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AAD873" w14:textId="06ABC5DF" w:rsidR="00386425" w:rsidRPr="003D7425" w:rsidRDefault="006A4104" w:rsidP="006A4104">
      <w:pPr>
        <w:pStyle w:val="Heading1"/>
        <w:widowControl w:val="0"/>
        <w:spacing w:afterLines="20" w:after="48"/>
      </w:pPr>
      <w:r>
        <w:rPr>
          <w:rFonts w:eastAsia="Times New Roman" w:cs="Arial"/>
          <w:noProof/>
          <w:color w:val="FF0000"/>
          <w:lang w:val="en-US"/>
        </w:rPr>
        <mc:AlternateContent>
          <mc:Choice Requires="wpg">
            <w:drawing>
              <wp:anchor distT="0" distB="0" distL="0" distR="0" simplePos="0" relativeHeight="251675136" behindDoc="0" locked="0" layoutInCell="1" allowOverlap="1" wp14:anchorId="4D64FDB4" wp14:editId="763659CE">
                <wp:simplePos x="0" y="0"/>
                <wp:positionH relativeFrom="margin">
                  <wp:posOffset>5068570</wp:posOffset>
                </wp:positionH>
                <wp:positionV relativeFrom="paragraph">
                  <wp:posOffset>316865</wp:posOffset>
                </wp:positionV>
                <wp:extent cx="1764665" cy="2113280"/>
                <wp:effectExtent l="0" t="0" r="26035" b="20320"/>
                <wp:wrapSquare wrapText="bothSides"/>
                <wp:docPr id="298" name="Group 298"/>
                <wp:cNvGraphicFramePr/>
                <a:graphic xmlns:a="http://schemas.openxmlformats.org/drawingml/2006/main">
                  <a:graphicData uri="http://schemas.microsoft.com/office/word/2010/wordprocessingGroup">
                    <wpg:wgp>
                      <wpg:cNvGrpSpPr/>
                      <wpg:grpSpPr>
                        <a:xfrm>
                          <a:off x="0" y="0"/>
                          <a:ext cx="1764665" cy="2113280"/>
                          <a:chOff x="0" y="0"/>
                          <a:chExt cx="1767916" cy="2114032"/>
                        </a:xfrm>
                      </wpg:grpSpPr>
                      <wpg:grpSp>
                        <wpg:cNvPr id="299" name="Group 299"/>
                        <wpg:cNvGrpSpPr/>
                        <wpg:grpSpPr>
                          <a:xfrm>
                            <a:off x="0" y="0"/>
                            <a:ext cx="1767916" cy="2114032"/>
                            <a:chOff x="-41920" y="-1"/>
                            <a:chExt cx="1468765" cy="1759965"/>
                          </a:xfrm>
                        </wpg:grpSpPr>
                        <wps:wsp>
                          <wps:cNvPr id="307" name="Rectangle 307"/>
                          <wps:cNvSpPr/>
                          <wps:spPr>
                            <a:xfrm>
                              <a:off x="0" y="-1"/>
                              <a:ext cx="1426845" cy="175996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2" name="Text Box 2"/>
                          <wps:cNvSpPr txBox="1">
                            <a:spLocks noChangeArrowheads="1"/>
                          </wps:cNvSpPr>
                          <wps:spPr bwMode="auto">
                            <a:xfrm>
                              <a:off x="-41920" y="1438011"/>
                              <a:ext cx="1345255" cy="307030"/>
                            </a:xfrm>
                            <a:prstGeom prst="rect">
                              <a:avLst/>
                            </a:prstGeom>
                            <a:noFill/>
                            <a:ln w="9525">
                              <a:noFill/>
                              <a:miter lim="800000"/>
                              <a:headEnd/>
                              <a:tailEnd/>
                            </a:ln>
                          </wps:spPr>
                          <wps:txbx>
                            <w:txbxContent>
                              <w:p w14:paraId="6E5174CF" w14:textId="29640598" w:rsidR="000F3682" w:rsidRPr="00CE2ADC" w:rsidRDefault="000F3682" w:rsidP="000F3682">
                                <w:pPr>
                                  <w:rPr>
                                    <w:rFonts w:ascii="Arial" w:hAnsi="Arial" w:cs="Arial"/>
                                    <w:color w:val="000000" w:themeColor="text1"/>
                                    <w:sz w:val="18"/>
                                    <w:szCs w:val="18"/>
                                  </w:rPr>
                                </w:pPr>
                                <w:r w:rsidRPr="00CE2ADC">
                                  <w:rPr>
                                    <w:rFonts w:ascii="Arial" w:hAnsi="Arial" w:cs="Arial"/>
                                    <w:b/>
                                    <w:color w:val="000000" w:themeColor="text1"/>
                                    <w:sz w:val="18"/>
                                    <w:szCs w:val="18"/>
                                  </w:rPr>
                                  <w:t>Figure 1.</w:t>
                                </w:r>
                                <w:r w:rsidRPr="00CE2ADC">
                                  <w:rPr>
                                    <w:rFonts w:ascii="Arial" w:hAnsi="Arial" w:cs="Arial"/>
                                    <w:color w:val="000000" w:themeColor="text1"/>
                                    <w:sz w:val="18"/>
                                    <w:szCs w:val="18"/>
                                  </w:rPr>
                                  <w:t xml:space="preserve"> PTEgenesis is an evolving  target.</w:t>
                                </w:r>
                              </w:p>
                            </w:txbxContent>
                          </wps:txbx>
                          <wps:bodyPr rot="0" vert="horz" wrap="square" lIns="91440" tIns="45720" rIns="91440" bIns="45720" anchor="t" anchorCtr="0">
                            <a:noAutofit/>
                          </wps:bodyPr>
                        </wps:wsp>
                      </wpg:grpSp>
                      <pic:pic xmlns:pic="http://schemas.openxmlformats.org/drawingml/2006/picture">
                        <pic:nvPicPr>
                          <pic:cNvPr id="513" name="Picture 513"/>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109182" y="88710"/>
                            <a:ext cx="1644556" cy="1630907"/>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D64FDB4" id="Group 298" o:spid="_x0000_s1026" style="position:absolute;margin-left:399.1pt;margin-top:24.95pt;width:138.95pt;height:166.4pt;z-index:251675136;mso-wrap-distance-left:0;mso-wrap-distance-right:0;mso-position-horizontal-relative:margin;mso-width-relative:margin;mso-height-relative:margin" coordsize="17679,2114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">
                <v:group id="Group 299" o:spid="_x0000_s1027" style="position:absolute;width:17679;height:21140" coordorigin="-419" coordsize="14687,175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dHHOsUAAADcAAAADwAAAGRycy9kb3ducmV2LnhtbESPT4vCMBTE78J+h/AW&#10;9qZpXRStRhHZXTyI4B8Qb4/m2Rabl9Jk2/rtjSB4HGbmN8x82ZlSNFS7wrKCeBCBIE6tLjhTcDr+&#10;9icgnEfWWFomBXdysFx89OaYaNvynpqDz0SAsEtQQe59lUjp0pwMuoGtiIN3tbVBH2SdSV1jG+Cm&#10;lMMoGkuDBYeFHCta55TeDv9GwV+L7eo7/mm2t+v6fjmOdudtTEp9fXarGQhPnX+HX+2NVjCcTu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nRxzrFAAAA3AAA&#10;AA8AAAAAAAAAAAAAAAAAqgIAAGRycy9kb3ducmV2LnhtbFBLBQYAAAAABAAEAPoAAACcAwAAAAA=&#10;">
                  <v:rect id="Rectangle 307" o:spid="_x0000_s1028" style="position:absolute;width:14268;height:175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oFDsUA&#10;AADcAAAADwAAAGRycy9kb3ducmV2LnhtbESPX0vDQBDE3wW/w7FCX8TeWVstsddSCgGfhP5BX5fc&#10;mkSzeyF3bZJv7wlCH4eZ+Q2z2gzcqAt1ofZi4XFqQJEU3tVSWjgd84clqBBRHDZeyMJIATbr25sV&#10;Zs73sqfLIZYqQSRkaKGKsc20DkVFjGHqW5LkffmOMSbZldp12Cc4N3pmzLNmrCUtVNjSrqLi53Bm&#10;C/PPcP+xfNejiXz6Zh7zxbnPrZ3cDdtXUJGGeA3/t9+chSfzAn9n0hH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mgUOxQAAANwAAAAPAAAAAAAAAAAAAAAAAJgCAABkcnMv&#10;ZG93bnJldi54bWxQSwUGAAAAAAQABAD1AAAAigMAAAAA&#10;" filled="f" strokecolor="black [3213]" strokeweight=".25pt"/>
                  <v:shapetype id="_x0000_t202" coordsize="21600,21600" o:spt="202" path="m,l,21600r21600,l21600,xe">
                    <v:stroke joinstyle="miter"/>
                    <v:path gradientshapeok="t" o:connecttype="rect"/>
                  </v:shapetype>
                  <v:shape id="Text Box 2" o:spid="_x0000_s1029" type="#_x0000_t202" style="position:absolute;left:-419;top:14380;width:13452;height:30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geyMMA&#10;AADcAAAADwAAAGRycy9kb3ducmV2LnhtbESPT4vCMBTE7wt+h/CEva2JootWo4iLsCdl/QfeHs2z&#10;LTYvpcna+u2NIHgcZuY3zGzR2lLcqPaFYw39ngJBnDpTcKbhsF9/jUH4gGywdEwa7uRhMe98zDAx&#10;ruE/uu1CJiKEfYIa8hCqREqf5mTR91xFHL2Lqy2GKOtMmhqbCLelHCj1LS0WHBdyrGiVU3rd/VsN&#10;x83lfBqqbfZjR1XjWiXZTqTWn912OQURqA3v8Kv9azSM+gN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ZgeyMMAAADcAAAADwAAAAAAAAAAAAAAAACYAgAAZHJzL2Rv&#10;d25yZXYueG1sUEsFBgAAAAAEAAQA9QAAAIgDAAAAAA==&#10;" filled="f" stroked="f">
                    <v:textbox>
                      <w:txbxContent>
                        <w:p w14:paraId="6E5174CF" w14:textId="29640598" w:rsidR="000F3682" w:rsidRPr="00CE2ADC" w:rsidRDefault="000F3682" w:rsidP="000F3682">
                          <w:pPr>
                            <w:rPr>
                              <w:rFonts w:ascii="Arial" w:hAnsi="Arial" w:cs="Arial"/>
                              <w:color w:val="000000" w:themeColor="text1"/>
                              <w:sz w:val="18"/>
                              <w:szCs w:val="18"/>
                            </w:rPr>
                          </w:pPr>
                          <w:r w:rsidRPr="00CE2ADC">
                            <w:rPr>
                              <w:rFonts w:ascii="Arial" w:hAnsi="Arial" w:cs="Arial"/>
                              <w:b/>
                              <w:color w:val="000000" w:themeColor="text1"/>
                              <w:sz w:val="18"/>
                              <w:szCs w:val="18"/>
                            </w:rPr>
                            <w:t>Figure 1.</w:t>
                          </w:r>
                          <w:r w:rsidRPr="00CE2ADC">
                            <w:rPr>
                              <w:rFonts w:ascii="Arial" w:hAnsi="Arial" w:cs="Arial"/>
                              <w:color w:val="000000" w:themeColor="text1"/>
                              <w:sz w:val="18"/>
                              <w:szCs w:val="18"/>
                            </w:rPr>
                            <w:t xml:space="preserve"> PTEgenesis is an evolving  target.</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3" o:spid="_x0000_s1030" type="#_x0000_t75" style="position:absolute;left:1091;top:887;width:16446;height:163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oPuTFAAAA3AAAAA8AAABkcnMvZG93bnJldi54bWxEj0FLAzEUhO+C/yE8wZtNarGWbdMiQqGl&#10;IFh7aG+vm+dmcfOyJnG7+++NIPQ4zMw3zGLVu0Z0FGLtWcN4pEAQl97UXGk4fKwfZiBiQjbYeCYN&#10;A0VYLW9vFlgYf+F36vapEhnCsUANNqW2kDKWlhzGkW+Js/fpg8OUZaikCXjJcNfIR6Wm0mHNecFi&#10;S6+Wyq/9j9OwPSrZnfxOVTGc3eT7bZja50Hr+7v+ZQ4iUZ+u4f/2xmh4Gk/g70w+AnL5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YaD7kxQAAANwAAAAPAAAAAAAAAAAAAAAA&#10;AJ8CAABkcnMvZG93bnJldi54bWxQSwUGAAAAAAQABAD3AAAAkQMAAAAA&#10;">
                  <v:imagedata r:id="rId9" o:title=""/>
                  <v:path arrowok="t"/>
                </v:shape>
                <w10:wrap type="square" anchorx="margin"/>
              </v:group>
            </w:pict>
          </mc:Fallback>
        </mc:AlternateContent>
      </w:r>
      <w:r w:rsidR="003D7425" w:rsidRPr="003D7425">
        <w:t xml:space="preserve">RESEARCH PLAN – PROJECT 1 – </w:t>
      </w:r>
      <w:r w:rsidR="00A61888">
        <w:t>biomarkers of epileptogenesis after experimental traumatic brain injury</w:t>
      </w:r>
    </w:p>
    <w:p w14:paraId="073432A1" w14:textId="7307A0AB" w:rsidR="00745321" w:rsidRPr="000F3682" w:rsidRDefault="006D2BE1" w:rsidP="006A4104">
      <w:pPr>
        <w:pStyle w:val="NoSpacing"/>
        <w:widowControl w:val="0"/>
        <w:spacing w:afterLines="20" w:after="48"/>
      </w:pPr>
      <w:r>
        <w:rPr>
          <w:rStyle w:val="Heading1Char"/>
        </w:rPr>
        <w:t>1</w:t>
      </w:r>
      <w:r w:rsidR="00745321">
        <w:rPr>
          <w:rStyle w:val="Heading1Char"/>
        </w:rPr>
        <w:t>.</w:t>
      </w:r>
      <w:r>
        <w:rPr>
          <w:rStyle w:val="Heading1Char"/>
        </w:rPr>
        <w:t xml:space="preserve"> </w:t>
      </w:r>
      <w:r w:rsidR="00845D9A" w:rsidRPr="002863FC">
        <w:rPr>
          <w:rStyle w:val="Heading1Char"/>
        </w:rPr>
        <w:t>Significance</w:t>
      </w:r>
    </w:p>
    <w:p w14:paraId="346103AF" w14:textId="1D2DB86C" w:rsidR="006F698B" w:rsidRPr="000F3682" w:rsidRDefault="008F0620" w:rsidP="006A4104">
      <w:pPr>
        <w:pStyle w:val="NoSpacing"/>
        <w:widowControl w:val="0"/>
        <w:spacing w:afterLines="20" w:after="48"/>
        <w:rPr>
          <w:b/>
        </w:rPr>
      </w:pPr>
      <w:r w:rsidRPr="000F3682">
        <w:t>T</w:t>
      </w:r>
      <w:r w:rsidR="00CB52D2" w:rsidRPr="000F3682">
        <w:t>rauma</w:t>
      </w:r>
      <w:r w:rsidR="00155064" w:rsidRPr="000F3682">
        <w:t>tic brain injury (TBI) occurs</w:t>
      </w:r>
      <w:r w:rsidR="00CB52D2" w:rsidRPr="000F3682">
        <w:t xml:space="preserve"> every 2</w:t>
      </w:r>
      <w:r w:rsidR="005C52C2" w:rsidRPr="000F3682">
        <w:t>0</w:t>
      </w:r>
      <w:r w:rsidR="00CB52D2" w:rsidRPr="000F3682">
        <w:t>1 seconds in Europe and</w:t>
      </w:r>
      <w:r w:rsidR="00155064" w:rsidRPr="000F3682">
        <w:t xml:space="preserve"> the</w:t>
      </w:r>
      <w:r w:rsidR="00CB52D2" w:rsidRPr="000F3682">
        <w:t xml:space="preserve"> USA, and up to 53% of subjects develop epilepsy over</w:t>
      </w:r>
      <w:r w:rsidR="00155064" w:rsidRPr="000F3682">
        <w:t xml:space="preserve"> the course of their</w:t>
      </w:r>
      <w:r w:rsidR="00CB52D2" w:rsidRPr="000F3682">
        <w:t xml:space="preserve"> lifetime</w:t>
      </w:r>
      <w:r w:rsidR="00155064" w:rsidRPr="000F3682">
        <w:t>s</w:t>
      </w:r>
      <w:r w:rsidR="00266876" w:rsidRPr="00841679">
        <w:fldChar w:fldCharType="begin" w:fldLock="1"/>
      </w:r>
      <w:r w:rsidR="000F3682" w:rsidRPr="000F3682">
        <w:instrText>ADDIN CSL_CITATION { "citationItems" : [ { "id" : "ITEM-1", "itemData" : { "URL" : "https://www.center-tbi.eu/", "author" : [ { "dropping-particle" : "", "family" : "CenterTBI", "given" : "", "non-dropping-particle" : "", "parse-names" : false, "suffix" : "" } ], "id" : "ITEM-1", "issued" : { "date-parts" : [ [ "0" ] ] }, "title" : "No Title", "type" : "webpage" }, "uris" : [ "http://www.mendeley.com/documents/?uuid=0396a8af-070c-484c-b285-667d24f46d3e" ] } ], "mendeley" : { "formattedCitation" : "&lt;sup&gt;11&lt;/sup&gt;", "plainTextFormattedCitation" : "11", "previouslyFormattedCitation" : "&lt;sup&gt;1&lt;/sup&gt;" }, "properties" : { "noteIndex" : 0 }, "schema" : "https://github.com/citation-style-language/schema/raw/master/csl-citation.json" }</w:instrText>
      </w:r>
      <w:r w:rsidR="00266876" w:rsidRPr="00841679">
        <w:fldChar w:fldCharType="separate"/>
      </w:r>
      <w:r w:rsidR="000F3682" w:rsidRPr="000F3682">
        <w:rPr>
          <w:noProof/>
          <w:vertAlign w:val="superscript"/>
        </w:rPr>
        <w:t>11</w:t>
      </w:r>
      <w:r w:rsidR="00266876" w:rsidRPr="00841679">
        <w:fldChar w:fldCharType="end"/>
      </w:r>
      <w:r w:rsidR="00266876" w:rsidRPr="000F3682">
        <w:rPr>
          <w:vertAlign w:val="superscript"/>
        </w:rPr>
        <w:t>,</w:t>
      </w:r>
      <w:r w:rsidR="00266876" w:rsidRPr="00841679">
        <w:fldChar w:fldCharType="begin" w:fldLock="1"/>
      </w:r>
      <w:r w:rsidR="000F3682" w:rsidRPr="000F3682">
        <w:instrText>ADDIN CSL_CITATION { "citationItems" : [ { "id" : "ITEM-1", "itemData" : { "URL" : "http://www.cdc.gov/traumaticbraininjury/", "author" : [ { "dropping-particle" : "", "family" : "CDC", "given" : "", "non-dropping-particle" : "", "parse-names" : false, "suffix" : "" } ], "id" : "ITEM-1", "issued" : { "date-parts" : [ [ "0" ] ] }, "title" : "No Title", "type" : "webpage" }, "uris" : [ "http://www.mendeley.com/documents/?uuid=3f8f75eb-01e1-4213-8859-7f552cc2b8d0" ] }, { "id" : "ITEM-2", "itemData" : { "DOI" : "10.1056/NEJM199801013380104", "ISSN" : "0028-4793", "PMID" : "9414327", "abstract" : "BACKGROUND: The risk of seizures is increased after traumatic brain injury, but the extent and duration of the increase in risk are unknown. The purpose of this study was to identify the characteristics of brain injuries that are associated with the development of seizures.\n\nMETHODS: We identified 4541 children and adults with traumatic brain injury (characterized by loss of consciousness, post-traumatic amnesia, or skull fracture) in Olmsted County, Minnesota, during the period from 1935 through 1984. Injuries were classified as mild (loss of consciousness or amnesia lasting less than 30 minutes), moderate (loss of consciousness for 30 minutes to 24 hours or a skull fracture), or severe (loss of consciousness or amnesia for more than 24 hours, subdural hematoma, or brain contusion). We compared the incidence of new unprovoked seizures in this cohort with population rates, using standardized incidence ratios and Cox proportional-hazards analysis.\n\nRESULTS: The overall standardized incidence ratio was 3.1 (95 percent confidence interval, 2.5 to 3.8). The standardized incidence ratio was 1.5 (95 percent confidence interval, 1.0 to 2.2) after mild injuries but with no increase over the expected number after five years, 2.9 (95 percent confidence interval, 1.9 to 4.1) after moderate injuries, and 17.0 (95 percent confidence interval, 12.3 to 23.6) after severe injuries. In the multivariate analysis, significant risk factors for later seizures were brain contusion with subdural he</w:instrText>
      </w:r>
      <w:r w:rsidR="000F3682">
        <w:instrText>mat</w:instrText>
      </w:r>
      <w:r w:rsidR="000F3682" w:rsidRPr="000F3682">
        <w:instrText>oma, skull fracture, loss of consciousness or amnesia for more than one day, and an age of 65 years or older.\n\nCONCLUSIONS: The increased risk of seizures after traumatic brain injury varies greatly according to the severity of the injury and the time since the injury.", "author" : [ { "dropping-particle" : "", "family" : "Annegers", "given" : "J F", "non-dropping-particle" : "", "parse-names" : false, "suffix" : "" }, { "dropping-particle" : "", "family" : "Hauser", "given" : "W A", "non-dropping-particle" : "", "parse-names" : false, "suffix" : "" }, { "dropping-particle" : "", "family" : "Coan", "given" : "S P", "non-dropping-particle" : "", "parse-names" : false, "suffix" : "" }, { "dropping-particle" : "", "family" : "Rocca", "given" : "W A", "non-dropping-particle" : "", "parse-names" : false, "suffix" : "" } ], "container-title" : "The New England journal of medicine", "id" : "ITEM-2", "issue" : "1", "issued" : { "date-parts" : [ [ "1998", "1", "1" ] ] }, "page" : "20-4", "title" : "A population-based study of seizures after traumatic brain injuries.", "type" : "article-journal", "volume" : "338" }, "uris" : [ "http://www.mendeley.com/documents/?uuid=3ef5537f-81ed-45b3-8f0d-92f66592e5f4" ] } ], "mendeley" : { "formattedCitation" : "&lt;sup&gt;2,10&lt;/sup&gt;", "plainTextFormattedCitation" : "2,10", "previouslyFormattedCitation" : "&lt;sup&gt;2,3&lt;/sup&gt;" }, "properties" : { "noteIndex" : 0 }, "schema" : "https://github.com/citation-style-language/schema/raw/master/csl-citation.json" }</w:instrText>
      </w:r>
      <w:r w:rsidR="00266876" w:rsidRPr="00841679">
        <w:fldChar w:fldCharType="separate"/>
      </w:r>
      <w:r w:rsidR="000F3682" w:rsidRPr="000F3682">
        <w:rPr>
          <w:noProof/>
          <w:vertAlign w:val="superscript"/>
        </w:rPr>
        <w:t>2,10</w:t>
      </w:r>
      <w:r w:rsidR="00266876" w:rsidRPr="00841679">
        <w:fldChar w:fldCharType="end"/>
      </w:r>
      <w:r w:rsidR="00CB52D2" w:rsidRPr="000F3682">
        <w:t xml:space="preserve">. </w:t>
      </w:r>
      <w:r w:rsidR="00A65478" w:rsidRPr="000F3682">
        <w:t>C</w:t>
      </w:r>
      <w:r w:rsidR="009140E5" w:rsidRPr="000F3682">
        <w:t>urrent</w:t>
      </w:r>
      <w:r w:rsidR="0082235B" w:rsidRPr="000F3682">
        <w:t xml:space="preserve"> </w:t>
      </w:r>
      <w:r w:rsidR="000924AD" w:rsidRPr="000F3682">
        <w:t xml:space="preserve">development of antiepileptogenic (AEG) therapies </w:t>
      </w:r>
      <w:r w:rsidR="00FF1E19" w:rsidRPr="000F3682">
        <w:t xml:space="preserve">for </w:t>
      </w:r>
      <w:r w:rsidR="000924AD" w:rsidRPr="000F3682">
        <w:t xml:space="preserve">patients with </w:t>
      </w:r>
      <w:r w:rsidR="009019ED" w:rsidRPr="000F3682">
        <w:t xml:space="preserve">the </w:t>
      </w:r>
      <w:r w:rsidR="000924AD" w:rsidRPr="000F3682">
        <w:t>highe</w:t>
      </w:r>
      <w:r w:rsidR="009019ED" w:rsidRPr="000F3682">
        <w:t>st</w:t>
      </w:r>
      <w:r w:rsidR="000924AD" w:rsidRPr="000F3682">
        <w:t xml:space="preserve"> risk of epilepsy is seriously </w:t>
      </w:r>
      <w:r w:rsidR="00FF1E19" w:rsidRPr="000F3682">
        <w:t xml:space="preserve">impeded </w:t>
      </w:r>
      <w:r w:rsidR="000924AD" w:rsidRPr="000F3682">
        <w:t>by the lack of biomarkers</w:t>
      </w:r>
      <w:r w:rsidR="00C053FD" w:rsidRPr="000F3682">
        <w:t xml:space="preserve"> for epileptogenesis</w:t>
      </w:r>
      <w:r w:rsidR="0092763D" w:rsidRPr="000F3682">
        <w:t xml:space="preserve"> to enable the identification of “at risk” individuals</w:t>
      </w:r>
      <w:r w:rsidR="000D6CAB" w:rsidRPr="00841679">
        <w:rPr>
          <w:vertAlign w:val="superscript"/>
        </w:rPr>
        <w:fldChar w:fldCharType="begin" w:fldLock="1"/>
      </w:r>
      <w:r w:rsidR="000F3682" w:rsidRPr="000F3682">
        <w:rPr>
          <w:vertAlign w:val="superscript"/>
        </w:rPr>
        <w:instrText>ADDIN CSL_CITATION { "citationItems" : [ { "id" : "ITEM-1", "itemData" : { "DOI" : "10.1111/epi.12299", "ISSN" : "1528-1167 (Electronic)", "PMID" : "23909854", "abstract" : "A biomarker is defined as an objectively measured characteristic of a normal or pathologic biologic process. Identification and proper validation of biomarkers of epileptogenesis (the development of epilepsy) and ictogenesis (the propensity to generate spontaneous seizures) might predict the development of an epilepsy condition; identify the presence and severity of tissue capable of generating spontaneous seizures; measure progression after the condition is established; and determine pharmacoresistance. Such biomarkers could be used to create animal models for more cost-effective screening of potential antiepileptogenic and antiseizure drugs and devices, and to reduce the cost of clinical trials by enriching the trial population, and acting as surrogate markers to shorten trial duration. The objectives of the biomarker subgroup for the London Workshop were to define approaches for identifying possible biomarkers for these purposes. Research to identify reliable biomarkers may also reveal underlying mechanisms that could serve as therapeutic targets for the development of new antiepil</w:instrText>
      </w:r>
      <w:r w:rsidR="000F3682">
        <w:rPr>
          <w:vertAlign w:val="superscript"/>
        </w:rPr>
        <w:instrText>eptogenic and antiseizure compounds.", "author" : [ { "dropping-particle" : "", "family" : "Engel", "given" : "Jerome Jr", "non-dropping-particle" : "", "parse-names" : false, "suffix" : "" }, { "dropping-particle" : "", "family" : "Pitkanen", "given" : "Asla", "non-dropping-particle" : "", "parse-names" : false, "suffix" : "" }, { "dropping-particle" : "", "family" : "Loeb", "given" : "Jeffrey A", "non-dropping-particle" : "", "parse-names" : false, "suffix" : "" }, { "dropping-particle" : "", "family" : "Dudek", "given" : "F Edward", "non-dropping-particle" : "", "parse-names" : false, "suffix" : "" }, { "dropping-particle" : "", "family" : "Bertram", "given" : "Edward H 3rd", "non-dropping-particle" : "", "parse-names" : false, "suffix" : "" }, { "dropping-particle" : "", "family" : "Cole", "given" : "Andrew J", "non-dropping-particle" : "", "parse-names" :</w:instrText>
      </w:r>
      <w:r w:rsidR="000F3682" w:rsidRPr="000F3682">
        <w:rPr>
          <w:vertAlign w:val="superscript"/>
        </w:rPr>
        <w:instrText xml:space="preserve"> false, "suffix" : "" }, { "dropping-particle" : "", "family" : "Moshe", "given" : "Solomon L", "non-dropping-particle" : "", "parse-names" : false, "suffix" : "" }, { "dropping-particle" : "", "family" : "Wiebe", "given" : "Samuel", "non-dropping-particle" : "", "parse-names" : false, "suffix" : "" }, { "dropping-particle" : "", "family" : "Jensen", "given" : "Frances E", "non-dropping-particle" : "", "parse-names" : false, "suffix" : "" }, { "dropping-particle" : "", "family" : "Mody", "given" : "Istvan", "non-dropping-particle" : "", "parse-names" : false, "suffix" : "" }, { "dropping-particle" : "", "family" : "Nehlig", "given" : "Astrid", "non-dropping-particle" : "", "parse-names" : false, "suffix" : "" }, { "dropping-particle" : "", "family" : "Vezzani", "given" : "Annamaria", "non-dropping-particle" : "", "parse-names" : false, "suffix" : "" } ], "container-title" : "Epilepsia", "id" : "ITEM-1", "issued" : { "date-parts" : [ [ "2013", "8" ] ] }, "language" : "eng", "page" : "61-69", "publisher-place" : "United States", "title" : "Epilepsy biomarkers.", "type" : "article-journal", "volume" : "54 Suppl 4" }, "uris" : [ "http://www.mendeley.com/documents/?uuid=29a73629-9fb5-41fb-89de-06782c888320" ] } ], "mendeley" : { "formattedCitation" : "&lt;sup&gt;14&lt;/sup&gt;", "plainTextFormattedCitation" : "14", "previouslyFormattedCitation" : "&lt;sup&gt;4&lt;/sup&gt;" }, "properties" : { "noteIndex" : 0 }, "schema" : "https://github.com/citation-style-language/schema/raw/master/csl-citation.json" }</w:instrText>
      </w:r>
      <w:r w:rsidR="000D6CAB" w:rsidRPr="00841679">
        <w:rPr>
          <w:vertAlign w:val="superscript"/>
        </w:rPr>
        <w:fldChar w:fldCharType="separate"/>
      </w:r>
      <w:r w:rsidR="000F3682" w:rsidRPr="000F3682">
        <w:rPr>
          <w:noProof/>
          <w:vertAlign w:val="superscript"/>
        </w:rPr>
        <w:t>14</w:t>
      </w:r>
      <w:r w:rsidR="000D6CAB" w:rsidRPr="00841679">
        <w:rPr>
          <w:vertAlign w:val="superscript"/>
        </w:rPr>
        <w:fldChar w:fldCharType="end"/>
      </w:r>
      <w:r w:rsidR="000924AD" w:rsidRPr="000F3682">
        <w:t xml:space="preserve">. This applies both to pre-clinical and clinical </w:t>
      </w:r>
      <w:r w:rsidR="00FF1E19" w:rsidRPr="000F3682">
        <w:t>studies</w:t>
      </w:r>
      <w:r w:rsidR="000924AD" w:rsidRPr="000F3682">
        <w:t xml:space="preserve">. </w:t>
      </w:r>
      <w:r w:rsidR="0082235B" w:rsidRPr="000F3682">
        <w:t xml:space="preserve">One </w:t>
      </w:r>
      <w:r w:rsidR="000924AD" w:rsidRPr="000F3682">
        <w:t>c</w:t>
      </w:r>
      <w:r w:rsidR="009019ED" w:rsidRPr="000F3682">
        <w:t>r</w:t>
      </w:r>
      <w:r w:rsidR="000924AD" w:rsidRPr="000F3682">
        <w:t xml:space="preserve">itical obstacle </w:t>
      </w:r>
      <w:r w:rsidR="009019ED" w:rsidRPr="000F3682">
        <w:t xml:space="preserve">in biomarker development </w:t>
      </w:r>
      <w:r w:rsidR="000924AD" w:rsidRPr="000F3682">
        <w:t xml:space="preserve">is the heterogeneity of </w:t>
      </w:r>
      <w:r w:rsidR="0092763D" w:rsidRPr="000F3682">
        <w:t xml:space="preserve">clinical </w:t>
      </w:r>
      <w:r w:rsidR="000924AD" w:rsidRPr="000F3682">
        <w:t>patient populations with acquired causes of epilepsy like TBI</w:t>
      </w:r>
      <w:r w:rsidR="005C52C2" w:rsidRPr="00841679">
        <w:fldChar w:fldCharType="begin" w:fldLock="1"/>
      </w:r>
      <w:r w:rsidR="000F3682" w:rsidRPr="000F3682">
        <w:instrText>ADDIN CSL_CITATION { "citationItems" : [ { "id" : "ITEM-1", "itemData" : { "DOI" : "10.1089/neu.2008.0586", "ISSN" : "0897-7151", "PMID" : "18627252", "abstract" : "The heterogeneity of traumatic brain injury (TBI) is considered one of the most significant barriers to finding effective therapeutic interventions. In October, 2007, the National Institute of Neurological Disorders and Stroke, with support from the Brain Injury Association of America, the Defense and Veterans Brain Injury Center, and the National Institute of Disability and Rehabilitation Research, convened a workshop to outline the steps needed to develop a reliable, efficient and valid classification system for TBI that could be used to link specific patterns of brain and neurovascular injury with appropriate therapeutic interventions. Currently, the Glasgow Coma Scale (GCS) is the primary selection criterion for inclusion in most TBI clinical trials. While the GCS is extremely useful in the clinical management and prognosis of TBI, it does not provide specific information about the pathophysiologic mechanisms which are responsible for neurological deficits and targeted by interventions. On the premise that brain injuries with similar pathoanatomic features are likely to share common pathophysiologic mechanisms, participants proposed that a new, multidimensional classific</w:instrText>
      </w:r>
      <w:r w:rsidR="000F3682">
        <w:instrText>ation system should be developed for TBI clinical trials. It was agreed that preclinical models were vital in establishing pathophysiologic mechanisms relevant to specific pathoanatomic types of TBI and verifying that a given therapeutic approach improves outcome in these targeted TBI types. In a clinical trial, patients with the targeted pathoanatomic injury type would be selected using an initial diagnostic entry criterion, including their severity of injury. Coexisting brain injury types would be identified and multivariate prognostic modeling used for refinement of inclusion/exclusion criteria and patient stratification. Outcome assessment would utilize endpoints relevant to the targeted injury type. Advantages and disadvantages of currently available diagnostic, monitoring, and assessment tools were discussed. Recommendations were made for enhancing the utility of available or emerging tools in order to facilitate implementation of a pathoanatomic classification approach for clinical trials.", "autho</w:instrText>
      </w:r>
      <w:r w:rsidR="000F3682" w:rsidRPr="000F3682">
        <w:instrText>r" : [ { "dropping-particle" : "", "family" : "Saatman", "given" : "Kathryn E", "non-dropping-particle" : "", "parse-names" : false, "suffix" : "" }, { "dropping-particle" : "", "family" : "Duhaime", "given" : "Ann-Christine", "non-dropping-particle" : "", "parse-names" : false, "suffix" : "" }, { "dropping-particle" : "", "family" : "Bullock", "given" : "Ross", "non-dropping-particle" : "", "parse-names" : false, "suffix" : "" }, { "dropping-particle" : "", "family" : "Maas", "given" : "Andrew I R", "non-dropping-particle" : "", "parse-names" : false, "suffix" : "" }, { "dropping-particle" : "", "family" : "Valadka", "given" : "Alex", "non-dropping-particle" : "", "parse-names" : false, "suffix" : "" }, { "dropping-particle" : "", "family" : "Manley", "given" : "Geoffrey T", "non-dropping-particle" : "", "parse-names" : false, "suffix" : "" } ], "container-title" : "Journal of neurotrauma", "id" : "ITEM-1", "issue" : "7", "issued" : { "date-parts" : [ [ "2008", "7" ] ] }, "page" : "719-38", "title" : "Classification of traumatic brain injury for targeted therapies.", "type" : "article-journal", "volume" : "25" }, "uris" : [ "http://www.mendeley.com/documents/?uuid=98cbfed4-a11e-406c-a5d5-98b058ada465" ] } ], "mendeley" : { "formattedCitation" : "&lt;sup&gt;43&lt;/sup&gt;", "plainTextFormattedCitation" : "43", "previouslyFormattedCitation" : "&lt;sup&gt;5&lt;/sup&gt;" }, "properties" : { "noteIndex" : 0 }, "schema" : "https://github.com/citation-style-language/schema/raw/master/csl-citation.json" }</w:instrText>
      </w:r>
      <w:r w:rsidR="005C52C2" w:rsidRPr="00841679">
        <w:fldChar w:fldCharType="separate"/>
      </w:r>
      <w:r w:rsidR="000F3682" w:rsidRPr="000F3682">
        <w:rPr>
          <w:noProof/>
          <w:vertAlign w:val="superscript"/>
        </w:rPr>
        <w:t>43</w:t>
      </w:r>
      <w:r w:rsidR="005C52C2" w:rsidRPr="00841679">
        <w:fldChar w:fldCharType="end"/>
      </w:r>
      <w:r w:rsidR="000924AD" w:rsidRPr="000F3682">
        <w:t>.</w:t>
      </w:r>
      <w:r w:rsidR="009019ED" w:rsidRPr="000F3682">
        <w:t xml:space="preserve"> A great advantage of animal models is that one can model a </w:t>
      </w:r>
      <w:r w:rsidR="00FF1E19" w:rsidRPr="000F3682">
        <w:t xml:space="preserve">homogeneous </w:t>
      </w:r>
      <w:r w:rsidR="00266876" w:rsidRPr="000F3682">
        <w:t>pathological type</w:t>
      </w:r>
      <w:r w:rsidR="009019ED" w:rsidRPr="000F3682">
        <w:t xml:space="preserve"> of human condition. In </w:t>
      </w:r>
      <w:r w:rsidR="009019ED" w:rsidRPr="000F3682">
        <w:rPr>
          <w:i/>
        </w:rPr>
        <w:t xml:space="preserve">Project </w:t>
      </w:r>
      <w:r w:rsidR="00BC017B" w:rsidRPr="000F3682">
        <w:rPr>
          <w:i/>
        </w:rPr>
        <w:t>1</w:t>
      </w:r>
      <w:r w:rsidR="009019ED" w:rsidRPr="000F3682">
        <w:t xml:space="preserve">, we </w:t>
      </w:r>
      <w:r w:rsidR="00FF1E19" w:rsidRPr="000F3682">
        <w:t>will</w:t>
      </w:r>
      <w:r w:rsidR="00745321" w:rsidRPr="000F3682">
        <w:t xml:space="preserve"> use rats to</w:t>
      </w:r>
      <w:r w:rsidR="00FF1E19" w:rsidRPr="000F3682">
        <w:t xml:space="preserve"> </w:t>
      </w:r>
      <w:r w:rsidR="009019ED" w:rsidRPr="000F3682">
        <w:t>model temporal lobe</w:t>
      </w:r>
      <w:r w:rsidR="00C053FD" w:rsidRPr="000F3682">
        <w:t xml:space="preserve"> TBI</w:t>
      </w:r>
      <w:r w:rsidR="00745321" w:rsidRPr="000F3682">
        <w:t xml:space="preserve">, </w:t>
      </w:r>
      <w:r w:rsidR="004864A8" w:rsidRPr="000F3682">
        <w:t>which is the</w:t>
      </w:r>
      <w:r w:rsidR="009019ED" w:rsidRPr="000F3682">
        <w:t xml:space="preserve"> most common site for seizure initiation </w:t>
      </w:r>
      <w:r w:rsidR="004542E8" w:rsidRPr="000F3682">
        <w:t>in post-traumatic epilepsy (PTE)</w:t>
      </w:r>
      <w:r w:rsidR="00C053FD" w:rsidRPr="000F3682">
        <w:t xml:space="preserve"> in humans</w:t>
      </w:r>
      <w:r w:rsidR="005C52C2" w:rsidRPr="00841679">
        <w:fldChar w:fldCharType="begin" w:fldLock="1"/>
      </w:r>
      <w:r w:rsidR="000F3682" w:rsidRPr="000F3682">
        <w:instrText>ADDIN CSL_CITATION { "citationItems" : [ { "id" : "ITEM-1", "itemData" : { "DOI" : "10.1089/neu.2013.3221", "ISSN" : "1557-9042", "PMID" : "24693960", "abstract" : "Post-traumatic epilepsy (PTE) is a consequence of traumatic brain injury (TBI), occurring in 10-25% of patients with moderate to severe injuries. The development of animal models for testing antiepileptogenic therapies and validation of biomarkers to follow epileptogenesis in humans necessitates sophisticated understanding of the subtypes of PTE, which is the objective of this study. In this study, retrospective review was performed of patients with moderate to severe TBI with subsequent development of medically refractory epilepsy referred for video-electroencephalography (EEG) monitoring at a single center over a 10-year period. Information regarding details of injury, neuroimaging studies, seizures, video-EEG, and surgery outcomes were collected and analyzed. There were 123 patients with PTE identified, representing 4.3% of all patients evaluated in the epilepsy monitoring unit. Most of them had localization-related epilepsy, of which 57% had temporal lobe epilepsy (TLE), 35% had frontal lobe epilepsy (FLE), and 3% each had parietal and occipital lobe epilepsy. Of patients with TLE, 44% had mesial temporal sclerosis (MTS), 26% had temporal neocortical lesions</w:instrText>
      </w:r>
      <w:r w:rsidR="000F3682">
        <w:instrText>, and 30% were nonlesional. There was no difference in age at injury between the different PTE subtypes. Twenty-two patients, 13 of whom had MTS, proceeded to surgical resection. At a mean follow-up of 2.5 years, Engel Class I outcomes were seen in 69% of those with TLE and 33% of those with FLE. Our findings suggest PTE is a heterogeneous condition, and careful evaluation with video-EEG monitoring and high resolution MRI can identify distinct syndromes. These results have implications for the design of clinical trials of antiepileptogenic therapies for PTE.", "author" : [ { "dropping-particle" : "", "family" : "Gupta", "given" : "Puneet K", "non-dropping-particle" : "", "parse-names" : false, "suffix" : "" }, { "dropping-particle" : "", "family" : "Sayed", "given" : "Nasreen", "non-dropping-particle" : "", "parse-names" : false, "suffix" : "" }, { "dropping-particle" : "", "family" : "Ding", "given" : "Kan", "non-dropping-particle" : "", "parse-names" : false, "suffix" : "" }, { "dropping-particle" : "", "family" : "Agostini", "given" : "Mark A", "non-dropping-particle" : "", "parse-names" : false, "suffix" : "" }, { "dropping-particle" : "", "family" : "Ness", "given" : "Paul C", "non-dropping-particle" : "Van", "parse-names" : false, "suffix" : "" }, { "dropping-particle" : "", "family" : "Yablon", "given" : "Stuart", "non-dropping-particle" : "", "parse-names" : false, "suffix" : "" }, { "dropping-particle" : "", "family" : "Madden", "given" : "Christopher", "non-dropping-particle" : "", "parse-names" : false, "suffix" : "" }, { "dropping-particle" : "", "family" : "Mickey", "given" : "Bruce", "non-dropping-particle" : "", "parse-names" : false, "suffix" : "" }, { "dropping-particle" : "", "family" : "D'Ambrosio", "given" : "Raimondo", "non-dropping-particle" : "", "parse-names" : false, "suffix" : "" }, { "dropping-particle" : "", "family" : "Diaz-Arrastia", "given" : "Ramon", "non-dropping-particle" : "", "parse-names" : false, "suffix" : "" } ], "container-title" : "Journal of neurotrauma", "id" : "ITEM-1", "issue" : "16", "issued" : { "date-parts" : [ [ "2014", "8", "15" ] ] }, "page" : "1439-43", "title" : "Subtypes of post-traumatic epilepsy: clinical, electrophysiological, and imaging features.", "type" : "article-journal", "volume" : "31" }, "uris" : [ "http://www.mendeley.com/documents/?uuid=9e08b16e-cb69-4ffb-98fc-09e8a3628f43" ] }, { "id" : "ITEM-2", "itemData" : { "ISSN" : "0885-9701", "PMID" : "15263856", "abstract" : "BACKGROUND: Transient paroxysmal alterations of consciousness or behavior are common sequelae of moderate and severe traumatic brain injury (TBI). Clinicians caring for patients with such episodes often diagnose them as epileptic seizures, a frequent and well-studied complication of TBI. As it is difficult to confirm this diagnosis, antiepileptic drugs are often used empirically. However, as such therapy is frequently ineffective, we studied the usefulness of prolonged video electroencephalogram (VEEG) monitoring in the clinical management of paroxysmal behaviors in TBI survivors.\n\nMETHODS: Records of patients referred evaluation in an epilepsy monitoring unit for management of medically intractable epilepsy were retrospectively reviewed. Patients with a documented history of moderate-to-severe brain injury preceding the onset of epilepsy were identified. These patients were studied by simultaneous videotape and scalp electroencephalographic recordings, and the majority also underwent magnetic resonance imaging and neuropsychologic studies.\n\nRESULTS: Of the 1858 consecutive admissions over a 66-month period, 127 (7%) fulfilled enrollment criteria. VEEG monitoring was conducted for an average of 4.6 days. Monitoring was successful in establishing a diagnosis in 82% of the cases referred: 62% had focal seizures, 6% had generalized seizures, and 33% had psychogenic nonepileptic seizures. Of those with temporal lobe epilepsy, 53% had mesial temporal sclerosis, as shown by magnetic resonance imaging.\n\nCONCLUSIONS: VEEG is a useful procedure in the evaluation of TBI survivors with spells. The yield of diagnoses that may alter treatment is substantial. Additionally, mesial temporal sclerosis is associated with TBI. Given the variety of seizure types found in survivors of moderate-to-severe TBI, obtaining specific diagnosis of seizure type by VEEG monitoring impacts treatment options.", "author" : [ { "dropping-particle" : "", "family" : "Hudak", "given" : "Anne M", "non-dropping-particle" : "", "parse-names" : false, "suffix" : "" }, { "dropping-particle" : "", "family" : "Trivedi", "given" : "Kavita", "non-dropping-particle" : "", "parse-names" : false, "suffix" : "" }, { "dropping-particle" : "", "family" : "Har</w:instrText>
      </w:r>
      <w:r w:rsidR="000F3682" w:rsidRPr="000F3682">
        <w:instrText>per", "given" : "Caryn R", "non-dropping-particle" : "", "parse-names" : false, "suffix" : "" }, { "dropping-particle" : "", "family" : "Booker", "given" : "Kimberly", "non-dropping-particle" : "", "parse-names" : false, "suffix" : "" }, { "dropping-particle" : "", "family" : "Caesar", "given" : "Rajani R", "non-dropping-particle" : "", "parse-names" : false, "suffix" : "" }, { "dropping-particle" : "", "family" : "Agostini", "given" : "Mark", "non-dropping-particle" : "", "parse-names" : false, "suffix" : "" }, { "dropping-particle" : "", "family" : "Ness", "given" : "Paul C", "non-dropping-particle" : "Van", "parse-names" : false, "suffix" : "" }, { "dropping-particle" : "", "family" : "Diaz-Arrastia", "given" : "Ramon", "non-dropping-particle" : "", "parse-names" : false, "suffix" : "" } ], "container-title" : "The Journal of head trauma rehabilitation", "id" : "ITEM-2", "issue" : "4", "issued" : { "date-parts" : [ [ "0", "1" ] ] }, "page" : "290-5", "title" : "Evaluation of seizure-like episodes in survivors of moderate and severe traumatic brain injury.", "type" : "article-journal", "volume" : "19" }, "uris" : [ "http://www.mendeley.com/documents/?uuid=234c342e-8bac-426b-a1ce-70edaf20112c" ] } ], "mendeley" : { "formattedCitation" : "&lt;sup&gt;20,21&lt;/sup&gt;", "plainTextFormattedCitation" : "20,21", "previouslyFormattedCitation" : "&lt;sup&gt;6,7&lt;/sup&gt;" }, "properties" : { "noteIndex" : 0 }, "schema" : "https://github.com/citation-style-language/schema/raw/master/csl-citation.json" }</w:instrText>
      </w:r>
      <w:r w:rsidR="005C52C2" w:rsidRPr="00841679">
        <w:fldChar w:fldCharType="separate"/>
      </w:r>
      <w:r w:rsidR="000F3682" w:rsidRPr="000F3682">
        <w:rPr>
          <w:noProof/>
          <w:vertAlign w:val="superscript"/>
        </w:rPr>
        <w:t>20,21</w:t>
      </w:r>
      <w:r w:rsidR="005C52C2" w:rsidRPr="00841679">
        <w:fldChar w:fldCharType="end"/>
      </w:r>
      <w:r w:rsidR="009019ED" w:rsidRPr="000F3682">
        <w:t xml:space="preserve">. </w:t>
      </w:r>
      <w:r w:rsidR="009140E5" w:rsidRPr="000F3682">
        <w:t xml:space="preserve">Similar to </w:t>
      </w:r>
      <w:r w:rsidR="0082235B" w:rsidRPr="000F3682">
        <w:t>any progressive pathology (</w:t>
      </w:r>
      <w:r w:rsidR="0082235B" w:rsidRPr="000F3682">
        <w:rPr>
          <w:i/>
        </w:rPr>
        <w:t>e.g.</w:t>
      </w:r>
      <w:r w:rsidR="00FF1E19" w:rsidRPr="000F3682">
        <w:t>,</w:t>
      </w:r>
      <w:r w:rsidR="0082235B" w:rsidRPr="000F3682">
        <w:t xml:space="preserve"> Alzheimer’s disease</w:t>
      </w:r>
      <w:r w:rsidR="005C52C2" w:rsidRPr="00841679">
        <w:fldChar w:fldCharType="begin" w:fldLock="1"/>
      </w:r>
      <w:r w:rsidR="000F3682" w:rsidRPr="000F3682">
        <w:instrText>ADDIN CSL_CITATION { "citationItems" : [ { "id" : "ITEM-1", "itemData" : { "DOI" : "10.1016/j.neuron.2013.12.003", "ISSN" : "1097-4199", "PMID" : "24360540", "abstract" : "Alzheimer's disease (AD) is a slowly progressing disorder in which pathophysiological abnormalities, detectable in\u00a0vivo by biomarkers, precede overt clinical symptoms by many years to decades. Five AD biomarkers are sufficiently validated to have been incorporated into clinical diagnostic criteria and commonly used in therapeutic trials. Current AD biomarkers fall into two categories: biomarkers of amyloid-\u03b2 plaques and of tau-related neurodegeneration. Three of the five are imaging measures and two are cerebrospinal fluid analytes. AD biomarkers do not evolve in an identical manner but rather in a sequential but temporally overlapping manner. Models of the temporal evolution of AD biomarkers can take the form of plots of biomarker severity (degree of abnormality) versus time. In this Review, we discuss several time-dependent models of AD that take into consideration varying age of onset (early versus late) and the influence of aging and co-occurring brain pathologies that commonly arise in the elderly.", "author" : [ { "dropping-particle" : "", "family" : "Jack", "given" : "Clifford R", "non-dropping-particle" : "", "parse-names" : false, "suffix" : "" }, { "dropping-particle" : "", "family" : "Holtzman", "given" : "David M", "non-dropping-particle" : "", "parse-names" : false, "suffix" : "" } ], "container-title" : "Neuron", "id" : "ITEM-1", "issue" : "6", "issued" : { "date-parts" : [ [ "2013", "12", "18" ] ] }, "page" : "1347-58", "title" : "Biomarker modeling of Alzheimer's disease.", "type" : "article-journal", "volume" : "80" }, "uris" : [ "http://www.mendeley.com/documents/?uuid=0edafd27-8fa4-45c9-bb6e-e3b8fc985c30" ] } ], "mendeley" : { "formattedCitation" : "&lt;sup&gt;24&lt;/sup&gt;", "plainTextFormattedCitation" : "24", "previouslyFormattedCitation" : "&lt;sup&gt;8&lt;/sup&gt;" }, "properties" : { "noteIndex" : 0 }, "schema" : "https://github.com/citation-style-language/schema/raw/master/csl-citation.json" }</w:instrText>
      </w:r>
      <w:r w:rsidR="005C52C2" w:rsidRPr="00841679">
        <w:fldChar w:fldCharType="separate"/>
      </w:r>
      <w:r w:rsidR="000F3682" w:rsidRPr="000F3682">
        <w:rPr>
          <w:noProof/>
          <w:vertAlign w:val="superscript"/>
        </w:rPr>
        <w:t>24</w:t>
      </w:r>
      <w:r w:rsidR="005C52C2" w:rsidRPr="00841679">
        <w:fldChar w:fldCharType="end"/>
      </w:r>
      <w:r w:rsidR="0082235B" w:rsidRPr="000F3682">
        <w:t xml:space="preserve">), </w:t>
      </w:r>
      <w:r w:rsidR="00C053FD" w:rsidRPr="000F3682">
        <w:t>epileptogenesis is a</w:t>
      </w:r>
      <w:r w:rsidR="0092763D" w:rsidRPr="000F3682">
        <w:t>n</w:t>
      </w:r>
      <w:r w:rsidR="00C053FD" w:rsidRPr="000F3682">
        <w:t xml:space="preserve"> “</w:t>
      </w:r>
      <w:r w:rsidR="0092763D" w:rsidRPr="000F3682">
        <w:t xml:space="preserve">evolving </w:t>
      </w:r>
      <w:r w:rsidR="00C053FD" w:rsidRPr="000F3682">
        <w:t>target”</w:t>
      </w:r>
      <w:r w:rsidR="003D7425" w:rsidRPr="000F3682">
        <w:t xml:space="preserve"> (</w:t>
      </w:r>
      <w:r w:rsidR="003D7425" w:rsidRPr="000F3682">
        <w:rPr>
          <w:b/>
        </w:rPr>
        <w:t>Fig. 1</w:t>
      </w:r>
      <w:r w:rsidR="003D7425" w:rsidRPr="000F3682">
        <w:t>)</w:t>
      </w:r>
      <w:r w:rsidR="00C053FD" w:rsidRPr="000F3682">
        <w:t xml:space="preserve">, </w:t>
      </w:r>
      <w:r w:rsidR="0082235B" w:rsidRPr="000F3682">
        <w:t xml:space="preserve">and </w:t>
      </w:r>
      <w:r w:rsidR="009019ED" w:rsidRPr="000F3682">
        <w:t xml:space="preserve">it is unlikely that a single marker sampled at one time point would </w:t>
      </w:r>
      <w:r w:rsidR="009140E5" w:rsidRPr="000F3682">
        <w:t xml:space="preserve">provide </w:t>
      </w:r>
      <w:r w:rsidR="00FF1E19" w:rsidRPr="000F3682">
        <w:t xml:space="preserve">adequate sensitivity </w:t>
      </w:r>
      <w:r w:rsidR="00745321" w:rsidRPr="000F3682">
        <w:t>to</w:t>
      </w:r>
      <w:r w:rsidR="00FF1E19" w:rsidRPr="000F3682">
        <w:t xml:space="preserve"> specifically identify </w:t>
      </w:r>
      <w:r w:rsidR="009019ED" w:rsidRPr="000F3682">
        <w:t>post-traumatic epileptogenesis (PTEgenesis)</w:t>
      </w:r>
      <w:r w:rsidR="00490F35" w:rsidRPr="000F3682">
        <w:t xml:space="preserve"> rather than simply </w:t>
      </w:r>
      <w:r w:rsidR="0082235B" w:rsidRPr="000F3682">
        <w:t>being an indicator of</w:t>
      </w:r>
      <w:r w:rsidR="00490F35" w:rsidRPr="000F3682">
        <w:t xml:space="preserve"> the severity of injury</w:t>
      </w:r>
      <w:r w:rsidR="00C053FD" w:rsidRPr="000F3682">
        <w:t>. Therefore</w:t>
      </w:r>
      <w:r w:rsidR="009019ED" w:rsidRPr="000F3682">
        <w:t xml:space="preserve">, we </w:t>
      </w:r>
      <w:r w:rsidR="00FF1E19" w:rsidRPr="000F3682">
        <w:t xml:space="preserve">will </w:t>
      </w:r>
      <w:r w:rsidR="009019ED" w:rsidRPr="000F3682">
        <w:t xml:space="preserve">collect data from several </w:t>
      </w:r>
      <w:r w:rsidR="005D570C" w:rsidRPr="000F3682">
        <w:t xml:space="preserve">molecular, </w:t>
      </w:r>
      <w:r w:rsidR="00C053FD" w:rsidRPr="000F3682">
        <w:t xml:space="preserve">structural and functional </w:t>
      </w:r>
      <w:r w:rsidR="009019ED" w:rsidRPr="000F3682">
        <w:t>modalities (</w:t>
      </w:r>
      <w:r w:rsidR="00BC017B" w:rsidRPr="000F3682">
        <w:t>plasma</w:t>
      </w:r>
      <w:r w:rsidR="009019ED" w:rsidRPr="000F3682">
        <w:t xml:space="preserve">, </w:t>
      </w:r>
      <w:r w:rsidR="005D570C" w:rsidRPr="000F3682">
        <w:t xml:space="preserve">MRI, </w:t>
      </w:r>
      <w:r w:rsidR="009019ED" w:rsidRPr="000F3682">
        <w:t xml:space="preserve">EEG) over the course of </w:t>
      </w:r>
      <w:r w:rsidR="00745321" w:rsidRPr="000F3682">
        <w:t>six</w:t>
      </w:r>
      <w:r w:rsidR="00BC017B" w:rsidRPr="000F3682">
        <w:t xml:space="preserve"> or 12 </w:t>
      </w:r>
      <w:r w:rsidR="009019ED" w:rsidRPr="000F3682">
        <w:t xml:space="preserve">months post-TBI, </w:t>
      </w:r>
      <w:r w:rsidR="00C053FD" w:rsidRPr="000F3682">
        <w:t>during</w:t>
      </w:r>
      <w:r w:rsidR="009019ED" w:rsidRPr="000F3682">
        <w:t xml:space="preserve"> which we expect about </w:t>
      </w:r>
      <w:r w:rsidR="00BC017B" w:rsidRPr="000F3682">
        <w:t>25% or 50</w:t>
      </w:r>
      <w:r w:rsidR="009019ED" w:rsidRPr="000F3682">
        <w:t>% of animals</w:t>
      </w:r>
      <w:r w:rsidR="005D570C" w:rsidRPr="000F3682">
        <w:t xml:space="preserve">, </w:t>
      </w:r>
      <w:r w:rsidR="00BC017B" w:rsidRPr="000F3682">
        <w:t>respectively,</w:t>
      </w:r>
      <w:r w:rsidR="004864A8" w:rsidRPr="000F3682">
        <w:t xml:space="preserve"> </w:t>
      </w:r>
      <w:r w:rsidR="00841679" w:rsidRPr="000F3682">
        <w:t>to develop epilepsy</w:t>
      </w:r>
      <w:r w:rsidR="005C52C2" w:rsidRPr="00841679">
        <w:fldChar w:fldCharType="begin" w:fldLock="1"/>
      </w:r>
      <w:r w:rsidR="000F3682" w:rsidRPr="000F3682">
        <w:instrText>ADDIN CSL_CITATION { "citationItems" : [ { "id" : "ITEM-1", "itemData" : { "DOI" : "10.1016/j.neuroscience.2006.03.012", "ISSN" : "0306-4522", "PMID" : "16650603", "abstract" : "Although traumatic brain injury is a major cause of symptomatic epilepsy, the mechanism by which it leads to recurrent seizures is unknown. An animal model of posttraumatic epilepsy that reliably reproduces the clinical sequelae of human traumatic brain injury is essential to identify the molecular and cellular substrates of posttraumatic epileptogenesis, and perform preclinical screening of new antiepileptogenic compounds. We studied the electrophysiologic, behavioral, and structural features of posttraumatic epilepsy induced by severe, non-penetrating lateral fluid-percussion brain injury in rats. Data from two independent experiments indicated that 43% to 50% of injured animals developed epilepsy, with a latency period between 7 weeks to 1 year. Mean seizure frequency was 0.3+/-0.2 seizures per day and mean seizure duration was 113+/-46 s. Behavioral seizure severity increased over time in the majority of animals. Secondarily-generalized seizures comprised an average of 66+/-37% of all seizures. Mossy fiber sprouting was increased in the ipsilateral hippocamp</w:instrText>
      </w:r>
      <w:r w:rsidR="000F3682">
        <w:instrText>us of animals with posttraumatic epilepsy compared with those subjected to traumatic brain injury without epilepsy. Stereologic cell counts indicated a loss of dentate hilar neurons ipsilaterally following traumatic brain injury. Our data suggest that posttraumatic epilepsy occurs with a frequency of 40% to 50% after severe non-penetrating fluid-percussion brain injury in rats, and that the lateral fluid percussion model can serve as a clinically-relevant tool for pathophysiologic and preclinical studies.", "author" : [ { "dropping-particle" : "", "family" : "Kharatishvili", "given" : "I", "non-dropping-particle" : "", "parse-names" : false, "suffix" : "" }, { "dropping-particle" : "", "family" : "Nissinen", "given" : "J P", "non-dropping-particle" : "", "parse-names" : false, "suffix" : "" }, { "dropping-particle" : "", "family" : "McIntosh", "given" : "T K", "non-dropping-particle" : "", "parse-names" : false, "suffix" : "" }, { "dropping-particle" : "", "family" : "Pitk\u00e4nen", "given" : "A", "non-dropping-particle" : "", "parse-names" : false, "suffix" : "" } ], "container-title" : "Neuroscience", "id" : "ITEM-1", "issue" : "2", "issued" : { "date-parts" : [ [ "2006", "6", "30" ] ] }, "page" : "685-97", "title" : "A model of posttraumatic epilepsy induced by lateral fluid-percussion brain injury in rats.", "type" : "article-journal", "volume" : "140" }, "uris" : [ "http://www.mendeley.com/documents/?uuid=7fd88a74-328b-4a64-8775-88a652bdc9d1" ] }, { "id" : "ITEM-2", "itemData" : { "DOI" : "10.1111/epi.12223", "ISSN" : "1528-1167", "PMID" : "23718645", "abstract" : "PURPOSE: Posttraumatic epilepsy (PTE) occurs in a proportion of traumatic brain injury (TBI) cases, significantly compounding the disability, and risk of injury and death for sufferers. To date, predictive biomarkers for PTE have not been identified. This study used the lateral fluid percussion injury (LFPI) rat model of TBI to investigate whether structural, functional, and behavioral changes post-TBI relate to the later development of PTE.\n\nMETHODS: Adult male Wistar rats underwent LFPI or sham injury. Serial magnetic resonance (MR) and positron emission tomography (PET) imaging, and behavioral analyses were performed over 6 months postinjury. Rats were then implanted with recording electrodes and monitored for two consecutive weeks using video-electroencephalography (EEG) to assess for PTE. Of the LFPI rats, 52% (n = 12) displayed spontaneous recurring seizures and/or epileptic discharges on the video-EEG recordings.\n\nKEY FINDINGS: MRI volumetric and signal analysis of changes in cortex, hippocampus, thalamus, and amygdala, (18) F-fluorodeoxyglucose (FDG)-PET analysis of metabolic function, and behavioral analysis of cognitive and emotional changes, at 1 week, and 1, 3, and 6 months post-LFPI, all failed to identify significant differences on univariate analysis between the epileptic and nonepileptic groups. However, hippocampal surface shape analysis using large-deformation high-dimensional mapping identified significant changes in the ipsilateral hippocampus at 1 week postinjury relative to baseline that differed between rats that would go onto become epileptic versus those who did not. Furthermore, a multivariate logistic regression model that incorporated the 1 week, and 1 and 3 month (18) F-FDG PET parameters from the ipsilateral hippocampus was able to correctly predict the epileptic outcome in all of the LFPI cases. As such, these subtle changes in the ipsilateral hippocampus at acute phases after LFPI may be related to PTE and require further examination.\n\nSIGNIFICANCE: These findings suggest that PTE may be independent of major structural, functional, and behavioral changes induced by TBI, and suggest that more subtle abnormalities are likely involved. However, there are limitations associated with studying acquired epilepsies in animal models that must be considered when interpreting these results, in particular the failure to detect differences between the groups may be related to the limitations of properly identifying/separating the epil\u2026", "author" : [ { "dropping-particle" : "", "family" : "Shultz", "given" : "Sandy R", "non-dropping-particle" : "", "parse-names" : false, "suffix" : "" }, { "dropping-particle" : "", "family" : "Cardamone", "given" : "Lisa", "non-dropping-particle" : "", "parse-names" : false, "suffix" : "" }, { "dropping-particle" : "", "family" : "Liu", "given" : "Ying R", "non-dropping-particle" : "", "parse-names" : false, "suffix" : "" }, { "dropping-particle" : "", "family" : "Hogan", "given" : "R Edward", "non-dropping-particle" : "", "parse-names" : false, "suffix" : "" }, { "dropping-particle" : "", "family" : "Maccotta", "given" : "Luigi", "non-dropping-particle" : "", "parse-names" : false, "suffix" : "" }, { "dropping-particle" : "", "family" : "Wright", "given" : "David K", "non-dropping-particle" : "", "parse-names" : false, "suffix" : "" }, { "dropping-particle" : "", "family" : "Zheng", "given" : "Ping", "non-dropping-particle" : "", "parse-names" : false, "suffix" : "" }, { "dropping-particle" : "", "family" : "Koe", "given" : "Amelia", "non-dropping-particle" : "", "parse-names" : false, "suffix" : "" }, { "dropping-particle" : "", "family" : "Gregoire", "given" : "Marie-Claude", "non-dropping-particle" : "", "parse-names" : false, "suffix" : "" }, { "dropping-particle" : "", "f</w:instrText>
      </w:r>
      <w:r w:rsidR="000F3682" w:rsidRPr="000F3682">
        <w:instrText>amily" : "Williams", "given" : "John P", "non-dropping-particle" : "", "parse-names" : false, "suffix" : "" }, { "dropping-particle" : "", "family" : "Hicks", "given" : "Rodney J", "non-dropping-particle" : "", "parse-names" : false, "suffix" : "" }, { "dropping-particle" : "", "family" : "Jones", "given" : "Nigel C", "non-dropping-particle" : "", "parse-names" : false, "suffix" : "" }, { "dropping-particle" : "", "family" : "Myers", "given" : "Damian E", "non-dropping-particle" : "", "parse-names" : false, "suffix" : "" }, { "dropping-particle" : "", "family" : "O'Brien", "given" : "Terence J", "non-dropping-particle" : "", "parse-names" : false, "suffix" : "" }, { "dropping-particle" : "", "family" : "Bouilleret", "given" : "Viviane", "non-dropping-particle" : "", "parse-names" : false, "suffix" : "" } ], "container-title" : "Epilepsia", "id" : "ITEM-2", "issue" : "7", "issued" : { "date-parts" : [ [ "2013", "7" ] ] }, "page" : "1240-50", "title" : "Can structural or functional changes following traumatic brain injury in the rat predict epileptic outcome?", "type" : "article-journal", "volume" : "54" }, "uris" : [ "http://www.mendeley.com/documents/?uuid=57e36a93-3a58-4aa5-8645-9007e115a2bb" ] } ], "mendeley" : { "formattedCitation" : "&lt;sup&gt;27,44&lt;/sup&gt;", "plainTextFormattedCitation" : "27,44", "previouslyFormattedCitation" : "&lt;sup&gt;9,10&lt;/sup&gt;" }, "properties" : { "noteIndex" : 0 }, "schema" : "https://github.com/citation-style-language/schema/raw/master/csl-citation.json" }</w:instrText>
      </w:r>
      <w:r w:rsidR="005C52C2" w:rsidRPr="00841679">
        <w:fldChar w:fldCharType="separate"/>
      </w:r>
      <w:r w:rsidR="000F3682" w:rsidRPr="000F3682">
        <w:rPr>
          <w:noProof/>
          <w:vertAlign w:val="superscript"/>
        </w:rPr>
        <w:t>27,44</w:t>
      </w:r>
      <w:r w:rsidR="005C52C2" w:rsidRPr="00841679">
        <w:fldChar w:fldCharType="end"/>
      </w:r>
      <w:r w:rsidR="00C053FD" w:rsidRPr="000F3682">
        <w:t>. Th</w:t>
      </w:r>
      <w:r w:rsidR="004864A8" w:rsidRPr="000F3682">
        <w:t>e in</w:t>
      </w:r>
      <w:r w:rsidR="004542E8" w:rsidRPr="000F3682">
        <w:t>c</w:t>
      </w:r>
      <w:r w:rsidR="004864A8" w:rsidRPr="000F3682">
        <w:t>iden</w:t>
      </w:r>
      <w:r w:rsidR="00FF1E19" w:rsidRPr="000F3682">
        <w:t>c</w:t>
      </w:r>
      <w:r w:rsidR="004864A8" w:rsidRPr="000F3682">
        <w:t>e</w:t>
      </w:r>
      <w:r w:rsidR="00490F35" w:rsidRPr="000F3682">
        <w:t xml:space="preserve"> </w:t>
      </w:r>
      <w:r w:rsidR="004542E8" w:rsidRPr="000F3682">
        <w:t xml:space="preserve">of PTE </w:t>
      </w:r>
      <w:r w:rsidR="00490F35" w:rsidRPr="000F3682">
        <w:t xml:space="preserve">is comparable to </w:t>
      </w:r>
      <w:r w:rsidR="004864A8" w:rsidRPr="000F3682">
        <w:t xml:space="preserve">that </w:t>
      </w:r>
      <w:r w:rsidR="00FF1E19" w:rsidRPr="000F3682">
        <w:t>expected for the clinical study in</w:t>
      </w:r>
      <w:r w:rsidR="00490F35" w:rsidRPr="000F3682">
        <w:t xml:space="preserve"> </w:t>
      </w:r>
      <w:r w:rsidR="00490F35" w:rsidRPr="000F3682">
        <w:rPr>
          <w:i/>
        </w:rPr>
        <w:t xml:space="preserve">Project </w:t>
      </w:r>
      <w:r w:rsidR="00BC017B" w:rsidRPr="000F3682">
        <w:rPr>
          <w:i/>
        </w:rPr>
        <w:t>3</w:t>
      </w:r>
      <w:r w:rsidR="00C053FD" w:rsidRPr="000F3682">
        <w:t xml:space="preserve">, and </w:t>
      </w:r>
      <w:r w:rsidR="005D570C" w:rsidRPr="000F3682">
        <w:t>the follow-up duration is</w:t>
      </w:r>
      <w:r w:rsidR="00C053FD" w:rsidRPr="000F3682">
        <w:t xml:space="preserve"> realistic </w:t>
      </w:r>
      <w:r w:rsidR="004864A8" w:rsidRPr="000F3682">
        <w:t>for pre-clinical studies</w:t>
      </w:r>
      <w:r w:rsidR="005D570C" w:rsidRPr="000F3682">
        <w:t>,</w:t>
      </w:r>
      <w:r w:rsidR="0092763D" w:rsidRPr="000F3682">
        <w:t xml:space="preserve"> taking into account the lifespan of rats</w:t>
      </w:r>
      <w:r w:rsidR="00C053FD" w:rsidRPr="000F3682">
        <w:t>.</w:t>
      </w:r>
      <w:r w:rsidR="004864A8" w:rsidRPr="000F3682">
        <w:rPr>
          <w:bCs/>
          <w:noProof/>
        </w:rPr>
        <w:t xml:space="preserve"> </w:t>
      </w:r>
    </w:p>
    <w:p w14:paraId="35AC06D9" w14:textId="1A64847B" w:rsidR="00235119" w:rsidRPr="000F3682" w:rsidRDefault="00E0257B" w:rsidP="006A4104">
      <w:pPr>
        <w:pStyle w:val="NoSpacing"/>
        <w:widowControl w:val="0"/>
        <w:spacing w:afterLines="20" w:after="48"/>
        <w:rPr>
          <w:rFonts w:eastAsia="Arial"/>
          <w:w w:val="104"/>
        </w:rPr>
      </w:pPr>
      <w:r>
        <w:rPr>
          <w:rFonts w:eastAsia="Arial"/>
          <w:noProof/>
          <w:spacing w:val="-1"/>
        </w:rPr>
        <mc:AlternateContent>
          <mc:Choice Requires="wpg">
            <w:drawing>
              <wp:anchor distT="91440" distB="0" distL="91440" distR="0" simplePos="0" relativeHeight="251640320" behindDoc="0" locked="0" layoutInCell="1" allowOverlap="1" wp14:anchorId="1421AA25" wp14:editId="31D4E6E8">
                <wp:simplePos x="0" y="0"/>
                <wp:positionH relativeFrom="margin">
                  <wp:align>right</wp:align>
                </wp:positionH>
                <wp:positionV relativeFrom="paragraph">
                  <wp:posOffset>1684020</wp:posOffset>
                </wp:positionV>
                <wp:extent cx="2715768" cy="3809365"/>
                <wp:effectExtent l="0" t="0" r="27940" b="19685"/>
                <wp:wrapSquare wrapText="bothSides"/>
                <wp:docPr id="10" name="Group 10"/>
                <wp:cNvGraphicFramePr/>
                <a:graphic xmlns:a="http://schemas.openxmlformats.org/drawingml/2006/main">
                  <a:graphicData uri="http://schemas.microsoft.com/office/word/2010/wordprocessingGroup">
                    <wpg:wgp>
                      <wpg:cNvGrpSpPr/>
                      <wpg:grpSpPr>
                        <a:xfrm>
                          <a:off x="0" y="0"/>
                          <a:ext cx="2715768" cy="3809365"/>
                          <a:chOff x="0" y="85732"/>
                          <a:chExt cx="2714625" cy="3809738"/>
                        </a:xfrm>
                      </wpg:grpSpPr>
                      <wps:wsp>
                        <wps:cNvPr id="3" name="Rectangle 3"/>
                        <wps:cNvSpPr/>
                        <wps:spPr>
                          <a:xfrm>
                            <a:off x="0" y="85732"/>
                            <a:ext cx="2714625" cy="3809738"/>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8" name="Group 58"/>
                        <wpg:cNvGrpSpPr/>
                        <wpg:grpSpPr>
                          <a:xfrm>
                            <a:off x="133350" y="171450"/>
                            <a:ext cx="2486660" cy="3629025"/>
                            <a:chOff x="0" y="0"/>
                            <a:chExt cx="3458210" cy="5041120"/>
                          </a:xfrm>
                        </wpg:grpSpPr>
                        <wps:wsp>
                          <wps:cNvPr id="6" name="Rectangle 1"/>
                          <wps:cNvSpPr/>
                          <wps:spPr>
                            <a:xfrm>
                              <a:off x="0" y="2876105"/>
                              <a:ext cx="3413760" cy="2165015"/>
                            </a:xfrm>
                            <a:prstGeom prst="rect">
                              <a:avLst/>
                            </a:prstGeom>
                          </wps:spPr>
                          <wps:txbx>
                            <w:txbxContent>
                              <w:p w14:paraId="390514D7" w14:textId="2A8391DD" w:rsidR="00050CFD" w:rsidRPr="00E16D3E" w:rsidRDefault="00050CFD" w:rsidP="009E6A5C">
                                <w:pPr>
                                  <w:pStyle w:val="CaptionFigure"/>
                                </w:pPr>
                                <w:r w:rsidRPr="000F3682">
                                  <w:rPr>
                                    <w:b/>
                                    <w:bCs/>
                                  </w:rPr>
                                  <w:t xml:space="preserve">Figure 2. </w:t>
                                </w:r>
                                <w:r w:rsidRPr="000F3682">
                                  <w:t xml:space="preserve">Local generation of pHFOs in an area adjacent to TBI. pHFOs appeared in the perilesional area anterior to the TBI core (ATBI), but not in other areas of neocortex. Black and red traces correspond to wide bandwidth (0.1Hz-3kHz) bandpass filtered signals (100-600Hz). Abbreviations: LFC &amp; RFC – left and right frontal cortex; ATBI, LTBI and PTBI – adjacent areas anterior, lateral &amp; posterior to TBI; CTBI –homotopic site to the TBI in the contralateral hemisphere. </w:t>
                                </w:r>
                                <w:r w:rsidRPr="00E16D3E">
                                  <w:t>Adapted from</w:t>
                                </w:r>
                                <w:r>
                                  <w:fldChar w:fldCharType="begin" w:fldLock="1"/>
                                </w:r>
                                <w:r w:rsidR="000F3682">
                                  <w:instrText>ADDIN CSL_CITATION { "citationItems" : [ { "id" : "ITEM-1", "itemData" : { "author" : [ { "dropping-particle" : "", "family" : "Bragin", "given" : "Anatol", "non-dropping-particle" : "", "parse-names" : false, "suffix" : "" } ], "container-title" : "Epilepsia", "id" : "ITEM-1", "issued" : { "date-parts" : [ [ "2016" ] ] }, "page" : "in press", "title" : "Pathological electrographic changes after experimental traumatic brain injury", "type" : "article-journal" }, "uris" : [ "http://www.mendeley.com/documents/?uuid=513c379e-3a4b-4d3c-bc93-b2549f2ad5a5" ] } ], "mendeley" : { "formattedCitation" : "&lt;sup&gt;8&lt;/sup&gt;", "plainTextFormattedCitation" : "8", "previouslyFormattedCitation" : "&lt;sup&gt;25&lt;/sup&gt;" }, "properties" : { "noteIndex" : 0 }, "schema" : "https://github.com/citation-style-language/schema/raw/master/csl-citation.json" }</w:instrText>
                                </w:r>
                                <w:r>
                                  <w:fldChar w:fldCharType="separate"/>
                                </w:r>
                                <w:r w:rsidR="000F3682" w:rsidRPr="000F3682">
                                  <w:rPr>
                                    <w:vertAlign w:val="superscript"/>
                                  </w:rPr>
                                  <w:t>8</w:t>
                                </w:r>
                                <w:r>
                                  <w:fldChar w:fldCharType="end"/>
                                </w:r>
                                <w:r>
                                  <w:t>.</w:t>
                                </w:r>
                              </w:p>
                            </w:txbxContent>
                          </wps:txbx>
                          <wps:bodyPr wrap="square" lIns="0" tIns="18288" rIns="0" bIns="0">
                            <a:noAutofit/>
                          </wps:bodyPr>
                        </wps:wsp>
                        <wpg:grpSp>
                          <wpg:cNvPr id="7" name="Group 2"/>
                          <wpg:cNvGrpSpPr/>
                          <wpg:grpSpPr>
                            <a:xfrm>
                              <a:off x="38100" y="0"/>
                              <a:ext cx="3420110" cy="2807335"/>
                              <a:chOff x="0" y="0"/>
                              <a:chExt cx="3420677" cy="2807726"/>
                            </a:xfrm>
                          </wpg:grpSpPr>
                          <wpg:grpSp>
                            <wpg:cNvPr id="8" name="Group 8"/>
                            <wpg:cNvGrpSpPr/>
                            <wpg:grpSpPr>
                              <a:xfrm>
                                <a:off x="2878360" y="2513720"/>
                                <a:ext cx="315378" cy="144891"/>
                                <a:chOff x="2878360" y="2513856"/>
                                <a:chExt cx="315378" cy="92082"/>
                              </a:xfrm>
                            </wpg:grpSpPr>
                            <wps:wsp>
                              <wps:cNvPr id="9" name="Rectangle 9"/>
                              <wps:cNvSpPr>
                                <a:spLocks noChangeArrowheads="1"/>
                              </wps:cNvSpPr>
                              <wps:spPr bwMode="auto">
                                <a:xfrm>
                                  <a:off x="2878360" y="2513856"/>
                                  <a:ext cx="247015" cy="7869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2FD4756" w14:textId="77777777" w:rsidR="00050CFD" w:rsidRDefault="00050CFD" w:rsidP="00407842">
                                    <w:pPr>
                                      <w:pStyle w:val="NormalWeb"/>
                                      <w:spacing w:before="0" w:beforeAutospacing="0" w:after="0" w:afterAutospacing="0"/>
                                      <w:textAlignment w:val="baseline"/>
                                    </w:pPr>
                                    <w:r>
                                      <w:rPr>
                                        <w:rFonts w:hAnsi="Calibri"/>
                                        <w:color w:val="000000" w:themeColor="text1"/>
                                        <w:kern w:val="24"/>
                                        <w:sz w:val="16"/>
                                        <w:szCs w:val="16"/>
                                      </w:rPr>
                                      <w:t xml:space="preserve"> 50ms</w:t>
                                    </w:r>
                                  </w:p>
                                </w:txbxContent>
                              </wps:txbx>
                              <wps:bodyPr vert="horz" wrap="square" lIns="0" tIns="0" rIns="0" bIns="0" numCol="1" anchor="t" anchorCtr="0" compatLnSpc="1">
                                <a:prstTxWarp prst="textNoShape">
                                  <a:avLst/>
                                </a:prstTxWarp>
                                <a:noAutofit/>
                              </wps:bodyPr>
                            </wps:wsp>
                            <wps:wsp>
                              <wps:cNvPr id="20" name="Line 34"/>
                              <wps:cNvCnPr/>
                              <wps:spPr bwMode="auto">
                                <a:xfrm>
                                  <a:off x="2882588" y="2605938"/>
                                  <a:ext cx="311150" cy="0"/>
                                </a:xfrm>
                                <a:prstGeom prst="line">
                                  <a:avLst/>
                                </a:prstGeom>
                                <a:noFill/>
                                <a:ln w="25400">
                                  <a:solidFill>
                                    <a:schemeClr val="tx1"/>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grpSp>
                          <wps:wsp>
                            <wps:cNvPr id="29" name="Line 37"/>
                            <wps:cNvCnPr/>
                            <wps:spPr bwMode="auto">
                              <a:xfrm>
                                <a:off x="3420677" y="558357"/>
                                <a:ext cx="0" cy="1004187"/>
                              </a:xfrm>
                              <a:prstGeom prst="line">
                                <a:avLst/>
                              </a:prstGeom>
                              <a:noFill/>
                              <a:ln w="25400">
                                <a:solidFill>
                                  <a:schemeClr val="tx1"/>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1" name="Freeform 31"/>
                            <wps:cNvSpPr>
                              <a:spLocks/>
                            </wps:cNvSpPr>
                            <wps:spPr bwMode="auto">
                              <a:xfrm>
                                <a:off x="275660" y="0"/>
                                <a:ext cx="3090863" cy="177357"/>
                              </a:xfrm>
                              <a:custGeom>
                                <a:avLst/>
                                <a:gdLst>
                                  <a:gd name="T0" fmla="*/ 28 w 1947"/>
                                  <a:gd name="T1" fmla="*/ 44 h 71"/>
                                  <a:gd name="T2" fmla="*/ 60 w 1947"/>
                                  <a:gd name="T3" fmla="*/ 43 h 71"/>
                                  <a:gd name="T4" fmla="*/ 88 w 1947"/>
                                  <a:gd name="T5" fmla="*/ 47 h 71"/>
                                  <a:gd name="T6" fmla="*/ 119 w 1947"/>
                                  <a:gd name="T7" fmla="*/ 48 h 71"/>
                                  <a:gd name="T8" fmla="*/ 146 w 1947"/>
                                  <a:gd name="T9" fmla="*/ 41 h 71"/>
                                  <a:gd name="T10" fmla="*/ 176 w 1947"/>
                                  <a:gd name="T11" fmla="*/ 48 h 71"/>
                                  <a:gd name="T12" fmla="*/ 204 w 1947"/>
                                  <a:gd name="T13" fmla="*/ 46 h 71"/>
                                  <a:gd name="T14" fmla="*/ 233 w 1947"/>
                                  <a:gd name="T15" fmla="*/ 42 h 71"/>
                                  <a:gd name="T16" fmla="*/ 263 w 1947"/>
                                  <a:gd name="T17" fmla="*/ 42 h 71"/>
                                  <a:gd name="T18" fmla="*/ 297 w 1947"/>
                                  <a:gd name="T19" fmla="*/ 46 h 71"/>
                                  <a:gd name="T20" fmla="*/ 329 w 1947"/>
                                  <a:gd name="T21" fmla="*/ 51 h 71"/>
                                  <a:gd name="T22" fmla="*/ 359 w 1947"/>
                                  <a:gd name="T23" fmla="*/ 58 h 71"/>
                                  <a:gd name="T24" fmla="*/ 387 w 1947"/>
                                  <a:gd name="T25" fmla="*/ 66 h 71"/>
                                  <a:gd name="T26" fmla="*/ 416 w 1947"/>
                                  <a:gd name="T27" fmla="*/ 68 h 71"/>
                                  <a:gd name="T28" fmla="*/ 448 w 1947"/>
                                  <a:gd name="T29" fmla="*/ 69 h 71"/>
                                  <a:gd name="T30" fmla="*/ 476 w 1947"/>
                                  <a:gd name="T31" fmla="*/ 66 h 71"/>
                                  <a:gd name="T32" fmla="*/ 504 w 1947"/>
                                  <a:gd name="T33" fmla="*/ 62 h 71"/>
                                  <a:gd name="T34" fmla="*/ 537 w 1947"/>
                                  <a:gd name="T35" fmla="*/ 60 h 71"/>
                                  <a:gd name="T36" fmla="*/ 569 w 1947"/>
                                  <a:gd name="T37" fmla="*/ 60 h 71"/>
                                  <a:gd name="T38" fmla="*/ 601 w 1947"/>
                                  <a:gd name="T39" fmla="*/ 55 h 71"/>
                                  <a:gd name="T40" fmla="*/ 632 w 1947"/>
                                  <a:gd name="T41" fmla="*/ 55 h 71"/>
                                  <a:gd name="T42" fmla="*/ 661 w 1947"/>
                                  <a:gd name="T43" fmla="*/ 47 h 71"/>
                                  <a:gd name="T44" fmla="*/ 698 w 1947"/>
                                  <a:gd name="T45" fmla="*/ 42 h 71"/>
                                  <a:gd name="T46" fmla="*/ 729 w 1947"/>
                                  <a:gd name="T47" fmla="*/ 58 h 71"/>
                                  <a:gd name="T48" fmla="*/ 757 w 1947"/>
                                  <a:gd name="T49" fmla="*/ 31 h 71"/>
                                  <a:gd name="T50" fmla="*/ 788 w 1947"/>
                                  <a:gd name="T51" fmla="*/ 17 h 71"/>
                                  <a:gd name="T52" fmla="*/ 821 w 1947"/>
                                  <a:gd name="T53" fmla="*/ 23 h 71"/>
                                  <a:gd name="T54" fmla="*/ 851 w 1947"/>
                                  <a:gd name="T55" fmla="*/ 37 h 71"/>
                                  <a:gd name="T56" fmla="*/ 882 w 1947"/>
                                  <a:gd name="T57" fmla="*/ 7 h 71"/>
                                  <a:gd name="T58" fmla="*/ 914 w 1947"/>
                                  <a:gd name="T59" fmla="*/ 13 h 71"/>
                                  <a:gd name="T60" fmla="*/ 943 w 1947"/>
                                  <a:gd name="T61" fmla="*/ 31 h 71"/>
                                  <a:gd name="T62" fmla="*/ 973 w 1947"/>
                                  <a:gd name="T63" fmla="*/ 26 h 71"/>
                                  <a:gd name="T64" fmla="*/ 1005 w 1947"/>
                                  <a:gd name="T65" fmla="*/ 42 h 71"/>
                                  <a:gd name="T66" fmla="*/ 1032 w 1947"/>
                                  <a:gd name="T67" fmla="*/ 26 h 71"/>
                                  <a:gd name="T68" fmla="*/ 1066 w 1947"/>
                                  <a:gd name="T69" fmla="*/ 27 h 71"/>
                                  <a:gd name="T70" fmla="*/ 1096 w 1947"/>
                                  <a:gd name="T71" fmla="*/ 11 h 71"/>
                                  <a:gd name="T72" fmla="*/ 1126 w 1947"/>
                                  <a:gd name="T73" fmla="*/ 0 h 71"/>
                                  <a:gd name="T74" fmla="*/ 1157 w 1947"/>
                                  <a:gd name="T75" fmla="*/ 13 h 71"/>
                                  <a:gd name="T76" fmla="*/ 1190 w 1947"/>
                                  <a:gd name="T77" fmla="*/ 26 h 71"/>
                                  <a:gd name="T78" fmla="*/ 1220 w 1947"/>
                                  <a:gd name="T79" fmla="*/ 42 h 71"/>
                                  <a:gd name="T80" fmla="*/ 1250 w 1947"/>
                                  <a:gd name="T81" fmla="*/ 37 h 71"/>
                                  <a:gd name="T82" fmla="*/ 1278 w 1947"/>
                                  <a:gd name="T83" fmla="*/ 50 h 71"/>
                                  <a:gd name="T84" fmla="*/ 1305 w 1947"/>
                                  <a:gd name="T85" fmla="*/ 47 h 71"/>
                                  <a:gd name="T86" fmla="*/ 1338 w 1947"/>
                                  <a:gd name="T87" fmla="*/ 34 h 71"/>
                                  <a:gd name="T88" fmla="*/ 1367 w 1947"/>
                                  <a:gd name="T89" fmla="*/ 35 h 71"/>
                                  <a:gd name="T90" fmla="*/ 1396 w 1947"/>
                                  <a:gd name="T91" fmla="*/ 49 h 71"/>
                                  <a:gd name="T92" fmla="*/ 1426 w 1947"/>
                                  <a:gd name="T93" fmla="*/ 48 h 71"/>
                                  <a:gd name="T94" fmla="*/ 1457 w 1947"/>
                                  <a:gd name="T95" fmla="*/ 50 h 71"/>
                                  <a:gd name="T96" fmla="*/ 1489 w 1947"/>
                                  <a:gd name="T97" fmla="*/ 60 h 71"/>
                                  <a:gd name="T98" fmla="*/ 1517 w 1947"/>
                                  <a:gd name="T99" fmla="*/ 55 h 71"/>
                                  <a:gd name="T100" fmla="*/ 1547 w 1947"/>
                                  <a:gd name="T101" fmla="*/ 58 h 71"/>
                                  <a:gd name="T102" fmla="*/ 1579 w 1947"/>
                                  <a:gd name="T103" fmla="*/ 58 h 71"/>
                                  <a:gd name="T104" fmla="*/ 1613 w 1947"/>
                                  <a:gd name="T105" fmla="*/ 51 h 71"/>
                                  <a:gd name="T106" fmla="*/ 1641 w 1947"/>
                                  <a:gd name="T107" fmla="*/ 57 h 71"/>
                                  <a:gd name="T108" fmla="*/ 1676 w 1947"/>
                                  <a:gd name="T109" fmla="*/ 52 h 71"/>
                                  <a:gd name="T110" fmla="*/ 1705 w 1947"/>
                                  <a:gd name="T111" fmla="*/ 59 h 71"/>
                                  <a:gd name="T112" fmla="*/ 1732 w 1947"/>
                                  <a:gd name="T113" fmla="*/ 65 h 71"/>
                                  <a:gd name="T114" fmla="*/ 1764 w 1947"/>
                                  <a:gd name="T115" fmla="*/ 60 h 71"/>
                                  <a:gd name="T116" fmla="*/ 1796 w 1947"/>
                                  <a:gd name="T117" fmla="*/ 52 h 71"/>
                                  <a:gd name="T118" fmla="*/ 1826 w 1947"/>
                                  <a:gd name="T119" fmla="*/ 55 h 71"/>
                                  <a:gd name="T120" fmla="*/ 1857 w 1947"/>
                                  <a:gd name="T121" fmla="*/ 60 h 71"/>
                                  <a:gd name="T122" fmla="*/ 1893 w 1947"/>
                                  <a:gd name="T123" fmla="*/ 60 h 71"/>
                                  <a:gd name="T124" fmla="*/ 1922 w 1947"/>
                                  <a:gd name="T125" fmla="*/ 65 h 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947" h="71">
                                    <a:moveTo>
                                      <a:pt x="0" y="47"/>
                                    </a:moveTo>
                                    <a:lnTo>
                                      <a:pt x="0" y="46"/>
                                    </a:lnTo>
                                    <a:lnTo>
                                      <a:pt x="0" y="47"/>
                                    </a:lnTo>
                                    <a:lnTo>
                                      <a:pt x="1" y="46"/>
                                    </a:lnTo>
                                    <a:lnTo>
                                      <a:pt x="1" y="47"/>
                                    </a:lnTo>
                                    <a:lnTo>
                                      <a:pt x="2" y="47"/>
                                    </a:lnTo>
                                    <a:lnTo>
                                      <a:pt x="3" y="44"/>
                                    </a:lnTo>
                                    <a:lnTo>
                                      <a:pt x="3" y="47"/>
                                    </a:lnTo>
                                    <a:lnTo>
                                      <a:pt x="4" y="44"/>
                                    </a:lnTo>
                                    <a:lnTo>
                                      <a:pt x="4" y="47"/>
                                    </a:lnTo>
                                    <a:lnTo>
                                      <a:pt x="5" y="43"/>
                                    </a:lnTo>
                                    <a:lnTo>
                                      <a:pt x="5" y="44"/>
                                    </a:lnTo>
                                    <a:lnTo>
                                      <a:pt x="7" y="44"/>
                                    </a:lnTo>
                                    <a:lnTo>
                                      <a:pt x="8" y="43"/>
                                    </a:lnTo>
                                    <a:lnTo>
                                      <a:pt x="8" y="44"/>
                                    </a:lnTo>
                                    <a:lnTo>
                                      <a:pt x="9" y="44"/>
                                    </a:lnTo>
                                    <a:lnTo>
                                      <a:pt x="9" y="46"/>
                                    </a:lnTo>
                                    <a:lnTo>
                                      <a:pt x="10" y="44"/>
                                    </a:lnTo>
                                    <a:lnTo>
                                      <a:pt x="10" y="47"/>
                                    </a:lnTo>
                                    <a:lnTo>
                                      <a:pt x="11" y="44"/>
                                    </a:lnTo>
                                    <a:lnTo>
                                      <a:pt x="11" y="46"/>
                                    </a:lnTo>
                                    <a:lnTo>
                                      <a:pt x="12" y="44"/>
                                    </a:lnTo>
                                    <a:lnTo>
                                      <a:pt x="13" y="44"/>
                                    </a:lnTo>
                                    <a:lnTo>
                                      <a:pt x="13" y="46"/>
                                    </a:lnTo>
                                    <a:lnTo>
                                      <a:pt x="15" y="44"/>
                                    </a:lnTo>
                                    <a:lnTo>
                                      <a:pt x="16" y="43"/>
                                    </a:lnTo>
                                    <a:lnTo>
                                      <a:pt x="16" y="44"/>
                                    </a:lnTo>
                                    <a:lnTo>
                                      <a:pt x="17" y="44"/>
                                    </a:lnTo>
                                    <a:lnTo>
                                      <a:pt x="18" y="43"/>
                                    </a:lnTo>
                                    <a:lnTo>
                                      <a:pt x="18" y="44"/>
                                    </a:lnTo>
                                    <a:lnTo>
                                      <a:pt x="19" y="43"/>
                                    </a:lnTo>
                                    <a:lnTo>
                                      <a:pt x="19" y="44"/>
                                    </a:lnTo>
                                    <a:lnTo>
                                      <a:pt x="20" y="43"/>
                                    </a:lnTo>
                                    <a:lnTo>
                                      <a:pt x="20" y="44"/>
                                    </a:lnTo>
                                    <a:lnTo>
                                      <a:pt x="21" y="43"/>
                                    </a:lnTo>
                                    <a:lnTo>
                                      <a:pt x="21" y="44"/>
                                    </a:lnTo>
                                    <a:lnTo>
                                      <a:pt x="22" y="44"/>
                                    </a:lnTo>
                                    <a:lnTo>
                                      <a:pt x="24" y="42"/>
                                    </a:lnTo>
                                    <a:lnTo>
                                      <a:pt x="24" y="44"/>
                                    </a:lnTo>
                                    <a:lnTo>
                                      <a:pt x="25" y="44"/>
                                    </a:lnTo>
                                    <a:lnTo>
                                      <a:pt x="25" y="46"/>
                                    </a:lnTo>
                                    <a:lnTo>
                                      <a:pt x="26" y="43"/>
                                    </a:lnTo>
                                    <a:lnTo>
                                      <a:pt x="26" y="46"/>
                                    </a:lnTo>
                                    <a:lnTo>
                                      <a:pt x="27" y="42"/>
                                    </a:lnTo>
                                    <a:lnTo>
                                      <a:pt x="28" y="42"/>
                                    </a:lnTo>
                                    <a:lnTo>
                                      <a:pt x="28" y="44"/>
                                    </a:lnTo>
                                    <a:lnTo>
                                      <a:pt x="29" y="44"/>
                                    </a:lnTo>
                                    <a:lnTo>
                                      <a:pt x="30" y="44"/>
                                    </a:lnTo>
                                    <a:lnTo>
                                      <a:pt x="31" y="42"/>
                                    </a:lnTo>
                                    <a:lnTo>
                                      <a:pt x="31" y="46"/>
                                    </a:lnTo>
                                    <a:lnTo>
                                      <a:pt x="33" y="43"/>
                                    </a:lnTo>
                                    <a:lnTo>
                                      <a:pt x="33" y="44"/>
                                    </a:lnTo>
                                    <a:lnTo>
                                      <a:pt x="34" y="44"/>
                                    </a:lnTo>
                                    <a:lnTo>
                                      <a:pt x="34" y="46"/>
                                    </a:lnTo>
                                    <a:lnTo>
                                      <a:pt x="35" y="44"/>
                                    </a:lnTo>
                                    <a:lnTo>
                                      <a:pt x="36" y="44"/>
                                    </a:lnTo>
                                    <a:lnTo>
                                      <a:pt x="37" y="44"/>
                                    </a:lnTo>
                                    <a:lnTo>
                                      <a:pt x="37" y="47"/>
                                    </a:lnTo>
                                    <a:lnTo>
                                      <a:pt x="38" y="44"/>
                                    </a:lnTo>
                                    <a:lnTo>
                                      <a:pt x="38" y="46"/>
                                    </a:lnTo>
                                    <a:lnTo>
                                      <a:pt x="39" y="44"/>
                                    </a:lnTo>
                                    <a:lnTo>
                                      <a:pt x="39" y="46"/>
                                    </a:lnTo>
                                    <a:lnTo>
                                      <a:pt x="40" y="44"/>
                                    </a:lnTo>
                                    <a:lnTo>
                                      <a:pt x="40" y="47"/>
                                    </a:lnTo>
                                    <a:lnTo>
                                      <a:pt x="42" y="44"/>
                                    </a:lnTo>
                                    <a:lnTo>
                                      <a:pt x="42" y="46"/>
                                    </a:lnTo>
                                    <a:lnTo>
                                      <a:pt x="43" y="46"/>
                                    </a:lnTo>
                                    <a:lnTo>
                                      <a:pt x="44" y="44"/>
                                    </a:lnTo>
                                    <a:lnTo>
                                      <a:pt x="44" y="47"/>
                                    </a:lnTo>
                                    <a:lnTo>
                                      <a:pt x="45" y="44"/>
                                    </a:lnTo>
                                    <a:lnTo>
                                      <a:pt x="45" y="46"/>
                                    </a:lnTo>
                                    <a:lnTo>
                                      <a:pt x="46" y="43"/>
                                    </a:lnTo>
                                    <a:lnTo>
                                      <a:pt x="46" y="46"/>
                                    </a:lnTo>
                                    <a:lnTo>
                                      <a:pt x="47" y="46"/>
                                    </a:lnTo>
                                    <a:lnTo>
                                      <a:pt x="48" y="47"/>
                                    </a:lnTo>
                                    <a:lnTo>
                                      <a:pt x="48" y="48"/>
                                    </a:lnTo>
                                    <a:lnTo>
                                      <a:pt x="49" y="46"/>
                                    </a:lnTo>
                                    <a:lnTo>
                                      <a:pt x="49" y="47"/>
                                    </a:lnTo>
                                    <a:lnTo>
                                      <a:pt x="51" y="44"/>
                                    </a:lnTo>
                                    <a:lnTo>
                                      <a:pt x="52" y="44"/>
                                    </a:lnTo>
                                    <a:lnTo>
                                      <a:pt x="53" y="43"/>
                                    </a:lnTo>
                                    <a:lnTo>
                                      <a:pt x="53" y="44"/>
                                    </a:lnTo>
                                    <a:lnTo>
                                      <a:pt x="54" y="44"/>
                                    </a:lnTo>
                                    <a:lnTo>
                                      <a:pt x="54" y="46"/>
                                    </a:lnTo>
                                    <a:lnTo>
                                      <a:pt x="55" y="44"/>
                                    </a:lnTo>
                                    <a:lnTo>
                                      <a:pt x="56" y="44"/>
                                    </a:lnTo>
                                    <a:lnTo>
                                      <a:pt x="56" y="46"/>
                                    </a:lnTo>
                                    <a:lnTo>
                                      <a:pt x="57" y="43"/>
                                    </a:lnTo>
                                    <a:lnTo>
                                      <a:pt x="57" y="44"/>
                                    </a:lnTo>
                                    <a:lnTo>
                                      <a:pt x="59" y="43"/>
                                    </a:lnTo>
                                    <a:lnTo>
                                      <a:pt x="59" y="44"/>
                                    </a:lnTo>
                                    <a:lnTo>
                                      <a:pt x="60" y="43"/>
                                    </a:lnTo>
                                    <a:lnTo>
                                      <a:pt x="61" y="42"/>
                                    </a:lnTo>
                                    <a:lnTo>
                                      <a:pt x="61" y="43"/>
                                    </a:lnTo>
                                    <a:lnTo>
                                      <a:pt x="62" y="42"/>
                                    </a:lnTo>
                                    <a:lnTo>
                                      <a:pt x="62" y="44"/>
                                    </a:lnTo>
                                    <a:lnTo>
                                      <a:pt x="63" y="42"/>
                                    </a:lnTo>
                                    <a:lnTo>
                                      <a:pt x="63" y="43"/>
                                    </a:lnTo>
                                    <a:lnTo>
                                      <a:pt x="64" y="42"/>
                                    </a:lnTo>
                                    <a:lnTo>
                                      <a:pt x="65" y="41"/>
                                    </a:lnTo>
                                    <a:lnTo>
                                      <a:pt x="65" y="43"/>
                                    </a:lnTo>
                                    <a:lnTo>
                                      <a:pt x="66" y="42"/>
                                    </a:lnTo>
                                    <a:lnTo>
                                      <a:pt x="66" y="43"/>
                                    </a:lnTo>
                                    <a:lnTo>
                                      <a:pt x="68" y="42"/>
                                    </a:lnTo>
                                    <a:lnTo>
                                      <a:pt x="69" y="40"/>
                                    </a:lnTo>
                                    <a:lnTo>
                                      <a:pt x="69" y="42"/>
                                    </a:lnTo>
                                    <a:lnTo>
                                      <a:pt x="70" y="41"/>
                                    </a:lnTo>
                                    <a:lnTo>
                                      <a:pt x="70" y="42"/>
                                    </a:lnTo>
                                    <a:lnTo>
                                      <a:pt x="71" y="41"/>
                                    </a:lnTo>
                                    <a:lnTo>
                                      <a:pt x="71" y="42"/>
                                    </a:lnTo>
                                    <a:lnTo>
                                      <a:pt x="72" y="42"/>
                                    </a:lnTo>
                                    <a:lnTo>
                                      <a:pt x="72" y="43"/>
                                    </a:lnTo>
                                    <a:lnTo>
                                      <a:pt x="73" y="42"/>
                                    </a:lnTo>
                                    <a:lnTo>
                                      <a:pt x="73" y="44"/>
                                    </a:lnTo>
                                    <a:lnTo>
                                      <a:pt x="74" y="41"/>
                                    </a:lnTo>
                                    <a:lnTo>
                                      <a:pt x="74" y="42"/>
                                    </a:lnTo>
                                    <a:lnTo>
                                      <a:pt x="75" y="42"/>
                                    </a:lnTo>
                                    <a:lnTo>
                                      <a:pt x="75" y="43"/>
                                    </a:lnTo>
                                    <a:lnTo>
                                      <a:pt x="77" y="42"/>
                                    </a:lnTo>
                                    <a:lnTo>
                                      <a:pt x="77" y="43"/>
                                    </a:lnTo>
                                    <a:lnTo>
                                      <a:pt x="78" y="41"/>
                                    </a:lnTo>
                                    <a:lnTo>
                                      <a:pt x="78" y="43"/>
                                    </a:lnTo>
                                    <a:lnTo>
                                      <a:pt x="79" y="41"/>
                                    </a:lnTo>
                                    <a:lnTo>
                                      <a:pt x="79" y="44"/>
                                    </a:lnTo>
                                    <a:lnTo>
                                      <a:pt x="80" y="44"/>
                                    </a:lnTo>
                                    <a:lnTo>
                                      <a:pt x="81" y="43"/>
                                    </a:lnTo>
                                    <a:lnTo>
                                      <a:pt x="81" y="46"/>
                                    </a:lnTo>
                                    <a:lnTo>
                                      <a:pt x="82" y="42"/>
                                    </a:lnTo>
                                    <a:lnTo>
                                      <a:pt x="82" y="46"/>
                                    </a:lnTo>
                                    <a:lnTo>
                                      <a:pt x="83" y="43"/>
                                    </a:lnTo>
                                    <a:lnTo>
                                      <a:pt x="83" y="44"/>
                                    </a:lnTo>
                                    <a:lnTo>
                                      <a:pt x="84" y="43"/>
                                    </a:lnTo>
                                    <a:lnTo>
                                      <a:pt x="84" y="47"/>
                                    </a:lnTo>
                                    <a:lnTo>
                                      <a:pt x="86" y="46"/>
                                    </a:lnTo>
                                    <a:lnTo>
                                      <a:pt x="86" y="47"/>
                                    </a:lnTo>
                                    <a:lnTo>
                                      <a:pt x="87" y="43"/>
                                    </a:lnTo>
                                    <a:lnTo>
                                      <a:pt x="87" y="47"/>
                                    </a:lnTo>
                                    <a:lnTo>
                                      <a:pt x="88" y="47"/>
                                    </a:lnTo>
                                    <a:lnTo>
                                      <a:pt x="89" y="47"/>
                                    </a:lnTo>
                                    <a:lnTo>
                                      <a:pt x="89" y="48"/>
                                    </a:lnTo>
                                    <a:lnTo>
                                      <a:pt x="90" y="46"/>
                                    </a:lnTo>
                                    <a:lnTo>
                                      <a:pt x="90" y="47"/>
                                    </a:lnTo>
                                    <a:lnTo>
                                      <a:pt x="91" y="46"/>
                                    </a:lnTo>
                                    <a:lnTo>
                                      <a:pt x="91" y="47"/>
                                    </a:lnTo>
                                    <a:lnTo>
                                      <a:pt x="92" y="46"/>
                                    </a:lnTo>
                                    <a:lnTo>
                                      <a:pt x="92" y="47"/>
                                    </a:lnTo>
                                    <a:lnTo>
                                      <a:pt x="93" y="47"/>
                                    </a:lnTo>
                                    <a:lnTo>
                                      <a:pt x="93" y="48"/>
                                    </a:lnTo>
                                    <a:lnTo>
                                      <a:pt x="95" y="47"/>
                                    </a:lnTo>
                                    <a:lnTo>
                                      <a:pt x="95" y="49"/>
                                    </a:lnTo>
                                    <a:lnTo>
                                      <a:pt x="96" y="50"/>
                                    </a:lnTo>
                                    <a:lnTo>
                                      <a:pt x="97" y="49"/>
                                    </a:lnTo>
                                    <a:lnTo>
                                      <a:pt x="97" y="50"/>
                                    </a:lnTo>
                                    <a:lnTo>
                                      <a:pt x="98" y="49"/>
                                    </a:lnTo>
                                    <a:lnTo>
                                      <a:pt x="99" y="50"/>
                                    </a:lnTo>
                                    <a:lnTo>
                                      <a:pt x="100" y="49"/>
                                    </a:lnTo>
                                    <a:lnTo>
                                      <a:pt x="100" y="50"/>
                                    </a:lnTo>
                                    <a:lnTo>
                                      <a:pt x="101" y="51"/>
                                    </a:lnTo>
                                    <a:lnTo>
                                      <a:pt x="101" y="52"/>
                                    </a:lnTo>
                                    <a:lnTo>
                                      <a:pt x="103" y="51"/>
                                    </a:lnTo>
                                    <a:lnTo>
                                      <a:pt x="103" y="52"/>
                                    </a:lnTo>
                                    <a:lnTo>
                                      <a:pt x="104" y="52"/>
                                    </a:lnTo>
                                    <a:lnTo>
                                      <a:pt x="105" y="50"/>
                                    </a:lnTo>
                                    <a:lnTo>
                                      <a:pt x="105" y="52"/>
                                    </a:lnTo>
                                    <a:lnTo>
                                      <a:pt x="106" y="51"/>
                                    </a:lnTo>
                                    <a:lnTo>
                                      <a:pt x="107" y="51"/>
                                    </a:lnTo>
                                    <a:lnTo>
                                      <a:pt x="108" y="51"/>
                                    </a:lnTo>
                                    <a:lnTo>
                                      <a:pt x="108" y="52"/>
                                    </a:lnTo>
                                    <a:lnTo>
                                      <a:pt x="109" y="50"/>
                                    </a:lnTo>
                                    <a:lnTo>
                                      <a:pt x="109" y="51"/>
                                    </a:lnTo>
                                    <a:lnTo>
                                      <a:pt x="110" y="51"/>
                                    </a:lnTo>
                                    <a:lnTo>
                                      <a:pt x="110" y="52"/>
                                    </a:lnTo>
                                    <a:lnTo>
                                      <a:pt x="112" y="52"/>
                                    </a:lnTo>
                                    <a:lnTo>
                                      <a:pt x="113" y="51"/>
                                    </a:lnTo>
                                    <a:lnTo>
                                      <a:pt x="114" y="49"/>
                                    </a:lnTo>
                                    <a:lnTo>
                                      <a:pt x="114" y="51"/>
                                    </a:lnTo>
                                    <a:lnTo>
                                      <a:pt x="115" y="51"/>
                                    </a:lnTo>
                                    <a:lnTo>
                                      <a:pt x="116" y="49"/>
                                    </a:lnTo>
                                    <a:lnTo>
                                      <a:pt x="116" y="51"/>
                                    </a:lnTo>
                                    <a:lnTo>
                                      <a:pt x="117" y="49"/>
                                    </a:lnTo>
                                    <a:lnTo>
                                      <a:pt x="117" y="50"/>
                                    </a:lnTo>
                                    <a:lnTo>
                                      <a:pt x="118" y="49"/>
                                    </a:lnTo>
                                    <a:lnTo>
                                      <a:pt x="118" y="51"/>
                                    </a:lnTo>
                                    <a:lnTo>
                                      <a:pt x="119" y="48"/>
                                    </a:lnTo>
                                    <a:lnTo>
                                      <a:pt x="119" y="49"/>
                                    </a:lnTo>
                                    <a:lnTo>
                                      <a:pt x="121" y="48"/>
                                    </a:lnTo>
                                    <a:lnTo>
                                      <a:pt x="121" y="49"/>
                                    </a:lnTo>
                                    <a:lnTo>
                                      <a:pt x="122" y="47"/>
                                    </a:lnTo>
                                    <a:lnTo>
                                      <a:pt x="122" y="49"/>
                                    </a:lnTo>
                                    <a:lnTo>
                                      <a:pt x="123" y="47"/>
                                    </a:lnTo>
                                    <a:lnTo>
                                      <a:pt x="123" y="50"/>
                                    </a:lnTo>
                                    <a:lnTo>
                                      <a:pt x="124" y="44"/>
                                    </a:lnTo>
                                    <a:lnTo>
                                      <a:pt x="124" y="48"/>
                                    </a:lnTo>
                                    <a:lnTo>
                                      <a:pt x="125" y="47"/>
                                    </a:lnTo>
                                    <a:lnTo>
                                      <a:pt x="125" y="48"/>
                                    </a:lnTo>
                                    <a:lnTo>
                                      <a:pt x="126" y="44"/>
                                    </a:lnTo>
                                    <a:lnTo>
                                      <a:pt x="126" y="46"/>
                                    </a:lnTo>
                                    <a:lnTo>
                                      <a:pt x="127" y="46"/>
                                    </a:lnTo>
                                    <a:lnTo>
                                      <a:pt x="127" y="47"/>
                                    </a:lnTo>
                                    <a:lnTo>
                                      <a:pt x="128" y="46"/>
                                    </a:lnTo>
                                    <a:lnTo>
                                      <a:pt x="128" y="47"/>
                                    </a:lnTo>
                                    <a:lnTo>
                                      <a:pt x="130" y="44"/>
                                    </a:lnTo>
                                    <a:lnTo>
                                      <a:pt x="130" y="46"/>
                                    </a:lnTo>
                                    <a:lnTo>
                                      <a:pt x="131" y="44"/>
                                    </a:lnTo>
                                    <a:lnTo>
                                      <a:pt x="131" y="46"/>
                                    </a:lnTo>
                                    <a:lnTo>
                                      <a:pt x="132" y="44"/>
                                    </a:lnTo>
                                    <a:lnTo>
                                      <a:pt x="132" y="46"/>
                                    </a:lnTo>
                                    <a:lnTo>
                                      <a:pt x="133" y="42"/>
                                    </a:lnTo>
                                    <a:lnTo>
                                      <a:pt x="133" y="44"/>
                                    </a:lnTo>
                                    <a:lnTo>
                                      <a:pt x="134" y="42"/>
                                    </a:lnTo>
                                    <a:lnTo>
                                      <a:pt x="134" y="46"/>
                                    </a:lnTo>
                                    <a:lnTo>
                                      <a:pt x="135" y="42"/>
                                    </a:lnTo>
                                    <a:lnTo>
                                      <a:pt x="135" y="43"/>
                                    </a:lnTo>
                                    <a:lnTo>
                                      <a:pt x="136" y="42"/>
                                    </a:lnTo>
                                    <a:lnTo>
                                      <a:pt x="137" y="41"/>
                                    </a:lnTo>
                                    <a:lnTo>
                                      <a:pt x="137" y="42"/>
                                    </a:lnTo>
                                    <a:lnTo>
                                      <a:pt x="139" y="39"/>
                                    </a:lnTo>
                                    <a:lnTo>
                                      <a:pt x="139" y="41"/>
                                    </a:lnTo>
                                    <a:lnTo>
                                      <a:pt x="140" y="39"/>
                                    </a:lnTo>
                                    <a:lnTo>
                                      <a:pt x="140" y="42"/>
                                    </a:lnTo>
                                    <a:lnTo>
                                      <a:pt x="141" y="42"/>
                                    </a:lnTo>
                                    <a:lnTo>
                                      <a:pt x="141" y="43"/>
                                    </a:lnTo>
                                    <a:lnTo>
                                      <a:pt x="142" y="41"/>
                                    </a:lnTo>
                                    <a:lnTo>
                                      <a:pt x="142" y="42"/>
                                    </a:lnTo>
                                    <a:lnTo>
                                      <a:pt x="143" y="42"/>
                                    </a:lnTo>
                                    <a:lnTo>
                                      <a:pt x="144" y="40"/>
                                    </a:lnTo>
                                    <a:lnTo>
                                      <a:pt x="144" y="42"/>
                                    </a:lnTo>
                                    <a:lnTo>
                                      <a:pt x="145" y="41"/>
                                    </a:lnTo>
                                    <a:lnTo>
                                      <a:pt x="145" y="42"/>
                                    </a:lnTo>
                                    <a:lnTo>
                                      <a:pt x="146" y="41"/>
                                    </a:lnTo>
                                    <a:lnTo>
                                      <a:pt x="146" y="42"/>
                                    </a:lnTo>
                                    <a:lnTo>
                                      <a:pt x="148" y="41"/>
                                    </a:lnTo>
                                    <a:lnTo>
                                      <a:pt x="148" y="42"/>
                                    </a:lnTo>
                                    <a:lnTo>
                                      <a:pt x="149" y="42"/>
                                    </a:lnTo>
                                    <a:lnTo>
                                      <a:pt x="149" y="43"/>
                                    </a:lnTo>
                                    <a:lnTo>
                                      <a:pt x="150" y="42"/>
                                    </a:lnTo>
                                    <a:lnTo>
                                      <a:pt x="150" y="44"/>
                                    </a:lnTo>
                                    <a:lnTo>
                                      <a:pt x="151" y="43"/>
                                    </a:lnTo>
                                    <a:lnTo>
                                      <a:pt x="151" y="44"/>
                                    </a:lnTo>
                                    <a:lnTo>
                                      <a:pt x="152" y="44"/>
                                    </a:lnTo>
                                    <a:lnTo>
                                      <a:pt x="152" y="46"/>
                                    </a:lnTo>
                                    <a:lnTo>
                                      <a:pt x="153" y="43"/>
                                    </a:lnTo>
                                    <a:lnTo>
                                      <a:pt x="153" y="44"/>
                                    </a:lnTo>
                                    <a:lnTo>
                                      <a:pt x="154" y="43"/>
                                    </a:lnTo>
                                    <a:lnTo>
                                      <a:pt x="154" y="44"/>
                                    </a:lnTo>
                                    <a:lnTo>
                                      <a:pt x="156" y="43"/>
                                    </a:lnTo>
                                    <a:lnTo>
                                      <a:pt x="156" y="44"/>
                                    </a:lnTo>
                                    <a:lnTo>
                                      <a:pt x="157" y="44"/>
                                    </a:lnTo>
                                    <a:lnTo>
                                      <a:pt x="158" y="44"/>
                                    </a:lnTo>
                                    <a:lnTo>
                                      <a:pt x="158" y="46"/>
                                    </a:lnTo>
                                    <a:lnTo>
                                      <a:pt x="159" y="44"/>
                                    </a:lnTo>
                                    <a:lnTo>
                                      <a:pt x="160" y="44"/>
                                    </a:lnTo>
                                    <a:lnTo>
                                      <a:pt x="161" y="44"/>
                                    </a:lnTo>
                                    <a:lnTo>
                                      <a:pt x="161" y="46"/>
                                    </a:lnTo>
                                    <a:lnTo>
                                      <a:pt x="162" y="43"/>
                                    </a:lnTo>
                                    <a:lnTo>
                                      <a:pt x="162" y="44"/>
                                    </a:lnTo>
                                    <a:lnTo>
                                      <a:pt x="163" y="44"/>
                                    </a:lnTo>
                                    <a:lnTo>
                                      <a:pt x="165" y="43"/>
                                    </a:lnTo>
                                    <a:lnTo>
                                      <a:pt x="165" y="44"/>
                                    </a:lnTo>
                                    <a:lnTo>
                                      <a:pt x="166" y="42"/>
                                    </a:lnTo>
                                    <a:lnTo>
                                      <a:pt x="166" y="47"/>
                                    </a:lnTo>
                                    <a:lnTo>
                                      <a:pt x="167" y="44"/>
                                    </a:lnTo>
                                    <a:lnTo>
                                      <a:pt x="167" y="47"/>
                                    </a:lnTo>
                                    <a:lnTo>
                                      <a:pt x="168" y="46"/>
                                    </a:lnTo>
                                    <a:lnTo>
                                      <a:pt x="168" y="47"/>
                                    </a:lnTo>
                                    <a:lnTo>
                                      <a:pt x="169" y="47"/>
                                    </a:lnTo>
                                    <a:lnTo>
                                      <a:pt x="170" y="47"/>
                                    </a:lnTo>
                                    <a:lnTo>
                                      <a:pt x="170" y="48"/>
                                    </a:lnTo>
                                    <a:lnTo>
                                      <a:pt x="171" y="44"/>
                                    </a:lnTo>
                                    <a:lnTo>
                                      <a:pt x="171" y="49"/>
                                    </a:lnTo>
                                    <a:lnTo>
                                      <a:pt x="172" y="47"/>
                                    </a:lnTo>
                                    <a:lnTo>
                                      <a:pt x="174" y="46"/>
                                    </a:lnTo>
                                    <a:lnTo>
                                      <a:pt x="174" y="48"/>
                                    </a:lnTo>
                                    <a:lnTo>
                                      <a:pt x="175" y="47"/>
                                    </a:lnTo>
                                    <a:lnTo>
                                      <a:pt x="175" y="50"/>
                                    </a:lnTo>
                                    <a:lnTo>
                                      <a:pt x="176" y="48"/>
                                    </a:lnTo>
                                    <a:lnTo>
                                      <a:pt x="176" y="50"/>
                                    </a:lnTo>
                                    <a:lnTo>
                                      <a:pt x="177" y="50"/>
                                    </a:lnTo>
                                    <a:lnTo>
                                      <a:pt x="178" y="49"/>
                                    </a:lnTo>
                                    <a:lnTo>
                                      <a:pt x="178" y="50"/>
                                    </a:lnTo>
                                    <a:lnTo>
                                      <a:pt x="179" y="48"/>
                                    </a:lnTo>
                                    <a:lnTo>
                                      <a:pt x="179" y="49"/>
                                    </a:lnTo>
                                    <a:lnTo>
                                      <a:pt x="180" y="47"/>
                                    </a:lnTo>
                                    <a:lnTo>
                                      <a:pt x="180" y="50"/>
                                    </a:lnTo>
                                    <a:lnTo>
                                      <a:pt x="181" y="50"/>
                                    </a:lnTo>
                                    <a:lnTo>
                                      <a:pt x="181" y="51"/>
                                    </a:lnTo>
                                    <a:lnTo>
                                      <a:pt x="183" y="51"/>
                                    </a:lnTo>
                                    <a:lnTo>
                                      <a:pt x="184" y="49"/>
                                    </a:lnTo>
                                    <a:lnTo>
                                      <a:pt x="184" y="51"/>
                                    </a:lnTo>
                                    <a:lnTo>
                                      <a:pt x="185" y="49"/>
                                    </a:lnTo>
                                    <a:lnTo>
                                      <a:pt x="185" y="50"/>
                                    </a:lnTo>
                                    <a:lnTo>
                                      <a:pt x="186" y="49"/>
                                    </a:lnTo>
                                    <a:lnTo>
                                      <a:pt x="186" y="50"/>
                                    </a:lnTo>
                                    <a:lnTo>
                                      <a:pt x="187" y="48"/>
                                    </a:lnTo>
                                    <a:lnTo>
                                      <a:pt x="187" y="50"/>
                                    </a:lnTo>
                                    <a:lnTo>
                                      <a:pt x="188" y="49"/>
                                    </a:lnTo>
                                    <a:lnTo>
                                      <a:pt x="188" y="50"/>
                                    </a:lnTo>
                                    <a:lnTo>
                                      <a:pt x="189" y="49"/>
                                    </a:lnTo>
                                    <a:lnTo>
                                      <a:pt x="189" y="50"/>
                                    </a:lnTo>
                                    <a:lnTo>
                                      <a:pt x="190" y="49"/>
                                    </a:lnTo>
                                    <a:lnTo>
                                      <a:pt x="192" y="48"/>
                                    </a:lnTo>
                                    <a:lnTo>
                                      <a:pt x="192" y="49"/>
                                    </a:lnTo>
                                    <a:lnTo>
                                      <a:pt x="193" y="50"/>
                                    </a:lnTo>
                                    <a:lnTo>
                                      <a:pt x="193" y="51"/>
                                    </a:lnTo>
                                    <a:lnTo>
                                      <a:pt x="194" y="47"/>
                                    </a:lnTo>
                                    <a:lnTo>
                                      <a:pt x="194" y="50"/>
                                    </a:lnTo>
                                    <a:lnTo>
                                      <a:pt x="195" y="50"/>
                                    </a:lnTo>
                                    <a:lnTo>
                                      <a:pt x="195" y="51"/>
                                    </a:lnTo>
                                    <a:lnTo>
                                      <a:pt x="196" y="49"/>
                                    </a:lnTo>
                                    <a:lnTo>
                                      <a:pt x="196" y="51"/>
                                    </a:lnTo>
                                    <a:lnTo>
                                      <a:pt x="197" y="47"/>
                                    </a:lnTo>
                                    <a:lnTo>
                                      <a:pt x="197" y="50"/>
                                    </a:lnTo>
                                    <a:lnTo>
                                      <a:pt x="198" y="49"/>
                                    </a:lnTo>
                                    <a:lnTo>
                                      <a:pt x="200" y="49"/>
                                    </a:lnTo>
                                    <a:lnTo>
                                      <a:pt x="200" y="51"/>
                                    </a:lnTo>
                                    <a:lnTo>
                                      <a:pt x="201" y="48"/>
                                    </a:lnTo>
                                    <a:lnTo>
                                      <a:pt x="201" y="49"/>
                                    </a:lnTo>
                                    <a:lnTo>
                                      <a:pt x="202" y="49"/>
                                    </a:lnTo>
                                    <a:lnTo>
                                      <a:pt x="202" y="50"/>
                                    </a:lnTo>
                                    <a:lnTo>
                                      <a:pt x="203" y="47"/>
                                    </a:lnTo>
                                    <a:lnTo>
                                      <a:pt x="203" y="49"/>
                                    </a:lnTo>
                                    <a:lnTo>
                                      <a:pt x="204" y="46"/>
                                    </a:lnTo>
                                    <a:lnTo>
                                      <a:pt x="204" y="48"/>
                                    </a:lnTo>
                                    <a:lnTo>
                                      <a:pt x="205" y="47"/>
                                    </a:lnTo>
                                    <a:lnTo>
                                      <a:pt x="206" y="46"/>
                                    </a:lnTo>
                                    <a:lnTo>
                                      <a:pt x="206" y="48"/>
                                    </a:lnTo>
                                    <a:lnTo>
                                      <a:pt x="207" y="47"/>
                                    </a:lnTo>
                                    <a:lnTo>
                                      <a:pt x="209" y="46"/>
                                    </a:lnTo>
                                    <a:lnTo>
                                      <a:pt x="209" y="47"/>
                                    </a:lnTo>
                                    <a:lnTo>
                                      <a:pt x="210" y="46"/>
                                    </a:lnTo>
                                    <a:lnTo>
                                      <a:pt x="210" y="47"/>
                                    </a:lnTo>
                                    <a:lnTo>
                                      <a:pt x="211" y="44"/>
                                    </a:lnTo>
                                    <a:lnTo>
                                      <a:pt x="211" y="47"/>
                                    </a:lnTo>
                                    <a:lnTo>
                                      <a:pt x="212" y="47"/>
                                    </a:lnTo>
                                    <a:lnTo>
                                      <a:pt x="213" y="44"/>
                                    </a:lnTo>
                                    <a:lnTo>
                                      <a:pt x="213" y="47"/>
                                    </a:lnTo>
                                    <a:lnTo>
                                      <a:pt x="214" y="44"/>
                                    </a:lnTo>
                                    <a:lnTo>
                                      <a:pt x="214" y="46"/>
                                    </a:lnTo>
                                    <a:lnTo>
                                      <a:pt x="215" y="43"/>
                                    </a:lnTo>
                                    <a:lnTo>
                                      <a:pt x="215" y="44"/>
                                    </a:lnTo>
                                    <a:lnTo>
                                      <a:pt x="216" y="43"/>
                                    </a:lnTo>
                                    <a:lnTo>
                                      <a:pt x="216" y="46"/>
                                    </a:lnTo>
                                    <a:lnTo>
                                      <a:pt x="218" y="43"/>
                                    </a:lnTo>
                                    <a:lnTo>
                                      <a:pt x="218" y="44"/>
                                    </a:lnTo>
                                    <a:lnTo>
                                      <a:pt x="219" y="42"/>
                                    </a:lnTo>
                                    <a:lnTo>
                                      <a:pt x="219" y="43"/>
                                    </a:lnTo>
                                    <a:lnTo>
                                      <a:pt x="220" y="42"/>
                                    </a:lnTo>
                                    <a:lnTo>
                                      <a:pt x="220" y="44"/>
                                    </a:lnTo>
                                    <a:lnTo>
                                      <a:pt x="221" y="42"/>
                                    </a:lnTo>
                                    <a:lnTo>
                                      <a:pt x="221" y="43"/>
                                    </a:lnTo>
                                    <a:lnTo>
                                      <a:pt x="222" y="42"/>
                                    </a:lnTo>
                                    <a:lnTo>
                                      <a:pt x="222" y="44"/>
                                    </a:lnTo>
                                    <a:lnTo>
                                      <a:pt x="223" y="42"/>
                                    </a:lnTo>
                                    <a:lnTo>
                                      <a:pt x="223" y="43"/>
                                    </a:lnTo>
                                    <a:lnTo>
                                      <a:pt x="224" y="42"/>
                                    </a:lnTo>
                                    <a:lnTo>
                                      <a:pt x="224" y="44"/>
                                    </a:lnTo>
                                    <a:lnTo>
                                      <a:pt x="225" y="43"/>
                                    </a:lnTo>
                                    <a:lnTo>
                                      <a:pt x="225" y="44"/>
                                    </a:lnTo>
                                    <a:lnTo>
                                      <a:pt x="227" y="42"/>
                                    </a:lnTo>
                                    <a:lnTo>
                                      <a:pt x="227" y="44"/>
                                    </a:lnTo>
                                    <a:lnTo>
                                      <a:pt x="228" y="42"/>
                                    </a:lnTo>
                                    <a:lnTo>
                                      <a:pt x="229" y="42"/>
                                    </a:lnTo>
                                    <a:lnTo>
                                      <a:pt x="229" y="43"/>
                                    </a:lnTo>
                                    <a:lnTo>
                                      <a:pt x="230" y="42"/>
                                    </a:lnTo>
                                    <a:lnTo>
                                      <a:pt x="230" y="43"/>
                                    </a:lnTo>
                                    <a:lnTo>
                                      <a:pt x="231" y="42"/>
                                    </a:lnTo>
                                    <a:lnTo>
                                      <a:pt x="232" y="42"/>
                                    </a:lnTo>
                                    <a:lnTo>
                                      <a:pt x="233" y="42"/>
                                    </a:lnTo>
                                    <a:lnTo>
                                      <a:pt x="233" y="43"/>
                                    </a:lnTo>
                                    <a:lnTo>
                                      <a:pt x="234" y="42"/>
                                    </a:lnTo>
                                    <a:lnTo>
                                      <a:pt x="236" y="42"/>
                                    </a:lnTo>
                                    <a:lnTo>
                                      <a:pt x="236" y="43"/>
                                    </a:lnTo>
                                    <a:lnTo>
                                      <a:pt x="237" y="42"/>
                                    </a:lnTo>
                                    <a:lnTo>
                                      <a:pt x="237" y="44"/>
                                    </a:lnTo>
                                    <a:lnTo>
                                      <a:pt x="238" y="43"/>
                                    </a:lnTo>
                                    <a:lnTo>
                                      <a:pt x="238" y="44"/>
                                    </a:lnTo>
                                    <a:lnTo>
                                      <a:pt x="239" y="43"/>
                                    </a:lnTo>
                                    <a:lnTo>
                                      <a:pt x="240" y="42"/>
                                    </a:lnTo>
                                    <a:lnTo>
                                      <a:pt x="240" y="43"/>
                                    </a:lnTo>
                                    <a:lnTo>
                                      <a:pt x="241" y="42"/>
                                    </a:lnTo>
                                    <a:lnTo>
                                      <a:pt x="241" y="44"/>
                                    </a:lnTo>
                                    <a:lnTo>
                                      <a:pt x="242" y="43"/>
                                    </a:lnTo>
                                    <a:lnTo>
                                      <a:pt x="242" y="44"/>
                                    </a:lnTo>
                                    <a:lnTo>
                                      <a:pt x="244" y="42"/>
                                    </a:lnTo>
                                    <a:lnTo>
                                      <a:pt x="244" y="43"/>
                                    </a:lnTo>
                                    <a:lnTo>
                                      <a:pt x="245" y="41"/>
                                    </a:lnTo>
                                    <a:lnTo>
                                      <a:pt x="245" y="42"/>
                                    </a:lnTo>
                                    <a:lnTo>
                                      <a:pt x="246" y="40"/>
                                    </a:lnTo>
                                    <a:lnTo>
                                      <a:pt x="246" y="42"/>
                                    </a:lnTo>
                                    <a:lnTo>
                                      <a:pt x="247" y="42"/>
                                    </a:lnTo>
                                    <a:lnTo>
                                      <a:pt x="248" y="40"/>
                                    </a:lnTo>
                                    <a:lnTo>
                                      <a:pt x="248" y="41"/>
                                    </a:lnTo>
                                    <a:lnTo>
                                      <a:pt x="249" y="42"/>
                                    </a:lnTo>
                                    <a:lnTo>
                                      <a:pt x="250" y="42"/>
                                    </a:lnTo>
                                    <a:lnTo>
                                      <a:pt x="251" y="40"/>
                                    </a:lnTo>
                                    <a:lnTo>
                                      <a:pt x="251" y="42"/>
                                    </a:lnTo>
                                    <a:lnTo>
                                      <a:pt x="253" y="39"/>
                                    </a:lnTo>
                                    <a:lnTo>
                                      <a:pt x="253" y="42"/>
                                    </a:lnTo>
                                    <a:lnTo>
                                      <a:pt x="254" y="40"/>
                                    </a:lnTo>
                                    <a:lnTo>
                                      <a:pt x="255" y="41"/>
                                    </a:lnTo>
                                    <a:lnTo>
                                      <a:pt x="255" y="42"/>
                                    </a:lnTo>
                                    <a:lnTo>
                                      <a:pt x="256" y="40"/>
                                    </a:lnTo>
                                    <a:lnTo>
                                      <a:pt x="256" y="41"/>
                                    </a:lnTo>
                                    <a:lnTo>
                                      <a:pt x="257" y="40"/>
                                    </a:lnTo>
                                    <a:lnTo>
                                      <a:pt x="257" y="42"/>
                                    </a:lnTo>
                                    <a:lnTo>
                                      <a:pt x="258" y="41"/>
                                    </a:lnTo>
                                    <a:lnTo>
                                      <a:pt x="258" y="42"/>
                                    </a:lnTo>
                                    <a:lnTo>
                                      <a:pt x="259" y="42"/>
                                    </a:lnTo>
                                    <a:lnTo>
                                      <a:pt x="260" y="41"/>
                                    </a:lnTo>
                                    <a:lnTo>
                                      <a:pt x="260" y="42"/>
                                    </a:lnTo>
                                    <a:lnTo>
                                      <a:pt x="262" y="42"/>
                                    </a:lnTo>
                                    <a:lnTo>
                                      <a:pt x="262" y="43"/>
                                    </a:lnTo>
                                    <a:lnTo>
                                      <a:pt x="263" y="41"/>
                                    </a:lnTo>
                                    <a:lnTo>
                                      <a:pt x="263" y="42"/>
                                    </a:lnTo>
                                    <a:lnTo>
                                      <a:pt x="264" y="39"/>
                                    </a:lnTo>
                                    <a:lnTo>
                                      <a:pt x="264" y="41"/>
                                    </a:lnTo>
                                    <a:lnTo>
                                      <a:pt x="265" y="40"/>
                                    </a:lnTo>
                                    <a:lnTo>
                                      <a:pt x="265" y="42"/>
                                    </a:lnTo>
                                    <a:lnTo>
                                      <a:pt x="266" y="39"/>
                                    </a:lnTo>
                                    <a:lnTo>
                                      <a:pt x="266" y="40"/>
                                    </a:lnTo>
                                    <a:lnTo>
                                      <a:pt x="267" y="39"/>
                                    </a:lnTo>
                                    <a:lnTo>
                                      <a:pt x="268" y="39"/>
                                    </a:lnTo>
                                    <a:lnTo>
                                      <a:pt x="268" y="40"/>
                                    </a:lnTo>
                                    <a:lnTo>
                                      <a:pt x="269" y="39"/>
                                    </a:lnTo>
                                    <a:lnTo>
                                      <a:pt x="269" y="40"/>
                                    </a:lnTo>
                                    <a:lnTo>
                                      <a:pt x="271" y="39"/>
                                    </a:lnTo>
                                    <a:lnTo>
                                      <a:pt x="272" y="40"/>
                                    </a:lnTo>
                                    <a:lnTo>
                                      <a:pt x="273" y="40"/>
                                    </a:lnTo>
                                    <a:lnTo>
                                      <a:pt x="274" y="40"/>
                                    </a:lnTo>
                                    <a:lnTo>
                                      <a:pt x="274" y="42"/>
                                    </a:lnTo>
                                    <a:lnTo>
                                      <a:pt x="275" y="42"/>
                                    </a:lnTo>
                                    <a:lnTo>
                                      <a:pt x="276" y="40"/>
                                    </a:lnTo>
                                    <a:lnTo>
                                      <a:pt x="276" y="42"/>
                                    </a:lnTo>
                                    <a:lnTo>
                                      <a:pt x="277" y="41"/>
                                    </a:lnTo>
                                    <a:lnTo>
                                      <a:pt x="278" y="41"/>
                                    </a:lnTo>
                                    <a:lnTo>
                                      <a:pt x="278" y="42"/>
                                    </a:lnTo>
                                    <a:lnTo>
                                      <a:pt x="280" y="42"/>
                                    </a:lnTo>
                                    <a:lnTo>
                                      <a:pt x="281" y="42"/>
                                    </a:lnTo>
                                    <a:lnTo>
                                      <a:pt x="282" y="42"/>
                                    </a:lnTo>
                                    <a:lnTo>
                                      <a:pt x="282" y="43"/>
                                    </a:lnTo>
                                    <a:lnTo>
                                      <a:pt x="283" y="44"/>
                                    </a:lnTo>
                                    <a:lnTo>
                                      <a:pt x="284" y="44"/>
                                    </a:lnTo>
                                    <a:lnTo>
                                      <a:pt x="284" y="46"/>
                                    </a:lnTo>
                                    <a:lnTo>
                                      <a:pt x="285" y="44"/>
                                    </a:lnTo>
                                    <a:lnTo>
                                      <a:pt x="286" y="42"/>
                                    </a:lnTo>
                                    <a:lnTo>
                                      <a:pt x="286" y="44"/>
                                    </a:lnTo>
                                    <a:lnTo>
                                      <a:pt x="287" y="42"/>
                                    </a:lnTo>
                                    <a:lnTo>
                                      <a:pt x="289" y="41"/>
                                    </a:lnTo>
                                    <a:lnTo>
                                      <a:pt x="289" y="42"/>
                                    </a:lnTo>
                                    <a:lnTo>
                                      <a:pt x="290" y="42"/>
                                    </a:lnTo>
                                    <a:lnTo>
                                      <a:pt x="291" y="42"/>
                                    </a:lnTo>
                                    <a:lnTo>
                                      <a:pt x="291" y="43"/>
                                    </a:lnTo>
                                    <a:lnTo>
                                      <a:pt x="292" y="42"/>
                                    </a:lnTo>
                                    <a:lnTo>
                                      <a:pt x="292" y="43"/>
                                    </a:lnTo>
                                    <a:lnTo>
                                      <a:pt x="293" y="42"/>
                                    </a:lnTo>
                                    <a:lnTo>
                                      <a:pt x="293" y="43"/>
                                    </a:lnTo>
                                    <a:lnTo>
                                      <a:pt x="294" y="44"/>
                                    </a:lnTo>
                                    <a:lnTo>
                                      <a:pt x="295" y="44"/>
                                    </a:lnTo>
                                    <a:lnTo>
                                      <a:pt x="297" y="44"/>
                                    </a:lnTo>
                                    <a:lnTo>
                                      <a:pt x="297" y="46"/>
                                    </a:lnTo>
                                    <a:lnTo>
                                      <a:pt x="298" y="43"/>
                                    </a:lnTo>
                                    <a:lnTo>
                                      <a:pt x="298" y="46"/>
                                    </a:lnTo>
                                    <a:lnTo>
                                      <a:pt x="299" y="44"/>
                                    </a:lnTo>
                                    <a:lnTo>
                                      <a:pt x="299" y="46"/>
                                    </a:lnTo>
                                    <a:lnTo>
                                      <a:pt x="300" y="46"/>
                                    </a:lnTo>
                                    <a:lnTo>
                                      <a:pt x="301" y="46"/>
                                    </a:lnTo>
                                    <a:lnTo>
                                      <a:pt x="301" y="47"/>
                                    </a:lnTo>
                                    <a:lnTo>
                                      <a:pt x="302" y="47"/>
                                    </a:lnTo>
                                    <a:lnTo>
                                      <a:pt x="303" y="47"/>
                                    </a:lnTo>
                                    <a:lnTo>
                                      <a:pt x="304" y="46"/>
                                    </a:lnTo>
                                    <a:lnTo>
                                      <a:pt x="304" y="47"/>
                                    </a:lnTo>
                                    <a:lnTo>
                                      <a:pt x="306" y="47"/>
                                    </a:lnTo>
                                    <a:lnTo>
                                      <a:pt x="307" y="47"/>
                                    </a:lnTo>
                                    <a:lnTo>
                                      <a:pt x="308" y="47"/>
                                    </a:lnTo>
                                    <a:lnTo>
                                      <a:pt x="309" y="47"/>
                                    </a:lnTo>
                                    <a:lnTo>
                                      <a:pt x="309" y="48"/>
                                    </a:lnTo>
                                    <a:lnTo>
                                      <a:pt x="310" y="49"/>
                                    </a:lnTo>
                                    <a:lnTo>
                                      <a:pt x="311" y="48"/>
                                    </a:lnTo>
                                    <a:lnTo>
                                      <a:pt x="311" y="50"/>
                                    </a:lnTo>
                                    <a:lnTo>
                                      <a:pt x="312" y="48"/>
                                    </a:lnTo>
                                    <a:lnTo>
                                      <a:pt x="312" y="50"/>
                                    </a:lnTo>
                                    <a:lnTo>
                                      <a:pt x="313" y="49"/>
                                    </a:lnTo>
                                    <a:lnTo>
                                      <a:pt x="313" y="50"/>
                                    </a:lnTo>
                                    <a:lnTo>
                                      <a:pt x="315" y="48"/>
                                    </a:lnTo>
                                    <a:lnTo>
                                      <a:pt x="316" y="49"/>
                                    </a:lnTo>
                                    <a:lnTo>
                                      <a:pt x="316" y="51"/>
                                    </a:lnTo>
                                    <a:lnTo>
                                      <a:pt x="317" y="49"/>
                                    </a:lnTo>
                                    <a:lnTo>
                                      <a:pt x="317" y="50"/>
                                    </a:lnTo>
                                    <a:lnTo>
                                      <a:pt x="318" y="49"/>
                                    </a:lnTo>
                                    <a:lnTo>
                                      <a:pt x="318" y="51"/>
                                    </a:lnTo>
                                    <a:lnTo>
                                      <a:pt x="319" y="50"/>
                                    </a:lnTo>
                                    <a:lnTo>
                                      <a:pt x="319" y="51"/>
                                    </a:lnTo>
                                    <a:lnTo>
                                      <a:pt x="320" y="49"/>
                                    </a:lnTo>
                                    <a:lnTo>
                                      <a:pt x="320" y="52"/>
                                    </a:lnTo>
                                    <a:lnTo>
                                      <a:pt x="321" y="51"/>
                                    </a:lnTo>
                                    <a:lnTo>
                                      <a:pt x="322" y="52"/>
                                    </a:lnTo>
                                    <a:lnTo>
                                      <a:pt x="322" y="55"/>
                                    </a:lnTo>
                                    <a:lnTo>
                                      <a:pt x="324" y="52"/>
                                    </a:lnTo>
                                    <a:lnTo>
                                      <a:pt x="324" y="55"/>
                                    </a:lnTo>
                                    <a:lnTo>
                                      <a:pt x="325" y="50"/>
                                    </a:lnTo>
                                    <a:lnTo>
                                      <a:pt x="325" y="51"/>
                                    </a:lnTo>
                                    <a:lnTo>
                                      <a:pt x="326" y="51"/>
                                    </a:lnTo>
                                    <a:lnTo>
                                      <a:pt x="326" y="52"/>
                                    </a:lnTo>
                                    <a:lnTo>
                                      <a:pt x="327" y="52"/>
                                    </a:lnTo>
                                    <a:lnTo>
                                      <a:pt x="328" y="52"/>
                                    </a:lnTo>
                                    <a:lnTo>
                                      <a:pt x="329" y="51"/>
                                    </a:lnTo>
                                    <a:lnTo>
                                      <a:pt x="329" y="52"/>
                                    </a:lnTo>
                                    <a:lnTo>
                                      <a:pt x="330" y="52"/>
                                    </a:lnTo>
                                    <a:lnTo>
                                      <a:pt x="331" y="49"/>
                                    </a:lnTo>
                                    <a:lnTo>
                                      <a:pt x="331" y="52"/>
                                    </a:lnTo>
                                    <a:lnTo>
                                      <a:pt x="333" y="51"/>
                                    </a:lnTo>
                                    <a:lnTo>
                                      <a:pt x="334" y="51"/>
                                    </a:lnTo>
                                    <a:lnTo>
                                      <a:pt x="335" y="50"/>
                                    </a:lnTo>
                                    <a:lnTo>
                                      <a:pt x="335" y="51"/>
                                    </a:lnTo>
                                    <a:lnTo>
                                      <a:pt x="336" y="49"/>
                                    </a:lnTo>
                                    <a:lnTo>
                                      <a:pt x="336" y="51"/>
                                    </a:lnTo>
                                    <a:lnTo>
                                      <a:pt x="337" y="50"/>
                                    </a:lnTo>
                                    <a:lnTo>
                                      <a:pt x="338" y="47"/>
                                    </a:lnTo>
                                    <a:lnTo>
                                      <a:pt x="338" y="51"/>
                                    </a:lnTo>
                                    <a:lnTo>
                                      <a:pt x="339" y="48"/>
                                    </a:lnTo>
                                    <a:lnTo>
                                      <a:pt x="339" y="50"/>
                                    </a:lnTo>
                                    <a:lnTo>
                                      <a:pt x="341" y="47"/>
                                    </a:lnTo>
                                    <a:lnTo>
                                      <a:pt x="341" y="50"/>
                                    </a:lnTo>
                                    <a:lnTo>
                                      <a:pt x="342" y="48"/>
                                    </a:lnTo>
                                    <a:lnTo>
                                      <a:pt x="342" y="51"/>
                                    </a:lnTo>
                                    <a:lnTo>
                                      <a:pt x="343" y="51"/>
                                    </a:lnTo>
                                    <a:lnTo>
                                      <a:pt x="343" y="52"/>
                                    </a:lnTo>
                                    <a:lnTo>
                                      <a:pt x="344" y="51"/>
                                    </a:lnTo>
                                    <a:lnTo>
                                      <a:pt x="345" y="51"/>
                                    </a:lnTo>
                                    <a:lnTo>
                                      <a:pt x="346" y="51"/>
                                    </a:lnTo>
                                    <a:lnTo>
                                      <a:pt x="346" y="52"/>
                                    </a:lnTo>
                                    <a:lnTo>
                                      <a:pt x="347" y="51"/>
                                    </a:lnTo>
                                    <a:lnTo>
                                      <a:pt x="347" y="52"/>
                                    </a:lnTo>
                                    <a:lnTo>
                                      <a:pt x="348" y="51"/>
                                    </a:lnTo>
                                    <a:lnTo>
                                      <a:pt x="348" y="52"/>
                                    </a:lnTo>
                                    <a:lnTo>
                                      <a:pt x="350" y="52"/>
                                    </a:lnTo>
                                    <a:lnTo>
                                      <a:pt x="350" y="55"/>
                                    </a:lnTo>
                                    <a:lnTo>
                                      <a:pt x="351" y="52"/>
                                    </a:lnTo>
                                    <a:lnTo>
                                      <a:pt x="352" y="52"/>
                                    </a:lnTo>
                                    <a:lnTo>
                                      <a:pt x="352" y="55"/>
                                    </a:lnTo>
                                    <a:lnTo>
                                      <a:pt x="353" y="52"/>
                                    </a:lnTo>
                                    <a:lnTo>
                                      <a:pt x="353" y="55"/>
                                    </a:lnTo>
                                    <a:lnTo>
                                      <a:pt x="354" y="52"/>
                                    </a:lnTo>
                                    <a:lnTo>
                                      <a:pt x="354" y="57"/>
                                    </a:lnTo>
                                    <a:lnTo>
                                      <a:pt x="355" y="55"/>
                                    </a:lnTo>
                                    <a:lnTo>
                                      <a:pt x="355" y="58"/>
                                    </a:lnTo>
                                    <a:lnTo>
                                      <a:pt x="356" y="57"/>
                                    </a:lnTo>
                                    <a:lnTo>
                                      <a:pt x="356" y="58"/>
                                    </a:lnTo>
                                    <a:lnTo>
                                      <a:pt x="357" y="57"/>
                                    </a:lnTo>
                                    <a:lnTo>
                                      <a:pt x="357" y="58"/>
                                    </a:lnTo>
                                    <a:lnTo>
                                      <a:pt x="359" y="57"/>
                                    </a:lnTo>
                                    <a:lnTo>
                                      <a:pt x="359" y="58"/>
                                    </a:lnTo>
                                    <a:lnTo>
                                      <a:pt x="360" y="57"/>
                                    </a:lnTo>
                                    <a:lnTo>
                                      <a:pt x="360" y="58"/>
                                    </a:lnTo>
                                    <a:lnTo>
                                      <a:pt x="361" y="58"/>
                                    </a:lnTo>
                                    <a:lnTo>
                                      <a:pt x="361" y="59"/>
                                    </a:lnTo>
                                    <a:lnTo>
                                      <a:pt x="362" y="59"/>
                                    </a:lnTo>
                                    <a:lnTo>
                                      <a:pt x="362" y="60"/>
                                    </a:lnTo>
                                    <a:lnTo>
                                      <a:pt x="363" y="60"/>
                                    </a:lnTo>
                                    <a:lnTo>
                                      <a:pt x="364" y="58"/>
                                    </a:lnTo>
                                    <a:lnTo>
                                      <a:pt x="364" y="60"/>
                                    </a:lnTo>
                                    <a:lnTo>
                                      <a:pt x="365" y="59"/>
                                    </a:lnTo>
                                    <a:lnTo>
                                      <a:pt x="365" y="60"/>
                                    </a:lnTo>
                                    <a:lnTo>
                                      <a:pt x="366" y="61"/>
                                    </a:lnTo>
                                    <a:lnTo>
                                      <a:pt x="366" y="62"/>
                                    </a:lnTo>
                                    <a:lnTo>
                                      <a:pt x="368" y="61"/>
                                    </a:lnTo>
                                    <a:lnTo>
                                      <a:pt x="368" y="62"/>
                                    </a:lnTo>
                                    <a:lnTo>
                                      <a:pt x="369" y="61"/>
                                    </a:lnTo>
                                    <a:lnTo>
                                      <a:pt x="369" y="64"/>
                                    </a:lnTo>
                                    <a:lnTo>
                                      <a:pt x="370" y="62"/>
                                    </a:lnTo>
                                    <a:lnTo>
                                      <a:pt x="370" y="65"/>
                                    </a:lnTo>
                                    <a:lnTo>
                                      <a:pt x="371" y="62"/>
                                    </a:lnTo>
                                    <a:lnTo>
                                      <a:pt x="371" y="64"/>
                                    </a:lnTo>
                                    <a:lnTo>
                                      <a:pt x="372" y="62"/>
                                    </a:lnTo>
                                    <a:lnTo>
                                      <a:pt x="372" y="64"/>
                                    </a:lnTo>
                                    <a:lnTo>
                                      <a:pt x="373" y="62"/>
                                    </a:lnTo>
                                    <a:lnTo>
                                      <a:pt x="373" y="66"/>
                                    </a:lnTo>
                                    <a:lnTo>
                                      <a:pt x="374" y="64"/>
                                    </a:lnTo>
                                    <a:lnTo>
                                      <a:pt x="374" y="67"/>
                                    </a:lnTo>
                                    <a:lnTo>
                                      <a:pt x="375" y="65"/>
                                    </a:lnTo>
                                    <a:lnTo>
                                      <a:pt x="375" y="66"/>
                                    </a:lnTo>
                                    <a:lnTo>
                                      <a:pt x="377" y="64"/>
                                    </a:lnTo>
                                    <a:lnTo>
                                      <a:pt x="377" y="65"/>
                                    </a:lnTo>
                                    <a:lnTo>
                                      <a:pt x="378" y="64"/>
                                    </a:lnTo>
                                    <a:lnTo>
                                      <a:pt x="378" y="65"/>
                                    </a:lnTo>
                                    <a:lnTo>
                                      <a:pt x="379" y="64"/>
                                    </a:lnTo>
                                    <a:lnTo>
                                      <a:pt x="379" y="65"/>
                                    </a:lnTo>
                                    <a:lnTo>
                                      <a:pt x="380" y="65"/>
                                    </a:lnTo>
                                    <a:lnTo>
                                      <a:pt x="380" y="66"/>
                                    </a:lnTo>
                                    <a:lnTo>
                                      <a:pt x="381" y="64"/>
                                    </a:lnTo>
                                    <a:lnTo>
                                      <a:pt x="382" y="65"/>
                                    </a:lnTo>
                                    <a:lnTo>
                                      <a:pt x="383" y="64"/>
                                    </a:lnTo>
                                    <a:lnTo>
                                      <a:pt x="383" y="68"/>
                                    </a:lnTo>
                                    <a:lnTo>
                                      <a:pt x="385" y="64"/>
                                    </a:lnTo>
                                    <a:lnTo>
                                      <a:pt x="385" y="65"/>
                                    </a:lnTo>
                                    <a:lnTo>
                                      <a:pt x="386" y="65"/>
                                    </a:lnTo>
                                    <a:lnTo>
                                      <a:pt x="386" y="66"/>
                                    </a:lnTo>
                                    <a:lnTo>
                                      <a:pt x="387" y="66"/>
                                    </a:lnTo>
                                    <a:lnTo>
                                      <a:pt x="388" y="66"/>
                                    </a:lnTo>
                                    <a:lnTo>
                                      <a:pt x="388" y="67"/>
                                    </a:lnTo>
                                    <a:lnTo>
                                      <a:pt x="389" y="65"/>
                                    </a:lnTo>
                                    <a:lnTo>
                                      <a:pt x="389" y="66"/>
                                    </a:lnTo>
                                    <a:lnTo>
                                      <a:pt x="390" y="66"/>
                                    </a:lnTo>
                                    <a:lnTo>
                                      <a:pt x="390" y="68"/>
                                    </a:lnTo>
                                    <a:lnTo>
                                      <a:pt x="391" y="66"/>
                                    </a:lnTo>
                                    <a:lnTo>
                                      <a:pt x="391" y="68"/>
                                    </a:lnTo>
                                    <a:lnTo>
                                      <a:pt x="392" y="65"/>
                                    </a:lnTo>
                                    <a:lnTo>
                                      <a:pt x="392" y="67"/>
                                    </a:lnTo>
                                    <a:lnTo>
                                      <a:pt x="394" y="65"/>
                                    </a:lnTo>
                                    <a:lnTo>
                                      <a:pt x="394" y="67"/>
                                    </a:lnTo>
                                    <a:lnTo>
                                      <a:pt x="395" y="66"/>
                                    </a:lnTo>
                                    <a:lnTo>
                                      <a:pt x="395" y="68"/>
                                    </a:lnTo>
                                    <a:lnTo>
                                      <a:pt x="396" y="66"/>
                                    </a:lnTo>
                                    <a:lnTo>
                                      <a:pt x="396" y="68"/>
                                    </a:lnTo>
                                    <a:lnTo>
                                      <a:pt x="397" y="64"/>
                                    </a:lnTo>
                                    <a:lnTo>
                                      <a:pt x="397" y="65"/>
                                    </a:lnTo>
                                    <a:lnTo>
                                      <a:pt x="398" y="65"/>
                                    </a:lnTo>
                                    <a:lnTo>
                                      <a:pt x="399" y="64"/>
                                    </a:lnTo>
                                    <a:lnTo>
                                      <a:pt x="399" y="65"/>
                                    </a:lnTo>
                                    <a:lnTo>
                                      <a:pt x="400" y="66"/>
                                    </a:lnTo>
                                    <a:lnTo>
                                      <a:pt x="400" y="67"/>
                                    </a:lnTo>
                                    <a:lnTo>
                                      <a:pt x="401" y="66"/>
                                    </a:lnTo>
                                    <a:lnTo>
                                      <a:pt x="401" y="67"/>
                                    </a:lnTo>
                                    <a:lnTo>
                                      <a:pt x="403" y="66"/>
                                    </a:lnTo>
                                    <a:lnTo>
                                      <a:pt x="403" y="67"/>
                                    </a:lnTo>
                                    <a:lnTo>
                                      <a:pt x="404" y="64"/>
                                    </a:lnTo>
                                    <a:lnTo>
                                      <a:pt x="404" y="65"/>
                                    </a:lnTo>
                                    <a:lnTo>
                                      <a:pt x="405" y="62"/>
                                    </a:lnTo>
                                    <a:lnTo>
                                      <a:pt x="405" y="64"/>
                                    </a:lnTo>
                                    <a:lnTo>
                                      <a:pt x="406" y="64"/>
                                    </a:lnTo>
                                    <a:lnTo>
                                      <a:pt x="407" y="65"/>
                                    </a:lnTo>
                                    <a:lnTo>
                                      <a:pt x="407" y="67"/>
                                    </a:lnTo>
                                    <a:lnTo>
                                      <a:pt x="408" y="64"/>
                                    </a:lnTo>
                                    <a:lnTo>
                                      <a:pt x="409" y="64"/>
                                    </a:lnTo>
                                    <a:lnTo>
                                      <a:pt x="409" y="67"/>
                                    </a:lnTo>
                                    <a:lnTo>
                                      <a:pt x="410" y="66"/>
                                    </a:lnTo>
                                    <a:lnTo>
                                      <a:pt x="410" y="67"/>
                                    </a:lnTo>
                                    <a:lnTo>
                                      <a:pt x="412" y="65"/>
                                    </a:lnTo>
                                    <a:lnTo>
                                      <a:pt x="413" y="67"/>
                                    </a:lnTo>
                                    <a:lnTo>
                                      <a:pt x="413" y="68"/>
                                    </a:lnTo>
                                    <a:lnTo>
                                      <a:pt x="414" y="65"/>
                                    </a:lnTo>
                                    <a:lnTo>
                                      <a:pt x="414" y="68"/>
                                    </a:lnTo>
                                    <a:lnTo>
                                      <a:pt x="415" y="68"/>
                                    </a:lnTo>
                                    <a:lnTo>
                                      <a:pt x="416" y="68"/>
                                    </a:lnTo>
                                    <a:lnTo>
                                      <a:pt x="417" y="68"/>
                                    </a:lnTo>
                                    <a:lnTo>
                                      <a:pt x="417" y="69"/>
                                    </a:lnTo>
                                    <a:lnTo>
                                      <a:pt x="418" y="68"/>
                                    </a:lnTo>
                                    <a:lnTo>
                                      <a:pt x="418" y="69"/>
                                    </a:lnTo>
                                    <a:lnTo>
                                      <a:pt x="419" y="69"/>
                                    </a:lnTo>
                                    <a:lnTo>
                                      <a:pt x="421" y="67"/>
                                    </a:lnTo>
                                    <a:lnTo>
                                      <a:pt x="421" y="68"/>
                                    </a:lnTo>
                                    <a:lnTo>
                                      <a:pt x="422" y="68"/>
                                    </a:lnTo>
                                    <a:lnTo>
                                      <a:pt x="423" y="67"/>
                                    </a:lnTo>
                                    <a:lnTo>
                                      <a:pt x="423" y="69"/>
                                    </a:lnTo>
                                    <a:lnTo>
                                      <a:pt x="424" y="67"/>
                                    </a:lnTo>
                                    <a:lnTo>
                                      <a:pt x="424" y="68"/>
                                    </a:lnTo>
                                    <a:lnTo>
                                      <a:pt x="425" y="66"/>
                                    </a:lnTo>
                                    <a:lnTo>
                                      <a:pt x="425" y="68"/>
                                    </a:lnTo>
                                    <a:lnTo>
                                      <a:pt x="426" y="68"/>
                                    </a:lnTo>
                                    <a:lnTo>
                                      <a:pt x="426" y="69"/>
                                    </a:lnTo>
                                    <a:lnTo>
                                      <a:pt x="427" y="68"/>
                                    </a:lnTo>
                                    <a:lnTo>
                                      <a:pt x="427" y="69"/>
                                    </a:lnTo>
                                    <a:lnTo>
                                      <a:pt x="428" y="68"/>
                                    </a:lnTo>
                                    <a:lnTo>
                                      <a:pt x="430" y="68"/>
                                    </a:lnTo>
                                    <a:lnTo>
                                      <a:pt x="430" y="69"/>
                                    </a:lnTo>
                                    <a:lnTo>
                                      <a:pt x="431" y="68"/>
                                    </a:lnTo>
                                    <a:lnTo>
                                      <a:pt x="432" y="68"/>
                                    </a:lnTo>
                                    <a:lnTo>
                                      <a:pt x="432" y="69"/>
                                    </a:lnTo>
                                    <a:lnTo>
                                      <a:pt x="433" y="68"/>
                                    </a:lnTo>
                                    <a:lnTo>
                                      <a:pt x="433" y="69"/>
                                    </a:lnTo>
                                    <a:lnTo>
                                      <a:pt x="434" y="69"/>
                                    </a:lnTo>
                                    <a:lnTo>
                                      <a:pt x="435" y="68"/>
                                    </a:lnTo>
                                    <a:lnTo>
                                      <a:pt x="435" y="69"/>
                                    </a:lnTo>
                                    <a:lnTo>
                                      <a:pt x="436" y="68"/>
                                    </a:lnTo>
                                    <a:lnTo>
                                      <a:pt x="438" y="69"/>
                                    </a:lnTo>
                                    <a:lnTo>
                                      <a:pt x="438" y="71"/>
                                    </a:lnTo>
                                    <a:lnTo>
                                      <a:pt x="439" y="69"/>
                                    </a:lnTo>
                                    <a:lnTo>
                                      <a:pt x="440" y="69"/>
                                    </a:lnTo>
                                    <a:lnTo>
                                      <a:pt x="441" y="69"/>
                                    </a:lnTo>
                                    <a:lnTo>
                                      <a:pt x="442" y="69"/>
                                    </a:lnTo>
                                    <a:lnTo>
                                      <a:pt x="442" y="70"/>
                                    </a:lnTo>
                                    <a:lnTo>
                                      <a:pt x="443" y="69"/>
                                    </a:lnTo>
                                    <a:lnTo>
                                      <a:pt x="443" y="70"/>
                                    </a:lnTo>
                                    <a:lnTo>
                                      <a:pt x="444" y="70"/>
                                    </a:lnTo>
                                    <a:lnTo>
                                      <a:pt x="444" y="71"/>
                                    </a:lnTo>
                                    <a:lnTo>
                                      <a:pt x="445" y="69"/>
                                    </a:lnTo>
                                    <a:lnTo>
                                      <a:pt x="445" y="70"/>
                                    </a:lnTo>
                                    <a:lnTo>
                                      <a:pt x="447" y="69"/>
                                    </a:lnTo>
                                    <a:lnTo>
                                      <a:pt x="447" y="71"/>
                                    </a:lnTo>
                                    <a:lnTo>
                                      <a:pt x="448" y="69"/>
                                    </a:lnTo>
                                    <a:lnTo>
                                      <a:pt x="449" y="68"/>
                                    </a:lnTo>
                                    <a:lnTo>
                                      <a:pt x="449" y="69"/>
                                    </a:lnTo>
                                    <a:lnTo>
                                      <a:pt x="450" y="69"/>
                                    </a:lnTo>
                                    <a:lnTo>
                                      <a:pt x="450" y="70"/>
                                    </a:lnTo>
                                    <a:lnTo>
                                      <a:pt x="451" y="67"/>
                                    </a:lnTo>
                                    <a:lnTo>
                                      <a:pt x="451" y="68"/>
                                    </a:lnTo>
                                    <a:lnTo>
                                      <a:pt x="452" y="68"/>
                                    </a:lnTo>
                                    <a:lnTo>
                                      <a:pt x="452" y="69"/>
                                    </a:lnTo>
                                    <a:lnTo>
                                      <a:pt x="453" y="69"/>
                                    </a:lnTo>
                                    <a:lnTo>
                                      <a:pt x="453" y="70"/>
                                    </a:lnTo>
                                    <a:lnTo>
                                      <a:pt x="454" y="68"/>
                                    </a:lnTo>
                                    <a:lnTo>
                                      <a:pt x="454" y="69"/>
                                    </a:lnTo>
                                    <a:lnTo>
                                      <a:pt x="456" y="67"/>
                                    </a:lnTo>
                                    <a:lnTo>
                                      <a:pt x="456" y="68"/>
                                    </a:lnTo>
                                    <a:lnTo>
                                      <a:pt x="457" y="67"/>
                                    </a:lnTo>
                                    <a:lnTo>
                                      <a:pt x="458" y="66"/>
                                    </a:lnTo>
                                    <a:lnTo>
                                      <a:pt x="458" y="67"/>
                                    </a:lnTo>
                                    <a:lnTo>
                                      <a:pt x="459" y="65"/>
                                    </a:lnTo>
                                    <a:lnTo>
                                      <a:pt x="459" y="68"/>
                                    </a:lnTo>
                                    <a:lnTo>
                                      <a:pt x="460" y="67"/>
                                    </a:lnTo>
                                    <a:lnTo>
                                      <a:pt x="460" y="69"/>
                                    </a:lnTo>
                                    <a:lnTo>
                                      <a:pt x="461" y="67"/>
                                    </a:lnTo>
                                    <a:lnTo>
                                      <a:pt x="461" y="68"/>
                                    </a:lnTo>
                                    <a:lnTo>
                                      <a:pt x="462" y="67"/>
                                    </a:lnTo>
                                    <a:lnTo>
                                      <a:pt x="462" y="68"/>
                                    </a:lnTo>
                                    <a:lnTo>
                                      <a:pt x="463" y="66"/>
                                    </a:lnTo>
                                    <a:lnTo>
                                      <a:pt x="463" y="68"/>
                                    </a:lnTo>
                                    <a:lnTo>
                                      <a:pt x="465" y="66"/>
                                    </a:lnTo>
                                    <a:lnTo>
                                      <a:pt x="465" y="68"/>
                                    </a:lnTo>
                                    <a:lnTo>
                                      <a:pt x="466" y="67"/>
                                    </a:lnTo>
                                    <a:lnTo>
                                      <a:pt x="466" y="69"/>
                                    </a:lnTo>
                                    <a:lnTo>
                                      <a:pt x="467" y="68"/>
                                    </a:lnTo>
                                    <a:lnTo>
                                      <a:pt x="468" y="68"/>
                                    </a:lnTo>
                                    <a:lnTo>
                                      <a:pt x="469" y="65"/>
                                    </a:lnTo>
                                    <a:lnTo>
                                      <a:pt x="469" y="67"/>
                                    </a:lnTo>
                                    <a:lnTo>
                                      <a:pt x="470" y="65"/>
                                    </a:lnTo>
                                    <a:lnTo>
                                      <a:pt x="470" y="66"/>
                                    </a:lnTo>
                                    <a:lnTo>
                                      <a:pt x="471" y="67"/>
                                    </a:lnTo>
                                    <a:lnTo>
                                      <a:pt x="471" y="68"/>
                                    </a:lnTo>
                                    <a:lnTo>
                                      <a:pt x="472" y="66"/>
                                    </a:lnTo>
                                    <a:lnTo>
                                      <a:pt x="472" y="67"/>
                                    </a:lnTo>
                                    <a:lnTo>
                                      <a:pt x="474" y="66"/>
                                    </a:lnTo>
                                    <a:lnTo>
                                      <a:pt x="474" y="67"/>
                                    </a:lnTo>
                                    <a:lnTo>
                                      <a:pt x="475" y="67"/>
                                    </a:lnTo>
                                    <a:lnTo>
                                      <a:pt x="475" y="68"/>
                                    </a:lnTo>
                                    <a:lnTo>
                                      <a:pt x="476" y="66"/>
                                    </a:lnTo>
                                    <a:lnTo>
                                      <a:pt x="476" y="68"/>
                                    </a:lnTo>
                                    <a:lnTo>
                                      <a:pt x="477" y="67"/>
                                    </a:lnTo>
                                    <a:lnTo>
                                      <a:pt x="477" y="68"/>
                                    </a:lnTo>
                                    <a:lnTo>
                                      <a:pt x="478" y="66"/>
                                    </a:lnTo>
                                    <a:lnTo>
                                      <a:pt x="478" y="68"/>
                                    </a:lnTo>
                                    <a:lnTo>
                                      <a:pt x="479" y="67"/>
                                    </a:lnTo>
                                    <a:lnTo>
                                      <a:pt x="479" y="68"/>
                                    </a:lnTo>
                                    <a:lnTo>
                                      <a:pt x="480" y="67"/>
                                    </a:lnTo>
                                    <a:lnTo>
                                      <a:pt x="480" y="68"/>
                                    </a:lnTo>
                                    <a:lnTo>
                                      <a:pt x="482" y="66"/>
                                    </a:lnTo>
                                    <a:lnTo>
                                      <a:pt x="482" y="68"/>
                                    </a:lnTo>
                                    <a:lnTo>
                                      <a:pt x="483" y="65"/>
                                    </a:lnTo>
                                    <a:lnTo>
                                      <a:pt x="483" y="66"/>
                                    </a:lnTo>
                                    <a:lnTo>
                                      <a:pt x="484" y="66"/>
                                    </a:lnTo>
                                    <a:lnTo>
                                      <a:pt x="484" y="67"/>
                                    </a:lnTo>
                                    <a:lnTo>
                                      <a:pt x="485" y="66"/>
                                    </a:lnTo>
                                    <a:lnTo>
                                      <a:pt x="486" y="65"/>
                                    </a:lnTo>
                                    <a:lnTo>
                                      <a:pt x="486" y="66"/>
                                    </a:lnTo>
                                    <a:lnTo>
                                      <a:pt x="487" y="64"/>
                                    </a:lnTo>
                                    <a:lnTo>
                                      <a:pt x="487" y="66"/>
                                    </a:lnTo>
                                    <a:lnTo>
                                      <a:pt x="488" y="68"/>
                                    </a:lnTo>
                                    <a:lnTo>
                                      <a:pt x="489" y="67"/>
                                    </a:lnTo>
                                    <a:lnTo>
                                      <a:pt x="489" y="68"/>
                                    </a:lnTo>
                                    <a:lnTo>
                                      <a:pt x="491" y="65"/>
                                    </a:lnTo>
                                    <a:lnTo>
                                      <a:pt x="491" y="67"/>
                                    </a:lnTo>
                                    <a:lnTo>
                                      <a:pt x="492" y="66"/>
                                    </a:lnTo>
                                    <a:lnTo>
                                      <a:pt x="492" y="67"/>
                                    </a:lnTo>
                                    <a:lnTo>
                                      <a:pt x="493" y="66"/>
                                    </a:lnTo>
                                    <a:lnTo>
                                      <a:pt x="493" y="67"/>
                                    </a:lnTo>
                                    <a:lnTo>
                                      <a:pt x="494" y="67"/>
                                    </a:lnTo>
                                    <a:lnTo>
                                      <a:pt x="494" y="68"/>
                                    </a:lnTo>
                                    <a:lnTo>
                                      <a:pt x="495" y="67"/>
                                    </a:lnTo>
                                    <a:lnTo>
                                      <a:pt x="495" y="68"/>
                                    </a:lnTo>
                                    <a:lnTo>
                                      <a:pt x="496" y="67"/>
                                    </a:lnTo>
                                    <a:lnTo>
                                      <a:pt x="496" y="68"/>
                                    </a:lnTo>
                                    <a:lnTo>
                                      <a:pt x="497" y="64"/>
                                    </a:lnTo>
                                    <a:lnTo>
                                      <a:pt x="497" y="68"/>
                                    </a:lnTo>
                                    <a:lnTo>
                                      <a:pt x="498" y="64"/>
                                    </a:lnTo>
                                    <a:lnTo>
                                      <a:pt x="498" y="66"/>
                                    </a:lnTo>
                                    <a:lnTo>
                                      <a:pt x="500" y="65"/>
                                    </a:lnTo>
                                    <a:lnTo>
                                      <a:pt x="501" y="64"/>
                                    </a:lnTo>
                                    <a:lnTo>
                                      <a:pt x="502" y="64"/>
                                    </a:lnTo>
                                    <a:lnTo>
                                      <a:pt x="502" y="65"/>
                                    </a:lnTo>
                                    <a:lnTo>
                                      <a:pt x="503" y="64"/>
                                    </a:lnTo>
                                    <a:lnTo>
                                      <a:pt x="503" y="65"/>
                                    </a:lnTo>
                                    <a:lnTo>
                                      <a:pt x="504" y="62"/>
                                    </a:lnTo>
                                    <a:lnTo>
                                      <a:pt x="504" y="64"/>
                                    </a:lnTo>
                                    <a:lnTo>
                                      <a:pt x="505" y="60"/>
                                    </a:lnTo>
                                    <a:lnTo>
                                      <a:pt x="505" y="64"/>
                                    </a:lnTo>
                                    <a:lnTo>
                                      <a:pt x="506" y="62"/>
                                    </a:lnTo>
                                    <a:lnTo>
                                      <a:pt x="507" y="60"/>
                                    </a:lnTo>
                                    <a:lnTo>
                                      <a:pt x="507" y="61"/>
                                    </a:lnTo>
                                    <a:lnTo>
                                      <a:pt x="509" y="58"/>
                                    </a:lnTo>
                                    <a:lnTo>
                                      <a:pt x="509" y="60"/>
                                    </a:lnTo>
                                    <a:lnTo>
                                      <a:pt x="510" y="59"/>
                                    </a:lnTo>
                                    <a:lnTo>
                                      <a:pt x="511" y="58"/>
                                    </a:lnTo>
                                    <a:lnTo>
                                      <a:pt x="511" y="59"/>
                                    </a:lnTo>
                                    <a:lnTo>
                                      <a:pt x="512" y="58"/>
                                    </a:lnTo>
                                    <a:lnTo>
                                      <a:pt x="512" y="59"/>
                                    </a:lnTo>
                                    <a:lnTo>
                                      <a:pt x="513" y="58"/>
                                    </a:lnTo>
                                    <a:lnTo>
                                      <a:pt x="514" y="58"/>
                                    </a:lnTo>
                                    <a:lnTo>
                                      <a:pt x="515" y="58"/>
                                    </a:lnTo>
                                    <a:lnTo>
                                      <a:pt x="515" y="59"/>
                                    </a:lnTo>
                                    <a:lnTo>
                                      <a:pt x="516" y="58"/>
                                    </a:lnTo>
                                    <a:lnTo>
                                      <a:pt x="518" y="58"/>
                                    </a:lnTo>
                                    <a:lnTo>
                                      <a:pt x="519" y="58"/>
                                    </a:lnTo>
                                    <a:lnTo>
                                      <a:pt x="519" y="59"/>
                                    </a:lnTo>
                                    <a:lnTo>
                                      <a:pt x="520" y="58"/>
                                    </a:lnTo>
                                    <a:lnTo>
                                      <a:pt x="521" y="58"/>
                                    </a:lnTo>
                                    <a:lnTo>
                                      <a:pt x="522" y="58"/>
                                    </a:lnTo>
                                    <a:lnTo>
                                      <a:pt x="523" y="58"/>
                                    </a:lnTo>
                                    <a:lnTo>
                                      <a:pt x="523" y="60"/>
                                    </a:lnTo>
                                    <a:lnTo>
                                      <a:pt x="524" y="58"/>
                                    </a:lnTo>
                                    <a:lnTo>
                                      <a:pt x="524" y="60"/>
                                    </a:lnTo>
                                    <a:lnTo>
                                      <a:pt x="525" y="58"/>
                                    </a:lnTo>
                                    <a:lnTo>
                                      <a:pt x="525" y="60"/>
                                    </a:lnTo>
                                    <a:lnTo>
                                      <a:pt x="527" y="58"/>
                                    </a:lnTo>
                                    <a:lnTo>
                                      <a:pt x="527" y="60"/>
                                    </a:lnTo>
                                    <a:lnTo>
                                      <a:pt x="528" y="60"/>
                                    </a:lnTo>
                                    <a:lnTo>
                                      <a:pt x="529" y="59"/>
                                    </a:lnTo>
                                    <a:lnTo>
                                      <a:pt x="529" y="60"/>
                                    </a:lnTo>
                                    <a:lnTo>
                                      <a:pt x="530" y="59"/>
                                    </a:lnTo>
                                    <a:lnTo>
                                      <a:pt x="530" y="60"/>
                                    </a:lnTo>
                                    <a:lnTo>
                                      <a:pt x="531" y="60"/>
                                    </a:lnTo>
                                    <a:lnTo>
                                      <a:pt x="532" y="60"/>
                                    </a:lnTo>
                                    <a:lnTo>
                                      <a:pt x="533" y="60"/>
                                    </a:lnTo>
                                    <a:lnTo>
                                      <a:pt x="535" y="58"/>
                                    </a:lnTo>
                                    <a:lnTo>
                                      <a:pt x="535" y="59"/>
                                    </a:lnTo>
                                    <a:lnTo>
                                      <a:pt x="536" y="58"/>
                                    </a:lnTo>
                                    <a:lnTo>
                                      <a:pt x="536" y="60"/>
                                    </a:lnTo>
                                    <a:lnTo>
                                      <a:pt x="537" y="58"/>
                                    </a:lnTo>
                                    <a:lnTo>
                                      <a:pt x="537" y="60"/>
                                    </a:lnTo>
                                    <a:lnTo>
                                      <a:pt x="538" y="58"/>
                                    </a:lnTo>
                                    <a:lnTo>
                                      <a:pt x="538" y="59"/>
                                    </a:lnTo>
                                    <a:lnTo>
                                      <a:pt x="539" y="58"/>
                                    </a:lnTo>
                                    <a:lnTo>
                                      <a:pt x="540" y="58"/>
                                    </a:lnTo>
                                    <a:lnTo>
                                      <a:pt x="540" y="61"/>
                                    </a:lnTo>
                                    <a:lnTo>
                                      <a:pt x="541" y="58"/>
                                    </a:lnTo>
                                    <a:lnTo>
                                      <a:pt x="541" y="59"/>
                                    </a:lnTo>
                                    <a:lnTo>
                                      <a:pt x="542" y="59"/>
                                    </a:lnTo>
                                    <a:lnTo>
                                      <a:pt x="542" y="60"/>
                                    </a:lnTo>
                                    <a:lnTo>
                                      <a:pt x="544" y="58"/>
                                    </a:lnTo>
                                    <a:lnTo>
                                      <a:pt x="545" y="59"/>
                                    </a:lnTo>
                                    <a:lnTo>
                                      <a:pt x="546" y="59"/>
                                    </a:lnTo>
                                    <a:lnTo>
                                      <a:pt x="547" y="58"/>
                                    </a:lnTo>
                                    <a:lnTo>
                                      <a:pt x="548" y="58"/>
                                    </a:lnTo>
                                    <a:lnTo>
                                      <a:pt x="548" y="59"/>
                                    </a:lnTo>
                                    <a:lnTo>
                                      <a:pt x="549" y="57"/>
                                    </a:lnTo>
                                    <a:lnTo>
                                      <a:pt x="549" y="58"/>
                                    </a:lnTo>
                                    <a:lnTo>
                                      <a:pt x="550" y="58"/>
                                    </a:lnTo>
                                    <a:lnTo>
                                      <a:pt x="551" y="58"/>
                                    </a:lnTo>
                                    <a:lnTo>
                                      <a:pt x="553" y="57"/>
                                    </a:lnTo>
                                    <a:lnTo>
                                      <a:pt x="553" y="58"/>
                                    </a:lnTo>
                                    <a:lnTo>
                                      <a:pt x="554" y="55"/>
                                    </a:lnTo>
                                    <a:lnTo>
                                      <a:pt x="554" y="58"/>
                                    </a:lnTo>
                                    <a:lnTo>
                                      <a:pt x="555" y="57"/>
                                    </a:lnTo>
                                    <a:lnTo>
                                      <a:pt x="555" y="58"/>
                                    </a:lnTo>
                                    <a:lnTo>
                                      <a:pt x="556" y="55"/>
                                    </a:lnTo>
                                    <a:lnTo>
                                      <a:pt x="556" y="58"/>
                                    </a:lnTo>
                                    <a:lnTo>
                                      <a:pt x="557" y="55"/>
                                    </a:lnTo>
                                    <a:lnTo>
                                      <a:pt x="557" y="58"/>
                                    </a:lnTo>
                                    <a:lnTo>
                                      <a:pt x="558" y="57"/>
                                    </a:lnTo>
                                    <a:lnTo>
                                      <a:pt x="558" y="58"/>
                                    </a:lnTo>
                                    <a:lnTo>
                                      <a:pt x="559" y="58"/>
                                    </a:lnTo>
                                    <a:lnTo>
                                      <a:pt x="560" y="58"/>
                                    </a:lnTo>
                                    <a:lnTo>
                                      <a:pt x="562" y="58"/>
                                    </a:lnTo>
                                    <a:lnTo>
                                      <a:pt x="563" y="58"/>
                                    </a:lnTo>
                                    <a:lnTo>
                                      <a:pt x="564" y="58"/>
                                    </a:lnTo>
                                    <a:lnTo>
                                      <a:pt x="564" y="59"/>
                                    </a:lnTo>
                                    <a:lnTo>
                                      <a:pt x="565" y="58"/>
                                    </a:lnTo>
                                    <a:lnTo>
                                      <a:pt x="565" y="59"/>
                                    </a:lnTo>
                                    <a:lnTo>
                                      <a:pt x="566" y="59"/>
                                    </a:lnTo>
                                    <a:lnTo>
                                      <a:pt x="566" y="60"/>
                                    </a:lnTo>
                                    <a:lnTo>
                                      <a:pt x="567" y="58"/>
                                    </a:lnTo>
                                    <a:lnTo>
                                      <a:pt x="567" y="60"/>
                                    </a:lnTo>
                                    <a:lnTo>
                                      <a:pt x="568" y="60"/>
                                    </a:lnTo>
                                    <a:lnTo>
                                      <a:pt x="568" y="61"/>
                                    </a:lnTo>
                                    <a:lnTo>
                                      <a:pt x="569" y="60"/>
                                    </a:lnTo>
                                    <a:lnTo>
                                      <a:pt x="569" y="61"/>
                                    </a:lnTo>
                                    <a:lnTo>
                                      <a:pt x="571" y="60"/>
                                    </a:lnTo>
                                    <a:lnTo>
                                      <a:pt x="572" y="62"/>
                                    </a:lnTo>
                                    <a:lnTo>
                                      <a:pt x="573" y="61"/>
                                    </a:lnTo>
                                    <a:lnTo>
                                      <a:pt x="574" y="60"/>
                                    </a:lnTo>
                                    <a:lnTo>
                                      <a:pt x="574" y="61"/>
                                    </a:lnTo>
                                    <a:lnTo>
                                      <a:pt x="575" y="61"/>
                                    </a:lnTo>
                                    <a:lnTo>
                                      <a:pt x="575" y="64"/>
                                    </a:lnTo>
                                    <a:lnTo>
                                      <a:pt x="576" y="62"/>
                                    </a:lnTo>
                                    <a:lnTo>
                                      <a:pt x="576" y="64"/>
                                    </a:lnTo>
                                    <a:lnTo>
                                      <a:pt x="577" y="62"/>
                                    </a:lnTo>
                                    <a:lnTo>
                                      <a:pt x="579" y="61"/>
                                    </a:lnTo>
                                    <a:lnTo>
                                      <a:pt x="579" y="62"/>
                                    </a:lnTo>
                                    <a:lnTo>
                                      <a:pt x="580" y="61"/>
                                    </a:lnTo>
                                    <a:lnTo>
                                      <a:pt x="581" y="58"/>
                                    </a:lnTo>
                                    <a:lnTo>
                                      <a:pt x="581" y="60"/>
                                    </a:lnTo>
                                    <a:lnTo>
                                      <a:pt x="582" y="60"/>
                                    </a:lnTo>
                                    <a:lnTo>
                                      <a:pt x="582" y="61"/>
                                    </a:lnTo>
                                    <a:lnTo>
                                      <a:pt x="583" y="60"/>
                                    </a:lnTo>
                                    <a:lnTo>
                                      <a:pt x="584" y="60"/>
                                    </a:lnTo>
                                    <a:lnTo>
                                      <a:pt x="584" y="61"/>
                                    </a:lnTo>
                                    <a:lnTo>
                                      <a:pt x="585" y="59"/>
                                    </a:lnTo>
                                    <a:lnTo>
                                      <a:pt x="585" y="61"/>
                                    </a:lnTo>
                                    <a:lnTo>
                                      <a:pt x="586" y="59"/>
                                    </a:lnTo>
                                    <a:lnTo>
                                      <a:pt x="586" y="60"/>
                                    </a:lnTo>
                                    <a:lnTo>
                                      <a:pt x="588" y="58"/>
                                    </a:lnTo>
                                    <a:lnTo>
                                      <a:pt x="588" y="60"/>
                                    </a:lnTo>
                                    <a:lnTo>
                                      <a:pt x="589" y="58"/>
                                    </a:lnTo>
                                    <a:lnTo>
                                      <a:pt x="590" y="57"/>
                                    </a:lnTo>
                                    <a:lnTo>
                                      <a:pt x="590" y="58"/>
                                    </a:lnTo>
                                    <a:lnTo>
                                      <a:pt x="591" y="55"/>
                                    </a:lnTo>
                                    <a:lnTo>
                                      <a:pt x="591" y="58"/>
                                    </a:lnTo>
                                    <a:lnTo>
                                      <a:pt x="592" y="57"/>
                                    </a:lnTo>
                                    <a:lnTo>
                                      <a:pt x="592" y="58"/>
                                    </a:lnTo>
                                    <a:lnTo>
                                      <a:pt x="593" y="55"/>
                                    </a:lnTo>
                                    <a:lnTo>
                                      <a:pt x="593" y="57"/>
                                    </a:lnTo>
                                    <a:lnTo>
                                      <a:pt x="594" y="55"/>
                                    </a:lnTo>
                                    <a:lnTo>
                                      <a:pt x="594" y="57"/>
                                    </a:lnTo>
                                    <a:lnTo>
                                      <a:pt x="595" y="55"/>
                                    </a:lnTo>
                                    <a:lnTo>
                                      <a:pt x="597" y="52"/>
                                    </a:lnTo>
                                    <a:lnTo>
                                      <a:pt x="597" y="55"/>
                                    </a:lnTo>
                                    <a:lnTo>
                                      <a:pt x="598" y="52"/>
                                    </a:lnTo>
                                    <a:lnTo>
                                      <a:pt x="598" y="57"/>
                                    </a:lnTo>
                                    <a:lnTo>
                                      <a:pt x="599" y="55"/>
                                    </a:lnTo>
                                    <a:lnTo>
                                      <a:pt x="600" y="55"/>
                                    </a:lnTo>
                                    <a:lnTo>
                                      <a:pt x="601" y="55"/>
                                    </a:lnTo>
                                    <a:lnTo>
                                      <a:pt x="601" y="57"/>
                                    </a:lnTo>
                                    <a:lnTo>
                                      <a:pt x="602" y="55"/>
                                    </a:lnTo>
                                    <a:lnTo>
                                      <a:pt x="603" y="55"/>
                                    </a:lnTo>
                                    <a:lnTo>
                                      <a:pt x="603" y="58"/>
                                    </a:lnTo>
                                    <a:lnTo>
                                      <a:pt x="604" y="55"/>
                                    </a:lnTo>
                                    <a:lnTo>
                                      <a:pt x="606" y="52"/>
                                    </a:lnTo>
                                    <a:lnTo>
                                      <a:pt x="606" y="55"/>
                                    </a:lnTo>
                                    <a:lnTo>
                                      <a:pt x="607" y="52"/>
                                    </a:lnTo>
                                    <a:lnTo>
                                      <a:pt x="608" y="52"/>
                                    </a:lnTo>
                                    <a:lnTo>
                                      <a:pt x="609" y="51"/>
                                    </a:lnTo>
                                    <a:lnTo>
                                      <a:pt x="609" y="55"/>
                                    </a:lnTo>
                                    <a:lnTo>
                                      <a:pt x="610" y="50"/>
                                    </a:lnTo>
                                    <a:lnTo>
                                      <a:pt x="610" y="51"/>
                                    </a:lnTo>
                                    <a:lnTo>
                                      <a:pt x="611" y="49"/>
                                    </a:lnTo>
                                    <a:lnTo>
                                      <a:pt x="612" y="50"/>
                                    </a:lnTo>
                                    <a:lnTo>
                                      <a:pt x="613" y="47"/>
                                    </a:lnTo>
                                    <a:lnTo>
                                      <a:pt x="613" y="48"/>
                                    </a:lnTo>
                                    <a:lnTo>
                                      <a:pt x="615" y="47"/>
                                    </a:lnTo>
                                    <a:lnTo>
                                      <a:pt x="615" y="49"/>
                                    </a:lnTo>
                                    <a:lnTo>
                                      <a:pt x="616" y="47"/>
                                    </a:lnTo>
                                    <a:lnTo>
                                      <a:pt x="616" y="48"/>
                                    </a:lnTo>
                                    <a:lnTo>
                                      <a:pt x="617" y="46"/>
                                    </a:lnTo>
                                    <a:lnTo>
                                      <a:pt x="617" y="49"/>
                                    </a:lnTo>
                                    <a:lnTo>
                                      <a:pt x="618" y="46"/>
                                    </a:lnTo>
                                    <a:lnTo>
                                      <a:pt x="618" y="50"/>
                                    </a:lnTo>
                                    <a:lnTo>
                                      <a:pt x="619" y="47"/>
                                    </a:lnTo>
                                    <a:lnTo>
                                      <a:pt x="619" y="49"/>
                                    </a:lnTo>
                                    <a:lnTo>
                                      <a:pt x="620" y="47"/>
                                    </a:lnTo>
                                    <a:lnTo>
                                      <a:pt x="620" y="49"/>
                                    </a:lnTo>
                                    <a:lnTo>
                                      <a:pt x="621" y="50"/>
                                    </a:lnTo>
                                    <a:lnTo>
                                      <a:pt x="621" y="51"/>
                                    </a:lnTo>
                                    <a:lnTo>
                                      <a:pt x="623" y="49"/>
                                    </a:lnTo>
                                    <a:lnTo>
                                      <a:pt x="623" y="51"/>
                                    </a:lnTo>
                                    <a:lnTo>
                                      <a:pt x="624" y="51"/>
                                    </a:lnTo>
                                    <a:lnTo>
                                      <a:pt x="625" y="51"/>
                                    </a:lnTo>
                                    <a:lnTo>
                                      <a:pt x="625" y="52"/>
                                    </a:lnTo>
                                    <a:lnTo>
                                      <a:pt x="626" y="52"/>
                                    </a:lnTo>
                                    <a:lnTo>
                                      <a:pt x="626" y="55"/>
                                    </a:lnTo>
                                    <a:lnTo>
                                      <a:pt x="627" y="52"/>
                                    </a:lnTo>
                                    <a:lnTo>
                                      <a:pt x="627" y="55"/>
                                    </a:lnTo>
                                    <a:lnTo>
                                      <a:pt x="628" y="52"/>
                                    </a:lnTo>
                                    <a:lnTo>
                                      <a:pt x="628" y="55"/>
                                    </a:lnTo>
                                    <a:lnTo>
                                      <a:pt x="629" y="55"/>
                                    </a:lnTo>
                                    <a:lnTo>
                                      <a:pt x="630" y="52"/>
                                    </a:lnTo>
                                    <a:lnTo>
                                      <a:pt x="630" y="55"/>
                                    </a:lnTo>
                                    <a:lnTo>
                                      <a:pt x="632" y="55"/>
                                    </a:lnTo>
                                    <a:lnTo>
                                      <a:pt x="632" y="57"/>
                                    </a:lnTo>
                                    <a:lnTo>
                                      <a:pt x="633" y="55"/>
                                    </a:lnTo>
                                    <a:lnTo>
                                      <a:pt x="634" y="55"/>
                                    </a:lnTo>
                                    <a:lnTo>
                                      <a:pt x="634" y="57"/>
                                    </a:lnTo>
                                    <a:lnTo>
                                      <a:pt x="635" y="57"/>
                                    </a:lnTo>
                                    <a:lnTo>
                                      <a:pt x="635" y="58"/>
                                    </a:lnTo>
                                    <a:lnTo>
                                      <a:pt x="636" y="55"/>
                                    </a:lnTo>
                                    <a:lnTo>
                                      <a:pt x="636" y="58"/>
                                    </a:lnTo>
                                    <a:lnTo>
                                      <a:pt x="637" y="58"/>
                                    </a:lnTo>
                                    <a:lnTo>
                                      <a:pt x="638" y="55"/>
                                    </a:lnTo>
                                    <a:lnTo>
                                      <a:pt x="638" y="57"/>
                                    </a:lnTo>
                                    <a:lnTo>
                                      <a:pt x="639" y="55"/>
                                    </a:lnTo>
                                    <a:lnTo>
                                      <a:pt x="641" y="55"/>
                                    </a:lnTo>
                                    <a:lnTo>
                                      <a:pt x="642" y="51"/>
                                    </a:lnTo>
                                    <a:lnTo>
                                      <a:pt x="643" y="50"/>
                                    </a:lnTo>
                                    <a:lnTo>
                                      <a:pt x="643" y="51"/>
                                    </a:lnTo>
                                    <a:lnTo>
                                      <a:pt x="644" y="48"/>
                                    </a:lnTo>
                                    <a:lnTo>
                                      <a:pt x="644" y="51"/>
                                    </a:lnTo>
                                    <a:lnTo>
                                      <a:pt x="645" y="49"/>
                                    </a:lnTo>
                                    <a:lnTo>
                                      <a:pt x="645" y="50"/>
                                    </a:lnTo>
                                    <a:lnTo>
                                      <a:pt x="646" y="47"/>
                                    </a:lnTo>
                                    <a:lnTo>
                                      <a:pt x="646" y="49"/>
                                    </a:lnTo>
                                    <a:lnTo>
                                      <a:pt x="647" y="47"/>
                                    </a:lnTo>
                                    <a:lnTo>
                                      <a:pt x="647" y="48"/>
                                    </a:lnTo>
                                    <a:lnTo>
                                      <a:pt x="648" y="48"/>
                                    </a:lnTo>
                                    <a:lnTo>
                                      <a:pt x="650" y="47"/>
                                    </a:lnTo>
                                    <a:lnTo>
                                      <a:pt x="650" y="48"/>
                                    </a:lnTo>
                                    <a:lnTo>
                                      <a:pt x="651" y="47"/>
                                    </a:lnTo>
                                    <a:lnTo>
                                      <a:pt x="651" y="49"/>
                                    </a:lnTo>
                                    <a:lnTo>
                                      <a:pt x="652" y="48"/>
                                    </a:lnTo>
                                    <a:lnTo>
                                      <a:pt x="652" y="50"/>
                                    </a:lnTo>
                                    <a:lnTo>
                                      <a:pt x="653" y="47"/>
                                    </a:lnTo>
                                    <a:lnTo>
                                      <a:pt x="653" y="48"/>
                                    </a:lnTo>
                                    <a:lnTo>
                                      <a:pt x="654" y="47"/>
                                    </a:lnTo>
                                    <a:lnTo>
                                      <a:pt x="654" y="49"/>
                                    </a:lnTo>
                                    <a:lnTo>
                                      <a:pt x="655" y="47"/>
                                    </a:lnTo>
                                    <a:lnTo>
                                      <a:pt x="655" y="49"/>
                                    </a:lnTo>
                                    <a:lnTo>
                                      <a:pt x="656" y="48"/>
                                    </a:lnTo>
                                    <a:lnTo>
                                      <a:pt x="656" y="50"/>
                                    </a:lnTo>
                                    <a:lnTo>
                                      <a:pt x="657" y="49"/>
                                    </a:lnTo>
                                    <a:lnTo>
                                      <a:pt x="657" y="50"/>
                                    </a:lnTo>
                                    <a:lnTo>
                                      <a:pt x="659" y="49"/>
                                    </a:lnTo>
                                    <a:lnTo>
                                      <a:pt x="659" y="51"/>
                                    </a:lnTo>
                                    <a:lnTo>
                                      <a:pt x="660" y="49"/>
                                    </a:lnTo>
                                    <a:lnTo>
                                      <a:pt x="660" y="50"/>
                                    </a:lnTo>
                                    <a:lnTo>
                                      <a:pt x="661" y="47"/>
                                    </a:lnTo>
                                    <a:lnTo>
                                      <a:pt x="661" y="50"/>
                                    </a:lnTo>
                                    <a:lnTo>
                                      <a:pt x="662" y="48"/>
                                    </a:lnTo>
                                    <a:lnTo>
                                      <a:pt x="662" y="49"/>
                                    </a:lnTo>
                                    <a:lnTo>
                                      <a:pt x="663" y="48"/>
                                    </a:lnTo>
                                    <a:lnTo>
                                      <a:pt x="663" y="51"/>
                                    </a:lnTo>
                                    <a:lnTo>
                                      <a:pt x="664" y="50"/>
                                    </a:lnTo>
                                    <a:lnTo>
                                      <a:pt x="664" y="51"/>
                                    </a:lnTo>
                                    <a:lnTo>
                                      <a:pt x="665" y="50"/>
                                    </a:lnTo>
                                    <a:lnTo>
                                      <a:pt x="666" y="50"/>
                                    </a:lnTo>
                                    <a:lnTo>
                                      <a:pt x="666" y="51"/>
                                    </a:lnTo>
                                    <a:lnTo>
                                      <a:pt x="668" y="51"/>
                                    </a:lnTo>
                                    <a:lnTo>
                                      <a:pt x="669" y="52"/>
                                    </a:lnTo>
                                    <a:lnTo>
                                      <a:pt x="670" y="52"/>
                                    </a:lnTo>
                                    <a:lnTo>
                                      <a:pt x="671" y="52"/>
                                    </a:lnTo>
                                    <a:lnTo>
                                      <a:pt x="671" y="55"/>
                                    </a:lnTo>
                                    <a:lnTo>
                                      <a:pt x="672" y="55"/>
                                    </a:lnTo>
                                    <a:lnTo>
                                      <a:pt x="673" y="55"/>
                                    </a:lnTo>
                                    <a:lnTo>
                                      <a:pt x="674" y="55"/>
                                    </a:lnTo>
                                    <a:lnTo>
                                      <a:pt x="676" y="55"/>
                                    </a:lnTo>
                                    <a:lnTo>
                                      <a:pt x="677" y="55"/>
                                    </a:lnTo>
                                    <a:lnTo>
                                      <a:pt x="678" y="52"/>
                                    </a:lnTo>
                                    <a:lnTo>
                                      <a:pt x="678" y="55"/>
                                    </a:lnTo>
                                    <a:lnTo>
                                      <a:pt x="679" y="52"/>
                                    </a:lnTo>
                                    <a:lnTo>
                                      <a:pt x="680" y="51"/>
                                    </a:lnTo>
                                    <a:lnTo>
                                      <a:pt x="681" y="51"/>
                                    </a:lnTo>
                                    <a:lnTo>
                                      <a:pt x="682" y="51"/>
                                    </a:lnTo>
                                    <a:lnTo>
                                      <a:pt x="683" y="50"/>
                                    </a:lnTo>
                                    <a:lnTo>
                                      <a:pt x="683" y="51"/>
                                    </a:lnTo>
                                    <a:lnTo>
                                      <a:pt x="685" y="51"/>
                                    </a:lnTo>
                                    <a:lnTo>
                                      <a:pt x="686" y="48"/>
                                    </a:lnTo>
                                    <a:lnTo>
                                      <a:pt x="686" y="50"/>
                                    </a:lnTo>
                                    <a:lnTo>
                                      <a:pt x="687" y="49"/>
                                    </a:lnTo>
                                    <a:lnTo>
                                      <a:pt x="687" y="50"/>
                                    </a:lnTo>
                                    <a:lnTo>
                                      <a:pt x="688" y="48"/>
                                    </a:lnTo>
                                    <a:lnTo>
                                      <a:pt x="688" y="51"/>
                                    </a:lnTo>
                                    <a:lnTo>
                                      <a:pt x="689" y="47"/>
                                    </a:lnTo>
                                    <a:lnTo>
                                      <a:pt x="690" y="46"/>
                                    </a:lnTo>
                                    <a:lnTo>
                                      <a:pt x="690" y="47"/>
                                    </a:lnTo>
                                    <a:lnTo>
                                      <a:pt x="691" y="46"/>
                                    </a:lnTo>
                                    <a:lnTo>
                                      <a:pt x="692" y="44"/>
                                    </a:lnTo>
                                    <a:lnTo>
                                      <a:pt x="694" y="44"/>
                                    </a:lnTo>
                                    <a:lnTo>
                                      <a:pt x="695" y="44"/>
                                    </a:lnTo>
                                    <a:lnTo>
                                      <a:pt x="696" y="43"/>
                                    </a:lnTo>
                                    <a:lnTo>
                                      <a:pt x="696" y="44"/>
                                    </a:lnTo>
                                    <a:lnTo>
                                      <a:pt x="697" y="44"/>
                                    </a:lnTo>
                                    <a:lnTo>
                                      <a:pt x="698" y="42"/>
                                    </a:lnTo>
                                    <a:lnTo>
                                      <a:pt x="698" y="44"/>
                                    </a:lnTo>
                                    <a:lnTo>
                                      <a:pt x="699" y="43"/>
                                    </a:lnTo>
                                    <a:lnTo>
                                      <a:pt x="699" y="44"/>
                                    </a:lnTo>
                                    <a:lnTo>
                                      <a:pt x="700" y="43"/>
                                    </a:lnTo>
                                    <a:lnTo>
                                      <a:pt x="700" y="44"/>
                                    </a:lnTo>
                                    <a:lnTo>
                                      <a:pt x="701" y="44"/>
                                    </a:lnTo>
                                    <a:lnTo>
                                      <a:pt x="703" y="44"/>
                                    </a:lnTo>
                                    <a:lnTo>
                                      <a:pt x="703" y="46"/>
                                    </a:lnTo>
                                    <a:lnTo>
                                      <a:pt x="704" y="44"/>
                                    </a:lnTo>
                                    <a:lnTo>
                                      <a:pt x="704" y="46"/>
                                    </a:lnTo>
                                    <a:lnTo>
                                      <a:pt x="705" y="44"/>
                                    </a:lnTo>
                                    <a:lnTo>
                                      <a:pt x="705" y="47"/>
                                    </a:lnTo>
                                    <a:lnTo>
                                      <a:pt x="706" y="44"/>
                                    </a:lnTo>
                                    <a:lnTo>
                                      <a:pt x="706" y="46"/>
                                    </a:lnTo>
                                    <a:lnTo>
                                      <a:pt x="707" y="46"/>
                                    </a:lnTo>
                                    <a:lnTo>
                                      <a:pt x="707" y="47"/>
                                    </a:lnTo>
                                    <a:lnTo>
                                      <a:pt x="708" y="47"/>
                                    </a:lnTo>
                                    <a:lnTo>
                                      <a:pt x="708" y="49"/>
                                    </a:lnTo>
                                    <a:lnTo>
                                      <a:pt x="709" y="51"/>
                                    </a:lnTo>
                                    <a:lnTo>
                                      <a:pt x="709" y="52"/>
                                    </a:lnTo>
                                    <a:lnTo>
                                      <a:pt x="710" y="52"/>
                                    </a:lnTo>
                                    <a:lnTo>
                                      <a:pt x="712" y="52"/>
                                    </a:lnTo>
                                    <a:lnTo>
                                      <a:pt x="712" y="55"/>
                                    </a:lnTo>
                                    <a:lnTo>
                                      <a:pt x="713" y="55"/>
                                    </a:lnTo>
                                    <a:lnTo>
                                      <a:pt x="714" y="55"/>
                                    </a:lnTo>
                                    <a:lnTo>
                                      <a:pt x="714" y="58"/>
                                    </a:lnTo>
                                    <a:lnTo>
                                      <a:pt x="715" y="57"/>
                                    </a:lnTo>
                                    <a:lnTo>
                                      <a:pt x="716" y="58"/>
                                    </a:lnTo>
                                    <a:lnTo>
                                      <a:pt x="717" y="58"/>
                                    </a:lnTo>
                                    <a:lnTo>
                                      <a:pt x="717" y="59"/>
                                    </a:lnTo>
                                    <a:lnTo>
                                      <a:pt x="718" y="60"/>
                                    </a:lnTo>
                                    <a:lnTo>
                                      <a:pt x="720" y="59"/>
                                    </a:lnTo>
                                    <a:lnTo>
                                      <a:pt x="720" y="60"/>
                                    </a:lnTo>
                                    <a:lnTo>
                                      <a:pt x="721" y="60"/>
                                    </a:lnTo>
                                    <a:lnTo>
                                      <a:pt x="721" y="61"/>
                                    </a:lnTo>
                                    <a:lnTo>
                                      <a:pt x="722" y="60"/>
                                    </a:lnTo>
                                    <a:lnTo>
                                      <a:pt x="722" y="61"/>
                                    </a:lnTo>
                                    <a:lnTo>
                                      <a:pt x="723" y="60"/>
                                    </a:lnTo>
                                    <a:lnTo>
                                      <a:pt x="724" y="59"/>
                                    </a:lnTo>
                                    <a:lnTo>
                                      <a:pt x="724" y="61"/>
                                    </a:lnTo>
                                    <a:lnTo>
                                      <a:pt x="725" y="60"/>
                                    </a:lnTo>
                                    <a:lnTo>
                                      <a:pt x="726" y="58"/>
                                    </a:lnTo>
                                    <a:lnTo>
                                      <a:pt x="726" y="60"/>
                                    </a:lnTo>
                                    <a:lnTo>
                                      <a:pt x="727" y="58"/>
                                    </a:lnTo>
                                    <a:lnTo>
                                      <a:pt x="729" y="55"/>
                                    </a:lnTo>
                                    <a:lnTo>
                                      <a:pt x="729" y="58"/>
                                    </a:lnTo>
                                    <a:lnTo>
                                      <a:pt x="730" y="52"/>
                                    </a:lnTo>
                                    <a:lnTo>
                                      <a:pt x="730" y="55"/>
                                    </a:lnTo>
                                    <a:lnTo>
                                      <a:pt x="731" y="52"/>
                                    </a:lnTo>
                                    <a:lnTo>
                                      <a:pt x="731" y="55"/>
                                    </a:lnTo>
                                    <a:lnTo>
                                      <a:pt x="732" y="51"/>
                                    </a:lnTo>
                                    <a:lnTo>
                                      <a:pt x="732" y="52"/>
                                    </a:lnTo>
                                    <a:lnTo>
                                      <a:pt x="733" y="50"/>
                                    </a:lnTo>
                                    <a:lnTo>
                                      <a:pt x="733" y="51"/>
                                    </a:lnTo>
                                    <a:lnTo>
                                      <a:pt x="734" y="50"/>
                                    </a:lnTo>
                                    <a:lnTo>
                                      <a:pt x="734" y="52"/>
                                    </a:lnTo>
                                    <a:lnTo>
                                      <a:pt x="735" y="50"/>
                                    </a:lnTo>
                                    <a:lnTo>
                                      <a:pt x="735" y="51"/>
                                    </a:lnTo>
                                    <a:lnTo>
                                      <a:pt x="736" y="47"/>
                                    </a:lnTo>
                                    <a:lnTo>
                                      <a:pt x="736" y="49"/>
                                    </a:lnTo>
                                    <a:lnTo>
                                      <a:pt x="738" y="47"/>
                                    </a:lnTo>
                                    <a:lnTo>
                                      <a:pt x="738" y="48"/>
                                    </a:lnTo>
                                    <a:lnTo>
                                      <a:pt x="739" y="44"/>
                                    </a:lnTo>
                                    <a:lnTo>
                                      <a:pt x="739" y="47"/>
                                    </a:lnTo>
                                    <a:lnTo>
                                      <a:pt x="740" y="47"/>
                                    </a:lnTo>
                                    <a:lnTo>
                                      <a:pt x="741" y="44"/>
                                    </a:lnTo>
                                    <a:lnTo>
                                      <a:pt x="741" y="46"/>
                                    </a:lnTo>
                                    <a:lnTo>
                                      <a:pt x="742" y="44"/>
                                    </a:lnTo>
                                    <a:lnTo>
                                      <a:pt x="743" y="43"/>
                                    </a:lnTo>
                                    <a:lnTo>
                                      <a:pt x="743" y="44"/>
                                    </a:lnTo>
                                    <a:lnTo>
                                      <a:pt x="744" y="41"/>
                                    </a:lnTo>
                                    <a:lnTo>
                                      <a:pt x="744" y="42"/>
                                    </a:lnTo>
                                    <a:lnTo>
                                      <a:pt x="745" y="39"/>
                                    </a:lnTo>
                                    <a:lnTo>
                                      <a:pt x="745" y="40"/>
                                    </a:lnTo>
                                    <a:lnTo>
                                      <a:pt x="747" y="39"/>
                                    </a:lnTo>
                                    <a:lnTo>
                                      <a:pt x="748" y="37"/>
                                    </a:lnTo>
                                    <a:lnTo>
                                      <a:pt x="749" y="33"/>
                                    </a:lnTo>
                                    <a:lnTo>
                                      <a:pt x="749" y="35"/>
                                    </a:lnTo>
                                    <a:lnTo>
                                      <a:pt x="750" y="33"/>
                                    </a:lnTo>
                                    <a:lnTo>
                                      <a:pt x="750" y="35"/>
                                    </a:lnTo>
                                    <a:lnTo>
                                      <a:pt x="751" y="32"/>
                                    </a:lnTo>
                                    <a:lnTo>
                                      <a:pt x="751" y="34"/>
                                    </a:lnTo>
                                    <a:lnTo>
                                      <a:pt x="752" y="31"/>
                                    </a:lnTo>
                                    <a:lnTo>
                                      <a:pt x="752" y="32"/>
                                    </a:lnTo>
                                    <a:lnTo>
                                      <a:pt x="753" y="30"/>
                                    </a:lnTo>
                                    <a:lnTo>
                                      <a:pt x="753" y="32"/>
                                    </a:lnTo>
                                    <a:lnTo>
                                      <a:pt x="754" y="30"/>
                                    </a:lnTo>
                                    <a:lnTo>
                                      <a:pt x="754" y="31"/>
                                    </a:lnTo>
                                    <a:lnTo>
                                      <a:pt x="756" y="29"/>
                                    </a:lnTo>
                                    <a:lnTo>
                                      <a:pt x="756" y="32"/>
                                    </a:lnTo>
                                    <a:lnTo>
                                      <a:pt x="757" y="29"/>
                                    </a:lnTo>
                                    <a:lnTo>
                                      <a:pt x="757" y="31"/>
                                    </a:lnTo>
                                    <a:lnTo>
                                      <a:pt x="758" y="32"/>
                                    </a:lnTo>
                                    <a:lnTo>
                                      <a:pt x="759" y="32"/>
                                    </a:lnTo>
                                    <a:lnTo>
                                      <a:pt x="760" y="31"/>
                                    </a:lnTo>
                                    <a:lnTo>
                                      <a:pt x="760" y="32"/>
                                    </a:lnTo>
                                    <a:lnTo>
                                      <a:pt x="761" y="32"/>
                                    </a:lnTo>
                                    <a:lnTo>
                                      <a:pt x="761" y="33"/>
                                    </a:lnTo>
                                    <a:lnTo>
                                      <a:pt x="762" y="31"/>
                                    </a:lnTo>
                                    <a:lnTo>
                                      <a:pt x="762" y="32"/>
                                    </a:lnTo>
                                    <a:lnTo>
                                      <a:pt x="764" y="32"/>
                                    </a:lnTo>
                                    <a:lnTo>
                                      <a:pt x="765" y="31"/>
                                    </a:lnTo>
                                    <a:lnTo>
                                      <a:pt x="765" y="32"/>
                                    </a:lnTo>
                                    <a:lnTo>
                                      <a:pt x="766" y="31"/>
                                    </a:lnTo>
                                    <a:lnTo>
                                      <a:pt x="766" y="32"/>
                                    </a:lnTo>
                                    <a:lnTo>
                                      <a:pt x="767" y="31"/>
                                    </a:lnTo>
                                    <a:lnTo>
                                      <a:pt x="767" y="32"/>
                                    </a:lnTo>
                                    <a:lnTo>
                                      <a:pt x="768" y="32"/>
                                    </a:lnTo>
                                    <a:lnTo>
                                      <a:pt x="769" y="31"/>
                                    </a:lnTo>
                                    <a:lnTo>
                                      <a:pt x="770" y="30"/>
                                    </a:lnTo>
                                    <a:lnTo>
                                      <a:pt x="770" y="32"/>
                                    </a:lnTo>
                                    <a:lnTo>
                                      <a:pt x="771" y="29"/>
                                    </a:lnTo>
                                    <a:lnTo>
                                      <a:pt x="771" y="31"/>
                                    </a:lnTo>
                                    <a:lnTo>
                                      <a:pt x="773" y="29"/>
                                    </a:lnTo>
                                    <a:lnTo>
                                      <a:pt x="773" y="31"/>
                                    </a:lnTo>
                                    <a:lnTo>
                                      <a:pt x="774" y="27"/>
                                    </a:lnTo>
                                    <a:lnTo>
                                      <a:pt x="775" y="26"/>
                                    </a:lnTo>
                                    <a:lnTo>
                                      <a:pt x="776" y="23"/>
                                    </a:lnTo>
                                    <a:lnTo>
                                      <a:pt x="776" y="25"/>
                                    </a:lnTo>
                                    <a:lnTo>
                                      <a:pt x="777" y="23"/>
                                    </a:lnTo>
                                    <a:lnTo>
                                      <a:pt x="778" y="21"/>
                                    </a:lnTo>
                                    <a:lnTo>
                                      <a:pt x="778" y="23"/>
                                    </a:lnTo>
                                    <a:lnTo>
                                      <a:pt x="779" y="21"/>
                                    </a:lnTo>
                                    <a:lnTo>
                                      <a:pt x="779" y="23"/>
                                    </a:lnTo>
                                    <a:lnTo>
                                      <a:pt x="780" y="21"/>
                                    </a:lnTo>
                                    <a:lnTo>
                                      <a:pt x="780" y="23"/>
                                    </a:lnTo>
                                    <a:lnTo>
                                      <a:pt x="782" y="18"/>
                                    </a:lnTo>
                                    <a:lnTo>
                                      <a:pt x="782" y="21"/>
                                    </a:lnTo>
                                    <a:lnTo>
                                      <a:pt x="783" y="17"/>
                                    </a:lnTo>
                                    <a:lnTo>
                                      <a:pt x="783" y="18"/>
                                    </a:lnTo>
                                    <a:lnTo>
                                      <a:pt x="784" y="17"/>
                                    </a:lnTo>
                                    <a:lnTo>
                                      <a:pt x="784" y="18"/>
                                    </a:lnTo>
                                    <a:lnTo>
                                      <a:pt x="785" y="15"/>
                                    </a:lnTo>
                                    <a:lnTo>
                                      <a:pt x="785" y="17"/>
                                    </a:lnTo>
                                    <a:lnTo>
                                      <a:pt x="786" y="17"/>
                                    </a:lnTo>
                                    <a:lnTo>
                                      <a:pt x="787" y="17"/>
                                    </a:lnTo>
                                    <a:lnTo>
                                      <a:pt x="787" y="18"/>
                                    </a:lnTo>
                                    <a:lnTo>
                                      <a:pt x="788" y="17"/>
                                    </a:lnTo>
                                    <a:lnTo>
                                      <a:pt x="788" y="18"/>
                                    </a:lnTo>
                                    <a:lnTo>
                                      <a:pt x="789" y="18"/>
                                    </a:lnTo>
                                    <a:lnTo>
                                      <a:pt x="789" y="20"/>
                                    </a:lnTo>
                                    <a:lnTo>
                                      <a:pt x="791" y="18"/>
                                    </a:lnTo>
                                    <a:lnTo>
                                      <a:pt x="792" y="18"/>
                                    </a:lnTo>
                                    <a:lnTo>
                                      <a:pt x="792" y="20"/>
                                    </a:lnTo>
                                    <a:lnTo>
                                      <a:pt x="793" y="18"/>
                                    </a:lnTo>
                                    <a:lnTo>
                                      <a:pt x="794" y="21"/>
                                    </a:lnTo>
                                    <a:lnTo>
                                      <a:pt x="795" y="17"/>
                                    </a:lnTo>
                                    <a:lnTo>
                                      <a:pt x="795" y="20"/>
                                    </a:lnTo>
                                    <a:lnTo>
                                      <a:pt x="796" y="18"/>
                                    </a:lnTo>
                                    <a:lnTo>
                                      <a:pt x="797" y="20"/>
                                    </a:lnTo>
                                    <a:lnTo>
                                      <a:pt x="797" y="23"/>
                                    </a:lnTo>
                                    <a:lnTo>
                                      <a:pt x="798" y="21"/>
                                    </a:lnTo>
                                    <a:lnTo>
                                      <a:pt x="798" y="23"/>
                                    </a:lnTo>
                                    <a:lnTo>
                                      <a:pt x="800" y="23"/>
                                    </a:lnTo>
                                    <a:lnTo>
                                      <a:pt x="801" y="23"/>
                                    </a:lnTo>
                                    <a:lnTo>
                                      <a:pt x="802" y="25"/>
                                    </a:lnTo>
                                    <a:lnTo>
                                      <a:pt x="802" y="26"/>
                                    </a:lnTo>
                                    <a:lnTo>
                                      <a:pt x="803" y="25"/>
                                    </a:lnTo>
                                    <a:lnTo>
                                      <a:pt x="803" y="26"/>
                                    </a:lnTo>
                                    <a:lnTo>
                                      <a:pt x="804" y="26"/>
                                    </a:lnTo>
                                    <a:lnTo>
                                      <a:pt x="805" y="26"/>
                                    </a:lnTo>
                                    <a:lnTo>
                                      <a:pt x="805" y="29"/>
                                    </a:lnTo>
                                    <a:lnTo>
                                      <a:pt x="806" y="29"/>
                                    </a:lnTo>
                                    <a:lnTo>
                                      <a:pt x="806" y="30"/>
                                    </a:lnTo>
                                    <a:lnTo>
                                      <a:pt x="807" y="27"/>
                                    </a:lnTo>
                                    <a:lnTo>
                                      <a:pt x="807" y="29"/>
                                    </a:lnTo>
                                    <a:lnTo>
                                      <a:pt x="809" y="27"/>
                                    </a:lnTo>
                                    <a:lnTo>
                                      <a:pt x="809" y="29"/>
                                    </a:lnTo>
                                    <a:lnTo>
                                      <a:pt x="810" y="29"/>
                                    </a:lnTo>
                                    <a:lnTo>
                                      <a:pt x="811" y="29"/>
                                    </a:lnTo>
                                    <a:lnTo>
                                      <a:pt x="812" y="29"/>
                                    </a:lnTo>
                                    <a:lnTo>
                                      <a:pt x="813" y="27"/>
                                    </a:lnTo>
                                    <a:lnTo>
                                      <a:pt x="813" y="29"/>
                                    </a:lnTo>
                                    <a:lnTo>
                                      <a:pt x="814" y="26"/>
                                    </a:lnTo>
                                    <a:lnTo>
                                      <a:pt x="815" y="23"/>
                                    </a:lnTo>
                                    <a:lnTo>
                                      <a:pt x="815" y="26"/>
                                    </a:lnTo>
                                    <a:lnTo>
                                      <a:pt x="817" y="26"/>
                                    </a:lnTo>
                                    <a:lnTo>
                                      <a:pt x="818" y="25"/>
                                    </a:lnTo>
                                    <a:lnTo>
                                      <a:pt x="818" y="26"/>
                                    </a:lnTo>
                                    <a:lnTo>
                                      <a:pt x="819" y="25"/>
                                    </a:lnTo>
                                    <a:lnTo>
                                      <a:pt x="819" y="26"/>
                                    </a:lnTo>
                                    <a:lnTo>
                                      <a:pt x="820" y="23"/>
                                    </a:lnTo>
                                    <a:lnTo>
                                      <a:pt x="820" y="25"/>
                                    </a:lnTo>
                                    <a:lnTo>
                                      <a:pt x="821" y="23"/>
                                    </a:lnTo>
                                    <a:lnTo>
                                      <a:pt x="821" y="26"/>
                                    </a:lnTo>
                                    <a:lnTo>
                                      <a:pt x="822" y="23"/>
                                    </a:lnTo>
                                    <a:lnTo>
                                      <a:pt x="822" y="25"/>
                                    </a:lnTo>
                                    <a:lnTo>
                                      <a:pt x="823" y="23"/>
                                    </a:lnTo>
                                    <a:lnTo>
                                      <a:pt x="823" y="25"/>
                                    </a:lnTo>
                                    <a:lnTo>
                                      <a:pt x="824" y="23"/>
                                    </a:lnTo>
                                    <a:lnTo>
                                      <a:pt x="826" y="23"/>
                                    </a:lnTo>
                                    <a:lnTo>
                                      <a:pt x="826" y="25"/>
                                    </a:lnTo>
                                    <a:lnTo>
                                      <a:pt x="827" y="23"/>
                                    </a:lnTo>
                                    <a:lnTo>
                                      <a:pt x="827" y="26"/>
                                    </a:lnTo>
                                    <a:lnTo>
                                      <a:pt x="828" y="23"/>
                                    </a:lnTo>
                                    <a:lnTo>
                                      <a:pt x="828" y="25"/>
                                    </a:lnTo>
                                    <a:lnTo>
                                      <a:pt x="829" y="26"/>
                                    </a:lnTo>
                                    <a:lnTo>
                                      <a:pt x="830" y="26"/>
                                    </a:lnTo>
                                    <a:lnTo>
                                      <a:pt x="831" y="26"/>
                                    </a:lnTo>
                                    <a:lnTo>
                                      <a:pt x="832" y="26"/>
                                    </a:lnTo>
                                    <a:lnTo>
                                      <a:pt x="833" y="26"/>
                                    </a:lnTo>
                                    <a:lnTo>
                                      <a:pt x="835" y="29"/>
                                    </a:lnTo>
                                    <a:lnTo>
                                      <a:pt x="835" y="30"/>
                                    </a:lnTo>
                                    <a:lnTo>
                                      <a:pt x="836" y="27"/>
                                    </a:lnTo>
                                    <a:lnTo>
                                      <a:pt x="836" y="30"/>
                                    </a:lnTo>
                                    <a:lnTo>
                                      <a:pt x="837" y="29"/>
                                    </a:lnTo>
                                    <a:lnTo>
                                      <a:pt x="837" y="31"/>
                                    </a:lnTo>
                                    <a:lnTo>
                                      <a:pt x="838" y="30"/>
                                    </a:lnTo>
                                    <a:lnTo>
                                      <a:pt x="838" y="32"/>
                                    </a:lnTo>
                                    <a:lnTo>
                                      <a:pt x="839" y="32"/>
                                    </a:lnTo>
                                    <a:lnTo>
                                      <a:pt x="839" y="33"/>
                                    </a:lnTo>
                                    <a:lnTo>
                                      <a:pt x="840" y="32"/>
                                    </a:lnTo>
                                    <a:lnTo>
                                      <a:pt x="840" y="33"/>
                                    </a:lnTo>
                                    <a:lnTo>
                                      <a:pt x="841" y="34"/>
                                    </a:lnTo>
                                    <a:lnTo>
                                      <a:pt x="841" y="35"/>
                                    </a:lnTo>
                                    <a:lnTo>
                                      <a:pt x="842" y="37"/>
                                    </a:lnTo>
                                    <a:lnTo>
                                      <a:pt x="844" y="35"/>
                                    </a:lnTo>
                                    <a:lnTo>
                                      <a:pt x="844" y="37"/>
                                    </a:lnTo>
                                    <a:lnTo>
                                      <a:pt x="845" y="35"/>
                                    </a:lnTo>
                                    <a:lnTo>
                                      <a:pt x="846" y="33"/>
                                    </a:lnTo>
                                    <a:lnTo>
                                      <a:pt x="846" y="35"/>
                                    </a:lnTo>
                                    <a:lnTo>
                                      <a:pt x="847" y="37"/>
                                    </a:lnTo>
                                    <a:lnTo>
                                      <a:pt x="848" y="35"/>
                                    </a:lnTo>
                                    <a:lnTo>
                                      <a:pt x="848" y="37"/>
                                    </a:lnTo>
                                    <a:lnTo>
                                      <a:pt x="849" y="35"/>
                                    </a:lnTo>
                                    <a:lnTo>
                                      <a:pt x="849" y="37"/>
                                    </a:lnTo>
                                    <a:lnTo>
                                      <a:pt x="850" y="35"/>
                                    </a:lnTo>
                                    <a:lnTo>
                                      <a:pt x="850" y="39"/>
                                    </a:lnTo>
                                    <a:lnTo>
                                      <a:pt x="851" y="35"/>
                                    </a:lnTo>
                                    <a:lnTo>
                                      <a:pt x="851" y="37"/>
                                    </a:lnTo>
                                    <a:lnTo>
                                      <a:pt x="853" y="33"/>
                                    </a:lnTo>
                                    <a:lnTo>
                                      <a:pt x="853" y="37"/>
                                    </a:lnTo>
                                    <a:lnTo>
                                      <a:pt x="854" y="34"/>
                                    </a:lnTo>
                                    <a:lnTo>
                                      <a:pt x="854" y="37"/>
                                    </a:lnTo>
                                    <a:lnTo>
                                      <a:pt x="855" y="35"/>
                                    </a:lnTo>
                                    <a:lnTo>
                                      <a:pt x="855" y="37"/>
                                    </a:lnTo>
                                    <a:lnTo>
                                      <a:pt x="856" y="35"/>
                                    </a:lnTo>
                                    <a:lnTo>
                                      <a:pt x="856" y="37"/>
                                    </a:lnTo>
                                    <a:lnTo>
                                      <a:pt x="857" y="33"/>
                                    </a:lnTo>
                                    <a:lnTo>
                                      <a:pt x="857" y="35"/>
                                    </a:lnTo>
                                    <a:lnTo>
                                      <a:pt x="858" y="32"/>
                                    </a:lnTo>
                                    <a:lnTo>
                                      <a:pt x="858" y="34"/>
                                    </a:lnTo>
                                    <a:lnTo>
                                      <a:pt x="859" y="32"/>
                                    </a:lnTo>
                                    <a:lnTo>
                                      <a:pt x="861" y="31"/>
                                    </a:lnTo>
                                    <a:lnTo>
                                      <a:pt x="861" y="32"/>
                                    </a:lnTo>
                                    <a:lnTo>
                                      <a:pt x="862" y="29"/>
                                    </a:lnTo>
                                    <a:lnTo>
                                      <a:pt x="862" y="31"/>
                                    </a:lnTo>
                                    <a:lnTo>
                                      <a:pt x="863" y="29"/>
                                    </a:lnTo>
                                    <a:lnTo>
                                      <a:pt x="864" y="27"/>
                                    </a:lnTo>
                                    <a:lnTo>
                                      <a:pt x="864" y="29"/>
                                    </a:lnTo>
                                    <a:lnTo>
                                      <a:pt x="865" y="26"/>
                                    </a:lnTo>
                                    <a:lnTo>
                                      <a:pt x="865" y="27"/>
                                    </a:lnTo>
                                    <a:lnTo>
                                      <a:pt x="866" y="26"/>
                                    </a:lnTo>
                                    <a:lnTo>
                                      <a:pt x="867" y="25"/>
                                    </a:lnTo>
                                    <a:lnTo>
                                      <a:pt x="867" y="26"/>
                                    </a:lnTo>
                                    <a:lnTo>
                                      <a:pt x="868" y="26"/>
                                    </a:lnTo>
                                    <a:lnTo>
                                      <a:pt x="870" y="25"/>
                                    </a:lnTo>
                                    <a:lnTo>
                                      <a:pt x="870" y="26"/>
                                    </a:lnTo>
                                    <a:lnTo>
                                      <a:pt x="871" y="21"/>
                                    </a:lnTo>
                                    <a:lnTo>
                                      <a:pt x="871" y="25"/>
                                    </a:lnTo>
                                    <a:lnTo>
                                      <a:pt x="872" y="18"/>
                                    </a:lnTo>
                                    <a:lnTo>
                                      <a:pt x="872" y="21"/>
                                    </a:lnTo>
                                    <a:lnTo>
                                      <a:pt x="873" y="16"/>
                                    </a:lnTo>
                                    <a:lnTo>
                                      <a:pt x="873" y="20"/>
                                    </a:lnTo>
                                    <a:lnTo>
                                      <a:pt x="874" y="15"/>
                                    </a:lnTo>
                                    <a:lnTo>
                                      <a:pt x="874" y="17"/>
                                    </a:lnTo>
                                    <a:lnTo>
                                      <a:pt x="875" y="15"/>
                                    </a:lnTo>
                                    <a:lnTo>
                                      <a:pt x="876" y="13"/>
                                    </a:lnTo>
                                    <a:lnTo>
                                      <a:pt x="876" y="15"/>
                                    </a:lnTo>
                                    <a:lnTo>
                                      <a:pt x="877" y="13"/>
                                    </a:lnTo>
                                    <a:lnTo>
                                      <a:pt x="879" y="11"/>
                                    </a:lnTo>
                                    <a:lnTo>
                                      <a:pt x="880" y="8"/>
                                    </a:lnTo>
                                    <a:lnTo>
                                      <a:pt x="881" y="7"/>
                                    </a:lnTo>
                                    <a:lnTo>
                                      <a:pt x="881" y="11"/>
                                    </a:lnTo>
                                    <a:lnTo>
                                      <a:pt x="882" y="6"/>
                                    </a:lnTo>
                                    <a:lnTo>
                                      <a:pt x="882" y="7"/>
                                    </a:lnTo>
                                    <a:lnTo>
                                      <a:pt x="883" y="6"/>
                                    </a:lnTo>
                                    <a:lnTo>
                                      <a:pt x="883" y="7"/>
                                    </a:lnTo>
                                    <a:lnTo>
                                      <a:pt x="884" y="5"/>
                                    </a:lnTo>
                                    <a:lnTo>
                                      <a:pt x="884" y="6"/>
                                    </a:lnTo>
                                    <a:lnTo>
                                      <a:pt x="885" y="3"/>
                                    </a:lnTo>
                                    <a:lnTo>
                                      <a:pt x="885" y="5"/>
                                    </a:lnTo>
                                    <a:lnTo>
                                      <a:pt x="886" y="3"/>
                                    </a:lnTo>
                                    <a:lnTo>
                                      <a:pt x="886" y="5"/>
                                    </a:lnTo>
                                    <a:lnTo>
                                      <a:pt x="888" y="5"/>
                                    </a:lnTo>
                                    <a:lnTo>
                                      <a:pt x="889" y="3"/>
                                    </a:lnTo>
                                    <a:lnTo>
                                      <a:pt x="889" y="5"/>
                                    </a:lnTo>
                                    <a:lnTo>
                                      <a:pt x="890" y="5"/>
                                    </a:lnTo>
                                    <a:lnTo>
                                      <a:pt x="891" y="3"/>
                                    </a:lnTo>
                                    <a:lnTo>
                                      <a:pt x="891" y="5"/>
                                    </a:lnTo>
                                    <a:lnTo>
                                      <a:pt x="892" y="3"/>
                                    </a:lnTo>
                                    <a:lnTo>
                                      <a:pt x="892" y="6"/>
                                    </a:lnTo>
                                    <a:lnTo>
                                      <a:pt x="893" y="6"/>
                                    </a:lnTo>
                                    <a:lnTo>
                                      <a:pt x="893" y="11"/>
                                    </a:lnTo>
                                    <a:lnTo>
                                      <a:pt x="894" y="6"/>
                                    </a:lnTo>
                                    <a:lnTo>
                                      <a:pt x="894" y="7"/>
                                    </a:lnTo>
                                    <a:lnTo>
                                      <a:pt x="895" y="6"/>
                                    </a:lnTo>
                                    <a:lnTo>
                                      <a:pt x="895" y="8"/>
                                    </a:lnTo>
                                    <a:lnTo>
                                      <a:pt x="897" y="6"/>
                                    </a:lnTo>
                                    <a:lnTo>
                                      <a:pt x="897" y="7"/>
                                    </a:lnTo>
                                    <a:lnTo>
                                      <a:pt x="898" y="6"/>
                                    </a:lnTo>
                                    <a:lnTo>
                                      <a:pt x="898" y="8"/>
                                    </a:lnTo>
                                    <a:lnTo>
                                      <a:pt x="899" y="6"/>
                                    </a:lnTo>
                                    <a:lnTo>
                                      <a:pt x="900" y="7"/>
                                    </a:lnTo>
                                    <a:lnTo>
                                      <a:pt x="900" y="8"/>
                                    </a:lnTo>
                                    <a:lnTo>
                                      <a:pt x="901" y="8"/>
                                    </a:lnTo>
                                    <a:lnTo>
                                      <a:pt x="901" y="11"/>
                                    </a:lnTo>
                                    <a:lnTo>
                                      <a:pt x="902" y="8"/>
                                    </a:lnTo>
                                    <a:lnTo>
                                      <a:pt x="903" y="8"/>
                                    </a:lnTo>
                                    <a:lnTo>
                                      <a:pt x="903" y="11"/>
                                    </a:lnTo>
                                    <a:lnTo>
                                      <a:pt x="905" y="8"/>
                                    </a:lnTo>
                                    <a:lnTo>
                                      <a:pt x="906" y="8"/>
                                    </a:lnTo>
                                    <a:lnTo>
                                      <a:pt x="906" y="11"/>
                                    </a:lnTo>
                                    <a:lnTo>
                                      <a:pt x="907" y="11"/>
                                    </a:lnTo>
                                    <a:lnTo>
                                      <a:pt x="908" y="11"/>
                                    </a:lnTo>
                                    <a:lnTo>
                                      <a:pt x="909" y="11"/>
                                    </a:lnTo>
                                    <a:lnTo>
                                      <a:pt x="910" y="11"/>
                                    </a:lnTo>
                                    <a:lnTo>
                                      <a:pt x="911" y="8"/>
                                    </a:lnTo>
                                    <a:lnTo>
                                      <a:pt x="911" y="11"/>
                                    </a:lnTo>
                                    <a:lnTo>
                                      <a:pt x="912" y="11"/>
                                    </a:lnTo>
                                    <a:lnTo>
                                      <a:pt x="914" y="11"/>
                                    </a:lnTo>
                                    <a:lnTo>
                                      <a:pt x="914" y="13"/>
                                    </a:lnTo>
                                    <a:lnTo>
                                      <a:pt x="915" y="13"/>
                                    </a:lnTo>
                                    <a:lnTo>
                                      <a:pt x="916" y="13"/>
                                    </a:lnTo>
                                    <a:lnTo>
                                      <a:pt x="916" y="15"/>
                                    </a:lnTo>
                                    <a:lnTo>
                                      <a:pt x="917" y="15"/>
                                    </a:lnTo>
                                    <a:lnTo>
                                      <a:pt x="918" y="16"/>
                                    </a:lnTo>
                                    <a:lnTo>
                                      <a:pt x="918" y="18"/>
                                    </a:lnTo>
                                    <a:lnTo>
                                      <a:pt x="919" y="16"/>
                                    </a:lnTo>
                                    <a:lnTo>
                                      <a:pt x="919" y="17"/>
                                    </a:lnTo>
                                    <a:lnTo>
                                      <a:pt x="920" y="17"/>
                                    </a:lnTo>
                                    <a:lnTo>
                                      <a:pt x="920" y="20"/>
                                    </a:lnTo>
                                    <a:lnTo>
                                      <a:pt x="921" y="20"/>
                                    </a:lnTo>
                                    <a:lnTo>
                                      <a:pt x="923" y="20"/>
                                    </a:lnTo>
                                    <a:lnTo>
                                      <a:pt x="923" y="21"/>
                                    </a:lnTo>
                                    <a:lnTo>
                                      <a:pt x="924" y="21"/>
                                    </a:lnTo>
                                    <a:lnTo>
                                      <a:pt x="924" y="23"/>
                                    </a:lnTo>
                                    <a:lnTo>
                                      <a:pt x="925" y="23"/>
                                    </a:lnTo>
                                    <a:lnTo>
                                      <a:pt x="925" y="25"/>
                                    </a:lnTo>
                                    <a:lnTo>
                                      <a:pt x="926" y="26"/>
                                    </a:lnTo>
                                    <a:lnTo>
                                      <a:pt x="926" y="27"/>
                                    </a:lnTo>
                                    <a:lnTo>
                                      <a:pt x="927" y="26"/>
                                    </a:lnTo>
                                    <a:lnTo>
                                      <a:pt x="927" y="29"/>
                                    </a:lnTo>
                                    <a:lnTo>
                                      <a:pt x="928" y="29"/>
                                    </a:lnTo>
                                    <a:lnTo>
                                      <a:pt x="928" y="30"/>
                                    </a:lnTo>
                                    <a:lnTo>
                                      <a:pt x="929" y="29"/>
                                    </a:lnTo>
                                    <a:lnTo>
                                      <a:pt x="929" y="30"/>
                                    </a:lnTo>
                                    <a:lnTo>
                                      <a:pt x="930" y="29"/>
                                    </a:lnTo>
                                    <a:lnTo>
                                      <a:pt x="930" y="31"/>
                                    </a:lnTo>
                                    <a:lnTo>
                                      <a:pt x="932" y="32"/>
                                    </a:lnTo>
                                    <a:lnTo>
                                      <a:pt x="933" y="32"/>
                                    </a:lnTo>
                                    <a:lnTo>
                                      <a:pt x="933" y="34"/>
                                    </a:lnTo>
                                    <a:lnTo>
                                      <a:pt x="934" y="32"/>
                                    </a:lnTo>
                                    <a:lnTo>
                                      <a:pt x="934" y="33"/>
                                    </a:lnTo>
                                    <a:lnTo>
                                      <a:pt x="935" y="32"/>
                                    </a:lnTo>
                                    <a:lnTo>
                                      <a:pt x="936" y="32"/>
                                    </a:lnTo>
                                    <a:lnTo>
                                      <a:pt x="936" y="34"/>
                                    </a:lnTo>
                                    <a:lnTo>
                                      <a:pt x="937" y="33"/>
                                    </a:lnTo>
                                    <a:lnTo>
                                      <a:pt x="937" y="34"/>
                                    </a:lnTo>
                                    <a:lnTo>
                                      <a:pt x="938" y="32"/>
                                    </a:lnTo>
                                    <a:lnTo>
                                      <a:pt x="938" y="33"/>
                                    </a:lnTo>
                                    <a:lnTo>
                                      <a:pt x="939" y="32"/>
                                    </a:lnTo>
                                    <a:lnTo>
                                      <a:pt x="939" y="34"/>
                                    </a:lnTo>
                                    <a:lnTo>
                                      <a:pt x="941" y="32"/>
                                    </a:lnTo>
                                    <a:lnTo>
                                      <a:pt x="941" y="34"/>
                                    </a:lnTo>
                                    <a:lnTo>
                                      <a:pt x="942" y="32"/>
                                    </a:lnTo>
                                    <a:lnTo>
                                      <a:pt x="942" y="34"/>
                                    </a:lnTo>
                                    <a:lnTo>
                                      <a:pt x="943" y="31"/>
                                    </a:lnTo>
                                    <a:lnTo>
                                      <a:pt x="943" y="33"/>
                                    </a:lnTo>
                                    <a:lnTo>
                                      <a:pt x="944" y="32"/>
                                    </a:lnTo>
                                    <a:lnTo>
                                      <a:pt x="944" y="33"/>
                                    </a:lnTo>
                                    <a:lnTo>
                                      <a:pt x="945" y="31"/>
                                    </a:lnTo>
                                    <a:lnTo>
                                      <a:pt x="945" y="32"/>
                                    </a:lnTo>
                                    <a:lnTo>
                                      <a:pt x="946" y="31"/>
                                    </a:lnTo>
                                    <a:lnTo>
                                      <a:pt x="946" y="32"/>
                                    </a:lnTo>
                                    <a:lnTo>
                                      <a:pt x="947" y="30"/>
                                    </a:lnTo>
                                    <a:lnTo>
                                      <a:pt x="947" y="31"/>
                                    </a:lnTo>
                                    <a:lnTo>
                                      <a:pt x="948" y="31"/>
                                    </a:lnTo>
                                    <a:lnTo>
                                      <a:pt x="948" y="32"/>
                                    </a:lnTo>
                                    <a:lnTo>
                                      <a:pt x="950" y="30"/>
                                    </a:lnTo>
                                    <a:lnTo>
                                      <a:pt x="950" y="31"/>
                                    </a:lnTo>
                                    <a:lnTo>
                                      <a:pt x="951" y="30"/>
                                    </a:lnTo>
                                    <a:lnTo>
                                      <a:pt x="951" y="31"/>
                                    </a:lnTo>
                                    <a:lnTo>
                                      <a:pt x="952" y="29"/>
                                    </a:lnTo>
                                    <a:lnTo>
                                      <a:pt x="953" y="30"/>
                                    </a:lnTo>
                                    <a:lnTo>
                                      <a:pt x="953" y="32"/>
                                    </a:lnTo>
                                    <a:lnTo>
                                      <a:pt x="954" y="30"/>
                                    </a:lnTo>
                                    <a:lnTo>
                                      <a:pt x="954" y="31"/>
                                    </a:lnTo>
                                    <a:lnTo>
                                      <a:pt x="955" y="27"/>
                                    </a:lnTo>
                                    <a:lnTo>
                                      <a:pt x="955" y="29"/>
                                    </a:lnTo>
                                    <a:lnTo>
                                      <a:pt x="956" y="29"/>
                                    </a:lnTo>
                                    <a:lnTo>
                                      <a:pt x="958" y="29"/>
                                    </a:lnTo>
                                    <a:lnTo>
                                      <a:pt x="959" y="30"/>
                                    </a:lnTo>
                                    <a:lnTo>
                                      <a:pt x="960" y="29"/>
                                    </a:lnTo>
                                    <a:lnTo>
                                      <a:pt x="960" y="31"/>
                                    </a:lnTo>
                                    <a:lnTo>
                                      <a:pt x="961" y="29"/>
                                    </a:lnTo>
                                    <a:lnTo>
                                      <a:pt x="961" y="30"/>
                                    </a:lnTo>
                                    <a:lnTo>
                                      <a:pt x="962" y="27"/>
                                    </a:lnTo>
                                    <a:lnTo>
                                      <a:pt x="962" y="29"/>
                                    </a:lnTo>
                                    <a:lnTo>
                                      <a:pt x="963" y="27"/>
                                    </a:lnTo>
                                    <a:lnTo>
                                      <a:pt x="963" y="29"/>
                                    </a:lnTo>
                                    <a:lnTo>
                                      <a:pt x="964" y="29"/>
                                    </a:lnTo>
                                    <a:lnTo>
                                      <a:pt x="965" y="26"/>
                                    </a:lnTo>
                                    <a:lnTo>
                                      <a:pt x="965" y="27"/>
                                    </a:lnTo>
                                    <a:lnTo>
                                      <a:pt x="967" y="26"/>
                                    </a:lnTo>
                                    <a:lnTo>
                                      <a:pt x="967" y="29"/>
                                    </a:lnTo>
                                    <a:lnTo>
                                      <a:pt x="968" y="26"/>
                                    </a:lnTo>
                                    <a:lnTo>
                                      <a:pt x="968" y="29"/>
                                    </a:lnTo>
                                    <a:lnTo>
                                      <a:pt x="969" y="26"/>
                                    </a:lnTo>
                                    <a:lnTo>
                                      <a:pt x="969" y="27"/>
                                    </a:lnTo>
                                    <a:lnTo>
                                      <a:pt x="970" y="26"/>
                                    </a:lnTo>
                                    <a:lnTo>
                                      <a:pt x="971" y="26"/>
                                    </a:lnTo>
                                    <a:lnTo>
                                      <a:pt x="972" y="26"/>
                                    </a:lnTo>
                                    <a:lnTo>
                                      <a:pt x="973" y="26"/>
                                    </a:lnTo>
                                    <a:lnTo>
                                      <a:pt x="974" y="26"/>
                                    </a:lnTo>
                                    <a:lnTo>
                                      <a:pt x="976" y="26"/>
                                    </a:lnTo>
                                    <a:lnTo>
                                      <a:pt x="977" y="26"/>
                                    </a:lnTo>
                                    <a:lnTo>
                                      <a:pt x="978" y="26"/>
                                    </a:lnTo>
                                    <a:lnTo>
                                      <a:pt x="978" y="30"/>
                                    </a:lnTo>
                                    <a:lnTo>
                                      <a:pt x="979" y="25"/>
                                    </a:lnTo>
                                    <a:lnTo>
                                      <a:pt x="979" y="27"/>
                                    </a:lnTo>
                                    <a:lnTo>
                                      <a:pt x="980" y="26"/>
                                    </a:lnTo>
                                    <a:lnTo>
                                      <a:pt x="981" y="26"/>
                                    </a:lnTo>
                                    <a:lnTo>
                                      <a:pt x="981" y="27"/>
                                    </a:lnTo>
                                    <a:lnTo>
                                      <a:pt x="982" y="26"/>
                                    </a:lnTo>
                                    <a:lnTo>
                                      <a:pt x="983" y="26"/>
                                    </a:lnTo>
                                    <a:lnTo>
                                      <a:pt x="983" y="29"/>
                                    </a:lnTo>
                                    <a:lnTo>
                                      <a:pt x="985" y="27"/>
                                    </a:lnTo>
                                    <a:lnTo>
                                      <a:pt x="985" y="29"/>
                                    </a:lnTo>
                                    <a:lnTo>
                                      <a:pt x="986" y="30"/>
                                    </a:lnTo>
                                    <a:lnTo>
                                      <a:pt x="987" y="30"/>
                                    </a:lnTo>
                                    <a:lnTo>
                                      <a:pt x="987" y="31"/>
                                    </a:lnTo>
                                    <a:lnTo>
                                      <a:pt x="988" y="31"/>
                                    </a:lnTo>
                                    <a:lnTo>
                                      <a:pt x="988" y="33"/>
                                    </a:lnTo>
                                    <a:lnTo>
                                      <a:pt x="989" y="30"/>
                                    </a:lnTo>
                                    <a:lnTo>
                                      <a:pt x="989" y="32"/>
                                    </a:lnTo>
                                    <a:lnTo>
                                      <a:pt x="990" y="32"/>
                                    </a:lnTo>
                                    <a:lnTo>
                                      <a:pt x="990" y="33"/>
                                    </a:lnTo>
                                    <a:lnTo>
                                      <a:pt x="991" y="33"/>
                                    </a:lnTo>
                                    <a:lnTo>
                                      <a:pt x="991" y="34"/>
                                    </a:lnTo>
                                    <a:lnTo>
                                      <a:pt x="992" y="34"/>
                                    </a:lnTo>
                                    <a:lnTo>
                                      <a:pt x="992" y="37"/>
                                    </a:lnTo>
                                    <a:lnTo>
                                      <a:pt x="994" y="35"/>
                                    </a:lnTo>
                                    <a:lnTo>
                                      <a:pt x="994" y="39"/>
                                    </a:lnTo>
                                    <a:lnTo>
                                      <a:pt x="995" y="35"/>
                                    </a:lnTo>
                                    <a:lnTo>
                                      <a:pt x="995" y="39"/>
                                    </a:lnTo>
                                    <a:lnTo>
                                      <a:pt x="996" y="37"/>
                                    </a:lnTo>
                                    <a:lnTo>
                                      <a:pt x="996" y="39"/>
                                    </a:lnTo>
                                    <a:lnTo>
                                      <a:pt x="997" y="37"/>
                                    </a:lnTo>
                                    <a:lnTo>
                                      <a:pt x="998" y="39"/>
                                    </a:lnTo>
                                    <a:lnTo>
                                      <a:pt x="999" y="39"/>
                                    </a:lnTo>
                                    <a:lnTo>
                                      <a:pt x="999" y="40"/>
                                    </a:lnTo>
                                    <a:lnTo>
                                      <a:pt x="1000" y="39"/>
                                    </a:lnTo>
                                    <a:lnTo>
                                      <a:pt x="1002" y="39"/>
                                    </a:lnTo>
                                    <a:lnTo>
                                      <a:pt x="1003" y="39"/>
                                    </a:lnTo>
                                    <a:lnTo>
                                      <a:pt x="1003" y="41"/>
                                    </a:lnTo>
                                    <a:lnTo>
                                      <a:pt x="1004" y="41"/>
                                    </a:lnTo>
                                    <a:lnTo>
                                      <a:pt x="1004" y="42"/>
                                    </a:lnTo>
                                    <a:lnTo>
                                      <a:pt x="1005" y="40"/>
                                    </a:lnTo>
                                    <a:lnTo>
                                      <a:pt x="1005" y="42"/>
                                    </a:lnTo>
                                    <a:lnTo>
                                      <a:pt x="1006" y="42"/>
                                    </a:lnTo>
                                    <a:lnTo>
                                      <a:pt x="1006" y="43"/>
                                    </a:lnTo>
                                    <a:lnTo>
                                      <a:pt x="1007" y="42"/>
                                    </a:lnTo>
                                    <a:lnTo>
                                      <a:pt x="1007" y="44"/>
                                    </a:lnTo>
                                    <a:lnTo>
                                      <a:pt x="1008" y="43"/>
                                    </a:lnTo>
                                    <a:lnTo>
                                      <a:pt x="1008" y="44"/>
                                    </a:lnTo>
                                    <a:lnTo>
                                      <a:pt x="1009" y="41"/>
                                    </a:lnTo>
                                    <a:lnTo>
                                      <a:pt x="1009" y="44"/>
                                    </a:lnTo>
                                    <a:lnTo>
                                      <a:pt x="1011" y="46"/>
                                    </a:lnTo>
                                    <a:lnTo>
                                      <a:pt x="1011" y="47"/>
                                    </a:lnTo>
                                    <a:lnTo>
                                      <a:pt x="1012" y="44"/>
                                    </a:lnTo>
                                    <a:lnTo>
                                      <a:pt x="1012" y="46"/>
                                    </a:lnTo>
                                    <a:lnTo>
                                      <a:pt x="1013" y="44"/>
                                    </a:lnTo>
                                    <a:lnTo>
                                      <a:pt x="1013" y="46"/>
                                    </a:lnTo>
                                    <a:lnTo>
                                      <a:pt x="1014" y="44"/>
                                    </a:lnTo>
                                    <a:lnTo>
                                      <a:pt x="1014" y="46"/>
                                    </a:lnTo>
                                    <a:lnTo>
                                      <a:pt x="1015" y="44"/>
                                    </a:lnTo>
                                    <a:lnTo>
                                      <a:pt x="1015" y="46"/>
                                    </a:lnTo>
                                    <a:lnTo>
                                      <a:pt x="1016" y="44"/>
                                    </a:lnTo>
                                    <a:lnTo>
                                      <a:pt x="1016" y="47"/>
                                    </a:lnTo>
                                    <a:lnTo>
                                      <a:pt x="1017" y="43"/>
                                    </a:lnTo>
                                    <a:lnTo>
                                      <a:pt x="1017" y="44"/>
                                    </a:lnTo>
                                    <a:lnTo>
                                      <a:pt x="1018" y="44"/>
                                    </a:lnTo>
                                    <a:lnTo>
                                      <a:pt x="1020" y="42"/>
                                    </a:lnTo>
                                    <a:lnTo>
                                      <a:pt x="1020" y="43"/>
                                    </a:lnTo>
                                    <a:lnTo>
                                      <a:pt x="1021" y="40"/>
                                    </a:lnTo>
                                    <a:lnTo>
                                      <a:pt x="1021" y="41"/>
                                    </a:lnTo>
                                    <a:lnTo>
                                      <a:pt x="1022" y="39"/>
                                    </a:lnTo>
                                    <a:lnTo>
                                      <a:pt x="1022" y="41"/>
                                    </a:lnTo>
                                    <a:lnTo>
                                      <a:pt x="1023" y="35"/>
                                    </a:lnTo>
                                    <a:lnTo>
                                      <a:pt x="1023" y="37"/>
                                    </a:lnTo>
                                    <a:lnTo>
                                      <a:pt x="1024" y="32"/>
                                    </a:lnTo>
                                    <a:lnTo>
                                      <a:pt x="1024" y="33"/>
                                    </a:lnTo>
                                    <a:lnTo>
                                      <a:pt x="1025" y="32"/>
                                    </a:lnTo>
                                    <a:lnTo>
                                      <a:pt x="1025" y="33"/>
                                    </a:lnTo>
                                    <a:lnTo>
                                      <a:pt x="1026" y="31"/>
                                    </a:lnTo>
                                    <a:lnTo>
                                      <a:pt x="1026" y="33"/>
                                    </a:lnTo>
                                    <a:lnTo>
                                      <a:pt x="1027" y="29"/>
                                    </a:lnTo>
                                    <a:lnTo>
                                      <a:pt x="1027" y="31"/>
                                    </a:lnTo>
                                    <a:lnTo>
                                      <a:pt x="1029" y="29"/>
                                    </a:lnTo>
                                    <a:lnTo>
                                      <a:pt x="1029" y="30"/>
                                    </a:lnTo>
                                    <a:lnTo>
                                      <a:pt x="1030" y="29"/>
                                    </a:lnTo>
                                    <a:lnTo>
                                      <a:pt x="1031" y="26"/>
                                    </a:lnTo>
                                    <a:lnTo>
                                      <a:pt x="1031" y="29"/>
                                    </a:lnTo>
                                    <a:lnTo>
                                      <a:pt x="1032" y="25"/>
                                    </a:lnTo>
                                    <a:lnTo>
                                      <a:pt x="1032" y="26"/>
                                    </a:lnTo>
                                    <a:lnTo>
                                      <a:pt x="1033" y="26"/>
                                    </a:lnTo>
                                    <a:lnTo>
                                      <a:pt x="1034" y="23"/>
                                    </a:lnTo>
                                    <a:lnTo>
                                      <a:pt x="1035" y="23"/>
                                    </a:lnTo>
                                    <a:lnTo>
                                      <a:pt x="1035" y="25"/>
                                    </a:lnTo>
                                    <a:lnTo>
                                      <a:pt x="1036" y="23"/>
                                    </a:lnTo>
                                    <a:lnTo>
                                      <a:pt x="1036" y="26"/>
                                    </a:lnTo>
                                    <a:lnTo>
                                      <a:pt x="1038" y="23"/>
                                    </a:lnTo>
                                    <a:lnTo>
                                      <a:pt x="1038" y="26"/>
                                    </a:lnTo>
                                    <a:lnTo>
                                      <a:pt x="1039" y="23"/>
                                    </a:lnTo>
                                    <a:lnTo>
                                      <a:pt x="1040" y="23"/>
                                    </a:lnTo>
                                    <a:lnTo>
                                      <a:pt x="1040" y="26"/>
                                    </a:lnTo>
                                    <a:lnTo>
                                      <a:pt x="1041" y="23"/>
                                    </a:lnTo>
                                    <a:lnTo>
                                      <a:pt x="1041" y="25"/>
                                    </a:lnTo>
                                    <a:lnTo>
                                      <a:pt x="1042" y="23"/>
                                    </a:lnTo>
                                    <a:lnTo>
                                      <a:pt x="1042" y="26"/>
                                    </a:lnTo>
                                    <a:lnTo>
                                      <a:pt x="1043" y="26"/>
                                    </a:lnTo>
                                    <a:lnTo>
                                      <a:pt x="1044" y="26"/>
                                    </a:lnTo>
                                    <a:lnTo>
                                      <a:pt x="1046" y="26"/>
                                    </a:lnTo>
                                    <a:lnTo>
                                      <a:pt x="1047" y="26"/>
                                    </a:lnTo>
                                    <a:lnTo>
                                      <a:pt x="1048" y="26"/>
                                    </a:lnTo>
                                    <a:lnTo>
                                      <a:pt x="1049" y="25"/>
                                    </a:lnTo>
                                    <a:lnTo>
                                      <a:pt x="1049" y="26"/>
                                    </a:lnTo>
                                    <a:lnTo>
                                      <a:pt x="1050" y="26"/>
                                    </a:lnTo>
                                    <a:lnTo>
                                      <a:pt x="1051" y="23"/>
                                    </a:lnTo>
                                    <a:lnTo>
                                      <a:pt x="1051" y="26"/>
                                    </a:lnTo>
                                    <a:lnTo>
                                      <a:pt x="1052" y="26"/>
                                    </a:lnTo>
                                    <a:lnTo>
                                      <a:pt x="1053" y="26"/>
                                    </a:lnTo>
                                    <a:lnTo>
                                      <a:pt x="1055" y="25"/>
                                    </a:lnTo>
                                    <a:lnTo>
                                      <a:pt x="1055" y="27"/>
                                    </a:lnTo>
                                    <a:lnTo>
                                      <a:pt x="1056" y="26"/>
                                    </a:lnTo>
                                    <a:lnTo>
                                      <a:pt x="1057" y="23"/>
                                    </a:lnTo>
                                    <a:lnTo>
                                      <a:pt x="1057" y="26"/>
                                    </a:lnTo>
                                    <a:lnTo>
                                      <a:pt x="1058" y="26"/>
                                    </a:lnTo>
                                    <a:lnTo>
                                      <a:pt x="1059" y="26"/>
                                    </a:lnTo>
                                    <a:lnTo>
                                      <a:pt x="1059" y="27"/>
                                    </a:lnTo>
                                    <a:lnTo>
                                      <a:pt x="1060" y="26"/>
                                    </a:lnTo>
                                    <a:lnTo>
                                      <a:pt x="1061" y="26"/>
                                    </a:lnTo>
                                    <a:lnTo>
                                      <a:pt x="1061" y="29"/>
                                    </a:lnTo>
                                    <a:lnTo>
                                      <a:pt x="1062" y="26"/>
                                    </a:lnTo>
                                    <a:lnTo>
                                      <a:pt x="1062" y="27"/>
                                    </a:lnTo>
                                    <a:lnTo>
                                      <a:pt x="1064" y="26"/>
                                    </a:lnTo>
                                    <a:lnTo>
                                      <a:pt x="1064" y="29"/>
                                    </a:lnTo>
                                    <a:lnTo>
                                      <a:pt x="1065" y="26"/>
                                    </a:lnTo>
                                    <a:lnTo>
                                      <a:pt x="1065" y="29"/>
                                    </a:lnTo>
                                    <a:lnTo>
                                      <a:pt x="1066" y="26"/>
                                    </a:lnTo>
                                    <a:lnTo>
                                      <a:pt x="1066" y="27"/>
                                    </a:lnTo>
                                    <a:lnTo>
                                      <a:pt x="1067" y="26"/>
                                    </a:lnTo>
                                    <a:lnTo>
                                      <a:pt x="1067" y="29"/>
                                    </a:lnTo>
                                    <a:lnTo>
                                      <a:pt x="1068" y="26"/>
                                    </a:lnTo>
                                    <a:lnTo>
                                      <a:pt x="1068" y="29"/>
                                    </a:lnTo>
                                    <a:lnTo>
                                      <a:pt x="1069" y="29"/>
                                    </a:lnTo>
                                    <a:lnTo>
                                      <a:pt x="1070" y="26"/>
                                    </a:lnTo>
                                    <a:lnTo>
                                      <a:pt x="1070" y="27"/>
                                    </a:lnTo>
                                    <a:lnTo>
                                      <a:pt x="1071" y="26"/>
                                    </a:lnTo>
                                    <a:lnTo>
                                      <a:pt x="1071" y="27"/>
                                    </a:lnTo>
                                    <a:lnTo>
                                      <a:pt x="1073" y="26"/>
                                    </a:lnTo>
                                    <a:lnTo>
                                      <a:pt x="1073" y="30"/>
                                    </a:lnTo>
                                    <a:lnTo>
                                      <a:pt x="1074" y="26"/>
                                    </a:lnTo>
                                    <a:lnTo>
                                      <a:pt x="1074" y="27"/>
                                    </a:lnTo>
                                    <a:lnTo>
                                      <a:pt x="1075" y="26"/>
                                    </a:lnTo>
                                    <a:lnTo>
                                      <a:pt x="1075" y="27"/>
                                    </a:lnTo>
                                    <a:lnTo>
                                      <a:pt x="1076" y="25"/>
                                    </a:lnTo>
                                    <a:lnTo>
                                      <a:pt x="1076" y="27"/>
                                    </a:lnTo>
                                    <a:lnTo>
                                      <a:pt x="1077" y="25"/>
                                    </a:lnTo>
                                    <a:lnTo>
                                      <a:pt x="1077" y="26"/>
                                    </a:lnTo>
                                    <a:lnTo>
                                      <a:pt x="1078" y="25"/>
                                    </a:lnTo>
                                    <a:lnTo>
                                      <a:pt x="1078" y="26"/>
                                    </a:lnTo>
                                    <a:lnTo>
                                      <a:pt x="1079" y="26"/>
                                    </a:lnTo>
                                    <a:lnTo>
                                      <a:pt x="1080" y="26"/>
                                    </a:lnTo>
                                    <a:lnTo>
                                      <a:pt x="1082" y="23"/>
                                    </a:lnTo>
                                    <a:lnTo>
                                      <a:pt x="1082" y="25"/>
                                    </a:lnTo>
                                    <a:lnTo>
                                      <a:pt x="1083" y="21"/>
                                    </a:lnTo>
                                    <a:lnTo>
                                      <a:pt x="1083" y="23"/>
                                    </a:lnTo>
                                    <a:lnTo>
                                      <a:pt x="1084" y="21"/>
                                    </a:lnTo>
                                    <a:lnTo>
                                      <a:pt x="1084" y="23"/>
                                    </a:lnTo>
                                    <a:lnTo>
                                      <a:pt x="1085" y="18"/>
                                    </a:lnTo>
                                    <a:lnTo>
                                      <a:pt x="1085" y="21"/>
                                    </a:lnTo>
                                    <a:lnTo>
                                      <a:pt x="1086" y="18"/>
                                    </a:lnTo>
                                    <a:lnTo>
                                      <a:pt x="1087" y="17"/>
                                    </a:lnTo>
                                    <a:lnTo>
                                      <a:pt x="1087" y="18"/>
                                    </a:lnTo>
                                    <a:lnTo>
                                      <a:pt x="1088" y="15"/>
                                    </a:lnTo>
                                    <a:lnTo>
                                      <a:pt x="1088" y="17"/>
                                    </a:lnTo>
                                    <a:lnTo>
                                      <a:pt x="1089" y="15"/>
                                    </a:lnTo>
                                    <a:lnTo>
                                      <a:pt x="1091" y="15"/>
                                    </a:lnTo>
                                    <a:lnTo>
                                      <a:pt x="1092" y="15"/>
                                    </a:lnTo>
                                    <a:lnTo>
                                      <a:pt x="1093" y="13"/>
                                    </a:lnTo>
                                    <a:lnTo>
                                      <a:pt x="1093" y="15"/>
                                    </a:lnTo>
                                    <a:lnTo>
                                      <a:pt x="1094" y="13"/>
                                    </a:lnTo>
                                    <a:lnTo>
                                      <a:pt x="1094" y="15"/>
                                    </a:lnTo>
                                    <a:lnTo>
                                      <a:pt x="1095" y="13"/>
                                    </a:lnTo>
                                    <a:lnTo>
                                      <a:pt x="1095" y="15"/>
                                    </a:lnTo>
                                    <a:lnTo>
                                      <a:pt x="1096" y="11"/>
                                    </a:lnTo>
                                    <a:lnTo>
                                      <a:pt x="1096" y="13"/>
                                    </a:lnTo>
                                    <a:lnTo>
                                      <a:pt x="1097" y="11"/>
                                    </a:lnTo>
                                    <a:lnTo>
                                      <a:pt x="1097" y="13"/>
                                    </a:lnTo>
                                    <a:lnTo>
                                      <a:pt x="1099" y="11"/>
                                    </a:lnTo>
                                    <a:lnTo>
                                      <a:pt x="1100" y="7"/>
                                    </a:lnTo>
                                    <a:lnTo>
                                      <a:pt x="1100" y="8"/>
                                    </a:lnTo>
                                    <a:lnTo>
                                      <a:pt x="1101" y="7"/>
                                    </a:lnTo>
                                    <a:lnTo>
                                      <a:pt x="1101" y="8"/>
                                    </a:lnTo>
                                    <a:lnTo>
                                      <a:pt x="1102" y="6"/>
                                    </a:lnTo>
                                    <a:lnTo>
                                      <a:pt x="1102" y="8"/>
                                    </a:lnTo>
                                    <a:lnTo>
                                      <a:pt x="1103" y="6"/>
                                    </a:lnTo>
                                    <a:lnTo>
                                      <a:pt x="1103" y="8"/>
                                    </a:lnTo>
                                    <a:lnTo>
                                      <a:pt x="1104" y="6"/>
                                    </a:lnTo>
                                    <a:lnTo>
                                      <a:pt x="1104" y="8"/>
                                    </a:lnTo>
                                    <a:lnTo>
                                      <a:pt x="1105" y="6"/>
                                    </a:lnTo>
                                    <a:lnTo>
                                      <a:pt x="1105" y="7"/>
                                    </a:lnTo>
                                    <a:lnTo>
                                      <a:pt x="1106" y="6"/>
                                    </a:lnTo>
                                    <a:lnTo>
                                      <a:pt x="1108" y="6"/>
                                    </a:lnTo>
                                    <a:lnTo>
                                      <a:pt x="1108" y="8"/>
                                    </a:lnTo>
                                    <a:lnTo>
                                      <a:pt x="1109" y="3"/>
                                    </a:lnTo>
                                    <a:lnTo>
                                      <a:pt x="1109" y="6"/>
                                    </a:lnTo>
                                    <a:lnTo>
                                      <a:pt x="1110" y="3"/>
                                    </a:lnTo>
                                    <a:lnTo>
                                      <a:pt x="1110" y="5"/>
                                    </a:lnTo>
                                    <a:lnTo>
                                      <a:pt x="1111" y="3"/>
                                    </a:lnTo>
                                    <a:lnTo>
                                      <a:pt x="1111" y="5"/>
                                    </a:lnTo>
                                    <a:lnTo>
                                      <a:pt x="1112" y="3"/>
                                    </a:lnTo>
                                    <a:lnTo>
                                      <a:pt x="1112" y="5"/>
                                    </a:lnTo>
                                    <a:lnTo>
                                      <a:pt x="1113" y="3"/>
                                    </a:lnTo>
                                    <a:lnTo>
                                      <a:pt x="1113" y="5"/>
                                    </a:lnTo>
                                    <a:lnTo>
                                      <a:pt x="1114" y="3"/>
                                    </a:lnTo>
                                    <a:lnTo>
                                      <a:pt x="1114" y="5"/>
                                    </a:lnTo>
                                    <a:lnTo>
                                      <a:pt x="1115" y="3"/>
                                    </a:lnTo>
                                    <a:lnTo>
                                      <a:pt x="1117" y="3"/>
                                    </a:lnTo>
                                    <a:lnTo>
                                      <a:pt x="1118" y="3"/>
                                    </a:lnTo>
                                    <a:lnTo>
                                      <a:pt x="1119" y="0"/>
                                    </a:lnTo>
                                    <a:lnTo>
                                      <a:pt x="1119" y="3"/>
                                    </a:lnTo>
                                    <a:lnTo>
                                      <a:pt x="1120" y="0"/>
                                    </a:lnTo>
                                    <a:lnTo>
                                      <a:pt x="1120" y="3"/>
                                    </a:lnTo>
                                    <a:lnTo>
                                      <a:pt x="1121" y="0"/>
                                    </a:lnTo>
                                    <a:lnTo>
                                      <a:pt x="1121" y="3"/>
                                    </a:lnTo>
                                    <a:lnTo>
                                      <a:pt x="1122" y="0"/>
                                    </a:lnTo>
                                    <a:lnTo>
                                      <a:pt x="1123" y="0"/>
                                    </a:lnTo>
                                    <a:lnTo>
                                      <a:pt x="1123" y="3"/>
                                    </a:lnTo>
                                    <a:lnTo>
                                      <a:pt x="1124" y="0"/>
                                    </a:lnTo>
                                    <a:lnTo>
                                      <a:pt x="1124" y="3"/>
                                    </a:lnTo>
                                    <a:lnTo>
                                      <a:pt x="1126" y="0"/>
                                    </a:lnTo>
                                    <a:lnTo>
                                      <a:pt x="1127" y="0"/>
                                    </a:lnTo>
                                    <a:lnTo>
                                      <a:pt x="1127" y="3"/>
                                    </a:lnTo>
                                    <a:lnTo>
                                      <a:pt x="1128" y="0"/>
                                    </a:lnTo>
                                    <a:lnTo>
                                      <a:pt x="1129" y="0"/>
                                    </a:lnTo>
                                    <a:lnTo>
                                      <a:pt x="1129" y="3"/>
                                    </a:lnTo>
                                    <a:lnTo>
                                      <a:pt x="1130" y="0"/>
                                    </a:lnTo>
                                    <a:lnTo>
                                      <a:pt x="1130" y="3"/>
                                    </a:lnTo>
                                    <a:lnTo>
                                      <a:pt x="1131" y="0"/>
                                    </a:lnTo>
                                    <a:lnTo>
                                      <a:pt x="1131" y="3"/>
                                    </a:lnTo>
                                    <a:lnTo>
                                      <a:pt x="1132" y="0"/>
                                    </a:lnTo>
                                    <a:lnTo>
                                      <a:pt x="1132" y="3"/>
                                    </a:lnTo>
                                    <a:lnTo>
                                      <a:pt x="1133" y="0"/>
                                    </a:lnTo>
                                    <a:lnTo>
                                      <a:pt x="1133" y="3"/>
                                    </a:lnTo>
                                    <a:lnTo>
                                      <a:pt x="1135" y="0"/>
                                    </a:lnTo>
                                    <a:lnTo>
                                      <a:pt x="1135" y="3"/>
                                    </a:lnTo>
                                    <a:lnTo>
                                      <a:pt x="1136" y="0"/>
                                    </a:lnTo>
                                    <a:lnTo>
                                      <a:pt x="1136" y="3"/>
                                    </a:lnTo>
                                    <a:lnTo>
                                      <a:pt x="1137" y="3"/>
                                    </a:lnTo>
                                    <a:lnTo>
                                      <a:pt x="1138" y="3"/>
                                    </a:lnTo>
                                    <a:lnTo>
                                      <a:pt x="1139" y="3"/>
                                    </a:lnTo>
                                    <a:lnTo>
                                      <a:pt x="1140" y="3"/>
                                    </a:lnTo>
                                    <a:lnTo>
                                      <a:pt x="1141" y="5"/>
                                    </a:lnTo>
                                    <a:lnTo>
                                      <a:pt x="1143" y="5"/>
                                    </a:lnTo>
                                    <a:lnTo>
                                      <a:pt x="1143" y="6"/>
                                    </a:lnTo>
                                    <a:lnTo>
                                      <a:pt x="1144" y="6"/>
                                    </a:lnTo>
                                    <a:lnTo>
                                      <a:pt x="1144" y="8"/>
                                    </a:lnTo>
                                    <a:lnTo>
                                      <a:pt x="1145" y="7"/>
                                    </a:lnTo>
                                    <a:lnTo>
                                      <a:pt x="1145" y="8"/>
                                    </a:lnTo>
                                    <a:lnTo>
                                      <a:pt x="1146" y="8"/>
                                    </a:lnTo>
                                    <a:lnTo>
                                      <a:pt x="1146" y="11"/>
                                    </a:lnTo>
                                    <a:lnTo>
                                      <a:pt x="1147" y="7"/>
                                    </a:lnTo>
                                    <a:lnTo>
                                      <a:pt x="1147" y="8"/>
                                    </a:lnTo>
                                    <a:lnTo>
                                      <a:pt x="1148" y="7"/>
                                    </a:lnTo>
                                    <a:lnTo>
                                      <a:pt x="1148" y="8"/>
                                    </a:lnTo>
                                    <a:lnTo>
                                      <a:pt x="1149" y="7"/>
                                    </a:lnTo>
                                    <a:lnTo>
                                      <a:pt x="1149" y="8"/>
                                    </a:lnTo>
                                    <a:lnTo>
                                      <a:pt x="1150" y="8"/>
                                    </a:lnTo>
                                    <a:lnTo>
                                      <a:pt x="1152" y="11"/>
                                    </a:lnTo>
                                    <a:lnTo>
                                      <a:pt x="1153" y="11"/>
                                    </a:lnTo>
                                    <a:lnTo>
                                      <a:pt x="1154" y="8"/>
                                    </a:lnTo>
                                    <a:lnTo>
                                      <a:pt x="1154" y="11"/>
                                    </a:lnTo>
                                    <a:lnTo>
                                      <a:pt x="1155" y="11"/>
                                    </a:lnTo>
                                    <a:lnTo>
                                      <a:pt x="1155" y="13"/>
                                    </a:lnTo>
                                    <a:lnTo>
                                      <a:pt x="1156" y="11"/>
                                    </a:lnTo>
                                    <a:lnTo>
                                      <a:pt x="1156" y="13"/>
                                    </a:lnTo>
                                    <a:lnTo>
                                      <a:pt x="1157" y="13"/>
                                    </a:lnTo>
                                    <a:lnTo>
                                      <a:pt x="1158" y="13"/>
                                    </a:lnTo>
                                    <a:lnTo>
                                      <a:pt x="1159" y="13"/>
                                    </a:lnTo>
                                    <a:lnTo>
                                      <a:pt x="1159" y="16"/>
                                    </a:lnTo>
                                    <a:lnTo>
                                      <a:pt x="1161" y="15"/>
                                    </a:lnTo>
                                    <a:lnTo>
                                      <a:pt x="1162" y="15"/>
                                    </a:lnTo>
                                    <a:lnTo>
                                      <a:pt x="1163" y="13"/>
                                    </a:lnTo>
                                    <a:lnTo>
                                      <a:pt x="1163" y="15"/>
                                    </a:lnTo>
                                    <a:lnTo>
                                      <a:pt x="1164" y="15"/>
                                    </a:lnTo>
                                    <a:lnTo>
                                      <a:pt x="1164" y="16"/>
                                    </a:lnTo>
                                    <a:lnTo>
                                      <a:pt x="1165" y="15"/>
                                    </a:lnTo>
                                    <a:lnTo>
                                      <a:pt x="1165" y="16"/>
                                    </a:lnTo>
                                    <a:lnTo>
                                      <a:pt x="1166" y="13"/>
                                    </a:lnTo>
                                    <a:lnTo>
                                      <a:pt x="1166" y="16"/>
                                    </a:lnTo>
                                    <a:lnTo>
                                      <a:pt x="1167" y="16"/>
                                    </a:lnTo>
                                    <a:lnTo>
                                      <a:pt x="1167" y="17"/>
                                    </a:lnTo>
                                    <a:lnTo>
                                      <a:pt x="1168" y="18"/>
                                    </a:lnTo>
                                    <a:lnTo>
                                      <a:pt x="1168" y="20"/>
                                    </a:lnTo>
                                    <a:lnTo>
                                      <a:pt x="1170" y="18"/>
                                    </a:lnTo>
                                    <a:lnTo>
                                      <a:pt x="1170" y="23"/>
                                    </a:lnTo>
                                    <a:lnTo>
                                      <a:pt x="1171" y="20"/>
                                    </a:lnTo>
                                    <a:lnTo>
                                      <a:pt x="1171" y="23"/>
                                    </a:lnTo>
                                    <a:lnTo>
                                      <a:pt x="1172" y="21"/>
                                    </a:lnTo>
                                    <a:lnTo>
                                      <a:pt x="1173" y="21"/>
                                    </a:lnTo>
                                    <a:lnTo>
                                      <a:pt x="1173" y="23"/>
                                    </a:lnTo>
                                    <a:lnTo>
                                      <a:pt x="1174" y="21"/>
                                    </a:lnTo>
                                    <a:lnTo>
                                      <a:pt x="1174" y="23"/>
                                    </a:lnTo>
                                    <a:lnTo>
                                      <a:pt x="1175" y="23"/>
                                    </a:lnTo>
                                    <a:lnTo>
                                      <a:pt x="1176" y="23"/>
                                    </a:lnTo>
                                    <a:lnTo>
                                      <a:pt x="1177" y="23"/>
                                    </a:lnTo>
                                    <a:lnTo>
                                      <a:pt x="1179" y="23"/>
                                    </a:lnTo>
                                    <a:lnTo>
                                      <a:pt x="1180" y="23"/>
                                    </a:lnTo>
                                    <a:lnTo>
                                      <a:pt x="1181" y="23"/>
                                    </a:lnTo>
                                    <a:lnTo>
                                      <a:pt x="1182" y="23"/>
                                    </a:lnTo>
                                    <a:lnTo>
                                      <a:pt x="1183" y="25"/>
                                    </a:lnTo>
                                    <a:lnTo>
                                      <a:pt x="1183" y="26"/>
                                    </a:lnTo>
                                    <a:lnTo>
                                      <a:pt x="1184" y="23"/>
                                    </a:lnTo>
                                    <a:lnTo>
                                      <a:pt x="1184" y="26"/>
                                    </a:lnTo>
                                    <a:lnTo>
                                      <a:pt x="1185" y="23"/>
                                    </a:lnTo>
                                    <a:lnTo>
                                      <a:pt x="1185" y="25"/>
                                    </a:lnTo>
                                    <a:lnTo>
                                      <a:pt x="1187" y="23"/>
                                    </a:lnTo>
                                    <a:lnTo>
                                      <a:pt x="1187" y="25"/>
                                    </a:lnTo>
                                    <a:lnTo>
                                      <a:pt x="1188" y="23"/>
                                    </a:lnTo>
                                    <a:lnTo>
                                      <a:pt x="1188" y="25"/>
                                    </a:lnTo>
                                    <a:lnTo>
                                      <a:pt x="1189" y="23"/>
                                    </a:lnTo>
                                    <a:lnTo>
                                      <a:pt x="1189" y="26"/>
                                    </a:lnTo>
                                    <a:lnTo>
                                      <a:pt x="1190" y="26"/>
                                    </a:lnTo>
                                    <a:lnTo>
                                      <a:pt x="1191" y="23"/>
                                    </a:lnTo>
                                    <a:lnTo>
                                      <a:pt x="1191" y="26"/>
                                    </a:lnTo>
                                    <a:lnTo>
                                      <a:pt x="1192" y="26"/>
                                    </a:lnTo>
                                    <a:lnTo>
                                      <a:pt x="1193" y="23"/>
                                    </a:lnTo>
                                    <a:lnTo>
                                      <a:pt x="1193" y="26"/>
                                    </a:lnTo>
                                    <a:lnTo>
                                      <a:pt x="1194" y="23"/>
                                    </a:lnTo>
                                    <a:lnTo>
                                      <a:pt x="1194" y="25"/>
                                    </a:lnTo>
                                    <a:lnTo>
                                      <a:pt x="1196" y="26"/>
                                    </a:lnTo>
                                    <a:lnTo>
                                      <a:pt x="1197" y="26"/>
                                    </a:lnTo>
                                    <a:lnTo>
                                      <a:pt x="1198" y="25"/>
                                    </a:lnTo>
                                    <a:lnTo>
                                      <a:pt x="1198" y="26"/>
                                    </a:lnTo>
                                    <a:lnTo>
                                      <a:pt x="1199" y="26"/>
                                    </a:lnTo>
                                    <a:lnTo>
                                      <a:pt x="1200" y="25"/>
                                    </a:lnTo>
                                    <a:lnTo>
                                      <a:pt x="1200" y="26"/>
                                    </a:lnTo>
                                    <a:lnTo>
                                      <a:pt x="1201" y="26"/>
                                    </a:lnTo>
                                    <a:lnTo>
                                      <a:pt x="1201" y="29"/>
                                    </a:lnTo>
                                    <a:lnTo>
                                      <a:pt x="1202" y="26"/>
                                    </a:lnTo>
                                    <a:lnTo>
                                      <a:pt x="1202" y="27"/>
                                    </a:lnTo>
                                    <a:lnTo>
                                      <a:pt x="1203" y="27"/>
                                    </a:lnTo>
                                    <a:lnTo>
                                      <a:pt x="1203" y="30"/>
                                    </a:lnTo>
                                    <a:lnTo>
                                      <a:pt x="1205" y="30"/>
                                    </a:lnTo>
                                    <a:lnTo>
                                      <a:pt x="1205" y="31"/>
                                    </a:lnTo>
                                    <a:lnTo>
                                      <a:pt x="1206" y="31"/>
                                    </a:lnTo>
                                    <a:lnTo>
                                      <a:pt x="1207" y="31"/>
                                    </a:lnTo>
                                    <a:lnTo>
                                      <a:pt x="1207" y="32"/>
                                    </a:lnTo>
                                    <a:lnTo>
                                      <a:pt x="1208" y="31"/>
                                    </a:lnTo>
                                    <a:lnTo>
                                      <a:pt x="1208" y="32"/>
                                    </a:lnTo>
                                    <a:lnTo>
                                      <a:pt x="1209" y="32"/>
                                    </a:lnTo>
                                    <a:lnTo>
                                      <a:pt x="1210" y="32"/>
                                    </a:lnTo>
                                    <a:lnTo>
                                      <a:pt x="1210" y="33"/>
                                    </a:lnTo>
                                    <a:lnTo>
                                      <a:pt x="1211" y="32"/>
                                    </a:lnTo>
                                    <a:lnTo>
                                      <a:pt x="1211" y="33"/>
                                    </a:lnTo>
                                    <a:lnTo>
                                      <a:pt x="1212" y="33"/>
                                    </a:lnTo>
                                    <a:lnTo>
                                      <a:pt x="1212" y="35"/>
                                    </a:lnTo>
                                    <a:lnTo>
                                      <a:pt x="1214" y="37"/>
                                    </a:lnTo>
                                    <a:lnTo>
                                      <a:pt x="1215" y="37"/>
                                    </a:lnTo>
                                    <a:lnTo>
                                      <a:pt x="1215" y="39"/>
                                    </a:lnTo>
                                    <a:lnTo>
                                      <a:pt x="1216" y="37"/>
                                    </a:lnTo>
                                    <a:lnTo>
                                      <a:pt x="1217" y="39"/>
                                    </a:lnTo>
                                    <a:lnTo>
                                      <a:pt x="1217" y="41"/>
                                    </a:lnTo>
                                    <a:lnTo>
                                      <a:pt x="1218" y="40"/>
                                    </a:lnTo>
                                    <a:lnTo>
                                      <a:pt x="1218" y="41"/>
                                    </a:lnTo>
                                    <a:lnTo>
                                      <a:pt x="1219" y="40"/>
                                    </a:lnTo>
                                    <a:lnTo>
                                      <a:pt x="1219" y="42"/>
                                    </a:lnTo>
                                    <a:lnTo>
                                      <a:pt x="1220" y="40"/>
                                    </a:lnTo>
                                    <a:lnTo>
                                      <a:pt x="1220" y="42"/>
                                    </a:lnTo>
                                    <a:lnTo>
                                      <a:pt x="1221" y="42"/>
                                    </a:lnTo>
                                    <a:lnTo>
                                      <a:pt x="1221" y="43"/>
                                    </a:lnTo>
                                    <a:lnTo>
                                      <a:pt x="1223" y="43"/>
                                    </a:lnTo>
                                    <a:lnTo>
                                      <a:pt x="1223" y="44"/>
                                    </a:lnTo>
                                    <a:lnTo>
                                      <a:pt x="1224" y="43"/>
                                    </a:lnTo>
                                    <a:lnTo>
                                      <a:pt x="1224" y="47"/>
                                    </a:lnTo>
                                    <a:lnTo>
                                      <a:pt x="1225" y="44"/>
                                    </a:lnTo>
                                    <a:lnTo>
                                      <a:pt x="1225" y="47"/>
                                    </a:lnTo>
                                    <a:lnTo>
                                      <a:pt x="1226" y="47"/>
                                    </a:lnTo>
                                    <a:lnTo>
                                      <a:pt x="1227" y="46"/>
                                    </a:lnTo>
                                    <a:lnTo>
                                      <a:pt x="1227" y="48"/>
                                    </a:lnTo>
                                    <a:lnTo>
                                      <a:pt x="1228" y="48"/>
                                    </a:lnTo>
                                    <a:lnTo>
                                      <a:pt x="1228" y="50"/>
                                    </a:lnTo>
                                    <a:lnTo>
                                      <a:pt x="1229" y="49"/>
                                    </a:lnTo>
                                    <a:lnTo>
                                      <a:pt x="1229" y="50"/>
                                    </a:lnTo>
                                    <a:lnTo>
                                      <a:pt x="1230" y="49"/>
                                    </a:lnTo>
                                    <a:lnTo>
                                      <a:pt x="1230" y="51"/>
                                    </a:lnTo>
                                    <a:lnTo>
                                      <a:pt x="1232" y="49"/>
                                    </a:lnTo>
                                    <a:lnTo>
                                      <a:pt x="1232" y="50"/>
                                    </a:lnTo>
                                    <a:lnTo>
                                      <a:pt x="1233" y="49"/>
                                    </a:lnTo>
                                    <a:lnTo>
                                      <a:pt x="1233" y="51"/>
                                    </a:lnTo>
                                    <a:lnTo>
                                      <a:pt x="1234" y="47"/>
                                    </a:lnTo>
                                    <a:lnTo>
                                      <a:pt x="1234" y="48"/>
                                    </a:lnTo>
                                    <a:lnTo>
                                      <a:pt x="1235" y="44"/>
                                    </a:lnTo>
                                    <a:lnTo>
                                      <a:pt x="1235" y="46"/>
                                    </a:lnTo>
                                    <a:lnTo>
                                      <a:pt x="1236" y="46"/>
                                    </a:lnTo>
                                    <a:lnTo>
                                      <a:pt x="1236" y="47"/>
                                    </a:lnTo>
                                    <a:lnTo>
                                      <a:pt x="1237" y="47"/>
                                    </a:lnTo>
                                    <a:lnTo>
                                      <a:pt x="1238" y="44"/>
                                    </a:lnTo>
                                    <a:lnTo>
                                      <a:pt x="1238" y="47"/>
                                    </a:lnTo>
                                    <a:lnTo>
                                      <a:pt x="1240" y="43"/>
                                    </a:lnTo>
                                    <a:lnTo>
                                      <a:pt x="1240" y="44"/>
                                    </a:lnTo>
                                    <a:lnTo>
                                      <a:pt x="1241" y="42"/>
                                    </a:lnTo>
                                    <a:lnTo>
                                      <a:pt x="1242" y="42"/>
                                    </a:lnTo>
                                    <a:lnTo>
                                      <a:pt x="1242" y="43"/>
                                    </a:lnTo>
                                    <a:lnTo>
                                      <a:pt x="1243" y="43"/>
                                    </a:lnTo>
                                    <a:lnTo>
                                      <a:pt x="1243" y="44"/>
                                    </a:lnTo>
                                    <a:lnTo>
                                      <a:pt x="1244" y="40"/>
                                    </a:lnTo>
                                    <a:lnTo>
                                      <a:pt x="1244" y="42"/>
                                    </a:lnTo>
                                    <a:lnTo>
                                      <a:pt x="1245" y="40"/>
                                    </a:lnTo>
                                    <a:lnTo>
                                      <a:pt x="1245" y="41"/>
                                    </a:lnTo>
                                    <a:lnTo>
                                      <a:pt x="1246" y="39"/>
                                    </a:lnTo>
                                    <a:lnTo>
                                      <a:pt x="1247" y="39"/>
                                    </a:lnTo>
                                    <a:lnTo>
                                      <a:pt x="1249" y="39"/>
                                    </a:lnTo>
                                    <a:lnTo>
                                      <a:pt x="1249" y="40"/>
                                    </a:lnTo>
                                    <a:lnTo>
                                      <a:pt x="1250" y="37"/>
                                    </a:lnTo>
                                    <a:lnTo>
                                      <a:pt x="1250" y="39"/>
                                    </a:lnTo>
                                    <a:lnTo>
                                      <a:pt x="1251" y="35"/>
                                    </a:lnTo>
                                    <a:lnTo>
                                      <a:pt x="1252" y="35"/>
                                    </a:lnTo>
                                    <a:lnTo>
                                      <a:pt x="1253" y="33"/>
                                    </a:lnTo>
                                    <a:lnTo>
                                      <a:pt x="1253" y="35"/>
                                    </a:lnTo>
                                    <a:lnTo>
                                      <a:pt x="1254" y="35"/>
                                    </a:lnTo>
                                    <a:lnTo>
                                      <a:pt x="1255" y="35"/>
                                    </a:lnTo>
                                    <a:lnTo>
                                      <a:pt x="1255" y="37"/>
                                    </a:lnTo>
                                    <a:lnTo>
                                      <a:pt x="1256" y="35"/>
                                    </a:lnTo>
                                    <a:lnTo>
                                      <a:pt x="1256" y="37"/>
                                    </a:lnTo>
                                    <a:lnTo>
                                      <a:pt x="1258" y="35"/>
                                    </a:lnTo>
                                    <a:lnTo>
                                      <a:pt x="1258" y="37"/>
                                    </a:lnTo>
                                    <a:lnTo>
                                      <a:pt x="1259" y="35"/>
                                    </a:lnTo>
                                    <a:lnTo>
                                      <a:pt x="1259" y="37"/>
                                    </a:lnTo>
                                    <a:lnTo>
                                      <a:pt x="1260" y="37"/>
                                    </a:lnTo>
                                    <a:lnTo>
                                      <a:pt x="1260" y="39"/>
                                    </a:lnTo>
                                    <a:lnTo>
                                      <a:pt x="1261" y="37"/>
                                    </a:lnTo>
                                    <a:lnTo>
                                      <a:pt x="1261" y="39"/>
                                    </a:lnTo>
                                    <a:lnTo>
                                      <a:pt x="1262" y="39"/>
                                    </a:lnTo>
                                    <a:lnTo>
                                      <a:pt x="1262" y="40"/>
                                    </a:lnTo>
                                    <a:lnTo>
                                      <a:pt x="1263" y="39"/>
                                    </a:lnTo>
                                    <a:lnTo>
                                      <a:pt x="1263" y="43"/>
                                    </a:lnTo>
                                    <a:lnTo>
                                      <a:pt x="1264" y="42"/>
                                    </a:lnTo>
                                    <a:lnTo>
                                      <a:pt x="1265" y="43"/>
                                    </a:lnTo>
                                    <a:lnTo>
                                      <a:pt x="1265" y="44"/>
                                    </a:lnTo>
                                    <a:lnTo>
                                      <a:pt x="1267" y="44"/>
                                    </a:lnTo>
                                    <a:lnTo>
                                      <a:pt x="1267" y="47"/>
                                    </a:lnTo>
                                    <a:lnTo>
                                      <a:pt x="1268" y="47"/>
                                    </a:lnTo>
                                    <a:lnTo>
                                      <a:pt x="1268" y="48"/>
                                    </a:lnTo>
                                    <a:lnTo>
                                      <a:pt x="1269" y="48"/>
                                    </a:lnTo>
                                    <a:lnTo>
                                      <a:pt x="1269" y="49"/>
                                    </a:lnTo>
                                    <a:lnTo>
                                      <a:pt x="1270" y="48"/>
                                    </a:lnTo>
                                    <a:lnTo>
                                      <a:pt x="1270" y="51"/>
                                    </a:lnTo>
                                    <a:lnTo>
                                      <a:pt x="1271" y="48"/>
                                    </a:lnTo>
                                    <a:lnTo>
                                      <a:pt x="1271" y="49"/>
                                    </a:lnTo>
                                    <a:lnTo>
                                      <a:pt x="1272" y="48"/>
                                    </a:lnTo>
                                    <a:lnTo>
                                      <a:pt x="1272" y="50"/>
                                    </a:lnTo>
                                    <a:lnTo>
                                      <a:pt x="1273" y="48"/>
                                    </a:lnTo>
                                    <a:lnTo>
                                      <a:pt x="1273" y="51"/>
                                    </a:lnTo>
                                    <a:lnTo>
                                      <a:pt x="1274" y="49"/>
                                    </a:lnTo>
                                    <a:lnTo>
                                      <a:pt x="1274" y="50"/>
                                    </a:lnTo>
                                    <a:lnTo>
                                      <a:pt x="1276" y="49"/>
                                    </a:lnTo>
                                    <a:lnTo>
                                      <a:pt x="1276" y="50"/>
                                    </a:lnTo>
                                    <a:lnTo>
                                      <a:pt x="1277" y="49"/>
                                    </a:lnTo>
                                    <a:lnTo>
                                      <a:pt x="1277" y="51"/>
                                    </a:lnTo>
                                    <a:lnTo>
                                      <a:pt x="1278" y="50"/>
                                    </a:lnTo>
                                    <a:lnTo>
                                      <a:pt x="1278" y="51"/>
                                    </a:lnTo>
                                    <a:lnTo>
                                      <a:pt x="1279" y="50"/>
                                    </a:lnTo>
                                    <a:lnTo>
                                      <a:pt x="1279" y="51"/>
                                    </a:lnTo>
                                    <a:lnTo>
                                      <a:pt x="1280" y="47"/>
                                    </a:lnTo>
                                    <a:lnTo>
                                      <a:pt x="1280" y="49"/>
                                    </a:lnTo>
                                    <a:lnTo>
                                      <a:pt x="1281" y="47"/>
                                    </a:lnTo>
                                    <a:lnTo>
                                      <a:pt x="1282" y="47"/>
                                    </a:lnTo>
                                    <a:lnTo>
                                      <a:pt x="1284" y="47"/>
                                    </a:lnTo>
                                    <a:lnTo>
                                      <a:pt x="1284" y="50"/>
                                    </a:lnTo>
                                    <a:lnTo>
                                      <a:pt x="1285" y="46"/>
                                    </a:lnTo>
                                    <a:lnTo>
                                      <a:pt x="1285" y="47"/>
                                    </a:lnTo>
                                    <a:lnTo>
                                      <a:pt x="1286" y="46"/>
                                    </a:lnTo>
                                    <a:lnTo>
                                      <a:pt x="1286" y="49"/>
                                    </a:lnTo>
                                    <a:lnTo>
                                      <a:pt x="1287" y="44"/>
                                    </a:lnTo>
                                    <a:lnTo>
                                      <a:pt x="1287" y="46"/>
                                    </a:lnTo>
                                    <a:lnTo>
                                      <a:pt x="1288" y="44"/>
                                    </a:lnTo>
                                    <a:lnTo>
                                      <a:pt x="1288" y="46"/>
                                    </a:lnTo>
                                    <a:lnTo>
                                      <a:pt x="1289" y="44"/>
                                    </a:lnTo>
                                    <a:lnTo>
                                      <a:pt x="1289" y="46"/>
                                    </a:lnTo>
                                    <a:lnTo>
                                      <a:pt x="1290" y="43"/>
                                    </a:lnTo>
                                    <a:lnTo>
                                      <a:pt x="1290" y="44"/>
                                    </a:lnTo>
                                    <a:lnTo>
                                      <a:pt x="1291" y="42"/>
                                    </a:lnTo>
                                    <a:lnTo>
                                      <a:pt x="1291" y="43"/>
                                    </a:lnTo>
                                    <a:lnTo>
                                      <a:pt x="1293" y="41"/>
                                    </a:lnTo>
                                    <a:lnTo>
                                      <a:pt x="1293" y="42"/>
                                    </a:lnTo>
                                    <a:lnTo>
                                      <a:pt x="1294" y="42"/>
                                    </a:lnTo>
                                    <a:lnTo>
                                      <a:pt x="1295" y="42"/>
                                    </a:lnTo>
                                    <a:lnTo>
                                      <a:pt x="1295" y="43"/>
                                    </a:lnTo>
                                    <a:lnTo>
                                      <a:pt x="1296" y="43"/>
                                    </a:lnTo>
                                    <a:lnTo>
                                      <a:pt x="1296" y="44"/>
                                    </a:lnTo>
                                    <a:lnTo>
                                      <a:pt x="1297" y="41"/>
                                    </a:lnTo>
                                    <a:lnTo>
                                      <a:pt x="1297" y="44"/>
                                    </a:lnTo>
                                    <a:lnTo>
                                      <a:pt x="1298" y="41"/>
                                    </a:lnTo>
                                    <a:lnTo>
                                      <a:pt x="1298" y="42"/>
                                    </a:lnTo>
                                    <a:lnTo>
                                      <a:pt x="1299" y="42"/>
                                    </a:lnTo>
                                    <a:lnTo>
                                      <a:pt x="1299" y="44"/>
                                    </a:lnTo>
                                    <a:lnTo>
                                      <a:pt x="1300" y="43"/>
                                    </a:lnTo>
                                    <a:lnTo>
                                      <a:pt x="1300" y="44"/>
                                    </a:lnTo>
                                    <a:lnTo>
                                      <a:pt x="1302" y="43"/>
                                    </a:lnTo>
                                    <a:lnTo>
                                      <a:pt x="1302" y="44"/>
                                    </a:lnTo>
                                    <a:lnTo>
                                      <a:pt x="1303" y="43"/>
                                    </a:lnTo>
                                    <a:lnTo>
                                      <a:pt x="1303" y="44"/>
                                    </a:lnTo>
                                    <a:lnTo>
                                      <a:pt x="1304" y="44"/>
                                    </a:lnTo>
                                    <a:lnTo>
                                      <a:pt x="1304" y="47"/>
                                    </a:lnTo>
                                    <a:lnTo>
                                      <a:pt x="1305" y="44"/>
                                    </a:lnTo>
                                    <a:lnTo>
                                      <a:pt x="1305" y="47"/>
                                    </a:lnTo>
                                    <a:lnTo>
                                      <a:pt x="1306" y="44"/>
                                    </a:lnTo>
                                    <a:lnTo>
                                      <a:pt x="1307" y="44"/>
                                    </a:lnTo>
                                    <a:lnTo>
                                      <a:pt x="1307" y="46"/>
                                    </a:lnTo>
                                    <a:lnTo>
                                      <a:pt x="1308" y="43"/>
                                    </a:lnTo>
                                    <a:lnTo>
                                      <a:pt x="1308" y="44"/>
                                    </a:lnTo>
                                    <a:lnTo>
                                      <a:pt x="1309" y="42"/>
                                    </a:lnTo>
                                    <a:lnTo>
                                      <a:pt x="1309" y="44"/>
                                    </a:lnTo>
                                    <a:lnTo>
                                      <a:pt x="1311" y="42"/>
                                    </a:lnTo>
                                    <a:lnTo>
                                      <a:pt x="1311" y="43"/>
                                    </a:lnTo>
                                    <a:lnTo>
                                      <a:pt x="1312" y="42"/>
                                    </a:lnTo>
                                    <a:lnTo>
                                      <a:pt x="1312" y="43"/>
                                    </a:lnTo>
                                    <a:lnTo>
                                      <a:pt x="1313" y="41"/>
                                    </a:lnTo>
                                    <a:lnTo>
                                      <a:pt x="1313" y="42"/>
                                    </a:lnTo>
                                    <a:lnTo>
                                      <a:pt x="1314" y="42"/>
                                    </a:lnTo>
                                    <a:lnTo>
                                      <a:pt x="1315" y="41"/>
                                    </a:lnTo>
                                    <a:lnTo>
                                      <a:pt x="1315" y="42"/>
                                    </a:lnTo>
                                    <a:lnTo>
                                      <a:pt x="1316" y="40"/>
                                    </a:lnTo>
                                    <a:lnTo>
                                      <a:pt x="1316" y="42"/>
                                    </a:lnTo>
                                    <a:lnTo>
                                      <a:pt x="1317" y="39"/>
                                    </a:lnTo>
                                    <a:lnTo>
                                      <a:pt x="1317" y="43"/>
                                    </a:lnTo>
                                    <a:lnTo>
                                      <a:pt x="1318" y="41"/>
                                    </a:lnTo>
                                    <a:lnTo>
                                      <a:pt x="1318" y="42"/>
                                    </a:lnTo>
                                    <a:lnTo>
                                      <a:pt x="1320" y="40"/>
                                    </a:lnTo>
                                    <a:lnTo>
                                      <a:pt x="1321" y="39"/>
                                    </a:lnTo>
                                    <a:lnTo>
                                      <a:pt x="1321" y="40"/>
                                    </a:lnTo>
                                    <a:lnTo>
                                      <a:pt x="1322" y="39"/>
                                    </a:lnTo>
                                    <a:lnTo>
                                      <a:pt x="1322" y="40"/>
                                    </a:lnTo>
                                    <a:lnTo>
                                      <a:pt x="1323" y="41"/>
                                    </a:lnTo>
                                    <a:lnTo>
                                      <a:pt x="1323" y="42"/>
                                    </a:lnTo>
                                    <a:lnTo>
                                      <a:pt x="1324" y="39"/>
                                    </a:lnTo>
                                    <a:lnTo>
                                      <a:pt x="1324" y="40"/>
                                    </a:lnTo>
                                    <a:lnTo>
                                      <a:pt x="1325" y="39"/>
                                    </a:lnTo>
                                    <a:lnTo>
                                      <a:pt x="1326" y="39"/>
                                    </a:lnTo>
                                    <a:lnTo>
                                      <a:pt x="1328" y="39"/>
                                    </a:lnTo>
                                    <a:lnTo>
                                      <a:pt x="1328" y="40"/>
                                    </a:lnTo>
                                    <a:lnTo>
                                      <a:pt x="1329" y="39"/>
                                    </a:lnTo>
                                    <a:lnTo>
                                      <a:pt x="1330" y="37"/>
                                    </a:lnTo>
                                    <a:lnTo>
                                      <a:pt x="1330" y="39"/>
                                    </a:lnTo>
                                    <a:lnTo>
                                      <a:pt x="1331" y="37"/>
                                    </a:lnTo>
                                    <a:lnTo>
                                      <a:pt x="1331" y="39"/>
                                    </a:lnTo>
                                    <a:lnTo>
                                      <a:pt x="1332" y="37"/>
                                    </a:lnTo>
                                    <a:lnTo>
                                      <a:pt x="1333" y="35"/>
                                    </a:lnTo>
                                    <a:lnTo>
                                      <a:pt x="1334" y="35"/>
                                    </a:lnTo>
                                    <a:lnTo>
                                      <a:pt x="1335" y="37"/>
                                    </a:lnTo>
                                    <a:lnTo>
                                      <a:pt x="1337" y="35"/>
                                    </a:lnTo>
                                    <a:lnTo>
                                      <a:pt x="1338" y="34"/>
                                    </a:lnTo>
                                    <a:lnTo>
                                      <a:pt x="1338" y="37"/>
                                    </a:lnTo>
                                    <a:lnTo>
                                      <a:pt x="1339" y="35"/>
                                    </a:lnTo>
                                    <a:lnTo>
                                      <a:pt x="1339" y="37"/>
                                    </a:lnTo>
                                    <a:lnTo>
                                      <a:pt x="1340" y="33"/>
                                    </a:lnTo>
                                    <a:lnTo>
                                      <a:pt x="1340" y="35"/>
                                    </a:lnTo>
                                    <a:lnTo>
                                      <a:pt x="1341" y="35"/>
                                    </a:lnTo>
                                    <a:lnTo>
                                      <a:pt x="1342" y="35"/>
                                    </a:lnTo>
                                    <a:lnTo>
                                      <a:pt x="1343" y="35"/>
                                    </a:lnTo>
                                    <a:lnTo>
                                      <a:pt x="1343" y="37"/>
                                    </a:lnTo>
                                    <a:lnTo>
                                      <a:pt x="1344" y="35"/>
                                    </a:lnTo>
                                    <a:lnTo>
                                      <a:pt x="1344" y="37"/>
                                    </a:lnTo>
                                    <a:lnTo>
                                      <a:pt x="1346" y="34"/>
                                    </a:lnTo>
                                    <a:lnTo>
                                      <a:pt x="1346" y="35"/>
                                    </a:lnTo>
                                    <a:lnTo>
                                      <a:pt x="1347" y="34"/>
                                    </a:lnTo>
                                    <a:lnTo>
                                      <a:pt x="1347" y="35"/>
                                    </a:lnTo>
                                    <a:lnTo>
                                      <a:pt x="1348" y="35"/>
                                    </a:lnTo>
                                    <a:lnTo>
                                      <a:pt x="1349" y="34"/>
                                    </a:lnTo>
                                    <a:lnTo>
                                      <a:pt x="1349" y="37"/>
                                    </a:lnTo>
                                    <a:lnTo>
                                      <a:pt x="1350" y="35"/>
                                    </a:lnTo>
                                    <a:lnTo>
                                      <a:pt x="1350" y="37"/>
                                    </a:lnTo>
                                    <a:lnTo>
                                      <a:pt x="1351" y="35"/>
                                    </a:lnTo>
                                    <a:lnTo>
                                      <a:pt x="1351" y="37"/>
                                    </a:lnTo>
                                    <a:lnTo>
                                      <a:pt x="1352" y="35"/>
                                    </a:lnTo>
                                    <a:lnTo>
                                      <a:pt x="1352" y="37"/>
                                    </a:lnTo>
                                    <a:lnTo>
                                      <a:pt x="1353" y="35"/>
                                    </a:lnTo>
                                    <a:lnTo>
                                      <a:pt x="1353" y="37"/>
                                    </a:lnTo>
                                    <a:lnTo>
                                      <a:pt x="1355" y="35"/>
                                    </a:lnTo>
                                    <a:lnTo>
                                      <a:pt x="1356" y="35"/>
                                    </a:lnTo>
                                    <a:lnTo>
                                      <a:pt x="1356" y="37"/>
                                    </a:lnTo>
                                    <a:lnTo>
                                      <a:pt x="1357" y="35"/>
                                    </a:lnTo>
                                    <a:lnTo>
                                      <a:pt x="1358" y="35"/>
                                    </a:lnTo>
                                    <a:lnTo>
                                      <a:pt x="1358" y="37"/>
                                    </a:lnTo>
                                    <a:lnTo>
                                      <a:pt x="1359" y="35"/>
                                    </a:lnTo>
                                    <a:lnTo>
                                      <a:pt x="1359" y="37"/>
                                    </a:lnTo>
                                    <a:lnTo>
                                      <a:pt x="1360" y="35"/>
                                    </a:lnTo>
                                    <a:lnTo>
                                      <a:pt x="1360" y="37"/>
                                    </a:lnTo>
                                    <a:lnTo>
                                      <a:pt x="1361" y="34"/>
                                    </a:lnTo>
                                    <a:lnTo>
                                      <a:pt x="1361" y="35"/>
                                    </a:lnTo>
                                    <a:lnTo>
                                      <a:pt x="1362" y="34"/>
                                    </a:lnTo>
                                    <a:lnTo>
                                      <a:pt x="1362" y="35"/>
                                    </a:lnTo>
                                    <a:lnTo>
                                      <a:pt x="1364" y="34"/>
                                    </a:lnTo>
                                    <a:lnTo>
                                      <a:pt x="1364" y="35"/>
                                    </a:lnTo>
                                    <a:lnTo>
                                      <a:pt x="1365" y="35"/>
                                    </a:lnTo>
                                    <a:lnTo>
                                      <a:pt x="1365" y="37"/>
                                    </a:lnTo>
                                    <a:lnTo>
                                      <a:pt x="1366" y="35"/>
                                    </a:lnTo>
                                    <a:lnTo>
                                      <a:pt x="1367" y="35"/>
                                    </a:lnTo>
                                    <a:lnTo>
                                      <a:pt x="1367" y="37"/>
                                    </a:lnTo>
                                    <a:lnTo>
                                      <a:pt x="1368" y="35"/>
                                    </a:lnTo>
                                    <a:lnTo>
                                      <a:pt x="1368" y="37"/>
                                    </a:lnTo>
                                    <a:lnTo>
                                      <a:pt x="1369" y="35"/>
                                    </a:lnTo>
                                    <a:lnTo>
                                      <a:pt x="1370" y="34"/>
                                    </a:lnTo>
                                    <a:lnTo>
                                      <a:pt x="1370" y="35"/>
                                    </a:lnTo>
                                    <a:lnTo>
                                      <a:pt x="1371" y="33"/>
                                    </a:lnTo>
                                    <a:lnTo>
                                      <a:pt x="1371" y="34"/>
                                    </a:lnTo>
                                    <a:lnTo>
                                      <a:pt x="1373" y="35"/>
                                    </a:lnTo>
                                    <a:lnTo>
                                      <a:pt x="1373" y="37"/>
                                    </a:lnTo>
                                    <a:lnTo>
                                      <a:pt x="1374" y="37"/>
                                    </a:lnTo>
                                    <a:lnTo>
                                      <a:pt x="1375" y="35"/>
                                    </a:lnTo>
                                    <a:lnTo>
                                      <a:pt x="1375" y="39"/>
                                    </a:lnTo>
                                    <a:lnTo>
                                      <a:pt x="1376" y="35"/>
                                    </a:lnTo>
                                    <a:lnTo>
                                      <a:pt x="1376" y="39"/>
                                    </a:lnTo>
                                    <a:lnTo>
                                      <a:pt x="1377" y="39"/>
                                    </a:lnTo>
                                    <a:lnTo>
                                      <a:pt x="1378" y="39"/>
                                    </a:lnTo>
                                    <a:lnTo>
                                      <a:pt x="1379" y="40"/>
                                    </a:lnTo>
                                    <a:lnTo>
                                      <a:pt x="1379" y="41"/>
                                    </a:lnTo>
                                    <a:lnTo>
                                      <a:pt x="1381" y="39"/>
                                    </a:lnTo>
                                    <a:lnTo>
                                      <a:pt x="1381" y="42"/>
                                    </a:lnTo>
                                    <a:lnTo>
                                      <a:pt x="1382" y="41"/>
                                    </a:lnTo>
                                    <a:lnTo>
                                      <a:pt x="1382" y="42"/>
                                    </a:lnTo>
                                    <a:lnTo>
                                      <a:pt x="1383" y="42"/>
                                    </a:lnTo>
                                    <a:lnTo>
                                      <a:pt x="1383" y="43"/>
                                    </a:lnTo>
                                    <a:lnTo>
                                      <a:pt x="1384" y="42"/>
                                    </a:lnTo>
                                    <a:lnTo>
                                      <a:pt x="1384" y="44"/>
                                    </a:lnTo>
                                    <a:lnTo>
                                      <a:pt x="1385" y="42"/>
                                    </a:lnTo>
                                    <a:lnTo>
                                      <a:pt x="1386" y="42"/>
                                    </a:lnTo>
                                    <a:lnTo>
                                      <a:pt x="1386" y="44"/>
                                    </a:lnTo>
                                    <a:lnTo>
                                      <a:pt x="1387" y="44"/>
                                    </a:lnTo>
                                    <a:lnTo>
                                      <a:pt x="1387" y="47"/>
                                    </a:lnTo>
                                    <a:lnTo>
                                      <a:pt x="1388" y="44"/>
                                    </a:lnTo>
                                    <a:lnTo>
                                      <a:pt x="1388" y="46"/>
                                    </a:lnTo>
                                    <a:lnTo>
                                      <a:pt x="1390" y="47"/>
                                    </a:lnTo>
                                    <a:lnTo>
                                      <a:pt x="1391" y="46"/>
                                    </a:lnTo>
                                    <a:lnTo>
                                      <a:pt x="1391" y="48"/>
                                    </a:lnTo>
                                    <a:lnTo>
                                      <a:pt x="1392" y="47"/>
                                    </a:lnTo>
                                    <a:lnTo>
                                      <a:pt x="1392" y="48"/>
                                    </a:lnTo>
                                    <a:lnTo>
                                      <a:pt x="1393" y="47"/>
                                    </a:lnTo>
                                    <a:lnTo>
                                      <a:pt x="1394" y="48"/>
                                    </a:lnTo>
                                    <a:lnTo>
                                      <a:pt x="1394" y="49"/>
                                    </a:lnTo>
                                    <a:lnTo>
                                      <a:pt x="1395" y="49"/>
                                    </a:lnTo>
                                    <a:lnTo>
                                      <a:pt x="1395" y="50"/>
                                    </a:lnTo>
                                    <a:lnTo>
                                      <a:pt x="1396" y="48"/>
                                    </a:lnTo>
                                    <a:lnTo>
                                      <a:pt x="1396" y="49"/>
                                    </a:lnTo>
                                    <a:lnTo>
                                      <a:pt x="1397" y="48"/>
                                    </a:lnTo>
                                    <a:lnTo>
                                      <a:pt x="1397" y="51"/>
                                    </a:lnTo>
                                    <a:lnTo>
                                      <a:pt x="1399" y="50"/>
                                    </a:lnTo>
                                    <a:lnTo>
                                      <a:pt x="1399" y="51"/>
                                    </a:lnTo>
                                    <a:lnTo>
                                      <a:pt x="1400" y="49"/>
                                    </a:lnTo>
                                    <a:lnTo>
                                      <a:pt x="1400" y="50"/>
                                    </a:lnTo>
                                    <a:lnTo>
                                      <a:pt x="1401" y="51"/>
                                    </a:lnTo>
                                    <a:lnTo>
                                      <a:pt x="1402" y="52"/>
                                    </a:lnTo>
                                    <a:lnTo>
                                      <a:pt x="1403" y="51"/>
                                    </a:lnTo>
                                    <a:lnTo>
                                      <a:pt x="1403" y="52"/>
                                    </a:lnTo>
                                    <a:lnTo>
                                      <a:pt x="1404" y="52"/>
                                    </a:lnTo>
                                    <a:lnTo>
                                      <a:pt x="1404" y="55"/>
                                    </a:lnTo>
                                    <a:lnTo>
                                      <a:pt x="1405" y="52"/>
                                    </a:lnTo>
                                    <a:lnTo>
                                      <a:pt x="1406" y="51"/>
                                    </a:lnTo>
                                    <a:lnTo>
                                      <a:pt x="1406" y="52"/>
                                    </a:lnTo>
                                    <a:lnTo>
                                      <a:pt x="1408" y="51"/>
                                    </a:lnTo>
                                    <a:lnTo>
                                      <a:pt x="1408" y="52"/>
                                    </a:lnTo>
                                    <a:lnTo>
                                      <a:pt x="1409" y="51"/>
                                    </a:lnTo>
                                    <a:lnTo>
                                      <a:pt x="1409" y="52"/>
                                    </a:lnTo>
                                    <a:lnTo>
                                      <a:pt x="1410" y="50"/>
                                    </a:lnTo>
                                    <a:lnTo>
                                      <a:pt x="1410" y="51"/>
                                    </a:lnTo>
                                    <a:lnTo>
                                      <a:pt x="1411" y="50"/>
                                    </a:lnTo>
                                    <a:lnTo>
                                      <a:pt x="1411" y="51"/>
                                    </a:lnTo>
                                    <a:lnTo>
                                      <a:pt x="1412" y="51"/>
                                    </a:lnTo>
                                    <a:lnTo>
                                      <a:pt x="1413" y="48"/>
                                    </a:lnTo>
                                    <a:lnTo>
                                      <a:pt x="1413" y="50"/>
                                    </a:lnTo>
                                    <a:lnTo>
                                      <a:pt x="1414" y="48"/>
                                    </a:lnTo>
                                    <a:lnTo>
                                      <a:pt x="1414" y="49"/>
                                    </a:lnTo>
                                    <a:lnTo>
                                      <a:pt x="1415" y="49"/>
                                    </a:lnTo>
                                    <a:lnTo>
                                      <a:pt x="1415" y="51"/>
                                    </a:lnTo>
                                    <a:lnTo>
                                      <a:pt x="1417" y="50"/>
                                    </a:lnTo>
                                    <a:lnTo>
                                      <a:pt x="1417" y="52"/>
                                    </a:lnTo>
                                    <a:lnTo>
                                      <a:pt x="1418" y="51"/>
                                    </a:lnTo>
                                    <a:lnTo>
                                      <a:pt x="1418" y="52"/>
                                    </a:lnTo>
                                    <a:lnTo>
                                      <a:pt x="1419" y="51"/>
                                    </a:lnTo>
                                    <a:lnTo>
                                      <a:pt x="1420" y="50"/>
                                    </a:lnTo>
                                    <a:lnTo>
                                      <a:pt x="1420" y="51"/>
                                    </a:lnTo>
                                    <a:lnTo>
                                      <a:pt x="1421" y="49"/>
                                    </a:lnTo>
                                    <a:lnTo>
                                      <a:pt x="1421" y="50"/>
                                    </a:lnTo>
                                    <a:lnTo>
                                      <a:pt x="1422" y="48"/>
                                    </a:lnTo>
                                    <a:lnTo>
                                      <a:pt x="1422" y="49"/>
                                    </a:lnTo>
                                    <a:lnTo>
                                      <a:pt x="1423" y="48"/>
                                    </a:lnTo>
                                    <a:lnTo>
                                      <a:pt x="1423" y="50"/>
                                    </a:lnTo>
                                    <a:lnTo>
                                      <a:pt x="1425" y="48"/>
                                    </a:lnTo>
                                    <a:lnTo>
                                      <a:pt x="1425" y="51"/>
                                    </a:lnTo>
                                    <a:lnTo>
                                      <a:pt x="1426" y="48"/>
                                    </a:lnTo>
                                    <a:lnTo>
                                      <a:pt x="1426" y="51"/>
                                    </a:lnTo>
                                    <a:lnTo>
                                      <a:pt x="1427" y="51"/>
                                    </a:lnTo>
                                    <a:lnTo>
                                      <a:pt x="1428" y="51"/>
                                    </a:lnTo>
                                    <a:lnTo>
                                      <a:pt x="1428" y="52"/>
                                    </a:lnTo>
                                    <a:lnTo>
                                      <a:pt x="1429" y="51"/>
                                    </a:lnTo>
                                    <a:lnTo>
                                      <a:pt x="1429" y="52"/>
                                    </a:lnTo>
                                    <a:lnTo>
                                      <a:pt x="1430" y="52"/>
                                    </a:lnTo>
                                    <a:lnTo>
                                      <a:pt x="1431" y="55"/>
                                    </a:lnTo>
                                    <a:lnTo>
                                      <a:pt x="1432" y="51"/>
                                    </a:lnTo>
                                    <a:lnTo>
                                      <a:pt x="1432" y="52"/>
                                    </a:lnTo>
                                    <a:lnTo>
                                      <a:pt x="1434" y="52"/>
                                    </a:lnTo>
                                    <a:lnTo>
                                      <a:pt x="1435" y="52"/>
                                    </a:lnTo>
                                    <a:lnTo>
                                      <a:pt x="1435" y="55"/>
                                    </a:lnTo>
                                    <a:lnTo>
                                      <a:pt x="1436" y="55"/>
                                    </a:lnTo>
                                    <a:lnTo>
                                      <a:pt x="1437" y="51"/>
                                    </a:lnTo>
                                    <a:lnTo>
                                      <a:pt x="1437" y="52"/>
                                    </a:lnTo>
                                    <a:lnTo>
                                      <a:pt x="1438" y="50"/>
                                    </a:lnTo>
                                    <a:lnTo>
                                      <a:pt x="1438" y="52"/>
                                    </a:lnTo>
                                    <a:lnTo>
                                      <a:pt x="1439" y="51"/>
                                    </a:lnTo>
                                    <a:lnTo>
                                      <a:pt x="1439" y="52"/>
                                    </a:lnTo>
                                    <a:lnTo>
                                      <a:pt x="1440" y="51"/>
                                    </a:lnTo>
                                    <a:lnTo>
                                      <a:pt x="1440" y="52"/>
                                    </a:lnTo>
                                    <a:lnTo>
                                      <a:pt x="1441" y="51"/>
                                    </a:lnTo>
                                    <a:lnTo>
                                      <a:pt x="1441" y="52"/>
                                    </a:lnTo>
                                    <a:lnTo>
                                      <a:pt x="1443" y="51"/>
                                    </a:lnTo>
                                    <a:lnTo>
                                      <a:pt x="1443" y="52"/>
                                    </a:lnTo>
                                    <a:lnTo>
                                      <a:pt x="1444" y="51"/>
                                    </a:lnTo>
                                    <a:lnTo>
                                      <a:pt x="1444" y="52"/>
                                    </a:lnTo>
                                    <a:lnTo>
                                      <a:pt x="1445" y="52"/>
                                    </a:lnTo>
                                    <a:lnTo>
                                      <a:pt x="1446" y="50"/>
                                    </a:lnTo>
                                    <a:lnTo>
                                      <a:pt x="1446" y="51"/>
                                    </a:lnTo>
                                    <a:lnTo>
                                      <a:pt x="1447" y="50"/>
                                    </a:lnTo>
                                    <a:lnTo>
                                      <a:pt x="1447" y="51"/>
                                    </a:lnTo>
                                    <a:lnTo>
                                      <a:pt x="1448" y="51"/>
                                    </a:lnTo>
                                    <a:lnTo>
                                      <a:pt x="1449" y="51"/>
                                    </a:lnTo>
                                    <a:lnTo>
                                      <a:pt x="1449" y="52"/>
                                    </a:lnTo>
                                    <a:lnTo>
                                      <a:pt x="1450" y="51"/>
                                    </a:lnTo>
                                    <a:lnTo>
                                      <a:pt x="1452" y="51"/>
                                    </a:lnTo>
                                    <a:lnTo>
                                      <a:pt x="1452" y="52"/>
                                    </a:lnTo>
                                    <a:lnTo>
                                      <a:pt x="1453" y="51"/>
                                    </a:lnTo>
                                    <a:lnTo>
                                      <a:pt x="1453" y="52"/>
                                    </a:lnTo>
                                    <a:lnTo>
                                      <a:pt x="1454" y="50"/>
                                    </a:lnTo>
                                    <a:lnTo>
                                      <a:pt x="1454" y="51"/>
                                    </a:lnTo>
                                    <a:lnTo>
                                      <a:pt x="1455" y="51"/>
                                    </a:lnTo>
                                    <a:lnTo>
                                      <a:pt x="1456" y="52"/>
                                    </a:lnTo>
                                    <a:lnTo>
                                      <a:pt x="1457" y="50"/>
                                    </a:lnTo>
                                    <a:lnTo>
                                      <a:pt x="1457" y="51"/>
                                    </a:lnTo>
                                    <a:lnTo>
                                      <a:pt x="1458" y="51"/>
                                    </a:lnTo>
                                    <a:lnTo>
                                      <a:pt x="1458" y="52"/>
                                    </a:lnTo>
                                    <a:lnTo>
                                      <a:pt x="1459" y="51"/>
                                    </a:lnTo>
                                    <a:lnTo>
                                      <a:pt x="1461" y="51"/>
                                    </a:lnTo>
                                    <a:lnTo>
                                      <a:pt x="1462" y="51"/>
                                    </a:lnTo>
                                    <a:lnTo>
                                      <a:pt x="1462" y="55"/>
                                    </a:lnTo>
                                    <a:lnTo>
                                      <a:pt x="1463" y="52"/>
                                    </a:lnTo>
                                    <a:lnTo>
                                      <a:pt x="1463" y="55"/>
                                    </a:lnTo>
                                    <a:lnTo>
                                      <a:pt x="1464" y="52"/>
                                    </a:lnTo>
                                    <a:lnTo>
                                      <a:pt x="1464" y="55"/>
                                    </a:lnTo>
                                    <a:lnTo>
                                      <a:pt x="1465" y="52"/>
                                    </a:lnTo>
                                    <a:lnTo>
                                      <a:pt x="1465" y="55"/>
                                    </a:lnTo>
                                    <a:lnTo>
                                      <a:pt x="1466" y="52"/>
                                    </a:lnTo>
                                    <a:lnTo>
                                      <a:pt x="1467" y="55"/>
                                    </a:lnTo>
                                    <a:lnTo>
                                      <a:pt x="1469" y="55"/>
                                    </a:lnTo>
                                    <a:lnTo>
                                      <a:pt x="1470" y="55"/>
                                    </a:lnTo>
                                    <a:lnTo>
                                      <a:pt x="1471" y="55"/>
                                    </a:lnTo>
                                    <a:lnTo>
                                      <a:pt x="1471" y="57"/>
                                    </a:lnTo>
                                    <a:lnTo>
                                      <a:pt x="1472" y="55"/>
                                    </a:lnTo>
                                    <a:lnTo>
                                      <a:pt x="1472" y="57"/>
                                    </a:lnTo>
                                    <a:lnTo>
                                      <a:pt x="1473" y="57"/>
                                    </a:lnTo>
                                    <a:lnTo>
                                      <a:pt x="1473" y="58"/>
                                    </a:lnTo>
                                    <a:lnTo>
                                      <a:pt x="1474" y="58"/>
                                    </a:lnTo>
                                    <a:lnTo>
                                      <a:pt x="1475" y="58"/>
                                    </a:lnTo>
                                    <a:lnTo>
                                      <a:pt x="1476" y="58"/>
                                    </a:lnTo>
                                    <a:lnTo>
                                      <a:pt x="1476" y="59"/>
                                    </a:lnTo>
                                    <a:lnTo>
                                      <a:pt x="1478" y="58"/>
                                    </a:lnTo>
                                    <a:lnTo>
                                      <a:pt x="1478" y="59"/>
                                    </a:lnTo>
                                    <a:lnTo>
                                      <a:pt x="1479" y="59"/>
                                    </a:lnTo>
                                    <a:lnTo>
                                      <a:pt x="1479" y="60"/>
                                    </a:lnTo>
                                    <a:lnTo>
                                      <a:pt x="1480" y="58"/>
                                    </a:lnTo>
                                    <a:lnTo>
                                      <a:pt x="1480" y="59"/>
                                    </a:lnTo>
                                    <a:lnTo>
                                      <a:pt x="1481" y="58"/>
                                    </a:lnTo>
                                    <a:lnTo>
                                      <a:pt x="1481" y="60"/>
                                    </a:lnTo>
                                    <a:lnTo>
                                      <a:pt x="1482" y="58"/>
                                    </a:lnTo>
                                    <a:lnTo>
                                      <a:pt x="1482" y="61"/>
                                    </a:lnTo>
                                    <a:lnTo>
                                      <a:pt x="1483" y="59"/>
                                    </a:lnTo>
                                    <a:lnTo>
                                      <a:pt x="1483" y="60"/>
                                    </a:lnTo>
                                    <a:lnTo>
                                      <a:pt x="1484" y="60"/>
                                    </a:lnTo>
                                    <a:lnTo>
                                      <a:pt x="1484" y="61"/>
                                    </a:lnTo>
                                    <a:lnTo>
                                      <a:pt x="1485" y="60"/>
                                    </a:lnTo>
                                    <a:lnTo>
                                      <a:pt x="1485" y="62"/>
                                    </a:lnTo>
                                    <a:lnTo>
                                      <a:pt x="1487" y="60"/>
                                    </a:lnTo>
                                    <a:lnTo>
                                      <a:pt x="1488" y="60"/>
                                    </a:lnTo>
                                    <a:lnTo>
                                      <a:pt x="1489" y="60"/>
                                    </a:lnTo>
                                    <a:lnTo>
                                      <a:pt x="1489" y="61"/>
                                    </a:lnTo>
                                    <a:lnTo>
                                      <a:pt x="1490" y="59"/>
                                    </a:lnTo>
                                    <a:lnTo>
                                      <a:pt x="1490" y="60"/>
                                    </a:lnTo>
                                    <a:lnTo>
                                      <a:pt x="1491" y="58"/>
                                    </a:lnTo>
                                    <a:lnTo>
                                      <a:pt x="1491" y="60"/>
                                    </a:lnTo>
                                    <a:lnTo>
                                      <a:pt x="1492" y="58"/>
                                    </a:lnTo>
                                    <a:lnTo>
                                      <a:pt x="1492" y="59"/>
                                    </a:lnTo>
                                    <a:lnTo>
                                      <a:pt x="1493" y="58"/>
                                    </a:lnTo>
                                    <a:lnTo>
                                      <a:pt x="1493" y="59"/>
                                    </a:lnTo>
                                    <a:lnTo>
                                      <a:pt x="1494" y="58"/>
                                    </a:lnTo>
                                    <a:lnTo>
                                      <a:pt x="1496" y="58"/>
                                    </a:lnTo>
                                    <a:lnTo>
                                      <a:pt x="1496" y="60"/>
                                    </a:lnTo>
                                    <a:lnTo>
                                      <a:pt x="1497" y="57"/>
                                    </a:lnTo>
                                    <a:lnTo>
                                      <a:pt x="1497" y="58"/>
                                    </a:lnTo>
                                    <a:lnTo>
                                      <a:pt x="1498" y="57"/>
                                    </a:lnTo>
                                    <a:lnTo>
                                      <a:pt x="1498" y="58"/>
                                    </a:lnTo>
                                    <a:lnTo>
                                      <a:pt x="1499" y="55"/>
                                    </a:lnTo>
                                    <a:lnTo>
                                      <a:pt x="1500" y="55"/>
                                    </a:lnTo>
                                    <a:lnTo>
                                      <a:pt x="1500" y="57"/>
                                    </a:lnTo>
                                    <a:lnTo>
                                      <a:pt x="1501" y="52"/>
                                    </a:lnTo>
                                    <a:lnTo>
                                      <a:pt x="1501" y="55"/>
                                    </a:lnTo>
                                    <a:lnTo>
                                      <a:pt x="1502" y="52"/>
                                    </a:lnTo>
                                    <a:lnTo>
                                      <a:pt x="1502" y="55"/>
                                    </a:lnTo>
                                    <a:lnTo>
                                      <a:pt x="1503" y="52"/>
                                    </a:lnTo>
                                    <a:lnTo>
                                      <a:pt x="1505" y="52"/>
                                    </a:lnTo>
                                    <a:lnTo>
                                      <a:pt x="1506" y="52"/>
                                    </a:lnTo>
                                    <a:lnTo>
                                      <a:pt x="1506" y="55"/>
                                    </a:lnTo>
                                    <a:lnTo>
                                      <a:pt x="1507" y="51"/>
                                    </a:lnTo>
                                    <a:lnTo>
                                      <a:pt x="1507" y="52"/>
                                    </a:lnTo>
                                    <a:lnTo>
                                      <a:pt x="1508" y="52"/>
                                    </a:lnTo>
                                    <a:lnTo>
                                      <a:pt x="1508" y="55"/>
                                    </a:lnTo>
                                    <a:lnTo>
                                      <a:pt x="1509" y="52"/>
                                    </a:lnTo>
                                    <a:lnTo>
                                      <a:pt x="1509" y="55"/>
                                    </a:lnTo>
                                    <a:lnTo>
                                      <a:pt x="1510" y="55"/>
                                    </a:lnTo>
                                    <a:lnTo>
                                      <a:pt x="1511" y="51"/>
                                    </a:lnTo>
                                    <a:lnTo>
                                      <a:pt x="1511" y="52"/>
                                    </a:lnTo>
                                    <a:lnTo>
                                      <a:pt x="1512" y="51"/>
                                    </a:lnTo>
                                    <a:lnTo>
                                      <a:pt x="1512" y="52"/>
                                    </a:lnTo>
                                    <a:lnTo>
                                      <a:pt x="1514" y="52"/>
                                    </a:lnTo>
                                    <a:lnTo>
                                      <a:pt x="1514" y="55"/>
                                    </a:lnTo>
                                    <a:lnTo>
                                      <a:pt x="1515" y="50"/>
                                    </a:lnTo>
                                    <a:lnTo>
                                      <a:pt x="1515" y="52"/>
                                    </a:lnTo>
                                    <a:lnTo>
                                      <a:pt x="1516" y="51"/>
                                    </a:lnTo>
                                    <a:lnTo>
                                      <a:pt x="1516" y="52"/>
                                    </a:lnTo>
                                    <a:lnTo>
                                      <a:pt x="1517" y="52"/>
                                    </a:lnTo>
                                    <a:lnTo>
                                      <a:pt x="1517" y="55"/>
                                    </a:lnTo>
                                    <a:lnTo>
                                      <a:pt x="1518" y="52"/>
                                    </a:lnTo>
                                    <a:lnTo>
                                      <a:pt x="1519" y="51"/>
                                    </a:lnTo>
                                    <a:lnTo>
                                      <a:pt x="1519" y="52"/>
                                    </a:lnTo>
                                    <a:lnTo>
                                      <a:pt x="1520" y="51"/>
                                    </a:lnTo>
                                    <a:lnTo>
                                      <a:pt x="1520" y="52"/>
                                    </a:lnTo>
                                    <a:lnTo>
                                      <a:pt x="1522" y="51"/>
                                    </a:lnTo>
                                    <a:lnTo>
                                      <a:pt x="1522" y="52"/>
                                    </a:lnTo>
                                    <a:lnTo>
                                      <a:pt x="1523" y="51"/>
                                    </a:lnTo>
                                    <a:lnTo>
                                      <a:pt x="1523" y="52"/>
                                    </a:lnTo>
                                    <a:lnTo>
                                      <a:pt x="1524" y="51"/>
                                    </a:lnTo>
                                    <a:lnTo>
                                      <a:pt x="1524" y="52"/>
                                    </a:lnTo>
                                    <a:lnTo>
                                      <a:pt x="1525" y="52"/>
                                    </a:lnTo>
                                    <a:lnTo>
                                      <a:pt x="1525" y="55"/>
                                    </a:lnTo>
                                    <a:lnTo>
                                      <a:pt x="1526" y="52"/>
                                    </a:lnTo>
                                    <a:lnTo>
                                      <a:pt x="1526" y="55"/>
                                    </a:lnTo>
                                    <a:lnTo>
                                      <a:pt x="1527" y="52"/>
                                    </a:lnTo>
                                    <a:lnTo>
                                      <a:pt x="1527" y="55"/>
                                    </a:lnTo>
                                    <a:lnTo>
                                      <a:pt x="1528" y="52"/>
                                    </a:lnTo>
                                    <a:lnTo>
                                      <a:pt x="1528" y="55"/>
                                    </a:lnTo>
                                    <a:lnTo>
                                      <a:pt x="1529" y="52"/>
                                    </a:lnTo>
                                    <a:lnTo>
                                      <a:pt x="1529" y="55"/>
                                    </a:lnTo>
                                    <a:lnTo>
                                      <a:pt x="1531" y="55"/>
                                    </a:lnTo>
                                    <a:lnTo>
                                      <a:pt x="1532" y="52"/>
                                    </a:lnTo>
                                    <a:lnTo>
                                      <a:pt x="1532" y="55"/>
                                    </a:lnTo>
                                    <a:lnTo>
                                      <a:pt x="1533" y="55"/>
                                    </a:lnTo>
                                    <a:lnTo>
                                      <a:pt x="1534" y="55"/>
                                    </a:lnTo>
                                    <a:lnTo>
                                      <a:pt x="1535" y="55"/>
                                    </a:lnTo>
                                    <a:lnTo>
                                      <a:pt x="1536" y="55"/>
                                    </a:lnTo>
                                    <a:lnTo>
                                      <a:pt x="1536" y="58"/>
                                    </a:lnTo>
                                    <a:lnTo>
                                      <a:pt x="1537" y="58"/>
                                    </a:lnTo>
                                    <a:lnTo>
                                      <a:pt x="1538" y="57"/>
                                    </a:lnTo>
                                    <a:lnTo>
                                      <a:pt x="1538" y="58"/>
                                    </a:lnTo>
                                    <a:lnTo>
                                      <a:pt x="1540" y="55"/>
                                    </a:lnTo>
                                    <a:lnTo>
                                      <a:pt x="1540" y="58"/>
                                    </a:lnTo>
                                    <a:lnTo>
                                      <a:pt x="1541" y="57"/>
                                    </a:lnTo>
                                    <a:lnTo>
                                      <a:pt x="1541" y="58"/>
                                    </a:lnTo>
                                    <a:lnTo>
                                      <a:pt x="1542" y="55"/>
                                    </a:lnTo>
                                    <a:lnTo>
                                      <a:pt x="1542" y="57"/>
                                    </a:lnTo>
                                    <a:lnTo>
                                      <a:pt x="1543" y="55"/>
                                    </a:lnTo>
                                    <a:lnTo>
                                      <a:pt x="1543" y="57"/>
                                    </a:lnTo>
                                    <a:lnTo>
                                      <a:pt x="1544" y="57"/>
                                    </a:lnTo>
                                    <a:lnTo>
                                      <a:pt x="1544" y="58"/>
                                    </a:lnTo>
                                    <a:lnTo>
                                      <a:pt x="1545" y="57"/>
                                    </a:lnTo>
                                    <a:lnTo>
                                      <a:pt x="1545" y="58"/>
                                    </a:lnTo>
                                    <a:lnTo>
                                      <a:pt x="1546" y="58"/>
                                    </a:lnTo>
                                    <a:lnTo>
                                      <a:pt x="1547" y="58"/>
                                    </a:lnTo>
                                    <a:lnTo>
                                      <a:pt x="1547" y="59"/>
                                    </a:lnTo>
                                    <a:lnTo>
                                      <a:pt x="1549" y="58"/>
                                    </a:lnTo>
                                    <a:lnTo>
                                      <a:pt x="1550" y="60"/>
                                    </a:lnTo>
                                    <a:lnTo>
                                      <a:pt x="1551" y="60"/>
                                    </a:lnTo>
                                    <a:lnTo>
                                      <a:pt x="1551" y="61"/>
                                    </a:lnTo>
                                    <a:lnTo>
                                      <a:pt x="1552" y="59"/>
                                    </a:lnTo>
                                    <a:lnTo>
                                      <a:pt x="1553" y="60"/>
                                    </a:lnTo>
                                    <a:lnTo>
                                      <a:pt x="1553" y="61"/>
                                    </a:lnTo>
                                    <a:lnTo>
                                      <a:pt x="1554" y="59"/>
                                    </a:lnTo>
                                    <a:lnTo>
                                      <a:pt x="1554" y="60"/>
                                    </a:lnTo>
                                    <a:lnTo>
                                      <a:pt x="1555" y="59"/>
                                    </a:lnTo>
                                    <a:lnTo>
                                      <a:pt x="1555" y="60"/>
                                    </a:lnTo>
                                    <a:lnTo>
                                      <a:pt x="1556" y="59"/>
                                    </a:lnTo>
                                    <a:lnTo>
                                      <a:pt x="1556" y="60"/>
                                    </a:lnTo>
                                    <a:lnTo>
                                      <a:pt x="1558" y="60"/>
                                    </a:lnTo>
                                    <a:lnTo>
                                      <a:pt x="1559" y="59"/>
                                    </a:lnTo>
                                    <a:lnTo>
                                      <a:pt x="1559" y="60"/>
                                    </a:lnTo>
                                    <a:lnTo>
                                      <a:pt x="1560" y="59"/>
                                    </a:lnTo>
                                    <a:lnTo>
                                      <a:pt x="1560" y="60"/>
                                    </a:lnTo>
                                    <a:lnTo>
                                      <a:pt x="1561" y="60"/>
                                    </a:lnTo>
                                    <a:lnTo>
                                      <a:pt x="1562" y="60"/>
                                    </a:lnTo>
                                    <a:lnTo>
                                      <a:pt x="1562" y="61"/>
                                    </a:lnTo>
                                    <a:lnTo>
                                      <a:pt x="1563" y="58"/>
                                    </a:lnTo>
                                    <a:lnTo>
                                      <a:pt x="1563" y="59"/>
                                    </a:lnTo>
                                    <a:lnTo>
                                      <a:pt x="1564" y="58"/>
                                    </a:lnTo>
                                    <a:lnTo>
                                      <a:pt x="1564" y="60"/>
                                    </a:lnTo>
                                    <a:lnTo>
                                      <a:pt x="1566" y="58"/>
                                    </a:lnTo>
                                    <a:lnTo>
                                      <a:pt x="1567" y="58"/>
                                    </a:lnTo>
                                    <a:lnTo>
                                      <a:pt x="1567" y="59"/>
                                    </a:lnTo>
                                    <a:lnTo>
                                      <a:pt x="1568" y="58"/>
                                    </a:lnTo>
                                    <a:lnTo>
                                      <a:pt x="1568" y="59"/>
                                    </a:lnTo>
                                    <a:lnTo>
                                      <a:pt x="1569" y="58"/>
                                    </a:lnTo>
                                    <a:lnTo>
                                      <a:pt x="1570" y="58"/>
                                    </a:lnTo>
                                    <a:lnTo>
                                      <a:pt x="1571" y="58"/>
                                    </a:lnTo>
                                    <a:lnTo>
                                      <a:pt x="1572" y="55"/>
                                    </a:lnTo>
                                    <a:lnTo>
                                      <a:pt x="1572" y="58"/>
                                    </a:lnTo>
                                    <a:lnTo>
                                      <a:pt x="1573" y="55"/>
                                    </a:lnTo>
                                    <a:lnTo>
                                      <a:pt x="1573" y="58"/>
                                    </a:lnTo>
                                    <a:lnTo>
                                      <a:pt x="1575" y="57"/>
                                    </a:lnTo>
                                    <a:lnTo>
                                      <a:pt x="1575" y="58"/>
                                    </a:lnTo>
                                    <a:lnTo>
                                      <a:pt x="1576" y="57"/>
                                    </a:lnTo>
                                    <a:lnTo>
                                      <a:pt x="1576" y="58"/>
                                    </a:lnTo>
                                    <a:lnTo>
                                      <a:pt x="1577" y="57"/>
                                    </a:lnTo>
                                    <a:lnTo>
                                      <a:pt x="1578" y="57"/>
                                    </a:lnTo>
                                    <a:lnTo>
                                      <a:pt x="1578" y="58"/>
                                    </a:lnTo>
                                    <a:lnTo>
                                      <a:pt x="1579" y="58"/>
                                    </a:lnTo>
                                    <a:lnTo>
                                      <a:pt x="1580" y="57"/>
                                    </a:lnTo>
                                    <a:lnTo>
                                      <a:pt x="1580" y="58"/>
                                    </a:lnTo>
                                    <a:lnTo>
                                      <a:pt x="1581" y="55"/>
                                    </a:lnTo>
                                    <a:lnTo>
                                      <a:pt x="1581" y="58"/>
                                    </a:lnTo>
                                    <a:lnTo>
                                      <a:pt x="1582" y="58"/>
                                    </a:lnTo>
                                    <a:lnTo>
                                      <a:pt x="1584" y="57"/>
                                    </a:lnTo>
                                    <a:lnTo>
                                      <a:pt x="1585" y="57"/>
                                    </a:lnTo>
                                    <a:lnTo>
                                      <a:pt x="1585" y="58"/>
                                    </a:lnTo>
                                    <a:lnTo>
                                      <a:pt x="1586" y="55"/>
                                    </a:lnTo>
                                    <a:lnTo>
                                      <a:pt x="1586" y="58"/>
                                    </a:lnTo>
                                    <a:lnTo>
                                      <a:pt x="1587" y="52"/>
                                    </a:lnTo>
                                    <a:lnTo>
                                      <a:pt x="1587" y="57"/>
                                    </a:lnTo>
                                    <a:lnTo>
                                      <a:pt x="1588" y="55"/>
                                    </a:lnTo>
                                    <a:lnTo>
                                      <a:pt x="1588" y="57"/>
                                    </a:lnTo>
                                    <a:lnTo>
                                      <a:pt x="1589" y="57"/>
                                    </a:lnTo>
                                    <a:lnTo>
                                      <a:pt x="1589" y="58"/>
                                    </a:lnTo>
                                    <a:lnTo>
                                      <a:pt x="1590" y="55"/>
                                    </a:lnTo>
                                    <a:lnTo>
                                      <a:pt x="1590" y="57"/>
                                    </a:lnTo>
                                    <a:lnTo>
                                      <a:pt x="1591" y="55"/>
                                    </a:lnTo>
                                    <a:lnTo>
                                      <a:pt x="1593" y="55"/>
                                    </a:lnTo>
                                    <a:lnTo>
                                      <a:pt x="1594" y="55"/>
                                    </a:lnTo>
                                    <a:lnTo>
                                      <a:pt x="1594" y="57"/>
                                    </a:lnTo>
                                    <a:lnTo>
                                      <a:pt x="1595" y="55"/>
                                    </a:lnTo>
                                    <a:lnTo>
                                      <a:pt x="1595" y="58"/>
                                    </a:lnTo>
                                    <a:lnTo>
                                      <a:pt x="1596" y="55"/>
                                    </a:lnTo>
                                    <a:lnTo>
                                      <a:pt x="1596" y="58"/>
                                    </a:lnTo>
                                    <a:lnTo>
                                      <a:pt x="1597" y="55"/>
                                    </a:lnTo>
                                    <a:lnTo>
                                      <a:pt x="1598" y="57"/>
                                    </a:lnTo>
                                    <a:lnTo>
                                      <a:pt x="1599" y="55"/>
                                    </a:lnTo>
                                    <a:lnTo>
                                      <a:pt x="1599" y="58"/>
                                    </a:lnTo>
                                    <a:lnTo>
                                      <a:pt x="1600" y="52"/>
                                    </a:lnTo>
                                    <a:lnTo>
                                      <a:pt x="1600" y="55"/>
                                    </a:lnTo>
                                    <a:lnTo>
                                      <a:pt x="1602" y="55"/>
                                    </a:lnTo>
                                    <a:lnTo>
                                      <a:pt x="1603" y="55"/>
                                    </a:lnTo>
                                    <a:lnTo>
                                      <a:pt x="1604" y="52"/>
                                    </a:lnTo>
                                    <a:lnTo>
                                      <a:pt x="1604" y="55"/>
                                    </a:lnTo>
                                    <a:lnTo>
                                      <a:pt x="1605" y="52"/>
                                    </a:lnTo>
                                    <a:lnTo>
                                      <a:pt x="1606" y="52"/>
                                    </a:lnTo>
                                    <a:lnTo>
                                      <a:pt x="1607" y="52"/>
                                    </a:lnTo>
                                    <a:lnTo>
                                      <a:pt x="1608" y="52"/>
                                    </a:lnTo>
                                    <a:lnTo>
                                      <a:pt x="1610" y="55"/>
                                    </a:lnTo>
                                    <a:lnTo>
                                      <a:pt x="1611" y="52"/>
                                    </a:lnTo>
                                    <a:lnTo>
                                      <a:pt x="1611" y="55"/>
                                    </a:lnTo>
                                    <a:lnTo>
                                      <a:pt x="1612" y="51"/>
                                    </a:lnTo>
                                    <a:lnTo>
                                      <a:pt x="1612" y="52"/>
                                    </a:lnTo>
                                    <a:lnTo>
                                      <a:pt x="1613" y="51"/>
                                    </a:lnTo>
                                    <a:lnTo>
                                      <a:pt x="1613" y="52"/>
                                    </a:lnTo>
                                    <a:lnTo>
                                      <a:pt x="1614" y="52"/>
                                    </a:lnTo>
                                    <a:lnTo>
                                      <a:pt x="1615" y="51"/>
                                    </a:lnTo>
                                    <a:lnTo>
                                      <a:pt x="1615" y="52"/>
                                    </a:lnTo>
                                    <a:lnTo>
                                      <a:pt x="1616" y="51"/>
                                    </a:lnTo>
                                    <a:lnTo>
                                      <a:pt x="1616" y="55"/>
                                    </a:lnTo>
                                    <a:lnTo>
                                      <a:pt x="1617" y="55"/>
                                    </a:lnTo>
                                    <a:lnTo>
                                      <a:pt x="1617" y="57"/>
                                    </a:lnTo>
                                    <a:lnTo>
                                      <a:pt x="1619" y="52"/>
                                    </a:lnTo>
                                    <a:lnTo>
                                      <a:pt x="1619" y="55"/>
                                    </a:lnTo>
                                    <a:lnTo>
                                      <a:pt x="1620" y="52"/>
                                    </a:lnTo>
                                    <a:lnTo>
                                      <a:pt x="1620" y="55"/>
                                    </a:lnTo>
                                    <a:lnTo>
                                      <a:pt x="1621" y="52"/>
                                    </a:lnTo>
                                    <a:lnTo>
                                      <a:pt x="1621" y="55"/>
                                    </a:lnTo>
                                    <a:lnTo>
                                      <a:pt x="1622" y="52"/>
                                    </a:lnTo>
                                    <a:lnTo>
                                      <a:pt x="1622" y="55"/>
                                    </a:lnTo>
                                    <a:lnTo>
                                      <a:pt x="1623" y="51"/>
                                    </a:lnTo>
                                    <a:lnTo>
                                      <a:pt x="1623" y="55"/>
                                    </a:lnTo>
                                    <a:lnTo>
                                      <a:pt x="1624" y="51"/>
                                    </a:lnTo>
                                    <a:lnTo>
                                      <a:pt x="1624" y="52"/>
                                    </a:lnTo>
                                    <a:lnTo>
                                      <a:pt x="1625" y="51"/>
                                    </a:lnTo>
                                    <a:lnTo>
                                      <a:pt x="1626" y="50"/>
                                    </a:lnTo>
                                    <a:lnTo>
                                      <a:pt x="1626" y="52"/>
                                    </a:lnTo>
                                    <a:lnTo>
                                      <a:pt x="1628" y="51"/>
                                    </a:lnTo>
                                    <a:lnTo>
                                      <a:pt x="1628" y="52"/>
                                    </a:lnTo>
                                    <a:lnTo>
                                      <a:pt x="1629" y="50"/>
                                    </a:lnTo>
                                    <a:lnTo>
                                      <a:pt x="1629" y="52"/>
                                    </a:lnTo>
                                    <a:lnTo>
                                      <a:pt x="1630" y="52"/>
                                    </a:lnTo>
                                    <a:lnTo>
                                      <a:pt x="1631" y="51"/>
                                    </a:lnTo>
                                    <a:lnTo>
                                      <a:pt x="1631" y="52"/>
                                    </a:lnTo>
                                    <a:lnTo>
                                      <a:pt x="1632" y="51"/>
                                    </a:lnTo>
                                    <a:lnTo>
                                      <a:pt x="1632" y="52"/>
                                    </a:lnTo>
                                    <a:lnTo>
                                      <a:pt x="1633" y="52"/>
                                    </a:lnTo>
                                    <a:lnTo>
                                      <a:pt x="1633" y="55"/>
                                    </a:lnTo>
                                    <a:lnTo>
                                      <a:pt x="1634" y="52"/>
                                    </a:lnTo>
                                    <a:lnTo>
                                      <a:pt x="1634" y="55"/>
                                    </a:lnTo>
                                    <a:lnTo>
                                      <a:pt x="1635" y="51"/>
                                    </a:lnTo>
                                    <a:lnTo>
                                      <a:pt x="1635" y="55"/>
                                    </a:lnTo>
                                    <a:lnTo>
                                      <a:pt x="1637" y="52"/>
                                    </a:lnTo>
                                    <a:lnTo>
                                      <a:pt x="1637" y="55"/>
                                    </a:lnTo>
                                    <a:lnTo>
                                      <a:pt x="1638" y="52"/>
                                    </a:lnTo>
                                    <a:lnTo>
                                      <a:pt x="1638" y="55"/>
                                    </a:lnTo>
                                    <a:lnTo>
                                      <a:pt x="1639" y="52"/>
                                    </a:lnTo>
                                    <a:lnTo>
                                      <a:pt x="1639" y="55"/>
                                    </a:lnTo>
                                    <a:lnTo>
                                      <a:pt x="1640" y="55"/>
                                    </a:lnTo>
                                    <a:lnTo>
                                      <a:pt x="1641" y="57"/>
                                    </a:lnTo>
                                    <a:lnTo>
                                      <a:pt x="1642" y="55"/>
                                    </a:lnTo>
                                    <a:lnTo>
                                      <a:pt x="1643" y="55"/>
                                    </a:lnTo>
                                    <a:lnTo>
                                      <a:pt x="1644" y="55"/>
                                    </a:lnTo>
                                    <a:lnTo>
                                      <a:pt x="1646" y="55"/>
                                    </a:lnTo>
                                    <a:lnTo>
                                      <a:pt x="1647" y="55"/>
                                    </a:lnTo>
                                    <a:lnTo>
                                      <a:pt x="1648" y="55"/>
                                    </a:lnTo>
                                    <a:lnTo>
                                      <a:pt x="1648" y="58"/>
                                    </a:lnTo>
                                    <a:lnTo>
                                      <a:pt x="1649" y="52"/>
                                    </a:lnTo>
                                    <a:lnTo>
                                      <a:pt x="1649" y="55"/>
                                    </a:lnTo>
                                    <a:lnTo>
                                      <a:pt x="1650" y="55"/>
                                    </a:lnTo>
                                    <a:lnTo>
                                      <a:pt x="1651" y="55"/>
                                    </a:lnTo>
                                    <a:lnTo>
                                      <a:pt x="1651" y="57"/>
                                    </a:lnTo>
                                    <a:lnTo>
                                      <a:pt x="1652" y="55"/>
                                    </a:lnTo>
                                    <a:lnTo>
                                      <a:pt x="1653" y="55"/>
                                    </a:lnTo>
                                    <a:lnTo>
                                      <a:pt x="1655" y="55"/>
                                    </a:lnTo>
                                    <a:lnTo>
                                      <a:pt x="1656" y="55"/>
                                    </a:lnTo>
                                    <a:lnTo>
                                      <a:pt x="1656" y="58"/>
                                    </a:lnTo>
                                    <a:lnTo>
                                      <a:pt x="1657" y="55"/>
                                    </a:lnTo>
                                    <a:lnTo>
                                      <a:pt x="1657" y="57"/>
                                    </a:lnTo>
                                    <a:lnTo>
                                      <a:pt x="1658" y="55"/>
                                    </a:lnTo>
                                    <a:lnTo>
                                      <a:pt x="1658" y="58"/>
                                    </a:lnTo>
                                    <a:lnTo>
                                      <a:pt x="1659" y="57"/>
                                    </a:lnTo>
                                    <a:lnTo>
                                      <a:pt x="1659" y="58"/>
                                    </a:lnTo>
                                    <a:lnTo>
                                      <a:pt x="1660" y="58"/>
                                    </a:lnTo>
                                    <a:lnTo>
                                      <a:pt x="1660" y="59"/>
                                    </a:lnTo>
                                    <a:lnTo>
                                      <a:pt x="1661" y="58"/>
                                    </a:lnTo>
                                    <a:lnTo>
                                      <a:pt x="1663" y="57"/>
                                    </a:lnTo>
                                    <a:lnTo>
                                      <a:pt x="1663" y="58"/>
                                    </a:lnTo>
                                    <a:lnTo>
                                      <a:pt x="1664" y="55"/>
                                    </a:lnTo>
                                    <a:lnTo>
                                      <a:pt x="1664" y="57"/>
                                    </a:lnTo>
                                    <a:lnTo>
                                      <a:pt x="1665" y="55"/>
                                    </a:lnTo>
                                    <a:lnTo>
                                      <a:pt x="1665" y="57"/>
                                    </a:lnTo>
                                    <a:lnTo>
                                      <a:pt x="1666" y="57"/>
                                    </a:lnTo>
                                    <a:lnTo>
                                      <a:pt x="1666" y="58"/>
                                    </a:lnTo>
                                    <a:lnTo>
                                      <a:pt x="1667" y="57"/>
                                    </a:lnTo>
                                    <a:lnTo>
                                      <a:pt x="1667" y="58"/>
                                    </a:lnTo>
                                    <a:lnTo>
                                      <a:pt x="1668" y="57"/>
                                    </a:lnTo>
                                    <a:lnTo>
                                      <a:pt x="1668" y="58"/>
                                    </a:lnTo>
                                    <a:lnTo>
                                      <a:pt x="1669" y="57"/>
                                    </a:lnTo>
                                    <a:lnTo>
                                      <a:pt x="1669" y="58"/>
                                    </a:lnTo>
                                    <a:lnTo>
                                      <a:pt x="1670" y="55"/>
                                    </a:lnTo>
                                    <a:lnTo>
                                      <a:pt x="1672" y="55"/>
                                    </a:lnTo>
                                    <a:lnTo>
                                      <a:pt x="1673" y="55"/>
                                    </a:lnTo>
                                    <a:lnTo>
                                      <a:pt x="1674" y="55"/>
                                    </a:lnTo>
                                    <a:lnTo>
                                      <a:pt x="1675" y="55"/>
                                    </a:lnTo>
                                    <a:lnTo>
                                      <a:pt x="1676" y="52"/>
                                    </a:lnTo>
                                    <a:lnTo>
                                      <a:pt x="1676" y="55"/>
                                    </a:lnTo>
                                    <a:lnTo>
                                      <a:pt x="1677" y="55"/>
                                    </a:lnTo>
                                    <a:lnTo>
                                      <a:pt x="1678" y="55"/>
                                    </a:lnTo>
                                    <a:lnTo>
                                      <a:pt x="1678" y="57"/>
                                    </a:lnTo>
                                    <a:lnTo>
                                      <a:pt x="1679" y="57"/>
                                    </a:lnTo>
                                    <a:lnTo>
                                      <a:pt x="1679" y="58"/>
                                    </a:lnTo>
                                    <a:lnTo>
                                      <a:pt x="1681" y="52"/>
                                    </a:lnTo>
                                    <a:lnTo>
                                      <a:pt x="1681" y="55"/>
                                    </a:lnTo>
                                    <a:lnTo>
                                      <a:pt x="1682" y="55"/>
                                    </a:lnTo>
                                    <a:lnTo>
                                      <a:pt x="1683" y="57"/>
                                    </a:lnTo>
                                    <a:lnTo>
                                      <a:pt x="1683" y="58"/>
                                    </a:lnTo>
                                    <a:lnTo>
                                      <a:pt x="1684" y="57"/>
                                    </a:lnTo>
                                    <a:lnTo>
                                      <a:pt x="1685" y="55"/>
                                    </a:lnTo>
                                    <a:lnTo>
                                      <a:pt x="1685" y="57"/>
                                    </a:lnTo>
                                    <a:lnTo>
                                      <a:pt x="1686" y="55"/>
                                    </a:lnTo>
                                    <a:lnTo>
                                      <a:pt x="1687" y="55"/>
                                    </a:lnTo>
                                    <a:lnTo>
                                      <a:pt x="1688" y="57"/>
                                    </a:lnTo>
                                    <a:lnTo>
                                      <a:pt x="1688" y="58"/>
                                    </a:lnTo>
                                    <a:lnTo>
                                      <a:pt x="1690" y="57"/>
                                    </a:lnTo>
                                    <a:lnTo>
                                      <a:pt x="1690" y="58"/>
                                    </a:lnTo>
                                    <a:lnTo>
                                      <a:pt x="1691" y="55"/>
                                    </a:lnTo>
                                    <a:lnTo>
                                      <a:pt x="1691" y="58"/>
                                    </a:lnTo>
                                    <a:lnTo>
                                      <a:pt x="1692" y="55"/>
                                    </a:lnTo>
                                    <a:lnTo>
                                      <a:pt x="1692" y="58"/>
                                    </a:lnTo>
                                    <a:lnTo>
                                      <a:pt x="1693" y="57"/>
                                    </a:lnTo>
                                    <a:lnTo>
                                      <a:pt x="1693" y="58"/>
                                    </a:lnTo>
                                    <a:lnTo>
                                      <a:pt x="1694" y="58"/>
                                    </a:lnTo>
                                    <a:lnTo>
                                      <a:pt x="1694" y="59"/>
                                    </a:lnTo>
                                    <a:lnTo>
                                      <a:pt x="1695" y="58"/>
                                    </a:lnTo>
                                    <a:lnTo>
                                      <a:pt x="1695" y="59"/>
                                    </a:lnTo>
                                    <a:lnTo>
                                      <a:pt x="1696" y="58"/>
                                    </a:lnTo>
                                    <a:lnTo>
                                      <a:pt x="1696" y="60"/>
                                    </a:lnTo>
                                    <a:lnTo>
                                      <a:pt x="1697" y="58"/>
                                    </a:lnTo>
                                    <a:lnTo>
                                      <a:pt x="1697" y="60"/>
                                    </a:lnTo>
                                    <a:lnTo>
                                      <a:pt x="1699" y="60"/>
                                    </a:lnTo>
                                    <a:lnTo>
                                      <a:pt x="1700" y="59"/>
                                    </a:lnTo>
                                    <a:lnTo>
                                      <a:pt x="1700" y="60"/>
                                    </a:lnTo>
                                    <a:lnTo>
                                      <a:pt x="1701" y="59"/>
                                    </a:lnTo>
                                    <a:lnTo>
                                      <a:pt x="1701" y="60"/>
                                    </a:lnTo>
                                    <a:lnTo>
                                      <a:pt x="1702" y="59"/>
                                    </a:lnTo>
                                    <a:lnTo>
                                      <a:pt x="1702" y="60"/>
                                    </a:lnTo>
                                    <a:lnTo>
                                      <a:pt x="1703" y="60"/>
                                    </a:lnTo>
                                    <a:lnTo>
                                      <a:pt x="1703" y="61"/>
                                    </a:lnTo>
                                    <a:lnTo>
                                      <a:pt x="1704" y="59"/>
                                    </a:lnTo>
                                    <a:lnTo>
                                      <a:pt x="1704" y="61"/>
                                    </a:lnTo>
                                    <a:lnTo>
                                      <a:pt x="1705" y="59"/>
                                    </a:lnTo>
                                    <a:lnTo>
                                      <a:pt x="1705" y="60"/>
                                    </a:lnTo>
                                    <a:lnTo>
                                      <a:pt x="1707" y="60"/>
                                    </a:lnTo>
                                    <a:lnTo>
                                      <a:pt x="1708" y="59"/>
                                    </a:lnTo>
                                    <a:lnTo>
                                      <a:pt x="1708" y="61"/>
                                    </a:lnTo>
                                    <a:lnTo>
                                      <a:pt x="1709" y="60"/>
                                    </a:lnTo>
                                    <a:lnTo>
                                      <a:pt x="1709" y="61"/>
                                    </a:lnTo>
                                    <a:lnTo>
                                      <a:pt x="1710" y="60"/>
                                    </a:lnTo>
                                    <a:lnTo>
                                      <a:pt x="1710" y="61"/>
                                    </a:lnTo>
                                    <a:lnTo>
                                      <a:pt x="1711" y="60"/>
                                    </a:lnTo>
                                    <a:lnTo>
                                      <a:pt x="1711" y="64"/>
                                    </a:lnTo>
                                    <a:lnTo>
                                      <a:pt x="1712" y="61"/>
                                    </a:lnTo>
                                    <a:lnTo>
                                      <a:pt x="1712" y="62"/>
                                    </a:lnTo>
                                    <a:lnTo>
                                      <a:pt x="1713" y="62"/>
                                    </a:lnTo>
                                    <a:lnTo>
                                      <a:pt x="1713" y="65"/>
                                    </a:lnTo>
                                    <a:lnTo>
                                      <a:pt x="1714" y="61"/>
                                    </a:lnTo>
                                    <a:lnTo>
                                      <a:pt x="1714" y="64"/>
                                    </a:lnTo>
                                    <a:lnTo>
                                      <a:pt x="1716" y="60"/>
                                    </a:lnTo>
                                    <a:lnTo>
                                      <a:pt x="1716" y="61"/>
                                    </a:lnTo>
                                    <a:lnTo>
                                      <a:pt x="1717" y="60"/>
                                    </a:lnTo>
                                    <a:lnTo>
                                      <a:pt x="1718" y="60"/>
                                    </a:lnTo>
                                    <a:lnTo>
                                      <a:pt x="1718" y="61"/>
                                    </a:lnTo>
                                    <a:lnTo>
                                      <a:pt x="1719" y="61"/>
                                    </a:lnTo>
                                    <a:lnTo>
                                      <a:pt x="1719" y="62"/>
                                    </a:lnTo>
                                    <a:lnTo>
                                      <a:pt x="1720" y="60"/>
                                    </a:lnTo>
                                    <a:lnTo>
                                      <a:pt x="1720" y="64"/>
                                    </a:lnTo>
                                    <a:lnTo>
                                      <a:pt x="1721" y="60"/>
                                    </a:lnTo>
                                    <a:lnTo>
                                      <a:pt x="1721" y="64"/>
                                    </a:lnTo>
                                    <a:lnTo>
                                      <a:pt x="1722" y="61"/>
                                    </a:lnTo>
                                    <a:lnTo>
                                      <a:pt x="1722" y="64"/>
                                    </a:lnTo>
                                    <a:lnTo>
                                      <a:pt x="1723" y="61"/>
                                    </a:lnTo>
                                    <a:lnTo>
                                      <a:pt x="1723" y="64"/>
                                    </a:lnTo>
                                    <a:lnTo>
                                      <a:pt x="1725" y="61"/>
                                    </a:lnTo>
                                    <a:lnTo>
                                      <a:pt x="1725" y="64"/>
                                    </a:lnTo>
                                    <a:lnTo>
                                      <a:pt x="1726" y="62"/>
                                    </a:lnTo>
                                    <a:lnTo>
                                      <a:pt x="1726" y="64"/>
                                    </a:lnTo>
                                    <a:lnTo>
                                      <a:pt x="1727" y="60"/>
                                    </a:lnTo>
                                    <a:lnTo>
                                      <a:pt x="1727" y="62"/>
                                    </a:lnTo>
                                    <a:lnTo>
                                      <a:pt x="1728" y="62"/>
                                    </a:lnTo>
                                    <a:lnTo>
                                      <a:pt x="1728" y="64"/>
                                    </a:lnTo>
                                    <a:lnTo>
                                      <a:pt x="1729" y="62"/>
                                    </a:lnTo>
                                    <a:lnTo>
                                      <a:pt x="1729" y="64"/>
                                    </a:lnTo>
                                    <a:lnTo>
                                      <a:pt x="1730" y="62"/>
                                    </a:lnTo>
                                    <a:lnTo>
                                      <a:pt x="1730" y="64"/>
                                    </a:lnTo>
                                    <a:lnTo>
                                      <a:pt x="1731" y="64"/>
                                    </a:lnTo>
                                    <a:lnTo>
                                      <a:pt x="1732" y="64"/>
                                    </a:lnTo>
                                    <a:lnTo>
                                      <a:pt x="1732" y="65"/>
                                    </a:lnTo>
                                    <a:lnTo>
                                      <a:pt x="1734" y="60"/>
                                    </a:lnTo>
                                    <a:lnTo>
                                      <a:pt x="1734" y="64"/>
                                    </a:lnTo>
                                    <a:lnTo>
                                      <a:pt x="1735" y="64"/>
                                    </a:lnTo>
                                    <a:lnTo>
                                      <a:pt x="1736" y="64"/>
                                    </a:lnTo>
                                    <a:lnTo>
                                      <a:pt x="1737" y="62"/>
                                    </a:lnTo>
                                    <a:lnTo>
                                      <a:pt x="1737" y="64"/>
                                    </a:lnTo>
                                    <a:lnTo>
                                      <a:pt x="1738" y="62"/>
                                    </a:lnTo>
                                    <a:lnTo>
                                      <a:pt x="1738" y="64"/>
                                    </a:lnTo>
                                    <a:lnTo>
                                      <a:pt x="1739" y="64"/>
                                    </a:lnTo>
                                    <a:lnTo>
                                      <a:pt x="1739" y="65"/>
                                    </a:lnTo>
                                    <a:lnTo>
                                      <a:pt x="1740" y="62"/>
                                    </a:lnTo>
                                    <a:lnTo>
                                      <a:pt x="1740" y="64"/>
                                    </a:lnTo>
                                    <a:lnTo>
                                      <a:pt x="1741" y="62"/>
                                    </a:lnTo>
                                    <a:lnTo>
                                      <a:pt x="1741" y="65"/>
                                    </a:lnTo>
                                    <a:lnTo>
                                      <a:pt x="1743" y="61"/>
                                    </a:lnTo>
                                    <a:lnTo>
                                      <a:pt x="1743" y="62"/>
                                    </a:lnTo>
                                    <a:lnTo>
                                      <a:pt x="1744" y="60"/>
                                    </a:lnTo>
                                    <a:lnTo>
                                      <a:pt x="1744" y="62"/>
                                    </a:lnTo>
                                    <a:lnTo>
                                      <a:pt x="1745" y="60"/>
                                    </a:lnTo>
                                    <a:lnTo>
                                      <a:pt x="1745" y="61"/>
                                    </a:lnTo>
                                    <a:lnTo>
                                      <a:pt x="1746" y="60"/>
                                    </a:lnTo>
                                    <a:lnTo>
                                      <a:pt x="1746" y="61"/>
                                    </a:lnTo>
                                    <a:lnTo>
                                      <a:pt x="1747" y="60"/>
                                    </a:lnTo>
                                    <a:lnTo>
                                      <a:pt x="1748" y="60"/>
                                    </a:lnTo>
                                    <a:lnTo>
                                      <a:pt x="1748" y="61"/>
                                    </a:lnTo>
                                    <a:lnTo>
                                      <a:pt x="1749" y="60"/>
                                    </a:lnTo>
                                    <a:lnTo>
                                      <a:pt x="1750" y="60"/>
                                    </a:lnTo>
                                    <a:lnTo>
                                      <a:pt x="1750" y="62"/>
                                    </a:lnTo>
                                    <a:lnTo>
                                      <a:pt x="1752" y="61"/>
                                    </a:lnTo>
                                    <a:lnTo>
                                      <a:pt x="1753" y="60"/>
                                    </a:lnTo>
                                    <a:lnTo>
                                      <a:pt x="1753" y="61"/>
                                    </a:lnTo>
                                    <a:lnTo>
                                      <a:pt x="1754" y="60"/>
                                    </a:lnTo>
                                    <a:lnTo>
                                      <a:pt x="1755" y="60"/>
                                    </a:lnTo>
                                    <a:lnTo>
                                      <a:pt x="1756" y="59"/>
                                    </a:lnTo>
                                    <a:lnTo>
                                      <a:pt x="1756" y="60"/>
                                    </a:lnTo>
                                    <a:lnTo>
                                      <a:pt x="1757" y="58"/>
                                    </a:lnTo>
                                    <a:lnTo>
                                      <a:pt x="1757" y="60"/>
                                    </a:lnTo>
                                    <a:lnTo>
                                      <a:pt x="1758" y="58"/>
                                    </a:lnTo>
                                    <a:lnTo>
                                      <a:pt x="1760" y="58"/>
                                    </a:lnTo>
                                    <a:lnTo>
                                      <a:pt x="1760" y="59"/>
                                    </a:lnTo>
                                    <a:lnTo>
                                      <a:pt x="1761" y="58"/>
                                    </a:lnTo>
                                    <a:lnTo>
                                      <a:pt x="1762" y="58"/>
                                    </a:lnTo>
                                    <a:lnTo>
                                      <a:pt x="1763" y="58"/>
                                    </a:lnTo>
                                    <a:lnTo>
                                      <a:pt x="1763" y="59"/>
                                    </a:lnTo>
                                    <a:lnTo>
                                      <a:pt x="1764" y="58"/>
                                    </a:lnTo>
                                    <a:lnTo>
                                      <a:pt x="1764" y="60"/>
                                    </a:lnTo>
                                    <a:lnTo>
                                      <a:pt x="1765" y="57"/>
                                    </a:lnTo>
                                    <a:lnTo>
                                      <a:pt x="1765" y="58"/>
                                    </a:lnTo>
                                    <a:lnTo>
                                      <a:pt x="1766" y="55"/>
                                    </a:lnTo>
                                    <a:lnTo>
                                      <a:pt x="1766" y="58"/>
                                    </a:lnTo>
                                    <a:lnTo>
                                      <a:pt x="1767" y="55"/>
                                    </a:lnTo>
                                    <a:lnTo>
                                      <a:pt x="1767" y="57"/>
                                    </a:lnTo>
                                    <a:lnTo>
                                      <a:pt x="1769" y="55"/>
                                    </a:lnTo>
                                    <a:lnTo>
                                      <a:pt x="1769" y="57"/>
                                    </a:lnTo>
                                    <a:lnTo>
                                      <a:pt x="1770" y="55"/>
                                    </a:lnTo>
                                    <a:lnTo>
                                      <a:pt x="1770" y="58"/>
                                    </a:lnTo>
                                    <a:lnTo>
                                      <a:pt x="1771" y="55"/>
                                    </a:lnTo>
                                    <a:lnTo>
                                      <a:pt x="1772" y="55"/>
                                    </a:lnTo>
                                    <a:lnTo>
                                      <a:pt x="1772" y="57"/>
                                    </a:lnTo>
                                    <a:lnTo>
                                      <a:pt x="1773" y="55"/>
                                    </a:lnTo>
                                    <a:lnTo>
                                      <a:pt x="1774" y="55"/>
                                    </a:lnTo>
                                    <a:lnTo>
                                      <a:pt x="1775" y="55"/>
                                    </a:lnTo>
                                    <a:lnTo>
                                      <a:pt x="1775" y="57"/>
                                    </a:lnTo>
                                    <a:lnTo>
                                      <a:pt x="1776" y="55"/>
                                    </a:lnTo>
                                    <a:lnTo>
                                      <a:pt x="1776" y="57"/>
                                    </a:lnTo>
                                    <a:lnTo>
                                      <a:pt x="1778" y="55"/>
                                    </a:lnTo>
                                    <a:lnTo>
                                      <a:pt x="1778" y="57"/>
                                    </a:lnTo>
                                    <a:lnTo>
                                      <a:pt x="1779" y="55"/>
                                    </a:lnTo>
                                    <a:lnTo>
                                      <a:pt x="1780" y="55"/>
                                    </a:lnTo>
                                    <a:lnTo>
                                      <a:pt x="1780" y="57"/>
                                    </a:lnTo>
                                    <a:lnTo>
                                      <a:pt x="1781" y="55"/>
                                    </a:lnTo>
                                    <a:lnTo>
                                      <a:pt x="1782" y="55"/>
                                    </a:lnTo>
                                    <a:lnTo>
                                      <a:pt x="1783" y="55"/>
                                    </a:lnTo>
                                    <a:lnTo>
                                      <a:pt x="1784" y="52"/>
                                    </a:lnTo>
                                    <a:lnTo>
                                      <a:pt x="1785" y="52"/>
                                    </a:lnTo>
                                    <a:lnTo>
                                      <a:pt x="1787" y="51"/>
                                    </a:lnTo>
                                    <a:lnTo>
                                      <a:pt x="1787" y="52"/>
                                    </a:lnTo>
                                    <a:lnTo>
                                      <a:pt x="1788" y="52"/>
                                    </a:lnTo>
                                    <a:lnTo>
                                      <a:pt x="1788" y="55"/>
                                    </a:lnTo>
                                    <a:lnTo>
                                      <a:pt x="1789" y="51"/>
                                    </a:lnTo>
                                    <a:lnTo>
                                      <a:pt x="1789" y="52"/>
                                    </a:lnTo>
                                    <a:lnTo>
                                      <a:pt x="1790" y="52"/>
                                    </a:lnTo>
                                    <a:lnTo>
                                      <a:pt x="1790" y="55"/>
                                    </a:lnTo>
                                    <a:lnTo>
                                      <a:pt x="1791" y="52"/>
                                    </a:lnTo>
                                    <a:lnTo>
                                      <a:pt x="1791" y="55"/>
                                    </a:lnTo>
                                    <a:lnTo>
                                      <a:pt x="1792" y="52"/>
                                    </a:lnTo>
                                    <a:lnTo>
                                      <a:pt x="1792" y="55"/>
                                    </a:lnTo>
                                    <a:lnTo>
                                      <a:pt x="1793" y="51"/>
                                    </a:lnTo>
                                    <a:lnTo>
                                      <a:pt x="1793" y="52"/>
                                    </a:lnTo>
                                    <a:lnTo>
                                      <a:pt x="1794" y="52"/>
                                    </a:lnTo>
                                    <a:lnTo>
                                      <a:pt x="1794" y="55"/>
                                    </a:lnTo>
                                    <a:lnTo>
                                      <a:pt x="1796" y="52"/>
                                    </a:lnTo>
                                    <a:lnTo>
                                      <a:pt x="1796" y="55"/>
                                    </a:lnTo>
                                    <a:lnTo>
                                      <a:pt x="1797" y="55"/>
                                    </a:lnTo>
                                    <a:lnTo>
                                      <a:pt x="1798" y="55"/>
                                    </a:lnTo>
                                    <a:lnTo>
                                      <a:pt x="1799" y="55"/>
                                    </a:lnTo>
                                    <a:lnTo>
                                      <a:pt x="1800" y="55"/>
                                    </a:lnTo>
                                    <a:lnTo>
                                      <a:pt x="1800" y="58"/>
                                    </a:lnTo>
                                    <a:lnTo>
                                      <a:pt x="1801" y="55"/>
                                    </a:lnTo>
                                    <a:lnTo>
                                      <a:pt x="1801" y="57"/>
                                    </a:lnTo>
                                    <a:lnTo>
                                      <a:pt x="1802" y="55"/>
                                    </a:lnTo>
                                    <a:lnTo>
                                      <a:pt x="1802" y="58"/>
                                    </a:lnTo>
                                    <a:lnTo>
                                      <a:pt x="1804" y="55"/>
                                    </a:lnTo>
                                    <a:lnTo>
                                      <a:pt x="1804" y="57"/>
                                    </a:lnTo>
                                    <a:lnTo>
                                      <a:pt x="1805" y="55"/>
                                    </a:lnTo>
                                    <a:lnTo>
                                      <a:pt x="1805" y="57"/>
                                    </a:lnTo>
                                    <a:lnTo>
                                      <a:pt x="1806" y="57"/>
                                    </a:lnTo>
                                    <a:lnTo>
                                      <a:pt x="1806" y="58"/>
                                    </a:lnTo>
                                    <a:lnTo>
                                      <a:pt x="1807" y="58"/>
                                    </a:lnTo>
                                    <a:lnTo>
                                      <a:pt x="1808" y="57"/>
                                    </a:lnTo>
                                    <a:lnTo>
                                      <a:pt x="1808" y="58"/>
                                    </a:lnTo>
                                    <a:lnTo>
                                      <a:pt x="1809" y="55"/>
                                    </a:lnTo>
                                    <a:lnTo>
                                      <a:pt x="1809" y="57"/>
                                    </a:lnTo>
                                    <a:lnTo>
                                      <a:pt x="1810" y="58"/>
                                    </a:lnTo>
                                    <a:lnTo>
                                      <a:pt x="1811" y="57"/>
                                    </a:lnTo>
                                    <a:lnTo>
                                      <a:pt x="1811" y="58"/>
                                    </a:lnTo>
                                    <a:lnTo>
                                      <a:pt x="1813" y="57"/>
                                    </a:lnTo>
                                    <a:lnTo>
                                      <a:pt x="1813" y="58"/>
                                    </a:lnTo>
                                    <a:lnTo>
                                      <a:pt x="1814" y="55"/>
                                    </a:lnTo>
                                    <a:lnTo>
                                      <a:pt x="1814" y="58"/>
                                    </a:lnTo>
                                    <a:lnTo>
                                      <a:pt x="1815" y="55"/>
                                    </a:lnTo>
                                    <a:lnTo>
                                      <a:pt x="1815" y="58"/>
                                    </a:lnTo>
                                    <a:lnTo>
                                      <a:pt x="1816" y="58"/>
                                    </a:lnTo>
                                    <a:lnTo>
                                      <a:pt x="1817" y="58"/>
                                    </a:lnTo>
                                    <a:lnTo>
                                      <a:pt x="1817" y="59"/>
                                    </a:lnTo>
                                    <a:lnTo>
                                      <a:pt x="1818" y="57"/>
                                    </a:lnTo>
                                    <a:lnTo>
                                      <a:pt x="1818" y="58"/>
                                    </a:lnTo>
                                    <a:lnTo>
                                      <a:pt x="1819" y="58"/>
                                    </a:lnTo>
                                    <a:lnTo>
                                      <a:pt x="1820" y="55"/>
                                    </a:lnTo>
                                    <a:lnTo>
                                      <a:pt x="1820" y="58"/>
                                    </a:lnTo>
                                    <a:lnTo>
                                      <a:pt x="1822" y="57"/>
                                    </a:lnTo>
                                    <a:lnTo>
                                      <a:pt x="1822" y="58"/>
                                    </a:lnTo>
                                    <a:lnTo>
                                      <a:pt x="1823" y="55"/>
                                    </a:lnTo>
                                    <a:lnTo>
                                      <a:pt x="1823" y="58"/>
                                    </a:lnTo>
                                    <a:lnTo>
                                      <a:pt x="1824" y="55"/>
                                    </a:lnTo>
                                    <a:lnTo>
                                      <a:pt x="1824" y="57"/>
                                    </a:lnTo>
                                    <a:lnTo>
                                      <a:pt x="1825" y="55"/>
                                    </a:lnTo>
                                    <a:lnTo>
                                      <a:pt x="1826" y="55"/>
                                    </a:lnTo>
                                    <a:lnTo>
                                      <a:pt x="1826" y="57"/>
                                    </a:lnTo>
                                    <a:lnTo>
                                      <a:pt x="1827" y="52"/>
                                    </a:lnTo>
                                    <a:lnTo>
                                      <a:pt x="1827" y="55"/>
                                    </a:lnTo>
                                    <a:lnTo>
                                      <a:pt x="1828" y="52"/>
                                    </a:lnTo>
                                    <a:lnTo>
                                      <a:pt x="1828" y="55"/>
                                    </a:lnTo>
                                    <a:lnTo>
                                      <a:pt x="1829" y="52"/>
                                    </a:lnTo>
                                    <a:lnTo>
                                      <a:pt x="1829" y="55"/>
                                    </a:lnTo>
                                    <a:lnTo>
                                      <a:pt x="1831" y="55"/>
                                    </a:lnTo>
                                    <a:lnTo>
                                      <a:pt x="1832" y="55"/>
                                    </a:lnTo>
                                    <a:lnTo>
                                      <a:pt x="1833" y="55"/>
                                    </a:lnTo>
                                    <a:lnTo>
                                      <a:pt x="1834" y="52"/>
                                    </a:lnTo>
                                    <a:lnTo>
                                      <a:pt x="1834" y="55"/>
                                    </a:lnTo>
                                    <a:lnTo>
                                      <a:pt x="1835" y="52"/>
                                    </a:lnTo>
                                    <a:lnTo>
                                      <a:pt x="1835" y="55"/>
                                    </a:lnTo>
                                    <a:lnTo>
                                      <a:pt x="1836" y="52"/>
                                    </a:lnTo>
                                    <a:lnTo>
                                      <a:pt x="1836" y="55"/>
                                    </a:lnTo>
                                    <a:lnTo>
                                      <a:pt x="1837" y="55"/>
                                    </a:lnTo>
                                    <a:lnTo>
                                      <a:pt x="1838" y="55"/>
                                    </a:lnTo>
                                    <a:lnTo>
                                      <a:pt x="1840" y="52"/>
                                    </a:lnTo>
                                    <a:lnTo>
                                      <a:pt x="1840" y="55"/>
                                    </a:lnTo>
                                    <a:lnTo>
                                      <a:pt x="1841" y="52"/>
                                    </a:lnTo>
                                    <a:lnTo>
                                      <a:pt x="1841" y="55"/>
                                    </a:lnTo>
                                    <a:lnTo>
                                      <a:pt x="1842" y="52"/>
                                    </a:lnTo>
                                    <a:lnTo>
                                      <a:pt x="1842" y="55"/>
                                    </a:lnTo>
                                    <a:lnTo>
                                      <a:pt x="1843" y="52"/>
                                    </a:lnTo>
                                    <a:lnTo>
                                      <a:pt x="1843" y="55"/>
                                    </a:lnTo>
                                    <a:lnTo>
                                      <a:pt x="1844" y="55"/>
                                    </a:lnTo>
                                    <a:lnTo>
                                      <a:pt x="1845" y="55"/>
                                    </a:lnTo>
                                    <a:lnTo>
                                      <a:pt x="1845" y="57"/>
                                    </a:lnTo>
                                    <a:lnTo>
                                      <a:pt x="1846" y="57"/>
                                    </a:lnTo>
                                    <a:lnTo>
                                      <a:pt x="1846" y="58"/>
                                    </a:lnTo>
                                    <a:lnTo>
                                      <a:pt x="1848" y="58"/>
                                    </a:lnTo>
                                    <a:lnTo>
                                      <a:pt x="1849" y="58"/>
                                    </a:lnTo>
                                    <a:lnTo>
                                      <a:pt x="1850" y="59"/>
                                    </a:lnTo>
                                    <a:lnTo>
                                      <a:pt x="1850" y="60"/>
                                    </a:lnTo>
                                    <a:lnTo>
                                      <a:pt x="1851" y="58"/>
                                    </a:lnTo>
                                    <a:lnTo>
                                      <a:pt x="1851" y="60"/>
                                    </a:lnTo>
                                    <a:lnTo>
                                      <a:pt x="1852" y="60"/>
                                    </a:lnTo>
                                    <a:lnTo>
                                      <a:pt x="1853" y="58"/>
                                    </a:lnTo>
                                    <a:lnTo>
                                      <a:pt x="1853" y="59"/>
                                    </a:lnTo>
                                    <a:lnTo>
                                      <a:pt x="1854" y="58"/>
                                    </a:lnTo>
                                    <a:lnTo>
                                      <a:pt x="1854" y="59"/>
                                    </a:lnTo>
                                    <a:lnTo>
                                      <a:pt x="1855" y="58"/>
                                    </a:lnTo>
                                    <a:lnTo>
                                      <a:pt x="1855" y="59"/>
                                    </a:lnTo>
                                    <a:lnTo>
                                      <a:pt x="1857" y="58"/>
                                    </a:lnTo>
                                    <a:lnTo>
                                      <a:pt x="1857" y="60"/>
                                    </a:lnTo>
                                    <a:lnTo>
                                      <a:pt x="1858" y="58"/>
                                    </a:lnTo>
                                    <a:lnTo>
                                      <a:pt x="1858" y="59"/>
                                    </a:lnTo>
                                    <a:lnTo>
                                      <a:pt x="1859" y="58"/>
                                    </a:lnTo>
                                    <a:lnTo>
                                      <a:pt x="1860" y="58"/>
                                    </a:lnTo>
                                    <a:lnTo>
                                      <a:pt x="1861" y="58"/>
                                    </a:lnTo>
                                    <a:lnTo>
                                      <a:pt x="1862" y="58"/>
                                    </a:lnTo>
                                    <a:lnTo>
                                      <a:pt x="1862" y="59"/>
                                    </a:lnTo>
                                    <a:lnTo>
                                      <a:pt x="1863" y="58"/>
                                    </a:lnTo>
                                    <a:lnTo>
                                      <a:pt x="1864" y="58"/>
                                    </a:lnTo>
                                    <a:lnTo>
                                      <a:pt x="1866" y="58"/>
                                    </a:lnTo>
                                    <a:lnTo>
                                      <a:pt x="1867" y="58"/>
                                    </a:lnTo>
                                    <a:lnTo>
                                      <a:pt x="1867" y="59"/>
                                    </a:lnTo>
                                    <a:lnTo>
                                      <a:pt x="1868" y="58"/>
                                    </a:lnTo>
                                    <a:lnTo>
                                      <a:pt x="1869" y="58"/>
                                    </a:lnTo>
                                    <a:lnTo>
                                      <a:pt x="1869" y="59"/>
                                    </a:lnTo>
                                    <a:lnTo>
                                      <a:pt x="1870" y="58"/>
                                    </a:lnTo>
                                    <a:lnTo>
                                      <a:pt x="1871" y="58"/>
                                    </a:lnTo>
                                    <a:lnTo>
                                      <a:pt x="1872" y="58"/>
                                    </a:lnTo>
                                    <a:lnTo>
                                      <a:pt x="1873" y="58"/>
                                    </a:lnTo>
                                    <a:lnTo>
                                      <a:pt x="1873" y="59"/>
                                    </a:lnTo>
                                    <a:lnTo>
                                      <a:pt x="1875" y="58"/>
                                    </a:lnTo>
                                    <a:lnTo>
                                      <a:pt x="1875" y="60"/>
                                    </a:lnTo>
                                    <a:lnTo>
                                      <a:pt x="1876" y="58"/>
                                    </a:lnTo>
                                    <a:lnTo>
                                      <a:pt x="1877" y="58"/>
                                    </a:lnTo>
                                    <a:lnTo>
                                      <a:pt x="1877" y="59"/>
                                    </a:lnTo>
                                    <a:lnTo>
                                      <a:pt x="1878" y="58"/>
                                    </a:lnTo>
                                    <a:lnTo>
                                      <a:pt x="1879" y="58"/>
                                    </a:lnTo>
                                    <a:lnTo>
                                      <a:pt x="1879" y="60"/>
                                    </a:lnTo>
                                    <a:lnTo>
                                      <a:pt x="1880" y="59"/>
                                    </a:lnTo>
                                    <a:lnTo>
                                      <a:pt x="1880" y="60"/>
                                    </a:lnTo>
                                    <a:lnTo>
                                      <a:pt x="1881" y="58"/>
                                    </a:lnTo>
                                    <a:lnTo>
                                      <a:pt x="1881" y="59"/>
                                    </a:lnTo>
                                    <a:lnTo>
                                      <a:pt x="1882" y="58"/>
                                    </a:lnTo>
                                    <a:lnTo>
                                      <a:pt x="1884" y="58"/>
                                    </a:lnTo>
                                    <a:lnTo>
                                      <a:pt x="1884" y="59"/>
                                    </a:lnTo>
                                    <a:lnTo>
                                      <a:pt x="1885" y="58"/>
                                    </a:lnTo>
                                    <a:lnTo>
                                      <a:pt x="1886" y="58"/>
                                    </a:lnTo>
                                    <a:lnTo>
                                      <a:pt x="1887" y="58"/>
                                    </a:lnTo>
                                    <a:lnTo>
                                      <a:pt x="1888" y="58"/>
                                    </a:lnTo>
                                    <a:lnTo>
                                      <a:pt x="1889" y="58"/>
                                    </a:lnTo>
                                    <a:lnTo>
                                      <a:pt x="1889" y="59"/>
                                    </a:lnTo>
                                    <a:lnTo>
                                      <a:pt x="1890" y="58"/>
                                    </a:lnTo>
                                    <a:lnTo>
                                      <a:pt x="1890" y="59"/>
                                    </a:lnTo>
                                    <a:lnTo>
                                      <a:pt x="1891" y="59"/>
                                    </a:lnTo>
                                    <a:lnTo>
                                      <a:pt x="1893" y="59"/>
                                    </a:lnTo>
                                    <a:lnTo>
                                      <a:pt x="1893" y="60"/>
                                    </a:lnTo>
                                    <a:lnTo>
                                      <a:pt x="1894" y="58"/>
                                    </a:lnTo>
                                    <a:lnTo>
                                      <a:pt x="1894" y="60"/>
                                    </a:lnTo>
                                    <a:lnTo>
                                      <a:pt x="1895" y="59"/>
                                    </a:lnTo>
                                    <a:lnTo>
                                      <a:pt x="1895" y="60"/>
                                    </a:lnTo>
                                    <a:lnTo>
                                      <a:pt x="1896" y="58"/>
                                    </a:lnTo>
                                    <a:lnTo>
                                      <a:pt x="1896" y="61"/>
                                    </a:lnTo>
                                    <a:lnTo>
                                      <a:pt x="1897" y="59"/>
                                    </a:lnTo>
                                    <a:lnTo>
                                      <a:pt x="1897" y="60"/>
                                    </a:lnTo>
                                    <a:lnTo>
                                      <a:pt x="1898" y="59"/>
                                    </a:lnTo>
                                    <a:lnTo>
                                      <a:pt x="1898" y="60"/>
                                    </a:lnTo>
                                    <a:lnTo>
                                      <a:pt x="1899" y="59"/>
                                    </a:lnTo>
                                    <a:lnTo>
                                      <a:pt x="1899" y="60"/>
                                    </a:lnTo>
                                    <a:lnTo>
                                      <a:pt x="1901" y="59"/>
                                    </a:lnTo>
                                    <a:lnTo>
                                      <a:pt x="1901" y="60"/>
                                    </a:lnTo>
                                    <a:lnTo>
                                      <a:pt x="1902" y="59"/>
                                    </a:lnTo>
                                    <a:lnTo>
                                      <a:pt x="1902" y="60"/>
                                    </a:lnTo>
                                    <a:lnTo>
                                      <a:pt x="1903" y="60"/>
                                    </a:lnTo>
                                    <a:lnTo>
                                      <a:pt x="1904" y="59"/>
                                    </a:lnTo>
                                    <a:lnTo>
                                      <a:pt x="1904" y="60"/>
                                    </a:lnTo>
                                    <a:lnTo>
                                      <a:pt x="1905" y="59"/>
                                    </a:lnTo>
                                    <a:lnTo>
                                      <a:pt x="1905" y="61"/>
                                    </a:lnTo>
                                    <a:lnTo>
                                      <a:pt x="1906" y="60"/>
                                    </a:lnTo>
                                    <a:lnTo>
                                      <a:pt x="1907" y="60"/>
                                    </a:lnTo>
                                    <a:lnTo>
                                      <a:pt x="1908" y="60"/>
                                    </a:lnTo>
                                    <a:lnTo>
                                      <a:pt x="1910" y="60"/>
                                    </a:lnTo>
                                    <a:lnTo>
                                      <a:pt x="1910" y="61"/>
                                    </a:lnTo>
                                    <a:lnTo>
                                      <a:pt x="1911" y="60"/>
                                    </a:lnTo>
                                    <a:lnTo>
                                      <a:pt x="1911" y="61"/>
                                    </a:lnTo>
                                    <a:lnTo>
                                      <a:pt x="1912" y="60"/>
                                    </a:lnTo>
                                    <a:lnTo>
                                      <a:pt x="1913" y="60"/>
                                    </a:lnTo>
                                    <a:lnTo>
                                      <a:pt x="1913" y="64"/>
                                    </a:lnTo>
                                    <a:lnTo>
                                      <a:pt x="1914" y="61"/>
                                    </a:lnTo>
                                    <a:lnTo>
                                      <a:pt x="1914" y="64"/>
                                    </a:lnTo>
                                    <a:lnTo>
                                      <a:pt x="1915" y="61"/>
                                    </a:lnTo>
                                    <a:lnTo>
                                      <a:pt x="1915" y="62"/>
                                    </a:lnTo>
                                    <a:lnTo>
                                      <a:pt x="1916" y="60"/>
                                    </a:lnTo>
                                    <a:lnTo>
                                      <a:pt x="1916" y="62"/>
                                    </a:lnTo>
                                    <a:lnTo>
                                      <a:pt x="1917" y="64"/>
                                    </a:lnTo>
                                    <a:lnTo>
                                      <a:pt x="1919" y="62"/>
                                    </a:lnTo>
                                    <a:lnTo>
                                      <a:pt x="1919" y="64"/>
                                    </a:lnTo>
                                    <a:lnTo>
                                      <a:pt x="1920" y="62"/>
                                    </a:lnTo>
                                    <a:lnTo>
                                      <a:pt x="1920" y="64"/>
                                    </a:lnTo>
                                    <a:lnTo>
                                      <a:pt x="1921" y="62"/>
                                    </a:lnTo>
                                    <a:lnTo>
                                      <a:pt x="1921" y="64"/>
                                    </a:lnTo>
                                    <a:lnTo>
                                      <a:pt x="1922" y="64"/>
                                    </a:lnTo>
                                    <a:lnTo>
                                      <a:pt x="1922" y="65"/>
                                    </a:lnTo>
                                    <a:lnTo>
                                      <a:pt x="1923" y="64"/>
                                    </a:lnTo>
                                    <a:lnTo>
                                      <a:pt x="1923" y="65"/>
                                    </a:lnTo>
                                    <a:lnTo>
                                      <a:pt x="1924" y="64"/>
                                    </a:lnTo>
                                    <a:lnTo>
                                      <a:pt x="1925" y="64"/>
                                    </a:lnTo>
                                    <a:lnTo>
                                      <a:pt x="1925" y="66"/>
                                    </a:lnTo>
                                    <a:lnTo>
                                      <a:pt x="1926" y="62"/>
                                    </a:lnTo>
                                    <a:lnTo>
                                      <a:pt x="1926" y="66"/>
                                    </a:lnTo>
                                    <a:lnTo>
                                      <a:pt x="1928" y="66"/>
                                    </a:lnTo>
                                    <a:lnTo>
                                      <a:pt x="1928" y="67"/>
                                    </a:lnTo>
                                    <a:lnTo>
                                      <a:pt x="1929" y="64"/>
                                    </a:lnTo>
                                    <a:lnTo>
                                      <a:pt x="1929" y="65"/>
                                    </a:lnTo>
                                    <a:lnTo>
                                      <a:pt x="1930" y="64"/>
                                    </a:lnTo>
                                    <a:lnTo>
                                      <a:pt x="1930" y="66"/>
                                    </a:lnTo>
                                    <a:lnTo>
                                      <a:pt x="1931" y="64"/>
                                    </a:lnTo>
                                    <a:lnTo>
                                      <a:pt x="1932" y="64"/>
                                    </a:lnTo>
                                    <a:lnTo>
                                      <a:pt x="1932" y="65"/>
                                    </a:lnTo>
                                    <a:lnTo>
                                      <a:pt x="1933" y="64"/>
                                    </a:lnTo>
                                    <a:lnTo>
                                      <a:pt x="1933" y="66"/>
                                    </a:lnTo>
                                    <a:lnTo>
                                      <a:pt x="1934" y="67"/>
                                    </a:lnTo>
                                    <a:lnTo>
                                      <a:pt x="1934" y="68"/>
                                    </a:lnTo>
                                    <a:lnTo>
                                      <a:pt x="1935" y="65"/>
                                    </a:lnTo>
                                    <a:lnTo>
                                      <a:pt x="1935" y="66"/>
                                    </a:lnTo>
                                    <a:lnTo>
                                      <a:pt x="1937" y="66"/>
                                    </a:lnTo>
                                    <a:lnTo>
                                      <a:pt x="1937" y="67"/>
                                    </a:lnTo>
                                    <a:lnTo>
                                      <a:pt x="1938" y="66"/>
                                    </a:lnTo>
                                    <a:lnTo>
                                      <a:pt x="1938" y="67"/>
                                    </a:lnTo>
                                    <a:lnTo>
                                      <a:pt x="1939" y="66"/>
                                    </a:lnTo>
                                    <a:lnTo>
                                      <a:pt x="1939" y="68"/>
                                    </a:lnTo>
                                    <a:lnTo>
                                      <a:pt x="1940" y="68"/>
                                    </a:lnTo>
                                    <a:lnTo>
                                      <a:pt x="1940" y="69"/>
                                    </a:lnTo>
                                    <a:lnTo>
                                      <a:pt x="1941" y="65"/>
                                    </a:lnTo>
                                    <a:lnTo>
                                      <a:pt x="1941" y="67"/>
                                    </a:lnTo>
                                    <a:lnTo>
                                      <a:pt x="1942" y="66"/>
                                    </a:lnTo>
                                    <a:lnTo>
                                      <a:pt x="1942" y="68"/>
                                    </a:lnTo>
                                    <a:lnTo>
                                      <a:pt x="1943" y="65"/>
                                    </a:lnTo>
                                    <a:lnTo>
                                      <a:pt x="1943" y="68"/>
                                    </a:lnTo>
                                    <a:lnTo>
                                      <a:pt x="1945" y="64"/>
                                    </a:lnTo>
                                    <a:lnTo>
                                      <a:pt x="1945" y="67"/>
                                    </a:lnTo>
                                    <a:lnTo>
                                      <a:pt x="1946" y="67"/>
                                    </a:lnTo>
                                    <a:lnTo>
                                      <a:pt x="1947" y="67"/>
                                    </a:lnTo>
                                  </a:path>
                                </a:pathLst>
                              </a:custGeom>
                              <a:noFill/>
                              <a:ln w="1588">
                                <a:solidFill>
                                  <a:srgbClr val="00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32" name="Freeform 32"/>
                            <wps:cNvSpPr>
                              <a:spLocks/>
                            </wps:cNvSpPr>
                            <wps:spPr bwMode="auto">
                              <a:xfrm>
                                <a:off x="275660" y="383148"/>
                                <a:ext cx="3090863" cy="175209"/>
                              </a:xfrm>
                              <a:custGeom>
                                <a:avLst/>
                                <a:gdLst>
                                  <a:gd name="T0" fmla="*/ 30 w 1947"/>
                                  <a:gd name="T1" fmla="*/ 56 h 127"/>
                                  <a:gd name="T2" fmla="*/ 61 w 1947"/>
                                  <a:gd name="T3" fmla="*/ 62 h 127"/>
                                  <a:gd name="T4" fmla="*/ 96 w 1947"/>
                                  <a:gd name="T5" fmla="*/ 77 h 127"/>
                                  <a:gd name="T6" fmla="*/ 123 w 1947"/>
                                  <a:gd name="T7" fmla="*/ 78 h 127"/>
                                  <a:gd name="T8" fmla="*/ 152 w 1947"/>
                                  <a:gd name="T9" fmla="*/ 65 h 127"/>
                                  <a:gd name="T10" fmla="*/ 185 w 1947"/>
                                  <a:gd name="T11" fmla="*/ 62 h 127"/>
                                  <a:gd name="T12" fmla="*/ 214 w 1947"/>
                                  <a:gd name="T13" fmla="*/ 50 h 127"/>
                                  <a:gd name="T14" fmla="*/ 244 w 1947"/>
                                  <a:gd name="T15" fmla="*/ 44 h 127"/>
                                  <a:gd name="T16" fmla="*/ 273 w 1947"/>
                                  <a:gd name="T17" fmla="*/ 51 h 127"/>
                                  <a:gd name="T18" fmla="*/ 306 w 1947"/>
                                  <a:gd name="T19" fmla="*/ 56 h 127"/>
                                  <a:gd name="T20" fmla="*/ 333 w 1947"/>
                                  <a:gd name="T21" fmla="*/ 66 h 127"/>
                                  <a:gd name="T22" fmla="*/ 361 w 1947"/>
                                  <a:gd name="T23" fmla="*/ 89 h 127"/>
                                  <a:gd name="T24" fmla="*/ 390 w 1947"/>
                                  <a:gd name="T25" fmla="*/ 96 h 127"/>
                                  <a:gd name="T26" fmla="*/ 424 w 1947"/>
                                  <a:gd name="T27" fmla="*/ 74 h 127"/>
                                  <a:gd name="T28" fmla="*/ 453 w 1947"/>
                                  <a:gd name="T29" fmla="*/ 67 h 127"/>
                                  <a:gd name="T30" fmla="*/ 483 w 1947"/>
                                  <a:gd name="T31" fmla="*/ 55 h 127"/>
                                  <a:gd name="T32" fmla="*/ 514 w 1947"/>
                                  <a:gd name="T33" fmla="*/ 49 h 127"/>
                                  <a:gd name="T34" fmla="*/ 541 w 1947"/>
                                  <a:gd name="T35" fmla="*/ 43 h 127"/>
                                  <a:gd name="T36" fmla="*/ 573 w 1947"/>
                                  <a:gd name="T37" fmla="*/ 51 h 127"/>
                                  <a:gd name="T38" fmla="*/ 602 w 1947"/>
                                  <a:gd name="T39" fmla="*/ 65 h 127"/>
                                  <a:gd name="T40" fmla="*/ 634 w 1947"/>
                                  <a:gd name="T41" fmla="*/ 83 h 127"/>
                                  <a:gd name="T42" fmla="*/ 665 w 1947"/>
                                  <a:gd name="T43" fmla="*/ 67 h 127"/>
                                  <a:gd name="T44" fmla="*/ 696 w 1947"/>
                                  <a:gd name="T45" fmla="*/ 32 h 127"/>
                                  <a:gd name="T46" fmla="*/ 726 w 1947"/>
                                  <a:gd name="T47" fmla="*/ 30 h 127"/>
                                  <a:gd name="T48" fmla="*/ 756 w 1947"/>
                                  <a:gd name="T49" fmla="*/ 20 h 127"/>
                                  <a:gd name="T50" fmla="*/ 786 w 1947"/>
                                  <a:gd name="T51" fmla="*/ 9 h 127"/>
                                  <a:gd name="T52" fmla="*/ 815 w 1947"/>
                                  <a:gd name="T53" fmla="*/ 6 h 127"/>
                                  <a:gd name="T54" fmla="*/ 845 w 1947"/>
                                  <a:gd name="T55" fmla="*/ 8 h 127"/>
                                  <a:gd name="T56" fmla="*/ 874 w 1947"/>
                                  <a:gd name="T57" fmla="*/ 18 h 127"/>
                                  <a:gd name="T58" fmla="*/ 905 w 1947"/>
                                  <a:gd name="T59" fmla="*/ 17 h 127"/>
                                  <a:gd name="T60" fmla="*/ 934 w 1947"/>
                                  <a:gd name="T61" fmla="*/ 33 h 127"/>
                                  <a:gd name="T62" fmla="*/ 965 w 1947"/>
                                  <a:gd name="T63" fmla="*/ 42 h 127"/>
                                  <a:gd name="T64" fmla="*/ 996 w 1947"/>
                                  <a:gd name="T65" fmla="*/ 30 h 127"/>
                                  <a:gd name="T66" fmla="*/ 1027 w 1947"/>
                                  <a:gd name="T67" fmla="*/ 31 h 127"/>
                                  <a:gd name="T68" fmla="*/ 1056 w 1947"/>
                                  <a:gd name="T69" fmla="*/ 29 h 127"/>
                                  <a:gd name="T70" fmla="*/ 1084 w 1947"/>
                                  <a:gd name="T71" fmla="*/ 36 h 127"/>
                                  <a:gd name="T72" fmla="*/ 1113 w 1947"/>
                                  <a:gd name="T73" fmla="*/ 18 h 127"/>
                                  <a:gd name="T74" fmla="*/ 1143 w 1947"/>
                                  <a:gd name="T75" fmla="*/ 24 h 127"/>
                                  <a:gd name="T76" fmla="*/ 1173 w 1947"/>
                                  <a:gd name="T77" fmla="*/ 32 h 127"/>
                                  <a:gd name="T78" fmla="*/ 1208 w 1947"/>
                                  <a:gd name="T79" fmla="*/ 23 h 127"/>
                                  <a:gd name="T80" fmla="*/ 1242 w 1947"/>
                                  <a:gd name="T81" fmla="*/ 35 h 127"/>
                                  <a:gd name="T82" fmla="*/ 1273 w 1947"/>
                                  <a:gd name="T83" fmla="*/ 25 h 127"/>
                                  <a:gd name="T84" fmla="*/ 1304 w 1947"/>
                                  <a:gd name="T85" fmla="*/ 40 h 127"/>
                                  <a:gd name="T86" fmla="*/ 1333 w 1947"/>
                                  <a:gd name="T87" fmla="*/ 45 h 127"/>
                                  <a:gd name="T88" fmla="*/ 1362 w 1947"/>
                                  <a:gd name="T89" fmla="*/ 49 h 127"/>
                                  <a:gd name="T90" fmla="*/ 1393 w 1947"/>
                                  <a:gd name="T91" fmla="*/ 55 h 127"/>
                                  <a:gd name="T92" fmla="*/ 1425 w 1947"/>
                                  <a:gd name="T93" fmla="*/ 64 h 127"/>
                                  <a:gd name="T94" fmla="*/ 1458 w 1947"/>
                                  <a:gd name="T95" fmla="*/ 80 h 127"/>
                                  <a:gd name="T96" fmla="*/ 1484 w 1947"/>
                                  <a:gd name="T97" fmla="*/ 97 h 127"/>
                                  <a:gd name="T98" fmla="*/ 1512 w 1947"/>
                                  <a:gd name="T99" fmla="*/ 106 h 127"/>
                                  <a:gd name="T100" fmla="*/ 1544 w 1947"/>
                                  <a:gd name="T101" fmla="*/ 113 h 127"/>
                                  <a:gd name="T102" fmla="*/ 1575 w 1947"/>
                                  <a:gd name="T103" fmla="*/ 122 h 127"/>
                                  <a:gd name="T104" fmla="*/ 1608 w 1947"/>
                                  <a:gd name="T105" fmla="*/ 122 h 127"/>
                                  <a:gd name="T106" fmla="*/ 1639 w 1947"/>
                                  <a:gd name="T107" fmla="*/ 110 h 127"/>
                                  <a:gd name="T108" fmla="*/ 1672 w 1947"/>
                                  <a:gd name="T109" fmla="*/ 117 h 127"/>
                                  <a:gd name="T110" fmla="*/ 1702 w 1947"/>
                                  <a:gd name="T111" fmla="*/ 119 h 127"/>
                                  <a:gd name="T112" fmla="*/ 1732 w 1947"/>
                                  <a:gd name="T113" fmla="*/ 123 h 127"/>
                                  <a:gd name="T114" fmla="*/ 1764 w 1947"/>
                                  <a:gd name="T115" fmla="*/ 108 h 127"/>
                                  <a:gd name="T116" fmla="*/ 1799 w 1947"/>
                                  <a:gd name="T117" fmla="*/ 103 h 127"/>
                                  <a:gd name="T118" fmla="*/ 1828 w 1947"/>
                                  <a:gd name="T119" fmla="*/ 95 h 127"/>
                                  <a:gd name="T120" fmla="*/ 1857 w 1947"/>
                                  <a:gd name="T121" fmla="*/ 92 h 127"/>
                                  <a:gd name="T122" fmla="*/ 1889 w 1947"/>
                                  <a:gd name="T123" fmla="*/ 89 h 127"/>
                                  <a:gd name="T124" fmla="*/ 1920 w 1947"/>
                                  <a:gd name="T125" fmla="*/ 75 h 1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947" h="127">
                                    <a:moveTo>
                                      <a:pt x="0" y="45"/>
                                    </a:moveTo>
                                    <a:lnTo>
                                      <a:pt x="0" y="45"/>
                                    </a:lnTo>
                                    <a:lnTo>
                                      <a:pt x="0" y="48"/>
                                    </a:lnTo>
                                    <a:lnTo>
                                      <a:pt x="1" y="49"/>
                                    </a:lnTo>
                                    <a:lnTo>
                                      <a:pt x="1" y="50"/>
                                    </a:lnTo>
                                    <a:lnTo>
                                      <a:pt x="2" y="51"/>
                                    </a:lnTo>
                                    <a:lnTo>
                                      <a:pt x="3" y="51"/>
                                    </a:lnTo>
                                    <a:lnTo>
                                      <a:pt x="4" y="50"/>
                                    </a:lnTo>
                                    <a:lnTo>
                                      <a:pt x="5" y="49"/>
                                    </a:lnTo>
                                    <a:lnTo>
                                      <a:pt x="5" y="50"/>
                                    </a:lnTo>
                                    <a:lnTo>
                                      <a:pt x="7" y="49"/>
                                    </a:lnTo>
                                    <a:lnTo>
                                      <a:pt x="8" y="49"/>
                                    </a:lnTo>
                                    <a:lnTo>
                                      <a:pt x="8" y="50"/>
                                    </a:lnTo>
                                    <a:lnTo>
                                      <a:pt x="9" y="49"/>
                                    </a:lnTo>
                                    <a:lnTo>
                                      <a:pt x="9" y="50"/>
                                    </a:lnTo>
                                    <a:lnTo>
                                      <a:pt x="10" y="47"/>
                                    </a:lnTo>
                                    <a:lnTo>
                                      <a:pt x="10" y="48"/>
                                    </a:lnTo>
                                    <a:lnTo>
                                      <a:pt x="11" y="47"/>
                                    </a:lnTo>
                                    <a:lnTo>
                                      <a:pt x="11" y="49"/>
                                    </a:lnTo>
                                    <a:lnTo>
                                      <a:pt x="12" y="50"/>
                                    </a:lnTo>
                                    <a:lnTo>
                                      <a:pt x="12" y="52"/>
                                    </a:lnTo>
                                    <a:lnTo>
                                      <a:pt x="13" y="50"/>
                                    </a:lnTo>
                                    <a:lnTo>
                                      <a:pt x="13" y="52"/>
                                    </a:lnTo>
                                    <a:lnTo>
                                      <a:pt x="15" y="48"/>
                                    </a:lnTo>
                                    <a:lnTo>
                                      <a:pt x="15" y="49"/>
                                    </a:lnTo>
                                    <a:lnTo>
                                      <a:pt x="16" y="47"/>
                                    </a:lnTo>
                                    <a:lnTo>
                                      <a:pt x="17" y="47"/>
                                    </a:lnTo>
                                    <a:lnTo>
                                      <a:pt x="17" y="48"/>
                                    </a:lnTo>
                                    <a:lnTo>
                                      <a:pt x="18" y="48"/>
                                    </a:lnTo>
                                    <a:lnTo>
                                      <a:pt x="18" y="50"/>
                                    </a:lnTo>
                                    <a:lnTo>
                                      <a:pt x="19" y="51"/>
                                    </a:lnTo>
                                    <a:lnTo>
                                      <a:pt x="19" y="52"/>
                                    </a:lnTo>
                                    <a:lnTo>
                                      <a:pt x="20" y="52"/>
                                    </a:lnTo>
                                    <a:lnTo>
                                      <a:pt x="21" y="52"/>
                                    </a:lnTo>
                                    <a:lnTo>
                                      <a:pt x="22" y="53"/>
                                    </a:lnTo>
                                    <a:lnTo>
                                      <a:pt x="22" y="55"/>
                                    </a:lnTo>
                                    <a:lnTo>
                                      <a:pt x="24" y="55"/>
                                    </a:lnTo>
                                    <a:lnTo>
                                      <a:pt x="25" y="53"/>
                                    </a:lnTo>
                                    <a:lnTo>
                                      <a:pt x="25" y="55"/>
                                    </a:lnTo>
                                    <a:lnTo>
                                      <a:pt x="26" y="53"/>
                                    </a:lnTo>
                                    <a:lnTo>
                                      <a:pt x="27" y="55"/>
                                    </a:lnTo>
                                    <a:lnTo>
                                      <a:pt x="28" y="55"/>
                                    </a:lnTo>
                                    <a:lnTo>
                                      <a:pt x="28" y="56"/>
                                    </a:lnTo>
                                    <a:lnTo>
                                      <a:pt x="29" y="56"/>
                                    </a:lnTo>
                                    <a:lnTo>
                                      <a:pt x="30" y="56"/>
                                    </a:lnTo>
                                    <a:lnTo>
                                      <a:pt x="30" y="57"/>
                                    </a:lnTo>
                                    <a:lnTo>
                                      <a:pt x="31" y="58"/>
                                    </a:lnTo>
                                    <a:lnTo>
                                      <a:pt x="31" y="60"/>
                                    </a:lnTo>
                                    <a:lnTo>
                                      <a:pt x="33" y="61"/>
                                    </a:lnTo>
                                    <a:lnTo>
                                      <a:pt x="34" y="59"/>
                                    </a:lnTo>
                                    <a:lnTo>
                                      <a:pt x="34" y="61"/>
                                    </a:lnTo>
                                    <a:lnTo>
                                      <a:pt x="35" y="59"/>
                                    </a:lnTo>
                                    <a:lnTo>
                                      <a:pt x="36" y="60"/>
                                    </a:lnTo>
                                    <a:lnTo>
                                      <a:pt x="36" y="61"/>
                                    </a:lnTo>
                                    <a:lnTo>
                                      <a:pt x="37" y="61"/>
                                    </a:lnTo>
                                    <a:lnTo>
                                      <a:pt x="38" y="59"/>
                                    </a:lnTo>
                                    <a:lnTo>
                                      <a:pt x="38" y="60"/>
                                    </a:lnTo>
                                    <a:lnTo>
                                      <a:pt x="39" y="56"/>
                                    </a:lnTo>
                                    <a:lnTo>
                                      <a:pt x="39" y="58"/>
                                    </a:lnTo>
                                    <a:lnTo>
                                      <a:pt x="40" y="55"/>
                                    </a:lnTo>
                                    <a:lnTo>
                                      <a:pt x="42" y="56"/>
                                    </a:lnTo>
                                    <a:lnTo>
                                      <a:pt x="42" y="57"/>
                                    </a:lnTo>
                                    <a:lnTo>
                                      <a:pt x="43" y="57"/>
                                    </a:lnTo>
                                    <a:lnTo>
                                      <a:pt x="44" y="57"/>
                                    </a:lnTo>
                                    <a:lnTo>
                                      <a:pt x="44" y="58"/>
                                    </a:lnTo>
                                    <a:lnTo>
                                      <a:pt x="45" y="59"/>
                                    </a:lnTo>
                                    <a:lnTo>
                                      <a:pt x="45" y="61"/>
                                    </a:lnTo>
                                    <a:lnTo>
                                      <a:pt x="46" y="61"/>
                                    </a:lnTo>
                                    <a:lnTo>
                                      <a:pt x="47" y="59"/>
                                    </a:lnTo>
                                    <a:lnTo>
                                      <a:pt x="47" y="61"/>
                                    </a:lnTo>
                                    <a:lnTo>
                                      <a:pt x="48" y="58"/>
                                    </a:lnTo>
                                    <a:lnTo>
                                      <a:pt x="48" y="59"/>
                                    </a:lnTo>
                                    <a:lnTo>
                                      <a:pt x="49" y="58"/>
                                    </a:lnTo>
                                    <a:lnTo>
                                      <a:pt x="51" y="59"/>
                                    </a:lnTo>
                                    <a:lnTo>
                                      <a:pt x="51" y="60"/>
                                    </a:lnTo>
                                    <a:lnTo>
                                      <a:pt x="52" y="60"/>
                                    </a:lnTo>
                                    <a:lnTo>
                                      <a:pt x="53" y="59"/>
                                    </a:lnTo>
                                    <a:lnTo>
                                      <a:pt x="53" y="60"/>
                                    </a:lnTo>
                                    <a:lnTo>
                                      <a:pt x="54" y="59"/>
                                    </a:lnTo>
                                    <a:lnTo>
                                      <a:pt x="54" y="60"/>
                                    </a:lnTo>
                                    <a:lnTo>
                                      <a:pt x="55" y="60"/>
                                    </a:lnTo>
                                    <a:lnTo>
                                      <a:pt x="55" y="61"/>
                                    </a:lnTo>
                                    <a:lnTo>
                                      <a:pt x="56" y="61"/>
                                    </a:lnTo>
                                    <a:lnTo>
                                      <a:pt x="56" y="62"/>
                                    </a:lnTo>
                                    <a:lnTo>
                                      <a:pt x="57" y="62"/>
                                    </a:lnTo>
                                    <a:lnTo>
                                      <a:pt x="57" y="64"/>
                                    </a:lnTo>
                                    <a:lnTo>
                                      <a:pt x="59" y="64"/>
                                    </a:lnTo>
                                    <a:lnTo>
                                      <a:pt x="60" y="64"/>
                                    </a:lnTo>
                                    <a:lnTo>
                                      <a:pt x="61" y="61"/>
                                    </a:lnTo>
                                    <a:lnTo>
                                      <a:pt x="61" y="62"/>
                                    </a:lnTo>
                                    <a:lnTo>
                                      <a:pt x="62" y="61"/>
                                    </a:lnTo>
                                    <a:lnTo>
                                      <a:pt x="62" y="62"/>
                                    </a:lnTo>
                                    <a:lnTo>
                                      <a:pt x="63" y="64"/>
                                    </a:lnTo>
                                    <a:lnTo>
                                      <a:pt x="63" y="65"/>
                                    </a:lnTo>
                                    <a:lnTo>
                                      <a:pt x="64" y="65"/>
                                    </a:lnTo>
                                    <a:lnTo>
                                      <a:pt x="65" y="61"/>
                                    </a:lnTo>
                                    <a:lnTo>
                                      <a:pt x="65" y="64"/>
                                    </a:lnTo>
                                    <a:lnTo>
                                      <a:pt x="66" y="61"/>
                                    </a:lnTo>
                                    <a:lnTo>
                                      <a:pt x="68" y="62"/>
                                    </a:lnTo>
                                    <a:lnTo>
                                      <a:pt x="68" y="65"/>
                                    </a:lnTo>
                                    <a:lnTo>
                                      <a:pt x="69" y="66"/>
                                    </a:lnTo>
                                    <a:lnTo>
                                      <a:pt x="69" y="67"/>
                                    </a:lnTo>
                                    <a:lnTo>
                                      <a:pt x="70" y="67"/>
                                    </a:lnTo>
                                    <a:lnTo>
                                      <a:pt x="70" y="68"/>
                                    </a:lnTo>
                                    <a:lnTo>
                                      <a:pt x="71" y="67"/>
                                    </a:lnTo>
                                    <a:lnTo>
                                      <a:pt x="72" y="66"/>
                                    </a:lnTo>
                                    <a:lnTo>
                                      <a:pt x="73" y="67"/>
                                    </a:lnTo>
                                    <a:lnTo>
                                      <a:pt x="73" y="68"/>
                                    </a:lnTo>
                                    <a:lnTo>
                                      <a:pt x="74" y="69"/>
                                    </a:lnTo>
                                    <a:lnTo>
                                      <a:pt x="75" y="67"/>
                                    </a:lnTo>
                                    <a:lnTo>
                                      <a:pt x="75" y="69"/>
                                    </a:lnTo>
                                    <a:lnTo>
                                      <a:pt x="77" y="66"/>
                                    </a:lnTo>
                                    <a:lnTo>
                                      <a:pt x="78" y="66"/>
                                    </a:lnTo>
                                    <a:lnTo>
                                      <a:pt x="79" y="67"/>
                                    </a:lnTo>
                                    <a:lnTo>
                                      <a:pt x="80" y="67"/>
                                    </a:lnTo>
                                    <a:lnTo>
                                      <a:pt x="81" y="67"/>
                                    </a:lnTo>
                                    <a:lnTo>
                                      <a:pt x="81" y="68"/>
                                    </a:lnTo>
                                    <a:lnTo>
                                      <a:pt x="82" y="69"/>
                                    </a:lnTo>
                                    <a:lnTo>
                                      <a:pt x="82" y="71"/>
                                    </a:lnTo>
                                    <a:lnTo>
                                      <a:pt x="83" y="73"/>
                                    </a:lnTo>
                                    <a:lnTo>
                                      <a:pt x="84" y="71"/>
                                    </a:lnTo>
                                    <a:lnTo>
                                      <a:pt x="84" y="73"/>
                                    </a:lnTo>
                                    <a:lnTo>
                                      <a:pt x="86" y="70"/>
                                    </a:lnTo>
                                    <a:lnTo>
                                      <a:pt x="87" y="71"/>
                                    </a:lnTo>
                                    <a:lnTo>
                                      <a:pt x="87" y="74"/>
                                    </a:lnTo>
                                    <a:lnTo>
                                      <a:pt x="88" y="75"/>
                                    </a:lnTo>
                                    <a:lnTo>
                                      <a:pt x="88" y="76"/>
                                    </a:lnTo>
                                    <a:lnTo>
                                      <a:pt x="89" y="77"/>
                                    </a:lnTo>
                                    <a:lnTo>
                                      <a:pt x="90" y="77"/>
                                    </a:lnTo>
                                    <a:lnTo>
                                      <a:pt x="91" y="76"/>
                                    </a:lnTo>
                                    <a:lnTo>
                                      <a:pt x="92" y="76"/>
                                    </a:lnTo>
                                    <a:lnTo>
                                      <a:pt x="93" y="75"/>
                                    </a:lnTo>
                                    <a:lnTo>
                                      <a:pt x="95" y="75"/>
                                    </a:lnTo>
                                    <a:lnTo>
                                      <a:pt x="96" y="76"/>
                                    </a:lnTo>
                                    <a:lnTo>
                                      <a:pt x="96" y="77"/>
                                    </a:lnTo>
                                    <a:lnTo>
                                      <a:pt x="97" y="77"/>
                                    </a:lnTo>
                                    <a:lnTo>
                                      <a:pt x="97" y="78"/>
                                    </a:lnTo>
                                    <a:lnTo>
                                      <a:pt x="98" y="78"/>
                                    </a:lnTo>
                                    <a:lnTo>
                                      <a:pt x="98" y="79"/>
                                    </a:lnTo>
                                    <a:lnTo>
                                      <a:pt x="99" y="80"/>
                                    </a:lnTo>
                                    <a:lnTo>
                                      <a:pt x="99" y="82"/>
                                    </a:lnTo>
                                    <a:lnTo>
                                      <a:pt x="100" y="79"/>
                                    </a:lnTo>
                                    <a:lnTo>
                                      <a:pt x="100" y="82"/>
                                    </a:lnTo>
                                    <a:lnTo>
                                      <a:pt x="101" y="76"/>
                                    </a:lnTo>
                                    <a:lnTo>
                                      <a:pt x="101" y="78"/>
                                    </a:lnTo>
                                    <a:lnTo>
                                      <a:pt x="103" y="75"/>
                                    </a:lnTo>
                                    <a:lnTo>
                                      <a:pt x="103" y="77"/>
                                    </a:lnTo>
                                    <a:lnTo>
                                      <a:pt x="104" y="78"/>
                                    </a:lnTo>
                                    <a:lnTo>
                                      <a:pt x="104" y="79"/>
                                    </a:lnTo>
                                    <a:lnTo>
                                      <a:pt x="105" y="80"/>
                                    </a:lnTo>
                                    <a:lnTo>
                                      <a:pt x="106" y="78"/>
                                    </a:lnTo>
                                    <a:lnTo>
                                      <a:pt x="106" y="80"/>
                                    </a:lnTo>
                                    <a:lnTo>
                                      <a:pt x="107" y="77"/>
                                    </a:lnTo>
                                    <a:lnTo>
                                      <a:pt x="107" y="78"/>
                                    </a:lnTo>
                                    <a:lnTo>
                                      <a:pt x="108" y="77"/>
                                    </a:lnTo>
                                    <a:lnTo>
                                      <a:pt x="108" y="78"/>
                                    </a:lnTo>
                                    <a:lnTo>
                                      <a:pt x="109" y="78"/>
                                    </a:lnTo>
                                    <a:lnTo>
                                      <a:pt x="109" y="79"/>
                                    </a:lnTo>
                                    <a:lnTo>
                                      <a:pt x="110" y="79"/>
                                    </a:lnTo>
                                    <a:lnTo>
                                      <a:pt x="110" y="80"/>
                                    </a:lnTo>
                                    <a:lnTo>
                                      <a:pt x="112" y="80"/>
                                    </a:lnTo>
                                    <a:lnTo>
                                      <a:pt x="112" y="83"/>
                                    </a:lnTo>
                                    <a:lnTo>
                                      <a:pt x="113" y="82"/>
                                    </a:lnTo>
                                    <a:lnTo>
                                      <a:pt x="113" y="83"/>
                                    </a:lnTo>
                                    <a:lnTo>
                                      <a:pt x="114" y="79"/>
                                    </a:lnTo>
                                    <a:lnTo>
                                      <a:pt x="114" y="80"/>
                                    </a:lnTo>
                                    <a:lnTo>
                                      <a:pt x="115" y="76"/>
                                    </a:lnTo>
                                    <a:lnTo>
                                      <a:pt x="115" y="78"/>
                                    </a:lnTo>
                                    <a:lnTo>
                                      <a:pt x="116" y="76"/>
                                    </a:lnTo>
                                    <a:lnTo>
                                      <a:pt x="116" y="77"/>
                                    </a:lnTo>
                                    <a:lnTo>
                                      <a:pt x="117" y="78"/>
                                    </a:lnTo>
                                    <a:lnTo>
                                      <a:pt x="117" y="80"/>
                                    </a:lnTo>
                                    <a:lnTo>
                                      <a:pt x="118" y="78"/>
                                    </a:lnTo>
                                    <a:lnTo>
                                      <a:pt x="118" y="80"/>
                                    </a:lnTo>
                                    <a:lnTo>
                                      <a:pt x="119" y="75"/>
                                    </a:lnTo>
                                    <a:lnTo>
                                      <a:pt x="119" y="77"/>
                                    </a:lnTo>
                                    <a:lnTo>
                                      <a:pt x="121" y="75"/>
                                    </a:lnTo>
                                    <a:lnTo>
                                      <a:pt x="122" y="76"/>
                                    </a:lnTo>
                                    <a:lnTo>
                                      <a:pt x="122" y="77"/>
                                    </a:lnTo>
                                    <a:lnTo>
                                      <a:pt x="123" y="78"/>
                                    </a:lnTo>
                                    <a:lnTo>
                                      <a:pt x="124" y="75"/>
                                    </a:lnTo>
                                    <a:lnTo>
                                      <a:pt x="124" y="77"/>
                                    </a:lnTo>
                                    <a:lnTo>
                                      <a:pt x="125" y="73"/>
                                    </a:lnTo>
                                    <a:lnTo>
                                      <a:pt x="125" y="74"/>
                                    </a:lnTo>
                                    <a:lnTo>
                                      <a:pt x="126" y="69"/>
                                    </a:lnTo>
                                    <a:lnTo>
                                      <a:pt x="126" y="71"/>
                                    </a:lnTo>
                                    <a:lnTo>
                                      <a:pt x="127" y="67"/>
                                    </a:lnTo>
                                    <a:lnTo>
                                      <a:pt x="127" y="68"/>
                                    </a:lnTo>
                                    <a:lnTo>
                                      <a:pt x="128" y="65"/>
                                    </a:lnTo>
                                    <a:lnTo>
                                      <a:pt x="128" y="66"/>
                                    </a:lnTo>
                                    <a:lnTo>
                                      <a:pt x="130" y="65"/>
                                    </a:lnTo>
                                    <a:lnTo>
                                      <a:pt x="130" y="66"/>
                                    </a:lnTo>
                                    <a:lnTo>
                                      <a:pt x="131" y="66"/>
                                    </a:lnTo>
                                    <a:lnTo>
                                      <a:pt x="132" y="65"/>
                                    </a:lnTo>
                                    <a:lnTo>
                                      <a:pt x="132" y="66"/>
                                    </a:lnTo>
                                    <a:lnTo>
                                      <a:pt x="133" y="64"/>
                                    </a:lnTo>
                                    <a:lnTo>
                                      <a:pt x="133" y="65"/>
                                    </a:lnTo>
                                    <a:lnTo>
                                      <a:pt x="134" y="64"/>
                                    </a:lnTo>
                                    <a:lnTo>
                                      <a:pt x="135" y="64"/>
                                    </a:lnTo>
                                    <a:lnTo>
                                      <a:pt x="136" y="64"/>
                                    </a:lnTo>
                                    <a:lnTo>
                                      <a:pt x="137" y="64"/>
                                    </a:lnTo>
                                    <a:lnTo>
                                      <a:pt x="139" y="62"/>
                                    </a:lnTo>
                                    <a:lnTo>
                                      <a:pt x="139" y="64"/>
                                    </a:lnTo>
                                    <a:lnTo>
                                      <a:pt x="140" y="64"/>
                                    </a:lnTo>
                                    <a:lnTo>
                                      <a:pt x="140" y="65"/>
                                    </a:lnTo>
                                    <a:lnTo>
                                      <a:pt x="141" y="64"/>
                                    </a:lnTo>
                                    <a:lnTo>
                                      <a:pt x="141" y="65"/>
                                    </a:lnTo>
                                    <a:lnTo>
                                      <a:pt x="142" y="60"/>
                                    </a:lnTo>
                                    <a:lnTo>
                                      <a:pt x="142" y="62"/>
                                    </a:lnTo>
                                    <a:lnTo>
                                      <a:pt x="143" y="58"/>
                                    </a:lnTo>
                                    <a:lnTo>
                                      <a:pt x="143" y="59"/>
                                    </a:lnTo>
                                    <a:lnTo>
                                      <a:pt x="144" y="58"/>
                                    </a:lnTo>
                                    <a:lnTo>
                                      <a:pt x="145" y="59"/>
                                    </a:lnTo>
                                    <a:lnTo>
                                      <a:pt x="145" y="60"/>
                                    </a:lnTo>
                                    <a:lnTo>
                                      <a:pt x="146" y="60"/>
                                    </a:lnTo>
                                    <a:lnTo>
                                      <a:pt x="146" y="61"/>
                                    </a:lnTo>
                                    <a:lnTo>
                                      <a:pt x="148" y="60"/>
                                    </a:lnTo>
                                    <a:lnTo>
                                      <a:pt x="148" y="61"/>
                                    </a:lnTo>
                                    <a:lnTo>
                                      <a:pt x="149" y="60"/>
                                    </a:lnTo>
                                    <a:lnTo>
                                      <a:pt x="149" y="61"/>
                                    </a:lnTo>
                                    <a:lnTo>
                                      <a:pt x="150" y="62"/>
                                    </a:lnTo>
                                    <a:lnTo>
                                      <a:pt x="150" y="64"/>
                                    </a:lnTo>
                                    <a:lnTo>
                                      <a:pt x="151" y="65"/>
                                    </a:lnTo>
                                    <a:lnTo>
                                      <a:pt x="152" y="64"/>
                                    </a:lnTo>
                                    <a:lnTo>
                                      <a:pt x="152" y="65"/>
                                    </a:lnTo>
                                    <a:lnTo>
                                      <a:pt x="153" y="61"/>
                                    </a:lnTo>
                                    <a:lnTo>
                                      <a:pt x="153" y="64"/>
                                    </a:lnTo>
                                    <a:lnTo>
                                      <a:pt x="154" y="61"/>
                                    </a:lnTo>
                                    <a:lnTo>
                                      <a:pt x="156" y="61"/>
                                    </a:lnTo>
                                    <a:lnTo>
                                      <a:pt x="156" y="62"/>
                                    </a:lnTo>
                                    <a:lnTo>
                                      <a:pt x="157" y="64"/>
                                    </a:lnTo>
                                    <a:lnTo>
                                      <a:pt x="157" y="65"/>
                                    </a:lnTo>
                                    <a:lnTo>
                                      <a:pt x="158" y="64"/>
                                    </a:lnTo>
                                    <a:lnTo>
                                      <a:pt x="159" y="61"/>
                                    </a:lnTo>
                                    <a:lnTo>
                                      <a:pt x="159" y="62"/>
                                    </a:lnTo>
                                    <a:lnTo>
                                      <a:pt x="160" y="61"/>
                                    </a:lnTo>
                                    <a:lnTo>
                                      <a:pt x="161" y="60"/>
                                    </a:lnTo>
                                    <a:lnTo>
                                      <a:pt x="162" y="60"/>
                                    </a:lnTo>
                                    <a:lnTo>
                                      <a:pt x="163" y="60"/>
                                    </a:lnTo>
                                    <a:lnTo>
                                      <a:pt x="165" y="60"/>
                                    </a:lnTo>
                                    <a:lnTo>
                                      <a:pt x="166" y="60"/>
                                    </a:lnTo>
                                    <a:lnTo>
                                      <a:pt x="167" y="60"/>
                                    </a:lnTo>
                                    <a:lnTo>
                                      <a:pt x="167" y="61"/>
                                    </a:lnTo>
                                    <a:lnTo>
                                      <a:pt x="168" y="61"/>
                                    </a:lnTo>
                                    <a:lnTo>
                                      <a:pt x="169" y="60"/>
                                    </a:lnTo>
                                    <a:lnTo>
                                      <a:pt x="169" y="61"/>
                                    </a:lnTo>
                                    <a:lnTo>
                                      <a:pt x="170" y="59"/>
                                    </a:lnTo>
                                    <a:lnTo>
                                      <a:pt x="170" y="60"/>
                                    </a:lnTo>
                                    <a:lnTo>
                                      <a:pt x="171" y="57"/>
                                    </a:lnTo>
                                    <a:lnTo>
                                      <a:pt x="171" y="58"/>
                                    </a:lnTo>
                                    <a:lnTo>
                                      <a:pt x="172" y="57"/>
                                    </a:lnTo>
                                    <a:lnTo>
                                      <a:pt x="172" y="58"/>
                                    </a:lnTo>
                                    <a:lnTo>
                                      <a:pt x="174" y="59"/>
                                    </a:lnTo>
                                    <a:lnTo>
                                      <a:pt x="174" y="60"/>
                                    </a:lnTo>
                                    <a:lnTo>
                                      <a:pt x="175" y="60"/>
                                    </a:lnTo>
                                    <a:lnTo>
                                      <a:pt x="176" y="58"/>
                                    </a:lnTo>
                                    <a:lnTo>
                                      <a:pt x="176" y="59"/>
                                    </a:lnTo>
                                    <a:lnTo>
                                      <a:pt x="177" y="58"/>
                                    </a:lnTo>
                                    <a:lnTo>
                                      <a:pt x="178" y="58"/>
                                    </a:lnTo>
                                    <a:lnTo>
                                      <a:pt x="178" y="60"/>
                                    </a:lnTo>
                                    <a:lnTo>
                                      <a:pt x="179" y="61"/>
                                    </a:lnTo>
                                    <a:lnTo>
                                      <a:pt x="179" y="62"/>
                                    </a:lnTo>
                                    <a:lnTo>
                                      <a:pt x="180" y="64"/>
                                    </a:lnTo>
                                    <a:lnTo>
                                      <a:pt x="181" y="61"/>
                                    </a:lnTo>
                                    <a:lnTo>
                                      <a:pt x="181" y="64"/>
                                    </a:lnTo>
                                    <a:lnTo>
                                      <a:pt x="183" y="59"/>
                                    </a:lnTo>
                                    <a:lnTo>
                                      <a:pt x="183" y="60"/>
                                    </a:lnTo>
                                    <a:lnTo>
                                      <a:pt x="184" y="59"/>
                                    </a:lnTo>
                                    <a:lnTo>
                                      <a:pt x="184" y="61"/>
                                    </a:lnTo>
                                    <a:lnTo>
                                      <a:pt x="185" y="62"/>
                                    </a:lnTo>
                                    <a:lnTo>
                                      <a:pt x="186" y="64"/>
                                    </a:lnTo>
                                    <a:lnTo>
                                      <a:pt x="187" y="62"/>
                                    </a:lnTo>
                                    <a:lnTo>
                                      <a:pt x="187" y="64"/>
                                    </a:lnTo>
                                    <a:lnTo>
                                      <a:pt x="188" y="60"/>
                                    </a:lnTo>
                                    <a:lnTo>
                                      <a:pt x="188" y="62"/>
                                    </a:lnTo>
                                    <a:lnTo>
                                      <a:pt x="189" y="58"/>
                                    </a:lnTo>
                                    <a:lnTo>
                                      <a:pt x="189" y="59"/>
                                    </a:lnTo>
                                    <a:lnTo>
                                      <a:pt x="190" y="59"/>
                                    </a:lnTo>
                                    <a:lnTo>
                                      <a:pt x="190" y="60"/>
                                    </a:lnTo>
                                    <a:lnTo>
                                      <a:pt x="192" y="61"/>
                                    </a:lnTo>
                                    <a:lnTo>
                                      <a:pt x="192" y="62"/>
                                    </a:lnTo>
                                    <a:lnTo>
                                      <a:pt x="193" y="62"/>
                                    </a:lnTo>
                                    <a:lnTo>
                                      <a:pt x="193" y="64"/>
                                    </a:lnTo>
                                    <a:lnTo>
                                      <a:pt x="194" y="57"/>
                                    </a:lnTo>
                                    <a:lnTo>
                                      <a:pt x="194" y="60"/>
                                    </a:lnTo>
                                    <a:lnTo>
                                      <a:pt x="195" y="56"/>
                                    </a:lnTo>
                                    <a:lnTo>
                                      <a:pt x="196" y="57"/>
                                    </a:lnTo>
                                    <a:lnTo>
                                      <a:pt x="196" y="58"/>
                                    </a:lnTo>
                                    <a:lnTo>
                                      <a:pt x="197" y="58"/>
                                    </a:lnTo>
                                    <a:lnTo>
                                      <a:pt x="198" y="58"/>
                                    </a:lnTo>
                                    <a:lnTo>
                                      <a:pt x="198" y="59"/>
                                    </a:lnTo>
                                    <a:lnTo>
                                      <a:pt x="200" y="59"/>
                                    </a:lnTo>
                                    <a:lnTo>
                                      <a:pt x="201" y="57"/>
                                    </a:lnTo>
                                    <a:lnTo>
                                      <a:pt x="201" y="59"/>
                                    </a:lnTo>
                                    <a:lnTo>
                                      <a:pt x="202" y="55"/>
                                    </a:lnTo>
                                    <a:lnTo>
                                      <a:pt x="202" y="56"/>
                                    </a:lnTo>
                                    <a:lnTo>
                                      <a:pt x="203" y="52"/>
                                    </a:lnTo>
                                    <a:lnTo>
                                      <a:pt x="203" y="53"/>
                                    </a:lnTo>
                                    <a:lnTo>
                                      <a:pt x="204" y="52"/>
                                    </a:lnTo>
                                    <a:lnTo>
                                      <a:pt x="204" y="53"/>
                                    </a:lnTo>
                                    <a:lnTo>
                                      <a:pt x="205" y="53"/>
                                    </a:lnTo>
                                    <a:lnTo>
                                      <a:pt x="206" y="51"/>
                                    </a:lnTo>
                                    <a:lnTo>
                                      <a:pt x="206" y="53"/>
                                    </a:lnTo>
                                    <a:lnTo>
                                      <a:pt x="207" y="50"/>
                                    </a:lnTo>
                                    <a:lnTo>
                                      <a:pt x="207" y="51"/>
                                    </a:lnTo>
                                    <a:lnTo>
                                      <a:pt x="209" y="50"/>
                                    </a:lnTo>
                                    <a:lnTo>
                                      <a:pt x="209" y="51"/>
                                    </a:lnTo>
                                    <a:lnTo>
                                      <a:pt x="210" y="52"/>
                                    </a:lnTo>
                                    <a:lnTo>
                                      <a:pt x="210" y="55"/>
                                    </a:lnTo>
                                    <a:lnTo>
                                      <a:pt x="211" y="52"/>
                                    </a:lnTo>
                                    <a:lnTo>
                                      <a:pt x="211" y="55"/>
                                    </a:lnTo>
                                    <a:lnTo>
                                      <a:pt x="212" y="51"/>
                                    </a:lnTo>
                                    <a:lnTo>
                                      <a:pt x="213" y="49"/>
                                    </a:lnTo>
                                    <a:lnTo>
                                      <a:pt x="213" y="50"/>
                                    </a:lnTo>
                                    <a:lnTo>
                                      <a:pt x="214" y="50"/>
                                    </a:lnTo>
                                    <a:lnTo>
                                      <a:pt x="214" y="51"/>
                                    </a:lnTo>
                                    <a:lnTo>
                                      <a:pt x="215" y="52"/>
                                    </a:lnTo>
                                    <a:lnTo>
                                      <a:pt x="216" y="51"/>
                                    </a:lnTo>
                                    <a:lnTo>
                                      <a:pt x="216" y="52"/>
                                    </a:lnTo>
                                    <a:lnTo>
                                      <a:pt x="218" y="49"/>
                                    </a:lnTo>
                                    <a:lnTo>
                                      <a:pt x="218" y="50"/>
                                    </a:lnTo>
                                    <a:lnTo>
                                      <a:pt x="219" y="48"/>
                                    </a:lnTo>
                                    <a:lnTo>
                                      <a:pt x="219" y="49"/>
                                    </a:lnTo>
                                    <a:lnTo>
                                      <a:pt x="220" y="49"/>
                                    </a:lnTo>
                                    <a:lnTo>
                                      <a:pt x="220" y="50"/>
                                    </a:lnTo>
                                    <a:lnTo>
                                      <a:pt x="221" y="50"/>
                                    </a:lnTo>
                                    <a:lnTo>
                                      <a:pt x="221" y="51"/>
                                    </a:lnTo>
                                    <a:lnTo>
                                      <a:pt x="222" y="51"/>
                                    </a:lnTo>
                                    <a:lnTo>
                                      <a:pt x="223" y="50"/>
                                    </a:lnTo>
                                    <a:lnTo>
                                      <a:pt x="224" y="49"/>
                                    </a:lnTo>
                                    <a:lnTo>
                                      <a:pt x="224" y="50"/>
                                    </a:lnTo>
                                    <a:lnTo>
                                      <a:pt x="225" y="49"/>
                                    </a:lnTo>
                                    <a:lnTo>
                                      <a:pt x="225" y="50"/>
                                    </a:lnTo>
                                    <a:lnTo>
                                      <a:pt x="227" y="50"/>
                                    </a:lnTo>
                                    <a:lnTo>
                                      <a:pt x="228" y="48"/>
                                    </a:lnTo>
                                    <a:lnTo>
                                      <a:pt x="228" y="49"/>
                                    </a:lnTo>
                                    <a:lnTo>
                                      <a:pt x="229" y="47"/>
                                    </a:lnTo>
                                    <a:lnTo>
                                      <a:pt x="229" y="48"/>
                                    </a:lnTo>
                                    <a:lnTo>
                                      <a:pt x="230" y="45"/>
                                    </a:lnTo>
                                    <a:lnTo>
                                      <a:pt x="230" y="47"/>
                                    </a:lnTo>
                                    <a:lnTo>
                                      <a:pt x="231" y="44"/>
                                    </a:lnTo>
                                    <a:lnTo>
                                      <a:pt x="232" y="45"/>
                                    </a:lnTo>
                                    <a:lnTo>
                                      <a:pt x="232" y="48"/>
                                    </a:lnTo>
                                    <a:lnTo>
                                      <a:pt x="233" y="49"/>
                                    </a:lnTo>
                                    <a:lnTo>
                                      <a:pt x="234" y="48"/>
                                    </a:lnTo>
                                    <a:lnTo>
                                      <a:pt x="234" y="49"/>
                                    </a:lnTo>
                                    <a:lnTo>
                                      <a:pt x="236" y="45"/>
                                    </a:lnTo>
                                    <a:lnTo>
                                      <a:pt x="236" y="47"/>
                                    </a:lnTo>
                                    <a:lnTo>
                                      <a:pt x="237" y="45"/>
                                    </a:lnTo>
                                    <a:lnTo>
                                      <a:pt x="237" y="47"/>
                                    </a:lnTo>
                                    <a:lnTo>
                                      <a:pt x="238" y="47"/>
                                    </a:lnTo>
                                    <a:lnTo>
                                      <a:pt x="238" y="48"/>
                                    </a:lnTo>
                                    <a:lnTo>
                                      <a:pt x="239" y="45"/>
                                    </a:lnTo>
                                    <a:lnTo>
                                      <a:pt x="239" y="47"/>
                                    </a:lnTo>
                                    <a:lnTo>
                                      <a:pt x="240" y="43"/>
                                    </a:lnTo>
                                    <a:lnTo>
                                      <a:pt x="240" y="44"/>
                                    </a:lnTo>
                                    <a:lnTo>
                                      <a:pt x="241" y="43"/>
                                    </a:lnTo>
                                    <a:lnTo>
                                      <a:pt x="242" y="44"/>
                                    </a:lnTo>
                                    <a:lnTo>
                                      <a:pt x="242" y="45"/>
                                    </a:lnTo>
                                    <a:lnTo>
                                      <a:pt x="244" y="44"/>
                                    </a:lnTo>
                                    <a:lnTo>
                                      <a:pt x="244" y="45"/>
                                    </a:lnTo>
                                    <a:lnTo>
                                      <a:pt x="245" y="43"/>
                                    </a:lnTo>
                                    <a:lnTo>
                                      <a:pt x="245" y="44"/>
                                    </a:lnTo>
                                    <a:lnTo>
                                      <a:pt x="246" y="43"/>
                                    </a:lnTo>
                                    <a:lnTo>
                                      <a:pt x="246" y="44"/>
                                    </a:lnTo>
                                    <a:lnTo>
                                      <a:pt x="247" y="45"/>
                                    </a:lnTo>
                                    <a:lnTo>
                                      <a:pt x="247" y="47"/>
                                    </a:lnTo>
                                    <a:lnTo>
                                      <a:pt x="248" y="47"/>
                                    </a:lnTo>
                                    <a:lnTo>
                                      <a:pt x="249" y="45"/>
                                    </a:lnTo>
                                    <a:lnTo>
                                      <a:pt x="249" y="47"/>
                                    </a:lnTo>
                                    <a:lnTo>
                                      <a:pt x="250" y="45"/>
                                    </a:lnTo>
                                    <a:lnTo>
                                      <a:pt x="251" y="45"/>
                                    </a:lnTo>
                                    <a:lnTo>
                                      <a:pt x="253" y="45"/>
                                    </a:lnTo>
                                    <a:lnTo>
                                      <a:pt x="254" y="45"/>
                                    </a:lnTo>
                                    <a:lnTo>
                                      <a:pt x="254" y="47"/>
                                    </a:lnTo>
                                    <a:lnTo>
                                      <a:pt x="255" y="45"/>
                                    </a:lnTo>
                                    <a:lnTo>
                                      <a:pt x="255" y="47"/>
                                    </a:lnTo>
                                    <a:lnTo>
                                      <a:pt x="256" y="43"/>
                                    </a:lnTo>
                                    <a:lnTo>
                                      <a:pt x="256" y="44"/>
                                    </a:lnTo>
                                    <a:lnTo>
                                      <a:pt x="257" y="40"/>
                                    </a:lnTo>
                                    <a:lnTo>
                                      <a:pt x="257" y="42"/>
                                    </a:lnTo>
                                    <a:lnTo>
                                      <a:pt x="258" y="40"/>
                                    </a:lnTo>
                                    <a:lnTo>
                                      <a:pt x="258" y="42"/>
                                    </a:lnTo>
                                    <a:lnTo>
                                      <a:pt x="259" y="43"/>
                                    </a:lnTo>
                                    <a:lnTo>
                                      <a:pt x="259" y="47"/>
                                    </a:lnTo>
                                    <a:lnTo>
                                      <a:pt x="260" y="48"/>
                                    </a:lnTo>
                                    <a:lnTo>
                                      <a:pt x="262" y="45"/>
                                    </a:lnTo>
                                    <a:lnTo>
                                      <a:pt x="262" y="48"/>
                                    </a:lnTo>
                                    <a:lnTo>
                                      <a:pt x="263" y="45"/>
                                    </a:lnTo>
                                    <a:lnTo>
                                      <a:pt x="264" y="45"/>
                                    </a:lnTo>
                                    <a:lnTo>
                                      <a:pt x="265" y="44"/>
                                    </a:lnTo>
                                    <a:lnTo>
                                      <a:pt x="265" y="45"/>
                                    </a:lnTo>
                                    <a:lnTo>
                                      <a:pt x="266" y="44"/>
                                    </a:lnTo>
                                    <a:lnTo>
                                      <a:pt x="266" y="45"/>
                                    </a:lnTo>
                                    <a:lnTo>
                                      <a:pt x="267" y="47"/>
                                    </a:lnTo>
                                    <a:lnTo>
                                      <a:pt x="267" y="48"/>
                                    </a:lnTo>
                                    <a:lnTo>
                                      <a:pt x="268" y="48"/>
                                    </a:lnTo>
                                    <a:lnTo>
                                      <a:pt x="269" y="45"/>
                                    </a:lnTo>
                                    <a:lnTo>
                                      <a:pt x="269" y="47"/>
                                    </a:lnTo>
                                    <a:lnTo>
                                      <a:pt x="271" y="47"/>
                                    </a:lnTo>
                                    <a:lnTo>
                                      <a:pt x="271" y="49"/>
                                    </a:lnTo>
                                    <a:lnTo>
                                      <a:pt x="272" y="50"/>
                                    </a:lnTo>
                                    <a:lnTo>
                                      <a:pt x="272" y="51"/>
                                    </a:lnTo>
                                    <a:lnTo>
                                      <a:pt x="273" y="50"/>
                                    </a:lnTo>
                                    <a:lnTo>
                                      <a:pt x="273" y="51"/>
                                    </a:lnTo>
                                    <a:lnTo>
                                      <a:pt x="274" y="47"/>
                                    </a:lnTo>
                                    <a:lnTo>
                                      <a:pt x="274" y="50"/>
                                    </a:lnTo>
                                    <a:lnTo>
                                      <a:pt x="275" y="43"/>
                                    </a:lnTo>
                                    <a:lnTo>
                                      <a:pt x="275" y="45"/>
                                    </a:lnTo>
                                    <a:lnTo>
                                      <a:pt x="276" y="42"/>
                                    </a:lnTo>
                                    <a:lnTo>
                                      <a:pt x="277" y="43"/>
                                    </a:lnTo>
                                    <a:lnTo>
                                      <a:pt x="277" y="44"/>
                                    </a:lnTo>
                                    <a:lnTo>
                                      <a:pt x="278" y="45"/>
                                    </a:lnTo>
                                    <a:lnTo>
                                      <a:pt x="278" y="47"/>
                                    </a:lnTo>
                                    <a:lnTo>
                                      <a:pt x="280" y="47"/>
                                    </a:lnTo>
                                    <a:lnTo>
                                      <a:pt x="281" y="47"/>
                                    </a:lnTo>
                                    <a:lnTo>
                                      <a:pt x="282" y="47"/>
                                    </a:lnTo>
                                    <a:lnTo>
                                      <a:pt x="282" y="48"/>
                                    </a:lnTo>
                                    <a:lnTo>
                                      <a:pt x="283" y="48"/>
                                    </a:lnTo>
                                    <a:lnTo>
                                      <a:pt x="283" y="50"/>
                                    </a:lnTo>
                                    <a:lnTo>
                                      <a:pt x="284" y="50"/>
                                    </a:lnTo>
                                    <a:lnTo>
                                      <a:pt x="284" y="51"/>
                                    </a:lnTo>
                                    <a:lnTo>
                                      <a:pt x="285" y="51"/>
                                    </a:lnTo>
                                    <a:lnTo>
                                      <a:pt x="286" y="51"/>
                                    </a:lnTo>
                                    <a:lnTo>
                                      <a:pt x="287" y="51"/>
                                    </a:lnTo>
                                    <a:lnTo>
                                      <a:pt x="289" y="50"/>
                                    </a:lnTo>
                                    <a:lnTo>
                                      <a:pt x="289" y="51"/>
                                    </a:lnTo>
                                    <a:lnTo>
                                      <a:pt x="290" y="50"/>
                                    </a:lnTo>
                                    <a:lnTo>
                                      <a:pt x="291" y="50"/>
                                    </a:lnTo>
                                    <a:lnTo>
                                      <a:pt x="291" y="51"/>
                                    </a:lnTo>
                                    <a:lnTo>
                                      <a:pt x="292" y="52"/>
                                    </a:lnTo>
                                    <a:lnTo>
                                      <a:pt x="292" y="53"/>
                                    </a:lnTo>
                                    <a:lnTo>
                                      <a:pt x="293" y="55"/>
                                    </a:lnTo>
                                    <a:lnTo>
                                      <a:pt x="294" y="53"/>
                                    </a:lnTo>
                                    <a:lnTo>
                                      <a:pt x="295" y="55"/>
                                    </a:lnTo>
                                    <a:lnTo>
                                      <a:pt x="297" y="55"/>
                                    </a:lnTo>
                                    <a:lnTo>
                                      <a:pt x="297" y="56"/>
                                    </a:lnTo>
                                    <a:lnTo>
                                      <a:pt x="298" y="56"/>
                                    </a:lnTo>
                                    <a:lnTo>
                                      <a:pt x="299" y="56"/>
                                    </a:lnTo>
                                    <a:lnTo>
                                      <a:pt x="300" y="55"/>
                                    </a:lnTo>
                                    <a:lnTo>
                                      <a:pt x="300" y="56"/>
                                    </a:lnTo>
                                    <a:lnTo>
                                      <a:pt x="301" y="52"/>
                                    </a:lnTo>
                                    <a:lnTo>
                                      <a:pt x="301" y="55"/>
                                    </a:lnTo>
                                    <a:lnTo>
                                      <a:pt x="302" y="52"/>
                                    </a:lnTo>
                                    <a:lnTo>
                                      <a:pt x="302" y="53"/>
                                    </a:lnTo>
                                    <a:lnTo>
                                      <a:pt x="303" y="53"/>
                                    </a:lnTo>
                                    <a:lnTo>
                                      <a:pt x="303" y="55"/>
                                    </a:lnTo>
                                    <a:lnTo>
                                      <a:pt x="304" y="55"/>
                                    </a:lnTo>
                                    <a:lnTo>
                                      <a:pt x="304" y="56"/>
                                    </a:lnTo>
                                    <a:lnTo>
                                      <a:pt x="306" y="56"/>
                                    </a:lnTo>
                                    <a:lnTo>
                                      <a:pt x="306" y="57"/>
                                    </a:lnTo>
                                    <a:lnTo>
                                      <a:pt x="307" y="58"/>
                                    </a:lnTo>
                                    <a:lnTo>
                                      <a:pt x="307" y="59"/>
                                    </a:lnTo>
                                    <a:lnTo>
                                      <a:pt x="308" y="59"/>
                                    </a:lnTo>
                                    <a:lnTo>
                                      <a:pt x="308" y="60"/>
                                    </a:lnTo>
                                    <a:lnTo>
                                      <a:pt x="309" y="56"/>
                                    </a:lnTo>
                                    <a:lnTo>
                                      <a:pt x="309" y="58"/>
                                    </a:lnTo>
                                    <a:lnTo>
                                      <a:pt x="310" y="56"/>
                                    </a:lnTo>
                                    <a:lnTo>
                                      <a:pt x="311" y="57"/>
                                    </a:lnTo>
                                    <a:lnTo>
                                      <a:pt x="311" y="59"/>
                                    </a:lnTo>
                                    <a:lnTo>
                                      <a:pt x="312" y="60"/>
                                    </a:lnTo>
                                    <a:lnTo>
                                      <a:pt x="312" y="61"/>
                                    </a:lnTo>
                                    <a:lnTo>
                                      <a:pt x="313" y="59"/>
                                    </a:lnTo>
                                    <a:lnTo>
                                      <a:pt x="313" y="60"/>
                                    </a:lnTo>
                                    <a:lnTo>
                                      <a:pt x="315" y="60"/>
                                    </a:lnTo>
                                    <a:lnTo>
                                      <a:pt x="315" y="61"/>
                                    </a:lnTo>
                                    <a:lnTo>
                                      <a:pt x="316" y="61"/>
                                    </a:lnTo>
                                    <a:lnTo>
                                      <a:pt x="316" y="62"/>
                                    </a:lnTo>
                                    <a:lnTo>
                                      <a:pt x="317" y="59"/>
                                    </a:lnTo>
                                    <a:lnTo>
                                      <a:pt x="317" y="61"/>
                                    </a:lnTo>
                                    <a:lnTo>
                                      <a:pt x="318" y="58"/>
                                    </a:lnTo>
                                    <a:lnTo>
                                      <a:pt x="318" y="59"/>
                                    </a:lnTo>
                                    <a:lnTo>
                                      <a:pt x="319" y="59"/>
                                    </a:lnTo>
                                    <a:lnTo>
                                      <a:pt x="319" y="61"/>
                                    </a:lnTo>
                                    <a:lnTo>
                                      <a:pt x="320" y="61"/>
                                    </a:lnTo>
                                    <a:lnTo>
                                      <a:pt x="320" y="62"/>
                                    </a:lnTo>
                                    <a:lnTo>
                                      <a:pt x="321" y="61"/>
                                    </a:lnTo>
                                    <a:lnTo>
                                      <a:pt x="322" y="60"/>
                                    </a:lnTo>
                                    <a:lnTo>
                                      <a:pt x="324" y="60"/>
                                    </a:lnTo>
                                    <a:lnTo>
                                      <a:pt x="324" y="61"/>
                                    </a:lnTo>
                                    <a:lnTo>
                                      <a:pt x="325" y="61"/>
                                    </a:lnTo>
                                    <a:lnTo>
                                      <a:pt x="325" y="64"/>
                                    </a:lnTo>
                                    <a:lnTo>
                                      <a:pt x="326" y="65"/>
                                    </a:lnTo>
                                    <a:lnTo>
                                      <a:pt x="326" y="66"/>
                                    </a:lnTo>
                                    <a:lnTo>
                                      <a:pt x="327" y="66"/>
                                    </a:lnTo>
                                    <a:lnTo>
                                      <a:pt x="327" y="68"/>
                                    </a:lnTo>
                                    <a:lnTo>
                                      <a:pt x="328" y="68"/>
                                    </a:lnTo>
                                    <a:lnTo>
                                      <a:pt x="328" y="69"/>
                                    </a:lnTo>
                                    <a:lnTo>
                                      <a:pt x="329" y="68"/>
                                    </a:lnTo>
                                    <a:lnTo>
                                      <a:pt x="329" y="70"/>
                                    </a:lnTo>
                                    <a:lnTo>
                                      <a:pt x="330" y="66"/>
                                    </a:lnTo>
                                    <a:lnTo>
                                      <a:pt x="330" y="67"/>
                                    </a:lnTo>
                                    <a:lnTo>
                                      <a:pt x="331" y="65"/>
                                    </a:lnTo>
                                    <a:lnTo>
                                      <a:pt x="333" y="65"/>
                                    </a:lnTo>
                                    <a:lnTo>
                                      <a:pt x="333" y="66"/>
                                    </a:lnTo>
                                    <a:lnTo>
                                      <a:pt x="334" y="66"/>
                                    </a:lnTo>
                                    <a:lnTo>
                                      <a:pt x="335" y="67"/>
                                    </a:lnTo>
                                    <a:lnTo>
                                      <a:pt x="335" y="68"/>
                                    </a:lnTo>
                                    <a:lnTo>
                                      <a:pt x="336" y="69"/>
                                    </a:lnTo>
                                    <a:lnTo>
                                      <a:pt x="336" y="70"/>
                                    </a:lnTo>
                                    <a:lnTo>
                                      <a:pt x="337" y="71"/>
                                    </a:lnTo>
                                    <a:lnTo>
                                      <a:pt x="338" y="71"/>
                                    </a:lnTo>
                                    <a:lnTo>
                                      <a:pt x="338" y="73"/>
                                    </a:lnTo>
                                    <a:lnTo>
                                      <a:pt x="339" y="69"/>
                                    </a:lnTo>
                                    <a:lnTo>
                                      <a:pt x="339" y="70"/>
                                    </a:lnTo>
                                    <a:lnTo>
                                      <a:pt x="341" y="69"/>
                                    </a:lnTo>
                                    <a:lnTo>
                                      <a:pt x="341" y="70"/>
                                    </a:lnTo>
                                    <a:lnTo>
                                      <a:pt x="342" y="71"/>
                                    </a:lnTo>
                                    <a:lnTo>
                                      <a:pt x="342" y="73"/>
                                    </a:lnTo>
                                    <a:lnTo>
                                      <a:pt x="343" y="73"/>
                                    </a:lnTo>
                                    <a:lnTo>
                                      <a:pt x="344" y="71"/>
                                    </a:lnTo>
                                    <a:lnTo>
                                      <a:pt x="344" y="73"/>
                                    </a:lnTo>
                                    <a:lnTo>
                                      <a:pt x="345" y="70"/>
                                    </a:lnTo>
                                    <a:lnTo>
                                      <a:pt x="345" y="71"/>
                                    </a:lnTo>
                                    <a:lnTo>
                                      <a:pt x="346" y="71"/>
                                    </a:lnTo>
                                    <a:lnTo>
                                      <a:pt x="346" y="73"/>
                                    </a:lnTo>
                                    <a:lnTo>
                                      <a:pt x="347" y="74"/>
                                    </a:lnTo>
                                    <a:lnTo>
                                      <a:pt x="347" y="75"/>
                                    </a:lnTo>
                                    <a:lnTo>
                                      <a:pt x="348" y="76"/>
                                    </a:lnTo>
                                    <a:lnTo>
                                      <a:pt x="348" y="78"/>
                                    </a:lnTo>
                                    <a:lnTo>
                                      <a:pt x="350" y="79"/>
                                    </a:lnTo>
                                    <a:lnTo>
                                      <a:pt x="350" y="80"/>
                                    </a:lnTo>
                                    <a:lnTo>
                                      <a:pt x="351" y="82"/>
                                    </a:lnTo>
                                    <a:lnTo>
                                      <a:pt x="351" y="83"/>
                                    </a:lnTo>
                                    <a:lnTo>
                                      <a:pt x="352" y="83"/>
                                    </a:lnTo>
                                    <a:lnTo>
                                      <a:pt x="352" y="84"/>
                                    </a:lnTo>
                                    <a:lnTo>
                                      <a:pt x="353" y="84"/>
                                    </a:lnTo>
                                    <a:lnTo>
                                      <a:pt x="354" y="83"/>
                                    </a:lnTo>
                                    <a:lnTo>
                                      <a:pt x="354" y="84"/>
                                    </a:lnTo>
                                    <a:lnTo>
                                      <a:pt x="355" y="83"/>
                                    </a:lnTo>
                                    <a:lnTo>
                                      <a:pt x="355" y="84"/>
                                    </a:lnTo>
                                    <a:lnTo>
                                      <a:pt x="356" y="84"/>
                                    </a:lnTo>
                                    <a:lnTo>
                                      <a:pt x="356" y="86"/>
                                    </a:lnTo>
                                    <a:lnTo>
                                      <a:pt x="357" y="87"/>
                                    </a:lnTo>
                                    <a:lnTo>
                                      <a:pt x="357" y="88"/>
                                    </a:lnTo>
                                    <a:lnTo>
                                      <a:pt x="359" y="89"/>
                                    </a:lnTo>
                                    <a:lnTo>
                                      <a:pt x="359" y="91"/>
                                    </a:lnTo>
                                    <a:lnTo>
                                      <a:pt x="360" y="89"/>
                                    </a:lnTo>
                                    <a:lnTo>
                                      <a:pt x="360" y="91"/>
                                    </a:lnTo>
                                    <a:lnTo>
                                      <a:pt x="361" y="89"/>
                                    </a:lnTo>
                                    <a:lnTo>
                                      <a:pt x="362" y="91"/>
                                    </a:lnTo>
                                    <a:lnTo>
                                      <a:pt x="362" y="93"/>
                                    </a:lnTo>
                                    <a:lnTo>
                                      <a:pt x="363" y="94"/>
                                    </a:lnTo>
                                    <a:lnTo>
                                      <a:pt x="364" y="93"/>
                                    </a:lnTo>
                                    <a:lnTo>
                                      <a:pt x="364" y="94"/>
                                    </a:lnTo>
                                    <a:lnTo>
                                      <a:pt x="365" y="94"/>
                                    </a:lnTo>
                                    <a:lnTo>
                                      <a:pt x="365" y="95"/>
                                    </a:lnTo>
                                    <a:lnTo>
                                      <a:pt x="366" y="96"/>
                                    </a:lnTo>
                                    <a:lnTo>
                                      <a:pt x="366" y="98"/>
                                    </a:lnTo>
                                    <a:lnTo>
                                      <a:pt x="368" y="98"/>
                                    </a:lnTo>
                                    <a:lnTo>
                                      <a:pt x="369" y="97"/>
                                    </a:lnTo>
                                    <a:lnTo>
                                      <a:pt x="369" y="98"/>
                                    </a:lnTo>
                                    <a:lnTo>
                                      <a:pt x="370" y="96"/>
                                    </a:lnTo>
                                    <a:lnTo>
                                      <a:pt x="370" y="97"/>
                                    </a:lnTo>
                                    <a:lnTo>
                                      <a:pt x="371" y="95"/>
                                    </a:lnTo>
                                    <a:lnTo>
                                      <a:pt x="371" y="96"/>
                                    </a:lnTo>
                                    <a:lnTo>
                                      <a:pt x="372" y="95"/>
                                    </a:lnTo>
                                    <a:lnTo>
                                      <a:pt x="372" y="96"/>
                                    </a:lnTo>
                                    <a:lnTo>
                                      <a:pt x="373" y="97"/>
                                    </a:lnTo>
                                    <a:lnTo>
                                      <a:pt x="373" y="98"/>
                                    </a:lnTo>
                                    <a:lnTo>
                                      <a:pt x="374" y="100"/>
                                    </a:lnTo>
                                    <a:lnTo>
                                      <a:pt x="375" y="100"/>
                                    </a:lnTo>
                                    <a:lnTo>
                                      <a:pt x="377" y="98"/>
                                    </a:lnTo>
                                    <a:lnTo>
                                      <a:pt x="377" y="100"/>
                                    </a:lnTo>
                                    <a:lnTo>
                                      <a:pt x="378" y="97"/>
                                    </a:lnTo>
                                    <a:lnTo>
                                      <a:pt x="378" y="98"/>
                                    </a:lnTo>
                                    <a:lnTo>
                                      <a:pt x="379" y="98"/>
                                    </a:lnTo>
                                    <a:lnTo>
                                      <a:pt x="380" y="100"/>
                                    </a:lnTo>
                                    <a:lnTo>
                                      <a:pt x="380" y="101"/>
                                    </a:lnTo>
                                    <a:lnTo>
                                      <a:pt x="381" y="100"/>
                                    </a:lnTo>
                                    <a:lnTo>
                                      <a:pt x="381" y="101"/>
                                    </a:lnTo>
                                    <a:lnTo>
                                      <a:pt x="382" y="96"/>
                                    </a:lnTo>
                                    <a:lnTo>
                                      <a:pt x="382" y="100"/>
                                    </a:lnTo>
                                    <a:lnTo>
                                      <a:pt x="383" y="94"/>
                                    </a:lnTo>
                                    <a:lnTo>
                                      <a:pt x="383" y="95"/>
                                    </a:lnTo>
                                    <a:lnTo>
                                      <a:pt x="385" y="94"/>
                                    </a:lnTo>
                                    <a:lnTo>
                                      <a:pt x="385" y="95"/>
                                    </a:lnTo>
                                    <a:lnTo>
                                      <a:pt x="386" y="96"/>
                                    </a:lnTo>
                                    <a:lnTo>
                                      <a:pt x="386" y="97"/>
                                    </a:lnTo>
                                    <a:lnTo>
                                      <a:pt x="387" y="98"/>
                                    </a:lnTo>
                                    <a:lnTo>
                                      <a:pt x="388" y="98"/>
                                    </a:lnTo>
                                    <a:lnTo>
                                      <a:pt x="389" y="96"/>
                                    </a:lnTo>
                                    <a:lnTo>
                                      <a:pt x="389" y="97"/>
                                    </a:lnTo>
                                    <a:lnTo>
                                      <a:pt x="390" y="95"/>
                                    </a:lnTo>
                                    <a:lnTo>
                                      <a:pt x="390" y="96"/>
                                    </a:lnTo>
                                    <a:lnTo>
                                      <a:pt x="391" y="93"/>
                                    </a:lnTo>
                                    <a:lnTo>
                                      <a:pt x="391" y="94"/>
                                    </a:lnTo>
                                    <a:lnTo>
                                      <a:pt x="392" y="92"/>
                                    </a:lnTo>
                                    <a:lnTo>
                                      <a:pt x="392" y="93"/>
                                    </a:lnTo>
                                    <a:lnTo>
                                      <a:pt x="394" y="91"/>
                                    </a:lnTo>
                                    <a:lnTo>
                                      <a:pt x="394" y="92"/>
                                    </a:lnTo>
                                    <a:lnTo>
                                      <a:pt x="395" y="89"/>
                                    </a:lnTo>
                                    <a:lnTo>
                                      <a:pt x="396" y="89"/>
                                    </a:lnTo>
                                    <a:lnTo>
                                      <a:pt x="397" y="86"/>
                                    </a:lnTo>
                                    <a:lnTo>
                                      <a:pt x="397" y="88"/>
                                    </a:lnTo>
                                    <a:lnTo>
                                      <a:pt x="398" y="84"/>
                                    </a:lnTo>
                                    <a:lnTo>
                                      <a:pt x="398" y="85"/>
                                    </a:lnTo>
                                    <a:lnTo>
                                      <a:pt x="399" y="84"/>
                                    </a:lnTo>
                                    <a:lnTo>
                                      <a:pt x="400" y="85"/>
                                    </a:lnTo>
                                    <a:lnTo>
                                      <a:pt x="400" y="86"/>
                                    </a:lnTo>
                                    <a:lnTo>
                                      <a:pt x="401" y="86"/>
                                    </a:lnTo>
                                    <a:lnTo>
                                      <a:pt x="403" y="85"/>
                                    </a:lnTo>
                                    <a:lnTo>
                                      <a:pt x="403" y="86"/>
                                    </a:lnTo>
                                    <a:lnTo>
                                      <a:pt x="404" y="82"/>
                                    </a:lnTo>
                                    <a:lnTo>
                                      <a:pt x="404" y="84"/>
                                    </a:lnTo>
                                    <a:lnTo>
                                      <a:pt x="405" y="79"/>
                                    </a:lnTo>
                                    <a:lnTo>
                                      <a:pt x="405" y="80"/>
                                    </a:lnTo>
                                    <a:lnTo>
                                      <a:pt x="406" y="79"/>
                                    </a:lnTo>
                                    <a:lnTo>
                                      <a:pt x="407" y="79"/>
                                    </a:lnTo>
                                    <a:lnTo>
                                      <a:pt x="407" y="80"/>
                                    </a:lnTo>
                                    <a:lnTo>
                                      <a:pt x="408" y="80"/>
                                    </a:lnTo>
                                    <a:lnTo>
                                      <a:pt x="409" y="80"/>
                                    </a:lnTo>
                                    <a:lnTo>
                                      <a:pt x="410" y="80"/>
                                    </a:lnTo>
                                    <a:lnTo>
                                      <a:pt x="412" y="79"/>
                                    </a:lnTo>
                                    <a:lnTo>
                                      <a:pt x="413" y="79"/>
                                    </a:lnTo>
                                    <a:lnTo>
                                      <a:pt x="414" y="79"/>
                                    </a:lnTo>
                                    <a:lnTo>
                                      <a:pt x="415" y="79"/>
                                    </a:lnTo>
                                    <a:lnTo>
                                      <a:pt x="416" y="76"/>
                                    </a:lnTo>
                                    <a:lnTo>
                                      <a:pt x="416" y="78"/>
                                    </a:lnTo>
                                    <a:lnTo>
                                      <a:pt x="417" y="73"/>
                                    </a:lnTo>
                                    <a:lnTo>
                                      <a:pt x="417" y="75"/>
                                    </a:lnTo>
                                    <a:lnTo>
                                      <a:pt x="418" y="71"/>
                                    </a:lnTo>
                                    <a:lnTo>
                                      <a:pt x="418" y="73"/>
                                    </a:lnTo>
                                    <a:lnTo>
                                      <a:pt x="419" y="71"/>
                                    </a:lnTo>
                                    <a:lnTo>
                                      <a:pt x="421" y="71"/>
                                    </a:lnTo>
                                    <a:lnTo>
                                      <a:pt x="422" y="73"/>
                                    </a:lnTo>
                                    <a:lnTo>
                                      <a:pt x="422" y="74"/>
                                    </a:lnTo>
                                    <a:lnTo>
                                      <a:pt x="423" y="75"/>
                                    </a:lnTo>
                                    <a:lnTo>
                                      <a:pt x="424" y="70"/>
                                    </a:lnTo>
                                    <a:lnTo>
                                      <a:pt x="424" y="74"/>
                                    </a:lnTo>
                                    <a:lnTo>
                                      <a:pt x="425" y="67"/>
                                    </a:lnTo>
                                    <a:lnTo>
                                      <a:pt x="425" y="69"/>
                                    </a:lnTo>
                                    <a:lnTo>
                                      <a:pt x="426" y="67"/>
                                    </a:lnTo>
                                    <a:lnTo>
                                      <a:pt x="426" y="68"/>
                                    </a:lnTo>
                                    <a:lnTo>
                                      <a:pt x="427" y="69"/>
                                    </a:lnTo>
                                    <a:lnTo>
                                      <a:pt x="427" y="70"/>
                                    </a:lnTo>
                                    <a:lnTo>
                                      <a:pt x="428" y="69"/>
                                    </a:lnTo>
                                    <a:lnTo>
                                      <a:pt x="428" y="70"/>
                                    </a:lnTo>
                                    <a:lnTo>
                                      <a:pt x="430" y="68"/>
                                    </a:lnTo>
                                    <a:lnTo>
                                      <a:pt x="430" y="69"/>
                                    </a:lnTo>
                                    <a:lnTo>
                                      <a:pt x="431" y="67"/>
                                    </a:lnTo>
                                    <a:lnTo>
                                      <a:pt x="431" y="68"/>
                                    </a:lnTo>
                                    <a:lnTo>
                                      <a:pt x="432" y="65"/>
                                    </a:lnTo>
                                    <a:lnTo>
                                      <a:pt x="432" y="67"/>
                                    </a:lnTo>
                                    <a:lnTo>
                                      <a:pt x="433" y="62"/>
                                    </a:lnTo>
                                    <a:lnTo>
                                      <a:pt x="433" y="65"/>
                                    </a:lnTo>
                                    <a:lnTo>
                                      <a:pt x="434" y="61"/>
                                    </a:lnTo>
                                    <a:lnTo>
                                      <a:pt x="434" y="62"/>
                                    </a:lnTo>
                                    <a:lnTo>
                                      <a:pt x="435" y="61"/>
                                    </a:lnTo>
                                    <a:lnTo>
                                      <a:pt x="436" y="61"/>
                                    </a:lnTo>
                                    <a:lnTo>
                                      <a:pt x="436" y="62"/>
                                    </a:lnTo>
                                    <a:lnTo>
                                      <a:pt x="438" y="62"/>
                                    </a:lnTo>
                                    <a:lnTo>
                                      <a:pt x="438" y="64"/>
                                    </a:lnTo>
                                    <a:lnTo>
                                      <a:pt x="439" y="64"/>
                                    </a:lnTo>
                                    <a:lnTo>
                                      <a:pt x="439" y="65"/>
                                    </a:lnTo>
                                    <a:lnTo>
                                      <a:pt x="440" y="65"/>
                                    </a:lnTo>
                                    <a:lnTo>
                                      <a:pt x="441" y="65"/>
                                    </a:lnTo>
                                    <a:lnTo>
                                      <a:pt x="442" y="66"/>
                                    </a:lnTo>
                                    <a:lnTo>
                                      <a:pt x="443" y="67"/>
                                    </a:lnTo>
                                    <a:lnTo>
                                      <a:pt x="443" y="68"/>
                                    </a:lnTo>
                                    <a:lnTo>
                                      <a:pt x="444" y="68"/>
                                    </a:lnTo>
                                    <a:lnTo>
                                      <a:pt x="445" y="66"/>
                                    </a:lnTo>
                                    <a:lnTo>
                                      <a:pt x="445" y="68"/>
                                    </a:lnTo>
                                    <a:lnTo>
                                      <a:pt x="447" y="64"/>
                                    </a:lnTo>
                                    <a:lnTo>
                                      <a:pt x="447" y="65"/>
                                    </a:lnTo>
                                    <a:lnTo>
                                      <a:pt x="448" y="64"/>
                                    </a:lnTo>
                                    <a:lnTo>
                                      <a:pt x="449" y="64"/>
                                    </a:lnTo>
                                    <a:lnTo>
                                      <a:pt x="450" y="60"/>
                                    </a:lnTo>
                                    <a:lnTo>
                                      <a:pt x="450" y="62"/>
                                    </a:lnTo>
                                    <a:lnTo>
                                      <a:pt x="451" y="59"/>
                                    </a:lnTo>
                                    <a:lnTo>
                                      <a:pt x="451" y="60"/>
                                    </a:lnTo>
                                    <a:lnTo>
                                      <a:pt x="452" y="61"/>
                                    </a:lnTo>
                                    <a:lnTo>
                                      <a:pt x="452" y="64"/>
                                    </a:lnTo>
                                    <a:lnTo>
                                      <a:pt x="453" y="65"/>
                                    </a:lnTo>
                                    <a:lnTo>
                                      <a:pt x="453" y="67"/>
                                    </a:lnTo>
                                    <a:lnTo>
                                      <a:pt x="454" y="66"/>
                                    </a:lnTo>
                                    <a:lnTo>
                                      <a:pt x="454" y="67"/>
                                    </a:lnTo>
                                    <a:lnTo>
                                      <a:pt x="456" y="62"/>
                                    </a:lnTo>
                                    <a:lnTo>
                                      <a:pt x="456" y="65"/>
                                    </a:lnTo>
                                    <a:lnTo>
                                      <a:pt x="457" y="61"/>
                                    </a:lnTo>
                                    <a:lnTo>
                                      <a:pt x="458" y="61"/>
                                    </a:lnTo>
                                    <a:lnTo>
                                      <a:pt x="458" y="62"/>
                                    </a:lnTo>
                                    <a:lnTo>
                                      <a:pt x="459" y="62"/>
                                    </a:lnTo>
                                    <a:lnTo>
                                      <a:pt x="459" y="64"/>
                                    </a:lnTo>
                                    <a:lnTo>
                                      <a:pt x="460" y="64"/>
                                    </a:lnTo>
                                    <a:lnTo>
                                      <a:pt x="460" y="65"/>
                                    </a:lnTo>
                                    <a:lnTo>
                                      <a:pt x="461" y="64"/>
                                    </a:lnTo>
                                    <a:lnTo>
                                      <a:pt x="461" y="65"/>
                                    </a:lnTo>
                                    <a:lnTo>
                                      <a:pt x="462" y="60"/>
                                    </a:lnTo>
                                    <a:lnTo>
                                      <a:pt x="462" y="62"/>
                                    </a:lnTo>
                                    <a:lnTo>
                                      <a:pt x="463" y="59"/>
                                    </a:lnTo>
                                    <a:lnTo>
                                      <a:pt x="465" y="60"/>
                                    </a:lnTo>
                                    <a:lnTo>
                                      <a:pt x="465" y="62"/>
                                    </a:lnTo>
                                    <a:lnTo>
                                      <a:pt x="466" y="62"/>
                                    </a:lnTo>
                                    <a:lnTo>
                                      <a:pt x="466" y="64"/>
                                    </a:lnTo>
                                    <a:lnTo>
                                      <a:pt x="467" y="60"/>
                                    </a:lnTo>
                                    <a:lnTo>
                                      <a:pt x="467" y="62"/>
                                    </a:lnTo>
                                    <a:lnTo>
                                      <a:pt x="468" y="58"/>
                                    </a:lnTo>
                                    <a:lnTo>
                                      <a:pt x="468" y="59"/>
                                    </a:lnTo>
                                    <a:lnTo>
                                      <a:pt x="469" y="58"/>
                                    </a:lnTo>
                                    <a:lnTo>
                                      <a:pt x="469" y="59"/>
                                    </a:lnTo>
                                    <a:lnTo>
                                      <a:pt x="470" y="59"/>
                                    </a:lnTo>
                                    <a:lnTo>
                                      <a:pt x="471" y="60"/>
                                    </a:lnTo>
                                    <a:lnTo>
                                      <a:pt x="471" y="62"/>
                                    </a:lnTo>
                                    <a:lnTo>
                                      <a:pt x="472" y="62"/>
                                    </a:lnTo>
                                    <a:lnTo>
                                      <a:pt x="474" y="60"/>
                                    </a:lnTo>
                                    <a:lnTo>
                                      <a:pt x="474" y="61"/>
                                    </a:lnTo>
                                    <a:lnTo>
                                      <a:pt x="475" y="57"/>
                                    </a:lnTo>
                                    <a:lnTo>
                                      <a:pt x="475" y="58"/>
                                    </a:lnTo>
                                    <a:lnTo>
                                      <a:pt x="476" y="57"/>
                                    </a:lnTo>
                                    <a:lnTo>
                                      <a:pt x="477" y="57"/>
                                    </a:lnTo>
                                    <a:lnTo>
                                      <a:pt x="478" y="56"/>
                                    </a:lnTo>
                                    <a:lnTo>
                                      <a:pt x="479" y="56"/>
                                    </a:lnTo>
                                    <a:lnTo>
                                      <a:pt x="479" y="57"/>
                                    </a:lnTo>
                                    <a:lnTo>
                                      <a:pt x="480" y="58"/>
                                    </a:lnTo>
                                    <a:lnTo>
                                      <a:pt x="480" y="59"/>
                                    </a:lnTo>
                                    <a:lnTo>
                                      <a:pt x="482" y="56"/>
                                    </a:lnTo>
                                    <a:lnTo>
                                      <a:pt x="482" y="59"/>
                                    </a:lnTo>
                                    <a:lnTo>
                                      <a:pt x="483" y="53"/>
                                    </a:lnTo>
                                    <a:lnTo>
                                      <a:pt x="483" y="55"/>
                                    </a:lnTo>
                                    <a:lnTo>
                                      <a:pt x="484" y="55"/>
                                    </a:lnTo>
                                    <a:lnTo>
                                      <a:pt x="484" y="57"/>
                                    </a:lnTo>
                                    <a:lnTo>
                                      <a:pt x="485" y="59"/>
                                    </a:lnTo>
                                    <a:lnTo>
                                      <a:pt x="485" y="60"/>
                                    </a:lnTo>
                                    <a:lnTo>
                                      <a:pt x="486" y="59"/>
                                    </a:lnTo>
                                    <a:lnTo>
                                      <a:pt x="486" y="60"/>
                                    </a:lnTo>
                                    <a:lnTo>
                                      <a:pt x="487" y="55"/>
                                    </a:lnTo>
                                    <a:lnTo>
                                      <a:pt x="487" y="57"/>
                                    </a:lnTo>
                                    <a:lnTo>
                                      <a:pt x="488" y="55"/>
                                    </a:lnTo>
                                    <a:lnTo>
                                      <a:pt x="488" y="56"/>
                                    </a:lnTo>
                                    <a:lnTo>
                                      <a:pt x="489" y="56"/>
                                    </a:lnTo>
                                    <a:lnTo>
                                      <a:pt x="491" y="55"/>
                                    </a:lnTo>
                                    <a:lnTo>
                                      <a:pt x="491" y="56"/>
                                    </a:lnTo>
                                    <a:lnTo>
                                      <a:pt x="492" y="53"/>
                                    </a:lnTo>
                                    <a:lnTo>
                                      <a:pt x="493" y="53"/>
                                    </a:lnTo>
                                    <a:lnTo>
                                      <a:pt x="493" y="55"/>
                                    </a:lnTo>
                                    <a:lnTo>
                                      <a:pt x="494" y="56"/>
                                    </a:lnTo>
                                    <a:lnTo>
                                      <a:pt x="494" y="57"/>
                                    </a:lnTo>
                                    <a:lnTo>
                                      <a:pt x="495" y="56"/>
                                    </a:lnTo>
                                    <a:lnTo>
                                      <a:pt x="495" y="57"/>
                                    </a:lnTo>
                                    <a:lnTo>
                                      <a:pt x="496" y="55"/>
                                    </a:lnTo>
                                    <a:lnTo>
                                      <a:pt x="496" y="56"/>
                                    </a:lnTo>
                                    <a:lnTo>
                                      <a:pt x="497" y="53"/>
                                    </a:lnTo>
                                    <a:lnTo>
                                      <a:pt x="497" y="55"/>
                                    </a:lnTo>
                                    <a:lnTo>
                                      <a:pt x="498" y="53"/>
                                    </a:lnTo>
                                    <a:lnTo>
                                      <a:pt x="500" y="53"/>
                                    </a:lnTo>
                                    <a:lnTo>
                                      <a:pt x="501" y="52"/>
                                    </a:lnTo>
                                    <a:lnTo>
                                      <a:pt x="501" y="53"/>
                                    </a:lnTo>
                                    <a:lnTo>
                                      <a:pt x="502" y="50"/>
                                    </a:lnTo>
                                    <a:lnTo>
                                      <a:pt x="502" y="51"/>
                                    </a:lnTo>
                                    <a:lnTo>
                                      <a:pt x="503" y="50"/>
                                    </a:lnTo>
                                    <a:lnTo>
                                      <a:pt x="504" y="50"/>
                                    </a:lnTo>
                                    <a:lnTo>
                                      <a:pt x="505" y="50"/>
                                    </a:lnTo>
                                    <a:lnTo>
                                      <a:pt x="506" y="49"/>
                                    </a:lnTo>
                                    <a:lnTo>
                                      <a:pt x="506" y="50"/>
                                    </a:lnTo>
                                    <a:lnTo>
                                      <a:pt x="507" y="48"/>
                                    </a:lnTo>
                                    <a:lnTo>
                                      <a:pt x="507" y="49"/>
                                    </a:lnTo>
                                    <a:lnTo>
                                      <a:pt x="509" y="48"/>
                                    </a:lnTo>
                                    <a:lnTo>
                                      <a:pt x="510" y="47"/>
                                    </a:lnTo>
                                    <a:lnTo>
                                      <a:pt x="510" y="48"/>
                                    </a:lnTo>
                                    <a:lnTo>
                                      <a:pt x="511" y="47"/>
                                    </a:lnTo>
                                    <a:lnTo>
                                      <a:pt x="512" y="47"/>
                                    </a:lnTo>
                                    <a:lnTo>
                                      <a:pt x="513" y="47"/>
                                    </a:lnTo>
                                    <a:lnTo>
                                      <a:pt x="514" y="48"/>
                                    </a:lnTo>
                                    <a:lnTo>
                                      <a:pt x="514" y="49"/>
                                    </a:lnTo>
                                    <a:lnTo>
                                      <a:pt x="515" y="49"/>
                                    </a:lnTo>
                                    <a:lnTo>
                                      <a:pt x="515" y="50"/>
                                    </a:lnTo>
                                    <a:lnTo>
                                      <a:pt x="516" y="50"/>
                                    </a:lnTo>
                                    <a:lnTo>
                                      <a:pt x="516" y="51"/>
                                    </a:lnTo>
                                    <a:lnTo>
                                      <a:pt x="518" y="48"/>
                                    </a:lnTo>
                                    <a:lnTo>
                                      <a:pt x="518" y="49"/>
                                    </a:lnTo>
                                    <a:lnTo>
                                      <a:pt x="519" y="44"/>
                                    </a:lnTo>
                                    <a:lnTo>
                                      <a:pt x="519" y="47"/>
                                    </a:lnTo>
                                    <a:lnTo>
                                      <a:pt x="520" y="44"/>
                                    </a:lnTo>
                                    <a:lnTo>
                                      <a:pt x="520" y="45"/>
                                    </a:lnTo>
                                    <a:lnTo>
                                      <a:pt x="521" y="45"/>
                                    </a:lnTo>
                                    <a:lnTo>
                                      <a:pt x="521" y="48"/>
                                    </a:lnTo>
                                    <a:lnTo>
                                      <a:pt x="522" y="48"/>
                                    </a:lnTo>
                                    <a:lnTo>
                                      <a:pt x="523" y="48"/>
                                    </a:lnTo>
                                    <a:lnTo>
                                      <a:pt x="524" y="48"/>
                                    </a:lnTo>
                                    <a:lnTo>
                                      <a:pt x="524" y="49"/>
                                    </a:lnTo>
                                    <a:lnTo>
                                      <a:pt x="525" y="49"/>
                                    </a:lnTo>
                                    <a:lnTo>
                                      <a:pt x="525" y="50"/>
                                    </a:lnTo>
                                    <a:lnTo>
                                      <a:pt x="527" y="47"/>
                                    </a:lnTo>
                                    <a:lnTo>
                                      <a:pt x="527" y="48"/>
                                    </a:lnTo>
                                    <a:lnTo>
                                      <a:pt x="528" y="45"/>
                                    </a:lnTo>
                                    <a:lnTo>
                                      <a:pt x="528" y="47"/>
                                    </a:lnTo>
                                    <a:lnTo>
                                      <a:pt x="529" y="48"/>
                                    </a:lnTo>
                                    <a:lnTo>
                                      <a:pt x="529" y="49"/>
                                    </a:lnTo>
                                    <a:lnTo>
                                      <a:pt x="530" y="50"/>
                                    </a:lnTo>
                                    <a:lnTo>
                                      <a:pt x="530" y="51"/>
                                    </a:lnTo>
                                    <a:lnTo>
                                      <a:pt x="531" y="49"/>
                                    </a:lnTo>
                                    <a:lnTo>
                                      <a:pt x="531" y="50"/>
                                    </a:lnTo>
                                    <a:lnTo>
                                      <a:pt x="532" y="47"/>
                                    </a:lnTo>
                                    <a:lnTo>
                                      <a:pt x="532" y="48"/>
                                    </a:lnTo>
                                    <a:lnTo>
                                      <a:pt x="533" y="44"/>
                                    </a:lnTo>
                                    <a:lnTo>
                                      <a:pt x="533" y="47"/>
                                    </a:lnTo>
                                    <a:lnTo>
                                      <a:pt x="535" y="42"/>
                                    </a:lnTo>
                                    <a:lnTo>
                                      <a:pt x="535" y="44"/>
                                    </a:lnTo>
                                    <a:lnTo>
                                      <a:pt x="536" y="41"/>
                                    </a:lnTo>
                                    <a:lnTo>
                                      <a:pt x="536" y="42"/>
                                    </a:lnTo>
                                    <a:lnTo>
                                      <a:pt x="537" y="43"/>
                                    </a:lnTo>
                                    <a:lnTo>
                                      <a:pt x="537" y="45"/>
                                    </a:lnTo>
                                    <a:lnTo>
                                      <a:pt x="538" y="48"/>
                                    </a:lnTo>
                                    <a:lnTo>
                                      <a:pt x="538" y="50"/>
                                    </a:lnTo>
                                    <a:lnTo>
                                      <a:pt x="539" y="49"/>
                                    </a:lnTo>
                                    <a:lnTo>
                                      <a:pt x="539" y="50"/>
                                    </a:lnTo>
                                    <a:lnTo>
                                      <a:pt x="540" y="44"/>
                                    </a:lnTo>
                                    <a:lnTo>
                                      <a:pt x="540" y="48"/>
                                    </a:lnTo>
                                    <a:lnTo>
                                      <a:pt x="541" y="43"/>
                                    </a:lnTo>
                                    <a:lnTo>
                                      <a:pt x="542" y="45"/>
                                    </a:lnTo>
                                    <a:lnTo>
                                      <a:pt x="542" y="48"/>
                                    </a:lnTo>
                                    <a:lnTo>
                                      <a:pt x="544" y="49"/>
                                    </a:lnTo>
                                    <a:lnTo>
                                      <a:pt x="544" y="50"/>
                                    </a:lnTo>
                                    <a:lnTo>
                                      <a:pt x="545" y="49"/>
                                    </a:lnTo>
                                    <a:lnTo>
                                      <a:pt x="545" y="50"/>
                                    </a:lnTo>
                                    <a:lnTo>
                                      <a:pt x="546" y="49"/>
                                    </a:lnTo>
                                    <a:lnTo>
                                      <a:pt x="547" y="49"/>
                                    </a:lnTo>
                                    <a:lnTo>
                                      <a:pt x="548" y="48"/>
                                    </a:lnTo>
                                    <a:lnTo>
                                      <a:pt x="549" y="48"/>
                                    </a:lnTo>
                                    <a:lnTo>
                                      <a:pt x="550" y="47"/>
                                    </a:lnTo>
                                    <a:lnTo>
                                      <a:pt x="550" y="48"/>
                                    </a:lnTo>
                                    <a:lnTo>
                                      <a:pt x="551" y="45"/>
                                    </a:lnTo>
                                    <a:lnTo>
                                      <a:pt x="551" y="47"/>
                                    </a:lnTo>
                                    <a:lnTo>
                                      <a:pt x="553" y="45"/>
                                    </a:lnTo>
                                    <a:lnTo>
                                      <a:pt x="553" y="47"/>
                                    </a:lnTo>
                                    <a:lnTo>
                                      <a:pt x="554" y="48"/>
                                    </a:lnTo>
                                    <a:lnTo>
                                      <a:pt x="554" y="49"/>
                                    </a:lnTo>
                                    <a:lnTo>
                                      <a:pt x="555" y="50"/>
                                    </a:lnTo>
                                    <a:lnTo>
                                      <a:pt x="555" y="51"/>
                                    </a:lnTo>
                                    <a:lnTo>
                                      <a:pt x="556" y="51"/>
                                    </a:lnTo>
                                    <a:lnTo>
                                      <a:pt x="556" y="53"/>
                                    </a:lnTo>
                                    <a:lnTo>
                                      <a:pt x="557" y="53"/>
                                    </a:lnTo>
                                    <a:lnTo>
                                      <a:pt x="558" y="53"/>
                                    </a:lnTo>
                                    <a:lnTo>
                                      <a:pt x="559" y="52"/>
                                    </a:lnTo>
                                    <a:lnTo>
                                      <a:pt x="560" y="53"/>
                                    </a:lnTo>
                                    <a:lnTo>
                                      <a:pt x="562" y="53"/>
                                    </a:lnTo>
                                    <a:lnTo>
                                      <a:pt x="563" y="51"/>
                                    </a:lnTo>
                                    <a:lnTo>
                                      <a:pt x="563" y="53"/>
                                    </a:lnTo>
                                    <a:lnTo>
                                      <a:pt x="564" y="49"/>
                                    </a:lnTo>
                                    <a:lnTo>
                                      <a:pt x="564" y="50"/>
                                    </a:lnTo>
                                    <a:lnTo>
                                      <a:pt x="565" y="49"/>
                                    </a:lnTo>
                                    <a:lnTo>
                                      <a:pt x="565" y="50"/>
                                    </a:lnTo>
                                    <a:lnTo>
                                      <a:pt x="566" y="50"/>
                                    </a:lnTo>
                                    <a:lnTo>
                                      <a:pt x="566" y="51"/>
                                    </a:lnTo>
                                    <a:lnTo>
                                      <a:pt x="567" y="51"/>
                                    </a:lnTo>
                                    <a:lnTo>
                                      <a:pt x="567" y="53"/>
                                    </a:lnTo>
                                    <a:lnTo>
                                      <a:pt x="568" y="53"/>
                                    </a:lnTo>
                                    <a:lnTo>
                                      <a:pt x="568" y="56"/>
                                    </a:lnTo>
                                    <a:lnTo>
                                      <a:pt x="569" y="56"/>
                                    </a:lnTo>
                                    <a:lnTo>
                                      <a:pt x="571" y="55"/>
                                    </a:lnTo>
                                    <a:lnTo>
                                      <a:pt x="571" y="56"/>
                                    </a:lnTo>
                                    <a:lnTo>
                                      <a:pt x="572" y="53"/>
                                    </a:lnTo>
                                    <a:lnTo>
                                      <a:pt x="572" y="55"/>
                                    </a:lnTo>
                                    <a:lnTo>
                                      <a:pt x="573" y="51"/>
                                    </a:lnTo>
                                    <a:lnTo>
                                      <a:pt x="573" y="52"/>
                                    </a:lnTo>
                                    <a:lnTo>
                                      <a:pt x="574" y="49"/>
                                    </a:lnTo>
                                    <a:lnTo>
                                      <a:pt x="574" y="51"/>
                                    </a:lnTo>
                                    <a:lnTo>
                                      <a:pt x="575" y="49"/>
                                    </a:lnTo>
                                    <a:lnTo>
                                      <a:pt x="576" y="49"/>
                                    </a:lnTo>
                                    <a:lnTo>
                                      <a:pt x="576" y="51"/>
                                    </a:lnTo>
                                    <a:lnTo>
                                      <a:pt x="577" y="52"/>
                                    </a:lnTo>
                                    <a:lnTo>
                                      <a:pt x="577" y="53"/>
                                    </a:lnTo>
                                    <a:lnTo>
                                      <a:pt x="579" y="55"/>
                                    </a:lnTo>
                                    <a:lnTo>
                                      <a:pt x="579" y="56"/>
                                    </a:lnTo>
                                    <a:lnTo>
                                      <a:pt x="580" y="56"/>
                                    </a:lnTo>
                                    <a:lnTo>
                                      <a:pt x="580" y="57"/>
                                    </a:lnTo>
                                    <a:lnTo>
                                      <a:pt x="581" y="58"/>
                                    </a:lnTo>
                                    <a:lnTo>
                                      <a:pt x="581" y="60"/>
                                    </a:lnTo>
                                    <a:lnTo>
                                      <a:pt x="582" y="60"/>
                                    </a:lnTo>
                                    <a:lnTo>
                                      <a:pt x="582" y="61"/>
                                    </a:lnTo>
                                    <a:lnTo>
                                      <a:pt x="583" y="61"/>
                                    </a:lnTo>
                                    <a:lnTo>
                                      <a:pt x="584" y="58"/>
                                    </a:lnTo>
                                    <a:lnTo>
                                      <a:pt x="584" y="60"/>
                                    </a:lnTo>
                                    <a:lnTo>
                                      <a:pt x="585" y="58"/>
                                    </a:lnTo>
                                    <a:lnTo>
                                      <a:pt x="586" y="58"/>
                                    </a:lnTo>
                                    <a:lnTo>
                                      <a:pt x="588" y="56"/>
                                    </a:lnTo>
                                    <a:lnTo>
                                      <a:pt x="588" y="58"/>
                                    </a:lnTo>
                                    <a:lnTo>
                                      <a:pt x="589" y="55"/>
                                    </a:lnTo>
                                    <a:lnTo>
                                      <a:pt x="589" y="56"/>
                                    </a:lnTo>
                                    <a:lnTo>
                                      <a:pt x="590" y="57"/>
                                    </a:lnTo>
                                    <a:lnTo>
                                      <a:pt x="590" y="60"/>
                                    </a:lnTo>
                                    <a:lnTo>
                                      <a:pt x="591" y="61"/>
                                    </a:lnTo>
                                    <a:lnTo>
                                      <a:pt x="591" y="62"/>
                                    </a:lnTo>
                                    <a:lnTo>
                                      <a:pt x="592" y="60"/>
                                    </a:lnTo>
                                    <a:lnTo>
                                      <a:pt x="592" y="62"/>
                                    </a:lnTo>
                                    <a:lnTo>
                                      <a:pt x="593" y="59"/>
                                    </a:lnTo>
                                    <a:lnTo>
                                      <a:pt x="593" y="60"/>
                                    </a:lnTo>
                                    <a:lnTo>
                                      <a:pt x="594" y="61"/>
                                    </a:lnTo>
                                    <a:lnTo>
                                      <a:pt x="594" y="62"/>
                                    </a:lnTo>
                                    <a:lnTo>
                                      <a:pt x="595" y="65"/>
                                    </a:lnTo>
                                    <a:lnTo>
                                      <a:pt x="595" y="66"/>
                                    </a:lnTo>
                                    <a:lnTo>
                                      <a:pt x="597" y="66"/>
                                    </a:lnTo>
                                    <a:lnTo>
                                      <a:pt x="598" y="66"/>
                                    </a:lnTo>
                                    <a:lnTo>
                                      <a:pt x="599" y="66"/>
                                    </a:lnTo>
                                    <a:lnTo>
                                      <a:pt x="599" y="67"/>
                                    </a:lnTo>
                                    <a:lnTo>
                                      <a:pt x="600" y="67"/>
                                    </a:lnTo>
                                    <a:lnTo>
                                      <a:pt x="601" y="65"/>
                                    </a:lnTo>
                                    <a:lnTo>
                                      <a:pt x="601" y="66"/>
                                    </a:lnTo>
                                    <a:lnTo>
                                      <a:pt x="602" y="65"/>
                                    </a:lnTo>
                                    <a:lnTo>
                                      <a:pt x="603" y="66"/>
                                    </a:lnTo>
                                    <a:lnTo>
                                      <a:pt x="604" y="65"/>
                                    </a:lnTo>
                                    <a:lnTo>
                                      <a:pt x="604" y="66"/>
                                    </a:lnTo>
                                    <a:lnTo>
                                      <a:pt x="606" y="64"/>
                                    </a:lnTo>
                                    <a:lnTo>
                                      <a:pt x="606" y="65"/>
                                    </a:lnTo>
                                    <a:lnTo>
                                      <a:pt x="607" y="64"/>
                                    </a:lnTo>
                                    <a:lnTo>
                                      <a:pt x="608" y="62"/>
                                    </a:lnTo>
                                    <a:lnTo>
                                      <a:pt x="608" y="64"/>
                                    </a:lnTo>
                                    <a:lnTo>
                                      <a:pt x="609" y="61"/>
                                    </a:lnTo>
                                    <a:lnTo>
                                      <a:pt x="610" y="61"/>
                                    </a:lnTo>
                                    <a:lnTo>
                                      <a:pt x="610" y="62"/>
                                    </a:lnTo>
                                    <a:lnTo>
                                      <a:pt x="611" y="64"/>
                                    </a:lnTo>
                                    <a:lnTo>
                                      <a:pt x="611" y="66"/>
                                    </a:lnTo>
                                    <a:lnTo>
                                      <a:pt x="612" y="67"/>
                                    </a:lnTo>
                                    <a:lnTo>
                                      <a:pt x="612" y="68"/>
                                    </a:lnTo>
                                    <a:lnTo>
                                      <a:pt x="613" y="66"/>
                                    </a:lnTo>
                                    <a:lnTo>
                                      <a:pt x="613" y="68"/>
                                    </a:lnTo>
                                    <a:lnTo>
                                      <a:pt x="615" y="64"/>
                                    </a:lnTo>
                                    <a:lnTo>
                                      <a:pt x="615" y="65"/>
                                    </a:lnTo>
                                    <a:lnTo>
                                      <a:pt x="616" y="64"/>
                                    </a:lnTo>
                                    <a:lnTo>
                                      <a:pt x="617" y="64"/>
                                    </a:lnTo>
                                    <a:lnTo>
                                      <a:pt x="617" y="66"/>
                                    </a:lnTo>
                                    <a:lnTo>
                                      <a:pt x="618" y="66"/>
                                    </a:lnTo>
                                    <a:lnTo>
                                      <a:pt x="618" y="68"/>
                                    </a:lnTo>
                                    <a:lnTo>
                                      <a:pt x="619" y="69"/>
                                    </a:lnTo>
                                    <a:lnTo>
                                      <a:pt x="619" y="70"/>
                                    </a:lnTo>
                                    <a:lnTo>
                                      <a:pt x="620" y="71"/>
                                    </a:lnTo>
                                    <a:lnTo>
                                      <a:pt x="621" y="71"/>
                                    </a:lnTo>
                                    <a:lnTo>
                                      <a:pt x="623" y="73"/>
                                    </a:lnTo>
                                    <a:lnTo>
                                      <a:pt x="624" y="74"/>
                                    </a:lnTo>
                                    <a:lnTo>
                                      <a:pt x="624" y="75"/>
                                    </a:lnTo>
                                    <a:lnTo>
                                      <a:pt x="625" y="76"/>
                                    </a:lnTo>
                                    <a:lnTo>
                                      <a:pt x="625" y="77"/>
                                    </a:lnTo>
                                    <a:lnTo>
                                      <a:pt x="626" y="78"/>
                                    </a:lnTo>
                                    <a:lnTo>
                                      <a:pt x="627" y="77"/>
                                    </a:lnTo>
                                    <a:lnTo>
                                      <a:pt x="628" y="77"/>
                                    </a:lnTo>
                                    <a:lnTo>
                                      <a:pt x="628" y="78"/>
                                    </a:lnTo>
                                    <a:lnTo>
                                      <a:pt x="629" y="79"/>
                                    </a:lnTo>
                                    <a:lnTo>
                                      <a:pt x="629" y="82"/>
                                    </a:lnTo>
                                    <a:lnTo>
                                      <a:pt x="630" y="82"/>
                                    </a:lnTo>
                                    <a:lnTo>
                                      <a:pt x="632" y="80"/>
                                    </a:lnTo>
                                    <a:lnTo>
                                      <a:pt x="632" y="82"/>
                                    </a:lnTo>
                                    <a:lnTo>
                                      <a:pt x="633" y="80"/>
                                    </a:lnTo>
                                    <a:lnTo>
                                      <a:pt x="634" y="82"/>
                                    </a:lnTo>
                                    <a:lnTo>
                                      <a:pt x="634" y="83"/>
                                    </a:lnTo>
                                    <a:lnTo>
                                      <a:pt x="635" y="84"/>
                                    </a:lnTo>
                                    <a:lnTo>
                                      <a:pt x="636" y="83"/>
                                    </a:lnTo>
                                    <a:lnTo>
                                      <a:pt x="636" y="84"/>
                                    </a:lnTo>
                                    <a:lnTo>
                                      <a:pt x="637" y="82"/>
                                    </a:lnTo>
                                    <a:lnTo>
                                      <a:pt x="638" y="82"/>
                                    </a:lnTo>
                                    <a:lnTo>
                                      <a:pt x="638" y="83"/>
                                    </a:lnTo>
                                    <a:lnTo>
                                      <a:pt x="639" y="83"/>
                                    </a:lnTo>
                                    <a:lnTo>
                                      <a:pt x="641" y="82"/>
                                    </a:lnTo>
                                    <a:lnTo>
                                      <a:pt x="641" y="83"/>
                                    </a:lnTo>
                                    <a:lnTo>
                                      <a:pt x="642" y="78"/>
                                    </a:lnTo>
                                    <a:lnTo>
                                      <a:pt x="642" y="80"/>
                                    </a:lnTo>
                                    <a:lnTo>
                                      <a:pt x="643" y="76"/>
                                    </a:lnTo>
                                    <a:lnTo>
                                      <a:pt x="643" y="78"/>
                                    </a:lnTo>
                                    <a:lnTo>
                                      <a:pt x="644" y="75"/>
                                    </a:lnTo>
                                    <a:lnTo>
                                      <a:pt x="645" y="76"/>
                                    </a:lnTo>
                                    <a:lnTo>
                                      <a:pt x="645" y="77"/>
                                    </a:lnTo>
                                    <a:lnTo>
                                      <a:pt x="646" y="78"/>
                                    </a:lnTo>
                                    <a:lnTo>
                                      <a:pt x="646" y="79"/>
                                    </a:lnTo>
                                    <a:lnTo>
                                      <a:pt x="647" y="78"/>
                                    </a:lnTo>
                                    <a:lnTo>
                                      <a:pt x="647" y="79"/>
                                    </a:lnTo>
                                    <a:lnTo>
                                      <a:pt x="648" y="78"/>
                                    </a:lnTo>
                                    <a:lnTo>
                                      <a:pt x="650" y="77"/>
                                    </a:lnTo>
                                    <a:lnTo>
                                      <a:pt x="651" y="74"/>
                                    </a:lnTo>
                                    <a:lnTo>
                                      <a:pt x="651" y="76"/>
                                    </a:lnTo>
                                    <a:lnTo>
                                      <a:pt x="652" y="71"/>
                                    </a:lnTo>
                                    <a:lnTo>
                                      <a:pt x="652" y="73"/>
                                    </a:lnTo>
                                    <a:lnTo>
                                      <a:pt x="653" y="71"/>
                                    </a:lnTo>
                                    <a:lnTo>
                                      <a:pt x="653" y="74"/>
                                    </a:lnTo>
                                    <a:lnTo>
                                      <a:pt x="654" y="75"/>
                                    </a:lnTo>
                                    <a:lnTo>
                                      <a:pt x="654" y="77"/>
                                    </a:lnTo>
                                    <a:lnTo>
                                      <a:pt x="655" y="77"/>
                                    </a:lnTo>
                                    <a:lnTo>
                                      <a:pt x="656" y="75"/>
                                    </a:lnTo>
                                    <a:lnTo>
                                      <a:pt x="656" y="76"/>
                                    </a:lnTo>
                                    <a:lnTo>
                                      <a:pt x="657" y="75"/>
                                    </a:lnTo>
                                    <a:lnTo>
                                      <a:pt x="659" y="76"/>
                                    </a:lnTo>
                                    <a:lnTo>
                                      <a:pt x="660" y="74"/>
                                    </a:lnTo>
                                    <a:lnTo>
                                      <a:pt x="660" y="75"/>
                                    </a:lnTo>
                                    <a:lnTo>
                                      <a:pt x="661" y="69"/>
                                    </a:lnTo>
                                    <a:lnTo>
                                      <a:pt x="661" y="71"/>
                                    </a:lnTo>
                                    <a:lnTo>
                                      <a:pt x="662" y="68"/>
                                    </a:lnTo>
                                    <a:lnTo>
                                      <a:pt x="662" y="69"/>
                                    </a:lnTo>
                                    <a:lnTo>
                                      <a:pt x="663" y="70"/>
                                    </a:lnTo>
                                    <a:lnTo>
                                      <a:pt x="664" y="69"/>
                                    </a:lnTo>
                                    <a:lnTo>
                                      <a:pt x="664" y="70"/>
                                    </a:lnTo>
                                    <a:lnTo>
                                      <a:pt x="665" y="67"/>
                                    </a:lnTo>
                                    <a:lnTo>
                                      <a:pt x="665" y="68"/>
                                    </a:lnTo>
                                    <a:lnTo>
                                      <a:pt x="666" y="67"/>
                                    </a:lnTo>
                                    <a:lnTo>
                                      <a:pt x="668" y="66"/>
                                    </a:lnTo>
                                    <a:lnTo>
                                      <a:pt x="669" y="64"/>
                                    </a:lnTo>
                                    <a:lnTo>
                                      <a:pt x="669" y="65"/>
                                    </a:lnTo>
                                    <a:lnTo>
                                      <a:pt x="670" y="64"/>
                                    </a:lnTo>
                                    <a:lnTo>
                                      <a:pt x="671" y="62"/>
                                    </a:lnTo>
                                    <a:lnTo>
                                      <a:pt x="672" y="60"/>
                                    </a:lnTo>
                                    <a:lnTo>
                                      <a:pt x="672" y="61"/>
                                    </a:lnTo>
                                    <a:lnTo>
                                      <a:pt x="673" y="59"/>
                                    </a:lnTo>
                                    <a:lnTo>
                                      <a:pt x="673" y="60"/>
                                    </a:lnTo>
                                    <a:lnTo>
                                      <a:pt x="674" y="59"/>
                                    </a:lnTo>
                                    <a:lnTo>
                                      <a:pt x="676" y="59"/>
                                    </a:lnTo>
                                    <a:lnTo>
                                      <a:pt x="676" y="60"/>
                                    </a:lnTo>
                                    <a:lnTo>
                                      <a:pt x="677" y="57"/>
                                    </a:lnTo>
                                    <a:lnTo>
                                      <a:pt x="677" y="59"/>
                                    </a:lnTo>
                                    <a:lnTo>
                                      <a:pt x="678" y="55"/>
                                    </a:lnTo>
                                    <a:lnTo>
                                      <a:pt x="678" y="56"/>
                                    </a:lnTo>
                                    <a:lnTo>
                                      <a:pt x="679" y="53"/>
                                    </a:lnTo>
                                    <a:lnTo>
                                      <a:pt x="680" y="53"/>
                                    </a:lnTo>
                                    <a:lnTo>
                                      <a:pt x="681" y="52"/>
                                    </a:lnTo>
                                    <a:lnTo>
                                      <a:pt x="681" y="53"/>
                                    </a:lnTo>
                                    <a:lnTo>
                                      <a:pt x="682" y="49"/>
                                    </a:lnTo>
                                    <a:lnTo>
                                      <a:pt x="682" y="52"/>
                                    </a:lnTo>
                                    <a:lnTo>
                                      <a:pt x="683" y="43"/>
                                    </a:lnTo>
                                    <a:lnTo>
                                      <a:pt x="683" y="48"/>
                                    </a:lnTo>
                                    <a:lnTo>
                                      <a:pt x="685" y="42"/>
                                    </a:lnTo>
                                    <a:lnTo>
                                      <a:pt x="686" y="43"/>
                                    </a:lnTo>
                                    <a:lnTo>
                                      <a:pt x="686" y="44"/>
                                    </a:lnTo>
                                    <a:lnTo>
                                      <a:pt x="687" y="45"/>
                                    </a:lnTo>
                                    <a:lnTo>
                                      <a:pt x="687" y="47"/>
                                    </a:lnTo>
                                    <a:lnTo>
                                      <a:pt x="688" y="44"/>
                                    </a:lnTo>
                                    <a:lnTo>
                                      <a:pt x="688" y="45"/>
                                    </a:lnTo>
                                    <a:lnTo>
                                      <a:pt x="689" y="43"/>
                                    </a:lnTo>
                                    <a:lnTo>
                                      <a:pt x="689" y="44"/>
                                    </a:lnTo>
                                    <a:lnTo>
                                      <a:pt x="690" y="42"/>
                                    </a:lnTo>
                                    <a:lnTo>
                                      <a:pt x="691" y="39"/>
                                    </a:lnTo>
                                    <a:lnTo>
                                      <a:pt x="691" y="41"/>
                                    </a:lnTo>
                                    <a:lnTo>
                                      <a:pt x="692" y="36"/>
                                    </a:lnTo>
                                    <a:lnTo>
                                      <a:pt x="692" y="38"/>
                                    </a:lnTo>
                                    <a:lnTo>
                                      <a:pt x="694" y="33"/>
                                    </a:lnTo>
                                    <a:lnTo>
                                      <a:pt x="694" y="35"/>
                                    </a:lnTo>
                                    <a:lnTo>
                                      <a:pt x="695" y="32"/>
                                    </a:lnTo>
                                    <a:lnTo>
                                      <a:pt x="696" y="31"/>
                                    </a:lnTo>
                                    <a:lnTo>
                                      <a:pt x="696" y="32"/>
                                    </a:lnTo>
                                    <a:lnTo>
                                      <a:pt x="697" y="27"/>
                                    </a:lnTo>
                                    <a:lnTo>
                                      <a:pt x="697" y="30"/>
                                    </a:lnTo>
                                    <a:lnTo>
                                      <a:pt x="698" y="25"/>
                                    </a:lnTo>
                                    <a:lnTo>
                                      <a:pt x="698" y="26"/>
                                    </a:lnTo>
                                    <a:lnTo>
                                      <a:pt x="699" y="24"/>
                                    </a:lnTo>
                                    <a:lnTo>
                                      <a:pt x="700" y="25"/>
                                    </a:lnTo>
                                    <a:lnTo>
                                      <a:pt x="700" y="26"/>
                                    </a:lnTo>
                                    <a:lnTo>
                                      <a:pt x="701" y="27"/>
                                    </a:lnTo>
                                    <a:lnTo>
                                      <a:pt x="701" y="29"/>
                                    </a:lnTo>
                                    <a:lnTo>
                                      <a:pt x="703" y="30"/>
                                    </a:lnTo>
                                    <a:lnTo>
                                      <a:pt x="704" y="29"/>
                                    </a:lnTo>
                                    <a:lnTo>
                                      <a:pt x="704" y="30"/>
                                    </a:lnTo>
                                    <a:lnTo>
                                      <a:pt x="705" y="26"/>
                                    </a:lnTo>
                                    <a:lnTo>
                                      <a:pt x="705" y="27"/>
                                    </a:lnTo>
                                    <a:lnTo>
                                      <a:pt x="706" y="26"/>
                                    </a:lnTo>
                                    <a:lnTo>
                                      <a:pt x="707" y="25"/>
                                    </a:lnTo>
                                    <a:lnTo>
                                      <a:pt x="707" y="26"/>
                                    </a:lnTo>
                                    <a:lnTo>
                                      <a:pt x="708" y="24"/>
                                    </a:lnTo>
                                    <a:lnTo>
                                      <a:pt x="708" y="25"/>
                                    </a:lnTo>
                                    <a:lnTo>
                                      <a:pt x="709" y="25"/>
                                    </a:lnTo>
                                    <a:lnTo>
                                      <a:pt x="710" y="26"/>
                                    </a:lnTo>
                                    <a:lnTo>
                                      <a:pt x="710" y="27"/>
                                    </a:lnTo>
                                    <a:lnTo>
                                      <a:pt x="712" y="27"/>
                                    </a:lnTo>
                                    <a:lnTo>
                                      <a:pt x="712" y="29"/>
                                    </a:lnTo>
                                    <a:lnTo>
                                      <a:pt x="713" y="29"/>
                                    </a:lnTo>
                                    <a:lnTo>
                                      <a:pt x="714" y="29"/>
                                    </a:lnTo>
                                    <a:lnTo>
                                      <a:pt x="714" y="30"/>
                                    </a:lnTo>
                                    <a:lnTo>
                                      <a:pt x="715" y="29"/>
                                    </a:lnTo>
                                    <a:lnTo>
                                      <a:pt x="716" y="29"/>
                                    </a:lnTo>
                                    <a:lnTo>
                                      <a:pt x="716" y="30"/>
                                    </a:lnTo>
                                    <a:lnTo>
                                      <a:pt x="717" y="30"/>
                                    </a:lnTo>
                                    <a:lnTo>
                                      <a:pt x="718" y="29"/>
                                    </a:lnTo>
                                    <a:lnTo>
                                      <a:pt x="718" y="30"/>
                                    </a:lnTo>
                                    <a:lnTo>
                                      <a:pt x="720" y="26"/>
                                    </a:lnTo>
                                    <a:lnTo>
                                      <a:pt x="720" y="27"/>
                                    </a:lnTo>
                                    <a:lnTo>
                                      <a:pt x="721" y="25"/>
                                    </a:lnTo>
                                    <a:lnTo>
                                      <a:pt x="721" y="26"/>
                                    </a:lnTo>
                                    <a:lnTo>
                                      <a:pt x="722" y="24"/>
                                    </a:lnTo>
                                    <a:lnTo>
                                      <a:pt x="722" y="25"/>
                                    </a:lnTo>
                                    <a:lnTo>
                                      <a:pt x="723" y="24"/>
                                    </a:lnTo>
                                    <a:lnTo>
                                      <a:pt x="724" y="25"/>
                                    </a:lnTo>
                                    <a:lnTo>
                                      <a:pt x="724" y="27"/>
                                    </a:lnTo>
                                    <a:lnTo>
                                      <a:pt x="725" y="29"/>
                                    </a:lnTo>
                                    <a:lnTo>
                                      <a:pt x="725" y="30"/>
                                    </a:lnTo>
                                    <a:lnTo>
                                      <a:pt x="726" y="30"/>
                                    </a:lnTo>
                                    <a:lnTo>
                                      <a:pt x="726" y="31"/>
                                    </a:lnTo>
                                    <a:lnTo>
                                      <a:pt x="727" y="30"/>
                                    </a:lnTo>
                                    <a:lnTo>
                                      <a:pt x="727" y="31"/>
                                    </a:lnTo>
                                    <a:lnTo>
                                      <a:pt x="729" y="26"/>
                                    </a:lnTo>
                                    <a:lnTo>
                                      <a:pt x="729" y="29"/>
                                    </a:lnTo>
                                    <a:lnTo>
                                      <a:pt x="730" y="24"/>
                                    </a:lnTo>
                                    <a:lnTo>
                                      <a:pt x="730" y="25"/>
                                    </a:lnTo>
                                    <a:lnTo>
                                      <a:pt x="731" y="24"/>
                                    </a:lnTo>
                                    <a:lnTo>
                                      <a:pt x="731" y="25"/>
                                    </a:lnTo>
                                    <a:lnTo>
                                      <a:pt x="732" y="25"/>
                                    </a:lnTo>
                                    <a:lnTo>
                                      <a:pt x="733" y="24"/>
                                    </a:lnTo>
                                    <a:lnTo>
                                      <a:pt x="734" y="24"/>
                                    </a:lnTo>
                                    <a:lnTo>
                                      <a:pt x="735" y="25"/>
                                    </a:lnTo>
                                    <a:lnTo>
                                      <a:pt x="736" y="25"/>
                                    </a:lnTo>
                                    <a:lnTo>
                                      <a:pt x="736" y="26"/>
                                    </a:lnTo>
                                    <a:lnTo>
                                      <a:pt x="738" y="27"/>
                                    </a:lnTo>
                                    <a:lnTo>
                                      <a:pt x="738" y="29"/>
                                    </a:lnTo>
                                    <a:lnTo>
                                      <a:pt x="739" y="30"/>
                                    </a:lnTo>
                                    <a:lnTo>
                                      <a:pt x="740" y="29"/>
                                    </a:lnTo>
                                    <a:lnTo>
                                      <a:pt x="740" y="30"/>
                                    </a:lnTo>
                                    <a:lnTo>
                                      <a:pt x="741" y="26"/>
                                    </a:lnTo>
                                    <a:lnTo>
                                      <a:pt x="741" y="27"/>
                                    </a:lnTo>
                                    <a:lnTo>
                                      <a:pt x="742" y="24"/>
                                    </a:lnTo>
                                    <a:lnTo>
                                      <a:pt x="742" y="26"/>
                                    </a:lnTo>
                                    <a:lnTo>
                                      <a:pt x="743" y="22"/>
                                    </a:lnTo>
                                    <a:lnTo>
                                      <a:pt x="743" y="23"/>
                                    </a:lnTo>
                                    <a:lnTo>
                                      <a:pt x="744" y="21"/>
                                    </a:lnTo>
                                    <a:lnTo>
                                      <a:pt x="745" y="22"/>
                                    </a:lnTo>
                                    <a:lnTo>
                                      <a:pt x="745" y="24"/>
                                    </a:lnTo>
                                    <a:lnTo>
                                      <a:pt x="747" y="25"/>
                                    </a:lnTo>
                                    <a:lnTo>
                                      <a:pt x="747" y="26"/>
                                    </a:lnTo>
                                    <a:lnTo>
                                      <a:pt x="748" y="26"/>
                                    </a:lnTo>
                                    <a:lnTo>
                                      <a:pt x="748" y="27"/>
                                    </a:lnTo>
                                    <a:lnTo>
                                      <a:pt x="749" y="25"/>
                                    </a:lnTo>
                                    <a:lnTo>
                                      <a:pt x="749" y="26"/>
                                    </a:lnTo>
                                    <a:lnTo>
                                      <a:pt x="750" y="23"/>
                                    </a:lnTo>
                                    <a:lnTo>
                                      <a:pt x="750" y="24"/>
                                    </a:lnTo>
                                    <a:lnTo>
                                      <a:pt x="751" y="22"/>
                                    </a:lnTo>
                                    <a:lnTo>
                                      <a:pt x="751" y="23"/>
                                    </a:lnTo>
                                    <a:lnTo>
                                      <a:pt x="752" y="22"/>
                                    </a:lnTo>
                                    <a:lnTo>
                                      <a:pt x="753" y="21"/>
                                    </a:lnTo>
                                    <a:lnTo>
                                      <a:pt x="754" y="20"/>
                                    </a:lnTo>
                                    <a:lnTo>
                                      <a:pt x="754" y="21"/>
                                    </a:lnTo>
                                    <a:lnTo>
                                      <a:pt x="756" y="18"/>
                                    </a:lnTo>
                                    <a:lnTo>
                                      <a:pt x="756" y="20"/>
                                    </a:lnTo>
                                    <a:lnTo>
                                      <a:pt x="757" y="16"/>
                                    </a:lnTo>
                                    <a:lnTo>
                                      <a:pt x="757" y="17"/>
                                    </a:lnTo>
                                    <a:lnTo>
                                      <a:pt x="758" y="16"/>
                                    </a:lnTo>
                                    <a:lnTo>
                                      <a:pt x="759" y="17"/>
                                    </a:lnTo>
                                    <a:lnTo>
                                      <a:pt x="759" y="18"/>
                                    </a:lnTo>
                                    <a:lnTo>
                                      <a:pt x="760" y="20"/>
                                    </a:lnTo>
                                    <a:lnTo>
                                      <a:pt x="760" y="21"/>
                                    </a:lnTo>
                                    <a:lnTo>
                                      <a:pt x="761" y="20"/>
                                    </a:lnTo>
                                    <a:lnTo>
                                      <a:pt x="761" y="21"/>
                                    </a:lnTo>
                                    <a:lnTo>
                                      <a:pt x="762" y="18"/>
                                    </a:lnTo>
                                    <a:lnTo>
                                      <a:pt x="762" y="20"/>
                                    </a:lnTo>
                                    <a:lnTo>
                                      <a:pt x="764" y="16"/>
                                    </a:lnTo>
                                    <a:lnTo>
                                      <a:pt x="764" y="18"/>
                                    </a:lnTo>
                                    <a:lnTo>
                                      <a:pt x="765" y="16"/>
                                    </a:lnTo>
                                    <a:lnTo>
                                      <a:pt x="766" y="17"/>
                                    </a:lnTo>
                                    <a:lnTo>
                                      <a:pt x="766" y="18"/>
                                    </a:lnTo>
                                    <a:lnTo>
                                      <a:pt x="767" y="17"/>
                                    </a:lnTo>
                                    <a:lnTo>
                                      <a:pt x="767" y="18"/>
                                    </a:lnTo>
                                    <a:lnTo>
                                      <a:pt x="768" y="15"/>
                                    </a:lnTo>
                                    <a:lnTo>
                                      <a:pt x="768" y="16"/>
                                    </a:lnTo>
                                    <a:lnTo>
                                      <a:pt x="769" y="13"/>
                                    </a:lnTo>
                                    <a:lnTo>
                                      <a:pt x="769" y="14"/>
                                    </a:lnTo>
                                    <a:lnTo>
                                      <a:pt x="770" y="12"/>
                                    </a:lnTo>
                                    <a:lnTo>
                                      <a:pt x="771" y="12"/>
                                    </a:lnTo>
                                    <a:lnTo>
                                      <a:pt x="773" y="12"/>
                                    </a:lnTo>
                                    <a:lnTo>
                                      <a:pt x="773" y="13"/>
                                    </a:lnTo>
                                    <a:lnTo>
                                      <a:pt x="774" y="13"/>
                                    </a:lnTo>
                                    <a:lnTo>
                                      <a:pt x="775" y="11"/>
                                    </a:lnTo>
                                    <a:lnTo>
                                      <a:pt x="775" y="12"/>
                                    </a:lnTo>
                                    <a:lnTo>
                                      <a:pt x="776" y="9"/>
                                    </a:lnTo>
                                    <a:lnTo>
                                      <a:pt x="776" y="11"/>
                                    </a:lnTo>
                                    <a:lnTo>
                                      <a:pt x="777" y="7"/>
                                    </a:lnTo>
                                    <a:lnTo>
                                      <a:pt x="777" y="8"/>
                                    </a:lnTo>
                                    <a:lnTo>
                                      <a:pt x="778" y="6"/>
                                    </a:lnTo>
                                    <a:lnTo>
                                      <a:pt x="778" y="7"/>
                                    </a:lnTo>
                                    <a:lnTo>
                                      <a:pt x="779" y="5"/>
                                    </a:lnTo>
                                    <a:lnTo>
                                      <a:pt x="779" y="6"/>
                                    </a:lnTo>
                                    <a:lnTo>
                                      <a:pt x="780" y="4"/>
                                    </a:lnTo>
                                    <a:lnTo>
                                      <a:pt x="782" y="4"/>
                                    </a:lnTo>
                                    <a:lnTo>
                                      <a:pt x="783" y="5"/>
                                    </a:lnTo>
                                    <a:lnTo>
                                      <a:pt x="783" y="6"/>
                                    </a:lnTo>
                                    <a:lnTo>
                                      <a:pt x="784" y="7"/>
                                    </a:lnTo>
                                    <a:lnTo>
                                      <a:pt x="785" y="7"/>
                                    </a:lnTo>
                                    <a:lnTo>
                                      <a:pt x="786" y="7"/>
                                    </a:lnTo>
                                    <a:lnTo>
                                      <a:pt x="786" y="9"/>
                                    </a:lnTo>
                                    <a:lnTo>
                                      <a:pt x="787" y="8"/>
                                    </a:lnTo>
                                    <a:lnTo>
                                      <a:pt x="787" y="9"/>
                                    </a:lnTo>
                                    <a:lnTo>
                                      <a:pt x="788" y="4"/>
                                    </a:lnTo>
                                    <a:lnTo>
                                      <a:pt x="788" y="7"/>
                                    </a:lnTo>
                                    <a:lnTo>
                                      <a:pt x="789" y="0"/>
                                    </a:lnTo>
                                    <a:lnTo>
                                      <a:pt x="789" y="3"/>
                                    </a:lnTo>
                                    <a:lnTo>
                                      <a:pt x="791" y="2"/>
                                    </a:lnTo>
                                    <a:lnTo>
                                      <a:pt x="792" y="3"/>
                                    </a:lnTo>
                                    <a:lnTo>
                                      <a:pt x="792" y="4"/>
                                    </a:lnTo>
                                    <a:lnTo>
                                      <a:pt x="793" y="4"/>
                                    </a:lnTo>
                                    <a:lnTo>
                                      <a:pt x="794" y="3"/>
                                    </a:lnTo>
                                    <a:lnTo>
                                      <a:pt x="794" y="4"/>
                                    </a:lnTo>
                                    <a:lnTo>
                                      <a:pt x="795" y="3"/>
                                    </a:lnTo>
                                    <a:lnTo>
                                      <a:pt x="795" y="4"/>
                                    </a:lnTo>
                                    <a:lnTo>
                                      <a:pt x="796" y="4"/>
                                    </a:lnTo>
                                    <a:lnTo>
                                      <a:pt x="797" y="4"/>
                                    </a:lnTo>
                                    <a:lnTo>
                                      <a:pt x="798" y="4"/>
                                    </a:lnTo>
                                    <a:lnTo>
                                      <a:pt x="800" y="3"/>
                                    </a:lnTo>
                                    <a:lnTo>
                                      <a:pt x="800" y="4"/>
                                    </a:lnTo>
                                    <a:lnTo>
                                      <a:pt x="801" y="2"/>
                                    </a:lnTo>
                                    <a:lnTo>
                                      <a:pt x="801" y="3"/>
                                    </a:lnTo>
                                    <a:lnTo>
                                      <a:pt x="802" y="2"/>
                                    </a:lnTo>
                                    <a:lnTo>
                                      <a:pt x="802" y="4"/>
                                    </a:lnTo>
                                    <a:lnTo>
                                      <a:pt x="803" y="5"/>
                                    </a:lnTo>
                                    <a:lnTo>
                                      <a:pt x="803" y="7"/>
                                    </a:lnTo>
                                    <a:lnTo>
                                      <a:pt x="804" y="6"/>
                                    </a:lnTo>
                                    <a:lnTo>
                                      <a:pt x="804" y="7"/>
                                    </a:lnTo>
                                    <a:lnTo>
                                      <a:pt x="805" y="3"/>
                                    </a:lnTo>
                                    <a:lnTo>
                                      <a:pt x="805" y="5"/>
                                    </a:lnTo>
                                    <a:lnTo>
                                      <a:pt x="806" y="3"/>
                                    </a:lnTo>
                                    <a:lnTo>
                                      <a:pt x="806" y="4"/>
                                    </a:lnTo>
                                    <a:lnTo>
                                      <a:pt x="807" y="6"/>
                                    </a:lnTo>
                                    <a:lnTo>
                                      <a:pt x="807" y="8"/>
                                    </a:lnTo>
                                    <a:lnTo>
                                      <a:pt x="809" y="8"/>
                                    </a:lnTo>
                                    <a:lnTo>
                                      <a:pt x="809" y="9"/>
                                    </a:lnTo>
                                    <a:lnTo>
                                      <a:pt x="810" y="7"/>
                                    </a:lnTo>
                                    <a:lnTo>
                                      <a:pt x="810" y="8"/>
                                    </a:lnTo>
                                    <a:lnTo>
                                      <a:pt x="811" y="7"/>
                                    </a:lnTo>
                                    <a:lnTo>
                                      <a:pt x="812" y="7"/>
                                    </a:lnTo>
                                    <a:lnTo>
                                      <a:pt x="812" y="8"/>
                                    </a:lnTo>
                                    <a:lnTo>
                                      <a:pt x="813" y="9"/>
                                    </a:lnTo>
                                    <a:lnTo>
                                      <a:pt x="813" y="11"/>
                                    </a:lnTo>
                                    <a:lnTo>
                                      <a:pt x="814" y="11"/>
                                    </a:lnTo>
                                    <a:lnTo>
                                      <a:pt x="814" y="12"/>
                                    </a:lnTo>
                                    <a:lnTo>
                                      <a:pt x="815" y="6"/>
                                    </a:lnTo>
                                    <a:lnTo>
                                      <a:pt x="815" y="8"/>
                                    </a:lnTo>
                                    <a:lnTo>
                                      <a:pt x="817" y="6"/>
                                    </a:lnTo>
                                    <a:lnTo>
                                      <a:pt x="818" y="7"/>
                                    </a:lnTo>
                                    <a:lnTo>
                                      <a:pt x="818" y="8"/>
                                    </a:lnTo>
                                    <a:lnTo>
                                      <a:pt x="819" y="7"/>
                                    </a:lnTo>
                                    <a:lnTo>
                                      <a:pt x="819" y="8"/>
                                    </a:lnTo>
                                    <a:lnTo>
                                      <a:pt x="820" y="5"/>
                                    </a:lnTo>
                                    <a:lnTo>
                                      <a:pt x="820" y="7"/>
                                    </a:lnTo>
                                    <a:lnTo>
                                      <a:pt x="821" y="5"/>
                                    </a:lnTo>
                                    <a:lnTo>
                                      <a:pt x="821" y="6"/>
                                    </a:lnTo>
                                    <a:lnTo>
                                      <a:pt x="822" y="6"/>
                                    </a:lnTo>
                                    <a:lnTo>
                                      <a:pt x="822" y="7"/>
                                    </a:lnTo>
                                    <a:lnTo>
                                      <a:pt x="823" y="8"/>
                                    </a:lnTo>
                                    <a:lnTo>
                                      <a:pt x="824" y="8"/>
                                    </a:lnTo>
                                    <a:lnTo>
                                      <a:pt x="824" y="9"/>
                                    </a:lnTo>
                                    <a:lnTo>
                                      <a:pt x="826" y="9"/>
                                    </a:lnTo>
                                    <a:lnTo>
                                      <a:pt x="826" y="11"/>
                                    </a:lnTo>
                                    <a:lnTo>
                                      <a:pt x="827" y="11"/>
                                    </a:lnTo>
                                    <a:lnTo>
                                      <a:pt x="828" y="8"/>
                                    </a:lnTo>
                                    <a:lnTo>
                                      <a:pt x="828" y="9"/>
                                    </a:lnTo>
                                    <a:lnTo>
                                      <a:pt x="829" y="7"/>
                                    </a:lnTo>
                                    <a:lnTo>
                                      <a:pt x="830" y="7"/>
                                    </a:lnTo>
                                    <a:lnTo>
                                      <a:pt x="830" y="8"/>
                                    </a:lnTo>
                                    <a:lnTo>
                                      <a:pt x="831" y="8"/>
                                    </a:lnTo>
                                    <a:lnTo>
                                      <a:pt x="831" y="9"/>
                                    </a:lnTo>
                                    <a:lnTo>
                                      <a:pt x="832" y="9"/>
                                    </a:lnTo>
                                    <a:lnTo>
                                      <a:pt x="833" y="8"/>
                                    </a:lnTo>
                                    <a:lnTo>
                                      <a:pt x="835" y="5"/>
                                    </a:lnTo>
                                    <a:lnTo>
                                      <a:pt x="835" y="7"/>
                                    </a:lnTo>
                                    <a:lnTo>
                                      <a:pt x="836" y="4"/>
                                    </a:lnTo>
                                    <a:lnTo>
                                      <a:pt x="836" y="5"/>
                                    </a:lnTo>
                                    <a:lnTo>
                                      <a:pt x="837" y="4"/>
                                    </a:lnTo>
                                    <a:lnTo>
                                      <a:pt x="837" y="5"/>
                                    </a:lnTo>
                                    <a:lnTo>
                                      <a:pt x="838" y="6"/>
                                    </a:lnTo>
                                    <a:lnTo>
                                      <a:pt x="838" y="9"/>
                                    </a:lnTo>
                                    <a:lnTo>
                                      <a:pt x="839" y="11"/>
                                    </a:lnTo>
                                    <a:lnTo>
                                      <a:pt x="839" y="13"/>
                                    </a:lnTo>
                                    <a:lnTo>
                                      <a:pt x="840" y="9"/>
                                    </a:lnTo>
                                    <a:lnTo>
                                      <a:pt x="840" y="12"/>
                                    </a:lnTo>
                                    <a:lnTo>
                                      <a:pt x="841" y="8"/>
                                    </a:lnTo>
                                    <a:lnTo>
                                      <a:pt x="842" y="8"/>
                                    </a:lnTo>
                                    <a:lnTo>
                                      <a:pt x="842" y="9"/>
                                    </a:lnTo>
                                    <a:lnTo>
                                      <a:pt x="844" y="9"/>
                                    </a:lnTo>
                                    <a:lnTo>
                                      <a:pt x="844" y="11"/>
                                    </a:lnTo>
                                    <a:lnTo>
                                      <a:pt x="845" y="8"/>
                                    </a:lnTo>
                                    <a:lnTo>
                                      <a:pt x="846" y="7"/>
                                    </a:lnTo>
                                    <a:lnTo>
                                      <a:pt x="847" y="8"/>
                                    </a:lnTo>
                                    <a:lnTo>
                                      <a:pt x="847" y="11"/>
                                    </a:lnTo>
                                    <a:lnTo>
                                      <a:pt x="848" y="12"/>
                                    </a:lnTo>
                                    <a:lnTo>
                                      <a:pt x="848" y="13"/>
                                    </a:lnTo>
                                    <a:lnTo>
                                      <a:pt x="849" y="12"/>
                                    </a:lnTo>
                                    <a:lnTo>
                                      <a:pt x="850" y="12"/>
                                    </a:lnTo>
                                    <a:lnTo>
                                      <a:pt x="850" y="14"/>
                                    </a:lnTo>
                                    <a:lnTo>
                                      <a:pt x="851" y="15"/>
                                    </a:lnTo>
                                    <a:lnTo>
                                      <a:pt x="851" y="16"/>
                                    </a:lnTo>
                                    <a:lnTo>
                                      <a:pt x="853" y="15"/>
                                    </a:lnTo>
                                    <a:lnTo>
                                      <a:pt x="853" y="16"/>
                                    </a:lnTo>
                                    <a:lnTo>
                                      <a:pt x="854" y="12"/>
                                    </a:lnTo>
                                    <a:lnTo>
                                      <a:pt x="854" y="14"/>
                                    </a:lnTo>
                                    <a:lnTo>
                                      <a:pt x="855" y="12"/>
                                    </a:lnTo>
                                    <a:lnTo>
                                      <a:pt x="855" y="13"/>
                                    </a:lnTo>
                                    <a:lnTo>
                                      <a:pt x="856" y="14"/>
                                    </a:lnTo>
                                    <a:lnTo>
                                      <a:pt x="857" y="13"/>
                                    </a:lnTo>
                                    <a:lnTo>
                                      <a:pt x="857" y="14"/>
                                    </a:lnTo>
                                    <a:lnTo>
                                      <a:pt x="858" y="12"/>
                                    </a:lnTo>
                                    <a:lnTo>
                                      <a:pt x="858" y="13"/>
                                    </a:lnTo>
                                    <a:lnTo>
                                      <a:pt x="859" y="13"/>
                                    </a:lnTo>
                                    <a:lnTo>
                                      <a:pt x="859" y="14"/>
                                    </a:lnTo>
                                    <a:lnTo>
                                      <a:pt x="861" y="15"/>
                                    </a:lnTo>
                                    <a:lnTo>
                                      <a:pt x="861" y="17"/>
                                    </a:lnTo>
                                    <a:lnTo>
                                      <a:pt x="862" y="18"/>
                                    </a:lnTo>
                                    <a:lnTo>
                                      <a:pt x="862" y="20"/>
                                    </a:lnTo>
                                    <a:lnTo>
                                      <a:pt x="863" y="20"/>
                                    </a:lnTo>
                                    <a:lnTo>
                                      <a:pt x="863" y="21"/>
                                    </a:lnTo>
                                    <a:lnTo>
                                      <a:pt x="864" y="20"/>
                                    </a:lnTo>
                                    <a:lnTo>
                                      <a:pt x="864" y="21"/>
                                    </a:lnTo>
                                    <a:lnTo>
                                      <a:pt x="865" y="20"/>
                                    </a:lnTo>
                                    <a:lnTo>
                                      <a:pt x="866" y="20"/>
                                    </a:lnTo>
                                    <a:lnTo>
                                      <a:pt x="866" y="21"/>
                                    </a:lnTo>
                                    <a:lnTo>
                                      <a:pt x="867" y="21"/>
                                    </a:lnTo>
                                    <a:lnTo>
                                      <a:pt x="867" y="22"/>
                                    </a:lnTo>
                                    <a:lnTo>
                                      <a:pt x="868" y="21"/>
                                    </a:lnTo>
                                    <a:lnTo>
                                      <a:pt x="868" y="22"/>
                                    </a:lnTo>
                                    <a:lnTo>
                                      <a:pt x="870" y="20"/>
                                    </a:lnTo>
                                    <a:lnTo>
                                      <a:pt x="870" y="21"/>
                                    </a:lnTo>
                                    <a:lnTo>
                                      <a:pt x="871" y="20"/>
                                    </a:lnTo>
                                    <a:lnTo>
                                      <a:pt x="872" y="20"/>
                                    </a:lnTo>
                                    <a:lnTo>
                                      <a:pt x="873" y="18"/>
                                    </a:lnTo>
                                    <a:lnTo>
                                      <a:pt x="873" y="20"/>
                                    </a:lnTo>
                                    <a:lnTo>
                                      <a:pt x="874" y="18"/>
                                    </a:lnTo>
                                    <a:lnTo>
                                      <a:pt x="875" y="17"/>
                                    </a:lnTo>
                                    <a:lnTo>
                                      <a:pt x="875" y="18"/>
                                    </a:lnTo>
                                    <a:lnTo>
                                      <a:pt x="876" y="17"/>
                                    </a:lnTo>
                                    <a:lnTo>
                                      <a:pt x="876" y="18"/>
                                    </a:lnTo>
                                    <a:lnTo>
                                      <a:pt x="877" y="18"/>
                                    </a:lnTo>
                                    <a:lnTo>
                                      <a:pt x="877" y="20"/>
                                    </a:lnTo>
                                    <a:lnTo>
                                      <a:pt x="879" y="20"/>
                                    </a:lnTo>
                                    <a:lnTo>
                                      <a:pt x="879" y="21"/>
                                    </a:lnTo>
                                    <a:lnTo>
                                      <a:pt x="880" y="21"/>
                                    </a:lnTo>
                                    <a:lnTo>
                                      <a:pt x="881" y="20"/>
                                    </a:lnTo>
                                    <a:lnTo>
                                      <a:pt x="881" y="21"/>
                                    </a:lnTo>
                                    <a:lnTo>
                                      <a:pt x="882" y="18"/>
                                    </a:lnTo>
                                    <a:lnTo>
                                      <a:pt x="882" y="20"/>
                                    </a:lnTo>
                                    <a:lnTo>
                                      <a:pt x="883" y="18"/>
                                    </a:lnTo>
                                    <a:lnTo>
                                      <a:pt x="883" y="20"/>
                                    </a:lnTo>
                                    <a:lnTo>
                                      <a:pt x="884" y="17"/>
                                    </a:lnTo>
                                    <a:lnTo>
                                      <a:pt x="884" y="18"/>
                                    </a:lnTo>
                                    <a:lnTo>
                                      <a:pt x="885" y="17"/>
                                    </a:lnTo>
                                    <a:lnTo>
                                      <a:pt x="886" y="18"/>
                                    </a:lnTo>
                                    <a:lnTo>
                                      <a:pt x="886" y="21"/>
                                    </a:lnTo>
                                    <a:lnTo>
                                      <a:pt x="888" y="22"/>
                                    </a:lnTo>
                                    <a:lnTo>
                                      <a:pt x="889" y="21"/>
                                    </a:lnTo>
                                    <a:lnTo>
                                      <a:pt x="889" y="22"/>
                                    </a:lnTo>
                                    <a:lnTo>
                                      <a:pt x="890" y="18"/>
                                    </a:lnTo>
                                    <a:lnTo>
                                      <a:pt x="890" y="20"/>
                                    </a:lnTo>
                                    <a:lnTo>
                                      <a:pt x="891" y="18"/>
                                    </a:lnTo>
                                    <a:lnTo>
                                      <a:pt x="892" y="18"/>
                                    </a:lnTo>
                                    <a:lnTo>
                                      <a:pt x="892" y="20"/>
                                    </a:lnTo>
                                    <a:lnTo>
                                      <a:pt x="893" y="20"/>
                                    </a:lnTo>
                                    <a:lnTo>
                                      <a:pt x="894" y="20"/>
                                    </a:lnTo>
                                    <a:lnTo>
                                      <a:pt x="895" y="20"/>
                                    </a:lnTo>
                                    <a:lnTo>
                                      <a:pt x="897" y="17"/>
                                    </a:lnTo>
                                    <a:lnTo>
                                      <a:pt x="897" y="18"/>
                                    </a:lnTo>
                                    <a:lnTo>
                                      <a:pt x="898" y="17"/>
                                    </a:lnTo>
                                    <a:lnTo>
                                      <a:pt x="899" y="18"/>
                                    </a:lnTo>
                                    <a:lnTo>
                                      <a:pt x="899" y="20"/>
                                    </a:lnTo>
                                    <a:lnTo>
                                      <a:pt x="900" y="22"/>
                                    </a:lnTo>
                                    <a:lnTo>
                                      <a:pt x="900" y="24"/>
                                    </a:lnTo>
                                    <a:lnTo>
                                      <a:pt x="901" y="21"/>
                                    </a:lnTo>
                                    <a:lnTo>
                                      <a:pt x="901" y="24"/>
                                    </a:lnTo>
                                    <a:lnTo>
                                      <a:pt x="902" y="16"/>
                                    </a:lnTo>
                                    <a:lnTo>
                                      <a:pt x="902" y="20"/>
                                    </a:lnTo>
                                    <a:lnTo>
                                      <a:pt x="903" y="15"/>
                                    </a:lnTo>
                                    <a:lnTo>
                                      <a:pt x="903" y="16"/>
                                    </a:lnTo>
                                    <a:lnTo>
                                      <a:pt x="905" y="17"/>
                                    </a:lnTo>
                                    <a:lnTo>
                                      <a:pt x="905" y="21"/>
                                    </a:lnTo>
                                    <a:lnTo>
                                      <a:pt x="906" y="22"/>
                                    </a:lnTo>
                                    <a:lnTo>
                                      <a:pt x="906" y="23"/>
                                    </a:lnTo>
                                    <a:lnTo>
                                      <a:pt x="907" y="21"/>
                                    </a:lnTo>
                                    <a:lnTo>
                                      <a:pt x="907" y="23"/>
                                    </a:lnTo>
                                    <a:lnTo>
                                      <a:pt x="908" y="18"/>
                                    </a:lnTo>
                                    <a:lnTo>
                                      <a:pt x="908" y="20"/>
                                    </a:lnTo>
                                    <a:lnTo>
                                      <a:pt x="909" y="18"/>
                                    </a:lnTo>
                                    <a:lnTo>
                                      <a:pt x="909" y="20"/>
                                    </a:lnTo>
                                    <a:lnTo>
                                      <a:pt x="910" y="20"/>
                                    </a:lnTo>
                                    <a:lnTo>
                                      <a:pt x="910" y="21"/>
                                    </a:lnTo>
                                    <a:lnTo>
                                      <a:pt x="911" y="21"/>
                                    </a:lnTo>
                                    <a:lnTo>
                                      <a:pt x="911" y="22"/>
                                    </a:lnTo>
                                    <a:lnTo>
                                      <a:pt x="912" y="22"/>
                                    </a:lnTo>
                                    <a:lnTo>
                                      <a:pt x="914" y="20"/>
                                    </a:lnTo>
                                    <a:lnTo>
                                      <a:pt x="914" y="21"/>
                                    </a:lnTo>
                                    <a:lnTo>
                                      <a:pt x="915" y="18"/>
                                    </a:lnTo>
                                    <a:lnTo>
                                      <a:pt x="915" y="20"/>
                                    </a:lnTo>
                                    <a:lnTo>
                                      <a:pt x="916" y="20"/>
                                    </a:lnTo>
                                    <a:lnTo>
                                      <a:pt x="916" y="21"/>
                                    </a:lnTo>
                                    <a:lnTo>
                                      <a:pt x="917" y="21"/>
                                    </a:lnTo>
                                    <a:lnTo>
                                      <a:pt x="917" y="22"/>
                                    </a:lnTo>
                                    <a:lnTo>
                                      <a:pt x="918" y="22"/>
                                    </a:lnTo>
                                    <a:lnTo>
                                      <a:pt x="918" y="23"/>
                                    </a:lnTo>
                                    <a:lnTo>
                                      <a:pt x="919" y="22"/>
                                    </a:lnTo>
                                    <a:lnTo>
                                      <a:pt x="920" y="21"/>
                                    </a:lnTo>
                                    <a:lnTo>
                                      <a:pt x="921" y="22"/>
                                    </a:lnTo>
                                    <a:lnTo>
                                      <a:pt x="923" y="23"/>
                                    </a:lnTo>
                                    <a:lnTo>
                                      <a:pt x="924" y="23"/>
                                    </a:lnTo>
                                    <a:lnTo>
                                      <a:pt x="925" y="23"/>
                                    </a:lnTo>
                                    <a:lnTo>
                                      <a:pt x="925" y="25"/>
                                    </a:lnTo>
                                    <a:lnTo>
                                      <a:pt x="926" y="26"/>
                                    </a:lnTo>
                                    <a:lnTo>
                                      <a:pt x="926" y="30"/>
                                    </a:lnTo>
                                    <a:lnTo>
                                      <a:pt x="927" y="31"/>
                                    </a:lnTo>
                                    <a:lnTo>
                                      <a:pt x="927" y="32"/>
                                    </a:lnTo>
                                    <a:lnTo>
                                      <a:pt x="928" y="31"/>
                                    </a:lnTo>
                                    <a:lnTo>
                                      <a:pt x="928" y="32"/>
                                    </a:lnTo>
                                    <a:lnTo>
                                      <a:pt x="929" y="31"/>
                                    </a:lnTo>
                                    <a:lnTo>
                                      <a:pt x="930" y="31"/>
                                    </a:lnTo>
                                    <a:lnTo>
                                      <a:pt x="930" y="32"/>
                                    </a:lnTo>
                                    <a:lnTo>
                                      <a:pt x="932" y="32"/>
                                    </a:lnTo>
                                    <a:lnTo>
                                      <a:pt x="933" y="31"/>
                                    </a:lnTo>
                                    <a:lnTo>
                                      <a:pt x="933" y="32"/>
                                    </a:lnTo>
                                    <a:lnTo>
                                      <a:pt x="934" y="32"/>
                                    </a:lnTo>
                                    <a:lnTo>
                                      <a:pt x="934" y="33"/>
                                    </a:lnTo>
                                    <a:lnTo>
                                      <a:pt x="935" y="34"/>
                                    </a:lnTo>
                                    <a:lnTo>
                                      <a:pt x="935" y="35"/>
                                    </a:lnTo>
                                    <a:lnTo>
                                      <a:pt x="936" y="36"/>
                                    </a:lnTo>
                                    <a:lnTo>
                                      <a:pt x="937" y="35"/>
                                    </a:lnTo>
                                    <a:lnTo>
                                      <a:pt x="937" y="36"/>
                                    </a:lnTo>
                                    <a:lnTo>
                                      <a:pt x="938" y="33"/>
                                    </a:lnTo>
                                    <a:lnTo>
                                      <a:pt x="938" y="34"/>
                                    </a:lnTo>
                                    <a:lnTo>
                                      <a:pt x="939" y="31"/>
                                    </a:lnTo>
                                    <a:lnTo>
                                      <a:pt x="939" y="32"/>
                                    </a:lnTo>
                                    <a:lnTo>
                                      <a:pt x="941" y="31"/>
                                    </a:lnTo>
                                    <a:lnTo>
                                      <a:pt x="941" y="33"/>
                                    </a:lnTo>
                                    <a:lnTo>
                                      <a:pt x="942" y="34"/>
                                    </a:lnTo>
                                    <a:lnTo>
                                      <a:pt x="942" y="35"/>
                                    </a:lnTo>
                                    <a:lnTo>
                                      <a:pt x="943" y="36"/>
                                    </a:lnTo>
                                    <a:lnTo>
                                      <a:pt x="944" y="36"/>
                                    </a:lnTo>
                                    <a:lnTo>
                                      <a:pt x="945" y="38"/>
                                    </a:lnTo>
                                    <a:lnTo>
                                      <a:pt x="945" y="40"/>
                                    </a:lnTo>
                                    <a:lnTo>
                                      <a:pt x="946" y="39"/>
                                    </a:lnTo>
                                    <a:lnTo>
                                      <a:pt x="946" y="40"/>
                                    </a:lnTo>
                                    <a:lnTo>
                                      <a:pt x="947" y="36"/>
                                    </a:lnTo>
                                    <a:lnTo>
                                      <a:pt x="947" y="39"/>
                                    </a:lnTo>
                                    <a:lnTo>
                                      <a:pt x="948" y="35"/>
                                    </a:lnTo>
                                    <a:lnTo>
                                      <a:pt x="950" y="36"/>
                                    </a:lnTo>
                                    <a:lnTo>
                                      <a:pt x="950" y="38"/>
                                    </a:lnTo>
                                    <a:lnTo>
                                      <a:pt x="951" y="38"/>
                                    </a:lnTo>
                                    <a:lnTo>
                                      <a:pt x="952" y="39"/>
                                    </a:lnTo>
                                    <a:lnTo>
                                      <a:pt x="953" y="40"/>
                                    </a:lnTo>
                                    <a:lnTo>
                                      <a:pt x="953" y="41"/>
                                    </a:lnTo>
                                    <a:lnTo>
                                      <a:pt x="954" y="41"/>
                                    </a:lnTo>
                                    <a:lnTo>
                                      <a:pt x="955" y="40"/>
                                    </a:lnTo>
                                    <a:lnTo>
                                      <a:pt x="955" y="41"/>
                                    </a:lnTo>
                                    <a:lnTo>
                                      <a:pt x="956" y="40"/>
                                    </a:lnTo>
                                    <a:lnTo>
                                      <a:pt x="958" y="40"/>
                                    </a:lnTo>
                                    <a:lnTo>
                                      <a:pt x="958" y="41"/>
                                    </a:lnTo>
                                    <a:lnTo>
                                      <a:pt x="959" y="40"/>
                                    </a:lnTo>
                                    <a:lnTo>
                                      <a:pt x="960" y="38"/>
                                    </a:lnTo>
                                    <a:lnTo>
                                      <a:pt x="960" y="39"/>
                                    </a:lnTo>
                                    <a:lnTo>
                                      <a:pt x="961" y="38"/>
                                    </a:lnTo>
                                    <a:lnTo>
                                      <a:pt x="962" y="39"/>
                                    </a:lnTo>
                                    <a:lnTo>
                                      <a:pt x="962" y="40"/>
                                    </a:lnTo>
                                    <a:lnTo>
                                      <a:pt x="963" y="41"/>
                                    </a:lnTo>
                                    <a:lnTo>
                                      <a:pt x="963" y="42"/>
                                    </a:lnTo>
                                    <a:lnTo>
                                      <a:pt x="964" y="42"/>
                                    </a:lnTo>
                                    <a:lnTo>
                                      <a:pt x="965" y="41"/>
                                    </a:lnTo>
                                    <a:lnTo>
                                      <a:pt x="965" y="42"/>
                                    </a:lnTo>
                                    <a:lnTo>
                                      <a:pt x="967" y="40"/>
                                    </a:lnTo>
                                    <a:lnTo>
                                      <a:pt x="967" y="41"/>
                                    </a:lnTo>
                                    <a:lnTo>
                                      <a:pt x="968" y="39"/>
                                    </a:lnTo>
                                    <a:lnTo>
                                      <a:pt x="968" y="40"/>
                                    </a:lnTo>
                                    <a:lnTo>
                                      <a:pt x="969" y="38"/>
                                    </a:lnTo>
                                    <a:lnTo>
                                      <a:pt x="970" y="38"/>
                                    </a:lnTo>
                                    <a:lnTo>
                                      <a:pt x="970" y="39"/>
                                    </a:lnTo>
                                    <a:lnTo>
                                      <a:pt x="971" y="39"/>
                                    </a:lnTo>
                                    <a:lnTo>
                                      <a:pt x="972" y="38"/>
                                    </a:lnTo>
                                    <a:lnTo>
                                      <a:pt x="972" y="39"/>
                                    </a:lnTo>
                                    <a:lnTo>
                                      <a:pt x="973" y="36"/>
                                    </a:lnTo>
                                    <a:lnTo>
                                      <a:pt x="973" y="38"/>
                                    </a:lnTo>
                                    <a:lnTo>
                                      <a:pt x="974" y="34"/>
                                    </a:lnTo>
                                    <a:lnTo>
                                      <a:pt x="974" y="35"/>
                                    </a:lnTo>
                                    <a:lnTo>
                                      <a:pt x="976" y="33"/>
                                    </a:lnTo>
                                    <a:lnTo>
                                      <a:pt x="976" y="34"/>
                                    </a:lnTo>
                                    <a:lnTo>
                                      <a:pt x="977" y="32"/>
                                    </a:lnTo>
                                    <a:lnTo>
                                      <a:pt x="977" y="33"/>
                                    </a:lnTo>
                                    <a:lnTo>
                                      <a:pt x="978" y="31"/>
                                    </a:lnTo>
                                    <a:lnTo>
                                      <a:pt x="978" y="32"/>
                                    </a:lnTo>
                                    <a:lnTo>
                                      <a:pt x="979" y="31"/>
                                    </a:lnTo>
                                    <a:lnTo>
                                      <a:pt x="980" y="30"/>
                                    </a:lnTo>
                                    <a:lnTo>
                                      <a:pt x="980" y="31"/>
                                    </a:lnTo>
                                    <a:lnTo>
                                      <a:pt x="981" y="30"/>
                                    </a:lnTo>
                                    <a:lnTo>
                                      <a:pt x="982" y="27"/>
                                    </a:lnTo>
                                    <a:lnTo>
                                      <a:pt x="982" y="29"/>
                                    </a:lnTo>
                                    <a:lnTo>
                                      <a:pt x="983" y="27"/>
                                    </a:lnTo>
                                    <a:lnTo>
                                      <a:pt x="983" y="29"/>
                                    </a:lnTo>
                                    <a:lnTo>
                                      <a:pt x="985" y="29"/>
                                    </a:lnTo>
                                    <a:lnTo>
                                      <a:pt x="986" y="29"/>
                                    </a:lnTo>
                                    <a:lnTo>
                                      <a:pt x="987" y="29"/>
                                    </a:lnTo>
                                    <a:lnTo>
                                      <a:pt x="987" y="30"/>
                                    </a:lnTo>
                                    <a:lnTo>
                                      <a:pt x="988" y="30"/>
                                    </a:lnTo>
                                    <a:lnTo>
                                      <a:pt x="988" y="31"/>
                                    </a:lnTo>
                                    <a:lnTo>
                                      <a:pt x="989" y="31"/>
                                    </a:lnTo>
                                    <a:lnTo>
                                      <a:pt x="990" y="31"/>
                                    </a:lnTo>
                                    <a:lnTo>
                                      <a:pt x="991" y="31"/>
                                    </a:lnTo>
                                    <a:lnTo>
                                      <a:pt x="991" y="33"/>
                                    </a:lnTo>
                                    <a:lnTo>
                                      <a:pt x="992" y="34"/>
                                    </a:lnTo>
                                    <a:lnTo>
                                      <a:pt x="994" y="31"/>
                                    </a:lnTo>
                                    <a:lnTo>
                                      <a:pt x="994" y="33"/>
                                    </a:lnTo>
                                    <a:lnTo>
                                      <a:pt x="995" y="29"/>
                                    </a:lnTo>
                                    <a:lnTo>
                                      <a:pt x="995" y="30"/>
                                    </a:lnTo>
                                    <a:lnTo>
                                      <a:pt x="996" y="29"/>
                                    </a:lnTo>
                                    <a:lnTo>
                                      <a:pt x="996" y="30"/>
                                    </a:lnTo>
                                    <a:lnTo>
                                      <a:pt x="997" y="30"/>
                                    </a:lnTo>
                                    <a:lnTo>
                                      <a:pt x="997" y="31"/>
                                    </a:lnTo>
                                    <a:lnTo>
                                      <a:pt x="998" y="31"/>
                                    </a:lnTo>
                                    <a:lnTo>
                                      <a:pt x="999" y="31"/>
                                    </a:lnTo>
                                    <a:lnTo>
                                      <a:pt x="1000" y="32"/>
                                    </a:lnTo>
                                    <a:lnTo>
                                      <a:pt x="1000" y="33"/>
                                    </a:lnTo>
                                    <a:lnTo>
                                      <a:pt x="1002" y="34"/>
                                    </a:lnTo>
                                    <a:lnTo>
                                      <a:pt x="1003" y="31"/>
                                    </a:lnTo>
                                    <a:lnTo>
                                      <a:pt x="1003" y="33"/>
                                    </a:lnTo>
                                    <a:lnTo>
                                      <a:pt x="1004" y="30"/>
                                    </a:lnTo>
                                    <a:lnTo>
                                      <a:pt x="1004" y="31"/>
                                    </a:lnTo>
                                    <a:lnTo>
                                      <a:pt x="1005" y="30"/>
                                    </a:lnTo>
                                    <a:lnTo>
                                      <a:pt x="1005" y="31"/>
                                    </a:lnTo>
                                    <a:lnTo>
                                      <a:pt x="1006" y="31"/>
                                    </a:lnTo>
                                    <a:lnTo>
                                      <a:pt x="1006" y="32"/>
                                    </a:lnTo>
                                    <a:lnTo>
                                      <a:pt x="1007" y="32"/>
                                    </a:lnTo>
                                    <a:lnTo>
                                      <a:pt x="1008" y="32"/>
                                    </a:lnTo>
                                    <a:lnTo>
                                      <a:pt x="1009" y="31"/>
                                    </a:lnTo>
                                    <a:lnTo>
                                      <a:pt x="1011" y="31"/>
                                    </a:lnTo>
                                    <a:lnTo>
                                      <a:pt x="1011" y="32"/>
                                    </a:lnTo>
                                    <a:lnTo>
                                      <a:pt x="1012" y="32"/>
                                    </a:lnTo>
                                    <a:lnTo>
                                      <a:pt x="1012" y="34"/>
                                    </a:lnTo>
                                    <a:lnTo>
                                      <a:pt x="1013" y="34"/>
                                    </a:lnTo>
                                    <a:lnTo>
                                      <a:pt x="1013" y="35"/>
                                    </a:lnTo>
                                    <a:lnTo>
                                      <a:pt x="1014" y="34"/>
                                    </a:lnTo>
                                    <a:lnTo>
                                      <a:pt x="1015" y="34"/>
                                    </a:lnTo>
                                    <a:lnTo>
                                      <a:pt x="1015" y="35"/>
                                    </a:lnTo>
                                    <a:lnTo>
                                      <a:pt x="1016" y="38"/>
                                    </a:lnTo>
                                    <a:lnTo>
                                      <a:pt x="1016" y="39"/>
                                    </a:lnTo>
                                    <a:lnTo>
                                      <a:pt x="1017" y="36"/>
                                    </a:lnTo>
                                    <a:lnTo>
                                      <a:pt x="1017" y="38"/>
                                    </a:lnTo>
                                    <a:lnTo>
                                      <a:pt x="1018" y="34"/>
                                    </a:lnTo>
                                    <a:lnTo>
                                      <a:pt x="1020" y="34"/>
                                    </a:lnTo>
                                    <a:lnTo>
                                      <a:pt x="1020" y="35"/>
                                    </a:lnTo>
                                    <a:lnTo>
                                      <a:pt x="1021" y="35"/>
                                    </a:lnTo>
                                    <a:lnTo>
                                      <a:pt x="1022" y="32"/>
                                    </a:lnTo>
                                    <a:lnTo>
                                      <a:pt x="1022" y="34"/>
                                    </a:lnTo>
                                    <a:lnTo>
                                      <a:pt x="1023" y="31"/>
                                    </a:lnTo>
                                    <a:lnTo>
                                      <a:pt x="1024" y="31"/>
                                    </a:lnTo>
                                    <a:lnTo>
                                      <a:pt x="1024" y="32"/>
                                    </a:lnTo>
                                    <a:lnTo>
                                      <a:pt x="1025" y="30"/>
                                    </a:lnTo>
                                    <a:lnTo>
                                      <a:pt x="1025" y="32"/>
                                    </a:lnTo>
                                    <a:lnTo>
                                      <a:pt x="1026" y="29"/>
                                    </a:lnTo>
                                    <a:lnTo>
                                      <a:pt x="1026" y="30"/>
                                    </a:lnTo>
                                    <a:lnTo>
                                      <a:pt x="1027" y="31"/>
                                    </a:lnTo>
                                    <a:lnTo>
                                      <a:pt x="1027" y="33"/>
                                    </a:lnTo>
                                    <a:lnTo>
                                      <a:pt x="1029" y="33"/>
                                    </a:lnTo>
                                    <a:lnTo>
                                      <a:pt x="1029" y="34"/>
                                    </a:lnTo>
                                    <a:lnTo>
                                      <a:pt x="1030" y="32"/>
                                    </a:lnTo>
                                    <a:lnTo>
                                      <a:pt x="1030" y="33"/>
                                    </a:lnTo>
                                    <a:lnTo>
                                      <a:pt x="1031" y="29"/>
                                    </a:lnTo>
                                    <a:lnTo>
                                      <a:pt x="1031" y="31"/>
                                    </a:lnTo>
                                    <a:lnTo>
                                      <a:pt x="1032" y="29"/>
                                    </a:lnTo>
                                    <a:lnTo>
                                      <a:pt x="1033" y="30"/>
                                    </a:lnTo>
                                    <a:lnTo>
                                      <a:pt x="1034" y="29"/>
                                    </a:lnTo>
                                    <a:lnTo>
                                      <a:pt x="1034" y="30"/>
                                    </a:lnTo>
                                    <a:lnTo>
                                      <a:pt x="1035" y="27"/>
                                    </a:lnTo>
                                    <a:lnTo>
                                      <a:pt x="1035" y="29"/>
                                    </a:lnTo>
                                    <a:lnTo>
                                      <a:pt x="1036" y="26"/>
                                    </a:lnTo>
                                    <a:lnTo>
                                      <a:pt x="1036" y="27"/>
                                    </a:lnTo>
                                    <a:lnTo>
                                      <a:pt x="1038" y="25"/>
                                    </a:lnTo>
                                    <a:lnTo>
                                      <a:pt x="1038" y="26"/>
                                    </a:lnTo>
                                    <a:lnTo>
                                      <a:pt x="1039" y="26"/>
                                    </a:lnTo>
                                    <a:lnTo>
                                      <a:pt x="1040" y="27"/>
                                    </a:lnTo>
                                    <a:lnTo>
                                      <a:pt x="1040" y="29"/>
                                    </a:lnTo>
                                    <a:lnTo>
                                      <a:pt x="1041" y="29"/>
                                    </a:lnTo>
                                    <a:lnTo>
                                      <a:pt x="1042" y="29"/>
                                    </a:lnTo>
                                    <a:lnTo>
                                      <a:pt x="1043" y="29"/>
                                    </a:lnTo>
                                    <a:lnTo>
                                      <a:pt x="1043" y="30"/>
                                    </a:lnTo>
                                    <a:lnTo>
                                      <a:pt x="1044" y="30"/>
                                    </a:lnTo>
                                    <a:lnTo>
                                      <a:pt x="1044" y="31"/>
                                    </a:lnTo>
                                    <a:lnTo>
                                      <a:pt x="1046" y="26"/>
                                    </a:lnTo>
                                    <a:lnTo>
                                      <a:pt x="1046" y="30"/>
                                    </a:lnTo>
                                    <a:lnTo>
                                      <a:pt x="1047" y="22"/>
                                    </a:lnTo>
                                    <a:lnTo>
                                      <a:pt x="1047" y="25"/>
                                    </a:lnTo>
                                    <a:lnTo>
                                      <a:pt x="1048" y="21"/>
                                    </a:lnTo>
                                    <a:lnTo>
                                      <a:pt x="1048" y="22"/>
                                    </a:lnTo>
                                    <a:lnTo>
                                      <a:pt x="1049" y="22"/>
                                    </a:lnTo>
                                    <a:lnTo>
                                      <a:pt x="1049" y="23"/>
                                    </a:lnTo>
                                    <a:lnTo>
                                      <a:pt x="1050" y="22"/>
                                    </a:lnTo>
                                    <a:lnTo>
                                      <a:pt x="1050" y="23"/>
                                    </a:lnTo>
                                    <a:lnTo>
                                      <a:pt x="1051" y="22"/>
                                    </a:lnTo>
                                    <a:lnTo>
                                      <a:pt x="1051" y="23"/>
                                    </a:lnTo>
                                    <a:lnTo>
                                      <a:pt x="1052" y="25"/>
                                    </a:lnTo>
                                    <a:lnTo>
                                      <a:pt x="1052" y="26"/>
                                    </a:lnTo>
                                    <a:lnTo>
                                      <a:pt x="1053" y="29"/>
                                    </a:lnTo>
                                    <a:lnTo>
                                      <a:pt x="1053" y="30"/>
                                    </a:lnTo>
                                    <a:lnTo>
                                      <a:pt x="1055" y="30"/>
                                    </a:lnTo>
                                    <a:lnTo>
                                      <a:pt x="1055" y="31"/>
                                    </a:lnTo>
                                    <a:lnTo>
                                      <a:pt x="1056" y="29"/>
                                    </a:lnTo>
                                    <a:lnTo>
                                      <a:pt x="1056" y="30"/>
                                    </a:lnTo>
                                    <a:lnTo>
                                      <a:pt x="1057" y="29"/>
                                    </a:lnTo>
                                    <a:lnTo>
                                      <a:pt x="1058" y="29"/>
                                    </a:lnTo>
                                    <a:lnTo>
                                      <a:pt x="1059" y="27"/>
                                    </a:lnTo>
                                    <a:lnTo>
                                      <a:pt x="1059" y="29"/>
                                    </a:lnTo>
                                    <a:lnTo>
                                      <a:pt x="1060" y="26"/>
                                    </a:lnTo>
                                    <a:lnTo>
                                      <a:pt x="1060" y="27"/>
                                    </a:lnTo>
                                    <a:lnTo>
                                      <a:pt x="1061" y="29"/>
                                    </a:lnTo>
                                    <a:lnTo>
                                      <a:pt x="1061" y="31"/>
                                    </a:lnTo>
                                    <a:lnTo>
                                      <a:pt x="1062" y="31"/>
                                    </a:lnTo>
                                    <a:lnTo>
                                      <a:pt x="1062" y="32"/>
                                    </a:lnTo>
                                    <a:lnTo>
                                      <a:pt x="1064" y="29"/>
                                    </a:lnTo>
                                    <a:lnTo>
                                      <a:pt x="1064" y="31"/>
                                    </a:lnTo>
                                    <a:lnTo>
                                      <a:pt x="1065" y="29"/>
                                    </a:lnTo>
                                    <a:lnTo>
                                      <a:pt x="1065" y="31"/>
                                    </a:lnTo>
                                    <a:lnTo>
                                      <a:pt x="1066" y="32"/>
                                    </a:lnTo>
                                    <a:lnTo>
                                      <a:pt x="1066" y="34"/>
                                    </a:lnTo>
                                    <a:lnTo>
                                      <a:pt x="1067" y="34"/>
                                    </a:lnTo>
                                    <a:lnTo>
                                      <a:pt x="1067" y="35"/>
                                    </a:lnTo>
                                    <a:lnTo>
                                      <a:pt x="1068" y="34"/>
                                    </a:lnTo>
                                    <a:lnTo>
                                      <a:pt x="1069" y="34"/>
                                    </a:lnTo>
                                    <a:lnTo>
                                      <a:pt x="1069" y="35"/>
                                    </a:lnTo>
                                    <a:lnTo>
                                      <a:pt x="1070" y="36"/>
                                    </a:lnTo>
                                    <a:lnTo>
                                      <a:pt x="1070" y="38"/>
                                    </a:lnTo>
                                    <a:lnTo>
                                      <a:pt x="1071" y="38"/>
                                    </a:lnTo>
                                    <a:lnTo>
                                      <a:pt x="1071" y="39"/>
                                    </a:lnTo>
                                    <a:lnTo>
                                      <a:pt x="1073" y="40"/>
                                    </a:lnTo>
                                    <a:lnTo>
                                      <a:pt x="1073" y="41"/>
                                    </a:lnTo>
                                    <a:lnTo>
                                      <a:pt x="1074" y="40"/>
                                    </a:lnTo>
                                    <a:lnTo>
                                      <a:pt x="1074" y="41"/>
                                    </a:lnTo>
                                    <a:lnTo>
                                      <a:pt x="1075" y="38"/>
                                    </a:lnTo>
                                    <a:lnTo>
                                      <a:pt x="1075" y="39"/>
                                    </a:lnTo>
                                    <a:lnTo>
                                      <a:pt x="1076" y="36"/>
                                    </a:lnTo>
                                    <a:lnTo>
                                      <a:pt x="1077" y="38"/>
                                    </a:lnTo>
                                    <a:lnTo>
                                      <a:pt x="1077" y="39"/>
                                    </a:lnTo>
                                    <a:lnTo>
                                      <a:pt x="1078" y="39"/>
                                    </a:lnTo>
                                    <a:lnTo>
                                      <a:pt x="1078" y="40"/>
                                    </a:lnTo>
                                    <a:lnTo>
                                      <a:pt x="1079" y="40"/>
                                    </a:lnTo>
                                    <a:lnTo>
                                      <a:pt x="1080" y="40"/>
                                    </a:lnTo>
                                    <a:lnTo>
                                      <a:pt x="1082" y="38"/>
                                    </a:lnTo>
                                    <a:lnTo>
                                      <a:pt x="1082" y="39"/>
                                    </a:lnTo>
                                    <a:lnTo>
                                      <a:pt x="1083" y="36"/>
                                    </a:lnTo>
                                    <a:lnTo>
                                      <a:pt x="1083" y="38"/>
                                    </a:lnTo>
                                    <a:lnTo>
                                      <a:pt x="1084" y="35"/>
                                    </a:lnTo>
                                    <a:lnTo>
                                      <a:pt x="1084" y="36"/>
                                    </a:lnTo>
                                    <a:lnTo>
                                      <a:pt x="1085" y="36"/>
                                    </a:lnTo>
                                    <a:lnTo>
                                      <a:pt x="1085" y="38"/>
                                    </a:lnTo>
                                    <a:lnTo>
                                      <a:pt x="1086" y="38"/>
                                    </a:lnTo>
                                    <a:lnTo>
                                      <a:pt x="1087" y="36"/>
                                    </a:lnTo>
                                    <a:lnTo>
                                      <a:pt x="1087" y="38"/>
                                    </a:lnTo>
                                    <a:lnTo>
                                      <a:pt x="1088" y="33"/>
                                    </a:lnTo>
                                    <a:lnTo>
                                      <a:pt x="1088" y="35"/>
                                    </a:lnTo>
                                    <a:lnTo>
                                      <a:pt x="1089" y="32"/>
                                    </a:lnTo>
                                    <a:lnTo>
                                      <a:pt x="1089" y="33"/>
                                    </a:lnTo>
                                    <a:lnTo>
                                      <a:pt x="1091" y="32"/>
                                    </a:lnTo>
                                    <a:lnTo>
                                      <a:pt x="1091" y="33"/>
                                    </a:lnTo>
                                    <a:lnTo>
                                      <a:pt x="1092" y="33"/>
                                    </a:lnTo>
                                    <a:lnTo>
                                      <a:pt x="1092" y="34"/>
                                    </a:lnTo>
                                    <a:lnTo>
                                      <a:pt x="1093" y="34"/>
                                    </a:lnTo>
                                    <a:lnTo>
                                      <a:pt x="1093" y="35"/>
                                    </a:lnTo>
                                    <a:lnTo>
                                      <a:pt x="1094" y="31"/>
                                    </a:lnTo>
                                    <a:lnTo>
                                      <a:pt x="1094" y="33"/>
                                    </a:lnTo>
                                    <a:lnTo>
                                      <a:pt x="1095" y="29"/>
                                    </a:lnTo>
                                    <a:lnTo>
                                      <a:pt x="1095" y="30"/>
                                    </a:lnTo>
                                    <a:lnTo>
                                      <a:pt x="1096" y="29"/>
                                    </a:lnTo>
                                    <a:lnTo>
                                      <a:pt x="1097" y="29"/>
                                    </a:lnTo>
                                    <a:lnTo>
                                      <a:pt x="1097" y="30"/>
                                    </a:lnTo>
                                    <a:lnTo>
                                      <a:pt x="1099" y="27"/>
                                    </a:lnTo>
                                    <a:lnTo>
                                      <a:pt x="1099" y="29"/>
                                    </a:lnTo>
                                    <a:lnTo>
                                      <a:pt x="1100" y="25"/>
                                    </a:lnTo>
                                    <a:lnTo>
                                      <a:pt x="1100" y="26"/>
                                    </a:lnTo>
                                    <a:lnTo>
                                      <a:pt x="1101" y="24"/>
                                    </a:lnTo>
                                    <a:lnTo>
                                      <a:pt x="1101" y="25"/>
                                    </a:lnTo>
                                    <a:lnTo>
                                      <a:pt x="1102" y="24"/>
                                    </a:lnTo>
                                    <a:lnTo>
                                      <a:pt x="1103" y="25"/>
                                    </a:lnTo>
                                    <a:lnTo>
                                      <a:pt x="1103" y="27"/>
                                    </a:lnTo>
                                    <a:lnTo>
                                      <a:pt x="1104" y="29"/>
                                    </a:lnTo>
                                    <a:lnTo>
                                      <a:pt x="1104" y="30"/>
                                    </a:lnTo>
                                    <a:lnTo>
                                      <a:pt x="1105" y="30"/>
                                    </a:lnTo>
                                    <a:lnTo>
                                      <a:pt x="1106" y="29"/>
                                    </a:lnTo>
                                    <a:lnTo>
                                      <a:pt x="1108" y="25"/>
                                    </a:lnTo>
                                    <a:lnTo>
                                      <a:pt x="1108" y="27"/>
                                    </a:lnTo>
                                    <a:lnTo>
                                      <a:pt x="1109" y="21"/>
                                    </a:lnTo>
                                    <a:lnTo>
                                      <a:pt x="1109" y="24"/>
                                    </a:lnTo>
                                    <a:lnTo>
                                      <a:pt x="1110" y="21"/>
                                    </a:lnTo>
                                    <a:lnTo>
                                      <a:pt x="1111" y="22"/>
                                    </a:lnTo>
                                    <a:lnTo>
                                      <a:pt x="1111" y="23"/>
                                    </a:lnTo>
                                    <a:lnTo>
                                      <a:pt x="1112" y="22"/>
                                    </a:lnTo>
                                    <a:lnTo>
                                      <a:pt x="1112" y="23"/>
                                    </a:lnTo>
                                    <a:lnTo>
                                      <a:pt x="1113" y="18"/>
                                    </a:lnTo>
                                    <a:lnTo>
                                      <a:pt x="1113" y="21"/>
                                    </a:lnTo>
                                    <a:lnTo>
                                      <a:pt x="1114" y="18"/>
                                    </a:lnTo>
                                    <a:lnTo>
                                      <a:pt x="1115" y="20"/>
                                    </a:lnTo>
                                    <a:lnTo>
                                      <a:pt x="1115" y="21"/>
                                    </a:lnTo>
                                    <a:lnTo>
                                      <a:pt x="1117" y="18"/>
                                    </a:lnTo>
                                    <a:lnTo>
                                      <a:pt x="1117" y="20"/>
                                    </a:lnTo>
                                    <a:lnTo>
                                      <a:pt x="1118" y="16"/>
                                    </a:lnTo>
                                    <a:lnTo>
                                      <a:pt x="1118" y="17"/>
                                    </a:lnTo>
                                    <a:lnTo>
                                      <a:pt x="1119" y="16"/>
                                    </a:lnTo>
                                    <a:lnTo>
                                      <a:pt x="1119" y="18"/>
                                    </a:lnTo>
                                    <a:lnTo>
                                      <a:pt x="1120" y="20"/>
                                    </a:lnTo>
                                    <a:lnTo>
                                      <a:pt x="1120" y="23"/>
                                    </a:lnTo>
                                    <a:lnTo>
                                      <a:pt x="1121" y="22"/>
                                    </a:lnTo>
                                    <a:lnTo>
                                      <a:pt x="1121" y="23"/>
                                    </a:lnTo>
                                    <a:lnTo>
                                      <a:pt x="1122" y="17"/>
                                    </a:lnTo>
                                    <a:lnTo>
                                      <a:pt x="1122" y="20"/>
                                    </a:lnTo>
                                    <a:lnTo>
                                      <a:pt x="1123" y="16"/>
                                    </a:lnTo>
                                    <a:lnTo>
                                      <a:pt x="1124" y="17"/>
                                    </a:lnTo>
                                    <a:lnTo>
                                      <a:pt x="1124" y="20"/>
                                    </a:lnTo>
                                    <a:lnTo>
                                      <a:pt x="1126" y="20"/>
                                    </a:lnTo>
                                    <a:lnTo>
                                      <a:pt x="1127" y="17"/>
                                    </a:lnTo>
                                    <a:lnTo>
                                      <a:pt x="1127" y="18"/>
                                    </a:lnTo>
                                    <a:lnTo>
                                      <a:pt x="1128" y="16"/>
                                    </a:lnTo>
                                    <a:lnTo>
                                      <a:pt x="1129" y="16"/>
                                    </a:lnTo>
                                    <a:lnTo>
                                      <a:pt x="1129" y="20"/>
                                    </a:lnTo>
                                    <a:lnTo>
                                      <a:pt x="1130" y="21"/>
                                    </a:lnTo>
                                    <a:lnTo>
                                      <a:pt x="1130" y="22"/>
                                    </a:lnTo>
                                    <a:lnTo>
                                      <a:pt x="1131" y="21"/>
                                    </a:lnTo>
                                    <a:lnTo>
                                      <a:pt x="1131" y="22"/>
                                    </a:lnTo>
                                    <a:lnTo>
                                      <a:pt x="1132" y="20"/>
                                    </a:lnTo>
                                    <a:lnTo>
                                      <a:pt x="1132" y="21"/>
                                    </a:lnTo>
                                    <a:lnTo>
                                      <a:pt x="1133" y="20"/>
                                    </a:lnTo>
                                    <a:lnTo>
                                      <a:pt x="1135" y="21"/>
                                    </a:lnTo>
                                    <a:lnTo>
                                      <a:pt x="1136" y="20"/>
                                    </a:lnTo>
                                    <a:lnTo>
                                      <a:pt x="1136" y="21"/>
                                    </a:lnTo>
                                    <a:lnTo>
                                      <a:pt x="1137" y="17"/>
                                    </a:lnTo>
                                    <a:lnTo>
                                      <a:pt x="1137" y="20"/>
                                    </a:lnTo>
                                    <a:lnTo>
                                      <a:pt x="1138" y="17"/>
                                    </a:lnTo>
                                    <a:lnTo>
                                      <a:pt x="1139" y="17"/>
                                    </a:lnTo>
                                    <a:lnTo>
                                      <a:pt x="1139" y="18"/>
                                    </a:lnTo>
                                    <a:lnTo>
                                      <a:pt x="1140" y="20"/>
                                    </a:lnTo>
                                    <a:lnTo>
                                      <a:pt x="1140" y="22"/>
                                    </a:lnTo>
                                    <a:lnTo>
                                      <a:pt x="1141" y="22"/>
                                    </a:lnTo>
                                    <a:lnTo>
                                      <a:pt x="1141" y="24"/>
                                    </a:lnTo>
                                    <a:lnTo>
                                      <a:pt x="1143" y="24"/>
                                    </a:lnTo>
                                    <a:lnTo>
                                      <a:pt x="1143" y="25"/>
                                    </a:lnTo>
                                    <a:lnTo>
                                      <a:pt x="1144" y="26"/>
                                    </a:lnTo>
                                    <a:lnTo>
                                      <a:pt x="1144" y="27"/>
                                    </a:lnTo>
                                    <a:lnTo>
                                      <a:pt x="1145" y="29"/>
                                    </a:lnTo>
                                    <a:lnTo>
                                      <a:pt x="1145" y="30"/>
                                    </a:lnTo>
                                    <a:lnTo>
                                      <a:pt x="1146" y="29"/>
                                    </a:lnTo>
                                    <a:lnTo>
                                      <a:pt x="1146" y="30"/>
                                    </a:lnTo>
                                    <a:lnTo>
                                      <a:pt x="1147" y="30"/>
                                    </a:lnTo>
                                    <a:lnTo>
                                      <a:pt x="1148" y="31"/>
                                    </a:lnTo>
                                    <a:lnTo>
                                      <a:pt x="1149" y="29"/>
                                    </a:lnTo>
                                    <a:lnTo>
                                      <a:pt x="1149" y="30"/>
                                    </a:lnTo>
                                    <a:lnTo>
                                      <a:pt x="1150" y="26"/>
                                    </a:lnTo>
                                    <a:lnTo>
                                      <a:pt x="1150" y="27"/>
                                    </a:lnTo>
                                    <a:lnTo>
                                      <a:pt x="1152" y="26"/>
                                    </a:lnTo>
                                    <a:lnTo>
                                      <a:pt x="1152" y="27"/>
                                    </a:lnTo>
                                    <a:lnTo>
                                      <a:pt x="1153" y="29"/>
                                    </a:lnTo>
                                    <a:lnTo>
                                      <a:pt x="1154" y="29"/>
                                    </a:lnTo>
                                    <a:lnTo>
                                      <a:pt x="1155" y="27"/>
                                    </a:lnTo>
                                    <a:lnTo>
                                      <a:pt x="1155" y="29"/>
                                    </a:lnTo>
                                    <a:lnTo>
                                      <a:pt x="1156" y="29"/>
                                    </a:lnTo>
                                    <a:lnTo>
                                      <a:pt x="1157" y="29"/>
                                    </a:lnTo>
                                    <a:lnTo>
                                      <a:pt x="1158" y="27"/>
                                    </a:lnTo>
                                    <a:lnTo>
                                      <a:pt x="1158" y="29"/>
                                    </a:lnTo>
                                    <a:lnTo>
                                      <a:pt x="1159" y="27"/>
                                    </a:lnTo>
                                    <a:lnTo>
                                      <a:pt x="1159" y="29"/>
                                    </a:lnTo>
                                    <a:lnTo>
                                      <a:pt x="1161" y="30"/>
                                    </a:lnTo>
                                    <a:lnTo>
                                      <a:pt x="1162" y="31"/>
                                    </a:lnTo>
                                    <a:lnTo>
                                      <a:pt x="1162" y="32"/>
                                    </a:lnTo>
                                    <a:lnTo>
                                      <a:pt x="1163" y="32"/>
                                    </a:lnTo>
                                    <a:lnTo>
                                      <a:pt x="1164" y="31"/>
                                    </a:lnTo>
                                    <a:lnTo>
                                      <a:pt x="1164" y="32"/>
                                    </a:lnTo>
                                    <a:lnTo>
                                      <a:pt x="1165" y="33"/>
                                    </a:lnTo>
                                    <a:lnTo>
                                      <a:pt x="1165" y="34"/>
                                    </a:lnTo>
                                    <a:lnTo>
                                      <a:pt x="1166" y="35"/>
                                    </a:lnTo>
                                    <a:lnTo>
                                      <a:pt x="1167" y="32"/>
                                    </a:lnTo>
                                    <a:lnTo>
                                      <a:pt x="1167" y="34"/>
                                    </a:lnTo>
                                    <a:lnTo>
                                      <a:pt x="1168" y="31"/>
                                    </a:lnTo>
                                    <a:lnTo>
                                      <a:pt x="1168" y="32"/>
                                    </a:lnTo>
                                    <a:lnTo>
                                      <a:pt x="1170" y="30"/>
                                    </a:lnTo>
                                    <a:lnTo>
                                      <a:pt x="1170" y="31"/>
                                    </a:lnTo>
                                    <a:lnTo>
                                      <a:pt x="1171" y="29"/>
                                    </a:lnTo>
                                    <a:lnTo>
                                      <a:pt x="1171" y="30"/>
                                    </a:lnTo>
                                    <a:lnTo>
                                      <a:pt x="1172" y="30"/>
                                    </a:lnTo>
                                    <a:lnTo>
                                      <a:pt x="1172" y="31"/>
                                    </a:lnTo>
                                    <a:lnTo>
                                      <a:pt x="1173" y="32"/>
                                    </a:lnTo>
                                    <a:lnTo>
                                      <a:pt x="1173" y="34"/>
                                    </a:lnTo>
                                    <a:lnTo>
                                      <a:pt x="1174" y="33"/>
                                    </a:lnTo>
                                    <a:lnTo>
                                      <a:pt x="1174" y="34"/>
                                    </a:lnTo>
                                    <a:lnTo>
                                      <a:pt x="1175" y="32"/>
                                    </a:lnTo>
                                    <a:lnTo>
                                      <a:pt x="1175" y="33"/>
                                    </a:lnTo>
                                    <a:lnTo>
                                      <a:pt x="1176" y="31"/>
                                    </a:lnTo>
                                    <a:lnTo>
                                      <a:pt x="1177" y="30"/>
                                    </a:lnTo>
                                    <a:lnTo>
                                      <a:pt x="1177" y="31"/>
                                    </a:lnTo>
                                    <a:lnTo>
                                      <a:pt x="1179" y="29"/>
                                    </a:lnTo>
                                    <a:lnTo>
                                      <a:pt x="1179" y="30"/>
                                    </a:lnTo>
                                    <a:lnTo>
                                      <a:pt x="1180" y="27"/>
                                    </a:lnTo>
                                    <a:lnTo>
                                      <a:pt x="1181" y="27"/>
                                    </a:lnTo>
                                    <a:lnTo>
                                      <a:pt x="1182" y="29"/>
                                    </a:lnTo>
                                    <a:lnTo>
                                      <a:pt x="1183" y="29"/>
                                    </a:lnTo>
                                    <a:lnTo>
                                      <a:pt x="1184" y="27"/>
                                    </a:lnTo>
                                    <a:lnTo>
                                      <a:pt x="1184" y="29"/>
                                    </a:lnTo>
                                    <a:lnTo>
                                      <a:pt x="1185" y="25"/>
                                    </a:lnTo>
                                    <a:lnTo>
                                      <a:pt x="1185" y="26"/>
                                    </a:lnTo>
                                    <a:lnTo>
                                      <a:pt x="1187" y="24"/>
                                    </a:lnTo>
                                    <a:lnTo>
                                      <a:pt x="1188" y="24"/>
                                    </a:lnTo>
                                    <a:lnTo>
                                      <a:pt x="1189" y="25"/>
                                    </a:lnTo>
                                    <a:lnTo>
                                      <a:pt x="1190" y="26"/>
                                    </a:lnTo>
                                    <a:lnTo>
                                      <a:pt x="1191" y="27"/>
                                    </a:lnTo>
                                    <a:lnTo>
                                      <a:pt x="1192" y="29"/>
                                    </a:lnTo>
                                    <a:lnTo>
                                      <a:pt x="1193" y="26"/>
                                    </a:lnTo>
                                    <a:lnTo>
                                      <a:pt x="1193" y="27"/>
                                    </a:lnTo>
                                    <a:lnTo>
                                      <a:pt x="1194" y="24"/>
                                    </a:lnTo>
                                    <a:lnTo>
                                      <a:pt x="1194" y="25"/>
                                    </a:lnTo>
                                    <a:lnTo>
                                      <a:pt x="1196" y="23"/>
                                    </a:lnTo>
                                    <a:lnTo>
                                      <a:pt x="1197" y="23"/>
                                    </a:lnTo>
                                    <a:lnTo>
                                      <a:pt x="1198" y="20"/>
                                    </a:lnTo>
                                    <a:lnTo>
                                      <a:pt x="1198" y="22"/>
                                    </a:lnTo>
                                    <a:lnTo>
                                      <a:pt x="1199" y="20"/>
                                    </a:lnTo>
                                    <a:lnTo>
                                      <a:pt x="1200" y="20"/>
                                    </a:lnTo>
                                    <a:lnTo>
                                      <a:pt x="1201" y="20"/>
                                    </a:lnTo>
                                    <a:lnTo>
                                      <a:pt x="1202" y="18"/>
                                    </a:lnTo>
                                    <a:lnTo>
                                      <a:pt x="1202" y="20"/>
                                    </a:lnTo>
                                    <a:lnTo>
                                      <a:pt x="1203" y="18"/>
                                    </a:lnTo>
                                    <a:lnTo>
                                      <a:pt x="1205" y="17"/>
                                    </a:lnTo>
                                    <a:lnTo>
                                      <a:pt x="1206" y="17"/>
                                    </a:lnTo>
                                    <a:lnTo>
                                      <a:pt x="1206" y="18"/>
                                    </a:lnTo>
                                    <a:lnTo>
                                      <a:pt x="1207" y="20"/>
                                    </a:lnTo>
                                    <a:lnTo>
                                      <a:pt x="1207" y="22"/>
                                    </a:lnTo>
                                    <a:lnTo>
                                      <a:pt x="1208" y="22"/>
                                    </a:lnTo>
                                    <a:lnTo>
                                      <a:pt x="1208" y="23"/>
                                    </a:lnTo>
                                    <a:lnTo>
                                      <a:pt x="1209" y="17"/>
                                    </a:lnTo>
                                    <a:lnTo>
                                      <a:pt x="1209" y="21"/>
                                    </a:lnTo>
                                    <a:lnTo>
                                      <a:pt x="1210" y="17"/>
                                    </a:lnTo>
                                    <a:lnTo>
                                      <a:pt x="1210" y="18"/>
                                    </a:lnTo>
                                    <a:lnTo>
                                      <a:pt x="1211" y="20"/>
                                    </a:lnTo>
                                    <a:lnTo>
                                      <a:pt x="1211" y="23"/>
                                    </a:lnTo>
                                    <a:lnTo>
                                      <a:pt x="1212" y="23"/>
                                    </a:lnTo>
                                    <a:lnTo>
                                      <a:pt x="1212" y="24"/>
                                    </a:lnTo>
                                    <a:lnTo>
                                      <a:pt x="1214" y="23"/>
                                    </a:lnTo>
                                    <a:lnTo>
                                      <a:pt x="1215" y="23"/>
                                    </a:lnTo>
                                    <a:lnTo>
                                      <a:pt x="1216" y="23"/>
                                    </a:lnTo>
                                    <a:lnTo>
                                      <a:pt x="1217" y="22"/>
                                    </a:lnTo>
                                    <a:lnTo>
                                      <a:pt x="1217" y="23"/>
                                    </a:lnTo>
                                    <a:lnTo>
                                      <a:pt x="1218" y="22"/>
                                    </a:lnTo>
                                    <a:lnTo>
                                      <a:pt x="1219" y="23"/>
                                    </a:lnTo>
                                    <a:lnTo>
                                      <a:pt x="1219" y="24"/>
                                    </a:lnTo>
                                    <a:lnTo>
                                      <a:pt x="1220" y="24"/>
                                    </a:lnTo>
                                    <a:lnTo>
                                      <a:pt x="1220" y="25"/>
                                    </a:lnTo>
                                    <a:lnTo>
                                      <a:pt x="1221" y="25"/>
                                    </a:lnTo>
                                    <a:lnTo>
                                      <a:pt x="1223" y="25"/>
                                    </a:lnTo>
                                    <a:lnTo>
                                      <a:pt x="1223" y="26"/>
                                    </a:lnTo>
                                    <a:lnTo>
                                      <a:pt x="1224" y="26"/>
                                    </a:lnTo>
                                    <a:lnTo>
                                      <a:pt x="1224" y="27"/>
                                    </a:lnTo>
                                    <a:lnTo>
                                      <a:pt x="1225" y="29"/>
                                    </a:lnTo>
                                    <a:lnTo>
                                      <a:pt x="1226" y="29"/>
                                    </a:lnTo>
                                    <a:lnTo>
                                      <a:pt x="1227" y="29"/>
                                    </a:lnTo>
                                    <a:lnTo>
                                      <a:pt x="1227" y="30"/>
                                    </a:lnTo>
                                    <a:lnTo>
                                      <a:pt x="1228" y="31"/>
                                    </a:lnTo>
                                    <a:lnTo>
                                      <a:pt x="1229" y="31"/>
                                    </a:lnTo>
                                    <a:lnTo>
                                      <a:pt x="1230" y="30"/>
                                    </a:lnTo>
                                    <a:lnTo>
                                      <a:pt x="1232" y="30"/>
                                    </a:lnTo>
                                    <a:lnTo>
                                      <a:pt x="1233" y="30"/>
                                    </a:lnTo>
                                    <a:lnTo>
                                      <a:pt x="1234" y="31"/>
                                    </a:lnTo>
                                    <a:lnTo>
                                      <a:pt x="1234" y="32"/>
                                    </a:lnTo>
                                    <a:lnTo>
                                      <a:pt x="1235" y="32"/>
                                    </a:lnTo>
                                    <a:lnTo>
                                      <a:pt x="1235" y="33"/>
                                    </a:lnTo>
                                    <a:lnTo>
                                      <a:pt x="1236" y="33"/>
                                    </a:lnTo>
                                    <a:lnTo>
                                      <a:pt x="1237" y="33"/>
                                    </a:lnTo>
                                    <a:lnTo>
                                      <a:pt x="1238" y="33"/>
                                    </a:lnTo>
                                    <a:lnTo>
                                      <a:pt x="1238" y="34"/>
                                    </a:lnTo>
                                    <a:lnTo>
                                      <a:pt x="1240" y="34"/>
                                    </a:lnTo>
                                    <a:lnTo>
                                      <a:pt x="1240" y="35"/>
                                    </a:lnTo>
                                    <a:lnTo>
                                      <a:pt x="1241" y="34"/>
                                    </a:lnTo>
                                    <a:lnTo>
                                      <a:pt x="1242" y="34"/>
                                    </a:lnTo>
                                    <a:lnTo>
                                      <a:pt x="1242" y="35"/>
                                    </a:lnTo>
                                    <a:lnTo>
                                      <a:pt x="1243" y="35"/>
                                    </a:lnTo>
                                    <a:lnTo>
                                      <a:pt x="1243" y="36"/>
                                    </a:lnTo>
                                    <a:lnTo>
                                      <a:pt x="1244" y="36"/>
                                    </a:lnTo>
                                    <a:lnTo>
                                      <a:pt x="1245" y="36"/>
                                    </a:lnTo>
                                    <a:lnTo>
                                      <a:pt x="1246" y="36"/>
                                    </a:lnTo>
                                    <a:lnTo>
                                      <a:pt x="1247" y="36"/>
                                    </a:lnTo>
                                    <a:lnTo>
                                      <a:pt x="1249" y="35"/>
                                    </a:lnTo>
                                    <a:lnTo>
                                      <a:pt x="1250" y="35"/>
                                    </a:lnTo>
                                    <a:lnTo>
                                      <a:pt x="1250" y="36"/>
                                    </a:lnTo>
                                    <a:lnTo>
                                      <a:pt x="1251" y="38"/>
                                    </a:lnTo>
                                    <a:lnTo>
                                      <a:pt x="1251" y="39"/>
                                    </a:lnTo>
                                    <a:lnTo>
                                      <a:pt x="1252" y="38"/>
                                    </a:lnTo>
                                    <a:lnTo>
                                      <a:pt x="1252" y="39"/>
                                    </a:lnTo>
                                    <a:lnTo>
                                      <a:pt x="1253" y="36"/>
                                    </a:lnTo>
                                    <a:lnTo>
                                      <a:pt x="1253" y="38"/>
                                    </a:lnTo>
                                    <a:lnTo>
                                      <a:pt x="1254" y="36"/>
                                    </a:lnTo>
                                    <a:lnTo>
                                      <a:pt x="1255" y="36"/>
                                    </a:lnTo>
                                    <a:lnTo>
                                      <a:pt x="1256" y="34"/>
                                    </a:lnTo>
                                    <a:lnTo>
                                      <a:pt x="1256" y="36"/>
                                    </a:lnTo>
                                    <a:lnTo>
                                      <a:pt x="1258" y="33"/>
                                    </a:lnTo>
                                    <a:lnTo>
                                      <a:pt x="1258" y="34"/>
                                    </a:lnTo>
                                    <a:lnTo>
                                      <a:pt x="1259" y="33"/>
                                    </a:lnTo>
                                    <a:lnTo>
                                      <a:pt x="1259" y="34"/>
                                    </a:lnTo>
                                    <a:lnTo>
                                      <a:pt x="1260" y="34"/>
                                    </a:lnTo>
                                    <a:lnTo>
                                      <a:pt x="1260" y="35"/>
                                    </a:lnTo>
                                    <a:lnTo>
                                      <a:pt x="1261" y="35"/>
                                    </a:lnTo>
                                    <a:lnTo>
                                      <a:pt x="1262" y="33"/>
                                    </a:lnTo>
                                    <a:lnTo>
                                      <a:pt x="1262" y="35"/>
                                    </a:lnTo>
                                    <a:lnTo>
                                      <a:pt x="1263" y="31"/>
                                    </a:lnTo>
                                    <a:lnTo>
                                      <a:pt x="1263" y="33"/>
                                    </a:lnTo>
                                    <a:lnTo>
                                      <a:pt x="1264" y="29"/>
                                    </a:lnTo>
                                    <a:lnTo>
                                      <a:pt x="1264" y="30"/>
                                    </a:lnTo>
                                    <a:lnTo>
                                      <a:pt x="1265" y="29"/>
                                    </a:lnTo>
                                    <a:lnTo>
                                      <a:pt x="1265" y="30"/>
                                    </a:lnTo>
                                    <a:lnTo>
                                      <a:pt x="1267" y="30"/>
                                    </a:lnTo>
                                    <a:lnTo>
                                      <a:pt x="1267" y="31"/>
                                    </a:lnTo>
                                    <a:lnTo>
                                      <a:pt x="1268" y="31"/>
                                    </a:lnTo>
                                    <a:lnTo>
                                      <a:pt x="1269" y="26"/>
                                    </a:lnTo>
                                    <a:lnTo>
                                      <a:pt x="1269" y="30"/>
                                    </a:lnTo>
                                    <a:lnTo>
                                      <a:pt x="1270" y="24"/>
                                    </a:lnTo>
                                    <a:lnTo>
                                      <a:pt x="1270" y="25"/>
                                    </a:lnTo>
                                    <a:lnTo>
                                      <a:pt x="1271" y="23"/>
                                    </a:lnTo>
                                    <a:lnTo>
                                      <a:pt x="1272" y="23"/>
                                    </a:lnTo>
                                    <a:lnTo>
                                      <a:pt x="1272" y="24"/>
                                    </a:lnTo>
                                    <a:lnTo>
                                      <a:pt x="1273" y="25"/>
                                    </a:lnTo>
                                    <a:lnTo>
                                      <a:pt x="1273" y="26"/>
                                    </a:lnTo>
                                    <a:lnTo>
                                      <a:pt x="1274" y="27"/>
                                    </a:lnTo>
                                    <a:lnTo>
                                      <a:pt x="1274" y="29"/>
                                    </a:lnTo>
                                    <a:lnTo>
                                      <a:pt x="1276" y="29"/>
                                    </a:lnTo>
                                    <a:lnTo>
                                      <a:pt x="1276" y="30"/>
                                    </a:lnTo>
                                    <a:lnTo>
                                      <a:pt x="1277" y="27"/>
                                    </a:lnTo>
                                    <a:lnTo>
                                      <a:pt x="1277" y="29"/>
                                    </a:lnTo>
                                    <a:lnTo>
                                      <a:pt x="1278" y="25"/>
                                    </a:lnTo>
                                    <a:lnTo>
                                      <a:pt x="1278" y="26"/>
                                    </a:lnTo>
                                    <a:lnTo>
                                      <a:pt x="1279" y="25"/>
                                    </a:lnTo>
                                    <a:lnTo>
                                      <a:pt x="1280" y="25"/>
                                    </a:lnTo>
                                    <a:lnTo>
                                      <a:pt x="1281" y="25"/>
                                    </a:lnTo>
                                    <a:lnTo>
                                      <a:pt x="1282" y="26"/>
                                    </a:lnTo>
                                    <a:lnTo>
                                      <a:pt x="1284" y="24"/>
                                    </a:lnTo>
                                    <a:lnTo>
                                      <a:pt x="1284" y="26"/>
                                    </a:lnTo>
                                    <a:lnTo>
                                      <a:pt x="1285" y="22"/>
                                    </a:lnTo>
                                    <a:lnTo>
                                      <a:pt x="1285" y="23"/>
                                    </a:lnTo>
                                    <a:lnTo>
                                      <a:pt x="1286" y="22"/>
                                    </a:lnTo>
                                    <a:lnTo>
                                      <a:pt x="1286" y="24"/>
                                    </a:lnTo>
                                    <a:lnTo>
                                      <a:pt x="1287" y="25"/>
                                    </a:lnTo>
                                    <a:lnTo>
                                      <a:pt x="1287" y="26"/>
                                    </a:lnTo>
                                    <a:lnTo>
                                      <a:pt x="1288" y="26"/>
                                    </a:lnTo>
                                    <a:lnTo>
                                      <a:pt x="1288" y="27"/>
                                    </a:lnTo>
                                    <a:lnTo>
                                      <a:pt x="1289" y="26"/>
                                    </a:lnTo>
                                    <a:lnTo>
                                      <a:pt x="1290" y="26"/>
                                    </a:lnTo>
                                    <a:lnTo>
                                      <a:pt x="1291" y="25"/>
                                    </a:lnTo>
                                    <a:lnTo>
                                      <a:pt x="1293" y="24"/>
                                    </a:lnTo>
                                    <a:lnTo>
                                      <a:pt x="1293" y="25"/>
                                    </a:lnTo>
                                    <a:lnTo>
                                      <a:pt x="1294" y="24"/>
                                    </a:lnTo>
                                    <a:lnTo>
                                      <a:pt x="1294" y="26"/>
                                    </a:lnTo>
                                    <a:lnTo>
                                      <a:pt x="1295" y="27"/>
                                    </a:lnTo>
                                    <a:lnTo>
                                      <a:pt x="1295" y="31"/>
                                    </a:lnTo>
                                    <a:lnTo>
                                      <a:pt x="1296" y="32"/>
                                    </a:lnTo>
                                    <a:lnTo>
                                      <a:pt x="1296" y="33"/>
                                    </a:lnTo>
                                    <a:lnTo>
                                      <a:pt x="1297" y="30"/>
                                    </a:lnTo>
                                    <a:lnTo>
                                      <a:pt x="1297" y="32"/>
                                    </a:lnTo>
                                    <a:lnTo>
                                      <a:pt x="1298" y="30"/>
                                    </a:lnTo>
                                    <a:lnTo>
                                      <a:pt x="1299" y="31"/>
                                    </a:lnTo>
                                    <a:lnTo>
                                      <a:pt x="1299" y="32"/>
                                    </a:lnTo>
                                    <a:lnTo>
                                      <a:pt x="1300" y="32"/>
                                    </a:lnTo>
                                    <a:lnTo>
                                      <a:pt x="1302" y="33"/>
                                    </a:lnTo>
                                    <a:lnTo>
                                      <a:pt x="1302" y="35"/>
                                    </a:lnTo>
                                    <a:lnTo>
                                      <a:pt x="1303" y="36"/>
                                    </a:lnTo>
                                    <a:lnTo>
                                      <a:pt x="1303" y="39"/>
                                    </a:lnTo>
                                    <a:lnTo>
                                      <a:pt x="1304" y="40"/>
                                    </a:lnTo>
                                    <a:lnTo>
                                      <a:pt x="1305" y="36"/>
                                    </a:lnTo>
                                    <a:lnTo>
                                      <a:pt x="1305" y="39"/>
                                    </a:lnTo>
                                    <a:lnTo>
                                      <a:pt x="1306" y="34"/>
                                    </a:lnTo>
                                    <a:lnTo>
                                      <a:pt x="1306" y="35"/>
                                    </a:lnTo>
                                    <a:lnTo>
                                      <a:pt x="1307" y="35"/>
                                    </a:lnTo>
                                    <a:lnTo>
                                      <a:pt x="1307" y="36"/>
                                    </a:lnTo>
                                    <a:lnTo>
                                      <a:pt x="1308" y="36"/>
                                    </a:lnTo>
                                    <a:lnTo>
                                      <a:pt x="1308" y="38"/>
                                    </a:lnTo>
                                    <a:lnTo>
                                      <a:pt x="1309" y="39"/>
                                    </a:lnTo>
                                    <a:lnTo>
                                      <a:pt x="1309" y="41"/>
                                    </a:lnTo>
                                    <a:lnTo>
                                      <a:pt x="1311" y="42"/>
                                    </a:lnTo>
                                    <a:lnTo>
                                      <a:pt x="1312" y="39"/>
                                    </a:lnTo>
                                    <a:lnTo>
                                      <a:pt x="1312" y="41"/>
                                    </a:lnTo>
                                    <a:lnTo>
                                      <a:pt x="1313" y="35"/>
                                    </a:lnTo>
                                    <a:lnTo>
                                      <a:pt x="1313" y="36"/>
                                    </a:lnTo>
                                    <a:lnTo>
                                      <a:pt x="1314" y="35"/>
                                    </a:lnTo>
                                    <a:lnTo>
                                      <a:pt x="1314" y="36"/>
                                    </a:lnTo>
                                    <a:lnTo>
                                      <a:pt x="1315" y="38"/>
                                    </a:lnTo>
                                    <a:lnTo>
                                      <a:pt x="1315" y="39"/>
                                    </a:lnTo>
                                    <a:lnTo>
                                      <a:pt x="1316" y="40"/>
                                    </a:lnTo>
                                    <a:lnTo>
                                      <a:pt x="1317" y="40"/>
                                    </a:lnTo>
                                    <a:lnTo>
                                      <a:pt x="1318" y="40"/>
                                    </a:lnTo>
                                    <a:lnTo>
                                      <a:pt x="1318" y="41"/>
                                    </a:lnTo>
                                    <a:lnTo>
                                      <a:pt x="1320" y="42"/>
                                    </a:lnTo>
                                    <a:lnTo>
                                      <a:pt x="1321" y="41"/>
                                    </a:lnTo>
                                    <a:lnTo>
                                      <a:pt x="1321" y="42"/>
                                    </a:lnTo>
                                    <a:lnTo>
                                      <a:pt x="1322" y="42"/>
                                    </a:lnTo>
                                    <a:lnTo>
                                      <a:pt x="1323" y="43"/>
                                    </a:lnTo>
                                    <a:lnTo>
                                      <a:pt x="1324" y="42"/>
                                    </a:lnTo>
                                    <a:lnTo>
                                      <a:pt x="1324" y="43"/>
                                    </a:lnTo>
                                    <a:lnTo>
                                      <a:pt x="1325" y="38"/>
                                    </a:lnTo>
                                    <a:lnTo>
                                      <a:pt x="1325" y="41"/>
                                    </a:lnTo>
                                    <a:lnTo>
                                      <a:pt x="1326" y="35"/>
                                    </a:lnTo>
                                    <a:lnTo>
                                      <a:pt x="1326" y="36"/>
                                    </a:lnTo>
                                    <a:lnTo>
                                      <a:pt x="1328" y="35"/>
                                    </a:lnTo>
                                    <a:lnTo>
                                      <a:pt x="1328" y="36"/>
                                    </a:lnTo>
                                    <a:lnTo>
                                      <a:pt x="1329" y="38"/>
                                    </a:lnTo>
                                    <a:lnTo>
                                      <a:pt x="1329" y="40"/>
                                    </a:lnTo>
                                    <a:lnTo>
                                      <a:pt x="1330" y="41"/>
                                    </a:lnTo>
                                    <a:lnTo>
                                      <a:pt x="1330" y="43"/>
                                    </a:lnTo>
                                    <a:lnTo>
                                      <a:pt x="1331" y="43"/>
                                    </a:lnTo>
                                    <a:lnTo>
                                      <a:pt x="1331" y="44"/>
                                    </a:lnTo>
                                    <a:lnTo>
                                      <a:pt x="1332" y="45"/>
                                    </a:lnTo>
                                    <a:lnTo>
                                      <a:pt x="1332" y="47"/>
                                    </a:lnTo>
                                    <a:lnTo>
                                      <a:pt x="1333" y="45"/>
                                    </a:lnTo>
                                    <a:lnTo>
                                      <a:pt x="1333" y="47"/>
                                    </a:lnTo>
                                    <a:lnTo>
                                      <a:pt x="1334" y="43"/>
                                    </a:lnTo>
                                    <a:lnTo>
                                      <a:pt x="1334" y="45"/>
                                    </a:lnTo>
                                    <a:lnTo>
                                      <a:pt x="1335" y="43"/>
                                    </a:lnTo>
                                    <a:lnTo>
                                      <a:pt x="1337" y="43"/>
                                    </a:lnTo>
                                    <a:lnTo>
                                      <a:pt x="1337" y="44"/>
                                    </a:lnTo>
                                    <a:lnTo>
                                      <a:pt x="1338" y="43"/>
                                    </a:lnTo>
                                    <a:lnTo>
                                      <a:pt x="1338" y="44"/>
                                    </a:lnTo>
                                    <a:lnTo>
                                      <a:pt x="1339" y="42"/>
                                    </a:lnTo>
                                    <a:lnTo>
                                      <a:pt x="1339" y="43"/>
                                    </a:lnTo>
                                    <a:lnTo>
                                      <a:pt x="1340" y="42"/>
                                    </a:lnTo>
                                    <a:lnTo>
                                      <a:pt x="1341" y="42"/>
                                    </a:lnTo>
                                    <a:lnTo>
                                      <a:pt x="1341" y="43"/>
                                    </a:lnTo>
                                    <a:lnTo>
                                      <a:pt x="1342" y="42"/>
                                    </a:lnTo>
                                    <a:lnTo>
                                      <a:pt x="1342" y="43"/>
                                    </a:lnTo>
                                    <a:lnTo>
                                      <a:pt x="1343" y="42"/>
                                    </a:lnTo>
                                    <a:lnTo>
                                      <a:pt x="1344" y="42"/>
                                    </a:lnTo>
                                    <a:lnTo>
                                      <a:pt x="1346" y="42"/>
                                    </a:lnTo>
                                    <a:lnTo>
                                      <a:pt x="1347" y="41"/>
                                    </a:lnTo>
                                    <a:lnTo>
                                      <a:pt x="1347" y="42"/>
                                    </a:lnTo>
                                    <a:lnTo>
                                      <a:pt x="1348" y="41"/>
                                    </a:lnTo>
                                    <a:lnTo>
                                      <a:pt x="1349" y="42"/>
                                    </a:lnTo>
                                    <a:lnTo>
                                      <a:pt x="1350" y="43"/>
                                    </a:lnTo>
                                    <a:lnTo>
                                      <a:pt x="1350" y="44"/>
                                    </a:lnTo>
                                    <a:lnTo>
                                      <a:pt x="1351" y="44"/>
                                    </a:lnTo>
                                    <a:lnTo>
                                      <a:pt x="1351" y="45"/>
                                    </a:lnTo>
                                    <a:lnTo>
                                      <a:pt x="1352" y="45"/>
                                    </a:lnTo>
                                    <a:lnTo>
                                      <a:pt x="1352" y="47"/>
                                    </a:lnTo>
                                    <a:lnTo>
                                      <a:pt x="1353" y="47"/>
                                    </a:lnTo>
                                    <a:lnTo>
                                      <a:pt x="1355" y="45"/>
                                    </a:lnTo>
                                    <a:lnTo>
                                      <a:pt x="1355" y="47"/>
                                    </a:lnTo>
                                    <a:lnTo>
                                      <a:pt x="1356" y="45"/>
                                    </a:lnTo>
                                    <a:lnTo>
                                      <a:pt x="1356" y="47"/>
                                    </a:lnTo>
                                    <a:lnTo>
                                      <a:pt x="1357" y="48"/>
                                    </a:lnTo>
                                    <a:lnTo>
                                      <a:pt x="1357" y="49"/>
                                    </a:lnTo>
                                    <a:lnTo>
                                      <a:pt x="1358" y="50"/>
                                    </a:lnTo>
                                    <a:lnTo>
                                      <a:pt x="1358" y="51"/>
                                    </a:lnTo>
                                    <a:lnTo>
                                      <a:pt x="1359" y="49"/>
                                    </a:lnTo>
                                    <a:lnTo>
                                      <a:pt x="1359" y="50"/>
                                    </a:lnTo>
                                    <a:lnTo>
                                      <a:pt x="1360" y="47"/>
                                    </a:lnTo>
                                    <a:lnTo>
                                      <a:pt x="1360" y="48"/>
                                    </a:lnTo>
                                    <a:lnTo>
                                      <a:pt x="1361" y="47"/>
                                    </a:lnTo>
                                    <a:lnTo>
                                      <a:pt x="1361" y="48"/>
                                    </a:lnTo>
                                    <a:lnTo>
                                      <a:pt x="1362" y="48"/>
                                    </a:lnTo>
                                    <a:lnTo>
                                      <a:pt x="1362" y="49"/>
                                    </a:lnTo>
                                    <a:lnTo>
                                      <a:pt x="1364" y="48"/>
                                    </a:lnTo>
                                    <a:lnTo>
                                      <a:pt x="1364" y="49"/>
                                    </a:lnTo>
                                    <a:lnTo>
                                      <a:pt x="1365" y="45"/>
                                    </a:lnTo>
                                    <a:lnTo>
                                      <a:pt x="1365" y="47"/>
                                    </a:lnTo>
                                    <a:lnTo>
                                      <a:pt x="1366" y="45"/>
                                    </a:lnTo>
                                    <a:lnTo>
                                      <a:pt x="1366" y="47"/>
                                    </a:lnTo>
                                    <a:lnTo>
                                      <a:pt x="1367" y="48"/>
                                    </a:lnTo>
                                    <a:lnTo>
                                      <a:pt x="1367" y="50"/>
                                    </a:lnTo>
                                    <a:lnTo>
                                      <a:pt x="1368" y="51"/>
                                    </a:lnTo>
                                    <a:lnTo>
                                      <a:pt x="1369" y="51"/>
                                    </a:lnTo>
                                    <a:lnTo>
                                      <a:pt x="1370" y="48"/>
                                    </a:lnTo>
                                    <a:lnTo>
                                      <a:pt x="1370" y="50"/>
                                    </a:lnTo>
                                    <a:lnTo>
                                      <a:pt x="1371" y="45"/>
                                    </a:lnTo>
                                    <a:lnTo>
                                      <a:pt x="1371" y="48"/>
                                    </a:lnTo>
                                    <a:lnTo>
                                      <a:pt x="1373" y="45"/>
                                    </a:lnTo>
                                    <a:lnTo>
                                      <a:pt x="1373" y="47"/>
                                    </a:lnTo>
                                    <a:lnTo>
                                      <a:pt x="1374" y="47"/>
                                    </a:lnTo>
                                    <a:lnTo>
                                      <a:pt x="1374" y="49"/>
                                    </a:lnTo>
                                    <a:lnTo>
                                      <a:pt x="1375" y="50"/>
                                    </a:lnTo>
                                    <a:lnTo>
                                      <a:pt x="1376" y="48"/>
                                    </a:lnTo>
                                    <a:lnTo>
                                      <a:pt x="1376" y="50"/>
                                    </a:lnTo>
                                    <a:lnTo>
                                      <a:pt x="1377" y="44"/>
                                    </a:lnTo>
                                    <a:lnTo>
                                      <a:pt x="1377" y="47"/>
                                    </a:lnTo>
                                    <a:lnTo>
                                      <a:pt x="1378" y="43"/>
                                    </a:lnTo>
                                    <a:lnTo>
                                      <a:pt x="1379" y="43"/>
                                    </a:lnTo>
                                    <a:lnTo>
                                      <a:pt x="1379" y="44"/>
                                    </a:lnTo>
                                    <a:lnTo>
                                      <a:pt x="1381" y="45"/>
                                    </a:lnTo>
                                    <a:lnTo>
                                      <a:pt x="1381" y="48"/>
                                    </a:lnTo>
                                    <a:lnTo>
                                      <a:pt x="1382" y="49"/>
                                    </a:lnTo>
                                    <a:lnTo>
                                      <a:pt x="1382" y="51"/>
                                    </a:lnTo>
                                    <a:lnTo>
                                      <a:pt x="1383" y="51"/>
                                    </a:lnTo>
                                    <a:lnTo>
                                      <a:pt x="1383" y="52"/>
                                    </a:lnTo>
                                    <a:lnTo>
                                      <a:pt x="1384" y="51"/>
                                    </a:lnTo>
                                    <a:lnTo>
                                      <a:pt x="1385" y="51"/>
                                    </a:lnTo>
                                    <a:lnTo>
                                      <a:pt x="1386" y="52"/>
                                    </a:lnTo>
                                    <a:lnTo>
                                      <a:pt x="1387" y="52"/>
                                    </a:lnTo>
                                    <a:lnTo>
                                      <a:pt x="1388" y="50"/>
                                    </a:lnTo>
                                    <a:lnTo>
                                      <a:pt x="1388" y="51"/>
                                    </a:lnTo>
                                    <a:lnTo>
                                      <a:pt x="1390" y="50"/>
                                    </a:lnTo>
                                    <a:lnTo>
                                      <a:pt x="1391" y="50"/>
                                    </a:lnTo>
                                    <a:lnTo>
                                      <a:pt x="1391" y="52"/>
                                    </a:lnTo>
                                    <a:lnTo>
                                      <a:pt x="1392" y="53"/>
                                    </a:lnTo>
                                    <a:lnTo>
                                      <a:pt x="1392" y="55"/>
                                    </a:lnTo>
                                    <a:lnTo>
                                      <a:pt x="1393" y="53"/>
                                    </a:lnTo>
                                    <a:lnTo>
                                      <a:pt x="1393" y="55"/>
                                    </a:lnTo>
                                    <a:lnTo>
                                      <a:pt x="1394" y="52"/>
                                    </a:lnTo>
                                    <a:lnTo>
                                      <a:pt x="1394" y="53"/>
                                    </a:lnTo>
                                    <a:lnTo>
                                      <a:pt x="1395" y="52"/>
                                    </a:lnTo>
                                    <a:lnTo>
                                      <a:pt x="1396" y="51"/>
                                    </a:lnTo>
                                    <a:lnTo>
                                      <a:pt x="1397" y="51"/>
                                    </a:lnTo>
                                    <a:lnTo>
                                      <a:pt x="1397" y="52"/>
                                    </a:lnTo>
                                    <a:lnTo>
                                      <a:pt x="1399" y="52"/>
                                    </a:lnTo>
                                    <a:lnTo>
                                      <a:pt x="1400" y="53"/>
                                    </a:lnTo>
                                    <a:lnTo>
                                      <a:pt x="1400" y="55"/>
                                    </a:lnTo>
                                    <a:lnTo>
                                      <a:pt x="1401" y="56"/>
                                    </a:lnTo>
                                    <a:lnTo>
                                      <a:pt x="1401" y="57"/>
                                    </a:lnTo>
                                    <a:lnTo>
                                      <a:pt x="1402" y="58"/>
                                    </a:lnTo>
                                    <a:lnTo>
                                      <a:pt x="1402" y="59"/>
                                    </a:lnTo>
                                    <a:lnTo>
                                      <a:pt x="1403" y="59"/>
                                    </a:lnTo>
                                    <a:lnTo>
                                      <a:pt x="1403" y="60"/>
                                    </a:lnTo>
                                    <a:lnTo>
                                      <a:pt x="1404" y="58"/>
                                    </a:lnTo>
                                    <a:lnTo>
                                      <a:pt x="1405" y="59"/>
                                    </a:lnTo>
                                    <a:lnTo>
                                      <a:pt x="1405" y="60"/>
                                    </a:lnTo>
                                    <a:lnTo>
                                      <a:pt x="1406" y="60"/>
                                    </a:lnTo>
                                    <a:lnTo>
                                      <a:pt x="1408" y="57"/>
                                    </a:lnTo>
                                    <a:lnTo>
                                      <a:pt x="1408" y="59"/>
                                    </a:lnTo>
                                    <a:lnTo>
                                      <a:pt x="1409" y="57"/>
                                    </a:lnTo>
                                    <a:lnTo>
                                      <a:pt x="1410" y="57"/>
                                    </a:lnTo>
                                    <a:lnTo>
                                      <a:pt x="1410" y="58"/>
                                    </a:lnTo>
                                    <a:lnTo>
                                      <a:pt x="1411" y="57"/>
                                    </a:lnTo>
                                    <a:lnTo>
                                      <a:pt x="1411" y="58"/>
                                    </a:lnTo>
                                    <a:lnTo>
                                      <a:pt x="1412" y="56"/>
                                    </a:lnTo>
                                    <a:lnTo>
                                      <a:pt x="1413" y="56"/>
                                    </a:lnTo>
                                    <a:lnTo>
                                      <a:pt x="1414" y="57"/>
                                    </a:lnTo>
                                    <a:lnTo>
                                      <a:pt x="1414" y="59"/>
                                    </a:lnTo>
                                    <a:lnTo>
                                      <a:pt x="1415" y="60"/>
                                    </a:lnTo>
                                    <a:lnTo>
                                      <a:pt x="1417" y="58"/>
                                    </a:lnTo>
                                    <a:lnTo>
                                      <a:pt x="1417" y="59"/>
                                    </a:lnTo>
                                    <a:lnTo>
                                      <a:pt x="1418" y="58"/>
                                    </a:lnTo>
                                    <a:lnTo>
                                      <a:pt x="1418" y="59"/>
                                    </a:lnTo>
                                    <a:lnTo>
                                      <a:pt x="1419" y="60"/>
                                    </a:lnTo>
                                    <a:lnTo>
                                      <a:pt x="1419" y="61"/>
                                    </a:lnTo>
                                    <a:lnTo>
                                      <a:pt x="1420" y="61"/>
                                    </a:lnTo>
                                    <a:lnTo>
                                      <a:pt x="1420" y="64"/>
                                    </a:lnTo>
                                    <a:lnTo>
                                      <a:pt x="1421" y="64"/>
                                    </a:lnTo>
                                    <a:lnTo>
                                      <a:pt x="1421" y="66"/>
                                    </a:lnTo>
                                    <a:lnTo>
                                      <a:pt x="1422" y="67"/>
                                    </a:lnTo>
                                    <a:lnTo>
                                      <a:pt x="1423" y="66"/>
                                    </a:lnTo>
                                    <a:lnTo>
                                      <a:pt x="1423" y="67"/>
                                    </a:lnTo>
                                    <a:lnTo>
                                      <a:pt x="1425" y="64"/>
                                    </a:lnTo>
                                    <a:lnTo>
                                      <a:pt x="1425" y="65"/>
                                    </a:lnTo>
                                    <a:lnTo>
                                      <a:pt x="1426" y="65"/>
                                    </a:lnTo>
                                    <a:lnTo>
                                      <a:pt x="1426" y="67"/>
                                    </a:lnTo>
                                    <a:lnTo>
                                      <a:pt x="1427" y="68"/>
                                    </a:lnTo>
                                    <a:lnTo>
                                      <a:pt x="1427" y="70"/>
                                    </a:lnTo>
                                    <a:lnTo>
                                      <a:pt x="1428" y="68"/>
                                    </a:lnTo>
                                    <a:lnTo>
                                      <a:pt x="1428" y="69"/>
                                    </a:lnTo>
                                    <a:lnTo>
                                      <a:pt x="1429" y="67"/>
                                    </a:lnTo>
                                    <a:lnTo>
                                      <a:pt x="1429" y="68"/>
                                    </a:lnTo>
                                    <a:lnTo>
                                      <a:pt x="1430" y="67"/>
                                    </a:lnTo>
                                    <a:lnTo>
                                      <a:pt x="1431" y="67"/>
                                    </a:lnTo>
                                    <a:lnTo>
                                      <a:pt x="1431" y="68"/>
                                    </a:lnTo>
                                    <a:lnTo>
                                      <a:pt x="1432" y="69"/>
                                    </a:lnTo>
                                    <a:lnTo>
                                      <a:pt x="1432" y="70"/>
                                    </a:lnTo>
                                    <a:lnTo>
                                      <a:pt x="1434" y="70"/>
                                    </a:lnTo>
                                    <a:lnTo>
                                      <a:pt x="1435" y="70"/>
                                    </a:lnTo>
                                    <a:lnTo>
                                      <a:pt x="1436" y="70"/>
                                    </a:lnTo>
                                    <a:lnTo>
                                      <a:pt x="1437" y="71"/>
                                    </a:lnTo>
                                    <a:lnTo>
                                      <a:pt x="1437" y="73"/>
                                    </a:lnTo>
                                    <a:lnTo>
                                      <a:pt x="1438" y="74"/>
                                    </a:lnTo>
                                    <a:lnTo>
                                      <a:pt x="1439" y="71"/>
                                    </a:lnTo>
                                    <a:lnTo>
                                      <a:pt x="1439" y="74"/>
                                    </a:lnTo>
                                    <a:lnTo>
                                      <a:pt x="1440" y="71"/>
                                    </a:lnTo>
                                    <a:lnTo>
                                      <a:pt x="1441" y="71"/>
                                    </a:lnTo>
                                    <a:lnTo>
                                      <a:pt x="1441" y="74"/>
                                    </a:lnTo>
                                    <a:lnTo>
                                      <a:pt x="1443" y="75"/>
                                    </a:lnTo>
                                    <a:lnTo>
                                      <a:pt x="1443" y="77"/>
                                    </a:lnTo>
                                    <a:lnTo>
                                      <a:pt x="1444" y="77"/>
                                    </a:lnTo>
                                    <a:lnTo>
                                      <a:pt x="1445" y="77"/>
                                    </a:lnTo>
                                    <a:lnTo>
                                      <a:pt x="1446" y="77"/>
                                    </a:lnTo>
                                    <a:lnTo>
                                      <a:pt x="1447" y="77"/>
                                    </a:lnTo>
                                    <a:lnTo>
                                      <a:pt x="1447" y="78"/>
                                    </a:lnTo>
                                    <a:lnTo>
                                      <a:pt x="1448" y="78"/>
                                    </a:lnTo>
                                    <a:lnTo>
                                      <a:pt x="1448" y="79"/>
                                    </a:lnTo>
                                    <a:lnTo>
                                      <a:pt x="1449" y="79"/>
                                    </a:lnTo>
                                    <a:lnTo>
                                      <a:pt x="1450" y="79"/>
                                    </a:lnTo>
                                    <a:lnTo>
                                      <a:pt x="1452" y="80"/>
                                    </a:lnTo>
                                    <a:lnTo>
                                      <a:pt x="1452" y="82"/>
                                    </a:lnTo>
                                    <a:lnTo>
                                      <a:pt x="1453" y="82"/>
                                    </a:lnTo>
                                    <a:lnTo>
                                      <a:pt x="1453" y="83"/>
                                    </a:lnTo>
                                    <a:lnTo>
                                      <a:pt x="1454" y="82"/>
                                    </a:lnTo>
                                    <a:lnTo>
                                      <a:pt x="1455" y="80"/>
                                    </a:lnTo>
                                    <a:lnTo>
                                      <a:pt x="1456" y="80"/>
                                    </a:lnTo>
                                    <a:lnTo>
                                      <a:pt x="1457" y="80"/>
                                    </a:lnTo>
                                    <a:lnTo>
                                      <a:pt x="1458" y="80"/>
                                    </a:lnTo>
                                    <a:lnTo>
                                      <a:pt x="1459" y="82"/>
                                    </a:lnTo>
                                    <a:lnTo>
                                      <a:pt x="1459" y="83"/>
                                    </a:lnTo>
                                    <a:lnTo>
                                      <a:pt x="1461" y="84"/>
                                    </a:lnTo>
                                    <a:lnTo>
                                      <a:pt x="1461" y="85"/>
                                    </a:lnTo>
                                    <a:lnTo>
                                      <a:pt x="1462" y="85"/>
                                    </a:lnTo>
                                    <a:lnTo>
                                      <a:pt x="1462" y="86"/>
                                    </a:lnTo>
                                    <a:lnTo>
                                      <a:pt x="1463" y="84"/>
                                    </a:lnTo>
                                    <a:lnTo>
                                      <a:pt x="1463" y="85"/>
                                    </a:lnTo>
                                    <a:lnTo>
                                      <a:pt x="1464" y="83"/>
                                    </a:lnTo>
                                    <a:lnTo>
                                      <a:pt x="1464" y="84"/>
                                    </a:lnTo>
                                    <a:lnTo>
                                      <a:pt x="1465" y="83"/>
                                    </a:lnTo>
                                    <a:lnTo>
                                      <a:pt x="1465" y="84"/>
                                    </a:lnTo>
                                    <a:lnTo>
                                      <a:pt x="1466" y="85"/>
                                    </a:lnTo>
                                    <a:lnTo>
                                      <a:pt x="1466" y="86"/>
                                    </a:lnTo>
                                    <a:lnTo>
                                      <a:pt x="1467" y="87"/>
                                    </a:lnTo>
                                    <a:lnTo>
                                      <a:pt x="1467" y="91"/>
                                    </a:lnTo>
                                    <a:lnTo>
                                      <a:pt x="1469" y="92"/>
                                    </a:lnTo>
                                    <a:lnTo>
                                      <a:pt x="1469" y="93"/>
                                    </a:lnTo>
                                    <a:lnTo>
                                      <a:pt x="1470" y="93"/>
                                    </a:lnTo>
                                    <a:lnTo>
                                      <a:pt x="1470" y="94"/>
                                    </a:lnTo>
                                    <a:lnTo>
                                      <a:pt x="1471" y="91"/>
                                    </a:lnTo>
                                    <a:lnTo>
                                      <a:pt x="1471" y="93"/>
                                    </a:lnTo>
                                    <a:lnTo>
                                      <a:pt x="1472" y="89"/>
                                    </a:lnTo>
                                    <a:lnTo>
                                      <a:pt x="1472" y="91"/>
                                    </a:lnTo>
                                    <a:lnTo>
                                      <a:pt x="1473" y="91"/>
                                    </a:lnTo>
                                    <a:lnTo>
                                      <a:pt x="1473" y="92"/>
                                    </a:lnTo>
                                    <a:lnTo>
                                      <a:pt x="1474" y="91"/>
                                    </a:lnTo>
                                    <a:lnTo>
                                      <a:pt x="1474" y="92"/>
                                    </a:lnTo>
                                    <a:lnTo>
                                      <a:pt x="1475" y="88"/>
                                    </a:lnTo>
                                    <a:lnTo>
                                      <a:pt x="1475" y="89"/>
                                    </a:lnTo>
                                    <a:lnTo>
                                      <a:pt x="1476" y="88"/>
                                    </a:lnTo>
                                    <a:lnTo>
                                      <a:pt x="1476" y="89"/>
                                    </a:lnTo>
                                    <a:lnTo>
                                      <a:pt x="1478" y="92"/>
                                    </a:lnTo>
                                    <a:lnTo>
                                      <a:pt x="1478" y="93"/>
                                    </a:lnTo>
                                    <a:lnTo>
                                      <a:pt x="1479" y="95"/>
                                    </a:lnTo>
                                    <a:lnTo>
                                      <a:pt x="1479" y="96"/>
                                    </a:lnTo>
                                    <a:lnTo>
                                      <a:pt x="1480" y="94"/>
                                    </a:lnTo>
                                    <a:lnTo>
                                      <a:pt x="1480" y="95"/>
                                    </a:lnTo>
                                    <a:lnTo>
                                      <a:pt x="1481" y="93"/>
                                    </a:lnTo>
                                    <a:lnTo>
                                      <a:pt x="1481" y="94"/>
                                    </a:lnTo>
                                    <a:lnTo>
                                      <a:pt x="1482" y="95"/>
                                    </a:lnTo>
                                    <a:lnTo>
                                      <a:pt x="1482" y="97"/>
                                    </a:lnTo>
                                    <a:lnTo>
                                      <a:pt x="1483" y="98"/>
                                    </a:lnTo>
                                    <a:lnTo>
                                      <a:pt x="1484" y="94"/>
                                    </a:lnTo>
                                    <a:lnTo>
                                      <a:pt x="1484" y="97"/>
                                    </a:lnTo>
                                    <a:lnTo>
                                      <a:pt x="1485" y="92"/>
                                    </a:lnTo>
                                    <a:lnTo>
                                      <a:pt x="1485" y="93"/>
                                    </a:lnTo>
                                    <a:lnTo>
                                      <a:pt x="1487" y="92"/>
                                    </a:lnTo>
                                    <a:lnTo>
                                      <a:pt x="1487" y="94"/>
                                    </a:lnTo>
                                    <a:lnTo>
                                      <a:pt x="1488" y="95"/>
                                    </a:lnTo>
                                    <a:lnTo>
                                      <a:pt x="1488" y="97"/>
                                    </a:lnTo>
                                    <a:lnTo>
                                      <a:pt x="1489" y="98"/>
                                    </a:lnTo>
                                    <a:lnTo>
                                      <a:pt x="1489" y="100"/>
                                    </a:lnTo>
                                    <a:lnTo>
                                      <a:pt x="1490" y="97"/>
                                    </a:lnTo>
                                    <a:lnTo>
                                      <a:pt x="1490" y="100"/>
                                    </a:lnTo>
                                    <a:lnTo>
                                      <a:pt x="1491" y="96"/>
                                    </a:lnTo>
                                    <a:lnTo>
                                      <a:pt x="1491" y="97"/>
                                    </a:lnTo>
                                    <a:lnTo>
                                      <a:pt x="1492" y="96"/>
                                    </a:lnTo>
                                    <a:lnTo>
                                      <a:pt x="1492" y="98"/>
                                    </a:lnTo>
                                    <a:lnTo>
                                      <a:pt x="1493" y="100"/>
                                    </a:lnTo>
                                    <a:lnTo>
                                      <a:pt x="1493" y="101"/>
                                    </a:lnTo>
                                    <a:lnTo>
                                      <a:pt x="1494" y="98"/>
                                    </a:lnTo>
                                    <a:lnTo>
                                      <a:pt x="1494" y="101"/>
                                    </a:lnTo>
                                    <a:lnTo>
                                      <a:pt x="1496" y="96"/>
                                    </a:lnTo>
                                    <a:lnTo>
                                      <a:pt x="1496" y="97"/>
                                    </a:lnTo>
                                    <a:lnTo>
                                      <a:pt x="1497" y="96"/>
                                    </a:lnTo>
                                    <a:lnTo>
                                      <a:pt x="1497" y="97"/>
                                    </a:lnTo>
                                    <a:lnTo>
                                      <a:pt x="1498" y="98"/>
                                    </a:lnTo>
                                    <a:lnTo>
                                      <a:pt x="1498" y="102"/>
                                    </a:lnTo>
                                    <a:lnTo>
                                      <a:pt x="1499" y="103"/>
                                    </a:lnTo>
                                    <a:lnTo>
                                      <a:pt x="1500" y="103"/>
                                    </a:lnTo>
                                    <a:lnTo>
                                      <a:pt x="1501" y="101"/>
                                    </a:lnTo>
                                    <a:lnTo>
                                      <a:pt x="1501" y="102"/>
                                    </a:lnTo>
                                    <a:lnTo>
                                      <a:pt x="1502" y="101"/>
                                    </a:lnTo>
                                    <a:lnTo>
                                      <a:pt x="1502" y="102"/>
                                    </a:lnTo>
                                    <a:lnTo>
                                      <a:pt x="1503" y="103"/>
                                    </a:lnTo>
                                    <a:lnTo>
                                      <a:pt x="1503" y="105"/>
                                    </a:lnTo>
                                    <a:lnTo>
                                      <a:pt x="1505" y="106"/>
                                    </a:lnTo>
                                    <a:lnTo>
                                      <a:pt x="1505" y="108"/>
                                    </a:lnTo>
                                    <a:lnTo>
                                      <a:pt x="1506" y="108"/>
                                    </a:lnTo>
                                    <a:lnTo>
                                      <a:pt x="1507" y="108"/>
                                    </a:lnTo>
                                    <a:lnTo>
                                      <a:pt x="1507" y="110"/>
                                    </a:lnTo>
                                    <a:lnTo>
                                      <a:pt x="1508" y="110"/>
                                    </a:lnTo>
                                    <a:lnTo>
                                      <a:pt x="1509" y="106"/>
                                    </a:lnTo>
                                    <a:lnTo>
                                      <a:pt x="1509" y="110"/>
                                    </a:lnTo>
                                    <a:lnTo>
                                      <a:pt x="1510" y="104"/>
                                    </a:lnTo>
                                    <a:lnTo>
                                      <a:pt x="1510" y="105"/>
                                    </a:lnTo>
                                    <a:lnTo>
                                      <a:pt x="1511" y="103"/>
                                    </a:lnTo>
                                    <a:lnTo>
                                      <a:pt x="1512" y="104"/>
                                    </a:lnTo>
                                    <a:lnTo>
                                      <a:pt x="1512" y="106"/>
                                    </a:lnTo>
                                    <a:lnTo>
                                      <a:pt x="1514" y="108"/>
                                    </a:lnTo>
                                    <a:lnTo>
                                      <a:pt x="1514" y="109"/>
                                    </a:lnTo>
                                    <a:lnTo>
                                      <a:pt x="1515" y="108"/>
                                    </a:lnTo>
                                    <a:lnTo>
                                      <a:pt x="1515" y="109"/>
                                    </a:lnTo>
                                    <a:lnTo>
                                      <a:pt x="1516" y="108"/>
                                    </a:lnTo>
                                    <a:lnTo>
                                      <a:pt x="1517" y="108"/>
                                    </a:lnTo>
                                    <a:lnTo>
                                      <a:pt x="1518" y="108"/>
                                    </a:lnTo>
                                    <a:lnTo>
                                      <a:pt x="1519" y="108"/>
                                    </a:lnTo>
                                    <a:lnTo>
                                      <a:pt x="1520" y="109"/>
                                    </a:lnTo>
                                    <a:lnTo>
                                      <a:pt x="1520" y="110"/>
                                    </a:lnTo>
                                    <a:lnTo>
                                      <a:pt x="1522" y="111"/>
                                    </a:lnTo>
                                    <a:lnTo>
                                      <a:pt x="1522" y="112"/>
                                    </a:lnTo>
                                    <a:lnTo>
                                      <a:pt x="1523" y="112"/>
                                    </a:lnTo>
                                    <a:lnTo>
                                      <a:pt x="1523" y="113"/>
                                    </a:lnTo>
                                    <a:lnTo>
                                      <a:pt x="1524" y="109"/>
                                    </a:lnTo>
                                    <a:lnTo>
                                      <a:pt x="1524" y="111"/>
                                    </a:lnTo>
                                    <a:lnTo>
                                      <a:pt x="1525" y="109"/>
                                    </a:lnTo>
                                    <a:lnTo>
                                      <a:pt x="1526" y="110"/>
                                    </a:lnTo>
                                    <a:lnTo>
                                      <a:pt x="1526" y="112"/>
                                    </a:lnTo>
                                    <a:lnTo>
                                      <a:pt x="1527" y="112"/>
                                    </a:lnTo>
                                    <a:lnTo>
                                      <a:pt x="1527" y="113"/>
                                    </a:lnTo>
                                    <a:lnTo>
                                      <a:pt x="1528" y="110"/>
                                    </a:lnTo>
                                    <a:lnTo>
                                      <a:pt x="1528" y="112"/>
                                    </a:lnTo>
                                    <a:lnTo>
                                      <a:pt x="1529" y="110"/>
                                    </a:lnTo>
                                    <a:lnTo>
                                      <a:pt x="1531" y="111"/>
                                    </a:lnTo>
                                    <a:lnTo>
                                      <a:pt x="1531" y="113"/>
                                    </a:lnTo>
                                    <a:lnTo>
                                      <a:pt x="1532" y="114"/>
                                    </a:lnTo>
                                    <a:lnTo>
                                      <a:pt x="1532" y="115"/>
                                    </a:lnTo>
                                    <a:lnTo>
                                      <a:pt x="1533" y="117"/>
                                    </a:lnTo>
                                    <a:lnTo>
                                      <a:pt x="1533" y="118"/>
                                    </a:lnTo>
                                    <a:lnTo>
                                      <a:pt x="1534" y="119"/>
                                    </a:lnTo>
                                    <a:lnTo>
                                      <a:pt x="1534" y="120"/>
                                    </a:lnTo>
                                    <a:lnTo>
                                      <a:pt x="1535" y="119"/>
                                    </a:lnTo>
                                    <a:lnTo>
                                      <a:pt x="1535" y="120"/>
                                    </a:lnTo>
                                    <a:lnTo>
                                      <a:pt x="1536" y="117"/>
                                    </a:lnTo>
                                    <a:lnTo>
                                      <a:pt x="1536" y="119"/>
                                    </a:lnTo>
                                    <a:lnTo>
                                      <a:pt x="1537" y="115"/>
                                    </a:lnTo>
                                    <a:lnTo>
                                      <a:pt x="1538" y="115"/>
                                    </a:lnTo>
                                    <a:lnTo>
                                      <a:pt x="1538" y="117"/>
                                    </a:lnTo>
                                    <a:lnTo>
                                      <a:pt x="1540" y="117"/>
                                    </a:lnTo>
                                    <a:lnTo>
                                      <a:pt x="1541" y="117"/>
                                    </a:lnTo>
                                    <a:lnTo>
                                      <a:pt x="1542" y="117"/>
                                    </a:lnTo>
                                    <a:lnTo>
                                      <a:pt x="1543" y="115"/>
                                    </a:lnTo>
                                    <a:lnTo>
                                      <a:pt x="1543" y="117"/>
                                    </a:lnTo>
                                    <a:lnTo>
                                      <a:pt x="1544" y="113"/>
                                    </a:lnTo>
                                    <a:lnTo>
                                      <a:pt x="1544" y="114"/>
                                    </a:lnTo>
                                    <a:lnTo>
                                      <a:pt x="1545" y="114"/>
                                    </a:lnTo>
                                    <a:lnTo>
                                      <a:pt x="1545" y="115"/>
                                    </a:lnTo>
                                    <a:lnTo>
                                      <a:pt x="1546" y="117"/>
                                    </a:lnTo>
                                    <a:lnTo>
                                      <a:pt x="1546" y="119"/>
                                    </a:lnTo>
                                    <a:lnTo>
                                      <a:pt x="1547" y="120"/>
                                    </a:lnTo>
                                    <a:lnTo>
                                      <a:pt x="1549" y="120"/>
                                    </a:lnTo>
                                    <a:lnTo>
                                      <a:pt x="1549" y="121"/>
                                    </a:lnTo>
                                    <a:lnTo>
                                      <a:pt x="1550" y="121"/>
                                    </a:lnTo>
                                    <a:lnTo>
                                      <a:pt x="1550" y="122"/>
                                    </a:lnTo>
                                    <a:lnTo>
                                      <a:pt x="1551" y="121"/>
                                    </a:lnTo>
                                    <a:lnTo>
                                      <a:pt x="1551" y="122"/>
                                    </a:lnTo>
                                    <a:lnTo>
                                      <a:pt x="1552" y="119"/>
                                    </a:lnTo>
                                    <a:lnTo>
                                      <a:pt x="1552" y="120"/>
                                    </a:lnTo>
                                    <a:lnTo>
                                      <a:pt x="1553" y="119"/>
                                    </a:lnTo>
                                    <a:lnTo>
                                      <a:pt x="1553" y="120"/>
                                    </a:lnTo>
                                    <a:lnTo>
                                      <a:pt x="1554" y="120"/>
                                    </a:lnTo>
                                    <a:lnTo>
                                      <a:pt x="1554" y="121"/>
                                    </a:lnTo>
                                    <a:lnTo>
                                      <a:pt x="1555" y="122"/>
                                    </a:lnTo>
                                    <a:lnTo>
                                      <a:pt x="1556" y="122"/>
                                    </a:lnTo>
                                    <a:lnTo>
                                      <a:pt x="1558" y="123"/>
                                    </a:lnTo>
                                    <a:lnTo>
                                      <a:pt x="1559" y="122"/>
                                    </a:lnTo>
                                    <a:lnTo>
                                      <a:pt x="1559" y="123"/>
                                    </a:lnTo>
                                    <a:lnTo>
                                      <a:pt x="1560" y="122"/>
                                    </a:lnTo>
                                    <a:lnTo>
                                      <a:pt x="1561" y="122"/>
                                    </a:lnTo>
                                    <a:lnTo>
                                      <a:pt x="1561" y="124"/>
                                    </a:lnTo>
                                    <a:lnTo>
                                      <a:pt x="1562" y="126"/>
                                    </a:lnTo>
                                    <a:lnTo>
                                      <a:pt x="1563" y="122"/>
                                    </a:lnTo>
                                    <a:lnTo>
                                      <a:pt x="1563" y="126"/>
                                    </a:lnTo>
                                    <a:lnTo>
                                      <a:pt x="1564" y="121"/>
                                    </a:lnTo>
                                    <a:lnTo>
                                      <a:pt x="1566" y="121"/>
                                    </a:lnTo>
                                    <a:lnTo>
                                      <a:pt x="1566" y="122"/>
                                    </a:lnTo>
                                    <a:lnTo>
                                      <a:pt x="1567" y="122"/>
                                    </a:lnTo>
                                    <a:lnTo>
                                      <a:pt x="1567" y="123"/>
                                    </a:lnTo>
                                    <a:lnTo>
                                      <a:pt x="1568" y="123"/>
                                    </a:lnTo>
                                    <a:lnTo>
                                      <a:pt x="1569" y="123"/>
                                    </a:lnTo>
                                    <a:lnTo>
                                      <a:pt x="1570" y="123"/>
                                    </a:lnTo>
                                    <a:lnTo>
                                      <a:pt x="1570" y="124"/>
                                    </a:lnTo>
                                    <a:lnTo>
                                      <a:pt x="1571" y="122"/>
                                    </a:lnTo>
                                    <a:lnTo>
                                      <a:pt x="1571" y="123"/>
                                    </a:lnTo>
                                    <a:lnTo>
                                      <a:pt x="1572" y="120"/>
                                    </a:lnTo>
                                    <a:lnTo>
                                      <a:pt x="1572" y="121"/>
                                    </a:lnTo>
                                    <a:lnTo>
                                      <a:pt x="1573" y="119"/>
                                    </a:lnTo>
                                    <a:lnTo>
                                      <a:pt x="1575" y="120"/>
                                    </a:lnTo>
                                    <a:lnTo>
                                      <a:pt x="1575" y="122"/>
                                    </a:lnTo>
                                    <a:lnTo>
                                      <a:pt x="1576" y="123"/>
                                    </a:lnTo>
                                    <a:lnTo>
                                      <a:pt x="1576" y="126"/>
                                    </a:lnTo>
                                    <a:lnTo>
                                      <a:pt x="1577" y="126"/>
                                    </a:lnTo>
                                    <a:lnTo>
                                      <a:pt x="1577" y="127"/>
                                    </a:lnTo>
                                    <a:lnTo>
                                      <a:pt x="1578" y="123"/>
                                    </a:lnTo>
                                    <a:lnTo>
                                      <a:pt x="1578" y="126"/>
                                    </a:lnTo>
                                    <a:lnTo>
                                      <a:pt x="1579" y="122"/>
                                    </a:lnTo>
                                    <a:lnTo>
                                      <a:pt x="1580" y="122"/>
                                    </a:lnTo>
                                    <a:lnTo>
                                      <a:pt x="1581" y="122"/>
                                    </a:lnTo>
                                    <a:lnTo>
                                      <a:pt x="1582" y="122"/>
                                    </a:lnTo>
                                    <a:lnTo>
                                      <a:pt x="1584" y="123"/>
                                    </a:lnTo>
                                    <a:lnTo>
                                      <a:pt x="1584" y="124"/>
                                    </a:lnTo>
                                    <a:lnTo>
                                      <a:pt x="1585" y="126"/>
                                    </a:lnTo>
                                    <a:lnTo>
                                      <a:pt x="1586" y="127"/>
                                    </a:lnTo>
                                    <a:lnTo>
                                      <a:pt x="1587" y="126"/>
                                    </a:lnTo>
                                    <a:lnTo>
                                      <a:pt x="1587" y="127"/>
                                    </a:lnTo>
                                    <a:lnTo>
                                      <a:pt x="1588" y="124"/>
                                    </a:lnTo>
                                    <a:lnTo>
                                      <a:pt x="1589" y="124"/>
                                    </a:lnTo>
                                    <a:lnTo>
                                      <a:pt x="1589" y="126"/>
                                    </a:lnTo>
                                    <a:lnTo>
                                      <a:pt x="1590" y="126"/>
                                    </a:lnTo>
                                    <a:lnTo>
                                      <a:pt x="1591" y="122"/>
                                    </a:lnTo>
                                    <a:lnTo>
                                      <a:pt x="1591" y="124"/>
                                    </a:lnTo>
                                    <a:lnTo>
                                      <a:pt x="1593" y="121"/>
                                    </a:lnTo>
                                    <a:lnTo>
                                      <a:pt x="1594" y="122"/>
                                    </a:lnTo>
                                    <a:lnTo>
                                      <a:pt x="1595" y="121"/>
                                    </a:lnTo>
                                    <a:lnTo>
                                      <a:pt x="1595" y="122"/>
                                    </a:lnTo>
                                    <a:lnTo>
                                      <a:pt x="1596" y="120"/>
                                    </a:lnTo>
                                    <a:lnTo>
                                      <a:pt x="1596" y="121"/>
                                    </a:lnTo>
                                    <a:lnTo>
                                      <a:pt x="1597" y="121"/>
                                    </a:lnTo>
                                    <a:lnTo>
                                      <a:pt x="1598" y="122"/>
                                    </a:lnTo>
                                    <a:lnTo>
                                      <a:pt x="1598" y="123"/>
                                    </a:lnTo>
                                    <a:lnTo>
                                      <a:pt x="1599" y="122"/>
                                    </a:lnTo>
                                    <a:lnTo>
                                      <a:pt x="1599" y="123"/>
                                    </a:lnTo>
                                    <a:lnTo>
                                      <a:pt x="1600" y="122"/>
                                    </a:lnTo>
                                    <a:lnTo>
                                      <a:pt x="1602" y="122"/>
                                    </a:lnTo>
                                    <a:lnTo>
                                      <a:pt x="1603" y="123"/>
                                    </a:lnTo>
                                    <a:lnTo>
                                      <a:pt x="1603" y="124"/>
                                    </a:lnTo>
                                    <a:lnTo>
                                      <a:pt x="1604" y="126"/>
                                    </a:lnTo>
                                    <a:lnTo>
                                      <a:pt x="1605" y="123"/>
                                    </a:lnTo>
                                    <a:lnTo>
                                      <a:pt x="1605" y="126"/>
                                    </a:lnTo>
                                    <a:lnTo>
                                      <a:pt x="1606" y="119"/>
                                    </a:lnTo>
                                    <a:lnTo>
                                      <a:pt x="1606" y="121"/>
                                    </a:lnTo>
                                    <a:lnTo>
                                      <a:pt x="1607" y="119"/>
                                    </a:lnTo>
                                    <a:lnTo>
                                      <a:pt x="1607" y="121"/>
                                    </a:lnTo>
                                    <a:lnTo>
                                      <a:pt x="1608" y="122"/>
                                    </a:lnTo>
                                    <a:lnTo>
                                      <a:pt x="1608" y="124"/>
                                    </a:lnTo>
                                    <a:lnTo>
                                      <a:pt x="1610" y="124"/>
                                    </a:lnTo>
                                    <a:lnTo>
                                      <a:pt x="1610" y="126"/>
                                    </a:lnTo>
                                    <a:lnTo>
                                      <a:pt x="1611" y="123"/>
                                    </a:lnTo>
                                    <a:lnTo>
                                      <a:pt x="1611" y="124"/>
                                    </a:lnTo>
                                    <a:lnTo>
                                      <a:pt x="1612" y="123"/>
                                    </a:lnTo>
                                    <a:lnTo>
                                      <a:pt x="1613" y="123"/>
                                    </a:lnTo>
                                    <a:lnTo>
                                      <a:pt x="1614" y="121"/>
                                    </a:lnTo>
                                    <a:lnTo>
                                      <a:pt x="1614" y="123"/>
                                    </a:lnTo>
                                    <a:lnTo>
                                      <a:pt x="1615" y="120"/>
                                    </a:lnTo>
                                    <a:lnTo>
                                      <a:pt x="1615" y="121"/>
                                    </a:lnTo>
                                    <a:lnTo>
                                      <a:pt x="1616" y="119"/>
                                    </a:lnTo>
                                    <a:lnTo>
                                      <a:pt x="1616" y="120"/>
                                    </a:lnTo>
                                    <a:lnTo>
                                      <a:pt x="1617" y="119"/>
                                    </a:lnTo>
                                    <a:lnTo>
                                      <a:pt x="1619" y="118"/>
                                    </a:lnTo>
                                    <a:lnTo>
                                      <a:pt x="1619" y="119"/>
                                    </a:lnTo>
                                    <a:lnTo>
                                      <a:pt x="1620" y="119"/>
                                    </a:lnTo>
                                    <a:lnTo>
                                      <a:pt x="1621" y="119"/>
                                    </a:lnTo>
                                    <a:lnTo>
                                      <a:pt x="1622" y="117"/>
                                    </a:lnTo>
                                    <a:lnTo>
                                      <a:pt x="1622" y="119"/>
                                    </a:lnTo>
                                    <a:lnTo>
                                      <a:pt x="1623" y="114"/>
                                    </a:lnTo>
                                    <a:lnTo>
                                      <a:pt x="1623" y="115"/>
                                    </a:lnTo>
                                    <a:lnTo>
                                      <a:pt x="1624" y="113"/>
                                    </a:lnTo>
                                    <a:lnTo>
                                      <a:pt x="1625" y="114"/>
                                    </a:lnTo>
                                    <a:lnTo>
                                      <a:pt x="1625" y="117"/>
                                    </a:lnTo>
                                    <a:lnTo>
                                      <a:pt x="1626" y="118"/>
                                    </a:lnTo>
                                    <a:lnTo>
                                      <a:pt x="1626" y="119"/>
                                    </a:lnTo>
                                    <a:lnTo>
                                      <a:pt x="1628" y="118"/>
                                    </a:lnTo>
                                    <a:lnTo>
                                      <a:pt x="1628" y="119"/>
                                    </a:lnTo>
                                    <a:lnTo>
                                      <a:pt x="1629" y="115"/>
                                    </a:lnTo>
                                    <a:lnTo>
                                      <a:pt x="1629" y="117"/>
                                    </a:lnTo>
                                    <a:lnTo>
                                      <a:pt x="1630" y="115"/>
                                    </a:lnTo>
                                    <a:lnTo>
                                      <a:pt x="1631" y="115"/>
                                    </a:lnTo>
                                    <a:lnTo>
                                      <a:pt x="1632" y="112"/>
                                    </a:lnTo>
                                    <a:lnTo>
                                      <a:pt x="1632" y="114"/>
                                    </a:lnTo>
                                    <a:lnTo>
                                      <a:pt x="1633" y="111"/>
                                    </a:lnTo>
                                    <a:lnTo>
                                      <a:pt x="1634" y="111"/>
                                    </a:lnTo>
                                    <a:lnTo>
                                      <a:pt x="1634" y="113"/>
                                    </a:lnTo>
                                    <a:lnTo>
                                      <a:pt x="1635" y="113"/>
                                    </a:lnTo>
                                    <a:lnTo>
                                      <a:pt x="1635" y="114"/>
                                    </a:lnTo>
                                    <a:lnTo>
                                      <a:pt x="1637" y="112"/>
                                    </a:lnTo>
                                    <a:lnTo>
                                      <a:pt x="1637" y="114"/>
                                    </a:lnTo>
                                    <a:lnTo>
                                      <a:pt x="1638" y="110"/>
                                    </a:lnTo>
                                    <a:lnTo>
                                      <a:pt x="1638" y="111"/>
                                    </a:lnTo>
                                    <a:lnTo>
                                      <a:pt x="1639" y="110"/>
                                    </a:lnTo>
                                    <a:lnTo>
                                      <a:pt x="1639" y="112"/>
                                    </a:lnTo>
                                    <a:lnTo>
                                      <a:pt x="1640" y="113"/>
                                    </a:lnTo>
                                    <a:lnTo>
                                      <a:pt x="1640" y="115"/>
                                    </a:lnTo>
                                    <a:lnTo>
                                      <a:pt x="1641" y="117"/>
                                    </a:lnTo>
                                    <a:lnTo>
                                      <a:pt x="1642" y="117"/>
                                    </a:lnTo>
                                    <a:lnTo>
                                      <a:pt x="1642" y="118"/>
                                    </a:lnTo>
                                    <a:lnTo>
                                      <a:pt x="1643" y="118"/>
                                    </a:lnTo>
                                    <a:lnTo>
                                      <a:pt x="1643" y="119"/>
                                    </a:lnTo>
                                    <a:lnTo>
                                      <a:pt x="1644" y="118"/>
                                    </a:lnTo>
                                    <a:lnTo>
                                      <a:pt x="1644" y="119"/>
                                    </a:lnTo>
                                    <a:lnTo>
                                      <a:pt x="1646" y="115"/>
                                    </a:lnTo>
                                    <a:lnTo>
                                      <a:pt x="1646" y="117"/>
                                    </a:lnTo>
                                    <a:lnTo>
                                      <a:pt x="1647" y="115"/>
                                    </a:lnTo>
                                    <a:lnTo>
                                      <a:pt x="1648" y="117"/>
                                    </a:lnTo>
                                    <a:lnTo>
                                      <a:pt x="1649" y="115"/>
                                    </a:lnTo>
                                    <a:lnTo>
                                      <a:pt x="1649" y="117"/>
                                    </a:lnTo>
                                    <a:lnTo>
                                      <a:pt x="1650" y="114"/>
                                    </a:lnTo>
                                    <a:lnTo>
                                      <a:pt x="1651" y="114"/>
                                    </a:lnTo>
                                    <a:lnTo>
                                      <a:pt x="1651" y="115"/>
                                    </a:lnTo>
                                    <a:lnTo>
                                      <a:pt x="1652" y="115"/>
                                    </a:lnTo>
                                    <a:lnTo>
                                      <a:pt x="1652" y="117"/>
                                    </a:lnTo>
                                    <a:lnTo>
                                      <a:pt x="1653" y="118"/>
                                    </a:lnTo>
                                    <a:lnTo>
                                      <a:pt x="1655" y="117"/>
                                    </a:lnTo>
                                    <a:lnTo>
                                      <a:pt x="1655" y="118"/>
                                    </a:lnTo>
                                    <a:lnTo>
                                      <a:pt x="1656" y="118"/>
                                    </a:lnTo>
                                    <a:lnTo>
                                      <a:pt x="1657" y="118"/>
                                    </a:lnTo>
                                    <a:lnTo>
                                      <a:pt x="1657" y="119"/>
                                    </a:lnTo>
                                    <a:lnTo>
                                      <a:pt x="1658" y="120"/>
                                    </a:lnTo>
                                    <a:lnTo>
                                      <a:pt x="1659" y="119"/>
                                    </a:lnTo>
                                    <a:lnTo>
                                      <a:pt x="1659" y="120"/>
                                    </a:lnTo>
                                    <a:lnTo>
                                      <a:pt x="1660" y="118"/>
                                    </a:lnTo>
                                    <a:lnTo>
                                      <a:pt x="1661" y="118"/>
                                    </a:lnTo>
                                    <a:lnTo>
                                      <a:pt x="1663" y="119"/>
                                    </a:lnTo>
                                    <a:lnTo>
                                      <a:pt x="1664" y="118"/>
                                    </a:lnTo>
                                    <a:lnTo>
                                      <a:pt x="1664" y="119"/>
                                    </a:lnTo>
                                    <a:lnTo>
                                      <a:pt x="1665" y="118"/>
                                    </a:lnTo>
                                    <a:lnTo>
                                      <a:pt x="1666" y="119"/>
                                    </a:lnTo>
                                    <a:lnTo>
                                      <a:pt x="1667" y="119"/>
                                    </a:lnTo>
                                    <a:lnTo>
                                      <a:pt x="1668" y="119"/>
                                    </a:lnTo>
                                    <a:lnTo>
                                      <a:pt x="1668" y="120"/>
                                    </a:lnTo>
                                    <a:lnTo>
                                      <a:pt x="1669" y="120"/>
                                    </a:lnTo>
                                    <a:lnTo>
                                      <a:pt x="1670" y="118"/>
                                    </a:lnTo>
                                    <a:lnTo>
                                      <a:pt x="1670" y="119"/>
                                    </a:lnTo>
                                    <a:lnTo>
                                      <a:pt x="1672" y="115"/>
                                    </a:lnTo>
                                    <a:lnTo>
                                      <a:pt x="1672" y="117"/>
                                    </a:lnTo>
                                    <a:lnTo>
                                      <a:pt x="1673" y="115"/>
                                    </a:lnTo>
                                    <a:lnTo>
                                      <a:pt x="1674" y="115"/>
                                    </a:lnTo>
                                    <a:lnTo>
                                      <a:pt x="1674" y="117"/>
                                    </a:lnTo>
                                    <a:lnTo>
                                      <a:pt x="1675" y="117"/>
                                    </a:lnTo>
                                    <a:lnTo>
                                      <a:pt x="1676" y="117"/>
                                    </a:lnTo>
                                    <a:lnTo>
                                      <a:pt x="1676" y="118"/>
                                    </a:lnTo>
                                    <a:lnTo>
                                      <a:pt x="1677" y="115"/>
                                    </a:lnTo>
                                    <a:lnTo>
                                      <a:pt x="1677" y="117"/>
                                    </a:lnTo>
                                    <a:lnTo>
                                      <a:pt x="1678" y="114"/>
                                    </a:lnTo>
                                    <a:lnTo>
                                      <a:pt x="1678" y="115"/>
                                    </a:lnTo>
                                    <a:lnTo>
                                      <a:pt x="1679" y="114"/>
                                    </a:lnTo>
                                    <a:lnTo>
                                      <a:pt x="1679" y="115"/>
                                    </a:lnTo>
                                    <a:lnTo>
                                      <a:pt x="1681" y="117"/>
                                    </a:lnTo>
                                    <a:lnTo>
                                      <a:pt x="1682" y="117"/>
                                    </a:lnTo>
                                    <a:lnTo>
                                      <a:pt x="1683" y="117"/>
                                    </a:lnTo>
                                    <a:lnTo>
                                      <a:pt x="1683" y="118"/>
                                    </a:lnTo>
                                    <a:lnTo>
                                      <a:pt x="1684" y="118"/>
                                    </a:lnTo>
                                    <a:lnTo>
                                      <a:pt x="1685" y="117"/>
                                    </a:lnTo>
                                    <a:lnTo>
                                      <a:pt x="1685" y="118"/>
                                    </a:lnTo>
                                    <a:lnTo>
                                      <a:pt x="1686" y="114"/>
                                    </a:lnTo>
                                    <a:lnTo>
                                      <a:pt x="1686" y="115"/>
                                    </a:lnTo>
                                    <a:lnTo>
                                      <a:pt x="1687" y="114"/>
                                    </a:lnTo>
                                    <a:lnTo>
                                      <a:pt x="1687" y="115"/>
                                    </a:lnTo>
                                    <a:lnTo>
                                      <a:pt x="1688" y="115"/>
                                    </a:lnTo>
                                    <a:lnTo>
                                      <a:pt x="1688" y="117"/>
                                    </a:lnTo>
                                    <a:lnTo>
                                      <a:pt x="1690" y="115"/>
                                    </a:lnTo>
                                    <a:lnTo>
                                      <a:pt x="1691" y="114"/>
                                    </a:lnTo>
                                    <a:lnTo>
                                      <a:pt x="1691" y="115"/>
                                    </a:lnTo>
                                    <a:lnTo>
                                      <a:pt x="1692" y="114"/>
                                    </a:lnTo>
                                    <a:lnTo>
                                      <a:pt x="1693" y="114"/>
                                    </a:lnTo>
                                    <a:lnTo>
                                      <a:pt x="1693" y="115"/>
                                    </a:lnTo>
                                    <a:lnTo>
                                      <a:pt x="1694" y="117"/>
                                    </a:lnTo>
                                    <a:lnTo>
                                      <a:pt x="1694" y="118"/>
                                    </a:lnTo>
                                    <a:lnTo>
                                      <a:pt x="1695" y="118"/>
                                    </a:lnTo>
                                    <a:lnTo>
                                      <a:pt x="1696" y="117"/>
                                    </a:lnTo>
                                    <a:lnTo>
                                      <a:pt x="1696" y="118"/>
                                    </a:lnTo>
                                    <a:lnTo>
                                      <a:pt x="1697" y="114"/>
                                    </a:lnTo>
                                    <a:lnTo>
                                      <a:pt x="1697" y="115"/>
                                    </a:lnTo>
                                    <a:lnTo>
                                      <a:pt x="1699" y="114"/>
                                    </a:lnTo>
                                    <a:lnTo>
                                      <a:pt x="1699" y="115"/>
                                    </a:lnTo>
                                    <a:lnTo>
                                      <a:pt x="1700" y="117"/>
                                    </a:lnTo>
                                    <a:lnTo>
                                      <a:pt x="1700" y="120"/>
                                    </a:lnTo>
                                    <a:lnTo>
                                      <a:pt x="1701" y="121"/>
                                    </a:lnTo>
                                    <a:lnTo>
                                      <a:pt x="1701" y="122"/>
                                    </a:lnTo>
                                    <a:lnTo>
                                      <a:pt x="1702" y="119"/>
                                    </a:lnTo>
                                    <a:lnTo>
                                      <a:pt x="1702" y="122"/>
                                    </a:lnTo>
                                    <a:lnTo>
                                      <a:pt x="1703" y="115"/>
                                    </a:lnTo>
                                    <a:lnTo>
                                      <a:pt x="1703" y="118"/>
                                    </a:lnTo>
                                    <a:lnTo>
                                      <a:pt x="1704" y="115"/>
                                    </a:lnTo>
                                    <a:lnTo>
                                      <a:pt x="1704" y="117"/>
                                    </a:lnTo>
                                    <a:lnTo>
                                      <a:pt x="1705" y="117"/>
                                    </a:lnTo>
                                    <a:lnTo>
                                      <a:pt x="1705" y="118"/>
                                    </a:lnTo>
                                    <a:lnTo>
                                      <a:pt x="1707" y="115"/>
                                    </a:lnTo>
                                    <a:lnTo>
                                      <a:pt x="1707" y="117"/>
                                    </a:lnTo>
                                    <a:lnTo>
                                      <a:pt x="1708" y="115"/>
                                    </a:lnTo>
                                    <a:lnTo>
                                      <a:pt x="1709" y="117"/>
                                    </a:lnTo>
                                    <a:lnTo>
                                      <a:pt x="1709" y="119"/>
                                    </a:lnTo>
                                    <a:lnTo>
                                      <a:pt x="1710" y="120"/>
                                    </a:lnTo>
                                    <a:lnTo>
                                      <a:pt x="1710" y="121"/>
                                    </a:lnTo>
                                    <a:lnTo>
                                      <a:pt x="1711" y="119"/>
                                    </a:lnTo>
                                    <a:lnTo>
                                      <a:pt x="1711" y="120"/>
                                    </a:lnTo>
                                    <a:lnTo>
                                      <a:pt x="1712" y="118"/>
                                    </a:lnTo>
                                    <a:lnTo>
                                      <a:pt x="1713" y="118"/>
                                    </a:lnTo>
                                    <a:lnTo>
                                      <a:pt x="1714" y="118"/>
                                    </a:lnTo>
                                    <a:lnTo>
                                      <a:pt x="1716" y="118"/>
                                    </a:lnTo>
                                    <a:lnTo>
                                      <a:pt x="1716" y="119"/>
                                    </a:lnTo>
                                    <a:lnTo>
                                      <a:pt x="1717" y="120"/>
                                    </a:lnTo>
                                    <a:lnTo>
                                      <a:pt x="1717" y="121"/>
                                    </a:lnTo>
                                    <a:lnTo>
                                      <a:pt x="1718" y="121"/>
                                    </a:lnTo>
                                    <a:lnTo>
                                      <a:pt x="1718" y="122"/>
                                    </a:lnTo>
                                    <a:lnTo>
                                      <a:pt x="1719" y="120"/>
                                    </a:lnTo>
                                    <a:lnTo>
                                      <a:pt x="1719" y="122"/>
                                    </a:lnTo>
                                    <a:lnTo>
                                      <a:pt x="1720" y="119"/>
                                    </a:lnTo>
                                    <a:lnTo>
                                      <a:pt x="1720" y="120"/>
                                    </a:lnTo>
                                    <a:lnTo>
                                      <a:pt x="1721" y="120"/>
                                    </a:lnTo>
                                    <a:lnTo>
                                      <a:pt x="1721" y="122"/>
                                    </a:lnTo>
                                    <a:lnTo>
                                      <a:pt x="1722" y="123"/>
                                    </a:lnTo>
                                    <a:lnTo>
                                      <a:pt x="1723" y="122"/>
                                    </a:lnTo>
                                    <a:lnTo>
                                      <a:pt x="1723" y="123"/>
                                    </a:lnTo>
                                    <a:lnTo>
                                      <a:pt x="1725" y="122"/>
                                    </a:lnTo>
                                    <a:lnTo>
                                      <a:pt x="1726" y="122"/>
                                    </a:lnTo>
                                    <a:lnTo>
                                      <a:pt x="1727" y="122"/>
                                    </a:lnTo>
                                    <a:lnTo>
                                      <a:pt x="1728" y="121"/>
                                    </a:lnTo>
                                    <a:lnTo>
                                      <a:pt x="1729" y="121"/>
                                    </a:lnTo>
                                    <a:lnTo>
                                      <a:pt x="1729" y="122"/>
                                    </a:lnTo>
                                    <a:lnTo>
                                      <a:pt x="1730" y="122"/>
                                    </a:lnTo>
                                    <a:lnTo>
                                      <a:pt x="1730" y="124"/>
                                    </a:lnTo>
                                    <a:lnTo>
                                      <a:pt x="1731" y="124"/>
                                    </a:lnTo>
                                    <a:lnTo>
                                      <a:pt x="1732" y="121"/>
                                    </a:lnTo>
                                    <a:lnTo>
                                      <a:pt x="1732" y="123"/>
                                    </a:lnTo>
                                    <a:lnTo>
                                      <a:pt x="1734" y="120"/>
                                    </a:lnTo>
                                    <a:lnTo>
                                      <a:pt x="1735" y="120"/>
                                    </a:lnTo>
                                    <a:lnTo>
                                      <a:pt x="1735" y="121"/>
                                    </a:lnTo>
                                    <a:lnTo>
                                      <a:pt x="1736" y="122"/>
                                    </a:lnTo>
                                    <a:lnTo>
                                      <a:pt x="1736" y="123"/>
                                    </a:lnTo>
                                    <a:lnTo>
                                      <a:pt x="1737" y="121"/>
                                    </a:lnTo>
                                    <a:lnTo>
                                      <a:pt x="1737" y="123"/>
                                    </a:lnTo>
                                    <a:lnTo>
                                      <a:pt x="1738" y="120"/>
                                    </a:lnTo>
                                    <a:lnTo>
                                      <a:pt x="1738" y="121"/>
                                    </a:lnTo>
                                    <a:lnTo>
                                      <a:pt x="1739" y="120"/>
                                    </a:lnTo>
                                    <a:lnTo>
                                      <a:pt x="1739" y="121"/>
                                    </a:lnTo>
                                    <a:lnTo>
                                      <a:pt x="1740" y="121"/>
                                    </a:lnTo>
                                    <a:lnTo>
                                      <a:pt x="1741" y="121"/>
                                    </a:lnTo>
                                    <a:lnTo>
                                      <a:pt x="1743" y="121"/>
                                    </a:lnTo>
                                    <a:lnTo>
                                      <a:pt x="1744" y="120"/>
                                    </a:lnTo>
                                    <a:lnTo>
                                      <a:pt x="1744" y="121"/>
                                    </a:lnTo>
                                    <a:lnTo>
                                      <a:pt x="1745" y="118"/>
                                    </a:lnTo>
                                    <a:lnTo>
                                      <a:pt x="1745" y="120"/>
                                    </a:lnTo>
                                    <a:lnTo>
                                      <a:pt x="1746" y="118"/>
                                    </a:lnTo>
                                    <a:lnTo>
                                      <a:pt x="1747" y="118"/>
                                    </a:lnTo>
                                    <a:lnTo>
                                      <a:pt x="1747" y="119"/>
                                    </a:lnTo>
                                    <a:lnTo>
                                      <a:pt x="1748" y="119"/>
                                    </a:lnTo>
                                    <a:lnTo>
                                      <a:pt x="1748" y="120"/>
                                    </a:lnTo>
                                    <a:lnTo>
                                      <a:pt x="1749" y="120"/>
                                    </a:lnTo>
                                    <a:lnTo>
                                      <a:pt x="1750" y="119"/>
                                    </a:lnTo>
                                    <a:lnTo>
                                      <a:pt x="1752" y="117"/>
                                    </a:lnTo>
                                    <a:lnTo>
                                      <a:pt x="1752" y="118"/>
                                    </a:lnTo>
                                    <a:lnTo>
                                      <a:pt x="1753" y="112"/>
                                    </a:lnTo>
                                    <a:lnTo>
                                      <a:pt x="1753" y="114"/>
                                    </a:lnTo>
                                    <a:lnTo>
                                      <a:pt x="1754" y="110"/>
                                    </a:lnTo>
                                    <a:lnTo>
                                      <a:pt x="1754" y="111"/>
                                    </a:lnTo>
                                    <a:lnTo>
                                      <a:pt x="1755" y="111"/>
                                    </a:lnTo>
                                    <a:lnTo>
                                      <a:pt x="1755" y="113"/>
                                    </a:lnTo>
                                    <a:lnTo>
                                      <a:pt x="1756" y="113"/>
                                    </a:lnTo>
                                    <a:lnTo>
                                      <a:pt x="1756" y="114"/>
                                    </a:lnTo>
                                    <a:lnTo>
                                      <a:pt x="1757" y="112"/>
                                    </a:lnTo>
                                    <a:lnTo>
                                      <a:pt x="1757" y="114"/>
                                    </a:lnTo>
                                    <a:lnTo>
                                      <a:pt x="1758" y="111"/>
                                    </a:lnTo>
                                    <a:lnTo>
                                      <a:pt x="1760" y="110"/>
                                    </a:lnTo>
                                    <a:lnTo>
                                      <a:pt x="1761" y="109"/>
                                    </a:lnTo>
                                    <a:lnTo>
                                      <a:pt x="1762" y="106"/>
                                    </a:lnTo>
                                    <a:lnTo>
                                      <a:pt x="1762" y="108"/>
                                    </a:lnTo>
                                    <a:lnTo>
                                      <a:pt x="1763" y="105"/>
                                    </a:lnTo>
                                    <a:lnTo>
                                      <a:pt x="1763" y="106"/>
                                    </a:lnTo>
                                    <a:lnTo>
                                      <a:pt x="1764" y="108"/>
                                    </a:lnTo>
                                    <a:lnTo>
                                      <a:pt x="1764" y="109"/>
                                    </a:lnTo>
                                    <a:lnTo>
                                      <a:pt x="1765" y="108"/>
                                    </a:lnTo>
                                    <a:lnTo>
                                      <a:pt x="1765" y="110"/>
                                    </a:lnTo>
                                    <a:lnTo>
                                      <a:pt x="1766" y="103"/>
                                    </a:lnTo>
                                    <a:lnTo>
                                      <a:pt x="1766" y="106"/>
                                    </a:lnTo>
                                    <a:lnTo>
                                      <a:pt x="1767" y="102"/>
                                    </a:lnTo>
                                    <a:lnTo>
                                      <a:pt x="1769" y="102"/>
                                    </a:lnTo>
                                    <a:lnTo>
                                      <a:pt x="1769" y="104"/>
                                    </a:lnTo>
                                    <a:lnTo>
                                      <a:pt x="1770" y="104"/>
                                    </a:lnTo>
                                    <a:lnTo>
                                      <a:pt x="1771" y="103"/>
                                    </a:lnTo>
                                    <a:lnTo>
                                      <a:pt x="1771" y="104"/>
                                    </a:lnTo>
                                    <a:lnTo>
                                      <a:pt x="1772" y="102"/>
                                    </a:lnTo>
                                    <a:lnTo>
                                      <a:pt x="1773" y="102"/>
                                    </a:lnTo>
                                    <a:lnTo>
                                      <a:pt x="1774" y="102"/>
                                    </a:lnTo>
                                    <a:lnTo>
                                      <a:pt x="1775" y="102"/>
                                    </a:lnTo>
                                    <a:lnTo>
                                      <a:pt x="1775" y="104"/>
                                    </a:lnTo>
                                    <a:lnTo>
                                      <a:pt x="1776" y="104"/>
                                    </a:lnTo>
                                    <a:lnTo>
                                      <a:pt x="1776" y="105"/>
                                    </a:lnTo>
                                    <a:lnTo>
                                      <a:pt x="1778" y="102"/>
                                    </a:lnTo>
                                    <a:lnTo>
                                      <a:pt x="1778" y="104"/>
                                    </a:lnTo>
                                    <a:lnTo>
                                      <a:pt x="1779" y="102"/>
                                    </a:lnTo>
                                    <a:lnTo>
                                      <a:pt x="1780" y="103"/>
                                    </a:lnTo>
                                    <a:lnTo>
                                      <a:pt x="1780" y="104"/>
                                    </a:lnTo>
                                    <a:lnTo>
                                      <a:pt x="1781" y="103"/>
                                    </a:lnTo>
                                    <a:lnTo>
                                      <a:pt x="1781" y="104"/>
                                    </a:lnTo>
                                    <a:lnTo>
                                      <a:pt x="1782" y="102"/>
                                    </a:lnTo>
                                    <a:lnTo>
                                      <a:pt x="1783" y="101"/>
                                    </a:lnTo>
                                    <a:lnTo>
                                      <a:pt x="1784" y="101"/>
                                    </a:lnTo>
                                    <a:lnTo>
                                      <a:pt x="1785" y="101"/>
                                    </a:lnTo>
                                    <a:lnTo>
                                      <a:pt x="1787" y="101"/>
                                    </a:lnTo>
                                    <a:lnTo>
                                      <a:pt x="1787" y="102"/>
                                    </a:lnTo>
                                    <a:lnTo>
                                      <a:pt x="1788" y="102"/>
                                    </a:lnTo>
                                    <a:lnTo>
                                      <a:pt x="1788" y="103"/>
                                    </a:lnTo>
                                    <a:lnTo>
                                      <a:pt x="1789" y="103"/>
                                    </a:lnTo>
                                    <a:lnTo>
                                      <a:pt x="1789" y="104"/>
                                    </a:lnTo>
                                    <a:lnTo>
                                      <a:pt x="1790" y="102"/>
                                    </a:lnTo>
                                    <a:lnTo>
                                      <a:pt x="1790" y="103"/>
                                    </a:lnTo>
                                    <a:lnTo>
                                      <a:pt x="1791" y="102"/>
                                    </a:lnTo>
                                    <a:lnTo>
                                      <a:pt x="1792" y="102"/>
                                    </a:lnTo>
                                    <a:lnTo>
                                      <a:pt x="1793" y="103"/>
                                    </a:lnTo>
                                    <a:lnTo>
                                      <a:pt x="1794" y="103"/>
                                    </a:lnTo>
                                    <a:lnTo>
                                      <a:pt x="1796" y="102"/>
                                    </a:lnTo>
                                    <a:lnTo>
                                      <a:pt x="1797" y="101"/>
                                    </a:lnTo>
                                    <a:lnTo>
                                      <a:pt x="1798" y="102"/>
                                    </a:lnTo>
                                    <a:lnTo>
                                      <a:pt x="1799" y="103"/>
                                    </a:lnTo>
                                    <a:lnTo>
                                      <a:pt x="1800" y="104"/>
                                    </a:lnTo>
                                    <a:lnTo>
                                      <a:pt x="1801" y="103"/>
                                    </a:lnTo>
                                    <a:lnTo>
                                      <a:pt x="1801" y="104"/>
                                    </a:lnTo>
                                    <a:lnTo>
                                      <a:pt x="1802" y="100"/>
                                    </a:lnTo>
                                    <a:lnTo>
                                      <a:pt x="1802" y="102"/>
                                    </a:lnTo>
                                    <a:lnTo>
                                      <a:pt x="1804" y="98"/>
                                    </a:lnTo>
                                    <a:lnTo>
                                      <a:pt x="1805" y="100"/>
                                    </a:lnTo>
                                    <a:lnTo>
                                      <a:pt x="1805" y="101"/>
                                    </a:lnTo>
                                    <a:lnTo>
                                      <a:pt x="1806" y="102"/>
                                    </a:lnTo>
                                    <a:lnTo>
                                      <a:pt x="1806" y="103"/>
                                    </a:lnTo>
                                    <a:lnTo>
                                      <a:pt x="1807" y="102"/>
                                    </a:lnTo>
                                    <a:lnTo>
                                      <a:pt x="1807" y="103"/>
                                    </a:lnTo>
                                    <a:lnTo>
                                      <a:pt x="1808" y="98"/>
                                    </a:lnTo>
                                    <a:lnTo>
                                      <a:pt x="1808" y="101"/>
                                    </a:lnTo>
                                    <a:lnTo>
                                      <a:pt x="1809" y="98"/>
                                    </a:lnTo>
                                    <a:lnTo>
                                      <a:pt x="1810" y="98"/>
                                    </a:lnTo>
                                    <a:lnTo>
                                      <a:pt x="1810" y="100"/>
                                    </a:lnTo>
                                    <a:lnTo>
                                      <a:pt x="1811" y="97"/>
                                    </a:lnTo>
                                    <a:lnTo>
                                      <a:pt x="1811" y="98"/>
                                    </a:lnTo>
                                    <a:lnTo>
                                      <a:pt x="1813" y="96"/>
                                    </a:lnTo>
                                    <a:lnTo>
                                      <a:pt x="1813" y="97"/>
                                    </a:lnTo>
                                    <a:lnTo>
                                      <a:pt x="1814" y="97"/>
                                    </a:lnTo>
                                    <a:lnTo>
                                      <a:pt x="1814" y="98"/>
                                    </a:lnTo>
                                    <a:lnTo>
                                      <a:pt x="1815" y="98"/>
                                    </a:lnTo>
                                    <a:lnTo>
                                      <a:pt x="1816" y="97"/>
                                    </a:lnTo>
                                    <a:lnTo>
                                      <a:pt x="1816" y="98"/>
                                    </a:lnTo>
                                    <a:lnTo>
                                      <a:pt x="1817" y="96"/>
                                    </a:lnTo>
                                    <a:lnTo>
                                      <a:pt x="1817" y="97"/>
                                    </a:lnTo>
                                    <a:lnTo>
                                      <a:pt x="1818" y="97"/>
                                    </a:lnTo>
                                    <a:lnTo>
                                      <a:pt x="1818" y="100"/>
                                    </a:lnTo>
                                    <a:lnTo>
                                      <a:pt x="1819" y="100"/>
                                    </a:lnTo>
                                    <a:lnTo>
                                      <a:pt x="1819" y="101"/>
                                    </a:lnTo>
                                    <a:lnTo>
                                      <a:pt x="1820" y="98"/>
                                    </a:lnTo>
                                    <a:lnTo>
                                      <a:pt x="1820" y="100"/>
                                    </a:lnTo>
                                    <a:lnTo>
                                      <a:pt x="1822" y="96"/>
                                    </a:lnTo>
                                    <a:lnTo>
                                      <a:pt x="1822" y="98"/>
                                    </a:lnTo>
                                    <a:lnTo>
                                      <a:pt x="1823" y="94"/>
                                    </a:lnTo>
                                    <a:lnTo>
                                      <a:pt x="1823" y="95"/>
                                    </a:lnTo>
                                    <a:lnTo>
                                      <a:pt x="1824" y="93"/>
                                    </a:lnTo>
                                    <a:lnTo>
                                      <a:pt x="1825" y="93"/>
                                    </a:lnTo>
                                    <a:lnTo>
                                      <a:pt x="1825" y="94"/>
                                    </a:lnTo>
                                    <a:lnTo>
                                      <a:pt x="1826" y="94"/>
                                    </a:lnTo>
                                    <a:lnTo>
                                      <a:pt x="1827" y="94"/>
                                    </a:lnTo>
                                    <a:lnTo>
                                      <a:pt x="1828" y="94"/>
                                    </a:lnTo>
                                    <a:lnTo>
                                      <a:pt x="1828" y="95"/>
                                    </a:lnTo>
                                    <a:lnTo>
                                      <a:pt x="1829" y="95"/>
                                    </a:lnTo>
                                    <a:lnTo>
                                      <a:pt x="1829" y="96"/>
                                    </a:lnTo>
                                    <a:lnTo>
                                      <a:pt x="1831" y="94"/>
                                    </a:lnTo>
                                    <a:lnTo>
                                      <a:pt x="1831" y="95"/>
                                    </a:lnTo>
                                    <a:lnTo>
                                      <a:pt x="1832" y="91"/>
                                    </a:lnTo>
                                    <a:lnTo>
                                      <a:pt x="1832" y="93"/>
                                    </a:lnTo>
                                    <a:lnTo>
                                      <a:pt x="1833" y="86"/>
                                    </a:lnTo>
                                    <a:lnTo>
                                      <a:pt x="1833" y="88"/>
                                    </a:lnTo>
                                    <a:lnTo>
                                      <a:pt x="1834" y="85"/>
                                    </a:lnTo>
                                    <a:lnTo>
                                      <a:pt x="1835" y="85"/>
                                    </a:lnTo>
                                    <a:lnTo>
                                      <a:pt x="1835" y="87"/>
                                    </a:lnTo>
                                    <a:lnTo>
                                      <a:pt x="1836" y="87"/>
                                    </a:lnTo>
                                    <a:lnTo>
                                      <a:pt x="1836" y="88"/>
                                    </a:lnTo>
                                    <a:lnTo>
                                      <a:pt x="1837" y="89"/>
                                    </a:lnTo>
                                    <a:lnTo>
                                      <a:pt x="1838" y="91"/>
                                    </a:lnTo>
                                    <a:lnTo>
                                      <a:pt x="1838" y="92"/>
                                    </a:lnTo>
                                    <a:lnTo>
                                      <a:pt x="1840" y="92"/>
                                    </a:lnTo>
                                    <a:lnTo>
                                      <a:pt x="1840" y="93"/>
                                    </a:lnTo>
                                    <a:lnTo>
                                      <a:pt x="1841" y="88"/>
                                    </a:lnTo>
                                    <a:lnTo>
                                      <a:pt x="1841" y="92"/>
                                    </a:lnTo>
                                    <a:lnTo>
                                      <a:pt x="1842" y="86"/>
                                    </a:lnTo>
                                    <a:lnTo>
                                      <a:pt x="1842" y="87"/>
                                    </a:lnTo>
                                    <a:lnTo>
                                      <a:pt x="1843" y="86"/>
                                    </a:lnTo>
                                    <a:lnTo>
                                      <a:pt x="1843" y="88"/>
                                    </a:lnTo>
                                    <a:lnTo>
                                      <a:pt x="1844" y="89"/>
                                    </a:lnTo>
                                    <a:lnTo>
                                      <a:pt x="1844" y="91"/>
                                    </a:lnTo>
                                    <a:lnTo>
                                      <a:pt x="1845" y="91"/>
                                    </a:lnTo>
                                    <a:lnTo>
                                      <a:pt x="1845" y="92"/>
                                    </a:lnTo>
                                    <a:lnTo>
                                      <a:pt x="1846" y="92"/>
                                    </a:lnTo>
                                    <a:lnTo>
                                      <a:pt x="1846" y="93"/>
                                    </a:lnTo>
                                    <a:lnTo>
                                      <a:pt x="1848" y="93"/>
                                    </a:lnTo>
                                    <a:lnTo>
                                      <a:pt x="1849" y="91"/>
                                    </a:lnTo>
                                    <a:lnTo>
                                      <a:pt x="1849" y="93"/>
                                    </a:lnTo>
                                    <a:lnTo>
                                      <a:pt x="1850" y="88"/>
                                    </a:lnTo>
                                    <a:lnTo>
                                      <a:pt x="1850" y="89"/>
                                    </a:lnTo>
                                    <a:lnTo>
                                      <a:pt x="1851" y="88"/>
                                    </a:lnTo>
                                    <a:lnTo>
                                      <a:pt x="1852" y="88"/>
                                    </a:lnTo>
                                    <a:lnTo>
                                      <a:pt x="1853" y="87"/>
                                    </a:lnTo>
                                    <a:lnTo>
                                      <a:pt x="1853" y="88"/>
                                    </a:lnTo>
                                    <a:lnTo>
                                      <a:pt x="1854" y="88"/>
                                    </a:lnTo>
                                    <a:lnTo>
                                      <a:pt x="1854" y="91"/>
                                    </a:lnTo>
                                    <a:lnTo>
                                      <a:pt x="1855" y="92"/>
                                    </a:lnTo>
                                    <a:lnTo>
                                      <a:pt x="1855" y="93"/>
                                    </a:lnTo>
                                    <a:lnTo>
                                      <a:pt x="1857" y="89"/>
                                    </a:lnTo>
                                    <a:lnTo>
                                      <a:pt x="1857" y="92"/>
                                    </a:lnTo>
                                    <a:lnTo>
                                      <a:pt x="1858" y="89"/>
                                    </a:lnTo>
                                    <a:lnTo>
                                      <a:pt x="1859" y="89"/>
                                    </a:lnTo>
                                    <a:lnTo>
                                      <a:pt x="1859" y="91"/>
                                    </a:lnTo>
                                    <a:lnTo>
                                      <a:pt x="1860" y="88"/>
                                    </a:lnTo>
                                    <a:lnTo>
                                      <a:pt x="1860" y="91"/>
                                    </a:lnTo>
                                    <a:lnTo>
                                      <a:pt x="1861" y="87"/>
                                    </a:lnTo>
                                    <a:lnTo>
                                      <a:pt x="1861" y="88"/>
                                    </a:lnTo>
                                    <a:lnTo>
                                      <a:pt x="1862" y="87"/>
                                    </a:lnTo>
                                    <a:lnTo>
                                      <a:pt x="1862" y="88"/>
                                    </a:lnTo>
                                    <a:lnTo>
                                      <a:pt x="1863" y="88"/>
                                    </a:lnTo>
                                    <a:lnTo>
                                      <a:pt x="1864" y="89"/>
                                    </a:lnTo>
                                    <a:lnTo>
                                      <a:pt x="1864" y="91"/>
                                    </a:lnTo>
                                    <a:lnTo>
                                      <a:pt x="1866" y="92"/>
                                    </a:lnTo>
                                    <a:lnTo>
                                      <a:pt x="1866" y="93"/>
                                    </a:lnTo>
                                    <a:lnTo>
                                      <a:pt x="1867" y="92"/>
                                    </a:lnTo>
                                    <a:lnTo>
                                      <a:pt x="1867" y="93"/>
                                    </a:lnTo>
                                    <a:lnTo>
                                      <a:pt x="1868" y="88"/>
                                    </a:lnTo>
                                    <a:lnTo>
                                      <a:pt x="1868" y="91"/>
                                    </a:lnTo>
                                    <a:lnTo>
                                      <a:pt x="1869" y="87"/>
                                    </a:lnTo>
                                    <a:lnTo>
                                      <a:pt x="1869" y="88"/>
                                    </a:lnTo>
                                    <a:lnTo>
                                      <a:pt x="1870" y="87"/>
                                    </a:lnTo>
                                    <a:lnTo>
                                      <a:pt x="1871" y="87"/>
                                    </a:lnTo>
                                    <a:lnTo>
                                      <a:pt x="1872" y="88"/>
                                    </a:lnTo>
                                    <a:lnTo>
                                      <a:pt x="1872" y="89"/>
                                    </a:lnTo>
                                    <a:lnTo>
                                      <a:pt x="1873" y="89"/>
                                    </a:lnTo>
                                    <a:lnTo>
                                      <a:pt x="1873" y="91"/>
                                    </a:lnTo>
                                    <a:lnTo>
                                      <a:pt x="1875" y="89"/>
                                    </a:lnTo>
                                    <a:lnTo>
                                      <a:pt x="1875" y="91"/>
                                    </a:lnTo>
                                    <a:lnTo>
                                      <a:pt x="1876" y="87"/>
                                    </a:lnTo>
                                    <a:lnTo>
                                      <a:pt x="1876" y="88"/>
                                    </a:lnTo>
                                    <a:lnTo>
                                      <a:pt x="1877" y="87"/>
                                    </a:lnTo>
                                    <a:lnTo>
                                      <a:pt x="1877" y="88"/>
                                    </a:lnTo>
                                    <a:lnTo>
                                      <a:pt x="1878" y="89"/>
                                    </a:lnTo>
                                    <a:lnTo>
                                      <a:pt x="1879" y="91"/>
                                    </a:lnTo>
                                    <a:lnTo>
                                      <a:pt x="1880" y="91"/>
                                    </a:lnTo>
                                    <a:lnTo>
                                      <a:pt x="1880" y="92"/>
                                    </a:lnTo>
                                    <a:lnTo>
                                      <a:pt x="1881" y="92"/>
                                    </a:lnTo>
                                    <a:lnTo>
                                      <a:pt x="1882" y="92"/>
                                    </a:lnTo>
                                    <a:lnTo>
                                      <a:pt x="1884" y="92"/>
                                    </a:lnTo>
                                    <a:lnTo>
                                      <a:pt x="1885" y="93"/>
                                    </a:lnTo>
                                    <a:lnTo>
                                      <a:pt x="1886" y="91"/>
                                    </a:lnTo>
                                    <a:lnTo>
                                      <a:pt x="1886" y="92"/>
                                    </a:lnTo>
                                    <a:lnTo>
                                      <a:pt x="1887" y="89"/>
                                    </a:lnTo>
                                    <a:lnTo>
                                      <a:pt x="1888" y="91"/>
                                    </a:lnTo>
                                    <a:lnTo>
                                      <a:pt x="1889" y="89"/>
                                    </a:lnTo>
                                    <a:lnTo>
                                      <a:pt x="1889" y="91"/>
                                    </a:lnTo>
                                    <a:lnTo>
                                      <a:pt x="1890" y="88"/>
                                    </a:lnTo>
                                    <a:lnTo>
                                      <a:pt x="1890" y="89"/>
                                    </a:lnTo>
                                    <a:lnTo>
                                      <a:pt x="1891" y="89"/>
                                    </a:lnTo>
                                    <a:lnTo>
                                      <a:pt x="1891" y="91"/>
                                    </a:lnTo>
                                    <a:lnTo>
                                      <a:pt x="1893" y="92"/>
                                    </a:lnTo>
                                    <a:lnTo>
                                      <a:pt x="1894" y="91"/>
                                    </a:lnTo>
                                    <a:lnTo>
                                      <a:pt x="1894" y="92"/>
                                    </a:lnTo>
                                    <a:lnTo>
                                      <a:pt x="1895" y="87"/>
                                    </a:lnTo>
                                    <a:lnTo>
                                      <a:pt x="1895" y="89"/>
                                    </a:lnTo>
                                    <a:lnTo>
                                      <a:pt x="1896" y="83"/>
                                    </a:lnTo>
                                    <a:lnTo>
                                      <a:pt x="1896" y="86"/>
                                    </a:lnTo>
                                    <a:lnTo>
                                      <a:pt x="1897" y="82"/>
                                    </a:lnTo>
                                    <a:lnTo>
                                      <a:pt x="1897" y="83"/>
                                    </a:lnTo>
                                    <a:lnTo>
                                      <a:pt x="1898" y="82"/>
                                    </a:lnTo>
                                    <a:lnTo>
                                      <a:pt x="1898" y="83"/>
                                    </a:lnTo>
                                    <a:lnTo>
                                      <a:pt x="1899" y="84"/>
                                    </a:lnTo>
                                    <a:lnTo>
                                      <a:pt x="1899" y="85"/>
                                    </a:lnTo>
                                    <a:lnTo>
                                      <a:pt x="1901" y="85"/>
                                    </a:lnTo>
                                    <a:lnTo>
                                      <a:pt x="1902" y="80"/>
                                    </a:lnTo>
                                    <a:lnTo>
                                      <a:pt x="1902" y="84"/>
                                    </a:lnTo>
                                    <a:lnTo>
                                      <a:pt x="1903" y="79"/>
                                    </a:lnTo>
                                    <a:lnTo>
                                      <a:pt x="1904" y="78"/>
                                    </a:lnTo>
                                    <a:lnTo>
                                      <a:pt x="1904" y="79"/>
                                    </a:lnTo>
                                    <a:lnTo>
                                      <a:pt x="1905" y="79"/>
                                    </a:lnTo>
                                    <a:lnTo>
                                      <a:pt x="1906" y="79"/>
                                    </a:lnTo>
                                    <a:lnTo>
                                      <a:pt x="1906" y="80"/>
                                    </a:lnTo>
                                    <a:lnTo>
                                      <a:pt x="1907" y="79"/>
                                    </a:lnTo>
                                    <a:lnTo>
                                      <a:pt x="1908" y="78"/>
                                    </a:lnTo>
                                    <a:lnTo>
                                      <a:pt x="1908" y="79"/>
                                    </a:lnTo>
                                    <a:lnTo>
                                      <a:pt x="1910" y="77"/>
                                    </a:lnTo>
                                    <a:lnTo>
                                      <a:pt x="1910" y="78"/>
                                    </a:lnTo>
                                    <a:lnTo>
                                      <a:pt x="1911" y="75"/>
                                    </a:lnTo>
                                    <a:lnTo>
                                      <a:pt x="1911" y="76"/>
                                    </a:lnTo>
                                    <a:lnTo>
                                      <a:pt x="1912" y="74"/>
                                    </a:lnTo>
                                    <a:lnTo>
                                      <a:pt x="1912" y="75"/>
                                    </a:lnTo>
                                    <a:lnTo>
                                      <a:pt x="1913" y="74"/>
                                    </a:lnTo>
                                    <a:lnTo>
                                      <a:pt x="1914" y="74"/>
                                    </a:lnTo>
                                    <a:lnTo>
                                      <a:pt x="1914" y="75"/>
                                    </a:lnTo>
                                    <a:lnTo>
                                      <a:pt x="1915" y="75"/>
                                    </a:lnTo>
                                    <a:lnTo>
                                      <a:pt x="1916" y="75"/>
                                    </a:lnTo>
                                    <a:lnTo>
                                      <a:pt x="1917" y="75"/>
                                    </a:lnTo>
                                    <a:lnTo>
                                      <a:pt x="1917" y="77"/>
                                    </a:lnTo>
                                    <a:lnTo>
                                      <a:pt x="1919" y="78"/>
                                    </a:lnTo>
                                    <a:lnTo>
                                      <a:pt x="1920" y="75"/>
                                    </a:lnTo>
                                    <a:lnTo>
                                      <a:pt x="1920" y="77"/>
                                    </a:lnTo>
                                    <a:lnTo>
                                      <a:pt x="1921" y="73"/>
                                    </a:lnTo>
                                    <a:lnTo>
                                      <a:pt x="1921" y="74"/>
                                    </a:lnTo>
                                    <a:lnTo>
                                      <a:pt x="1922" y="75"/>
                                    </a:lnTo>
                                    <a:lnTo>
                                      <a:pt x="1922" y="77"/>
                                    </a:lnTo>
                                    <a:lnTo>
                                      <a:pt x="1923" y="78"/>
                                    </a:lnTo>
                                    <a:lnTo>
                                      <a:pt x="1923" y="79"/>
                                    </a:lnTo>
                                    <a:lnTo>
                                      <a:pt x="1924" y="78"/>
                                    </a:lnTo>
                                    <a:lnTo>
                                      <a:pt x="1924" y="79"/>
                                    </a:lnTo>
                                    <a:lnTo>
                                      <a:pt x="1925" y="76"/>
                                    </a:lnTo>
                                    <a:lnTo>
                                      <a:pt x="1925" y="77"/>
                                    </a:lnTo>
                                    <a:lnTo>
                                      <a:pt x="1926" y="76"/>
                                    </a:lnTo>
                                    <a:lnTo>
                                      <a:pt x="1928" y="76"/>
                                    </a:lnTo>
                                    <a:lnTo>
                                      <a:pt x="1929" y="75"/>
                                    </a:lnTo>
                                    <a:lnTo>
                                      <a:pt x="1930" y="74"/>
                                    </a:lnTo>
                                    <a:lnTo>
                                      <a:pt x="1931" y="73"/>
                                    </a:lnTo>
                                    <a:lnTo>
                                      <a:pt x="1931" y="74"/>
                                    </a:lnTo>
                                    <a:lnTo>
                                      <a:pt x="1932" y="73"/>
                                    </a:lnTo>
                                    <a:lnTo>
                                      <a:pt x="1932" y="74"/>
                                    </a:lnTo>
                                    <a:lnTo>
                                      <a:pt x="1933" y="74"/>
                                    </a:lnTo>
                                    <a:lnTo>
                                      <a:pt x="1933" y="76"/>
                                    </a:lnTo>
                                    <a:lnTo>
                                      <a:pt x="1934" y="77"/>
                                    </a:lnTo>
                                    <a:lnTo>
                                      <a:pt x="1934" y="78"/>
                                    </a:lnTo>
                                    <a:lnTo>
                                      <a:pt x="1935" y="77"/>
                                    </a:lnTo>
                                    <a:lnTo>
                                      <a:pt x="1935" y="78"/>
                                    </a:lnTo>
                                    <a:lnTo>
                                      <a:pt x="1937" y="76"/>
                                    </a:lnTo>
                                    <a:lnTo>
                                      <a:pt x="1937" y="77"/>
                                    </a:lnTo>
                                    <a:lnTo>
                                      <a:pt x="1938" y="76"/>
                                    </a:lnTo>
                                    <a:lnTo>
                                      <a:pt x="1939" y="76"/>
                                    </a:lnTo>
                                    <a:lnTo>
                                      <a:pt x="1939" y="77"/>
                                    </a:lnTo>
                                    <a:lnTo>
                                      <a:pt x="1940" y="77"/>
                                    </a:lnTo>
                                    <a:lnTo>
                                      <a:pt x="1941" y="76"/>
                                    </a:lnTo>
                                    <a:lnTo>
                                      <a:pt x="1942" y="75"/>
                                    </a:lnTo>
                                    <a:lnTo>
                                      <a:pt x="1942" y="76"/>
                                    </a:lnTo>
                                    <a:lnTo>
                                      <a:pt x="1943" y="76"/>
                                    </a:lnTo>
                                    <a:lnTo>
                                      <a:pt x="1943" y="78"/>
                                    </a:lnTo>
                                    <a:lnTo>
                                      <a:pt x="1945" y="78"/>
                                    </a:lnTo>
                                    <a:lnTo>
                                      <a:pt x="1946" y="78"/>
                                    </a:lnTo>
                                    <a:lnTo>
                                      <a:pt x="1947" y="78"/>
                                    </a:lnTo>
                                  </a:path>
                                </a:pathLst>
                              </a:custGeom>
                              <a:noFill/>
                              <a:ln w="1588">
                                <a:solidFill>
                                  <a:srgbClr val="00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33" name="Freeform 33"/>
                            <wps:cNvSpPr>
                              <a:spLocks/>
                            </wps:cNvSpPr>
                            <wps:spPr bwMode="auto">
                              <a:xfrm>
                                <a:off x="275660" y="1739457"/>
                                <a:ext cx="3090863" cy="89927"/>
                              </a:xfrm>
                              <a:custGeom>
                                <a:avLst/>
                                <a:gdLst>
                                  <a:gd name="T0" fmla="*/ 29 w 1947"/>
                                  <a:gd name="T1" fmla="*/ 17 h 36"/>
                                  <a:gd name="T2" fmla="*/ 59 w 1947"/>
                                  <a:gd name="T3" fmla="*/ 17 h 36"/>
                                  <a:gd name="T4" fmla="*/ 92 w 1947"/>
                                  <a:gd name="T5" fmla="*/ 16 h 36"/>
                                  <a:gd name="T6" fmla="*/ 124 w 1947"/>
                                  <a:gd name="T7" fmla="*/ 19 h 36"/>
                                  <a:gd name="T8" fmla="*/ 156 w 1947"/>
                                  <a:gd name="T9" fmla="*/ 19 h 36"/>
                                  <a:gd name="T10" fmla="*/ 186 w 1947"/>
                                  <a:gd name="T11" fmla="*/ 23 h 36"/>
                                  <a:gd name="T12" fmla="*/ 214 w 1947"/>
                                  <a:gd name="T13" fmla="*/ 18 h 36"/>
                                  <a:gd name="T14" fmla="*/ 247 w 1947"/>
                                  <a:gd name="T15" fmla="*/ 14 h 36"/>
                                  <a:gd name="T16" fmla="*/ 276 w 1947"/>
                                  <a:gd name="T17" fmla="*/ 10 h 36"/>
                                  <a:gd name="T18" fmla="*/ 306 w 1947"/>
                                  <a:gd name="T19" fmla="*/ 18 h 36"/>
                                  <a:gd name="T20" fmla="*/ 336 w 1947"/>
                                  <a:gd name="T21" fmla="*/ 16 h 36"/>
                                  <a:gd name="T22" fmla="*/ 364 w 1947"/>
                                  <a:gd name="T23" fmla="*/ 19 h 36"/>
                                  <a:gd name="T24" fmla="*/ 394 w 1947"/>
                                  <a:gd name="T25" fmla="*/ 23 h 36"/>
                                  <a:gd name="T26" fmla="*/ 421 w 1947"/>
                                  <a:gd name="T27" fmla="*/ 19 h 36"/>
                                  <a:gd name="T28" fmla="*/ 449 w 1947"/>
                                  <a:gd name="T29" fmla="*/ 30 h 36"/>
                                  <a:gd name="T30" fmla="*/ 479 w 1947"/>
                                  <a:gd name="T31" fmla="*/ 26 h 36"/>
                                  <a:gd name="T32" fmla="*/ 510 w 1947"/>
                                  <a:gd name="T33" fmla="*/ 18 h 36"/>
                                  <a:gd name="T34" fmla="*/ 541 w 1947"/>
                                  <a:gd name="T35" fmla="*/ 22 h 36"/>
                                  <a:gd name="T36" fmla="*/ 571 w 1947"/>
                                  <a:gd name="T37" fmla="*/ 23 h 36"/>
                                  <a:gd name="T38" fmla="*/ 599 w 1947"/>
                                  <a:gd name="T39" fmla="*/ 16 h 36"/>
                                  <a:gd name="T40" fmla="*/ 632 w 1947"/>
                                  <a:gd name="T41" fmla="*/ 17 h 36"/>
                                  <a:gd name="T42" fmla="*/ 660 w 1947"/>
                                  <a:gd name="T43" fmla="*/ 18 h 36"/>
                                  <a:gd name="T44" fmla="*/ 689 w 1947"/>
                                  <a:gd name="T45" fmla="*/ 16 h 36"/>
                                  <a:gd name="T46" fmla="*/ 722 w 1947"/>
                                  <a:gd name="T47" fmla="*/ 18 h 36"/>
                                  <a:gd name="T48" fmla="*/ 751 w 1947"/>
                                  <a:gd name="T49" fmla="*/ 17 h 36"/>
                                  <a:gd name="T50" fmla="*/ 779 w 1947"/>
                                  <a:gd name="T51" fmla="*/ 6 h 36"/>
                                  <a:gd name="T52" fmla="*/ 813 w 1947"/>
                                  <a:gd name="T53" fmla="*/ 4 h 36"/>
                                  <a:gd name="T54" fmla="*/ 845 w 1947"/>
                                  <a:gd name="T55" fmla="*/ 4 h 36"/>
                                  <a:gd name="T56" fmla="*/ 872 w 1947"/>
                                  <a:gd name="T57" fmla="*/ 6 h 36"/>
                                  <a:gd name="T58" fmla="*/ 900 w 1947"/>
                                  <a:gd name="T59" fmla="*/ 9 h 36"/>
                                  <a:gd name="T60" fmla="*/ 929 w 1947"/>
                                  <a:gd name="T61" fmla="*/ 22 h 36"/>
                                  <a:gd name="T62" fmla="*/ 960 w 1947"/>
                                  <a:gd name="T63" fmla="*/ 18 h 36"/>
                                  <a:gd name="T64" fmla="*/ 989 w 1947"/>
                                  <a:gd name="T65" fmla="*/ 21 h 36"/>
                                  <a:gd name="T66" fmla="*/ 1018 w 1947"/>
                                  <a:gd name="T67" fmla="*/ 9 h 36"/>
                                  <a:gd name="T68" fmla="*/ 1049 w 1947"/>
                                  <a:gd name="T69" fmla="*/ 8 h 36"/>
                                  <a:gd name="T70" fmla="*/ 1078 w 1947"/>
                                  <a:gd name="T71" fmla="*/ 11 h 36"/>
                                  <a:gd name="T72" fmla="*/ 1108 w 1947"/>
                                  <a:gd name="T73" fmla="*/ 7 h 36"/>
                                  <a:gd name="T74" fmla="*/ 1137 w 1947"/>
                                  <a:gd name="T75" fmla="*/ 9 h 36"/>
                                  <a:gd name="T76" fmla="*/ 1165 w 1947"/>
                                  <a:gd name="T77" fmla="*/ 16 h 36"/>
                                  <a:gd name="T78" fmla="*/ 1194 w 1947"/>
                                  <a:gd name="T79" fmla="*/ 24 h 36"/>
                                  <a:gd name="T80" fmla="*/ 1228 w 1947"/>
                                  <a:gd name="T81" fmla="*/ 30 h 36"/>
                                  <a:gd name="T82" fmla="*/ 1265 w 1947"/>
                                  <a:gd name="T83" fmla="*/ 34 h 36"/>
                                  <a:gd name="T84" fmla="*/ 1297 w 1947"/>
                                  <a:gd name="T85" fmla="*/ 34 h 36"/>
                                  <a:gd name="T86" fmla="*/ 1331 w 1947"/>
                                  <a:gd name="T87" fmla="*/ 28 h 36"/>
                                  <a:gd name="T88" fmla="*/ 1361 w 1947"/>
                                  <a:gd name="T89" fmla="*/ 26 h 36"/>
                                  <a:gd name="T90" fmla="*/ 1394 w 1947"/>
                                  <a:gd name="T91" fmla="*/ 30 h 36"/>
                                  <a:gd name="T92" fmla="*/ 1427 w 1947"/>
                                  <a:gd name="T93" fmla="*/ 30 h 36"/>
                                  <a:gd name="T94" fmla="*/ 1458 w 1947"/>
                                  <a:gd name="T95" fmla="*/ 34 h 36"/>
                                  <a:gd name="T96" fmla="*/ 1493 w 1947"/>
                                  <a:gd name="T97" fmla="*/ 32 h 36"/>
                                  <a:gd name="T98" fmla="*/ 1526 w 1947"/>
                                  <a:gd name="T99" fmla="*/ 30 h 36"/>
                                  <a:gd name="T100" fmla="*/ 1562 w 1947"/>
                                  <a:gd name="T101" fmla="*/ 32 h 36"/>
                                  <a:gd name="T102" fmla="*/ 1600 w 1947"/>
                                  <a:gd name="T103" fmla="*/ 30 h 36"/>
                                  <a:gd name="T104" fmla="*/ 1631 w 1947"/>
                                  <a:gd name="T105" fmla="*/ 28 h 36"/>
                                  <a:gd name="T106" fmla="*/ 1661 w 1947"/>
                                  <a:gd name="T107" fmla="*/ 32 h 36"/>
                                  <a:gd name="T108" fmla="*/ 1696 w 1947"/>
                                  <a:gd name="T109" fmla="*/ 30 h 36"/>
                                  <a:gd name="T110" fmla="*/ 1728 w 1947"/>
                                  <a:gd name="T111" fmla="*/ 32 h 36"/>
                                  <a:gd name="T112" fmla="*/ 1758 w 1947"/>
                                  <a:gd name="T113" fmla="*/ 23 h 36"/>
                                  <a:gd name="T114" fmla="*/ 1792 w 1947"/>
                                  <a:gd name="T115" fmla="*/ 18 h 36"/>
                                  <a:gd name="T116" fmla="*/ 1822 w 1947"/>
                                  <a:gd name="T117" fmla="*/ 18 h 36"/>
                                  <a:gd name="T118" fmla="*/ 1850 w 1947"/>
                                  <a:gd name="T119" fmla="*/ 21 h 36"/>
                                  <a:gd name="T120" fmla="*/ 1878 w 1947"/>
                                  <a:gd name="T121" fmla="*/ 21 h 36"/>
                                  <a:gd name="T122" fmla="*/ 1911 w 1947"/>
                                  <a:gd name="T123" fmla="*/ 25 h 36"/>
                                  <a:gd name="T124" fmla="*/ 1941 w 1947"/>
                                  <a:gd name="T125" fmla="*/ 28 h 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947" h="36">
                                    <a:moveTo>
                                      <a:pt x="0" y="16"/>
                                    </a:moveTo>
                                    <a:lnTo>
                                      <a:pt x="0" y="16"/>
                                    </a:lnTo>
                                    <a:lnTo>
                                      <a:pt x="0" y="18"/>
                                    </a:lnTo>
                                    <a:lnTo>
                                      <a:pt x="1" y="16"/>
                                    </a:lnTo>
                                    <a:lnTo>
                                      <a:pt x="1" y="17"/>
                                    </a:lnTo>
                                    <a:lnTo>
                                      <a:pt x="2" y="16"/>
                                    </a:lnTo>
                                    <a:lnTo>
                                      <a:pt x="2" y="18"/>
                                    </a:lnTo>
                                    <a:lnTo>
                                      <a:pt x="3" y="16"/>
                                    </a:lnTo>
                                    <a:lnTo>
                                      <a:pt x="3" y="17"/>
                                    </a:lnTo>
                                    <a:lnTo>
                                      <a:pt x="4" y="16"/>
                                    </a:lnTo>
                                    <a:lnTo>
                                      <a:pt x="4" y="17"/>
                                    </a:lnTo>
                                    <a:lnTo>
                                      <a:pt x="5" y="16"/>
                                    </a:lnTo>
                                    <a:lnTo>
                                      <a:pt x="5" y="17"/>
                                    </a:lnTo>
                                    <a:lnTo>
                                      <a:pt x="7" y="16"/>
                                    </a:lnTo>
                                    <a:lnTo>
                                      <a:pt x="8" y="16"/>
                                    </a:lnTo>
                                    <a:lnTo>
                                      <a:pt x="9" y="16"/>
                                    </a:lnTo>
                                    <a:lnTo>
                                      <a:pt x="9" y="17"/>
                                    </a:lnTo>
                                    <a:lnTo>
                                      <a:pt x="10" y="17"/>
                                    </a:lnTo>
                                    <a:lnTo>
                                      <a:pt x="10" y="18"/>
                                    </a:lnTo>
                                    <a:lnTo>
                                      <a:pt x="11" y="16"/>
                                    </a:lnTo>
                                    <a:lnTo>
                                      <a:pt x="12" y="16"/>
                                    </a:lnTo>
                                    <a:lnTo>
                                      <a:pt x="13" y="16"/>
                                    </a:lnTo>
                                    <a:lnTo>
                                      <a:pt x="13" y="17"/>
                                    </a:lnTo>
                                    <a:lnTo>
                                      <a:pt x="15" y="16"/>
                                    </a:lnTo>
                                    <a:lnTo>
                                      <a:pt x="15" y="18"/>
                                    </a:lnTo>
                                    <a:lnTo>
                                      <a:pt x="16" y="16"/>
                                    </a:lnTo>
                                    <a:lnTo>
                                      <a:pt x="16" y="17"/>
                                    </a:lnTo>
                                    <a:lnTo>
                                      <a:pt x="17" y="16"/>
                                    </a:lnTo>
                                    <a:lnTo>
                                      <a:pt x="18" y="16"/>
                                    </a:lnTo>
                                    <a:lnTo>
                                      <a:pt x="19" y="16"/>
                                    </a:lnTo>
                                    <a:lnTo>
                                      <a:pt x="20" y="16"/>
                                    </a:lnTo>
                                    <a:lnTo>
                                      <a:pt x="20" y="17"/>
                                    </a:lnTo>
                                    <a:lnTo>
                                      <a:pt x="21" y="16"/>
                                    </a:lnTo>
                                    <a:lnTo>
                                      <a:pt x="21" y="18"/>
                                    </a:lnTo>
                                    <a:lnTo>
                                      <a:pt x="22" y="16"/>
                                    </a:lnTo>
                                    <a:lnTo>
                                      <a:pt x="22" y="17"/>
                                    </a:lnTo>
                                    <a:lnTo>
                                      <a:pt x="24" y="16"/>
                                    </a:lnTo>
                                    <a:lnTo>
                                      <a:pt x="24" y="17"/>
                                    </a:lnTo>
                                    <a:lnTo>
                                      <a:pt x="25" y="16"/>
                                    </a:lnTo>
                                    <a:lnTo>
                                      <a:pt x="25" y="18"/>
                                    </a:lnTo>
                                    <a:lnTo>
                                      <a:pt x="26" y="18"/>
                                    </a:lnTo>
                                    <a:lnTo>
                                      <a:pt x="27" y="18"/>
                                    </a:lnTo>
                                    <a:lnTo>
                                      <a:pt x="28" y="17"/>
                                    </a:lnTo>
                                    <a:lnTo>
                                      <a:pt x="28" y="18"/>
                                    </a:lnTo>
                                    <a:lnTo>
                                      <a:pt x="29" y="17"/>
                                    </a:lnTo>
                                    <a:lnTo>
                                      <a:pt x="29" y="18"/>
                                    </a:lnTo>
                                    <a:lnTo>
                                      <a:pt x="30" y="18"/>
                                    </a:lnTo>
                                    <a:lnTo>
                                      <a:pt x="30" y="19"/>
                                    </a:lnTo>
                                    <a:lnTo>
                                      <a:pt x="31" y="17"/>
                                    </a:lnTo>
                                    <a:lnTo>
                                      <a:pt x="31" y="19"/>
                                    </a:lnTo>
                                    <a:lnTo>
                                      <a:pt x="33" y="18"/>
                                    </a:lnTo>
                                    <a:lnTo>
                                      <a:pt x="34" y="18"/>
                                    </a:lnTo>
                                    <a:lnTo>
                                      <a:pt x="34" y="21"/>
                                    </a:lnTo>
                                    <a:lnTo>
                                      <a:pt x="35" y="18"/>
                                    </a:lnTo>
                                    <a:lnTo>
                                      <a:pt x="36" y="17"/>
                                    </a:lnTo>
                                    <a:lnTo>
                                      <a:pt x="36" y="18"/>
                                    </a:lnTo>
                                    <a:lnTo>
                                      <a:pt x="37" y="18"/>
                                    </a:lnTo>
                                    <a:lnTo>
                                      <a:pt x="38" y="18"/>
                                    </a:lnTo>
                                    <a:lnTo>
                                      <a:pt x="38" y="21"/>
                                    </a:lnTo>
                                    <a:lnTo>
                                      <a:pt x="39" y="18"/>
                                    </a:lnTo>
                                    <a:lnTo>
                                      <a:pt x="40" y="18"/>
                                    </a:lnTo>
                                    <a:lnTo>
                                      <a:pt x="40" y="19"/>
                                    </a:lnTo>
                                    <a:lnTo>
                                      <a:pt x="42" y="18"/>
                                    </a:lnTo>
                                    <a:lnTo>
                                      <a:pt x="42" y="19"/>
                                    </a:lnTo>
                                    <a:lnTo>
                                      <a:pt x="43" y="18"/>
                                    </a:lnTo>
                                    <a:lnTo>
                                      <a:pt x="43" y="19"/>
                                    </a:lnTo>
                                    <a:lnTo>
                                      <a:pt x="44" y="18"/>
                                    </a:lnTo>
                                    <a:lnTo>
                                      <a:pt x="44" y="19"/>
                                    </a:lnTo>
                                    <a:lnTo>
                                      <a:pt x="45" y="18"/>
                                    </a:lnTo>
                                    <a:lnTo>
                                      <a:pt x="45" y="19"/>
                                    </a:lnTo>
                                    <a:lnTo>
                                      <a:pt x="46" y="18"/>
                                    </a:lnTo>
                                    <a:lnTo>
                                      <a:pt x="46" y="21"/>
                                    </a:lnTo>
                                    <a:lnTo>
                                      <a:pt x="47" y="17"/>
                                    </a:lnTo>
                                    <a:lnTo>
                                      <a:pt x="47" y="18"/>
                                    </a:lnTo>
                                    <a:lnTo>
                                      <a:pt x="48" y="18"/>
                                    </a:lnTo>
                                    <a:lnTo>
                                      <a:pt x="49" y="18"/>
                                    </a:lnTo>
                                    <a:lnTo>
                                      <a:pt x="49" y="19"/>
                                    </a:lnTo>
                                    <a:lnTo>
                                      <a:pt x="51" y="18"/>
                                    </a:lnTo>
                                    <a:lnTo>
                                      <a:pt x="51" y="19"/>
                                    </a:lnTo>
                                    <a:lnTo>
                                      <a:pt x="52" y="17"/>
                                    </a:lnTo>
                                    <a:lnTo>
                                      <a:pt x="52" y="19"/>
                                    </a:lnTo>
                                    <a:lnTo>
                                      <a:pt x="53" y="18"/>
                                    </a:lnTo>
                                    <a:lnTo>
                                      <a:pt x="54" y="17"/>
                                    </a:lnTo>
                                    <a:lnTo>
                                      <a:pt x="54" y="19"/>
                                    </a:lnTo>
                                    <a:lnTo>
                                      <a:pt x="55" y="17"/>
                                    </a:lnTo>
                                    <a:lnTo>
                                      <a:pt x="55" y="18"/>
                                    </a:lnTo>
                                    <a:lnTo>
                                      <a:pt x="56" y="17"/>
                                    </a:lnTo>
                                    <a:lnTo>
                                      <a:pt x="56" y="21"/>
                                    </a:lnTo>
                                    <a:lnTo>
                                      <a:pt x="57" y="18"/>
                                    </a:lnTo>
                                    <a:lnTo>
                                      <a:pt x="59" y="17"/>
                                    </a:lnTo>
                                    <a:lnTo>
                                      <a:pt x="59" y="18"/>
                                    </a:lnTo>
                                    <a:lnTo>
                                      <a:pt x="60" y="16"/>
                                    </a:lnTo>
                                    <a:lnTo>
                                      <a:pt x="61" y="16"/>
                                    </a:lnTo>
                                    <a:lnTo>
                                      <a:pt x="62" y="14"/>
                                    </a:lnTo>
                                    <a:lnTo>
                                      <a:pt x="62" y="16"/>
                                    </a:lnTo>
                                    <a:lnTo>
                                      <a:pt x="63" y="16"/>
                                    </a:lnTo>
                                    <a:lnTo>
                                      <a:pt x="64" y="14"/>
                                    </a:lnTo>
                                    <a:lnTo>
                                      <a:pt x="64" y="16"/>
                                    </a:lnTo>
                                    <a:lnTo>
                                      <a:pt x="65" y="14"/>
                                    </a:lnTo>
                                    <a:lnTo>
                                      <a:pt x="65" y="16"/>
                                    </a:lnTo>
                                    <a:lnTo>
                                      <a:pt x="66" y="14"/>
                                    </a:lnTo>
                                    <a:lnTo>
                                      <a:pt x="68" y="14"/>
                                    </a:lnTo>
                                    <a:lnTo>
                                      <a:pt x="68" y="16"/>
                                    </a:lnTo>
                                    <a:lnTo>
                                      <a:pt x="69" y="14"/>
                                    </a:lnTo>
                                    <a:lnTo>
                                      <a:pt x="70" y="13"/>
                                    </a:lnTo>
                                    <a:lnTo>
                                      <a:pt x="71" y="13"/>
                                    </a:lnTo>
                                    <a:lnTo>
                                      <a:pt x="71" y="14"/>
                                    </a:lnTo>
                                    <a:lnTo>
                                      <a:pt x="72" y="14"/>
                                    </a:lnTo>
                                    <a:lnTo>
                                      <a:pt x="73" y="13"/>
                                    </a:lnTo>
                                    <a:lnTo>
                                      <a:pt x="73" y="14"/>
                                    </a:lnTo>
                                    <a:lnTo>
                                      <a:pt x="74" y="11"/>
                                    </a:lnTo>
                                    <a:lnTo>
                                      <a:pt x="74" y="13"/>
                                    </a:lnTo>
                                    <a:lnTo>
                                      <a:pt x="75" y="11"/>
                                    </a:lnTo>
                                    <a:lnTo>
                                      <a:pt x="75" y="13"/>
                                    </a:lnTo>
                                    <a:lnTo>
                                      <a:pt x="77" y="10"/>
                                    </a:lnTo>
                                    <a:lnTo>
                                      <a:pt x="77" y="11"/>
                                    </a:lnTo>
                                    <a:lnTo>
                                      <a:pt x="78" y="10"/>
                                    </a:lnTo>
                                    <a:lnTo>
                                      <a:pt x="78" y="11"/>
                                    </a:lnTo>
                                    <a:lnTo>
                                      <a:pt x="79" y="11"/>
                                    </a:lnTo>
                                    <a:lnTo>
                                      <a:pt x="80" y="13"/>
                                    </a:lnTo>
                                    <a:lnTo>
                                      <a:pt x="81" y="11"/>
                                    </a:lnTo>
                                    <a:lnTo>
                                      <a:pt x="82" y="13"/>
                                    </a:lnTo>
                                    <a:lnTo>
                                      <a:pt x="83" y="13"/>
                                    </a:lnTo>
                                    <a:lnTo>
                                      <a:pt x="84" y="13"/>
                                    </a:lnTo>
                                    <a:lnTo>
                                      <a:pt x="84" y="14"/>
                                    </a:lnTo>
                                    <a:lnTo>
                                      <a:pt x="86" y="14"/>
                                    </a:lnTo>
                                    <a:lnTo>
                                      <a:pt x="87" y="13"/>
                                    </a:lnTo>
                                    <a:lnTo>
                                      <a:pt x="87" y="14"/>
                                    </a:lnTo>
                                    <a:lnTo>
                                      <a:pt x="88" y="14"/>
                                    </a:lnTo>
                                    <a:lnTo>
                                      <a:pt x="89" y="14"/>
                                    </a:lnTo>
                                    <a:lnTo>
                                      <a:pt x="89" y="16"/>
                                    </a:lnTo>
                                    <a:lnTo>
                                      <a:pt x="90" y="14"/>
                                    </a:lnTo>
                                    <a:lnTo>
                                      <a:pt x="90" y="16"/>
                                    </a:lnTo>
                                    <a:lnTo>
                                      <a:pt x="91" y="16"/>
                                    </a:lnTo>
                                    <a:lnTo>
                                      <a:pt x="92" y="16"/>
                                    </a:lnTo>
                                    <a:lnTo>
                                      <a:pt x="93" y="16"/>
                                    </a:lnTo>
                                    <a:lnTo>
                                      <a:pt x="95" y="16"/>
                                    </a:lnTo>
                                    <a:lnTo>
                                      <a:pt x="95" y="17"/>
                                    </a:lnTo>
                                    <a:lnTo>
                                      <a:pt x="96" y="16"/>
                                    </a:lnTo>
                                    <a:lnTo>
                                      <a:pt x="96" y="17"/>
                                    </a:lnTo>
                                    <a:lnTo>
                                      <a:pt x="97" y="16"/>
                                    </a:lnTo>
                                    <a:lnTo>
                                      <a:pt x="97" y="17"/>
                                    </a:lnTo>
                                    <a:lnTo>
                                      <a:pt x="98" y="18"/>
                                    </a:lnTo>
                                    <a:lnTo>
                                      <a:pt x="99" y="17"/>
                                    </a:lnTo>
                                    <a:lnTo>
                                      <a:pt x="99" y="18"/>
                                    </a:lnTo>
                                    <a:lnTo>
                                      <a:pt x="100" y="18"/>
                                    </a:lnTo>
                                    <a:lnTo>
                                      <a:pt x="101" y="18"/>
                                    </a:lnTo>
                                    <a:lnTo>
                                      <a:pt x="103" y="18"/>
                                    </a:lnTo>
                                    <a:lnTo>
                                      <a:pt x="104" y="19"/>
                                    </a:lnTo>
                                    <a:lnTo>
                                      <a:pt x="104" y="21"/>
                                    </a:lnTo>
                                    <a:lnTo>
                                      <a:pt x="105" y="18"/>
                                    </a:lnTo>
                                    <a:lnTo>
                                      <a:pt x="105" y="19"/>
                                    </a:lnTo>
                                    <a:lnTo>
                                      <a:pt x="106" y="18"/>
                                    </a:lnTo>
                                    <a:lnTo>
                                      <a:pt x="106" y="19"/>
                                    </a:lnTo>
                                    <a:lnTo>
                                      <a:pt x="107" y="19"/>
                                    </a:lnTo>
                                    <a:lnTo>
                                      <a:pt x="107" y="21"/>
                                    </a:lnTo>
                                    <a:lnTo>
                                      <a:pt x="108" y="21"/>
                                    </a:lnTo>
                                    <a:lnTo>
                                      <a:pt x="108" y="22"/>
                                    </a:lnTo>
                                    <a:lnTo>
                                      <a:pt x="109" y="19"/>
                                    </a:lnTo>
                                    <a:lnTo>
                                      <a:pt x="109" y="22"/>
                                    </a:lnTo>
                                    <a:lnTo>
                                      <a:pt x="110" y="22"/>
                                    </a:lnTo>
                                    <a:lnTo>
                                      <a:pt x="112" y="21"/>
                                    </a:lnTo>
                                    <a:lnTo>
                                      <a:pt x="112" y="22"/>
                                    </a:lnTo>
                                    <a:lnTo>
                                      <a:pt x="113" y="22"/>
                                    </a:lnTo>
                                    <a:lnTo>
                                      <a:pt x="114" y="22"/>
                                    </a:lnTo>
                                    <a:lnTo>
                                      <a:pt x="115" y="22"/>
                                    </a:lnTo>
                                    <a:lnTo>
                                      <a:pt x="116" y="21"/>
                                    </a:lnTo>
                                    <a:lnTo>
                                      <a:pt x="116" y="22"/>
                                    </a:lnTo>
                                    <a:lnTo>
                                      <a:pt x="117" y="21"/>
                                    </a:lnTo>
                                    <a:lnTo>
                                      <a:pt x="117" y="22"/>
                                    </a:lnTo>
                                    <a:lnTo>
                                      <a:pt x="118" y="21"/>
                                    </a:lnTo>
                                    <a:lnTo>
                                      <a:pt x="119" y="21"/>
                                    </a:lnTo>
                                    <a:lnTo>
                                      <a:pt x="119" y="22"/>
                                    </a:lnTo>
                                    <a:lnTo>
                                      <a:pt x="121" y="21"/>
                                    </a:lnTo>
                                    <a:lnTo>
                                      <a:pt x="121" y="22"/>
                                    </a:lnTo>
                                    <a:lnTo>
                                      <a:pt x="122" y="21"/>
                                    </a:lnTo>
                                    <a:lnTo>
                                      <a:pt x="122" y="23"/>
                                    </a:lnTo>
                                    <a:lnTo>
                                      <a:pt x="123" y="22"/>
                                    </a:lnTo>
                                    <a:lnTo>
                                      <a:pt x="123" y="23"/>
                                    </a:lnTo>
                                    <a:lnTo>
                                      <a:pt x="124" y="19"/>
                                    </a:lnTo>
                                    <a:lnTo>
                                      <a:pt x="124" y="22"/>
                                    </a:lnTo>
                                    <a:lnTo>
                                      <a:pt x="125" y="21"/>
                                    </a:lnTo>
                                    <a:lnTo>
                                      <a:pt x="126" y="21"/>
                                    </a:lnTo>
                                    <a:lnTo>
                                      <a:pt x="126" y="22"/>
                                    </a:lnTo>
                                    <a:lnTo>
                                      <a:pt x="127" y="21"/>
                                    </a:lnTo>
                                    <a:lnTo>
                                      <a:pt x="127" y="22"/>
                                    </a:lnTo>
                                    <a:lnTo>
                                      <a:pt x="128" y="21"/>
                                    </a:lnTo>
                                    <a:lnTo>
                                      <a:pt x="128" y="23"/>
                                    </a:lnTo>
                                    <a:lnTo>
                                      <a:pt x="130" y="18"/>
                                    </a:lnTo>
                                    <a:lnTo>
                                      <a:pt x="130" y="21"/>
                                    </a:lnTo>
                                    <a:lnTo>
                                      <a:pt x="131" y="18"/>
                                    </a:lnTo>
                                    <a:lnTo>
                                      <a:pt x="131" y="21"/>
                                    </a:lnTo>
                                    <a:lnTo>
                                      <a:pt x="132" y="18"/>
                                    </a:lnTo>
                                    <a:lnTo>
                                      <a:pt x="133" y="17"/>
                                    </a:lnTo>
                                    <a:lnTo>
                                      <a:pt x="133" y="18"/>
                                    </a:lnTo>
                                    <a:lnTo>
                                      <a:pt x="134" y="18"/>
                                    </a:lnTo>
                                    <a:lnTo>
                                      <a:pt x="135" y="17"/>
                                    </a:lnTo>
                                    <a:lnTo>
                                      <a:pt x="135" y="18"/>
                                    </a:lnTo>
                                    <a:lnTo>
                                      <a:pt x="136" y="18"/>
                                    </a:lnTo>
                                    <a:lnTo>
                                      <a:pt x="137" y="17"/>
                                    </a:lnTo>
                                    <a:lnTo>
                                      <a:pt x="137" y="18"/>
                                    </a:lnTo>
                                    <a:lnTo>
                                      <a:pt x="139" y="16"/>
                                    </a:lnTo>
                                    <a:lnTo>
                                      <a:pt x="139" y="18"/>
                                    </a:lnTo>
                                    <a:lnTo>
                                      <a:pt x="140" y="18"/>
                                    </a:lnTo>
                                    <a:lnTo>
                                      <a:pt x="141" y="18"/>
                                    </a:lnTo>
                                    <a:lnTo>
                                      <a:pt x="142" y="17"/>
                                    </a:lnTo>
                                    <a:lnTo>
                                      <a:pt x="142" y="18"/>
                                    </a:lnTo>
                                    <a:lnTo>
                                      <a:pt x="143" y="18"/>
                                    </a:lnTo>
                                    <a:lnTo>
                                      <a:pt x="144" y="17"/>
                                    </a:lnTo>
                                    <a:lnTo>
                                      <a:pt x="145" y="16"/>
                                    </a:lnTo>
                                    <a:lnTo>
                                      <a:pt x="145" y="18"/>
                                    </a:lnTo>
                                    <a:lnTo>
                                      <a:pt x="146" y="16"/>
                                    </a:lnTo>
                                    <a:lnTo>
                                      <a:pt x="146" y="17"/>
                                    </a:lnTo>
                                    <a:lnTo>
                                      <a:pt x="148" y="18"/>
                                    </a:lnTo>
                                    <a:lnTo>
                                      <a:pt x="149" y="16"/>
                                    </a:lnTo>
                                    <a:lnTo>
                                      <a:pt x="149" y="18"/>
                                    </a:lnTo>
                                    <a:lnTo>
                                      <a:pt x="150" y="18"/>
                                    </a:lnTo>
                                    <a:lnTo>
                                      <a:pt x="150" y="19"/>
                                    </a:lnTo>
                                    <a:lnTo>
                                      <a:pt x="151" y="18"/>
                                    </a:lnTo>
                                    <a:lnTo>
                                      <a:pt x="152" y="18"/>
                                    </a:lnTo>
                                    <a:lnTo>
                                      <a:pt x="152" y="19"/>
                                    </a:lnTo>
                                    <a:lnTo>
                                      <a:pt x="153" y="19"/>
                                    </a:lnTo>
                                    <a:lnTo>
                                      <a:pt x="154" y="18"/>
                                    </a:lnTo>
                                    <a:lnTo>
                                      <a:pt x="156" y="18"/>
                                    </a:lnTo>
                                    <a:lnTo>
                                      <a:pt x="156" y="19"/>
                                    </a:lnTo>
                                    <a:lnTo>
                                      <a:pt x="157" y="18"/>
                                    </a:lnTo>
                                    <a:lnTo>
                                      <a:pt x="158" y="18"/>
                                    </a:lnTo>
                                    <a:lnTo>
                                      <a:pt x="158" y="19"/>
                                    </a:lnTo>
                                    <a:lnTo>
                                      <a:pt x="159" y="18"/>
                                    </a:lnTo>
                                    <a:lnTo>
                                      <a:pt x="159" y="19"/>
                                    </a:lnTo>
                                    <a:lnTo>
                                      <a:pt x="160" y="18"/>
                                    </a:lnTo>
                                    <a:lnTo>
                                      <a:pt x="160" y="21"/>
                                    </a:lnTo>
                                    <a:lnTo>
                                      <a:pt x="161" y="18"/>
                                    </a:lnTo>
                                    <a:lnTo>
                                      <a:pt x="161" y="19"/>
                                    </a:lnTo>
                                    <a:lnTo>
                                      <a:pt x="162" y="18"/>
                                    </a:lnTo>
                                    <a:lnTo>
                                      <a:pt x="162" y="19"/>
                                    </a:lnTo>
                                    <a:lnTo>
                                      <a:pt x="163" y="19"/>
                                    </a:lnTo>
                                    <a:lnTo>
                                      <a:pt x="163" y="21"/>
                                    </a:lnTo>
                                    <a:lnTo>
                                      <a:pt x="165" y="19"/>
                                    </a:lnTo>
                                    <a:lnTo>
                                      <a:pt x="165" y="22"/>
                                    </a:lnTo>
                                    <a:lnTo>
                                      <a:pt x="166" y="22"/>
                                    </a:lnTo>
                                    <a:lnTo>
                                      <a:pt x="167" y="21"/>
                                    </a:lnTo>
                                    <a:lnTo>
                                      <a:pt x="167" y="22"/>
                                    </a:lnTo>
                                    <a:lnTo>
                                      <a:pt x="168" y="22"/>
                                    </a:lnTo>
                                    <a:lnTo>
                                      <a:pt x="169" y="22"/>
                                    </a:lnTo>
                                    <a:lnTo>
                                      <a:pt x="170" y="22"/>
                                    </a:lnTo>
                                    <a:lnTo>
                                      <a:pt x="171" y="22"/>
                                    </a:lnTo>
                                    <a:lnTo>
                                      <a:pt x="171" y="23"/>
                                    </a:lnTo>
                                    <a:lnTo>
                                      <a:pt x="172" y="22"/>
                                    </a:lnTo>
                                    <a:lnTo>
                                      <a:pt x="174" y="22"/>
                                    </a:lnTo>
                                    <a:lnTo>
                                      <a:pt x="175" y="22"/>
                                    </a:lnTo>
                                    <a:lnTo>
                                      <a:pt x="175" y="23"/>
                                    </a:lnTo>
                                    <a:lnTo>
                                      <a:pt x="176" y="22"/>
                                    </a:lnTo>
                                    <a:lnTo>
                                      <a:pt x="176" y="24"/>
                                    </a:lnTo>
                                    <a:lnTo>
                                      <a:pt x="177" y="23"/>
                                    </a:lnTo>
                                    <a:lnTo>
                                      <a:pt x="178" y="22"/>
                                    </a:lnTo>
                                    <a:lnTo>
                                      <a:pt x="178" y="24"/>
                                    </a:lnTo>
                                    <a:lnTo>
                                      <a:pt x="179" y="23"/>
                                    </a:lnTo>
                                    <a:lnTo>
                                      <a:pt x="179" y="24"/>
                                    </a:lnTo>
                                    <a:lnTo>
                                      <a:pt x="180" y="23"/>
                                    </a:lnTo>
                                    <a:lnTo>
                                      <a:pt x="180" y="24"/>
                                    </a:lnTo>
                                    <a:lnTo>
                                      <a:pt x="181" y="22"/>
                                    </a:lnTo>
                                    <a:lnTo>
                                      <a:pt x="181" y="23"/>
                                    </a:lnTo>
                                    <a:lnTo>
                                      <a:pt x="183" y="22"/>
                                    </a:lnTo>
                                    <a:lnTo>
                                      <a:pt x="183" y="25"/>
                                    </a:lnTo>
                                    <a:lnTo>
                                      <a:pt x="184" y="23"/>
                                    </a:lnTo>
                                    <a:lnTo>
                                      <a:pt x="184" y="24"/>
                                    </a:lnTo>
                                    <a:lnTo>
                                      <a:pt x="185" y="23"/>
                                    </a:lnTo>
                                    <a:lnTo>
                                      <a:pt x="186" y="22"/>
                                    </a:lnTo>
                                    <a:lnTo>
                                      <a:pt x="186" y="23"/>
                                    </a:lnTo>
                                    <a:lnTo>
                                      <a:pt x="187" y="23"/>
                                    </a:lnTo>
                                    <a:lnTo>
                                      <a:pt x="188" y="23"/>
                                    </a:lnTo>
                                    <a:lnTo>
                                      <a:pt x="188" y="24"/>
                                    </a:lnTo>
                                    <a:lnTo>
                                      <a:pt x="189" y="22"/>
                                    </a:lnTo>
                                    <a:lnTo>
                                      <a:pt x="189" y="24"/>
                                    </a:lnTo>
                                    <a:lnTo>
                                      <a:pt x="190" y="23"/>
                                    </a:lnTo>
                                    <a:lnTo>
                                      <a:pt x="192" y="24"/>
                                    </a:lnTo>
                                    <a:lnTo>
                                      <a:pt x="192" y="25"/>
                                    </a:lnTo>
                                    <a:lnTo>
                                      <a:pt x="193" y="23"/>
                                    </a:lnTo>
                                    <a:lnTo>
                                      <a:pt x="193" y="24"/>
                                    </a:lnTo>
                                    <a:lnTo>
                                      <a:pt x="194" y="22"/>
                                    </a:lnTo>
                                    <a:lnTo>
                                      <a:pt x="194" y="24"/>
                                    </a:lnTo>
                                    <a:lnTo>
                                      <a:pt x="195" y="21"/>
                                    </a:lnTo>
                                    <a:lnTo>
                                      <a:pt x="195" y="22"/>
                                    </a:lnTo>
                                    <a:lnTo>
                                      <a:pt x="196" y="22"/>
                                    </a:lnTo>
                                    <a:lnTo>
                                      <a:pt x="196" y="23"/>
                                    </a:lnTo>
                                    <a:lnTo>
                                      <a:pt x="197" y="22"/>
                                    </a:lnTo>
                                    <a:lnTo>
                                      <a:pt x="197" y="23"/>
                                    </a:lnTo>
                                    <a:lnTo>
                                      <a:pt x="198" y="22"/>
                                    </a:lnTo>
                                    <a:lnTo>
                                      <a:pt x="198" y="23"/>
                                    </a:lnTo>
                                    <a:lnTo>
                                      <a:pt x="200" y="22"/>
                                    </a:lnTo>
                                    <a:lnTo>
                                      <a:pt x="200" y="23"/>
                                    </a:lnTo>
                                    <a:lnTo>
                                      <a:pt x="201" y="22"/>
                                    </a:lnTo>
                                    <a:lnTo>
                                      <a:pt x="201" y="23"/>
                                    </a:lnTo>
                                    <a:lnTo>
                                      <a:pt x="202" y="23"/>
                                    </a:lnTo>
                                    <a:lnTo>
                                      <a:pt x="203" y="22"/>
                                    </a:lnTo>
                                    <a:lnTo>
                                      <a:pt x="203" y="24"/>
                                    </a:lnTo>
                                    <a:lnTo>
                                      <a:pt x="204" y="21"/>
                                    </a:lnTo>
                                    <a:lnTo>
                                      <a:pt x="204" y="23"/>
                                    </a:lnTo>
                                    <a:lnTo>
                                      <a:pt x="205" y="22"/>
                                    </a:lnTo>
                                    <a:lnTo>
                                      <a:pt x="206" y="21"/>
                                    </a:lnTo>
                                    <a:lnTo>
                                      <a:pt x="206" y="22"/>
                                    </a:lnTo>
                                    <a:lnTo>
                                      <a:pt x="207" y="21"/>
                                    </a:lnTo>
                                    <a:lnTo>
                                      <a:pt x="207" y="22"/>
                                    </a:lnTo>
                                    <a:lnTo>
                                      <a:pt x="209" y="19"/>
                                    </a:lnTo>
                                    <a:lnTo>
                                      <a:pt x="209" y="22"/>
                                    </a:lnTo>
                                    <a:lnTo>
                                      <a:pt x="210" y="21"/>
                                    </a:lnTo>
                                    <a:lnTo>
                                      <a:pt x="210" y="22"/>
                                    </a:lnTo>
                                    <a:lnTo>
                                      <a:pt x="211" y="21"/>
                                    </a:lnTo>
                                    <a:lnTo>
                                      <a:pt x="211" y="22"/>
                                    </a:lnTo>
                                    <a:lnTo>
                                      <a:pt x="212" y="19"/>
                                    </a:lnTo>
                                    <a:lnTo>
                                      <a:pt x="212" y="21"/>
                                    </a:lnTo>
                                    <a:lnTo>
                                      <a:pt x="213" y="18"/>
                                    </a:lnTo>
                                    <a:lnTo>
                                      <a:pt x="213" y="19"/>
                                    </a:lnTo>
                                    <a:lnTo>
                                      <a:pt x="214" y="18"/>
                                    </a:lnTo>
                                    <a:lnTo>
                                      <a:pt x="214" y="19"/>
                                    </a:lnTo>
                                    <a:lnTo>
                                      <a:pt x="215" y="17"/>
                                    </a:lnTo>
                                    <a:lnTo>
                                      <a:pt x="215" y="18"/>
                                    </a:lnTo>
                                    <a:lnTo>
                                      <a:pt x="216" y="18"/>
                                    </a:lnTo>
                                    <a:lnTo>
                                      <a:pt x="216" y="19"/>
                                    </a:lnTo>
                                    <a:lnTo>
                                      <a:pt x="218" y="18"/>
                                    </a:lnTo>
                                    <a:lnTo>
                                      <a:pt x="219" y="18"/>
                                    </a:lnTo>
                                    <a:lnTo>
                                      <a:pt x="220" y="17"/>
                                    </a:lnTo>
                                    <a:lnTo>
                                      <a:pt x="220" y="18"/>
                                    </a:lnTo>
                                    <a:lnTo>
                                      <a:pt x="221" y="17"/>
                                    </a:lnTo>
                                    <a:lnTo>
                                      <a:pt x="221" y="18"/>
                                    </a:lnTo>
                                    <a:lnTo>
                                      <a:pt x="222" y="16"/>
                                    </a:lnTo>
                                    <a:lnTo>
                                      <a:pt x="222" y="18"/>
                                    </a:lnTo>
                                    <a:lnTo>
                                      <a:pt x="223" y="18"/>
                                    </a:lnTo>
                                    <a:lnTo>
                                      <a:pt x="224" y="16"/>
                                    </a:lnTo>
                                    <a:lnTo>
                                      <a:pt x="224" y="17"/>
                                    </a:lnTo>
                                    <a:lnTo>
                                      <a:pt x="225" y="16"/>
                                    </a:lnTo>
                                    <a:lnTo>
                                      <a:pt x="225" y="17"/>
                                    </a:lnTo>
                                    <a:lnTo>
                                      <a:pt x="227" y="16"/>
                                    </a:lnTo>
                                    <a:lnTo>
                                      <a:pt x="227" y="18"/>
                                    </a:lnTo>
                                    <a:lnTo>
                                      <a:pt x="228" y="16"/>
                                    </a:lnTo>
                                    <a:lnTo>
                                      <a:pt x="229" y="16"/>
                                    </a:lnTo>
                                    <a:lnTo>
                                      <a:pt x="230" y="16"/>
                                    </a:lnTo>
                                    <a:lnTo>
                                      <a:pt x="231" y="16"/>
                                    </a:lnTo>
                                    <a:lnTo>
                                      <a:pt x="232" y="16"/>
                                    </a:lnTo>
                                    <a:lnTo>
                                      <a:pt x="233" y="14"/>
                                    </a:lnTo>
                                    <a:lnTo>
                                      <a:pt x="233" y="16"/>
                                    </a:lnTo>
                                    <a:lnTo>
                                      <a:pt x="234" y="14"/>
                                    </a:lnTo>
                                    <a:lnTo>
                                      <a:pt x="236" y="14"/>
                                    </a:lnTo>
                                    <a:lnTo>
                                      <a:pt x="236" y="16"/>
                                    </a:lnTo>
                                    <a:lnTo>
                                      <a:pt x="237" y="14"/>
                                    </a:lnTo>
                                    <a:lnTo>
                                      <a:pt x="237" y="16"/>
                                    </a:lnTo>
                                    <a:lnTo>
                                      <a:pt x="238" y="14"/>
                                    </a:lnTo>
                                    <a:lnTo>
                                      <a:pt x="239" y="16"/>
                                    </a:lnTo>
                                    <a:lnTo>
                                      <a:pt x="240" y="14"/>
                                    </a:lnTo>
                                    <a:lnTo>
                                      <a:pt x="240" y="16"/>
                                    </a:lnTo>
                                    <a:lnTo>
                                      <a:pt x="241" y="14"/>
                                    </a:lnTo>
                                    <a:lnTo>
                                      <a:pt x="241" y="16"/>
                                    </a:lnTo>
                                    <a:lnTo>
                                      <a:pt x="242" y="14"/>
                                    </a:lnTo>
                                    <a:lnTo>
                                      <a:pt x="242" y="16"/>
                                    </a:lnTo>
                                    <a:lnTo>
                                      <a:pt x="244" y="16"/>
                                    </a:lnTo>
                                    <a:lnTo>
                                      <a:pt x="245" y="13"/>
                                    </a:lnTo>
                                    <a:lnTo>
                                      <a:pt x="245" y="14"/>
                                    </a:lnTo>
                                    <a:lnTo>
                                      <a:pt x="246" y="16"/>
                                    </a:lnTo>
                                    <a:lnTo>
                                      <a:pt x="247" y="14"/>
                                    </a:lnTo>
                                    <a:lnTo>
                                      <a:pt x="247" y="16"/>
                                    </a:lnTo>
                                    <a:lnTo>
                                      <a:pt x="248" y="14"/>
                                    </a:lnTo>
                                    <a:lnTo>
                                      <a:pt x="249" y="14"/>
                                    </a:lnTo>
                                    <a:lnTo>
                                      <a:pt x="249" y="16"/>
                                    </a:lnTo>
                                    <a:lnTo>
                                      <a:pt x="250" y="13"/>
                                    </a:lnTo>
                                    <a:lnTo>
                                      <a:pt x="250" y="14"/>
                                    </a:lnTo>
                                    <a:lnTo>
                                      <a:pt x="251" y="14"/>
                                    </a:lnTo>
                                    <a:lnTo>
                                      <a:pt x="253" y="13"/>
                                    </a:lnTo>
                                    <a:lnTo>
                                      <a:pt x="253" y="14"/>
                                    </a:lnTo>
                                    <a:lnTo>
                                      <a:pt x="254" y="13"/>
                                    </a:lnTo>
                                    <a:lnTo>
                                      <a:pt x="254" y="14"/>
                                    </a:lnTo>
                                    <a:lnTo>
                                      <a:pt x="255" y="13"/>
                                    </a:lnTo>
                                    <a:lnTo>
                                      <a:pt x="255" y="14"/>
                                    </a:lnTo>
                                    <a:lnTo>
                                      <a:pt x="256" y="13"/>
                                    </a:lnTo>
                                    <a:lnTo>
                                      <a:pt x="256" y="14"/>
                                    </a:lnTo>
                                    <a:lnTo>
                                      <a:pt x="257" y="13"/>
                                    </a:lnTo>
                                    <a:lnTo>
                                      <a:pt x="257" y="14"/>
                                    </a:lnTo>
                                    <a:lnTo>
                                      <a:pt x="258" y="13"/>
                                    </a:lnTo>
                                    <a:lnTo>
                                      <a:pt x="258" y="14"/>
                                    </a:lnTo>
                                    <a:lnTo>
                                      <a:pt x="259" y="13"/>
                                    </a:lnTo>
                                    <a:lnTo>
                                      <a:pt x="259" y="14"/>
                                    </a:lnTo>
                                    <a:lnTo>
                                      <a:pt x="260" y="13"/>
                                    </a:lnTo>
                                    <a:lnTo>
                                      <a:pt x="262" y="13"/>
                                    </a:lnTo>
                                    <a:lnTo>
                                      <a:pt x="263" y="13"/>
                                    </a:lnTo>
                                    <a:lnTo>
                                      <a:pt x="264" y="10"/>
                                    </a:lnTo>
                                    <a:lnTo>
                                      <a:pt x="264" y="13"/>
                                    </a:lnTo>
                                    <a:lnTo>
                                      <a:pt x="265" y="11"/>
                                    </a:lnTo>
                                    <a:lnTo>
                                      <a:pt x="266" y="9"/>
                                    </a:lnTo>
                                    <a:lnTo>
                                      <a:pt x="266" y="11"/>
                                    </a:lnTo>
                                    <a:lnTo>
                                      <a:pt x="267" y="11"/>
                                    </a:lnTo>
                                    <a:lnTo>
                                      <a:pt x="267" y="13"/>
                                    </a:lnTo>
                                    <a:lnTo>
                                      <a:pt x="268" y="10"/>
                                    </a:lnTo>
                                    <a:lnTo>
                                      <a:pt x="269" y="9"/>
                                    </a:lnTo>
                                    <a:lnTo>
                                      <a:pt x="269" y="11"/>
                                    </a:lnTo>
                                    <a:lnTo>
                                      <a:pt x="271" y="9"/>
                                    </a:lnTo>
                                    <a:lnTo>
                                      <a:pt x="271" y="13"/>
                                    </a:lnTo>
                                    <a:lnTo>
                                      <a:pt x="272" y="10"/>
                                    </a:lnTo>
                                    <a:lnTo>
                                      <a:pt x="272" y="11"/>
                                    </a:lnTo>
                                    <a:lnTo>
                                      <a:pt x="273" y="10"/>
                                    </a:lnTo>
                                    <a:lnTo>
                                      <a:pt x="273" y="13"/>
                                    </a:lnTo>
                                    <a:lnTo>
                                      <a:pt x="274" y="10"/>
                                    </a:lnTo>
                                    <a:lnTo>
                                      <a:pt x="274" y="13"/>
                                    </a:lnTo>
                                    <a:lnTo>
                                      <a:pt x="275" y="10"/>
                                    </a:lnTo>
                                    <a:lnTo>
                                      <a:pt x="275" y="13"/>
                                    </a:lnTo>
                                    <a:lnTo>
                                      <a:pt x="276" y="10"/>
                                    </a:lnTo>
                                    <a:lnTo>
                                      <a:pt x="276" y="13"/>
                                    </a:lnTo>
                                    <a:lnTo>
                                      <a:pt x="277" y="10"/>
                                    </a:lnTo>
                                    <a:lnTo>
                                      <a:pt x="278" y="11"/>
                                    </a:lnTo>
                                    <a:lnTo>
                                      <a:pt x="280" y="9"/>
                                    </a:lnTo>
                                    <a:lnTo>
                                      <a:pt x="280" y="10"/>
                                    </a:lnTo>
                                    <a:lnTo>
                                      <a:pt x="281" y="11"/>
                                    </a:lnTo>
                                    <a:lnTo>
                                      <a:pt x="281" y="13"/>
                                    </a:lnTo>
                                    <a:lnTo>
                                      <a:pt x="282" y="10"/>
                                    </a:lnTo>
                                    <a:lnTo>
                                      <a:pt x="282" y="11"/>
                                    </a:lnTo>
                                    <a:lnTo>
                                      <a:pt x="283" y="13"/>
                                    </a:lnTo>
                                    <a:lnTo>
                                      <a:pt x="284" y="13"/>
                                    </a:lnTo>
                                    <a:lnTo>
                                      <a:pt x="284" y="14"/>
                                    </a:lnTo>
                                    <a:lnTo>
                                      <a:pt x="285" y="13"/>
                                    </a:lnTo>
                                    <a:lnTo>
                                      <a:pt x="285" y="14"/>
                                    </a:lnTo>
                                    <a:lnTo>
                                      <a:pt x="286" y="13"/>
                                    </a:lnTo>
                                    <a:lnTo>
                                      <a:pt x="286" y="14"/>
                                    </a:lnTo>
                                    <a:lnTo>
                                      <a:pt x="287" y="13"/>
                                    </a:lnTo>
                                    <a:lnTo>
                                      <a:pt x="287" y="14"/>
                                    </a:lnTo>
                                    <a:lnTo>
                                      <a:pt x="289" y="14"/>
                                    </a:lnTo>
                                    <a:lnTo>
                                      <a:pt x="290" y="13"/>
                                    </a:lnTo>
                                    <a:lnTo>
                                      <a:pt x="290" y="14"/>
                                    </a:lnTo>
                                    <a:lnTo>
                                      <a:pt x="291" y="14"/>
                                    </a:lnTo>
                                    <a:lnTo>
                                      <a:pt x="291" y="16"/>
                                    </a:lnTo>
                                    <a:lnTo>
                                      <a:pt x="292" y="14"/>
                                    </a:lnTo>
                                    <a:lnTo>
                                      <a:pt x="292" y="16"/>
                                    </a:lnTo>
                                    <a:lnTo>
                                      <a:pt x="293" y="16"/>
                                    </a:lnTo>
                                    <a:lnTo>
                                      <a:pt x="294" y="16"/>
                                    </a:lnTo>
                                    <a:lnTo>
                                      <a:pt x="295" y="14"/>
                                    </a:lnTo>
                                    <a:lnTo>
                                      <a:pt x="295" y="16"/>
                                    </a:lnTo>
                                    <a:lnTo>
                                      <a:pt x="297" y="16"/>
                                    </a:lnTo>
                                    <a:lnTo>
                                      <a:pt x="297" y="17"/>
                                    </a:lnTo>
                                    <a:lnTo>
                                      <a:pt x="298" y="16"/>
                                    </a:lnTo>
                                    <a:lnTo>
                                      <a:pt x="298" y="17"/>
                                    </a:lnTo>
                                    <a:lnTo>
                                      <a:pt x="299" y="16"/>
                                    </a:lnTo>
                                    <a:lnTo>
                                      <a:pt x="299" y="17"/>
                                    </a:lnTo>
                                    <a:lnTo>
                                      <a:pt x="300" y="17"/>
                                    </a:lnTo>
                                    <a:lnTo>
                                      <a:pt x="300" y="18"/>
                                    </a:lnTo>
                                    <a:lnTo>
                                      <a:pt x="301" y="16"/>
                                    </a:lnTo>
                                    <a:lnTo>
                                      <a:pt x="301" y="17"/>
                                    </a:lnTo>
                                    <a:lnTo>
                                      <a:pt x="302" y="17"/>
                                    </a:lnTo>
                                    <a:lnTo>
                                      <a:pt x="302" y="18"/>
                                    </a:lnTo>
                                    <a:lnTo>
                                      <a:pt x="303" y="18"/>
                                    </a:lnTo>
                                    <a:lnTo>
                                      <a:pt x="303" y="19"/>
                                    </a:lnTo>
                                    <a:lnTo>
                                      <a:pt x="304" y="18"/>
                                    </a:lnTo>
                                    <a:lnTo>
                                      <a:pt x="306" y="18"/>
                                    </a:lnTo>
                                    <a:lnTo>
                                      <a:pt x="306" y="21"/>
                                    </a:lnTo>
                                    <a:lnTo>
                                      <a:pt x="307" y="19"/>
                                    </a:lnTo>
                                    <a:lnTo>
                                      <a:pt x="307" y="21"/>
                                    </a:lnTo>
                                    <a:lnTo>
                                      <a:pt x="308" y="18"/>
                                    </a:lnTo>
                                    <a:lnTo>
                                      <a:pt x="308" y="19"/>
                                    </a:lnTo>
                                    <a:lnTo>
                                      <a:pt x="309" y="21"/>
                                    </a:lnTo>
                                    <a:lnTo>
                                      <a:pt x="309" y="22"/>
                                    </a:lnTo>
                                    <a:lnTo>
                                      <a:pt x="310" y="22"/>
                                    </a:lnTo>
                                    <a:lnTo>
                                      <a:pt x="311" y="22"/>
                                    </a:lnTo>
                                    <a:lnTo>
                                      <a:pt x="312" y="22"/>
                                    </a:lnTo>
                                    <a:lnTo>
                                      <a:pt x="312" y="23"/>
                                    </a:lnTo>
                                    <a:lnTo>
                                      <a:pt x="313" y="22"/>
                                    </a:lnTo>
                                    <a:lnTo>
                                      <a:pt x="315" y="22"/>
                                    </a:lnTo>
                                    <a:lnTo>
                                      <a:pt x="316" y="22"/>
                                    </a:lnTo>
                                    <a:lnTo>
                                      <a:pt x="317" y="23"/>
                                    </a:lnTo>
                                    <a:lnTo>
                                      <a:pt x="317" y="24"/>
                                    </a:lnTo>
                                    <a:lnTo>
                                      <a:pt x="318" y="22"/>
                                    </a:lnTo>
                                    <a:lnTo>
                                      <a:pt x="318" y="24"/>
                                    </a:lnTo>
                                    <a:lnTo>
                                      <a:pt x="319" y="22"/>
                                    </a:lnTo>
                                    <a:lnTo>
                                      <a:pt x="319" y="23"/>
                                    </a:lnTo>
                                    <a:lnTo>
                                      <a:pt x="320" y="22"/>
                                    </a:lnTo>
                                    <a:lnTo>
                                      <a:pt x="321" y="22"/>
                                    </a:lnTo>
                                    <a:lnTo>
                                      <a:pt x="322" y="19"/>
                                    </a:lnTo>
                                    <a:lnTo>
                                      <a:pt x="322" y="22"/>
                                    </a:lnTo>
                                    <a:lnTo>
                                      <a:pt x="324" y="19"/>
                                    </a:lnTo>
                                    <a:lnTo>
                                      <a:pt x="324" y="22"/>
                                    </a:lnTo>
                                    <a:lnTo>
                                      <a:pt x="325" y="19"/>
                                    </a:lnTo>
                                    <a:lnTo>
                                      <a:pt x="325" y="22"/>
                                    </a:lnTo>
                                    <a:lnTo>
                                      <a:pt x="326" y="19"/>
                                    </a:lnTo>
                                    <a:lnTo>
                                      <a:pt x="326" y="22"/>
                                    </a:lnTo>
                                    <a:lnTo>
                                      <a:pt x="327" y="19"/>
                                    </a:lnTo>
                                    <a:lnTo>
                                      <a:pt x="327" y="21"/>
                                    </a:lnTo>
                                    <a:lnTo>
                                      <a:pt x="328" y="18"/>
                                    </a:lnTo>
                                    <a:lnTo>
                                      <a:pt x="328" y="19"/>
                                    </a:lnTo>
                                    <a:lnTo>
                                      <a:pt x="329" y="19"/>
                                    </a:lnTo>
                                    <a:lnTo>
                                      <a:pt x="329" y="21"/>
                                    </a:lnTo>
                                    <a:lnTo>
                                      <a:pt x="330" y="18"/>
                                    </a:lnTo>
                                    <a:lnTo>
                                      <a:pt x="330" y="21"/>
                                    </a:lnTo>
                                    <a:lnTo>
                                      <a:pt x="331" y="18"/>
                                    </a:lnTo>
                                    <a:lnTo>
                                      <a:pt x="333" y="17"/>
                                    </a:lnTo>
                                    <a:lnTo>
                                      <a:pt x="334" y="16"/>
                                    </a:lnTo>
                                    <a:lnTo>
                                      <a:pt x="334" y="17"/>
                                    </a:lnTo>
                                    <a:lnTo>
                                      <a:pt x="335" y="16"/>
                                    </a:lnTo>
                                    <a:lnTo>
                                      <a:pt x="335" y="17"/>
                                    </a:lnTo>
                                    <a:lnTo>
                                      <a:pt x="336" y="16"/>
                                    </a:lnTo>
                                    <a:lnTo>
                                      <a:pt x="337" y="14"/>
                                    </a:lnTo>
                                    <a:lnTo>
                                      <a:pt x="337" y="16"/>
                                    </a:lnTo>
                                    <a:lnTo>
                                      <a:pt x="338" y="16"/>
                                    </a:lnTo>
                                    <a:lnTo>
                                      <a:pt x="339" y="14"/>
                                    </a:lnTo>
                                    <a:lnTo>
                                      <a:pt x="339" y="16"/>
                                    </a:lnTo>
                                    <a:lnTo>
                                      <a:pt x="341" y="13"/>
                                    </a:lnTo>
                                    <a:lnTo>
                                      <a:pt x="341" y="14"/>
                                    </a:lnTo>
                                    <a:lnTo>
                                      <a:pt x="342" y="14"/>
                                    </a:lnTo>
                                    <a:lnTo>
                                      <a:pt x="342" y="16"/>
                                    </a:lnTo>
                                    <a:lnTo>
                                      <a:pt x="343" y="13"/>
                                    </a:lnTo>
                                    <a:lnTo>
                                      <a:pt x="343" y="14"/>
                                    </a:lnTo>
                                    <a:lnTo>
                                      <a:pt x="344" y="13"/>
                                    </a:lnTo>
                                    <a:lnTo>
                                      <a:pt x="344" y="14"/>
                                    </a:lnTo>
                                    <a:lnTo>
                                      <a:pt x="345" y="13"/>
                                    </a:lnTo>
                                    <a:lnTo>
                                      <a:pt x="345" y="14"/>
                                    </a:lnTo>
                                    <a:lnTo>
                                      <a:pt x="346" y="13"/>
                                    </a:lnTo>
                                    <a:lnTo>
                                      <a:pt x="347" y="13"/>
                                    </a:lnTo>
                                    <a:lnTo>
                                      <a:pt x="347" y="14"/>
                                    </a:lnTo>
                                    <a:lnTo>
                                      <a:pt x="348" y="13"/>
                                    </a:lnTo>
                                    <a:lnTo>
                                      <a:pt x="350" y="13"/>
                                    </a:lnTo>
                                    <a:lnTo>
                                      <a:pt x="350" y="14"/>
                                    </a:lnTo>
                                    <a:lnTo>
                                      <a:pt x="351" y="14"/>
                                    </a:lnTo>
                                    <a:lnTo>
                                      <a:pt x="352" y="13"/>
                                    </a:lnTo>
                                    <a:lnTo>
                                      <a:pt x="352" y="14"/>
                                    </a:lnTo>
                                    <a:lnTo>
                                      <a:pt x="353" y="13"/>
                                    </a:lnTo>
                                    <a:lnTo>
                                      <a:pt x="353" y="14"/>
                                    </a:lnTo>
                                    <a:lnTo>
                                      <a:pt x="354" y="13"/>
                                    </a:lnTo>
                                    <a:lnTo>
                                      <a:pt x="354" y="14"/>
                                    </a:lnTo>
                                    <a:lnTo>
                                      <a:pt x="355" y="14"/>
                                    </a:lnTo>
                                    <a:lnTo>
                                      <a:pt x="355" y="16"/>
                                    </a:lnTo>
                                    <a:lnTo>
                                      <a:pt x="356" y="14"/>
                                    </a:lnTo>
                                    <a:lnTo>
                                      <a:pt x="356" y="17"/>
                                    </a:lnTo>
                                    <a:lnTo>
                                      <a:pt x="357" y="14"/>
                                    </a:lnTo>
                                    <a:lnTo>
                                      <a:pt x="357" y="16"/>
                                    </a:lnTo>
                                    <a:lnTo>
                                      <a:pt x="359" y="14"/>
                                    </a:lnTo>
                                    <a:lnTo>
                                      <a:pt x="359" y="16"/>
                                    </a:lnTo>
                                    <a:lnTo>
                                      <a:pt x="360" y="14"/>
                                    </a:lnTo>
                                    <a:lnTo>
                                      <a:pt x="360" y="17"/>
                                    </a:lnTo>
                                    <a:lnTo>
                                      <a:pt x="361" y="16"/>
                                    </a:lnTo>
                                    <a:lnTo>
                                      <a:pt x="361" y="18"/>
                                    </a:lnTo>
                                    <a:lnTo>
                                      <a:pt x="362" y="17"/>
                                    </a:lnTo>
                                    <a:lnTo>
                                      <a:pt x="362" y="18"/>
                                    </a:lnTo>
                                    <a:lnTo>
                                      <a:pt x="363" y="18"/>
                                    </a:lnTo>
                                    <a:lnTo>
                                      <a:pt x="364" y="18"/>
                                    </a:lnTo>
                                    <a:lnTo>
                                      <a:pt x="364" y="19"/>
                                    </a:lnTo>
                                    <a:lnTo>
                                      <a:pt x="365" y="21"/>
                                    </a:lnTo>
                                    <a:lnTo>
                                      <a:pt x="366" y="21"/>
                                    </a:lnTo>
                                    <a:lnTo>
                                      <a:pt x="366" y="22"/>
                                    </a:lnTo>
                                    <a:lnTo>
                                      <a:pt x="368" y="19"/>
                                    </a:lnTo>
                                    <a:lnTo>
                                      <a:pt x="368" y="21"/>
                                    </a:lnTo>
                                    <a:lnTo>
                                      <a:pt x="369" y="22"/>
                                    </a:lnTo>
                                    <a:lnTo>
                                      <a:pt x="370" y="21"/>
                                    </a:lnTo>
                                    <a:lnTo>
                                      <a:pt x="370" y="22"/>
                                    </a:lnTo>
                                    <a:lnTo>
                                      <a:pt x="371" y="22"/>
                                    </a:lnTo>
                                    <a:lnTo>
                                      <a:pt x="372" y="22"/>
                                    </a:lnTo>
                                    <a:lnTo>
                                      <a:pt x="372" y="23"/>
                                    </a:lnTo>
                                    <a:lnTo>
                                      <a:pt x="373" y="22"/>
                                    </a:lnTo>
                                    <a:lnTo>
                                      <a:pt x="373" y="24"/>
                                    </a:lnTo>
                                    <a:lnTo>
                                      <a:pt x="374" y="22"/>
                                    </a:lnTo>
                                    <a:lnTo>
                                      <a:pt x="374" y="24"/>
                                    </a:lnTo>
                                    <a:lnTo>
                                      <a:pt x="375" y="23"/>
                                    </a:lnTo>
                                    <a:lnTo>
                                      <a:pt x="375" y="24"/>
                                    </a:lnTo>
                                    <a:lnTo>
                                      <a:pt x="377" y="24"/>
                                    </a:lnTo>
                                    <a:lnTo>
                                      <a:pt x="378" y="24"/>
                                    </a:lnTo>
                                    <a:lnTo>
                                      <a:pt x="379" y="23"/>
                                    </a:lnTo>
                                    <a:lnTo>
                                      <a:pt x="379" y="24"/>
                                    </a:lnTo>
                                    <a:lnTo>
                                      <a:pt x="380" y="22"/>
                                    </a:lnTo>
                                    <a:lnTo>
                                      <a:pt x="380" y="24"/>
                                    </a:lnTo>
                                    <a:lnTo>
                                      <a:pt x="381" y="23"/>
                                    </a:lnTo>
                                    <a:lnTo>
                                      <a:pt x="381" y="24"/>
                                    </a:lnTo>
                                    <a:lnTo>
                                      <a:pt x="382" y="22"/>
                                    </a:lnTo>
                                    <a:lnTo>
                                      <a:pt x="382" y="23"/>
                                    </a:lnTo>
                                    <a:lnTo>
                                      <a:pt x="383" y="22"/>
                                    </a:lnTo>
                                    <a:lnTo>
                                      <a:pt x="383" y="24"/>
                                    </a:lnTo>
                                    <a:lnTo>
                                      <a:pt x="385" y="22"/>
                                    </a:lnTo>
                                    <a:lnTo>
                                      <a:pt x="385" y="23"/>
                                    </a:lnTo>
                                    <a:lnTo>
                                      <a:pt x="386" y="23"/>
                                    </a:lnTo>
                                    <a:lnTo>
                                      <a:pt x="386" y="24"/>
                                    </a:lnTo>
                                    <a:lnTo>
                                      <a:pt x="387" y="23"/>
                                    </a:lnTo>
                                    <a:lnTo>
                                      <a:pt x="388" y="23"/>
                                    </a:lnTo>
                                    <a:lnTo>
                                      <a:pt x="388" y="24"/>
                                    </a:lnTo>
                                    <a:lnTo>
                                      <a:pt x="389" y="23"/>
                                    </a:lnTo>
                                    <a:lnTo>
                                      <a:pt x="389" y="24"/>
                                    </a:lnTo>
                                    <a:lnTo>
                                      <a:pt x="390" y="22"/>
                                    </a:lnTo>
                                    <a:lnTo>
                                      <a:pt x="390" y="23"/>
                                    </a:lnTo>
                                    <a:lnTo>
                                      <a:pt x="391" y="22"/>
                                    </a:lnTo>
                                    <a:lnTo>
                                      <a:pt x="392" y="22"/>
                                    </a:lnTo>
                                    <a:lnTo>
                                      <a:pt x="392" y="23"/>
                                    </a:lnTo>
                                    <a:lnTo>
                                      <a:pt x="394" y="22"/>
                                    </a:lnTo>
                                    <a:lnTo>
                                      <a:pt x="394" y="23"/>
                                    </a:lnTo>
                                    <a:lnTo>
                                      <a:pt x="395" y="22"/>
                                    </a:lnTo>
                                    <a:lnTo>
                                      <a:pt x="395" y="23"/>
                                    </a:lnTo>
                                    <a:lnTo>
                                      <a:pt x="396" y="22"/>
                                    </a:lnTo>
                                    <a:lnTo>
                                      <a:pt x="396" y="23"/>
                                    </a:lnTo>
                                    <a:lnTo>
                                      <a:pt x="397" y="18"/>
                                    </a:lnTo>
                                    <a:lnTo>
                                      <a:pt x="397" y="19"/>
                                    </a:lnTo>
                                    <a:lnTo>
                                      <a:pt x="398" y="19"/>
                                    </a:lnTo>
                                    <a:lnTo>
                                      <a:pt x="398" y="21"/>
                                    </a:lnTo>
                                    <a:lnTo>
                                      <a:pt x="399" y="18"/>
                                    </a:lnTo>
                                    <a:lnTo>
                                      <a:pt x="399" y="22"/>
                                    </a:lnTo>
                                    <a:lnTo>
                                      <a:pt x="400" y="19"/>
                                    </a:lnTo>
                                    <a:lnTo>
                                      <a:pt x="400" y="21"/>
                                    </a:lnTo>
                                    <a:lnTo>
                                      <a:pt x="401" y="19"/>
                                    </a:lnTo>
                                    <a:lnTo>
                                      <a:pt x="401" y="21"/>
                                    </a:lnTo>
                                    <a:lnTo>
                                      <a:pt x="403" y="18"/>
                                    </a:lnTo>
                                    <a:lnTo>
                                      <a:pt x="403" y="19"/>
                                    </a:lnTo>
                                    <a:lnTo>
                                      <a:pt x="404" y="19"/>
                                    </a:lnTo>
                                    <a:lnTo>
                                      <a:pt x="404" y="21"/>
                                    </a:lnTo>
                                    <a:lnTo>
                                      <a:pt x="405" y="18"/>
                                    </a:lnTo>
                                    <a:lnTo>
                                      <a:pt x="405" y="19"/>
                                    </a:lnTo>
                                    <a:lnTo>
                                      <a:pt x="406" y="18"/>
                                    </a:lnTo>
                                    <a:lnTo>
                                      <a:pt x="407" y="18"/>
                                    </a:lnTo>
                                    <a:lnTo>
                                      <a:pt x="407" y="21"/>
                                    </a:lnTo>
                                    <a:lnTo>
                                      <a:pt x="408" y="19"/>
                                    </a:lnTo>
                                    <a:lnTo>
                                      <a:pt x="408" y="21"/>
                                    </a:lnTo>
                                    <a:lnTo>
                                      <a:pt x="409" y="18"/>
                                    </a:lnTo>
                                    <a:lnTo>
                                      <a:pt x="409" y="19"/>
                                    </a:lnTo>
                                    <a:lnTo>
                                      <a:pt x="410" y="18"/>
                                    </a:lnTo>
                                    <a:lnTo>
                                      <a:pt x="410" y="22"/>
                                    </a:lnTo>
                                    <a:lnTo>
                                      <a:pt x="412" y="19"/>
                                    </a:lnTo>
                                    <a:lnTo>
                                      <a:pt x="412" y="21"/>
                                    </a:lnTo>
                                    <a:lnTo>
                                      <a:pt x="413" y="19"/>
                                    </a:lnTo>
                                    <a:lnTo>
                                      <a:pt x="413" y="21"/>
                                    </a:lnTo>
                                    <a:lnTo>
                                      <a:pt x="414" y="19"/>
                                    </a:lnTo>
                                    <a:lnTo>
                                      <a:pt x="414" y="21"/>
                                    </a:lnTo>
                                    <a:lnTo>
                                      <a:pt x="415" y="21"/>
                                    </a:lnTo>
                                    <a:lnTo>
                                      <a:pt x="415" y="22"/>
                                    </a:lnTo>
                                    <a:lnTo>
                                      <a:pt x="416" y="21"/>
                                    </a:lnTo>
                                    <a:lnTo>
                                      <a:pt x="416" y="22"/>
                                    </a:lnTo>
                                    <a:lnTo>
                                      <a:pt x="417" y="21"/>
                                    </a:lnTo>
                                    <a:lnTo>
                                      <a:pt x="417" y="22"/>
                                    </a:lnTo>
                                    <a:lnTo>
                                      <a:pt x="418" y="21"/>
                                    </a:lnTo>
                                    <a:lnTo>
                                      <a:pt x="418" y="22"/>
                                    </a:lnTo>
                                    <a:lnTo>
                                      <a:pt x="419" y="22"/>
                                    </a:lnTo>
                                    <a:lnTo>
                                      <a:pt x="421" y="19"/>
                                    </a:lnTo>
                                    <a:lnTo>
                                      <a:pt x="421" y="22"/>
                                    </a:lnTo>
                                    <a:lnTo>
                                      <a:pt x="422" y="22"/>
                                    </a:lnTo>
                                    <a:lnTo>
                                      <a:pt x="422" y="24"/>
                                    </a:lnTo>
                                    <a:lnTo>
                                      <a:pt x="423" y="22"/>
                                    </a:lnTo>
                                    <a:lnTo>
                                      <a:pt x="423" y="24"/>
                                    </a:lnTo>
                                    <a:lnTo>
                                      <a:pt x="424" y="23"/>
                                    </a:lnTo>
                                    <a:lnTo>
                                      <a:pt x="424" y="24"/>
                                    </a:lnTo>
                                    <a:lnTo>
                                      <a:pt x="425" y="23"/>
                                    </a:lnTo>
                                    <a:lnTo>
                                      <a:pt x="425" y="24"/>
                                    </a:lnTo>
                                    <a:lnTo>
                                      <a:pt x="426" y="22"/>
                                    </a:lnTo>
                                    <a:lnTo>
                                      <a:pt x="426" y="24"/>
                                    </a:lnTo>
                                    <a:lnTo>
                                      <a:pt x="427" y="22"/>
                                    </a:lnTo>
                                    <a:lnTo>
                                      <a:pt x="427" y="24"/>
                                    </a:lnTo>
                                    <a:lnTo>
                                      <a:pt x="428" y="23"/>
                                    </a:lnTo>
                                    <a:lnTo>
                                      <a:pt x="430" y="22"/>
                                    </a:lnTo>
                                    <a:lnTo>
                                      <a:pt x="430" y="24"/>
                                    </a:lnTo>
                                    <a:lnTo>
                                      <a:pt x="431" y="24"/>
                                    </a:lnTo>
                                    <a:lnTo>
                                      <a:pt x="431" y="25"/>
                                    </a:lnTo>
                                    <a:lnTo>
                                      <a:pt x="432" y="23"/>
                                    </a:lnTo>
                                    <a:lnTo>
                                      <a:pt x="432" y="24"/>
                                    </a:lnTo>
                                    <a:lnTo>
                                      <a:pt x="433" y="23"/>
                                    </a:lnTo>
                                    <a:lnTo>
                                      <a:pt x="433" y="24"/>
                                    </a:lnTo>
                                    <a:lnTo>
                                      <a:pt x="434" y="24"/>
                                    </a:lnTo>
                                    <a:lnTo>
                                      <a:pt x="435" y="24"/>
                                    </a:lnTo>
                                    <a:lnTo>
                                      <a:pt x="436" y="24"/>
                                    </a:lnTo>
                                    <a:lnTo>
                                      <a:pt x="436" y="25"/>
                                    </a:lnTo>
                                    <a:lnTo>
                                      <a:pt x="438" y="25"/>
                                    </a:lnTo>
                                    <a:lnTo>
                                      <a:pt x="438" y="26"/>
                                    </a:lnTo>
                                    <a:lnTo>
                                      <a:pt x="439" y="24"/>
                                    </a:lnTo>
                                    <a:lnTo>
                                      <a:pt x="439" y="25"/>
                                    </a:lnTo>
                                    <a:lnTo>
                                      <a:pt x="440" y="25"/>
                                    </a:lnTo>
                                    <a:lnTo>
                                      <a:pt x="440" y="26"/>
                                    </a:lnTo>
                                    <a:lnTo>
                                      <a:pt x="441" y="25"/>
                                    </a:lnTo>
                                    <a:lnTo>
                                      <a:pt x="441" y="26"/>
                                    </a:lnTo>
                                    <a:lnTo>
                                      <a:pt x="442" y="25"/>
                                    </a:lnTo>
                                    <a:lnTo>
                                      <a:pt x="442" y="28"/>
                                    </a:lnTo>
                                    <a:lnTo>
                                      <a:pt x="443" y="28"/>
                                    </a:lnTo>
                                    <a:lnTo>
                                      <a:pt x="444" y="26"/>
                                    </a:lnTo>
                                    <a:lnTo>
                                      <a:pt x="444" y="28"/>
                                    </a:lnTo>
                                    <a:lnTo>
                                      <a:pt x="445" y="28"/>
                                    </a:lnTo>
                                    <a:lnTo>
                                      <a:pt x="445" y="30"/>
                                    </a:lnTo>
                                    <a:lnTo>
                                      <a:pt x="447" y="26"/>
                                    </a:lnTo>
                                    <a:lnTo>
                                      <a:pt x="448" y="28"/>
                                    </a:lnTo>
                                    <a:lnTo>
                                      <a:pt x="449" y="28"/>
                                    </a:lnTo>
                                    <a:lnTo>
                                      <a:pt x="449" y="30"/>
                                    </a:lnTo>
                                    <a:lnTo>
                                      <a:pt x="450" y="26"/>
                                    </a:lnTo>
                                    <a:lnTo>
                                      <a:pt x="450" y="28"/>
                                    </a:lnTo>
                                    <a:lnTo>
                                      <a:pt x="451" y="26"/>
                                    </a:lnTo>
                                    <a:lnTo>
                                      <a:pt x="451" y="28"/>
                                    </a:lnTo>
                                    <a:lnTo>
                                      <a:pt x="452" y="28"/>
                                    </a:lnTo>
                                    <a:lnTo>
                                      <a:pt x="453" y="28"/>
                                    </a:lnTo>
                                    <a:lnTo>
                                      <a:pt x="453" y="32"/>
                                    </a:lnTo>
                                    <a:lnTo>
                                      <a:pt x="454" y="28"/>
                                    </a:lnTo>
                                    <a:lnTo>
                                      <a:pt x="454" y="30"/>
                                    </a:lnTo>
                                    <a:lnTo>
                                      <a:pt x="456" y="28"/>
                                    </a:lnTo>
                                    <a:lnTo>
                                      <a:pt x="456" y="30"/>
                                    </a:lnTo>
                                    <a:lnTo>
                                      <a:pt x="457" y="26"/>
                                    </a:lnTo>
                                    <a:lnTo>
                                      <a:pt x="457" y="28"/>
                                    </a:lnTo>
                                    <a:lnTo>
                                      <a:pt x="458" y="26"/>
                                    </a:lnTo>
                                    <a:lnTo>
                                      <a:pt x="458" y="28"/>
                                    </a:lnTo>
                                    <a:lnTo>
                                      <a:pt x="459" y="26"/>
                                    </a:lnTo>
                                    <a:lnTo>
                                      <a:pt x="460" y="26"/>
                                    </a:lnTo>
                                    <a:lnTo>
                                      <a:pt x="461" y="26"/>
                                    </a:lnTo>
                                    <a:lnTo>
                                      <a:pt x="462" y="25"/>
                                    </a:lnTo>
                                    <a:lnTo>
                                      <a:pt x="462" y="26"/>
                                    </a:lnTo>
                                    <a:lnTo>
                                      <a:pt x="463" y="25"/>
                                    </a:lnTo>
                                    <a:lnTo>
                                      <a:pt x="463" y="26"/>
                                    </a:lnTo>
                                    <a:lnTo>
                                      <a:pt x="465" y="24"/>
                                    </a:lnTo>
                                    <a:lnTo>
                                      <a:pt x="465" y="26"/>
                                    </a:lnTo>
                                    <a:lnTo>
                                      <a:pt x="466" y="26"/>
                                    </a:lnTo>
                                    <a:lnTo>
                                      <a:pt x="466" y="28"/>
                                    </a:lnTo>
                                    <a:lnTo>
                                      <a:pt x="467" y="26"/>
                                    </a:lnTo>
                                    <a:lnTo>
                                      <a:pt x="467" y="28"/>
                                    </a:lnTo>
                                    <a:lnTo>
                                      <a:pt x="468" y="26"/>
                                    </a:lnTo>
                                    <a:lnTo>
                                      <a:pt x="469" y="26"/>
                                    </a:lnTo>
                                    <a:lnTo>
                                      <a:pt x="470" y="26"/>
                                    </a:lnTo>
                                    <a:lnTo>
                                      <a:pt x="471" y="26"/>
                                    </a:lnTo>
                                    <a:lnTo>
                                      <a:pt x="471" y="28"/>
                                    </a:lnTo>
                                    <a:lnTo>
                                      <a:pt x="472" y="26"/>
                                    </a:lnTo>
                                    <a:lnTo>
                                      <a:pt x="474" y="26"/>
                                    </a:lnTo>
                                    <a:lnTo>
                                      <a:pt x="475" y="25"/>
                                    </a:lnTo>
                                    <a:lnTo>
                                      <a:pt x="475" y="26"/>
                                    </a:lnTo>
                                    <a:lnTo>
                                      <a:pt x="476" y="25"/>
                                    </a:lnTo>
                                    <a:lnTo>
                                      <a:pt x="476" y="26"/>
                                    </a:lnTo>
                                    <a:lnTo>
                                      <a:pt x="477" y="24"/>
                                    </a:lnTo>
                                    <a:lnTo>
                                      <a:pt x="477" y="25"/>
                                    </a:lnTo>
                                    <a:lnTo>
                                      <a:pt x="478" y="24"/>
                                    </a:lnTo>
                                    <a:lnTo>
                                      <a:pt x="478" y="26"/>
                                    </a:lnTo>
                                    <a:lnTo>
                                      <a:pt x="479" y="24"/>
                                    </a:lnTo>
                                    <a:lnTo>
                                      <a:pt x="479" y="26"/>
                                    </a:lnTo>
                                    <a:lnTo>
                                      <a:pt x="480" y="24"/>
                                    </a:lnTo>
                                    <a:lnTo>
                                      <a:pt x="480" y="26"/>
                                    </a:lnTo>
                                    <a:lnTo>
                                      <a:pt x="482" y="24"/>
                                    </a:lnTo>
                                    <a:lnTo>
                                      <a:pt x="482" y="25"/>
                                    </a:lnTo>
                                    <a:lnTo>
                                      <a:pt x="483" y="23"/>
                                    </a:lnTo>
                                    <a:lnTo>
                                      <a:pt x="483" y="24"/>
                                    </a:lnTo>
                                    <a:lnTo>
                                      <a:pt x="484" y="23"/>
                                    </a:lnTo>
                                    <a:lnTo>
                                      <a:pt x="484" y="24"/>
                                    </a:lnTo>
                                    <a:lnTo>
                                      <a:pt x="485" y="24"/>
                                    </a:lnTo>
                                    <a:lnTo>
                                      <a:pt x="486" y="22"/>
                                    </a:lnTo>
                                    <a:lnTo>
                                      <a:pt x="486" y="24"/>
                                    </a:lnTo>
                                    <a:lnTo>
                                      <a:pt x="487" y="23"/>
                                    </a:lnTo>
                                    <a:lnTo>
                                      <a:pt x="487" y="24"/>
                                    </a:lnTo>
                                    <a:lnTo>
                                      <a:pt x="488" y="23"/>
                                    </a:lnTo>
                                    <a:lnTo>
                                      <a:pt x="489" y="22"/>
                                    </a:lnTo>
                                    <a:lnTo>
                                      <a:pt x="491" y="22"/>
                                    </a:lnTo>
                                    <a:lnTo>
                                      <a:pt x="491" y="23"/>
                                    </a:lnTo>
                                    <a:lnTo>
                                      <a:pt x="492" y="21"/>
                                    </a:lnTo>
                                    <a:lnTo>
                                      <a:pt x="492" y="23"/>
                                    </a:lnTo>
                                    <a:lnTo>
                                      <a:pt x="493" y="22"/>
                                    </a:lnTo>
                                    <a:lnTo>
                                      <a:pt x="494" y="22"/>
                                    </a:lnTo>
                                    <a:lnTo>
                                      <a:pt x="494" y="23"/>
                                    </a:lnTo>
                                    <a:lnTo>
                                      <a:pt x="495" y="22"/>
                                    </a:lnTo>
                                    <a:lnTo>
                                      <a:pt x="495" y="23"/>
                                    </a:lnTo>
                                    <a:lnTo>
                                      <a:pt x="496" y="22"/>
                                    </a:lnTo>
                                    <a:lnTo>
                                      <a:pt x="496" y="23"/>
                                    </a:lnTo>
                                    <a:lnTo>
                                      <a:pt x="497" y="22"/>
                                    </a:lnTo>
                                    <a:lnTo>
                                      <a:pt x="497" y="23"/>
                                    </a:lnTo>
                                    <a:lnTo>
                                      <a:pt x="498" y="22"/>
                                    </a:lnTo>
                                    <a:lnTo>
                                      <a:pt x="500" y="21"/>
                                    </a:lnTo>
                                    <a:lnTo>
                                      <a:pt x="500" y="23"/>
                                    </a:lnTo>
                                    <a:lnTo>
                                      <a:pt x="501" y="22"/>
                                    </a:lnTo>
                                    <a:lnTo>
                                      <a:pt x="501" y="23"/>
                                    </a:lnTo>
                                    <a:lnTo>
                                      <a:pt x="502" y="22"/>
                                    </a:lnTo>
                                    <a:lnTo>
                                      <a:pt x="503" y="22"/>
                                    </a:lnTo>
                                    <a:lnTo>
                                      <a:pt x="504" y="21"/>
                                    </a:lnTo>
                                    <a:lnTo>
                                      <a:pt x="505" y="19"/>
                                    </a:lnTo>
                                    <a:lnTo>
                                      <a:pt x="505" y="22"/>
                                    </a:lnTo>
                                    <a:lnTo>
                                      <a:pt x="506" y="21"/>
                                    </a:lnTo>
                                    <a:lnTo>
                                      <a:pt x="506" y="22"/>
                                    </a:lnTo>
                                    <a:lnTo>
                                      <a:pt x="507" y="18"/>
                                    </a:lnTo>
                                    <a:lnTo>
                                      <a:pt x="507" y="19"/>
                                    </a:lnTo>
                                    <a:lnTo>
                                      <a:pt x="509" y="18"/>
                                    </a:lnTo>
                                    <a:lnTo>
                                      <a:pt x="509" y="19"/>
                                    </a:lnTo>
                                    <a:lnTo>
                                      <a:pt x="510" y="18"/>
                                    </a:lnTo>
                                    <a:lnTo>
                                      <a:pt x="510" y="19"/>
                                    </a:lnTo>
                                    <a:lnTo>
                                      <a:pt x="511" y="18"/>
                                    </a:lnTo>
                                    <a:lnTo>
                                      <a:pt x="512" y="18"/>
                                    </a:lnTo>
                                    <a:lnTo>
                                      <a:pt x="513" y="19"/>
                                    </a:lnTo>
                                    <a:lnTo>
                                      <a:pt x="514" y="19"/>
                                    </a:lnTo>
                                    <a:lnTo>
                                      <a:pt x="514" y="21"/>
                                    </a:lnTo>
                                    <a:lnTo>
                                      <a:pt x="515" y="19"/>
                                    </a:lnTo>
                                    <a:lnTo>
                                      <a:pt x="515" y="22"/>
                                    </a:lnTo>
                                    <a:lnTo>
                                      <a:pt x="516" y="21"/>
                                    </a:lnTo>
                                    <a:lnTo>
                                      <a:pt x="518" y="22"/>
                                    </a:lnTo>
                                    <a:lnTo>
                                      <a:pt x="519" y="21"/>
                                    </a:lnTo>
                                    <a:lnTo>
                                      <a:pt x="520" y="21"/>
                                    </a:lnTo>
                                    <a:lnTo>
                                      <a:pt x="520" y="22"/>
                                    </a:lnTo>
                                    <a:lnTo>
                                      <a:pt x="521" y="21"/>
                                    </a:lnTo>
                                    <a:lnTo>
                                      <a:pt x="521" y="22"/>
                                    </a:lnTo>
                                    <a:lnTo>
                                      <a:pt x="522" y="21"/>
                                    </a:lnTo>
                                    <a:lnTo>
                                      <a:pt x="522" y="22"/>
                                    </a:lnTo>
                                    <a:lnTo>
                                      <a:pt x="523" y="22"/>
                                    </a:lnTo>
                                    <a:lnTo>
                                      <a:pt x="524" y="22"/>
                                    </a:lnTo>
                                    <a:lnTo>
                                      <a:pt x="525" y="21"/>
                                    </a:lnTo>
                                    <a:lnTo>
                                      <a:pt x="525" y="23"/>
                                    </a:lnTo>
                                    <a:lnTo>
                                      <a:pt x="527" y="22"/>
                                    </a:lnTo>
                                    <a:lnTo>
                                      <a:pt x="527" y="23"/>
                                    </a:lnTo>
                                    <a:lnTo>
                                      <a:pt x="528" y="22"/>
                                    </a:lnTo>
                                    <a:lnTo>
                                      <a:pt x="528" y="23"/>
                                    </a:lnTo>
                                    <a:lnTo>
                                      <a:pt x="529" y="22"/>
                                    </a:lnTo>
                                    <a:lnTo>
                                      <a:pt x="529" y="24"/>
                                    </a:lnTo>
                                    <a:lnTo>
                                      <a:pt x="530" y="22"/>
                                    </a:lnTo>
                                    <a:lnTo>
                                      <a:pt x="530" y="23"/>
                                    </a:lnTo>
                                    <a:lnTo>
                                      <a:pt x="531" y="22"/>
                                    </a:lnTo>
                                    <a:lnTo>
                                      <a:pt x="531" y="23"/>
                                    </a:lnTo>
                                    <a:lnTo>
                                      <a:pt x="532" y="22"/>
                                    </a:lnTo>
                                    <a:lnTo>
                                      <a:pt x="532" y="23"/>
                                    </a:lnTo>
                                    <a:lnTo>
                                      <a:pt x="533" y="22"/>
                                    </a:lnTo>
                                    <a:lnTo>
                                      <a:pt x="535" y="21"/>
                                    </a:lnTo>
                                    <a:lnTo>
                                      <a:pt x="535" y="22"/>
                                    </a:lnTo>
                                    <a:lnTo>
                                      <a:pt x="536" y="21"/>
                                    </a:lnTo>
                                    <a:lnTo>
                                      <a:pt x="536" y="24"/>
                                    </a:lnTo>
                                    <a:lnTo>
                                      <a:pt x="537" y="23"/>
                                    </a:lnTo>
                                    <a:lnTo>
                                      <a:pt x="537" y="24"/>
                                    </a:lnTo>
                                    <a:lnTo>
                                      <a:pt x="538" y="23"/>
                                    </a:lnTo>
                                    <a:lnTo>
                                      <a:pt x="539" y="22"/>
                                    </a:lnTo>
                                    <a:lnTo>
                                      <a:pt x="539" y="23"/>
                                    </a:lnTo>
                                    <a:lnTo>
                                      <a:pt x="540" y="24"/>
                                    </a:lnTo>
                                    <a:lnTo>
                                      <a:pt x="541" y="22"/>
                                    </a:lnTo>
                                    <a:lnTo>
                                      <a:pt x="542" y="22"/>
                                    </a:lnTo>
                                    <a:lnTo>
                                      <a:pt x="542" y="23"/>
                                    </a:lnTo>
                                    <a:lnTo>
                                      <a:pt x="544" y="24"/>
                                    </a:lnTo>
                                    <a:lnTo>
                                      <a:pt x="545" y="24"/>
                                    </a:lnTo>
                                    <a:lnTo>
                                      <a:pt x="545" y="25"/>
                                    </a:lnTo>
                                    <a:lnTo>
                                      <a:pt x="546" y="23"/>
                                    </a:lnTo>
                                    <a:lnTo>
                                      <a:pt x="546" y="24"/>
                                    </a:lnTo>
                                    <a:lnTo>
                                      <a:pt x="547" y="24"/>
                                    </a:lnTo>
                                    <a:lnTo>
                                      <a:pt x="548" y="23"/>
                                    </a:lnTo>
                                    <a:lnTo>
                                      <a:pt x="548" y="24"/>
                                    </a:lnTo>
                                    <a:lnTo>
                                      <a:pt x="549" y="23"/>
                                    </a:lnTo>
                                    <a:lnTo>
                                      <a:pt x="549" y="24"/>
                                    </a:lnTo>
                                    <a:lnTo>
                                      <a:pt x="550" y="22"/>
                                    </a:lnTo>
                                    <a:lnTo>
                                      <a:pt x="550" y="23"/>
                                    </a:lnTo>
                                    <a:lnTo>
                                      <a:pt x="551" y="23"/>
                                    </a:lnTo>
                                    <a:lnTo>
                                      <a:pt x="551" y="24"/>
                                    </a:lnTo>
                                    <a:lnTo>
                                      <a:pt x="553" y="23"/>
                                    </a:lnTo>
                                    <a:lnTo>
                                      <a:pt x="553" y="24"/>
                                    </a:lnTo>
                                    <a:lnTo>
                                      <a:pt x="554" y="23"/>
                                    </a:lnTo>
                                    <a:lnTo>
                                      <a:pt x="555" y="22"/>
                                    </a:lnTo>
                                    <a:lnTo>
                                      <a:pt x="555" y="24"/>
                                    </a:lnTo>
                                    <a:lnTo>
                                      <a:pt x="556" y="23"/>
                                    </a:lnTo>
                                    <a:lnTo>
                                      <a:pt x="557" y="23"/>
                                    </a:lnTo>
                                    <a:lnTo>
                                      <a:pt x="557" y="24"/>
                                    </a:lnTo>
                                    <a:lnTo>
                                      <a:pt x="558" y="23"/>
                                    </a:lnTo>
                                    <a:lnTo>
                                      <a:pt x="558" y="24"/>
                                    </a:lnTo>
                                    <a:lnTo>
                                      <a:pt x="559" y="23"/>
                                    </a:lnTo>
                                    <a:lnTo>
                                      <a:pt x="559" y="24"/>
                                    </a:lnTo>
                                    <a:lnTo>
                                      <a:pt x="560" y="22"/>
                                    </a:lnTo>
                                    <a:lnTo>
                                      <a:pt x="562" y="23"/>
                                    </a:lnTo>
                                    <a:lnTo>
                                      <a:pt x="563" y="22"/>
                                    </a:lnTo>
                                    <a:lnTo>
                                      <a:pt x="563" y="23"/>
                                    </a:lnTo>
                                    <a:lnTo>
                                      <a:pt x="564" y="22"/>
                                    </a:lnTo>
                                    <a:lnTo>
                                      <a:pt x="564" y="23"/>
                                    </a:lnTo>
                                    <a:lnTo>
                                      <a:pt x="565" y="22"/>
                                    </a:lnTo>
                                    <a:lnTo>
                                      <a:pt x="565" y="23"/>
                                    </a:lnTo>
                                    <a:lnTo>
                                      <a:pt x="566" y="21"/>
                                    </a:lnTo>
                                    <a:lnTo>
                                      <a:pt x="566" y="24"/>
                                    </a:lnTo>
                                    <a:lnTo>
                                      <a:pt x="567" y="22"/>
                                    </a:lnTo>
                                    <a:lnTo>
                                      <a:pt x="567" y="24"/>
                                    </a:lnTo>
                                    <a:lnTo>
                                      <a:pt x="568" y="22"/>
                                    </a:lnTo>
                                    <a:lnTo>
                                      <a:pt x="568" y="23"/>
                                    </a:lnTo>
                                    <a:lnTo>
                                      <a:pt x="569" y="22"/>
                                    </a:lnTo>
                                    <a:lnTo>
                                      <a:pt x="571" y="22"/>
                                    </a:lnTo>
                                    <a:lnTo>
                                      <a:pt x="571" y="23"/>
                                    </a:lnTo>
                                    <a:lnTo>
                                      <a:pt x="572" y="21"/>
                                    </a:lnTo>
                                    <a:lnTo>
                                      <a:pt x="572" y="22"/>
                                    </a:lnTo>
                                    <a:lnTo>
                                      <a:pt x="573" y="22"/>
                                    </a:lnTo>
                                    <a:lnTo>
                                      <a:pt x="573" y="23"/>
                                    </a:lnTo>
                                    <a:lnTo>
                                      <a:pt x="574" y="21"/>
                                    </a:lnTo>
                                    <a:lnTo>
                                      <a:pt x="574" y="22"/>
                                    </a:lnTo>
                                    <a:lnTo>
                                      <a:pt x="575" y="22"/>
                                    </a:lnTo>
                                    <a:lnTo>
                                      <a:pt x="576" y="22"/>
                                    </a:lnTo>
                                    <a:lnTo>
                                      <a:pt x="576" y="23"/>
                                    </a:lnTo>
                                    <a:lnTo>
                                      <a:pt x="577" y="21"/>
                                    </a:lnTo>
                                    <a:lnTo>
                                      <a:pt x="577" y="22"/>
                                    </a:lnTo>
                                    <a:lnTo>
                                      <a:pt x="579" y="22"/>
                                    </a:lnTo>
                                    <a:lnTo>
                                      <a:pt x="579" y="23"/>
                                    </a:lnTo>
                                    <a:lnTo>
                                      <a:pt x="580" y="21"/>
                                    </a:lnTo>
                                    <a:lnTo>
                                      <a:pt x="580" y="24"/>
                                    </a:lnTo>
                                    <a:lnTo>
                                      <a:pt x="581" y="22"/>
                                    </a:lnTo>
                                    <a:lnTo>
                                      <a:pt x="581" y="23"/>
                                    </a:lnTo>
                                    <a:lnTo>
                                      <a:pt x="582" y="21"/>
                                    </a:lnTo>
                                    <a:lnTo>
                                      <a:pt x="582" y="22"/>
                                    </a:lnTo>
                                    <a:lnTo>
                                      <a:pt x="583" y="21"/>
                                    </a:lnTo>
                                    <a:lnTo>
                                      <a:pt x="583" y="22"/>
                                    </a:lnTo>
                                    <a:lnTo>
                                      <a:pt x="584" y="21"/>
                                    </a:lnTo>
                                    <a:lnTo>
                                      <a:pt x="584" y="22"/>
                                    </a:lnTo>
                                    <a:lnTo>
                                      <a:pt x="585" y="21"/>
                                    </a:lnTo>
                                    <a:lnTo>
                                      <a:pt x="585" y="22"/>
                                    </a:lnTo>
                                    <a:lnTo>
                                      <a:pt x="586" y="22"/>
                                    </a:lnTo>
                                    <a:lnTo>
                                      <a:pt x="588" y="21"/>
                                    </a:lnTo>
                                    <a:lnTo>
                                      <a:pt x="588" y="22"/>
                                    </a:lnTo>
                                    <a:lnTo>
                                      <a:pt x="589" y="21"/>
                                    </a:lnTo>
                                    <a:lnTo>
                                      <a:pt x="590" y="19"/>
                                    </a:lnTo>
                                    <a:lnTo>
                                      <a:pt x="590" y="21"/>
                                    </a:lnTo>
                                    <a:lnTo>
                                      <a:pt x="591" y="19"/>
                                    </a:lnTo>
                                    <a:lnTo>
                                      <a:pt x="591" y="22"/>
                                    </a:lnTo>
                                    <a:lnTo>
                                      <a:pt x="592" y="19"/>
                                    </a:lnTo>
                                    <a:lnTo>
                                      <a:pt x="592" y="21"/>
                                    </a:lnTo>
                                    <a:lnTo>
                                      <a:pt x="593" y="18"/>
                                    </a:lnTo>
                                    <a:lnTo>
                                      <a:pt x="593" y="21"/>
                                    </a:lnTo>
                                    <a:lnTo>
                                      <a:pt x="594" y="19"/>
                                    </a:lnTo>
                                    <a:lnTo>
                                      <a:pt x="595" y="18"/>
                                    </a:lnTo>
                                    <a:lnTo>
                                      <a:pt x="595" y="19"/>
                                    </a:lnTo>
                                    <a:lnTo>
                                      <a:pt x="597" y="17"/>
                                    </a:lnTo>
                                    <a:lnTo>
                                      <a:pt x="597" y="18"/>
                                    </a:lnTo>
                                    <a:lnTo>
                                      <a:pt x="598" y="17"/>
                                    </a:lnTo>
                                    <a:lnTo>
                                      <a:pt x="598" y="18"/>
                                    </a:lnTo>
                                    <a:lnTo>
                                      <a:pt x="599" y="16"/>
                                    </a:lnTo>
                                    <a:lnTo>
                                      <a:pt x="599" y="18"/>
                                    </a:lnTo>
                                    <a:lnTo>
                                      <a:pt x="600" y="16"/>
                                    </a:lnTo>
                                    <a:lnTo>
                                      <a:pt x="600" y="17"/>
                                    </a:lnTo>
                                    <a:lnTo>
                                      <a:pt x="601" y="16"/>
                                    </a:lnTo>
                                    <a:lnTo>
                                      <a:pt x="602" y="16"/>
                                    </a:lnTo>
                                    <a:lnTo>
                                      <a:pt x="603" y="16"/>
                                    </a:lnTo>
                                    <a:lnTo>
                                      <a:pt x="603" y="18"/>
                                    </a:lnTo>
                                    <a:lnTo>
                                      <a:pt x="604" y="16"/>
                                    </a:lnTo>
                                    <a:lnTo>
                                      <a:pt x="606" y="16"/>
                                    </a:lnTo>
                                    <a:lnTo>
                                      <a:pt x="607" y="16"/>
                                    </a:lnTo>
                                    <a:lnTo>
                                      <a:pt x="608" y="16"/>
                                    </a:lnTo>
                                    <a:lnTo>
                                      <a:pt x="609" y="16"/>
                                    </a:lnTo>
                                    <a:lnTo>
                                      <a:pt x="610" y="13"/>
                                    </a:lnTo>
                                    <a:lnTo>
                                      <a:pt x="610" y="14"/>
                                    </a:lnTo>
                                    <a:lnTo>
                                      <a:pt x="611" y="13"/>
                                    </a:lnTo>
                                    <a:lnTo>
                                      <a:pt x="611" y="14"/>
                                    </a:lnTo>
                                    <a:lnTo>
                                      <a:pt x="612" y="13"/>
                                    </a:lnTo>
                                    <a:lnTo>
                                      <a:pt x="613" y="13"/>
                                    </a:lnTo>
                                    <a:lnTo>
                                      <a:pt x="615" y="13"/>
                                    </a:lnTo>
                                    <a:lnTo>
                                      <a:pt x="615" y="14"/>
                                    </a:lnTo>
                                    <a:lnTo>
                                      <a:pt x="616" y="13"/>
                                    </a:lnTo>
                                    <a:lnTo>
                                      <a:pt x="616" y="14"/>
                                    </a:lnTo>
                                    <a:lnTo>
                                      <a:pt x="617" y="13"/>
                                    </a:lnTo>
                                    <a:lnTo>
                                      <a:pt x="617" y="16"/>
                                    </a:lnTo>
                                    <a:lnTo>
                                      <a:pt x="618" y="14"/>
                                    </a:lnTo>
                                    <a:lnTo>
                                      <a:pt x="619" y="14"/>
                                    </a:lnTo>
                                    <a:lnTo>
                                      <a:pt x="619" y="16"/>
                                    </a:lnTo>
                                    <a:lnTo>
                                      <a:pt x="620" y="13"/>
                                    </a:lnTo>
                                    <a:lnTo>
                                      <a:pt x="620" y="14"/>
                                    </a:lnTo>
                                    <a:lnTo>
                                      <a:pt x="621" y="14"/>
                                    </a:lnTo>
                                    <a:lnTo>
                                      <a:pt x="621" y="16"/>
                                    </a:lnTo>
                                    <a:lnTo>
                                      <a:pt x="623" y="14"/>
                                    </a:lnTo>
                                    <a:lnTo>
                                      <a:pt x="623" y="16"/>
                                    </a:lnTo>
                                    <a:lnTo>
                                      <a:pt x="624" y="14"/>
                                    </a:lnTo>
                                    <a:lnTo>
                                      <a:pt x="624" y="16"/>
                                    </a:lnTo>
                                    <a:lnTo>
                                      <a:pt x="625" y="16"/>
                                    </a:lnTo>
                                    <a:lnTo>
                                      <a:pt x="626" y="16"/>
                                    </a:lnTo>
                                    <a:lnTo>
                                      <a:pt x="627" y="16"/>
                                    </a:lnTo>
                                    <a:lnTo>
                                      <a:pt x="628" y="16"/>
                                    </a:lnTo>
                                    <a:lnTo>
                                      <a:pt x="629" y="16"/>
                                    </a:lnTo>
                                    <a:lnTo>
                                      <a:pt x="629" y="18"/>
                                    </a:lnTo>
                                    <a:lnTo>
                                      <a:pt x="630" y="16"/>
                                    </a:lnTo>
                                    <a:lnTo>
                                      <a:pt x="630" y="17"/>
                                    </a:lnTo>
                                    <a:lnTo>
                                      <a:pt x="632" y="16"/>
                                    </a:lnTo>
                                    <a:lnTo>
                                      <a:pt x="632" y="17"/>
                                    </a:lnTo>
                                    <a:lnTo>
                                      <a:pt x="633" y="17"/>
                                    </a:lnTo>
                                    <a:lnTo>
                                      <a:pt x="633" y="18"/>
                                    </a:lnTo>
                                    <a:lnTo>
                                      <a:pt x="634" y="17"/>
                                    </a:lnTo>
                                    <a:lnTo>
                                      <a:pt x="634" y="18"/>
                                    </a:lnTo>
                                    <a:lnTo>
                                      <a:pt x="635" y="17"/>
                                    </a:lnTo>
                                    <a:lnTo>
                                      <a:pt x="635" y="18"/>
                                    </a:lnTo>
                                    <a:lnTo>
                                      <a:pt x="636" y="18"/>
                                    </a:lnTo>
                                    <a:lnTo>
                                      <a:pt x="636" y="19"/>
                                    </a:lnTo>
                                    <a:lnTo>
                                      <a:pt x="637" y="18"/>
                                    </a:lnTo>
                                    <a:lnTo>
                                      <a:pt x="638" y="17"/>
                                    </a:lnTo>
                                    <a:lnTo>
                                      <a:pt x="638" y="18"/>
                                    </a:lnTo>
                                    <a:lnTo>
                                      <a:pt x="639" y="17"/>
                                    </a:lnTo>
                                    <a:lnTo>
                                      <a:pt x="639" y="18"/>
                                    </a:lnTo>
                                    <a:lnTo>
                                      <a:pt x="641" y="16"/>
                                    </a:lnTo>
                                    <a:lnTo>
                                      <a:pt x="641" y="17"/>
                                    </a:lnTo>
                                    <a:lnTo>
                                      <a:pt x="642" y="16"/>
                                    </a:lnTo>
                                    <a:lnTo>
                                      <a:pt x="643" y="16"/>
                                    </a:lnTo>
                                    <a:lnTo>
                                      <a:pt x="643" y="17"/>
                                    </a:lnTo>
                                    <a:lnTo>
                                      <a:pt x="644" y="17"/>
                                    </a:lnTo>
                                    <a:lnTo>
                                      <a:pt x="645" y="16"/>
                                    </a:lnTo>
                                    <a:lnTo>
                                      <a:pt x="645" y="17"/>
                                    </a:lnTo>
                                    <a:lnTo>
                                      <a:pt x="646" y="17"/>
                                    </a:lnTo>
                                    <a:lnTo>
                                      <a:pt x="646" y="18"/>
                                    </a:lnTo>
                                    <a:lnTo>
                                      <a:pt x="647" y="16"/>
                                    </a:lnTo>
                                    <a:lnTo>
                                      <a:pt x="647" y="18"/>
                                    </a:lnTo>
                                    <a:lnTo>
                                      <a:pt x="648" y="17"/>
                                    </a:lnTo>
                                    <a:lnTo>
                                      <a:pt x="648" y="18"/>
                                    </a:lnTo>
                                    <a:lnTo>
                                      <a:pt x="650" y="17"/>
                                    </a:lnTo>
                                    <a:lnTo>
                                      <a:pt x="650" y="18"/>
                                    </a:lnTo>
                                    <a:lnTo>
                                      <a:pt x="651" y="16"/>
                                    </a:lnTo>
                                    <a:lnTo>
                                      <a:pt x="651" y="17"/>
                                    </a:lnTo>
                                    <a:lnTo>
                                      <a:pt x="652" y="17"/>
                                    </a:lnTo>
                                    <a:lnTo>
                                      <a:pt x="652" y="18"/>
                                    </a:lnTo>
                                    <a:lnTo>
                                      <a:pt x="653" y="17"/>
                                    </a:lnTo>
                                    <a:lnTo>
                                      <a:pt x="653" y="18"/>
                                    </a:lnTo>
                                    <a:lnTo>
                                      <a:pt x="654" y="16"/>
                                    </a:lnTo>
                                    <a:lnTo>
                                      <a:pt x="654" y="17"/>
                                    </a:lnTo>
                                    <a:lnTo>
                                      <a:pt x="655" y="16"/>
                                    </a:lnTo>
                                    <a:lnTo>
                                      <a:pt x="656" y="16"/>
                                    </a:lnTo>
                                    <a:lnTo>
                                      <a:pt x="656" y="18"/>
                                    </a:lnTo>
                                    <a:lnTo>
                                      <a:pt x="657" y="16"/>
                                    </a:lnTo>
                                    <a:lnTo>
                                      <a:pt x="657" y="18"/>
                                    </a:lnTo>
                                    <a:lnTo>
                                      <a:pt x="659" y="17"/>
                                    </a:lnTo>
                                    <a:lnTo>
                                      <a:pt x="660" y="17"/>
                                    </a:lnTo>
                                    <a:lnTo>
                                      <a:pt x="660" y="18"/>
                                    </a:lnTo>
                                    <a:lnTo>
                                      <a:pt x="661" y="16"/>
                                    </a:lnTo>
                                    <a:lnTo>
                                      <a:pt x="661" y="18"/>
                                    </a:lnTo>
                                    <a:lnTo>
                                      <a:pt x="662" y="16"/>
                                    </a:lnTo>
                                    <a:lnTo>
                                      <a:pt x="662" y="18"/>
                                    </a:lnTo>
                                    <a:lnTo>
                                      <a:pt x="663" y="16"/>
                                    </a:lnTo>
                                    <a:lnTo>
                                      <a:pt x="663" y="17"/>
                                    </a:lnTo>
                                    <a:lnTo>
                                      <a:pt x="664" y="16"/>
                                    </a:lnTo>
                                    <a:lnTo>
                                      <a:pt x="664" y="17"/>
                                    </a:lnTo>
                                    <a:lnTo>
                                      <a:pt x="665" y="16"/>
                                    </a:lnTo>
                                    <a:lnTo>
                                      <a:pt x="665" y="18"/>
                                    </a:lnTo>
                                    <a:lnTo>
                                      <a:pt x="666" y="16"/>
                                    </a:lnTo>
                                    <a:lnTo>
                                      <a:pt x="666" y="18"/>
                                    </a:lnTo>
                                    <a:lnTo>
                                      <a:pt x="668" y="17"/>
                                    </a:lnTo>
                                    <a:lnTo>
                                      <a:pt x="668" y="18"/>
                                    </a:lnTo>
                                    <a:lnTo>
                                      <a:pt x="669" y="16"/>
                                    </a:lnTo>
                                    <a:lnTo>
                                      <a:pt x="669" y="18"/>
                                    </a:lnTo>
                                    <a:lnTo>
                                      <a:pt x="670" y="18"/>
                                    </a:lnTo>
                                    <a:lnTo>
                                      <a:pt x="671" y="18"/>
                                    </a:lnTo>
                                    <a:lnTo>
                                      <a:pt x="672" y="17"/>
                                    </a:lnTo>
                                    <a:lnTo>
                                      <a:pt x="672" y="18"/>
                                    </a:lnTo>
                                    <a:lnTo>
                                      <a:pt x="673" y="17"/>
                                    </a:lnTo>
                                    <a:lnTo>
                                      <a:pt x="673" y="18"/>
                                    </a:lnTo>
                                    <a:lnTo>
                                      <a:pt x="674" y="17"/>
                                    </a:lnTo>
                                    <a:lnTo>
                                      <a:pt x="674" y="18"/>
                                    </a:lnTo>
                                    <a:lnTo>
                                      <a:pt x="676" y="16"/>
                                    </a:lnTo>
                                    <a:lnTo>
                                      <a:pt x="676" y="18"/>
                                    </a:lnTo>
                                    <a:lnTo>
                                      <a:pt x="677" y="16"/>
                                    </a:lnTo>
                                    <a:lnTo>
                                      <a:pt x="677" y="18"/>
                                    </a:lnTo>
                                    <a:lnTo>
                                      <a:pt x="678" y="16"/>
                                    </a:lnTo>
                                    <a:lnTo>
                                      <a:pt x="678" y="17"/>
                                    </a:lnTo>
                                    <a:lnTo>
                                      <a:pt x="679" y="16"/>
                                    </a:lnTo>
                                    <a:lnTo>
                                      <a:pt x="679" y="17"/>
                                    </a:lnTo>
                                    <a:lnTo>
                                      <a:pt x="680" y="16"/>
                                    </a:lnTo>
                                    <a:lnTo>
                                      <a:pt x="681" y="17"/>
                                    </a:lnTo>
                                    <a:lnTo>
                                      <a:pt x="682" y="16"/>
                                    </a:lnTo>
                                    <a:lnTo>
                                      <a:pt x="682" y="17"/>
                                    </a:lnTo>
                                    <a:lnTo>
                                      <a:pt x="683" y="16"/>
                                    </a:lnTo>
                                    <a:lnTo>
                                      <a:pt x="683" y="17"/>
                                    </a:lnTo>
                                    <a:lnTo>
                                      <a:pt x="685" y="17"/>
                                    </a:lnTo>
                                    <a:lnTo>
                                      <a:pt x="686" y="17"/>
                                    </a:lnTo>
                                    <a:lnTo>
                                      <a:pt x="687" y="16"/>
                                    </a:lnTo>
                                    <a:lnTo>
                                      <a:pt x="687" y="17"/>
                                    </a:lnTo>
                                    <a:lnTo>
                                      <a:pt x="688" y="16"/>
                                    </a:lnTo>
                                    <a:lnTo>
                                      <a:pt x="688" y="18"/>
                                    </a:lnTo>
                                    <a:lnTo>
                                      <a:pt x="689" y="16"/>
                                    </a:lnTo>
                                    <a:lnTo>
                                      <a:pt x="690" y="16"/>
                                    </a:lnTo>
                                    <a:lnTo>
                                      <a:pt x="690" y="17"/>
                                    </a:lnTo>
                                    <a:lnTo>
                                      <a:pt x="691" y="16"/>
                                    </a:lnTo>
                                    <a:lnTo>
                                      <a:pt x="692" y="16"/>
                                    </a:lnTo>
                                    <a:lnTo>
                                      <a:pt x="694" y="16"/>
                                    </a:lnTo>
                                    <a:lnTo>
                                      <a:pt x="695" y="16"/>
                                    </a:lnTo>
                                    <a:lnTo>
                                      <a:pt x="696" y="14"/>
                                    </a:lnTo>
                                    <a:lnTo>
                                      <a:pt x="696" y="16"/>
                                    </a:lnTo>
                                    <a:lnTo>
                                      <a:pt x="697" y="16"/>
                                    </a:lnTo>
                                    <a:lnTo>
                                      <a:pt x="698" y="16"/>
                                    </a:lnTo>
                                    <a:lnTo>
                                      <a:pt x="699" y="14"/>
                                    </a:lnTo>
                                    <a:lnTo>
                                      <a:pt x="699" y="16"/>
                                    </a:lnTo>
                                    <a:lnTo>
                                      <a:pt x="700" y="14"/>
                                    </a:lnTo>
                                    <a:lnTo>
                                      <a:pt x="700" y="16"/>
                                    </a:lnTo>
                                    <a:lnTo>
                                      <a:pt x="701" y="13"/>
                                    </a:lnTo>
                                    <a:lnTo>
                                      <a:pt x="701" y="16"/>
                                    </a:lnTo>
                                    <a:lnTo>
                                      <a:pt x="703" y="16"/>
                                    </a:lnTo>
                                    <a:lnTo>
                                      <a:pt x="704" y="16"/>
                                    </a:lnTo>
                                    <a:lnTo>
                                      <a:pt x="705" y="16"/>
                                    </a:lnTo>
                                    <a:lnTo>
                                      <a:pt x="706" y="16"/>
                                    </a:lnTo>
                                    <a:lnTo>
                                      <a:pt x="707" y="14"/>
                                    </a:lnTo>
                                    <a:lnTo>
                                      <a:pt x="707" y="16"/>
                                    </a:lnTo>
                                    <a:lnTo>
                                      <a:pt x="708" y="16"/>
                                    </a:lnTo>
                                    <a:lnTo>
                                      <a:pt x="709" y="16"/>
                                    </a:lnTo>
                                    <a:lnTo>
                                      <a:pt x="709" y="17"/>
                                    </a:lnTo>
                                    <a:lnTo>
                                      <a:pt x="710" y="16"/>
                                    </a:lnTo>
                                    <a:lnTo>
                                      <a:pt x="712" y="16"/>
                                    </a:lnTo>
                                    <a:lnTo>
                                      <a:pt x="712" y="17"/>
                                    </a:lnTo>
                                    <a:lnTo>
                                      <a:pt x="713" y="16"/>
                                    </a:lnTo>
                                    <a:lnTo>
                                      <a:pt x="713" y="18"/>
                                    </a:lnTo>
                                    <a:lnTo>
                                      <a:pt x="714" y="17"/>
                                    </a:lnTo>
                                    <a:lnTo>
                                      <a:pt x="714" y="18"/>
                                    </a:lnTo>
                                    <a:lnTo>
                                      <a:pt x="715" y="18"/>
                                    </a:lnTo>
                                    <a:lnTo>
                                      <a:pt x="716" y="18"/>
                                    </a:lnTo>
                                    <a:lnTo>
                                      <a:pt x="716" y="19"/>
                                    </a:lnTo>
                                    <a:lnTo>
                                      <a:pt x="717" y="18"/>
                                    </a:lnTo>
                                    <a:lnTo>
                                      <a:pt x="717" y="19"/>
                                    </a:lnTo>
                                    <a:lnTo>
                                      <a:pt x="718" y="17"/>
                                    </a:lnTo>
                                    <a:lnTo>
                                      <a:pt x="718" y="18"/>
                                    </a:lnTo>
                                    <a:lnTo>
                                      <a:pt x="720" y="16"/>
                                    </a:lnTo>
                                    <a:lnTo>
                                      <a:pt x="720" y="17"/>
                                    </a:lnTo>
                                    <a:lnTo>
                                      <a:pt x="721" y="16"/>
                                    </a:lnTo>
                                    <a:lnTo>
                                      <a:pt x="721" y="17"/>
                                    </a:lnTo>
                                    <a:lnTo>
                                      <a:pt x="722" y="17"/>
                                    </a:lnTo>
                                    <a:lnTo>
                                      <a:pt x="722" y="18"/>
                                    </a:lnTo>
                                    <a:lnTo>
                                      <a:pt x="723" y="16"/>
                                    </a:lnTo>
                                    <a:lnTo>
                                      <a:pt x="723" y="18"/>
                                    </a:lnTo>
                                    <a:lnTo>
                                      <a:pt x="724" y="16"/>
                                    </a:lnTo>
                                    <a:lnTo>
                                      <a:pt x="724" y="17"/>
                                    </a:lnTo>
                                    <a:lnTo>
                                      <a:pt x="725" y="16"/>
                                    </a:lnTo>
                                    <a:lnTo>
                                      <a:pt x="726" y="16"/>
                                    </a:lnTo>
                                    <a:lnTo>
                                      <a:pt x="727" y="16"/>
                                    </a:lnTo>
                                    <a:lnTo>
                                      <a:pt x="729" y="16"/>
                                    </a:lnTo>
                                    <a:lnTo>
                                      <a:pt x="730" y="16"/>
                                    </a:lnTo>
                                    <a:lnTo>
                                      <a:pt x="730" y="17"/>
                                    </a:lnTo>
                                    <a:lnTo>
                                      <a:pt x="731" y="16"/>
                                    </a:lnTo>
                                    <a:lnTo>
                                      <a:pt x="732" y="16"/>
                                    </a:lnTo>
                                    <a:lnTo>
                                      <a:pt x="732" y="17"/>
                                    </a:lnTo>
                                    <a:lnTo>
                                      <a:pt x="733" y="16"/>
                                    </a:lnTo>
                                    <a:lnTo>
                                      <a:pt x="733" y="17"/>
                                    </a:lnTo>
                                    <a:lnTo>
                                      <a:pt x="734" y="16"/>
                                    </a:lnTo>
                                    <a:lnTo>
                                      <a:pt x="734" y="18"/>
                                    </a:lnTo>
                                    <a:lnTo>
                                      <a:pt x="735" y="17"/>
                                    </a:lnTo>
                                    <a:lnTo>
                                      <a:pt x="736" y="16"/>
                                    </a:lnTo>
                                    <a:lnTo>
                                      <a:pt x="736" y="17"/>
                                    </a:lnTo>
                                    <a:lnTo>
                                      <a:pt x="738" y="18"/>
                                    </a:lnTo>
                                    <a:lnTo>
                                      <a:pt x="739" y="17"/>
                                    </a:lnTo>
                                    <a:lnTo>
                                      <a:pt x="739" y="18"/>
                                    </a:lnTo>
                                    <a:lnTo>
                                      <a:pt x="740" y="16"/>
                                    </a:lnTo>
                                    <a:lnTo>
                                      <a:pt x="740" y="18"/>
                                    </a:lnTo>
                                    <a:lnTo>
                                      <a:pt x="741" y="17"/>
                                    </a:lnTo>
                                    <a:lnTo>
                                      <a:pt x="741" y="18"/>
                                    </a:lnTo>
                                    <a:lnTo>
                                      <a:pt x="742" y="17"/>
                                    </a:lnTo>
                                    <a:lnTo>
                                      <a:pt x="742" y="18"/>
                                    </a:lnTo>
                                    <a:lnTo>
                                      <a:pt x="743" y="17"/>
                                    </a:lnTo>
                                    <a:lnTo>
                                      <a:pt x="743" y="18"/>
                                    </a:lnTo>
                                    <a:lnTo>
                                      <a:pt x="744" y="16"/>
                                    </a:lnTo>
                                    <a:lnTo>
                                      <a:pt x="744" y="17"/>
                                    </a:lnTo>
                                    <a:lnTo>
                                      <a:pt x="745" y="16"/>
                                    </a:lnTo>
                                    <a:lnTo>
                                      <a:pt x="745" y="17"/>
                                    </a:lnTo>
                                    <a:lnTo>
                                      <a:pt x="747" y="16"/>
                                    </a:lnTo>
                                    <a:lnTo>
                                      <a:pt x="747" y="17"/>
                                    </a:lnTo>
                                    <a:lnTo>
                                      <a:pt x="748" y="16"/>
                                    </a:lnTo>
                                    <a:lnTo>
                                      <a:pt x="748" y="17"/>
                                    </a:lnTo>
                                    <a:lnTo>
                                      <a:pt x="749" y="16"/>
                                    </a:lnTo>
                                    <a:lnTo>
                                      <a:pt x="749" y="17"/>
                                    </a:lnTo>
                                    <a:lnTo>
                                      <a:pt x="750" y="16"/>
                                    </a:lnTo>
                                    <a:lnTo>
                                      <a:pt x="750" y="17"/>
                                    </a:lnTo>
                                    <a:lnTo>
                                      <a:pt x="751" y="16"/>
                                    </a:lnTo>
                                    <a:lnTo>
                                      <a:pt x="751" y="17"/>
                                    </a:lnTo>
                                    <a:lnTo>
                                      <a:pt x="752" y="16"/>
                                    </a:lnTo>
                                    <a:lnTo>
                                      <a:pt x="753" y="14"/>
                                    </a:lnTo>
                                    <a:lnTo>
                                      <a:pt x="753" y="16"/>
                                    </a:lnTo>
                                    <a:lnTo>
                                      <a:pt x="754" y="14"/>
                                    </a:lnTo>
                                    <a:lnTo>
                                      <a:pt x="754" y="16"/>
                                    </a:lnTo>
                                    <a:lnTo>
                                      <a:pt x="756" y="13"/>
                                    </a:lnTo>
                                    <a:lnTo>
                                      <a:pt x="756" y="14"/>
                                    </a:lnTo>
                                    <a:lnTo>
                                      <a:pt x="757" y="13"/>
                                    </a:lnTo>
                                    <a:lnTo>
                                      <a:pt x="757" y="14"/>
                                    </a:lnTo>
                                    <a:lnTo>
                                      <a:pt x="758" y="13"/>
                                    </a:lnTo>
                                    <a:lnTo>
                                      <a:pt x="758" y="14"/>
                                    </a:lnTo>
                                    <a:lnTo>
                                      <a:pt x="759" y="13"/>
                                    </a:lnTo>
                                    <a:lnTo>
                                      <a:pt x="760" y="11"/>
                                    </a:lnTo>
                                    <a:lnTo>
                                      <a:pt x="760" y="14"/>
                                    </a:lnTo>
                                    <a:lnTo>
                                      <a:pt x="761" y="11"/>
                                    </a:lnTo>
                                    <a:lnTo>
                                      <a:pt x="761" y="14"/>
                                    </a:lnTo>
                                    <a:lnTo>
                                      <a:pt x="762" y="11"/>
                                    </a:lnTo>
                                    <a:lnTo>
                                      <a:pt x="762" y="13"/>
                                    </a:lnTo>
                                    <a:lnTo>
                                      <a:pt x="764" y="11"/>
                                    </a:lnTo>
                                    <a:lnTo>
                                      <a:pt x="765" y="10"/>
                                    </a:lnTo>
                                    <a:lnTo>
                                      <a:pt x="765" y="13"/>
                                    </a:lnTo>
                                    <a:lnTo>
                                      <a:pt x="766" y="9"/>
                                    </a:lnTo>
                                    <a:lnTo>
                                      <a:pt x="766" y="10"/>
                                    </a:lnTo>
                                    <a:lnTo>
                                      <a:pt x="767" y="9"/>
                                    </a:lnTo>
                                    <a:lnTo>
                                      <a:pt x="767" y="10"/>
                                    </a:lnTo>
                                    <a:lnTo>
                                      <a:pt x="768" y="9"/>
                                    </a:lnTo>
                                    <a:lnTo>
                                      <a:pt x="769" y="9"/>
                                    </a:lnTo>
                                    <a:lnTo>
                                      <a:pt x="770" y="8"/>
                                    </a:lnTo>
                                    <a:lnTo>
                                      <a:pt x="770" y="9"/>
                                    </a:lnTo>
                                    <a:lnTo>
                                      <a:pt x="771" y="6"/>
                                    </a:lnTo>
                                    <a:lnTo>
                                      <a:pt x="771" y="8"/>
                                    </a:lnTo>
                                    <a:lnTo>
                                      <a:pt x="773" y="6"/>
                                    </a:lnTo>
                                    <a:lnTo>
                                      <a:pt x="773" y="7"/>
                                    </a:lnTo>
                                    <a:lnTo>
                                      <a:pt x="774" y="6"/>
                                    </a:lnTo>
                                    <a:lnTo>
                                      <a:pt x="774" y="7"/>
                                    </a:lnTo>
                                    <a:lnTo>
                                      <a:pt x="775" y="5"/>
                                    </a:lnTo>
                                    <a:lnTo>
                                      <a:pt x="775" y="6"/>
                                    </a:lnTo>
                                    <a:lnTo>
                                      <a:pt x="776" y="5"/>
                                    </a:lnTo>
                                    <a:lnTo>
                                      <a:pt x="776" y="7"/>
                                    </a:lnTo>
                                    <a:lnTo>
                                      <a:pt x="777" y="5"/>
                                    </a:lnTo>
                                    <a:lnTo>
                                      <a:pt x="777" y="6"/>
                                    </a:lnTo>
                                    <a:lnTo>
                                      <a:pt x="778" y="4"/>
                                    </a:lnTo>
                                    <a:lnTo>
                                      <a:pt x="778" y="5"/>
                                    </a:lnTo>
                                    <a:lnTo>
                                      <a:pt x="779" y="5"/>
                                    </a:lnTo>
                                    <a:lnTo>
                                      <a:pt x="779" y="6"/>
                                    </a:lnTo>
                                    <a:lnTo>
                                      <a:pt x="780" y="4"/>
                                    </a:lnTo>
                                    <a:lnTo>
                                      <a:pt x="780" y="6"/>
                                    </a:lnTo>
                                    <a:lnTo>
                                      <a:pt x="782" y="4"/>
                                    </a:lnTo>
                                    <a:lnTo>
                                      <a:pt x="782" y="6"/>
                                    </a:lnTo>
                                    <a:lnTo>
                                      <a:pt x="783" y="4"/>
                                    </a:lnTo>
                                    <a:lnTo>
                                      <a:pt x="784" y="4"/>
                                    </a:lnTo>
                                    <a:lnTo>
                                      <a:pt x="785" y="2"/>
                                    </a:lnTo>
                                    <a:lnTo>
                                      <a:pt x="785" y="4"/>
                                    </a:lnTo>
                                    <a:lnTo>
                                      <a:pt x="786" y="0"/>
                                    </a:lnTo>
                                    <a:lnTo>
                                      <a:pt x="786" y="2"/>
                                    </a:lnTo>
                                    <a:lnTo>
                                      <a:pt x="787" y="2"/>
                                    </a:lnTo>
                                    <a:lnTo>
                                      <a:pt x="787" y="4"/>
                                    </a:lnTo>
                                    <a:lnTo>
                                      <a:pt x="788" y="0"/>
                                    </a:lnTo>
                                    <a:lnTo>
                                      <a:pt x="788" y="4"/>
                                    </a:lnTo>
                                    <a:lnTo>
                                      <a:pt x="789" y="0"/>
                                    </a:lnTo>
                                    <a:lnTo>
                                      <a:pt x="789" y="2"/>
                                    </a:lnTo>
                                    <a:lnTo>
                                      <a:pt x="791" y="2"/>
                                    </a:lnTo>
                                    <a:lnTo>
                                      <a:pt x="792" y="2"/>
                                    </a:lnTo>
                                    <a:lnTo>
                                      <a:pt x="792" y="4"/>
                                    </a:lnTo>
                                    <a:lnTo>
                                      <a:pt x="793" y="0"/>
                                    </a:lnTo>
                                    <a:lnTo>
                                      <a:pt x="793" y="2"/>
                                    </a:lnTo>
                                    <a:lnTo>
                                      <a:pt x="794" y="0"/>
                                    </a:lnTo>
                                    <a:lnTo>
                                      <a:pt x="795" y="0"/>
                                    </a:lnTo>
                                    <a:lnTo>
                                      <a:pt x="795" y="2"/>
                                    </a:lnTo>
                                    <a:lnTo>
                                      <a:pt x="796" y="0"/>
                                    </a:lnTo>
                                    <a:lnTo>
                                      <a:pt x="796" y="4"/>
                                    </a:lnTo>
                                    <a:lnTo>
                                      <a:pt x="797" y="0"/>
                                    </a:lnTo>
                                    <a:lnTo>
                                      <a:pt x="797" y="2"/>
                                    </a:lnTo>
                                    <a:lnTo>
                                      <a:pt x="798" y="0"/>
                                    </a:lnTo>
                                    <a:lnTo>
                                      <a:pt x="800" y="0"/>
                                    </a:lnTo>
                                    <a:lnTo>
                                      <a:pt x="801" y="0"/>
                                    </a:lnTo>
                                    <a:lnTo>
                                      <a:pt x="802" y="0"/>
                                    </a:lnTo>
                                    <a:lnTo>
                                      <a:pt x="802" y="4"/>
                                    </a:lnTo>
                                    <a:lnTo>
                                      <a:pt x="803" y="0"/>
                                    </a:lnTo>
                                    <a:lnTo>
                                      <a:pt x="804" y="0"/>
                                    </a:lnTo>
                                    <a:lnTo>
                                      <a:pt x="804" y="4"/>
                                    </a:lnTo>
                                    <a:lnTo>
                                      <a:pt x="805" y="4"/>
                                    </a:lnTo>
                                    <a:lnTo>
                                      <a:pt x="806" y="4"/>
                                    </a:lnTo>
                                    <a:lnTo>
                                      <a:pt x="807" y="4"/>
                                    </a:lnTo>
                                    <a:lnTo>
                                      <a:pt x="809" y="4"/>
                                    </a:lnTo>
                                    <a:lnTo>
                                      <a:pt x="810" y="4"/>
                                    </a:lnTo>
                                    <a:lnTo>
                                      <a:pt x="811" y="4"/>
                                    </a:lnTo>
                                    <a:lnTo>
                                      <a:pt x="812" y="2"/>
                                    </a:lnTo>
                                    <a:lnTo>
                                      <a:pt x="812" y="4"/>
                                    </a:lnTo>
                                    <a:lnTo>
                                      <a:pt x="813" y="4"/>
                                    </a:lnTo>
                                    <a:lnTo>
                                      <a:pt x="814" y="4"/>
                                    </a:lnTo>
                                    <a:lnTo>
                                      <a:pt x="815" y="2"/>
                                    </a:lnTo>
                                    <a:lnTo>
                                      <a:pt x="815" y="4"/>
                                    </a:lnTo>
                                    <a:lnTo>
                                      <a:pt x="817" y="0"/>
                                    </a:lnTo>
                                    <a:lnTo>
                                      <a:pt x="817" y="4"/>
                                    </a:lnTo>
                                    <a:lnTo>
                                      <a:pt x="818" y="2"/>
                                    </a:lnTo>
                                    <a:lnTo>
                                      <a:pt x="818" y="4"/>
                                    </a:lnTo>
                                    <a:lnTo>
                                      <a:pt x="819" y="4"/>
                                    </a:lnTo>
                                    <a:lnTo>
                                      <a:pt x="820" y="4"/>
                                    </a:lnTo>
                                    <a:lnTo>
                                      <a:pt x="821" y="4"/>
                                    </a:lnTo>
                                    <a:lnTo>
                                      <a:pt x="822" y="4"/>
                                    </a:lnTo>
                                    <a:lnTo>
                                      <a:pt x="823" y="4"/>
                                    </a:lnTo>
                                    <a:lnTo>
                                      <a:pt x="824" y="2"/>
                                    </a:lnTo>
                                    <a:lnTo>
                                      <a:pt x="824" y="6"/>
                                    </a:lnTo>
                                    <a:lnTo>
                                      <a:pt x="826" y="4"/>
                                    </a:lnTo>
                                    <a:lnTo>
                                      <a:pt x="826" y="5"/>
                                    </a:lnTo>
                                    <a:lnTo>
                                      <a:pt x="827" y="4"/>
                                    </a:lnTo>
                                    <a:lnTo>
                                      <a:pt x="827" y="6"/>
                                    </a:lnTo>
                                    <a:lnTo>
                                      <a:pt x="828" y="4"/>
                                    </a:lnTo>
                                    <a:lnTo>
                                      <a:pt x="829" y="4"/>
                                    </a:lnTo>
                                    <a:lnTo>
                                      <a:pt x="829" y="6"/>
                                    </a:lnTo>
                                    <a:lnTo>
                                      <a:pt x="830" y="4"/>
                                    </a:lnTo>
                                    <a:lnTo>
                                      <a:pt x="830" y="5"/>
                                    </a:lnTo>
                                    <a:lnTo>
                                      <a:pt x="831" y="5"/>
                                    </a:lnTo>
                                    <a:lnTo>
                                      <a:pt x="831" y="6"/>
                                    </a:lnTo>
                                    <a:lnTo>
                                      <a:pt x="832" y="4"/>
                                    </a:lnTo>
                                    <a:lnTo>
                                      <a:pt x="832" y="6"/>
                                    </a:lnTo>
                                    <a:lnTo>
                                      <a:pt x="833" y="6"/>
                                    </a:lnTo>
                                    <a:lnTo>
                                      <a:pt x="835" y="6"/>
                                    </a:lnTo>
                                    <a:lnTo>
                                      <a:pt x="836" y="6"/>
                                    </a:lnTo>
                                    <a:lnTo>
                                      <a:pt x="836" y="7"/>
                                    </a:lnTo>
                                    <a:lnTo>
                                      <a:pt x="837" y="6"/>
                                    </a:lnTo>
                                    <a:lnTo>
                                      <a:pt x="838" y="5"/>
                                    </a:lnTo>
                                    <a:lnTo>
                                      <a:pt x="838" y="6"/>
                                    </a:lnTo>
                                    <a:lnTo>
                                      <a:pt x="839" y="5"/>
                                    </a:lnTo>
                                    <a:lnTo>
                                      <a:pt x="839" y="7"/>
                                    </a:lnTo>
                                    <a:lnTo>
                                      <a:pt x="840" y="5"/>
                                    </a:lnTo>
                                    <a:lnTo>
                                      <a:pt x="840" y="6"/>
                                    </a:lnTo>
                                    <a:lnTo>
                                      <a:pt x="841" y="6"/>
                                    </a:lnTo>
                                    <a:lnTo>
                                      <a:pt x="841" y="7"/>
                                    </a:lnTo>
                                    <a:lnTo>
                                      <a:pt x="842" y="5"/>
                                    </a:lnTo>
                                    <a:lnTo>
                                      <a:pt x="842" y="6"/>
                                    </a:lnTo>
                                    <a:lnTo>
                                      <a:pt x="844" y="4"/>
                                    </a:lnTo>
                                    <a:lnTo>
                                      <a:pt x="844" y="6"/>
                                    </a:lnTo>
                                    <a:lnTo>
                                      <a:pt x="845" y="4"/>
                                    </a:lnTo>
                                    <a:lnTo>
                                      <a:pt x="845" y="5"/>
                                    </a:lnTo>
                                    <a:lnTo>
                                      <a:pt x="846" y="4"/>
                                    </a:lnTo>
                                    <a:lnTo>
                                      <a:pt x="846" y="6"/>
                                    </a:lnTo>
                                    <a:lnTo>
                                      <a:pt x="847" y="5"/>
                                    </a:lnTo>
                                    <a:lnTo>
                                      <a:pt x="847" y="6"/>
                                    </a:lnTo>
                                    <a:lnTo>
                                      <a:pt x="848" y="5"/>
                                    </a:lnTo>
                                    <a:lnTo>
                                      <a:pt x="848" y="6"/>
                                    </a:lnTo>
                                    <a:lnTo>
                                      <a:pt x="849" y="6"/>
                                    </a:lnTo>
                                    <a:lnTo>
                                      <a:pt x="849" y="7"/>
                                    </a:lnTo>
                                    <a:lnTo>
                                      <a:pt x="850" y="5"/>
                                    </a:lnTo>
                                    <a:lnTo>
                                      <a:pt x="850" y="6"/>
                                    </a:lnTo>
                                    <a:lnTo>
                                      <a:pt x="851" y="4"/>
                                    </a:lnTo>
                                    <a:lnTo>
                                      <a:pt x="851" y="5"/>
                                    </a:lnTo>
                                    <a:lnTo>
                                      <a:pt x="853" y="5"/>
                                    </a:lnTo>
                                    <a:lnTo>
                                      <a:pt x="854" y="5"/>
                                    </a:lnTo>
                                    <a:lnTo>
                                      <a:pt x="854" y="6"/>
                                    </a:lnTo>
                                    <a:lnTo>
                                      <a:pt x="855" y="5"/>
                                    </a:lnTo>
                                    <a:lnTo>
                                      <a:pt x="855" y="6"/>
                                    </a:lnTo>
                                    <a:lnTo>
                                      <a:pt x="856" y="4"/>
                                    </a:lnTo>
                                    <a:lnTo>
                                      <a:pt x="857" y="5"/>
                                    </a:lnTo>
                                    <a:lnTo>
                                      <a:pt x="857" y="6"/>
                                    </a:lnTo>
                                    <a:lnTo>
                                      <a:pt x="858" y="6"/>
                                    </a:lnTo>
                                    <a:lnTo>
                                      <a:pt x="859" y="6"/>
                                    </a:lnTo>
                                    <a:lnTo>
                                      <a:pt x="859" y="7"/>
                                    </a:lnTo>
                                    <a:lnTo>
                                      <a:pt x="861" y="7"/>
                                    </a:lnTo>
                                    <a:lnTo>
                                      <a:pt x="861" y="8"/>
                                    </a:lnTo>
                                    <a:lnTo>
                                      <a:pt x="862" y="6"/>
                                    </a:lnTo>
                                    <a:lnTo>
                                      <a:pt x="862" y="7"/>
                                    </a:lnTo>
                                    <a:lnTo>
                                      <a:pt x="863" y="7"/>
                                    </a:lnTo>
                                    <a:lnTo>
                                      <a:pt x="863" y="9"/>
                                    </a:lnTo>
                                    <a:lnTo>
                                      <a:pt x="864" y="6"/>
                                    </a:lnTo>
                                    <a:lnTo>
                                      <a:pt x="864" y="8"/>
                                    </a:lnTo>
                                    <a:lnTo>
                                      <a:pt x="865" y="7"/>
                                    </a:lnTo>
                                    <a:lnTo>
                                      <a:pt x="865" y="8"/>
                                    </a:lnTo>
                                    <a:lnTo>
                                      <a:pt x="866" y="7"/>
                                    </a:lnTo>
                                    <a:lnTo>
                                      <a:pt x="866" y="8"/>
                                    </a:lnTo>
                                    <a:lnTo>
                                      <a:pt x="867" y="7"/>
                                    </a:lnTo>
                                    <a:lnTo>
                                      <a:pt x="867" y="8"/>
                                    </a:lnTo>
                                    <a:lnTo>
                                      <a:pt x="868" y="7"/>
                                    </a:lnTo>
                                    <a:lnTo>
                                      <a:pt x="868" y="9"/>
                                    </a:lnTo>
                                    <a:lnTo>
                                      <a:pt x="870" y="7"/>
                                    </a:lnTo>
                                    <a:lnTo>
                                      <a:pt x="870" y="8"/>
                                    </a:lnTo>
                                    <a:lnTo>
                                      <a:pt x="871" y="7"/>
                                    </a:lnTo>
                                    <a:lnTo>
                                      <a:pt x="871" y="8"/>
                                    </a:lnTo>
                                    <a:lnTo>
                                      <a:pt x="872" y="6"/>
                                    </a:lnTo>
                                    <a:lnTo>
                                      <a:pt x="872" y="7"/>
                                    </a:lnTo>
                                    <a:lnTo>
                                      <a:pt x="873" y="5"/>
                                    </a:lnTo>
                                    <a:lnTo>
                                      <a:pt x="873" y="7"/>
                                    </a:lnTo>
                                    <a:lnTo>
                                      <a:pt x="874" y="5"/>
                                    </a:lnTo>
                                    <a:lnTo>
                                      <a:pt x="874" y="6"/>
                                    </a:lnTo>
                                    <a:lnTo>
                                      <a:pt x="875" y="6"/>
                                    </a:lnTo>
                                    <a:lnTo>
                                      <a:pt x="876" y="5"/>
                                    </a:lnTo>
                                    <a:lnTo>
                                      <a:pt x="876" y="6"/>
                                    </a:lnTo>
                                    <a:lnTo>
                                      <a:pt x="877" y="5"/>
                                    </a:lnTo>
                                    <a:lnTo>
                                      <a:pt x="879" y="4"/>
                                    </a:lnTo>
                                    <a:lnTo>
                                      <a:pt x="879" y="5"/>
                                    </a:lnTo>
                                    <a:lnTo>
                                      <a:pt x="880" y="4"/>
                                    </a:lnTo>
                                    <a:lnTo>
                                      <a:pt x="880" y="5"/>
                                    </a:lnTo>
                                    <a:lnTo>
                                      <a:pt x="881" y="4"/>
                                    </a:lnTo>
                                    <a:lnTo>
                                      <a:pt x="881" y="5"/>
                                    </a:lnTo>
                                    <a:lnTo>
                                      <a:pt x="882" y="4"/>
                                    </a:lnTo>
                                    <a:lnTo>
                                      <a:pt x="883" y="4"/>
                                    </a:lnTo>
                                    <a:lnTo>
                                      <a:pt x="883" y="5"/>
                                    </a:lnTo>
                                    <a:lnTo>
                                      <a:pt x="884" y="4"/>
                                    </a:lnTo>
                                    <a:lnTo>
                                      <a:pt x="885" y="4"/>
                                    </a:lnTo>
                                    <a:lnTo>
                                      <a:pt x="885" y="6"/>
                                    </a:lnTo>
                                    <a:lnTo>
                                      <a:pt x="886" y="4"/>
                                    </a:lnTo>
                                    <a:lnTo>
                                      <a:pt x="886" y="6"/>
                                    </a:lnTo>
                                    <a:lnTo>
                                      <a:pt x="888" y="4"/>
                                    </a:lnTo>
                                    <a:lnTo>
                                      <a:pt x="888" y="6"/>
                                    </a:lnTo>
                                    <a:lnTo>
                                      <a:pt x="889" y="5"/>
                                    </a:lnTo>
                                    <a:lnTo>
                                      <a:pt x="890" y="5"/>
                                    </a:lnTo>
                                    <a:lnTo>
                                      <a:pt x="890" y="6"/>
                                    </a:lnTo>
                                    <a:lnTo>
                                      <a:pt x="891" y="4"/>
                                    </a:lnTo>
                                    <a:lnTo>
                                      <a:pt x="891" y="6"/>
                                    </a:lnTo>
                                    <a:lnTo>
                                      <a:pt x="892" y="5"/>
                                    </a:lnTo>
                                    <a:lnTo>
                                      <a:pt x="892" y="6"/>
                                    </a:lnTo>
                                    <a:lnTo>
                                      <a:pt x="893" y="6"/>
                                    </a:lnTo>
                                    <a:lnTo>
                                      <a:pt x="894" y="6"/>
                                    </a:lnTo>
                                    <a:lnTo>
                                      <a:pt x="894" y="7"/>
                                    </a:lnTo>
                                    <a:lnTo>
                                      <a:pt x="895" y="6"/>
                                    </a:lnTo>
                                    <a:lnTo>
                                      <a:pt x="895" y="7"/>
                                    </a:lnTo>
                                    <a:lnTo>
                                      <a:pt x="897" y="7"/>
                                    </a:lnTo>
                                    <a:lnTo>
                                      <a:pt x="897" y="8"/>
                                    </a:lnTo>
                                    <a:lnTo>
                                      <a:pt x="898" y="6"/>
                                    </a:lnTo>
                                    <a:lnTo>
                                      <a:pt x="898" y="8"/>
                                    </a:lnTo>
                                    <a:lnTo>
                                      <a:pt x="899" y="7"/>
                                    </a:lnTo>
                                    <a:lnTo>
                                      <a:pt x="899" y="8"/>
                                    </a:lnTo>
                                    <a:lnTo>
                                      <a:pt x="900" y="8"/>
                                    </a:lnTo>
                                    <a:lnTo>
                                      <a:pt x="900" y="9"/>
                                    </a:lnTo>
                                    <a:lnTo>
                                      <a:pt x="901" y="8"/>
                                    </a:lnTo>
                                    <a:lnTo>
                                      <a:pt x="902" y="8"/>
                                    </a:lnTo>
                                    <a:lnTo>
                                      <a:pt x="902" y="9"/>
                                    </a:lnTo>
                                    <a:lnTo>
                                      <a:pt x="903" y="8"/>
                                    </a:lnTo>
                                    <a:lnTo>
                                      <a:pt x="903" y="9"/>
                                    </a:lnTo>
                                    <a:lnTo>
                                      <a:pt x="905" y="7"/>
                                    </a:lnTo>
                                    <a:lnTo>
                                      <a:pt x="905" y="9"/>
                                    </a:lnTo>
                                    <a:lnTo>
                                      <a:pt x="906" y="9"/>
                                    </a:lnTo>
                                    <a:lnTo>
                                      <a:pt x="906" y="10"/>
                                    </a:lnTo>
                                    <a:lnTo>
                                      <a:pt x="907" y="9"/>
                                    </a:lnTo>
                                    <a:lnTo>
                                      <a:pt x="907" y="10"/>
                                    </a:lnTo>
                                    <a:lnTo>
                                      <a:pt x="908" y="10"/>
                                    </a:lnTo>
                                    <a:lnTo>
                                      <a:pt x="908" y="11"/>
                                    </a:lnTo>
                                    <a:lnTo>
                                      <a:pt x="909" y="10"/>
                                    </a:lnTo>
                                    <a:lnTo>
                                      <a:pt x="909" y="11"/>
                                    </a:lnTo>
                                    <a:lnTo>
                                      <a:pt x="910" y="9"/>
                                    </a:lnTo>
                                    <a:lnTo>
                                      <a:pt x="911" y="10"/>
                                    </a:lnTo>
                                    <a:lnTo>
                                      <a:pt x="911" y="11"/>
                                    </a:lnTo>
                                    <a:lnTo>
                                      <a:pt x="912" y="11"/>
                                    </a:lnTo>
                                    <a:lnTo>
                                      <a:pt x="912" y="13"/>
                                    </a:lnTo>
                                    <a:lnTo>
                                      <a:pt x="914" y="13"/>
                                    </a:lnTo>
                                    <a:lnTo>
                                      <a:pt x="915" y="13"/>
                                    </a:lnTo>
                                    <a:lnTo>
                                      <a:pt x="915" y="14"/>
                                    </a:lnTo>
                                    <a:lnTo>
                                      <a:pt x="916" y="14"/>
                                    </a:lnTo>
                                    <a:lnTo>
                                      <a:pt x="916" y="16"/>
                                    </a:lnTo>
                                    <a:lnTo>
                                      <a:pt x="917" y="14"/>
                                    </a:lnTo>
                                    <a:lnTo>
                                      <a:pt x="918" y="14"/>
                                    </a:lnTo>
                                    <a:lnTo>
                                      <a:pt x="918" y="16"/>
                                    </a:lnTo>
                                    <a:lnTo>
                                      <a:pt x="919" y="16"/>
                                    </a:lnTo>
                                    <a:lnTo>
                                      <a:pt x="920" y="16"/>
                                    </a:lnTo>
                                    <a:lnTo>
                                      <a:pt x="920" y="18"/>
                                    </a:lnTo>
                                    <a:lnTo>
                                      <a:pt x="921" y="17"/>
                                    </a:lnTo>
                                    <a:lnTo>
                                      <a:pt x="921" y="18"/>
                                    </a:lnTo>
                                    <a:lnTo>
                                      <a:pt x="923" y="17"/>
                                    </a:lnTo>
                                    <a:lnTo>
                                      <a:pt x="923" y="18"/>
                                    </a:lnTo>
                                    <a:lnTo>
                                      <a:pt x="924" y="18"/>
                                    </a:lnTo>
                                    <a:lnTo>
                                      <a:pt x="925" y="18"/>
                                    </a:lnTo>
                                    <a:lnTo>
                                      <a:pt x="926" y="18"/>
                                    </a:lnTo>
                                    <a:lnTo>
                                      <a:pt x="926" y="21"/>
                                    </a:lnTo>
                                    <a:lnTo>
                                      <a:pt x="927" y="18"/>
                                    </a:lnTo>
                                    <a:lnTo>
                                      <a:pt x="927" y="21"/>
                                    </a:lnTo>
                                    <a:lnTo>
                                      <a:pt x="928" y="18"/>
                                    </a:lnTo>
                                    <a:lnTo>
                                      <a:pt x="928" y="21"/>
                                    </a:lnTo>
                                    <a:lnTo>
                                      <a:pt x="929" y="21"/>
                                    </a:lnTo>
                                    <a:lnTo>
                                      <a:pt x="929" y="22"/>
                                    </a:lnTo>
                                    <a:lnTo>
                                      <a:pt x="930" y="21"/>
                                    </a:lnTo>
                                    <a:lnTo>
                                      <a:pt x="930" y="22"/>
                                    </a:lnTo>
                                    <a:lnTo>
                                      <a:pt x="932" y="21"/>
                                    </a:lnTo>
                                    <a:lnTo>
                                      <a:pt x="932" y="22"/>
                                    </a:lnTo>
                                    <a:lnTo>
                                      <a:pt x="933" y="21"/>
                                    </a:lnTo>
                                    <a:lnTo>
                                      <a:pt x="934" y="22"/>
                                    </a:lnTo>
                                    <a:lnTo>
                                      <a:pt x="935" y="21"/>
                                    </a:lnTo>
                                    <a:lnTo>
                                      <a:pt x="935" y="22"/>
                                    </a:lnTo>
                                    <a:lnTo>
                                      <a:pt x="936" y="22"/>
                                    </a:lnTo>
                                    <a:lnTo>
                                      <a:pt x="937" y="21"/>
                                    </a:lnTo>
                                    <a:lnTo>
                                      <a:pt x="937" y="22"/>
                                    </a:lnTo>
                                    <a:lnTo>
                                      <a:pt x="938" y="22"/>
                                    </a:lnTo>
                                    <a:lnTo>
                                      <a:pt x="939" y="19"/>
                                    </a:lnTo>
                                    <a:lnTo>
                                      <a:pt x="939" y="23"/>
                                    </a:lnTo>
                                    <a:lnTo>
                                      <a:pt x="941" y="22"/>
                                    </a:lnTo>
                                    <a:lnTo>
                                      <a:pt x="942" y="21"/>
                                    </a:lnTo>
                                    <a:lnTo>
                                      <a:pt x="942" y="22"/>
                                    </a:lnTo>
                                    <a:lnTo>
                                      <a:pt x="943" y="19"/>
                                    </a:lnTo>
                                    <a:lnTo>
                                      <a:pt x="943" y="21"/>
                                    </a:lnTo>
                                    <a:lnTo>
                                      <a:pt x="944" y="21"/>
                                    </a:lnTo>
                                    <a:lnTo>
                                      <a:pt x="944" y="22"/>
                                    </a:lnTo>
                                    <a:lnTo>
                                      <a:pt x="945" y="21"/>
                                    </a:lnTo>
                                    <a:lnTo>
                                      <a:pt x="945" y="22"/>
                                    </a:lnTo>
                                    <a:lnTo>
                                      <a:pt x="946" y="21"/>
                                    </a:lnTo>
                                    <a:lnTo>
                                      <a:pt x="946" y="22"/>
                                    </a:lnTo>
                                    <a:lnTo>
                                      <a:pt x="947" y="19"/>
                                    </a:lnTo>
                                    <a:lnTo>
                                      <a:pt x="947" y="21"/>
                                    </a:lnTo>
                                    <a:lnTo>
                                      <a:pt x="948" y="19"/>
                                    </a:lnTo>
                                    <a:lnTo>
                                      <a:pt x="948" y="22"/>
                                    </a:lnTo>
                                    <a:lnTo>
                                      <a:pt x="950" y="18"/>
                                    </a:lnTo>
                                    <a:lnTo>
                                      <a:pt x="950" y="21"/>
                                    </a:lnTo>
                                    <a:lnTo>
                                      <a:pt x="951" y="18"/>
                                    </a:lnTo>
                                    <a:lnTo>
                                      <a:pt x="951" y="22"/>
                                    </a:lnTo>
                                    <a:lnTo>
                                      <a:pt x="952" y="18"/>
                                    </a:lnTo>
                                    <a:lnTo>
                                      <a:pt x="952" y="19"/>
                                    </a:lnTo>
                                    <a:lnTo>
                                      <a:pt x="953" y="19"/>
                                    </a:lnTo>
                                    <a:lnTo>
                                      <a:pt x="953" y="21"/>
                                    </a:lnTo>
                                    <a:lnTo>
                                      <a:pt x="954" y="18"/>
                                    </a:lnTo>
                                    <a:lnTo>
                                      <a:pt x="955" y="18"/>
                                    </a:lnTo>
                                    <a:lnTo>
                                      <a:pt x="955" y="19"/>
                                    </a:lnTo>
                                    <a:lnTo>
                                      <a:pt x="956" y="18"/>
                                    </a:lnTo>
                                    <a:lnTo>
                                      <a:pt x="958" y="18"/>
                                    </a:lnTo>
                                    <a:lnTo>
                                      <a:pt x="959" y="17"/>
                                    </a:lnTo>
                                    <a:lnTo>
                                      <a:pt x="959" y="18"/>
                                    </a:lnTo>
                                    <a:lnTo>
                                      <a:pt x="960" y="18"/>
                                    </a:lnTo>
                                    <a:lnTo>
                                      <a:pt x="961" y="17"/>
                                    </a:lnTo>
                                    <a:lnTo>
                                      <a:pt x="961" y="18"/>
                                    </a:lnTo>
                                    <a:lnTo>
                                      <a:pt x="962" y="17"/>
                                    </a:lnTo>
                                    <a:lnTo>
                                      <a:pt x="962" y="18"/>
                                    </a:lnTo>
                                    <a:lnTo>
                                      <a:pt x="963" y="17"/>
                                    </a:lnTo>
                                    <a:lnTo>
                                      <a:pt x="963" y="19"/>
                                    </a:lnTo>
                                    <a:lnTo>
                                      <a:pt x="964" y="16"/>
                                    </a:lnTo>
                                    <a:lnTo>
                                      <a:pt x="964" y="18"/>
                                    </a:lnTo>
                                    <a:lnTo>
                                      <a:pt x="965" y="18"/>
                                    </a:lnTo>
                                    <a:lnTo>
                                      <a:pt x="967" y="17"/>
                                    </a:lnTo>
                                    <a:lnTo>
                                      <a:pt x="967" y="18"/>
                                    </a:lnTo>
                                    <a:lnTo>
                                      <a:pt x="968" y="17"/>
                                    </a:lnTo>
                                    <a:lnTo>
                                      <a:pt x="968" y="18"/>
                                    </a:lnTo>
                                    <a:lnTo>
                                      <a:pt x="969" y="17"/>
                                    </a:lnTo>
                                    <a:lnTo>
                                      <a:pt x="969" y="18"/>
                                    </a:lnTo>
                                    <a:lnTo>
                                      <a:pt x="970" y="18"/>
                                    </a:lnTo>
                                    <a:lnTo>
                                      <a:pt x="971" y="18"/>
                                    </a:lnTo>
                                    <a:lnTo>
                                      <a:pt x="972" y="18"/>
                                    </a:lnTo>
                                    <a:lnTo>
                                      <a:pt x="972" y="19"/>
                                    </a:lnTo>
                                    <a:lnTo>
                                      <a:pt x="973" y="18"/>
                                    </a:lnTo>
                                    <a:lnTo>
                                      <a:pt x="973" y="19"/>
                                    </a:lnTo>
                                    <a:lnTo>
                                      <a:pt x="974" y="18"/>
                                    </a:lnTo>
                                    <a:lnTo>
                                      <a:pt x="976" y="18"/>
                                    </a:lnTo>
                                    <a:lnTo>
                                      <a:pt x="976" y="21"/>
                                    </a:lnTo>
                                    <a:lnTo>
                                      <a:pt x="977" y="19"/>
                                    </a:lnTo>
                                    <a:lnTo>
                                      <a:pt x="977" y="22"/>
                                    </a:lnTo>
                                    <a:lnTo>
                                      <a:pt x="978" y="19"/>
                                    </a:lnTo>
                                    <a:lnTo>
                                      <a:pt x="978" y="22"/>
                                    </a:lnTo>
                                    <a:lnTo>
                                      <a:pt x="979" y="21"/>
                                    </a:lnTo>
                                    <a:lnTo>
                                      <a:pt x="979" y="22"/>
                                    </a:lnTo>
                                    <a:lnTo>
                                      <a:pt x="980" y="21"/>
                                    </a:lnTo>
                                    <a:lnTo>
                                      <a:pt x="981" y="19"/>
                                    </a:lnTo>
                                    <a:lnTo>
                                      <a:pt x="981" y="22"/>
                                    </a:lnTo>
                                    <a:lnTo>
                                      <a:pt x="982" y="18"/>
                                    </a:lnTo>
                                    <a:lnTo>
                                      <a:pt x="982" y="21"/>
                                    </a:lnTo>
                                    <a:lnTo>
                                      <a:pt x="983" y="18"/>
                                    </a:lnTo>
                                    <a:lnTo>
                                      <a:pt x="983" y="21"/>
                                    </a:lnTo>
                                    <a:lnTo>
                                      <a:pt x="985" y="21"/>
                                    </a:lnTo>
                                    <a:lnTo>
                                      <a:pt x="986" y="21"/>
                                    </a:lnTo>
                                    <a:lnTo>
                                      <a:pt x="987" y="19"/>
                                    </a:lnTo>
                                    <a:lnTo>
                                      <a:pt x="987" y="21"/>
                                    </a:lnTo>
                                    <a:lnTo>
                                      <a:pt x="988" y="19"/>
                                    </a:lnTo>
                                    <a:lnTo>
                                      <a:pt x="988" y="22"/>
                                    </a:lnTo>
                                    <a:lnTo>
                                      <a:pt x="989" y="19"/>
                                    </a:lnTo>
                                    <a:lnTo>
                                      <a:pt x="989" y="21"/>
                                    </a:lnTo>
                                    <a:lnTo>
                                      <a:pt x="990" y="18"/>
                                    </a:lnTo>
                                    <a:lnTo>
                                      <a:pt x="990" y="19"/>
                                    </a:lnTo>
                                    <a:lnTo>
                                      <a:pt x="991" y="19"/>
                                    </a:lnTo>
                                    <a:lnTo>
                                      <a:pt x="991" y="21"/>
                                    </a:lnTo>
                                    <a:lnTo>
                                      <a:pt x="992" y="21"/>
                                    </a:lnTo>
                                    <a:lnTo>
                                      <a:pt x="992" y="22"/>
                                    </a:lnTo>
                                    <a:lnTo>
                                      <a:pt x="994" y="18"/>
                                    </a:lnTo>
                                    <a:lnTo>
                                      <a:pt x="994" y="21"/>
                                    </a:lnTo>
                                    <a:lnTo>
                                      <a:pt x="995" y="19"/>
                                    </a:lnTo>
                                    <a:lnTo>
                                      <a:pt x="995" y="21"/>
                                    </a:lnTo>
                                    <a:lnTo>
                                      <a:pt x="996" y="18"/>
                                    </a:lnTo>
                                    <a:lnTo>
                                      <a:pt x="996" y="21"/>
                                    </a:lnTo>
                                    <a:lnTo>
                                      <a:pt x="997" y="19"/>
                                    </a:lnTo>
                                    <a:lnTo>
                                      <a:pt x="998" y="18"/>
                                    </a:lnTo>
                                    <a:lnTo>
                                      <a:pt x="999" y="18"/>
                                    </a:lnTo>
                                    <a:lnTo>
                                      <a:pt x="999" y="19"/>
                                    </a:lnTo>
                                    <a:lnTo>
                                      <a:pt x="1000" y="18"/>
                                    </a:lnTo>
                                    <a:lnTo>
                                      <a:pt x="1002" y="17"/>
                                    </a:lnTo>
                                    <a:lnTo>
                                      <a:pt x="1002" y="18"/>
                                    </a:lnTo>
                                    <a:lnTo>
                                      <a:pt x="1003" y="16"/>
                                    </a:lnTo>
                                    <a:lnTo>
                                      <a:pt x="1004" y="16"/>
                                    </a:lnTo>
                                    <a:lnTo>
                                      <a:pt x="1005" y="14"/>
                                    </a:lnTo>
                                    <a:lnTo>
                                      <a:pt x="1005" y="16"/>
                                    </a:lnTo>
                                    <a:lnTo>
                                      <a:pt x="1006" y="14"/>
                                    </a:lnTo>
                                    <a:lnTo>
                                      <a:pt x="1006" y="16"/>
                                    </a:lnTo>
                                    <a:lnTo>
                                      <a:pt x="1007" y="14"/>
                                    </a:lnTo>
                                    <a:lnTo>
                                      <a:pt x="1007" y="16"/>
                                    </a:lnTo>
                                    <a:lnTo>
                                      <a:pt x="1008" y="14"/>
                                    </a:lnTo>
                                    <a:lnTo>
                                      <a:pt x="1009" y="13"/>
                                    </a:lnTo>
                                    <a:lnTo>
                                      <a:pt x="1009" y="14"/>
                                    </a:lnTo>
                                    <a:lnTo>
                                      <a:pt x="1011" y="13"/>
                                    </a:lnTo>
                                    <a:lnTo>
                                      <a:pt x="1011" y="14"/>
                                    </a:lnTo>
                                    <a:lnTo>
                                      <a:pt x="1012" y="13"/>
                                    </a:lnTo>
                                    <a:lnTo>
                                      <a:pt x="1012" y="14"/>
                                    </a:lnTo>
                                    <a:lnTo>
                                      <a:pt x="1013" y="10"/>
                                    </a:lnTo>
                                    <a:lnTo>
                                      <a:pt x="1013" y="13"/>
                                    </a:lnTo>
                                    <a:lnTo>
                                      <a:pt x="1014" y="11"/>
                                    </a:lnTo>
                                    <a:lnTo>
                                      <a:pt x="1014" y="13"/>
                                    </a:lnTo>
                                    <a:lnTo>
                                      <a:pt x="1015" y="10"/>
                                    </a:lnTo>
                                    <a:lnTo>
                                      <a:pt x="1015" y="11"/>
                                    </a:lnTo>
                                    <a:lnTo>
                                      <a:pt x="1016" y="10"/>
                                    </a:lnTo>
                                    <a:lnTo>
                                      <a:pt x="1016" y="11"/>
                                    </a:lnTo>
                                    <a:lnTo>
                                      <a:pt x="1017" y="9"/>
                                    </a:lnTo>
                                    <a:lnTo>
                                      <a:pt x="1017" y="11"/>
                                    </a:lnTo>
                                    <a:lnTo>
                                      <a:pt x="1018" y="9"/>
                                    </a:lnTo>
                                    <a:lnTo>
                                      <a:pt x="1018" y="10"/>
                                    </a:lnTo>
                                    <a:lnTo>
                                      <a:pt x="1020" y="9"/>
                                    </a:lnTo>
                                    <a:lnTo>
                                      <a:pt x="1021" y="9"/>
                                    </a:lnTo>
                                    <a:lnTo>
                                      <a:pt x="1022" y="8"/>
                                    </a:lnTo>
                                    <a:lnTo>
                                      <a:pt x="1022" y="9"/>
                                    </a:lnTo>
                                    <a:lnTo>
                                      <a:pt x="1023" y="7"/>
                                    </a:lnTo>
                                    <a:lnTo>
                                      <a:pt x="1024" y="6"/>
                                    </a:lnTo>
                                    <a:lnTo>
                                      <a:pt x="1024" y="7"/>
                                    </a:lnTo>
                                    <a:lnTo>
                                      <a:pt x="1025" y="6"/>
                                    </a:lnTo>
                                    <a:lnTo>
                                      <a:pt x="1025" y="7"/>
                                    </a:lnTo>
                                    <a:lnTo>
                                      <a:pt x="1026" y="6"/>
                                    </a:lnTo>
                                    <a:lnTo>
                                      <a:pt x="1027" y="6"/>
                                    </a:lnTo>
                                    <a:lnTo>
                                      <a:pt x="1027" y="7"/>
                                    </a:lnTo>
                                    <a:lnTo>
                                      <a:pt x="1029" y="6"/>
                                    </a:lnTo>
                                    <a:lnTo>
                                      <a:pt x="1029" y="7"/>
                                    </a:lnTo>
                                    <a:lnTo>
                                      <a:pt x="1030" y="6"/>
                                    </a:lnTo>
                                    <a:lnTo>
                                      <a:pt x="1031" y="6"/>
                                    </a:lnTo>
                                    <a:lnTo>
                                      <a:pt x="1032" y="6"/>
                                    </a:lnTo>
                                    <a:lnTo>
                                      <a:pt x="1033" y="5"/>
                                    </a:lnTo>
                                    <a:lnTo>
                                      <a:pt x="1033" y="6"/>
                                    </a:lnTo>
                                    <a:lnTo>
                                      <a:pt x="1034" y="6"/>
                                    </a:lnTo>
                                    <a:lnTo>
                                      <a:pt x="1034" y="8"/>
                                    </a:lnTo>
                                    <a:lnTo>
                                      <a:pt x="1035" y="6"/>
                                    </a:lnTo>
                                    <a:lnTo>
                                      <a:pt x="1035" y="7"/>
                                    </a:lnTo>
                                    <a:lnTo>
                                      <a:pt x="1036" y="6"/>
                                    </a:lnTo>
                                    <a:lnTo>
                                      <a:pt x="1036" y="7"/>
                                    </a:lnTo>
                                    <a:lnTo>
                                      <a:pt x="1038" y="6"/>
                                    </a:lnTo>
                                    <a:lnTo>
                                      <a:pt x="1038" y="7"/>
                                    </a:lnTo>
                                    <a:lnTo>
                                      <a:pt x="1039" y="6"/>
                                    </a:lnTo>
                                    <a:lnTo>
                                      <a:pt x="1040" y="6"/>
                                    </a:lnTo>
                                    <a:lnTo>
                                      <a:pt x="1040" y="8"/>
                                    </a:lnTo>
                                    <a:lnTo>
                                      <a:pt x="1041" y="7"/>
                                    </a:lnTo>
                                    <a:lnTo>
                                      <a:pt x="1041" y="9"/>
                                    </a:lnTo>
                                    <a:lnTo>
                                      <a:pt x="1042" y="7"/>
                                    </a:lnTo>
                                    <a:lnTo>
                                      <a:pt x="1042" y="9"/>
                                    </a:lnTo>
                                    <a:lnTo>
                                      <a:pt x="1043" y="8"/>
                                    </a:lnTo>
                                    <a:lnTo>
                                      <a:pt x="1043" y="9"/>
                                    </a:lnTo>
                                    <a:lnTo>
                                      <a:pt x="1044" y="9"/>
                                    </a:lnTo>
                                    <a:lnTo>
                                      <a:pt x="1046" y="8"/>
                                    </a:lnTo>
                                    <a:lnTo>
                                      <a:pt x="1046" y="9"/>
                                    </a:lnTo>
                                    <a:lnTo>
                                      <a:pt x="1047" y="8"/>
                                    </a:lnTo>
                                    <a:lnTo>
                                      <a:pt x="1048" y="8"/>
                                    </a:lnTo>
                                    <a:lnTo>
                                      <a:pt x="1048" y="9"/>
                                    </a:lnTo>
                                    <a:lnTo>
                                      <a:pt x="1049" y="7"/>
                                    </a:lnTo>
                                    <a:lnTo>
                                      <a:pt x="1049" y="8"/>
                                    </a:lnTo>
                                    <a:lnTo>
                                      <a:pt x="1050" y="7"/>
                                    </a:lnTo>
                                    <a:lnTo>
                                      <a:pt x="1050" y="8"/>
                                    </a:lnTo>
                                    <a:lnTo>
                                      <a:pt x="1051" y="9"/>
                                    </a:lnTo>
                                    <a:lnTo>
                                      <a:pt x="1051" y="10"/>
                                    </a:lnTo>
                                    <a:lnTo>
                                      <a:pt x="1052" y="9"/>
                                    </a:lnTo>
                                    <a:lnTo>
                                      <a:pt x="1052" y="10"/>
                                    </a:lnTo>
                                    <a:lnTo>
                                      <a:pt x="1053" y="9"/>
                                    </a:lnTo>
                                    <a:lnTo>
                                      <a:pt x="1053" y="10"/>
                                    </a:lnTo>
                                    <a:lnTo>
                                      <a:pt x="1055" y="10"/>
                                    </a:lnTo>
                                    <a:lnTo>
                                      <a:pt x="1055" y="11"/>
                                    </a:lnTo>
                                    <a:lnTo>
                                      <a:pt x="1056" y="9"/>
                                    </a:lnTo>
                                    <a:lnTo>
                                      <a:pt x="1056" y="11"/>
                                    </a:lnTo>
                                    <a:lnTo>
                                      <a:pt x="1057" y="10"/>
                                    </a:lnTo>
                                    <a:lnTo>
                                      <a:pt x="1057" y="11"/>
                                    </a:lnTo>
                                    <a:lnTo>
                                      <a:pt x="1058" y="10"/>
                                    </a:lnTo>
                                    <a:lnTo>
                                      <a:pt x="1058" y="11"/>
                                    </a:lnTo>
                                    <a:lnTo>
                                      <a:pt x="1059" y="11"/>
                                    </a:lnTo>
                                    <a:lnTo>
                                      <a:pt x="1059" y="13"/>
                                    </a:lnTo>
                                    <a:lnTo>
                                      <a:pt x="1060" y="13"/>
                                    </a:lnTo>
                                    <a:lnTo>
                                      <a:pt x="1060" y="14"/>
                                    </a:lnTo>
                                    <a:lnTo>
                                      <a:pt x="1061" y="13"/>
                                    </a:lnTo>
                                    <a:lnTo>
                                      <a:pt x="1061" y="14"/>
                                    </a:lnTo>
                                    <a:lnTo>
                                      <a:pt x="1062" y="13"/>
                                    </a:lnTo>
                                    <a:lnTo>
                                      <a:pt x="1064" y="13"/>
                                    </a:lnTo>
                                    <a:lnTo>
                                      <a:pt x="1065" y="11"/>
                                    </a:lnTo>
                                    <a:lnTo>
                                      <a:pt x="1065" y="13"/>
                                    </a:lnTo>
                                    <a:lnTo>
                                      <a:pt x="1066" y="13"/>
                                    </a:lnTo>
                                    <a:lnTo>
                                      <a:pt x="1067" y="11"/>
                                    </a:lnTo>
                                    <a:lnTo>
                                      <a:pt x="1067" y="14"/>
                                    </a:lnTo>
                                    <a:lnTo>
                                      <a:pt x="1068" y="13"/>
                                    </a:lnTo>
                                    <a:lnTo>
                                      <a:pt x="1069" y="13"/>
                                    </a:lnTo>
                                    <a:lnTo>
                                      <a:pt x="1070" y="11"/>
                                    </a:lnTo>
                                    <a:lnTo>
                                      <a:pt x="1070" y="13"/>
                                    </a:lnTo>
                                    <a:lnTo>
                                      <a:pt x="1071" y="10"/>
                                    </a:lnTo>
                                    <a:lnTo>
                                      <a:pt x="1071" y="13"/>
                                    </a:lnTo>
                                    <a:lnTo>
                                      <a:pt x="1073" y="11"/>
                                    </a:lnTo>
                                    <a:lnTo>
                                      <a:pt x="1073" y="13"/>
                                    </a:lnTo>
                                    <a:lnTo>
                                      <a:pt x="1074" y="13"/>
                                    </a:lnTo>
                                    <a:lnTo>
                                      <a:pt x="1075" y="11"/>
                                    </a:lnTo>
                                    <a:lnTo>
                                      <a:pt x="1075" y="13"/>
                                    </a:lnTo>
                                    <a:lnTo>
                                      <a:pt x="1076" y="11"/>
                                    </a:lnTo>
                                    <a:lnTo>
                                      <a:pt x="1076" y="13"/>
                                    </a:lnTo>
                                    <a:lnTo>
                                      <a:pt x="1077" y="10"/>
                                    </a:lnTo>
                                    <a:lnTo>
                                      <a:pt x="1077" y="13"/>
                                    </a:lnTo>
                                    <a:lnTo>
                                      <a:pt x="1078" y="11"/>
                                    </a:lnTo>
                                    <a:lnTo>
                                      <a:pt x="1079" y="11"/>
                                    </a:lnTo>
                                    <a:lnTo>
                                      <a:pt x="1080" y="11"/>
                                    </a:lnTo>
                                    <a:lnTo>
                                      <a:pt x="1080" y="13"/>
                                    </a:lnTo>
                                    <a:lnTo>
                                      <a:pt x="1082" y="10"/>
                                    </a:lnTo>
                                    <a:lnTo>
                                      <a:pt x="1082" y="11"/>
                                    </a:lnTo>
                                    <a:lnTo>
                                      <a:pt x="1083" y="10"/>
                                    </a:lnTo>
                                    <a:lnTo>
                                      <a:pt x="1083" y="11"/>
                                    </a:lnTo>
                                    <a:lnTo>
                                      <a:pt x="1084" y="9"/>
                                    </a:lnTo>
                                    <a:lnTo>
                                      <a:pt x="1084" y="11"/>
                                    </a:lnTo>
                                    <a:lnTo>
                                      <a:pt x="1085" y="10"/>
                                    </a:lnTo>
                                    <a:lnTo>
                                      <a:pt x="1085" y="11"/>
                                    </a:lnTo>
                                    <a:lnTo>
                                      <a:pt x="1086" y="9"/>
                                    </a:lnTo>
                                    <a:lnTo>
                                      <a:pt x="1087" y="10"/>
                                    </a:lnTo>
                                    <a:lnTo>
                                      <a:pt x="1088" y="8"/>
                                    </a:lnTo>
                                    <a:lnTo>
                                      <a:pt x="1088" y="11"/>
                                    </a:lnTo>
                                    <a:lnTo>
                                      <a:pt x="1089" y="9"/>
                                    </a:lnTo>
                                    <a:lnTo>
                                      <a:pt x="1091" y="8"/>
                                    </a:lnTo>
                                    <a:lnTo>
                                      <a:pt x="1091" y="9"/>
                                    </a:lnTo>
                                    <a:lnTo>
                                      <a:pt x="1092" y="7"/>
                                    </a:lnTo>
                                    <a:lnTo>
                                      <a:pt x="1092" y="8"/>
                                    </a:lnTo>
                                    <a:lnTo>
                                      <a:pt x="1093" y="7"/>
                                    </a:lnTo>
                                    <a:lnTo>
                                      <a:pt x="1093" y="9"/>
                                    </a:lnTo>
                                    <a:lnTo>
                                      <a:pt x="1094" y="7"/>
                                    </a:lnTo>
                                    <a:lnTo>
                                      <a:pt x="1094" y="9"/>
                                    </a:lnTo>
                                    <a:lnTo>
                                      <a:pt x="1095" y="8"/>
                                    </a:lnTo>
                                    <a:lnTo>
                                      <a:pt x="1096" y="8"/>
                                    </a:lnTo>
                                    <a:lnTo>
                                      <a:pt x="1096" y="9"/>
                                    </a:lnTo>
                                    <a:lnTo>
                                      <a:pt x="1097" y="7"/>
                                    </a:lnTo>
                                    <a:lnTo>
                                      <a:pt x="1097" y="9"/>
                                    </a:lnTo>
                                    <a:lnTo>
                                      <a:pt x="1099" y="6"/>
                                    </a:lnTo>
                                    <a:lnTo>
                                      <a:pt x="1099" y="7"/>
                                    </a:lnTo>
                                    <a:lnTo>
                                      <a:pt x="1100" y="6"/>
                                    </a:lnTo>
                                    <a:lnTo>
                                      <a:pt x="1100" y="8"/>
                                    </a:lnTo>
                                    <a:lnTo>
                                      <a:pt x="1101" y="7"/>
                                    </a:lnTo>
                                    <a:lnTo>
                                      <a:pt x="1101" y="8"/>
                                    </a:lnTo>
                                    <a:lnTo>
                                      <a:pt x="1102" y="6"/>
                                    </a:lnTo>
                                    <a:lnTo>
                                      <a:pt x="1102" y="7"/>
                                    </a:lnTo>
                                    <a:lnTo>
                                      <a:pt x="1103" y="7"/>
                                    </a:lnTo>
                                    <a:lnTo>
                                      <a:pt x="1103" y="8"/>
                                    </a:lnTo>
                                    <a:lnTo>
                                      <a:pt x="1104" y="6"/>
                                    </a:lnTo>
                                    <a:lnTo>
                                      <a:pt x="1104" y="8"/>
                                    </a:lnTo>
                                    <a:lnTo>
                                      <a:pt x="1105" y="6"/>
                                    </a:lnTo>
                                    <a:lnTo>
                                      <a:pt x="1105" y="7"/>
                                    </a:lnTo>
                                    <a:lnTo>
                                      <a:pt x="1106" y="8"/>
                                    </a:lnTo>
                                    <a:lnTo>
                                      <a:pt x="1108" y="7"/>
                                    </a:lnTo>
                                    <a:lnTo>
                                      <a:pt x="1108" y="9"/>
                                    </a:lnTo>
                                    <a:lnTo>
                                      <a:pt x="1109" y="6"/>
                                    </a:lnTo>
                                    <a:lnTo>
                                      <a:pt x="1110" y="6"/>
                                    </a:lnTo>
                                    <a:lnTo>
                                      <a:pt x="1110" y="7"/>
                                    </a:lnTo>
                                    <a:lnTo>
                                      <a:pt x="1111" y="6"/>
                                    </a:lnTo>
                                    <a:lnTo>
                                      <a:pt x="1112" y="6"/>
                                    </a:lnTo>
                                    <a:lnTo>
                                      <a:pt x="1112" y="7"/>
                                    </a:lnTo>
                                    <a:lnTo>
                                      <a:pt x="1113" y="6"/>
                                    </a:lnTo>
                                    <a:lnTo>
                                      <a:pt x="1113" y="7"/>
                                    </a:lnTo>
                                    <a:lnTo>
                                      <a:pt x="1114" y="6"/>
                                    </a:lnTo>
                                    <a:lnTo>
                                      <a:pt x="1115" y="5"/>
                                    </a:lnTo>
                                    <a:lnTo>
                                      <a:pt x="1115" y="7"/>
                                    </a:lnTo>
                                    <a:lnTo>
                                      <a:pt x="1117" y="5"/>
                                    </a:lnTo>
                                    <a:lnTo>
                                      <a:pt x="1117" y="6"/>
                                    </a:lnTo>
                                    <a:lnTo>
                                      <a:pt x="1118" y="6"/>
                                    </a:lnTo>
                                    <a:lnTo>
                                      <a:pt x="1118" y="7"/>
                                    </a:lnTo>
                                    <a:lnTo>
                                      <a:pt x="1119" y="6"/>
                                    </a:lnTo>
                                    <a:lnTo>
                                      <a:pt x="1119" y="8"/>
                                    </a:lnTo>
                                    <a:lnTo>
                                      <a:pt x="1120" y="5"/>
                                    </a:lnTo>
                                    <a:lnTo>
                                      <a:pt x="1120" y="7"/>
                                    </a:lnTo>
                                    <a:lnTo>
                                      <a:pt x="1121" y="6"/>
                                    </a:lnTo>
                                    <a:lnTo>
                                      <a:pt x="1121" y="7"/>
                                    </a:lnTo>
                                    <a:lnTo>
                                      <a:pt x="1122" y="6"/>
                                    </a:lnTo>
                                    <a:lnTo>
                                      <a:pt x="1123" y="5"/>
                                    </a:lnTo>
                                    <a:lnTo>
                                      <a:pt x="1123" y="6"/>
                                    </a:lnTo>
                                    <a:lnTo>
                                      <a:pt x="1124" y="6"/>
                                    </a:lnTo>
                                    <a:lnTo>
                                      <a:pt x="1124" y="7"/>
                                    </a:lnTo>
                                    <a:lnTo>
                                      <a:pt x="1126" y="6"/>
                                    </a:lnTo>
                                    <a:lnTo>
                                      <a:pt x="1127" y="6"/>
                                    </a:lnTo>
                                    <a:lnTo>
                                      <a:pt x="1127" y="7"/>
                                    </a:lnTo>
                                    <a:lnTo>
                                      <a:pt x="1128" y="6"/>
                                    </a:lnTo>
                                    <a:lnTo>
                                      <a:pt x="1129" y="6"/>
                                    </a:lnTo>
                                    <a:lnTo>
                                      <a:pt x="1129" y="7"/>
                                    </a:lnTo>
                                    <a:lnTo>
                                      <a:pt x="1130" y="6"/>
                                    </a:lnTo>
                                    <a:lnTo>
                                      <a:pt x="1131" y="6"/>
                                    </a:lnTo>
                                    <a:lnTo>
                                      <a:pt x="1131" y="7"/>
                                    </a:lnTo>
                                    <a:lnTo>
                                      <a:pt x="1132" y="6"/>
                                    </a:lnTo>
                                    <a:lnTo>
                                      <a:pt x="1132" y="7"/>
                                    </a:lnTo>
                                    <a:lnTo>
                                      <a:pt x="1133" y="7"/>
                                    </a:lnTo>
                                    <a:lnTo>
                                      <a:pt x="1133" y="8"/>
                                    </a:lnTo>
                                    <a:lnTo>
                                      <a:pt x="1135" y="6"/>
                                    </a:lnTo>
                                    <a:lnTo>
                                      <a:pt x="1135" y="8"/>
                                    </a:lnTo>
                                    <a:lnTo>
                                      <a:pt x="1136" y="7"/>
                                    </a:lnTo>
                                    <a:lnTo>
                                      <a:pt x="1136" y="9"/>
                                    </a:lnTo>
                                    <a:lnTo>
                                      <a:pt x="1137" y="9"/>
                                    </a:lnTo>
                                    <a:lnTo>
                                      <a:pt x="1137" y="10"/>
                                    </a:lnTo>
                                    <a:lnTo>
                                      <a:pt x="1138" y="9"/>
                                    </a:lnTo>
                                    <a:lnTo>
                                      <a:pt x="1138" y="11"/>
                                    </a:lnTo>
                                    <a:lnTo>
                                      <a:pt x="1139" y="9"/>
                                    </a:lnTo>
                                    <a:lnTo>
                                      <a:pt x="1139" y="10"/>
                                    </a:lnTo>
                                    <a:lnTo>
                                      <a:pt x="1140" y="9"/>
                                    </a:lnTo>
                                    <a:lnTo>
                                      <a:pt x="1140" y="10"/>
                                    </a:lnTo>
                                    <a:lnTo>
                                      <a:pt x="1141" y="9"/>
                                    </a:lnTo>
                                    <a:lnTo>
                                      <a:pt x="1141" y="10"/>
                                    </a:lnTo>
                                    <a:lnTo>
                                      <a:pt x="1143" y="9"/>
                                    </a:lnTo>
                                    <a:lnTo>
                                      <a:pt x="1143" y="11"/>
                                    </a:lnTo>
                                    <a:lnTo>
                                      <a:pt x="1144" y="10"/>
                                    </a:lnTo>
                                    <a:lnTo>
                                      <a:pt x="1145" y="13"/>
                                    </a:lnTo>
                                    <a:lnTo>
                                      <a:pt x="1146" y="11"/>
                                    </a:lnTo>
                                    <a:lnTo>
                                      <a:pt x="1147" y="13"/>
                                    </a:lnTo>
                                    <a:lnTo>
                                      <a:pt x="1148" y="10"/>
                                    </a:lnTo>
                                    <a:lnTo>
                                      <a:pt x="1148" y="13"/>
                                    </a:lnTo>
                                    <a:lnTo>
                                      <a:pt x="1149" y="13"/>
                                    </a:lnTo>
                                    <a:lnTo>
                                      <a:pt x="1150" y="11"/>
                                    </a:lnTo>
                                    <a:lnTo>
                                      <a:pt x="1150" y="13"/>
                                    </a:lnTo>
                                    <a:lnTo>
                                      <a:pt x="1152" y="10"/>
                                    </a:lnTo>
                                    <a:lnTo>
                                      <a:pt x="1152" y="13"/>
                                    </a:lnTo>
                                    <a:lnTo>
                                      <a:pt x="1153" y="13"/>
                                    </a:lnTo>
                                    <a:lnTo>
                                      <a:pt x="1153" y="14"/>
                                    </a:lnTo>
                                    <a:lnTo>
                                      <a:pt x="1154" y="11"/>
                                    </a:lnTo>
                                    <a:lnTo>
                                      <a:pt x="1154" y="13"/>
                                    </a:lnTo>
                                    <a:lnTo>
                                      <a:pt x="1155" y="11"/>
                                    </a:lnTo>
                                    <a:lnTo>
                                      <a:pt x="1155" y="13"/>
                                    </a:lnTo>
                                    <a:lnTo>
                                      <a:pt x="1156" y="13"/>
                                    </a:lnTo>
                                    <a:lnTo>
                                      <a:pt x="1157" y="13"/>
                                    </a:lnTo>
                                    <a:lnTo>
                                      <a:pt x="1157" y="14"/>
                                    </a:lnTo>
                                    <a:lnTo>
                                      <a:pt x="1158" y="13"/>
                                    </a:lnTo>
                                    <a:lnTo>
                                      <a:pt x="1158" y="16"/>
                                    </a:lnTo>
                                    <a:lnTo>
                                      <a:pt x="1159" y="14"/>
                                    </a:lnTo>
                                    <a:lnTo>
                                      <a:pt x="1159" y="16"/>
                                    </a:lnTo>
                                    <a:lnTo>
                                      <a:pt x="1161" y="14"/>
                                    </a:lnTo>
                                    <a:lnTo>
                                      <a:pt x="1161" y="16"/>
                                    </a:lnTo>
                                    <a:lnTo>
                                      <a:pt x="1162" y="14"/>
                                    </a:lnTo>
                                    <a:lnTo>
                                      <a:pt x="1162" y="16"/>
                                    </a:lnTo>
                                    <a:lnTo>
                                      <a:pt x="1163" y="14"/>
                                    </a:lnTo>
                                    <a:lnTo>
                                      <a:pt x="1163" y="16"/>
                                    </a:lnTo>
                                    <a:lnTo>
                                      <a:pt x="1164" y="14"/>
                                    </a:lnTo>
                                    <a:lnTo>
                                      <a:pt x="1164" y="16"/>
                                    </a:lnTo>
                                    <a:lnTo>
                                      <a:pt x="1165" y="14"/>
                                    </a:lnTo>
                                    <a:lnTo>
                                      <a:pt x="1165" y="16"/>
                                    </a:lnTo>
                                    <a:lnTo>
                                      <a:pt x="1166" y="14"/>
                                    </a:lnTo>
                                    <a:lnTo>
                                      <a:pt x="1166" y="16"/>
                                    </a:lnTo>
                                    <a:lnTo>
                                      <a:pt x="1167" y="16"/>
                                    </a:lnTo>
                                    <a:lnTo>
                                      <a:pt x="1168" y="16"/>
                                    </a:lnTo>
                                    <a:lnTo>
                                      <a:pt x="1170" y="16"/>
                                    </a:lnTo>
                                    <a:lnTo>
                                      <a:pt x="1170" y="17"/>
                                    </a:lnTo>
                                    <a:lnTo>
                                      <a:pt x="1171" y="16"/>
                                    </a:lnTo>
                                    <a:lnTo>
                                      <a:pt x="1171" y="17"/>
                                    </a:lnTo>
                                    <a:lnTo>
                                      <a:pt x="1172" y="16"/>
                                    </a:lnTo>
                                    <a:lnTo>
                                      <a:pt x="1172" y="17"/>
                                    </a:lnTo>
                                    <a:lnTo>
                                      <a:pt x="1173" y="16"/>
                                    </a:lnTo>
                                    <a:lnTo>
                                      <a:pt x="1173" y="17"/>
                                    </a:lnTo>
                                    <a:lnTo>
                                      <a:pt x="1174" y="16"/>
                                    </a:lnTo>
                                    <a:lnTo>
                                      <a:pt x="1175" y="16"/>
                                    </a:lnTo>
                                    <a:lnTo>
                                      <a:pt x="1175" y="17"/>
                                    </a:lnTo>
                                    <a:lnTo>
                                      <a:pt x="1176" y="16"/>
                                    </a:lnTo>
                                    <a:lnTo>
                                      <a:pt x="1176" y="17"/>
                                    </a:lnTo>
                                    <a:lnTo>
                                      <a:pt x="1177" y="16"/>
                                    </a:lnTo>
                                    <a:lnTo>
                                      <a:pt x="1177" y="17"/>
                                    </a:lnTo>
                                    <a:lnTo>
                                      <a:pt x="1179" y="17"/>
                                    </a:lnTo>
                                    <a:lnTo>
                                      <a:pt x="1180" y="17"/>
                                    </a:lnTo>
                                    <a:lnTo>
                                      <a:pt x="1180" y="18"/>
                                    </a:lnTo>
                                    <a:lnTo>
                                      <a:pt x="1181" y="16"/>
                                    </a:lnTo>
                                    <a:lnTo>
                                      <a:pt x="1181" y="18"/>
                                    </a:lnTo>
                                    <a:lnTo>
                                      <a:pt x="1182" y="17"/>
                                    </a:lnTo>
                                    <a:lnTo>
                                      <a:pt x="1182" y="21"/>
                                    </a:lnTo>
                                    <a:lnTo>
                                      <a:pt x="1183" y="18"/>
                                    </a:lnTo>
                                    <a:lnTo>
                                      <a:pt x="1184" y="17"/>
                                    </a:lnTo>
                                    <a:lnTo>
                                      <a:pt x="1184" y="18"/>
                                    </a:lnTo>
                                    <a:lnTo>
                                      <a:pt x="1185" y="18"/>
                                    </a:lnTo>
                                    <a:lnTo>
                                      <a:pt x="1187" y="18"/>
                                    </a:lnTo>
                                    <a:lnTo>
                                      <a:pt x="1187" y="19"/>
                                    </a:lnTo>
                                    <a:lnTo>
                                      <a:pt x="1188" y="19"/>
                                    </a:lnTo>
                                    <a:lnTo>
                                      <a:pt x="1188" y="21"/>
                                    </a:lnTo>
                                    <a:lnTo>
                                      <a:pt x="1189" y="18"/>
                                    </a:lnTo>
                                    <a:lnTo>
                                      <a:pt x="1189" y="21"/>
                                    </a:lnTo>
                                    <a:lnTo>
                                      <a:pt x="1190" y="21"/>
                                    </a:lnTo>
                                    <a:lnTo>
                                      <a:pt x="1190" y="22"/>
                                    </a:lnTo>
                                    <a:lnTo>
                                      <a:pt x="1191" y="21"/>
                                    </a:lnTo>
                                    <a:lnTo>
                                      <a:pt x="1191" y="23"/>
                                    </a:lnTo>
                                    <a:lnTo>
                                      <a:pt x="1192" y="22"/>
                                    </a:lnTo>
                                    <a:lnTo>
                                      <a:pt x="1193" y="22"/>
                                    </a:lnTo>
                                    <a:lnTo>
                                      <a:pt x="1193" y="23"/>
                                    </a:lnTo>
                                    <a:lnTo>
                                      <a:pt x="1194" y="22"/>
                                    </a:lnTo>
                                    <a:lnTo>
                                      <a:pt x="1194" y="24"/>
                                    </a:lnTo>
                                    <a:lnTo>
                                      <a:pt x="1196" y="24"/>
                                    </a:lnTo>
                                    <a:lnTo>
                                      <a:pt x="1197" y="24"/>
                                    </a:lnTo>
                                    <a:lnTo>
                                      <a:pt x="1197" y="25"/>
                                    </a:lnTo>
                                    <a:lnTo>
                                      <a:pt x="1198" y="24"/>
                                    </a:lnTo>
                                    <a:lnTo>
                                      <a:pt x="1198" y="25"/>
                                    </a:lnTo>
                                    <a:lnTo>
                                      <a:pt x="1199" y="25"/>
                                    </a:lnTo>
                                    <a:lnTo>
                                      <a:pt x="1199" y="26"/>
                                    </a:lnTo>
                                    <a:lnTo>
                                      <a:pt x="1200" y="25"/>
                                    </a:lnTo>
                                    <a:lnTo>
                                      <a:pt x="1200" y="26"/>
                                    </a:lnTo>
                                    <a:lnTo>
                                      <a:pt x="1201" y="24"/>
                                    </a:lnTo>
                                    <a:lnTo>
                                      <a:pt x="1201" y="25"/>
                                    </a:lnTo>
                                    <a:lnTo>
                                      <a:pt x="1202" y="24"/>
                                    </a:lnTo>
                                    <a:lnTo>
                                      <a:pt x="1203" y="26"/>
                                    </a:lnTo>
                                    <a:lnTo>
                                      <a:pt x="1205" y="25"/>
                                    </a:lnTo>
                                    <a:lnTo>
                                      <a:pt x="1205" y="26"/>
                                    </a:lnTo>
                                    <a:lnTo>
                                      <a:pt x="1206" y="25"/>
                                    </a:lnTo>
                                    <a:lnTo>
                                      <a:pt x="1206" y="28"/>
                                    </a:lnTo>
                                    <a:lnTo>
                                      <a:pt x="1207" y="28"/>
                                    </a:lnTo>
                                    <a:lnTo>
                                      <a:pt x="1208" y="28"/>
                                    </a:lnTo>
                                    <a:lnTo>
                                      <a:pt x="1208" y="30"/>
                                    </a:lnTo>
                                    <a:lnTo>
                                      <a:pt x="1209" y="26"/>
                                    </a:lnTo>
                                    <a:lnTo>
                                      <a:pt x="1210" y="26"/>
                                    </a:lnTo>
                                    <a:lnTo>
                                      <a:pt x="1211" y="26"/>
                                    </a:lnTo>
                                    <a:lnTo>
                                      <a:pt x="1212" y="26"/>
                                    </a:lnTo>
                                    <a:lnTo>
                                      <a:pt x="1214" y="25"/>
                                    </a:lnTo>
                                    <a:lnTo>
                                      <a:pt x="1214" y="28"/>
                                    </a:lnTo>
                                    <a:lnTo>
                                      <a:pt x="1215" y="26"/>
                                    </a:lnTo>
                                    <a:lnTo>
                                      <a:pt x="1215" y="28"/>
                                    </a:lnTo>
                                    <a:lnTo>
                                      <a:pt x="1216" y="26"/>
                                    </a:lnTo>
                                    <a:lnTo>
                                      <a:pt x="1216" y="28"/>
                                    </a:lnTo>
                                    <a:lnTo>
                                      <a:pt x="1217" y="26"/>
                                    </a:lnTo>
                                    <a:lnTo>
                                      <a:pt x="1217" y="28"/>
                                    </a:lnTo>
                                    <a:lnTo>
                                      <a:pt x="1218" y="26"/>
                                    </a:lnTo>
                                    <a:lnTo>
                                      <a:pt x="1218" y="28"/>
                                    </a:lnTo>
                                    <a:lnTo>
                                      <a:pt x="1219" y="26"/>
                                    </a:lnTo>
                                    <a:lnTo>
                                      <a:pt x="1219" y="28"/>
                                    </a:lnTo>
                                    <a:lnTo>
                                      <a:pt x="1220" y="28"/>
                                    </a:lnTo>
                                    <a:lnTo>
                                      <a:pt x="1221" y="28"/>
                                    </a:lnTo>
                                    <a:lnTo>
                                      <a:pt x="1223" y="26"/>
                                    </a:lnTo>
                                    <a:lnTo>
                                      <a:pt x="1224" y="26"/>
                                    </a:lnTo>
                                    <a:lnTo>
                                      <a:pt x="1224" y="28"/>
                                    </a:lnTo>
                                    <a:lnTo>
                                      <a:pt x="1225" y="28"/>
                                    </a:lnTo>
                                    <a:lnTo>
                                      <a:pt x="1226" y="30"/>
                                    </a:lnTo>
                                    <a:lnTo>
                                      <a:pt x="1227" y="30"/>
                                    </a:lnTo>
                                    <a:lnTo>
                                      <a:pt x="1228" y="30"/>
                                    </a:lnTo>
                                    <a:lnTo>
                                      <a:pt x="1229" y="30"/>
                                    </a:lnTo>
                                    <a:lnTo>
                                      <a:pt x="1229" y="32"/>
                                    </a:lnTo>
                                    <a:lnTo>
                                      <a:pt x="1230" y="30"/>
                                    </a:lnTo>
                                    <a:lnTo>
                                      <a:pt x="1230" y="32"/>
                                    </a:lnTo>
                                    <a:lnTo>
                                      <a:pt x="1232" y="30"/>
                                    </a:lnTo>
                                    <a:lnTo>
                                      <a:pt x="1233" y="30"/>
                                    </a:lnTo>
                                    <a:lnTo>
                                      <a:pt x="1233" y="32"/>
                                    </a:lnTo>
                                    <a:lnTo>
                                      <a:pt x="1234" y="30"/>
                                    </a:lnTo>
                                    <a:lnTo>
                                      <a:pt x="1235" y="32"/>
                                    </a:lnTo>
                                    <a:lnTo>
                                      <a:pt x="1236" y="32"/>
                                    </a:lnTo>
                                    <a:lnTo>
                                      <a:pt x="1236" y="34"/>
                                    </a:lnTo>
                                    <a:lnTo>
                                      <a:pt x="1237" y="32"/>
                                    </a:lnTo>
                                    <a:lnTo>
                                      <a:pt x="1238" y="32"/>
                                    </a:lnTo>
                                    <a:lnTo>
                                      <a:pt x="1238" y="34"/>
                                    </a:lnTo>
                                    <a:lnTo>
                                      <a:pt x="1240" y="32"/>
                                    </a:lnTo>
                                    <a:lnTo>
                                      <a:pt x="1241" y="32"/>
                                    </a:lnTo>
                                    <a:lnTo>
                                      <a:pt x="1242" y="32"/>
                                    </a:lnTo>
                                    <a:lnTo>
                                      <a:pt x="1243" y="34"/>
                                    </a:lnTo>
                                    <a:lnTo>
                                      <a:pt x="1244" y="32"/>
                                    </a:lnTo>
                                    <a:lnTo>
                                      <a:pt x="1244" y="34"/>
                                    </a:lnTo>
                                    <a:lnTo>
                                      <a:pt x="1245" y="32"/>
                                    </a:lnTo>
                                    <a:lnTo>
                                      <a:pt x="1245" y="34"/>
                                    </a:lnTo>
                                    <a:lnTo>
                                      <a:pt x="1246" y="34"/>
                                    </a:lnTo>
                                    <a:lnTo>
                                      <a:pt x="1247" y="34"/>
                                    </a:lnTo>
                                    <a:lnTo>
                                      <a:pt x="1249" y="34"/>
                                    </a:lnTo>
                                    <a:lnTo>
                                      <a:pt x="1250" y="34"/>
                                    </a:lnTo>
                                    <a:lnTo>
                                      <a:pt x="1251" y="34"/>
                                    </a:lnTo>
                                    <a:lnTo>
                                      <a:pt x="1251" y="35"/>
                                    </a:lnTo>
                                    <a:lnTo>
                                      <a:pt x="1252" y="34"/>
                                    </a:lnTo>
                                    <a:lnTo>
                                      <a:pt x="1252" y="36"/>
                                    </a:lnTo>
                                    <a:lnTo>
                                      <a:pt x="1253" y="34"/>
                                    </a:lnTo>
                                    <a:lnTo>
                                      <a:pt x="1254" y="34"/>
                                    </a:lnTo>
                                    <a:lnTo>
                                      <a:pt x="1255" y="34"/>
                                    </a:lnTo>
                                    <a:lnTo>
                                      <a:pt x="1255" y="35"/>
                                    </a:lnTo>
                                    <a:lnTo>
                                      <a:pt x="1256" y="34"/>
                                    </a:lnTo>
                                    <a:lnTo>
                                      <a:pt x="1258" y="34"/>
                                    </a:lnTo>
                                    <a:lnTo>
                                      <a:pt x="1259" y="34"/>
                                    </a:lnTo>
                                    <a:lnTo>
                                      <a:pt x="1260" y="34"/>
                                    </a:lnTo>
                                    <a:lnTo>
                                      <a:pt x="1261" y="34"/>
                                    </a:lnTo>
                                    <a:lnTo>
                                      <a:pt x="1262" y="32"/>
                                    </a:lnTo>
                                    <a:lnTo>
                                      <a:pt x="1262" y="34"/>
                                    </a:lnTo>
                                    <a:lnTo>
                                      <a:pt x="1263" y="34"/>
                                    </a:lnTo>
                                    <a:lnTo>
                                      <a:pt x="1264" y="32"/>
                                    </a:lnTo>
                                    <a:lnTo>
                                      <a:pt x="1264" y="34"/>
                                    </a:lnTo>
                                    <a:lnTo>
                                      <a:pt x="1265" y="34"/>
                                    </a:lnTo>
                                    <a:lnTo>
                                      <a:pt x="1267" y="34"/>
                                    </a:lnTo>
                                    <a:lnTo>
                                      <a:pt x="1268" y="32"/>
                                    </a:lnTo>
                                    <a:lnTo>
                                      <a:pt x="1268" y="34"/>
                                    </a:lnTo>
                                    <a:lnTo>
                                      <a:pt x="1269" y="32"/>
                                    </a:lnTo>
                                    <a:lnTo>
                                      <a:pt x="1269" y="34"/>
                                    </a:lnTo>
                                    <a:lnTo>
                                      <a:pt x="1270" y="32"/>
                                    </a:lnTo>
                                    <a:lnTo>
                                      <a:pt x="1270" y="34"/>
                                    </a:lnTo>
                                    <a:lnTo>
                                      <a:pt x="1271" y="32"/>
                                    </a:lnTo>
                                    <a:lnTo>
                                      <a:pt x="1271" y="34"/>
                                    </a:lnTo>
                                    <a:lnTo>
                                      <a:pt x="1272" y="32"/>
                                    </a:lnTo>
                                    <a:lnTo>
                                      <a:pt x="1272" y="34"/>
                                    </a:lnTo>
                                    <a:lnTo>
                                      <a:pt x="1273" y="32"/>
                                    </a:lnTo>
                                    <a:lnTo>
                                      <a:pt x="1273" y="34"/>
                                    </a:lnTo>
                                    <a:lnTo>
                                      <a:pt x="1274" y="32"/>
                                    </a:lnTo>
                                    <a:lnTo>
                                      <a:pt x="1274" y="34"/>
                                    </a:lnTo>
                                    <a:lnTo>
                                      <a:pt x="1276" y="32"/>
                                    </a:lnTo>
                                    <a:lnTo>
                                      <a:pt x="1276" y="34"/>
                                    </a:lnTo>
                                    <a:lnTo>
                                      <a:pt x="1277" y="34"/>
                                    </a:lnTo>
                                    <a:lnTo>
                                      <a:pt x="1278" y="34"/>
                                    </a:lnTo>
                                    <a:lnTo>
                                      <a:pt x="1278" y="35"/>
                                    </a:lnTo>
                                    <a:lnTo>
                                      <a:pt x="1279" y="34"/>
                                    </a:lnTo>
                                    <a:lnTo>
                                      <a:pt x="1280" y="32"/>
                                    </a:lnTo>
                                    <a:lnTo>
                                      <a:pt x="1280" y="34"/>
                                    </a:lnTo>
                                    <a:lnTo>
                                      <a:pt x="1281" y="34"/>
                                    </a:lnTo>
                                    <a:lnTo>
                                      <a:pt x="1282" y="34"/>
                                    </a:lnTo>
                                    <a:lnTo>
                                      <a:pt x="1284" y="32"/>
                                    </a:lnTo>
                                    <a:lnTo>
                                      <a:pt x="1284" y="34"/>
                                    </a:lnTo>
                                    <a:lnTo>
                                      <a:pt x="1285" y="32"/>
                                    </a:lnTo>
                                    <a:lnTo>
                                      <a:pt x="1285" y="34"/>
                                    </a:lnTo>
                                    <a:lnTo>
                                      <a:pt x="1286" y="32"/>
                                    </a:lnTo>
                                    <a:lnTo>
                                      <a:pt x="1286" y="34"/>
                                    </a:lnTo>
                                    <a:lnTo>
                                      <a:pt x="1287" y="34"/>
                                    </a:lnTo>
                                    <a:lnTo>
                                      <a:pt x="1288" y="32"/>
                                    </a:lnTo>
                                    <a:lnTo>
                                      <a:pt x="1289" y="34"/>
                                    </a:lnTo>
                                    <a:lnTo>
                                      <a:pt x="1290" y="32"/>
                                    </a:lnTo>
                                    <a:lnTo>
                                      <a:pt x="1290" y="34"/>
                                    </a:lnTo>
                                    <a:lnTo>
                                      <a:pt x="1291" y="34"/>
                                    </a:lnTo>
                                    <a:lnTo>
                                      <a:pt x="1293" y="32"/>
                                    </a:lnTo>
                                    <a:lnTo>
                                      <a:pt x="1294" y="32"/>
                                    </a:lnTo>
                                    <a:lnTo>
                                      <a:pt x="1295" y="32"/>
                                    </a:lnTo>
                                    <a:lnTo>
                                      <a:pt x="1295" y="34"/>
                                    </a:lnTo>
                                    <a:lnTo>
                                      <a:pt x="1296" y="32"/>
                                    </a:lnTo>
                                    <a:lnTo>
                                      <a:pt x="1296" y="34"/>
                                    </a:lnTo>
                                    <a:lnTo>
                                      <a:pt x="1297" y="32"/>
                                    </a:lnTo>
                                    <a:lnTo>
                                      <a:pt x="1297" y="34"/>
                                    </a:lnTo>
                                    <a:lnTo>
                                      <a:pt x="1298" y="32"/>
                                    </a:lnTo>
                                    <a:lnTo>
                                      <a:pt x="1299" y="32"/>
                                    </a:lnTo>
                                    <a:lnTo>
                                      <a:pt x="1300" y="32"/>
                                    </a:lnTo>
                                    <a:lnTo>
                                      <a:pt x="1300" y="34"/>
                                    </a:lnTo>
                                    <a:lnTo>
                                      <a:pt x="1302" y="30"/>
                                    </a:lnTo>
                                    <a:lnTo>
                                      <a:pt x="1302" y="32"/>
                                    </a:lnTo>
                                    <a:lnTo>
                                      <a:pt x="1303" y="32"/>
                                    </a:lnTo>
                                    <a:lnTo>
                                      <a:pt x="1304" y="32"/>
                                    </a:lnTo>
                                    <a:lnTo>
                                      <a:pt x="1305" y="32"/>
                                    </a:lnTo>
                                    <a:lnTo>
                                      <a:pt x="1305" y="34"/>
                                    </a:lnTo>
                                    <a:lnTo>
                                      <a:pt x="1306" y="32"/>
                                    </a:lnTo>
                                    <a:lnTo>
                                      <a:pt x="1307" y="32"/>
                                    </a:lnTo>
                                    <a:lnTo>
                                      <a:pt x="1307" y="34"/>
                                    </a:lnTo>
                                    <a:lnTo>
                                      <a:pt x="1308" y="32"/>
                                    </a:lnTo>
                                    <a:lnTo>
                                      <a:pt x="1309" y="32"/>
                                    </a:lnTo>
                                    <a:lnTo>
                                      <a:pt x="1309" y="34"/>
                                    </a:lnTo>
                                    <a:lnTo>
                                      <a:pt x="1311" y="32"/>
                                    </a:lnTo>
                                    <a:lnTo>
                                      <a:pt x="1312" y="32"/>
                                    </a:lnTo>
                                    <a:lnTo>
                                      <a:pt x="1312" y="34"/>
                                    </a:lnTo>
                                    <a:lnTo>
                                      <a:pt x="1313" y="32"/>
                                    </a:lnTo>
                                    <a:lnTo>
                                      <a:pt x="1314" y="32"/>
                                    </a:lnTo>
                                    <a:lnTo>
                                      <a:pt x="1314" y="34"/>
                                    </a:lnTo>
                                    <a:lnTo>
                                      <a:pt x="1315" y="32"/>
                                    </a:lnTo>
                                    <a:lnTo>
                                      <a:pt x="1316" y="32"/>
                                    </a:lnTo>
                                    <a:lnTo>
                                      <a:pt x="1317" y="32"/>
                                    </a:lnTo>
                                    <a:lnTo>
                                      <a:pt x="1318" y="32"/>
                                    </a:lnTo>
                                    <a:lnTo>
                                      <a:pt x="1318" y="34"/>
                                    </a:lnTo>
                                    <a:lnTo>
                                      <a:pt x="1320" y="30"/>
                                    </a:lnTo>
                                    <a:lnTo>
                                      <a:pt x="1320" y="32"/>
                                    </a:lnTo>
                                    <a:lnTo>
                                      <a:pt x="1321" y="30"/>
                                    </a:lnTo>
                                    <a:lnTo>
                                      <a:pt x="1321" y="32"/>
                                    </a:lnTo>
                                    <a:lnTo>
                                      <a:pt x="1322" y="32"/>
                                    </a:lnTo>
                                    <a:lnTo>
                                      <a:pt x="1323" y="30"/>
                                    </a:lnTo>
                                    <a:lnTo>
                                      <a:pt x="1323" y="32"/>
                                    </a:lnTo>
                                    <a:lnTo>
                                      <a:pt x="1324" y="32"/>
                                    </a:lnTo>
                                    <a:lnTo>
                                      <a:pt x="1325" y="30"/>
                                    </a:lnTo>
                                    <a:lnTo>
                                      <a:pt x="1325" y="32"/>
                                    </a:lnTo>
                                    <a:lnTo>
                                      <a:pt x="1326" y="30"/>
                                    </a:lnTo>
                                    <a:lnTo>
                                      <a:pt x="1326" y="32"/>
                                    </a:lnTo>
                                    <a:lnTo>
                                      <a:pt x="1328" y="30"/>
                                    </a:lnTo>
                                    <a:lnTo>
                                      <a:pt x="1329" y="28"/>
                                    </a:lnTo>
                                    <a:lnTo>
                                      <a:pt x="1329" y="32"/>
                                    </a:lnTo>
                                    <a:lnTo>
                                      <a:pt x="1330" y="28"/>
                                    </a:lnTo>
                                    <a:lnTo>
                                      <a:pt x="1330" y="32"/>
                                    </a:lnTo>
                                    <a:lnTo>
                                      <a:pt x="1331" y="28"/>
                                    </a:lnTo>
                                    <a:lnTo>
                                      <a:pt x="1331" y="30"/>
                                    </a:lnTo>
                                    <a:lnTo>
                                      <a:pt x="1332" y="28"/>
                                    </a:lnTo>
                                    <a:lnTo>
                                      <a:pt x="1332" y="30"/>
                                    </a:lnTo>
                                    <a:lnTo>
                                      <a:pt x="1333" y="28"/>
                                    </a:lnTo>
                                    <a:lnTo>
                                      <a:pt x="1334" y="28"/>
                                    </a:lnTo>
                                    <a:lnTo>
                                      <a:pt x="1334" y="30"/>
                                    </a:lnTo>
                                    <a:lnTo>
                                      <a:pt x="1335" y="28"/>
                                    </a:lnTo>
                                    <a:lnTo>
                                      <a:pt x="1335" y="30"/>
                                    </a:lnTo>
                                    <a:lnTo>
                                      <a:pt x="1337" y="28"/>
                                    </a:lnTo>
                                    <a:lnTo>
                                      <a:pt x="1337" y="30"/>
                                    </a:lnTo>
                                    <a:lnTo>
                                      <a:pt x="1338" y="28"/>
                                    </a:lnTo>
                                    <a:lnTo>
                                      <a:pt x="1339" y="28"/>
                                    </a:lnTo>
                                    <a:lnTo>
                                      <a:pt x="1339" y="30"/>
                                    </a:lnTo>
                                    <a:lnTo>
                                      <a:pt x="1340" y="26"/>
                                    </a:lnTo>
                                    <a:lnTo>
                                      <a:pt x="1340" y="28"/>
                                    </a:lnTo>
                                    <a:lnTo>
                                      <a:pt x="1341" y="28"/>
                                    </a:lnTo>
                                    <a:lnTo>
                                      <a:pt x="1342" y="26"/>
                                    </a:lnTo>
                                    <a:lnTo>
                                      <a:pt x="1342" y="28"/>
                                    </a:lnTo>
                                    <a:lnTo>
                                      <a:pt x="1343" y="28"/>
                                    </a:lnTo>
                                    <a:lnTo>
                                      <a:pt x="1344" y="28"/>
                                    </a:lnTo>
                                    <a:lnTo>
                                      <a:pt x="1346" y="26"/>
                                    </a:lnTo>
                                    <a:lnTo>
                                      <a:pt x="1346" y="28"/>
                                    </a:lnTo>
                                    <a:lnTo>
                                      <a:pt x="1347" y="26"/>
                                    </a:lnTo>
                                    <a:lnTo>
                                      <a:pt x="1348" y="26"/>
                                    </a:lnTo>
                                    <a:lnTo>
                                      <a:pt x="1349" y="25"/>
                                    </a:lnTo>
                                    <a:lnTo>
                                      <a:pt x="1349" y="26"/>
                                    </a:lnTo>
                                    <a:lnTo>
                                      <a:pt x="1350" y="26"/>
                                    </a:lnTo>
                                    <a:lnTo>
                                      <a:pt x="1351" y="26"/>
                                    </a:lnTo>
                                    <a:lnTo>
                                      <a:pt x="1352" y="24"/>
                                    </a:lnTo>
                                    <a:lnTo>
                                      <a:pt x="1352" y="26"/>
                                    </a:lnTo>
                                    <a:lnTo>
                                      <a:pt x="1353" y="25"/>
                                    </a:lnTo>
                                    <a:lnTo>
                                      <a:pt x="1353" y="26"/>
                                    </a:lnTo>
                                    <a:lnTo>
                                      <a:pt x="1355" y="24"/>
                                    </a:lnTo>
                                    <a:lnTo>
                                      <a:pt x="1355" y="26"/>
                                    </a:lnTo>
                                    <a:lnTo>
                                      <a:pt x="1356" y="25"/>
                                    </a:lnTo>
                                    <a:lnTo>
                                      <a:pt x="1356" y="26"/>
                                    </a:lnTo>
                                    <a:lnTo>
                                      <a:pt x="1357" y="25"/>
                                    </a:lnTo>
                                    <a:lnTo>
                                      <a:pt x="1358" y="24"/>
                                    </a:lnTo>
                                    <a:lnTo>
                                      <a:pt x="1358" y="26"/>
                                    </a:lnTo>
                                    <a:lnTo>
                                      <a:pt x="1359" y="25"/>
                                    </a:lnTo>
                                    <a:lnTo>
                                      <a:pt x="1359" y="28"/>
                                    </a:lnTo>
                                    <a:lnTo>
                                      <a:pt x="1360" y="24"/>
                                    </a:lnTo>
                                    <a:lnTo>
                                      <a:pt x="1360" y="26"/>
                                    </a:lnTo>
                                    <a:lnTo>
                                      <a:pt x="1361" y="24"/>
                                    </a:lnTo>
                                    <a:lnTo>
                                      <a:pt x="1361" y="26"/>
                                    </a:lnTo>
                                    <a:lnTo>
                                      <a:pt x="1362" y="26"/>
                                    </a:lnTo>
                                    <a:lnTo>
                                      <a:pt x="1364" y="25"/>
                                    </a:lnTo>
                                    <a:lnTo>
                                      <a:pt x="1364" y="26"/>
                                    </a:lnTo>
                                    <a:lnTo>
                                      <a:pt x="1365" y="26"/>
                                    </a:lnTo>
                                    <a:lnTo>
                                      <a:pt x="1366" y="26"/>
                                    </a:lnTo>
                                    <a:lnTo>
                                      <a:pt x="1366" y="28"/>
                                    </a:lnTo>
                                    <a:lnTo>
                                      <a:pt x="1367" y="28"/>
                                    </a:lnTo>
                                    <a:lnTo>
                                      <a:pt x="1368" y="28"/>
                                    </a:lnTo>
                                    <a:lnTo>
                                      <a:pt x="1369" y="28"/>
                                    </a:lnTo>
                                    <a:lnTo>
                                      <a:pt x="1370" y="26"/>
                                    </a:lnTo>
                                    <a:lnTo>
                                      <a:pt x="1371" y="26"/>
                                    </a:lnTo>
                                    <a:lnTo>
                                      <a:pt x="1373" y="26"/>
                                    </a:lnTo>
                                    <a:lnTo>
                                      <a:pt x="1373" y="28"/>
                                    </a:lnTo>
                                    <a:lnTo>
                                      <a:pt x="1374" y="26"/>
                                    </a:lnTo>
                                    <a:lnTo>
                                      <a:pt x="1375" y="26"/>
                                    </a:lnTo>
                                    <a:lnTo>
                                      <a:pt x="1375" y="28"/>
                                    </a:lnTo>
                                    <a:lnTo>
                                      <a:pt x="1376" y="25"/>
                                    </a:lnTo>
                                    <a:lnTo>
                                      <a:pt x="1376" y="26"/>
                                    </a:lnTo>
                                    <a:lnTo>
                                      <a:pt x="1377" y="25"/>
                                    </a:lnTo>
                                    <a:lnTo>
                                      <a:pt x="1377" y="26"/>
                                    </a:lnTo>
                                    <a:lnTo>
                                      <a:pt x="1378" y="26"/>
                                    </a:lnTo>
                                    <a:lnTo>
                                      <a:pt x="1378" y="28"/>
                                    </a:lnTo>
                                    <a:lnTo>
                                      <a:pt x="1379" y="28"/>
                                    </a:lnTo>
                                    <a:lnTo>
                                      <a:pt x="1381" y="28"/>
                                    </a:lnTo>
                                    <a:lnTo>
                                      <a:pt x="1382" y="28"/>
                                    </a:lnTo>
                                    <a:lnTo>
                                      <a:pt x="1383" y="28"/>
                                    </a:lnTo>
                                    <a:lnTo>
                                      <a:pt x="1384" y="28"/>
                                    </a:lnTo>
                                    <a:lnTo>
                                      <a:pt x="1384" y="30"/>
                                    </a:lnTo>
                                    <a:lnTo>
                                      <a:pt x="1385" y="26"/>
                                    </a:lnTo>
                                    <a:lnTo>
                                      <a:pt x="1385" y="28"/>
                                    </a:lnTo>
                                    <a:lnTo>
                                      <a:pt x="1386" y="28"/>
                                    </a:lnTo>
                                    <a:lnTo>
                                      <a:pt x="1386" y="30"/>
                                    </a:lnTo>
                                    <a:lnTo>
                                      <a:pt x="1387" y="28"/>
                                    </a:lnTo>
                                    <a:lnTo>
                                      <a:pt x="1387" y="30"/>
                                    </a:lnTo>
                                    <a:lnTo>
                                      <a:pt x="1388" y="30"/>
                                    </a:lnTo>
                                    <a:lnTo>
                                      <a:pt x="1390" y="28"/>
                                    </a:lnTo>
                                    <a:lnTo>
                                      <a:pt x="1390" y="30"/>
                                    </a:lnTo>
                                    <a:lnTo>
                                      <a:pt x="1391" y="28"/>
                                    </a:lnTo>
                                    <a:lnTo>
                                      <a:pt x="1391" y="30"/>
                                    </a:lnTo>
                                    <a:lnTo>
                                      <a:pt x="1392" y="28"/>
                                    </a:lnTo>
                                    <a:lnTo>
                                      <a:pt x="1392" y="30"/>
                                    </a:lnTo>
                                    <a:lnTo>
                                      <a:pt x="1393" y="28"/>
                                    </a:lnTo>
                                    <a:lnTo>
                                      <a:pt x="1393" y="30"/>
                                    </a:lnTo>
                                    <a:lnTo>
                                      <a:pt x="1394" y="28"/>
                                    </a:lnTo>
                                    <a:lnTo>
                                      <a:pt x="1394" y="30"/>
                                    </a:lnTo>
                                    <a:lnTo>
                                      <a:pt x="1395" y="28"/>
                                    </a:lnTo>
                                    <a:lnTo>
                                      <a:pt x="1395" y="30"/>
                                    </a:lnTo>
                                    <a:lnTo>
                                      <a:pt x="1396" y="28"/>
                                    </a:lnTo>
                                    <a:lnTo>
                                      <a:pt x="1396" y="30"/>
                                    </a:lnTo>
                                    <a:lnTo>
                                      <a:pt x="1397" y="28"/>
                                    </a:lnTo>
                                    <a:lnTo>
                                      <a:pt x="1397" y="30"/>
                                    </a:lnTo>
                                    <a:lnTo>
                                      <a:pt x="1399" y="28"/>
                                    </a:lnTo>
                                    <a:lnTo>
                                      <a:pt x="1399" y="30"/>
                                    </a:lnTo>
                                    <a:lnTo>
                                      <a:pt x="1400" y="30"/>
                                    </a:lnTo>
                                    <a:lnTo>
                                      <a:pt x="1401" y="28"/>
                                    </a:lnTo>
                                    <a:lnTo>
                                      <a:pt x="1401" y="30"/>
                                    </a:lnTo>
                                    <a:lnTo>
                                      <a:pt x="1402" y="28"/>
                                    </a:lnTo>
                                    <a:lnTo>
                                      <a:pt x="1402" y="30"/>
                                    </a:lnTo>
                                    <a:lnTo>
                                      <a:pt x="1403" y="28"/>
                                    </a:lnTo>
                                    <a:lnTo>
                                      <a:pt x="1404" y="28"/>
                                    </a:lnTo>
                                    <a:lnTo>
                                      <a:pt x="1404" y="30"/>
                                    </a:lnTo>
                                    <a:lnTo>
                                      <a:pt x="1405" y="28"/>
                                    </a:lnTo>
                                    <a:lnTo>
                                      <a:pt x="1406" y="28"/>
                                    </a:lnTo>
                                    <a:lnTo>
                                      <a:pt x="1406" y="30"/>
                                    </a:lnTo>
                                    <a:lnTo>
                                      <a:pt x="1408" y="30"/>
                                    </a:lnTo>
                                    <a:lnTo>
                                      <a:pt x="1409" y="28"/>
                                    </a:lnTo>
                                    <a:lnTo>
                                      <a:pt x="1409" y="30"/>
                                    </a:lnTo>
                                    <a:lnTo>
                                      <a:pt x="1410" y="28"/>
                                    </a:lnTo>
                                    <a:lnTo>
                                      <a:pt x="1411" y="26"/>
                                    </a:lnTo>
                                    <a:lnTo>
                                      <a:pt x="1411" y="28"/>
                                    </a:lnTo>
                                    <a:lnTo>
                                      <a:pt x="1412" y="26"/>
                                    </a:lnTo>
                                    <a:lnTo>
                                      <a:pt x="1412" y="28"/>
                                    </a:lnTo>
                                    <a:lnTo>
                                      <a:pt x="1413" y="28"/>
                                    </a:lnTo>
                                    <a:lnTo>
                                      <a:pt x="1414" y="28"/>
                                    </a:lnTo>
                                    <a:lnTo>
                                      <a:pt x="1415" y="28"/>
                                    </a:lnTo>
                                    <a:lnTo>
                                      <a:pt x="1417" y="28"/>
                                    </a:lnTo>
                                    <a:lnTo>
                                      <a:pt x="1418" y="28"/>
                                    </a:lnTo>
                                    <a:lnTo>
                                      <a:pt x="1419" y="28"/>
                                    </a:lnTo>
                                    <a:lnTo>
                                      <a:pt x="1419" y="30"/>
                                    </a:lnTo>
                                    <a:lnTo>
                                      <a:pt x="1420" y="28"/>
                                    </a:lnTo>
                                    <a:lnTo>
                                      <a:pt x="1420" y="30"/>
                                    </a:lnTo>
                                    <a:lnTo>
                                      <a:pt x="1421" y="30"/>
                                    </a:lnTo>
                                    <a:lnTo>
                                      <a:pt x="1422" y="30"/>
                                    </a:lnTo>
                                    <a:lnTo>
                                      <a:pt x="1422" y="32"/>
                                    </a:lnTo>
                                    <a:lnTo>
                                      <a:pt x="1423" y="30"/>
                                    </a:lnTo>
                                    <a:lnTo>
                                      <a:pt x="1425" y="30"/>
                                    </a:lnTo>
                                    <a:lnTo>
                                      <a:pt x="1425" y="32"/>
                                    </a:lnTo>
                                    <a:lnTo>
                                      <a:pt x="1426" y="30"/>
                                    </a:lnTo>
                                    <a:lnTo>
                                      <a:pt x="1426" y="32"/>
                                    </a:lnTo>
                                    <a:lnTo>
                                      <a:pt x="1427" y="30"/>
                                    </a:lnTo>
                                    <a:lnTo>
                                      <a:pt x="1428" y="30"/>
                                    </a:lnTo>
                                    <a:lnTo>
                                      <a:pt x="1428" y="32"/>
                                    </a:lnTo>
                                    <a:lnTo>
                                      <a:pt x="1429" y="30"/>
                                    </a:lnTo>
                                    <a:lnTo>
                                      <a:pt x="1429" y="32"/>
                                    </a:lnTo>
                                    <a:lnTo>
                                      <a:pt x="1430" y="30"/>
                                    </a:lnTo>
                                    <a:lnTo>
                                      <a:pt x="1430" y="32"/>
                                    </a:lnTo>
                                    <a:lnTo>
                                      <a:pt x="1431" y="30"/>
                                    </a:lnTo>
                                    <a:lnTo>
                                      <a:pt x="1431" y="32"/>
                                    </a:lnTo>
                                    <a:lnTo>
                                      <a:pt x="1432" y="30"/>
                                    </a:lnTo>
                                    <a:lnTo>
                                      <a:pt x="1432" y="32"/>
                                    </a:lnTo>
                                    <a:lnTo>
                                      <a:pt x="1434" y="30"/>
                                    </a:lnTo>
                                    <a:lnTo>
                                      <a:pt x="1434" y="32"/>
                                    </a:lnTo>
                                    <a:lnTo>
                                      <a:pt x="1435" y="32"/>
                                    </a:lnTo>
                                    <a:lnTo>
                                      <a:pt x="1436" y="30"/>
                                    </a:lnTo>
                                    <a:lnTo>
                                      <a:pt x="1436" y="32"/>
                                    </a:lnTo>
                                    <a:lnTo>
                                      <a:pt x="1437" y="30"/>
                                    </a:lnTo>
                                    <a:lnTo>
                                      <a:pt x="1437" y="32"/>
                                    </a:lnTo>
                                    <a:lnTo>
                                      <a:pt x="1438" y="30"/>
                                    </a:lnTo>
                                    <a:lnTo>
                                      <a:pt x="1438" y="32"/>
                                    </a:lnTo>
                                    <a:lnTo>
                                      <a:pt x="1439" y="30"/>
                                    </a:lnTo>
                                    <a:lnTo>
                                      <a:pt x="1439" y="32"/>
                                    </a:lnTo>
                                    <a:lnTo>
                                      <a:pt x="1440" y="28"/>
                                    </a:lnTo>
                                    <a:lnTo>
                                      <a:pt x="1440" y="32"/>
                                    </a:lnTo>
                                    <a:lnTo>
                                      <a:pt x="1441" y="32"/>
                                    </a:lnTo>
                                    <a:lnTo>
                                      <a:pt x="1443" y="30"/>
                                    </a:lnTo>
                                    <a:lnTo>
                                      <a:pt x="1443" y="32"/>
                                    </a:lnTo>
                                    <a:lnTo>
                                      <a:pt x="1444" y="32"/>
                                    </a:lnTo>
                                    <a:lnTo>
                                      <a:pt x="1445" y="32"/>
                                    </a:lnTo>
                                    <a:lnTo>
                                      <a:pt x="1446" y="30"/>
                                    </a:lnTo>
                                    <a:lnTo>
                                      <a:pt x="1446" y="32"/>
                                    </a:lnTo>
                                    <a:lnTo>
                                      <a:pt x="1447" y="32"/>
                                    </a:lnTo>
                                    <a:lnTo>
                                      <a:pt x="1448" y="32"/>
                                    </a:lnTo>
                                    <a:lnTo>
                                      <a:pt x="1449" y="32"/>
                                    </a:lnTo>
                                    <a:lnTo>
                                      <a:pt x="1450" y="30"/>
                                    </a:lnTo>
                                    <a:lnTo>
                                      <a:pt x="1450" y="32"/>
                                    </a:lnTo>
                                    <a:lnTo>
                                      <a:pt x="1452" y="32"/>
                                    </a:lnTo>
                                    <a:lnTo>
                                      <a:pt x="1452" y="34"/>
                                    </a:lnTo>
                                    <a:lnTo>
                                      <a:pt x="1453" y="32"/>
                                    </a:lnTo>
                                    <a:lnTo>
                                      <a:pt x="1454" y="32"/>
                                    </a:lnTo>
                                    <a:lnTo>
                                      <a:pt x="1454" y="34"/>
                                    </a:lnTo>
                                    <a:lnTo>
                                      <a:pt x="1455" y="32"/>
                                    </a:lnTo>
                                    <a:lnTo>
                                      <a:pt x="1456" y="32"/>
                                    </a:lnTo>
                                    <a:lnTo>
                                      <a:pt x="1457" y="32"/>
                                    </a:lnTo>
                                    <a:lnTo>
                                      <a:pt x="1458" y="32"/>
                                    </a:lnTo>
                                    <a:lnTo>
                                      <a:pt x="1458" y="34"/>
                                    </a:lnTo>
                                    <a:lnTo>
                                      <a:pt x="1459" y="34"/>
                                    </a:lnTo>
                                    <a:lnTo>
                                      <a:pt x="1461" y="32"/>
                                    </a:lnTo>
                                    <a:lnTo>
                                      <a:pt x="1461" y="34"/>
                                    </a:lnTo>
                                    <a:lnTo>
                                      <a:pt x="1462" y="32"/>
                                    </a:lnTo>
                                    <a:lnTo>
                                      <a:pt x="1462" y="34"/>
                                    </a:lnTo>
                                    <a:lnTo>
                                      <a:pt x="1463" y="32"/>
                                    </a:lnTo>
                                    <a:lnTo>
                                      <a:pt x="1463" y="34"/>
                                    </a:lnTo>
                                    <a:lnTo>
                                      <a:pt x="1464" y="34"/>
                                    </a:lnTo>
                                    <a:lnTo>
                                      <a:pt x="1465" y="34"/>
                                    </a:lnTo>
                                    <a:lnTo>
                                      <a:pt x="1466" y="32"/>
                                    </a:lnTo>
                                    <a:lnTo>
                                      <a:pt x="1466" y="34"/>
                                    </a:lnTo>
                                    <a:lnTo>
                                      <a:pt x="1467" y="32"/>
                                    </a:lnTo>
                                    <a:lnTo>
                                      <a:pt x="1467" y="34"/>
                                    </a:lnTo>
                                    <a:lnTo>
                                      <a:pt x="1469" y="32"/>
                                    </a:lnTo>
                                    <a:lnTo>
                                      <a:pt x="1469" y="34"/>
                                    </a:lnTo>
                                    <a:lnTo>
                                      <a:pt x="1470" y="34"/>
                                    </a:lnTo>
                                    <a:lnTo>
                                      <a:pt x="1471" y="34"/>
                                    </a:lnTo>
                                    <a:lnTo>
                                      <a:pt x="1472" y="32"/>
                                    </a:lnTo>
                                    <a:lnTo>
                                      <a:pt x="1472" y="34"/>
                                    </a:lnTo>
                                    <a:lnTo>
                                      <a:pt x="1473" y="32"/>
                                    </a:lnTo>
                                    <a:lnTo>
                                      <a:pt x="1473" y="34"/>
                                    </a:lnTo>
                                    <a:lnTo>
                                      <a:pt x="1474" y="34"/>
                                    </a:lnTo>
                                    <a:lnTo>
                                      <a:pt x="1475" y="34"/>
                                    </a:lnTo>
                                    <a:lnTo>
                                      <a:pt x="1476" y="32"/>
                                    </a:lnTo>
                                    <a:lnTo>
                                      <a:pt x="1476" y="34"/>
                                    </a:lnTo>
                                    <a:lnTo>
                                      <a:pt x="1478" y="34"/>
                                    </a:lnTo>
                                    <a:lnTo>
                                      <a:pt x="1479" y="34"/>
                                    </a:lnTo>
                                    <a:lnTo>
                                      <a:pt x="1480" y="34"/>
                                    </a:lnTo>
                                    <a:lnTo>
                                      <a:pt x="1481" y="34"/>
                                    </a:lnTo>
                                    <a:lnTo>
                                      <a:pt x="1482" y="32"/>
                                    </a:lnTo>
                                    <a:lnTo>
                                      <a:pt x="1482" y="34"/>
                                    </a:lnTo>
                                    <a:lnTo>
                                      <a:pt x="1483" y="34"/>
                                    </a:lnTo>
                                    <a:lnTo>
                                      <a:pt x="1484" y="32"/>
                                    </a:lnTo>
                                    <a:lnTo>
                                      <a:pt x="1484" y="34"/>
                                    </a:lnTo>
                                    <a:lnTo>
                                      <a:pt x="1485" y="32"/>
                                    </a:lnTo>
                                    <a:lnTo>
                                      <a:pt x="1487" y="32"/>
                                    </a:lnTo>
                                    <a:lnTo>
                                      <a:pt x="1488" y="32"/>
                                    </a:lnTo>
                                    <a:lnTo>
                                      <a:pt x="1489" y="32"/>
                                    </a:lnTo>
                                    <a:lnTo>
                                      <a:pt x="1489" y="34"/>
                                    </a:lnTo>
                                    <a:lnTo>
                                      <a:pt x="1490" y="30"/>
                                    </a:lnTo>
                                    <a:lnTo>
                                      <a:pt x="1490" y="34"/>
                                    </a:lnTo>
                                    <a:lnTo>
                                      <a:pt x="1491" y="32"/>
                                    </a:lnTo>
                                    <a:lnTo>
                                      <a:pt x="1491" y="34"/>
                                    </a:lnTo>
                                    <a:lnTo>
                                      <a:pt x="1492" y="32"/>
                                    </a:lnTo>
                                    <a:lnTo>
                                      <a:pt x="1493" y="32"/>
                                    </a:lnTo>
                                    <a:lnTo>
                                      <a:pt x="1493" y="34"/>
                                    </a:lnTo>
                                    <a:lnTo>
                                      <a:pt x="1494" y="32"/>
                                    </a:lnTo>
                                    <a:lnTo>
                                      <a:pt x="1494" y="34"/>
                                    </a:lnTo>
                                    <a:lnTo>
                                      <a:pt x="1496" y="32"/>
                                    </a:lnTo>
                                    <a:lnTo>
                                      <a:pt x="1497" y="32"/>
                                    </a:lnTo>
                                    <a:lnTo>
                                      <a:pt x="1498" y="32"/>
                                    </a:lnTo>
                                    <a:lnTo>
                                      <a:pt x="1498" y="34"/>
                                    </a:lnTo>
                                    <a:lnTo>
                                      <a:pt x="1499" y="32"/>
                                    </a:lnTo>
                                    <a:lnTo>
                                      <a:pt x="1500" y="32"/>
                                    </a:lnTo>
                                    <a:lnTo>
                                      <a:pt x="1501" y="30"/>
                                    </a:lnTo>
                                    <a:lnTo>
                                      <a:pt x="1501" y="32"/>
                                    </a:lnTo>
                                    <a:lnTo>
                                      <a:pt x="1502" y="30"/>
                                    </a:lnTo>
                                    <a:lnTo>
                                      <a:pt x="1502" y="32"/>
                                    </a:lnTo>
                                    <a:lnTo>
                                      <a:pt x="1503" y="30"/>
                                    </a:lnTo>
                                    <a:lnTo>
                                      <a:pt x="1503" y="32"/>
                                    </a:lnTo>
                                    <a:lnTo>
                                      <a:pt x="1505" y="30"/>
                                    </a:lnTo>
                                    <a:lnTo>
                                      <a:pt x="1505" y="32"/>
                                    </a:lnTo>
                                    <a:lnTo>
                                      <a:pt x="1506" y="32"/>
                                    </a:lnTo>
                                    <a:lnTo>
                                      <a:pt x="1507" y="30"/>
                                    </a:lnTo>
                                    <a:lnTo>
                                      <a:pt x="1507" y="32"/>
                                    </a:lnTo>
                                    <a:lnTo>
                                      <a:pt x="1508" y="30"/>
                                    </a:lnTo>
                                    <a:lnTo>
                                      <a:pt x="1509" y="30"/>
                                    </a:lnTo>
                                    <a:lnTo>
                                      <a:pt x="1510" y="30"/>
                                    </a:lnTo>
                                    <a:lnTo>
                                      <a:pt x="1511" y="30"/>
                                    </a:lnTo>
                                    <a:lnTo>
                                      <a:pt x="1511" y="32"/>
                                    </a:lnTo>
                                    <a:lnTo>
                                      <a:pt x="1512" y="30"/>
                                    </a:lnTo>
                                    <a:lnTo>
                                      <a:pt x="1514" y="28"/>
                                    </a:lnTo>
                                    <a:lnTo>
                                      <a:pt x="1514" y="30"/>
                                    </a:lnTo>
                                    <a:lnTo>
                                      <a:pt x="1515" y="28"/>
                                    </a:lnTo>
                                    <a:lnTo>
                                      <a:pt x="1515" y="30"/>
                                    </a:lnTo>
                                    <a:lnTo>
                                      <a:pt x="1516" y="30"/>
                                    </a:lnTo>
                                    <a:lnTo>
                                      <a:pt x="1517" y="30"/>
                                    </a:lnTo>
                                    <a:lnTo>
                                      <a:pt x="1518" y="28"/>
                                    </a:lnTo>
                                    <a:lnTo>
                                      <a:pt x="1518" y="32"/>
                                    </a:lnTo>
                                    <a:lnTo>
                                      <a:pt x="1519" y="28"/>
                                    </a:lnTo>
                                    <a:lnTo>
                                      <a:pt x="1519" y="32"/>
                                    </a:lnTo>
                                    <a:lnTo>
                                      <a:pt x="1520" y="28"/>
                                    </a:lnTo>
                                    <a:lnTo>
                                      <a:pt x="1520" y="30"/>
                                    </a:lnTo>
                                    <a:lnTo>
                                      <a:pt x="1522" y="30"/>
                                    </a:lnTo>
                                    <a:lnTo>
                                      <a:pt x="1522" y="32"/>
                                    </a:lnTo>
                                    <a:lnTo>
                                      <a:pt x="1523" y="30"/>
                                    </a:lnTo>
                                    <a:lnTo>
                                      <a:pt x="1524" y="28"/>
                                    </a:lnTo>
                                    <a:lnTo>
                                      <a:pt x="1524" y="30"/>
                                    </a:lnTo>
                                    <a:lnTo>
                                      <a:pt x="1525" y="30"/>
                                    </a:lnTo>
                                    <a:lnTo>
                                      <a:pt x="1526" y="30"/>
                                    </a:lnTo>
                                    <a:lnTo>
                                      <a:pt x="1526" y="32"/>
                                    </a:lnTo>
                                    <a:lnTo>
                                      <a:pt x="1527" y="30"/>
                                    </a:lnTo>
                                    <a:lnTo>
                                      <a:pt x="1527" y="32"/>
                                    </a:lnTo>
                                    <a:lnTo>
                                      <a:pt x="1528" y="30"/>
                                    </a:lnTo>
                                    <a:lnTo>
                                      <a:pt x="1529" y="30"/>
                                    </a:lnTo>
                                    <a:lnTo>
                                      <a:pt x="1529" y="32"/>
                                    </a:lnTo>
                                    <a:lnTo>
                                      <a:pt x="1531" y="30"/>
                                    </a:lnTo>
                                    <a:lnTo>
                                      <a:pt x="1531" y="32"/>
                                    </a:lnTo>
                                    <a:lnTo>
                                      <a:pt x="1532" y="30"/>
                                    </a:lnTo>
                                    <a:lnTo>
                                      <a:pt x="1532" y="32"/>
                                    </a:lnTo>
                                    <a:lnTo>
                                      <a:pt x="1533" y="32"/>
                                    </a:lnTo>
                                    <a:lnTo>
                                      <a:pt x="1534" y="32"/>
                                    </a:lnTo>
                                    <a:lnTo>
                                      <a:pt x="1534" y="34"/>
                                    </a:lnTo>
                                    <a:lnTo>
                                      <a:pt x="1535" y="32"/>
                                    </a:lnTo>
                                    <a:lnTo>
                                      <a:pt x="1536" y="32"/>
                                    </a:lnTo>
                                    <a:lnTo>
                                      <a:pt x="1537" y="32"/>
                                    </a:lnTo>
                                    <a:lnTo>
                                      <a:pt x="1538" y="32"/>
                                    </a:lnTo>
                                    <a:lnTo>
                                      <a:pt x="1540" y="30"/>
                                    </a:lnTo>
                                    <a:lnTo>
                                      <a:pt x="1540" y="32"/>
                                    </a:lnTo>
                                    <a:lnTo>
                                      <a:pt x="1541" y="32"/>
                                    </a:lnTo>
                                    <a:lnTo>
                                      <a:pt x="1542" y="30"/>
                                    </a:lnTo>
                                    <a:lnTo>
                                      <a:pt x="1542" y="32"/>
                                    </a:lnTo>
                                    <a:lnTo>
                                      <a:pt x="1543" y="32"/>
                                    </a:lnTo>
                                    <a:lnTo>
                                      <a:pt x="1544" y="30"/>
                                    </a:lnTo>
                                    <a:lnTo>
                                      <a:pt x="1544" y="32"/>
                                    </a:lnTo>
                                    <a:lnTo>
                                      <a:pt x="1545" y="32"/>
                                    </a:lnTo>
                                    <a:lnTo>
                                      <a:pt x="1546" y="30"/>
                                    </a:lnTo>
                                    <a:lnTo>
                                      <a:pt x="1546" y="32"/>
                                    </a:lnTo>
                                    <a:lnTo>
                                      <a:pt x="1547" y="32"/>
                                    </a:lnTo>
                                    <a:lnTo>
                                      <a:pt x="1549" y="32"/>
                                    </a:lnTo>
                                    <a:lnTo>
                                      <a:pt x="1550" y="32"/>
                                    </a:lnTo>
                                    <a:lnTo>
                                      <a:pt x="1551" y="32"/>
                                    </a:lnTo>
                                    <a:lnTo>
                                      <a:pt x="1552" y="32"/>
                                    </a:lnTo>
                                    <a:lnTo>
                                      <a:pt x="1553" y="32"/>
                                    </a:lnTo>
                                    <a:lnTo>
                                      <a:pt x="1553" y="34"/>
                                    </a:lnTo>
                                    <a:lnTo>
                                      <a:pt x="1554" y="32"/>
                                    </a:lnTo>
                                    <a:lnTo>
                                      <a:pt x="1555" y="32"/>
                                    </a:lnTo>
                                    <a:lnTo>
                                      <a:pt x="1556" y="32"/>
                                    </a:lnTo>
                                    <a:lnTo>
                                      <a:pt x="1558" y="32"/>
                                    </a:lnTo>
                                    <a:lnTo>
                                      <a:pt x="1558" y="34"/>
                                    </a:lnTo>
                                    <a:lnTo>
                                      <a:pt x="1559" y="32"/>
                                    </a:lnTo>
                                    <a:lnTo>
                                      <a:pt x="1560" y="30"/>
                                    </a:lnTo>
                                    <a:lnTo>
                                      <a:pt x="1560" y="34"/>
                                    </a:lnTo>
                                    <a:lnTo>
                                      <a:pt x="1561" y="32"/>
                                    </a:lnTo>
                                    <a:lnTo>
                                      <a:pt x="1562" y="32"/>
                                    </a:lnTo>
                                    <a:lnTo>
                                      <a:pt x="1563" y="32"/>
                                    </a:lnTo>
                                    <a:lnTo>
                                      <a:pt x="1564" y="32"/>
                                    </a:lnTo>
                                    <a:lnTo>
                                      <a:pt x="1566" y="32"/>
                                    </a:lnTo>
                                    <a:lnTo>
                                      <a:pt x="1567" y="32"/>
                                    </a:lnTo>
                                    <a:lnTo>
                                      <a:pt x="1567" y="34"/>
                                    </a:lnTo>
                                    <a:lnTo>
                                      <a:pt x="1568" y="32"/>
                                    </a:lnTo>
                                    <a:lnTo>
                                      <a:pt x="1569" y="32"/>
                                    </a:lnTo>
                                    <a:lnTo>
                                      <a:pt x="1570" y="32"/>
                                    </a:lnTo>
                                    <a:lnTo>
                                      <a:pt x="1571" y="32"/>
                                    </a:lnTo>
                                    <a:lnTo>
                                      <a:pt x="1572" y="32"/>
                                    </a:lnTo>
                                    <a:lnTo>
                                      <a:pt x="1573" y="32"/>
                                    </a:lnTo>
                                    <a:lnTo>
                                      <a:pt x="1575" y="32"/>
                                    </a:lnTo>
                                    <a:lnTo>
                                      <a:pt x="1576" y="32"/>
                                    </a:lnTo>
                                    <a:lnTo>
                                      <a:pt x="1577" y="32"/>
                                    </a:lnTo>
                                    <a:lnTo>
                                      <a:pt x="1578" y="30"/>
                                    </a:lnTo>
                                    <a:lnTo>
                                      <a:pt x="1578" y="32"/>
                                    </a:lnTo>
                                    <a:lnTo>
                                      <a:pt x="1579" y="32"/>
                                    </a:lnTo>
                                    <a:lnTo>
                                      <a:pt x="1580" y="30"/>
                                    </a:lnTo>
                                    <a:lnTo>
                                      <a:pt x="1580" y="32"/>
                                    </a:lnTo>
                                    <a:lnTo>
                                      <a:pt x="1581" y="32"/>
                                    </a:lnTo>
                                    <a:lnTo>
                                      <a:pt x="1582" y="32"/>
                                    </a:lnTo>
                                    <a:lnTo>
                                      <a:pt x="1584" y="32"/>
                                    </a:lnTo>
                                    <a:lnTo>
                                      <a:pt x="1585" y="32"/>
                                    </a:lnTo>
                                    <a:lnTo>
                                      <a:pt x="1586" y="32"/>
                                    </a:lnTo>
                                    <a:lnTo>
                                      <a:pt x="1587" y="30"/>
                                    </a:lnTo>
                                    <a:lnTo>
                                      <a:pt x="1587" y="32"/>
                                    </a:lnTo>
                                    <a:lnTo>
                                      <a:pt x="1588" y="30"/>
                                    </a:lnTo>
                                    <a:lnTo>
                                      <a:pt x="1588" y="32"/>
                                    </a:lnTo>
                                    <a:lnTo>
                                      <a:pt x="1589" y="30"/>
                                    </a:lnTo>
                                    <a:lnTo>
                                      <a:pt x="1590" y="30"/>
                                    </a:lnTo>
                                    <a:lnTo>
                                      <a:pt x="1590" y="32"/>
                                    </a:lnTo>
                                    <a:lnTo>
                                      <a:pt x="1591" y="30"/>
                                    </a:lnTo>
                                    <a:lnTo>
                                      <a:pt x="1591" y="32"/>
                                    </a:lnTo>
                                    <a:lnTo>
                                      <a:pt x="1593" y="28"/>
                                    </a:lnTo>
                                    <a:lnTo>
                                      <a:pt x="1593" y="32"/>
                                    </a:lnTo>
                                    <a:lnTo>
                                      <a:pt x="1594" y="30"/>
                                    </a:lnTo>
                                    <a:lnTo>
                                      <a:pt x="1595" y="30"/>
                                    </a:lnTo>
                                    <a:lnTo>
                                      <a:pt x="1595" y="32"/>
                                    </a:lnTo>
                                    <a:lnTo>
                                      <a:pt x="1596" y="28"/>
                                    </a:lnTo>
                                    <a:lnTo>
                                      <a:pt x="1596" y="30"/>
                                    </a:lnTo>
                                    <a:lnTo>
                                      <a:pt x="1597" y="30"/>
                                    </a:lnTo>
                                    <a:lnTo>
                                      <a:pt x="1598" y="30"/>
                                    </a:lnTo>
                                    <a:lnTo>
                                      <a:pt x="1598" y="32"/>
                                    </a:lnTo>
                                    <a:lnTo>
                                      <a:pt x="1599" y="30"/>
                                    </a:lnTo>
                                    <a:lnTo>
                                      <a:pt x="1600" y="30"/>
                                    </a:lnTo>
                                    <a:lnTo>
                                      <a:pt x="1602" y="30"/>
                                    </a:lnTo>
                                    <a:lnTo>
                                      <a:pt x="1603" y="28"/>
                                    </a:lnTo>
                                    <a:lnTo>
                                      <a:pt x="1603" y="30"/>
                                    </a:lnTo>
                                    <a:lnTo>
                                      <a:pt x="1604" y="28"/>
                                    </a:lnTo>
                                    <a:lnTo>
                                      <a:pt x="1604" y="32"/>
                                    </a:lnTo>
                                    <a:lnTo>
                                      <a:pt x="1605" y="28"/>
                                    </a:lnTo>
                                    <a:lnTo>
                                      <a:pt x="1605" y="30"/>
                                    </a:lnTo>
                                    <a:lnTo>
                                      <a:pt x="1606" y="28"/>
                                    </a:lnTo>
                                    <a:lnTo>
                                      <a:pt x="1607" y="28"/>
                                    </a:lnTo>
                                    <a:lnTo>
                                      <a:pt x="1607" y="30"/>
                                    </a:lnTo>
                                    <a:lnTo>
                                      <a:pt x="1608" y="30"/>
                                    </a:lnTo>
                                    <a:lnTo>
                                      <a:pt x="1610" y="28"/>
                                    </a:lnTo>
                                    <a:lnTo>
                                      <a:pt x="1610" y="32"/>
                                    </a:lnTo>
                                    <a:lnTo>
                                      <a:pt x="1611" y="28"/>
                                    </a:lnTo>
                                    <a:lnTo>
                                      <a:pt x="1611" y="30"/>
                                    </a:lnTo>
                                    <a:lnTo>
                                      <a:pt x="1612" y="28"/>
                                    </a:lnTo>
                                    <a:lnTo>
                                      <a:pt x="1612" y="30"/>
                                    </a:lnTo>
                                    <a:lnTo>
                                      <a:pt x="1613" y="30"/>
                                    </a:lnTo>
                                    <a:lnTo>
                                      <a:pt x="1614" y="30"/>
                                    </a:lnTo>
                                    <a:lnTo>
                                      <a:pt x="1615" y="28"/>
                                    </a:lnTo>
                                    <a:lnTo>
                                      <a:pt x="1615" y="30"/>
                                    </a:lnTo>
                                    <a:lnTo>
                                      <a:pt x="1616" y="28"/>
                                    </a:lnTo>
                                    <a:lnTo>
                                      <a:pt x="1616" y="30"/>
                                    </a:lnTo>
                                    <a:lnTo>
                                      <a:pt x="1617" y="30"/>
                                    </a:lnTo>
                                    <a:lnTo>
                                      <a:pt x="1619" y="28"/>
                                    </a:lnTo>
                                    <a:lnTo>
                                      <a:pt x="1619" y="30"/>
                                    </a:lnTo>
                                    <a:lnTo>
                                      <a:pt x="1620" y="28"/>
                                    </a:lnTo>
                                    <a:lnTo>
                                      <a:pt x="1620" y="30"/>
                                    </a:lnTo>
                                    <a:lnTo>
                                      <a:pt x="1621" y="28"/>
                                    </a:lnTo>
                                    <a:lnTo>
                                      <a:pt x="1622" y="28"/>
                                    </a:lnTo>
                                    <a:lnTo>
                                      <a:pt x="1622" y="30"/>
                                    </a:lnTo>
                                    <a:lnTo>
                                      <a:pt x="1623" y="28"/>
                                    </a:lnTo>
                                    <a:lnTo>
                                      <a:pt x="1623" y="30"/>
                                    </a:lnTo>
                                    <a:lnTo>
                                      <a:pt x="1624" y="28"/>
                                    </a:lnTo>
                                    <a:lnTo>
                                      <a:pt x="1624" y="30"/>
                                    </a:lnTo>
                                    <a:lnTo>
                                      <a:pt x="1625" y="26"/>
                                    </a:lnTo>
                                    <a:lnTo>
                                      <a:pt x="1625" y="28"/>
                                    </a:lnTo>
                                    <a:lnTo>
                                      <a:pt x="1626" y="26"/>
                                    </a:lnTo>
                                    <a:lnTo>
                                      <a:pt x="1626" y="30"/>
                                    </a:lnTo>
                                    <a:lnTo>
                                      <a:pt x="1628" y="26"/>
                                    </a:lnTo>
                                    <a:lnTo>
                                      <a:pt x="1628" y="30"/>
                                    </a:lnTo>
                                    <a:lnTo>
                                      <a:pt x="1629" y="28"/>
                                    </a:lnTo>
                                    <a:lnTo>
                                      <a:pt x="1630" y="26"/>
                                    </a:lnTo>
                                    <a:lnTo>
                                      <a:pt x="1630" y="28"/>
                                    </a:lnTo>
                                    <a:lnTo>
                                      <a:pt x="1631" y="28"/>
                                    </a:lnTo>
                                    <a:lnTo>
                                      <a:pt x="1632" y="26"/>
                                    </a:lnTo>
                                    <a:lnTo>
                                      <a:pt x="1632" y="30"/>
                                    </a:lnTo>
                                    <a:lnTo>
                                      <a:pt x="1633" y="28"/>
                                    </a:lnTo>
                                    <a:lnTo>
                                      <a:pt x="1633" y="30"/>
                                    </a:lnTo>
                                    <a:lnTo>
                                      <a:pt x="1634" y="26"/>
                                    </a:lnTo>
                                    <a:lnTo>
                                      <a:pt x="1634" y="28"/>
                                    </a:lnTo>
                                    <a:lnTo>
                                      <a:pt x="1635" y="26"/>
                                    </a:lnTo>
                                    <a:lnTo>
                                      <a:pt x="1635" y="28"/>
                                    </a:lnTo>
                                    <a:lnTo>
                                      <a:pt x="1637" y="26"/>
                                    </a:lnTo>
                                    <a:lnTo>
                                      <a:pt x="1637" y="28"/>
                                    </a:lnTo>
                                    <a:lnTo>
                                      <a:pt x="1638" y="26"/>
                                    </a:lnTo>
                                    <a:lnTo>
                                      <a:pt x="1638" y="28"/>
                                    </a:lnTo>
                                    <a:lnTo>
                                      <a:pt x="1639" y="28"/>
                                    </a:lnTo>
                                    <a:lnTo>
                                      <a:pt x="1640" y="26"/>
                                    </a:lnTo>
                                    <a:lnTo>
                                      <a:pt x="1640" y="28"/>
                                    </a:lnTo>
                                    <a:lnTo>
                                      <a:pt x="1641" y="26"/>
                                    </a:lnTo>
                                    <a:lnTo>
                                      <a:pt x="1641" y="28"/>
                                    </a:lnTo>
                                    <a:lnTo>
                                      <a:pt x="1642" y="26"/>
                                    </a:lnTo>
                                    <a:lnTo>
                                      <a:pt x="1642" y="28"/>
                                    </a:lnTo>
                                    <a:lnTo>
                                      <a:pt x="1643" y="26"/>
                                    </a:lnTo>
                                    <a:lnTo>
                                      <a:pt x="1643" y="28"/>
                                    </a:lnTo>
                                    <a:lnTo>
                                      <a:pt x="1644" y="28"/>
                                    </a:lnTo>
                                    <a:lnTo>
                                      <a:pt x="1646" y="26"/>
                                    </a:lnTo>
                                    <a:lnTo>
                                      <a:pt x="1646" y="28"/>
                                    </a:lnTo>
                                    <a:lnTo>
                                      <a:pt x="1647" y="26"/>
                                    </a:lnTo>
                                    <a:lnTo>
                                      <a:pt x="1647" y="28"/>
                                    </a:lnTo>
                                    <a:lnTo>
                                      <a:pt x="1648" y="28"/>
                                    </a:lnTo>
                                    <a:lnTo>
                                      <a:pt x="1649" y="26"/>
                                    </a:lnTo>
                                    <a:lnTo>
                                      <a:pt x="1649" y="28"/>
                                    </a:lnTo>
                                    <a:lnTo>
                                      <a:pt x="1650" y="28"/>
                                    </a:lnTo>
                                    <a:lnTo>
                                      <a:pt x="1651" y="30"/>
                                    </a:lnTo>
                                    <a:lnTo>
                                      <a:pt x="1652" y="28"/>
                                    </a:lnTo>
                                    <a:lnTo>
                                      <a:pt x="1653" y="28"/>
                                    </a:lnTo>
                                    <a:lnTo>
                                      <a:pt x="1653" y="30"/>
                                    </a:lnTo>
                                    <a:lnTo>
                                      <a:pt x="1655" y="30"/>
                                    </a:lnTo>
                                    <a:lnTo>
                                      <a:pt x="1656" y="28"/>
                                    </a:lnTo>
                                    <a:lnTo>
                                      <a:pt x="1656" y="30"/>
                                    </a:lnTo>
                                    <a:lnTo>
                                      <a:pt x="1657" y="32"/>
                                    </a:lnTo>
                                    <a:lnTo>
                                      <a:pt x="1658" y="30"/>
                                    </a:lnTo>
                                    <a:lnTo>
                                      <a:pt x="1658" y="32"/>
                                    </a:lnTo>
                                    <a:lnTo>
                                      <a:pt x="1659" y="30"/>
                                    </a:lnTo>
                                    <a:lnTo>
                                      <a:pt x="1659" y="32"/>
                                    </a:lnTo>
                                    <a:lnTo>
                                      <a:pt x="1660" y="30"/>
                                    </a:lnTo>
                                    <a:lnTo>
                                      <a:pt x="1660" y="32"/>
                                    </a:lnTo>
                                    <a:lnTo>
                                      <a:pt x="1661" y="32"/>
                                    </a:lnTo>
                                    <a:lnTo>
                                      <a:pt x="1663" y="32"/>
                                    </a:lnTo>
                                    <a:lnTo>
                                      <a:pt x="1664" y="32"/>
                                    </a:lnTo>
                                    <a:lnTo>
                                      <a:pt x="1665" y="30"/>
                                    </a:lnTo>
                                    <a:lnTo>
                                      <a:pt x="1665" y="32"/>
                                    </a:lnTo>
                                    <a:lnTo>
                                      <a:pt x="1666" y="32"/>
                                    </a:lnTo>
                                    <a:lnTo>
                                      <a:pt x="1667" y="32"/>
                                    </a:lnTo>
                                    <a:lnTo>
                                      <a:pt x="1667" y="34"/>
                                    </a:lnTo>
                                    <a:lnTo>
                                      <a:pt x="1668" y="30"/>
                                    </a:lnTo>
                                    <a:lnTo>
                                      <a:pt x="1668" y="32"/>
                                    </a:lnTo>
                                    <a:lnTo>
                                      <a:pt x="1669" y="32"/>
                                    </a:lnTo>
                                    <a:lnTo>
                                      <a:pt x="1670" y="32"/>
                                    </a:lnTo>
                                    <a:lnTo>
                                      <a:pt x="1672" y="32"/>
                                    </a:lnTo>
                                    <a:lnTo>
                                      <a:pt x="1673" y="30"/>
                                    </a:lnTo>
                                    <a:lnTo>
                                      <a:pt x="1673" y="32"/>
                                    </a:lnTo>
                                    <a:lnTo>
                                      <a:pt x="1674" y="32"/>
                                    </a:lnTo>
                                    <a:lnTo>
                                      <a:pt x="1675" y="32"/>
                                    </a:lnTo>
                                    <a:lnTo>
                                      <a:pt x="1676" y="30"/>
                                    </a:lnTo>
                                    <a:lnTo>
                                      <a:pt x="1676" y="32"/>
                                    </a:lnTo>
                                    <a:lnTo>
                                      <a:pt x="1677" y="30"/>
                                    </a:lnTo>
                                    <a:lnTo>
                                      <a:pt x="1677" y="32"/>
                                    </a:lnTo>
                                    <a:lnTo>
                                      <a:pt x="1678" y="32"/>
                                    </a:lnTo>
                                    <a:lnTo>
                                      <a:pt x="1679" y="30"/>
                                    </a:lnTo>
                                    <a:lnTo>
                                      <a:pt x="1679" y="32"/>
                                    </a:lnTo>
                                    <a:lnTo>
                                      <a:pt x="1681" y="30"/>
                                    </a:lnTo>
                                    <a:lnTo>
                                      <a:pt x="1681" y="32"/>
                                    </a:lnTo>
                                    <a:lnTo>
                                      <a:pt x="1682" y="28"/>
                                    </a:lnTo>
                                    <a:lnTo>
                                      <a:pt x="1682" y="32"/>
                                    </a:lnTo>
                                    <a:lnTo>
                                      <a:pt x="1683" y="30"/>
                                    </a:lnTo>
                                    <a:lnTo>
                                      <a:pt x="1683" y="32"/>
                                    </a:lnTo>
                                    <a:lnTo>
                                      <a:pt x="1684" y="30"/>
                                    </a:lnTo>
                                    <a:lnTo>
                                      <a:pt x="1685" y="30"/>
                                    </a:lnTo>
                                    <a:lnTo>
                                      <a:pt x="1686" y="30"/>
                                    </a:lnTo>
                                    <a:lnTo>
                                      <a:pt x="1686" y="32"/>
                                    </a:lnTo>
                                    <a:lnTo>
                                      <a:pt x="1687" y="30"/>
                                    </a:lnTo>
                                    <a:lnTo>
                                      <a:pt x="1688" y="30"/>
                                    </a:lnTo>
                                    <a:lnTo>
                                      <a:pt x="1690" y="30"/>
                                    </a:lnTo>
                                    <a:lnTo>
                                      <a:pt x="1690" y="32"/>
                                    </a:lnTo>
                                    <a:lnTo>
                                      <a:pt x="1691" y="30"/>
                                    </a:lnTo>
                                    <a:lnTo>
                                      <a:pt x="1692" y="30"/>
                                    </a:lnTo>
                                    <a:lnTo>
                                      <a:pt x="1693" y="28"/>
                                    </a:lnTo>
                                    <a:lnTo>
                                      <a:pt x="1693" y="32"/>
                                    </a:lnTo>
                                    <a:lnTo>
                                      <a:pt x="1694" y="30"/>
                                    </a:lnTo>
                                    <a:lnTo>
                                      <a:pt x="1694" y="32"/>
                                    </a:lnTo>
                                    <a:lnTo>
                                      <a:pt x="1695" y="30"/>
                                    </a:lnTo>
                                    <a:lnTo>
                                      <a:pt x="1696" y="30"/>
                                    </a:lnTo>
                                    <a:lnTo>
                                      <a:pt x="1697" y="28"/>
                                    </a:lnTo>
                                    <a:lnTo>
                                      <a:pt x="1697" y="30"/>
                                    </a:lnTo>
                                    <a:lnTo>
                                      <a:pt x="1699" y="30"/>
                                    </a:lnTo>
                                    <a:lnTo>
                                      <a:pt x="1699" y="32"/>
                                    </a:lnTo>
                                    <a:lnTo>
                                      <a:pt x="1700" y="30"/>
                                    </a:lnTo>
                                    <a:lnTo>
                                      <a:pt x="1701" y="32"/>
                                    </a:lnTo>
                                    <a:lnTo>
                                      <a:pt x="1702" y="30"/>
                                    </a:lnTo>
                                    <a:lnTo>
                                      <a:pt x="1702" y="32"/>
                                    </a:lnTo>
                                    <a:lnTo>
                                      <a:pt x="1703" y="30"/>
                                    </a:lnTo>
                                    <a:lnTo>
                                      <a:pt x="1703" y="32"/>
                                    </a:lnTo>
                                    <a:lnTo>
                                      <a:pt x="1704" y="30"/>
                                    </a:lnTo>
                                    <a:lnTo>
                                      <a:pt x="1704" y="32"/>
                                    </a:lnTo>
                                    <a:lnTo>
                                      <a:pt x="1705" y="32"/>
                                    </a:lnTo>
                                    <a:lnTo>
                                      <a:pt x="1707" y="32"/>
                                    </a:lnTo>
                                    <a:lnTo>
                                      <a:pt x="1708" y="30"/>
                                    </a:lnTo>
                                    <a:lnTo>
                                      <a:pt x="1708" y="32"/>
                                    </a:lnTo>
                                    <a:lnTo>
                                      <a:pt x="1709" y="30"/>
                                    </a:lnTo>
                                    <a:lnTo>
                                      <a:pt x="1709" y="32"/>
                                    </a:lnTo>
                                    <a:lnTo>
                                      <a:pt x="1710" y="32"/>
                                    </a:lnTo>
                                    <a:lnTo>
                                      <a:pt x="1711" y="32"/>
                                    </a:lnTo>
                                    <a:lnTo>
                                      <a:pt x="1712" y="32"/>
                                    </a:lnTo>
                                    <a:lnTo>
                                      <a:pt x="1713" y="30"/>
                                    </a:lnTo>
                                    <a:lnTo>
                                      <a:pt x="1713" y="32"/>
                                    </a:lnTo>
                                    <a:lnTo>
                                      <a:pt x="1714" y="30"/>
                                    </a:lnTo>
                                    <a:lnTo>
                                      <a:pt x="1714" y="32"/>
                                    </a:lnTo>
                                    <a:lnTo>
                                      <a:pt x="1716" y="30"/>
                                    </a:lnTo>
                                    <a:lnTo>
                                      <a:pt x="1716" y="32"/>
                                    </a:lnTo>
                                    <a:lnTo>
                                      <a:pt x="1717" y="32"/>
                                    </a:lnTo>
                                    <a:lnTo>
                                      <a:pt x="1718" y="32"/>
                                    </a:lnTo>
                                    <a:lnTo>
                                      <a:pt x="1719" y="30"/>
                                    </a:lnTo>
                                    <a:lnTo>
                                      <a:pt x="1719" y="32"/>
                                    </a:lnTo>
                                    <a:lnTo>
                                      <a:pt x="1720" y="32"/>
                                    </a:lnTo>
                                    <a:lnTo>
                                      <a:pt x="1721" y="32"/>
                                    </a:lnTo>
                                    <a:lnTo>
                                      <a:pt x="1722" y="30"/>
                                    </a:lnTo>
                                    <a:lnTo>
                                      <a:pt x="1722" y="32"/>
                                    </a:lnTo>
                                    <a:lnTo>
                                      <a:pt x="1723" y="30"/>
                                    </a:lnTo>
                                    <a:lnTo>
                                      <a:pt x="1723" y="32"/>
                                    </a:lnTo>
                                    <a:lnTo>
                                      <a:pt x="1725" y="30"/>
                                    </a:lnTo>
                                    <a:lnTo>
                                      <a:pt x="1725" y="32"/>
                                    </a:lnTo>
                                    <a:lnTo>
                                      <a:pt x="1726" y="30"/>
                                    </a:lnTo>
                                    <a:lnTo>
                                      <a:pt x="1726" y="32"/>
                                    </a:lnTo>
                                    <a:lnTo>
                                      <a:pt x="1727" y="30"/>
                                    </a:lnTo>
                                    <a:lnTo>
                                      <a:pt x="1727" y="32"/>
                                    </a:lnTo>
                                    <a:lnTo>
                                      <a:pt x="1728" y="30"/>
                                    </a:lnTo>
                                    <a:lnTo>
                                      <a:pt x="1728" y="32"/>
                                    </a:lnTo>
                                    <a:lnTo>
                                      <a:pt x="1729" y="30"/>
                                    </a:lnTo>
                                    <a:lnTo>
                                      <a:pt x="1729" y="32"/>
                                    </a:lnTo>
                                    <a:lnTo>
                                      <a:pt x="1730" y="28"/>
                                    </a:lnTo>
                                    <a:lnTo>
                                      <a:pt x="1730" y="30"/>
                                    </a:lnTo>
                                    <a:lnTo>
                                      <a:pt x="1731" y="30"/>
                                    </a:lnTo>
                                    <a:lnTo>
                                      <a:pt x="1731" y="32"/>
                                    </a:lnTo>
                                    <a:lnTo>
                                      <a:pt x="1732" y="30"/>
                                    </a:lnTo>
                                    <a:lnTo>
                                      <a:pt x="1734" y="30"/>
                                    </a:lnTo>
                                    <a:lnTo>
                                      <a:pt x="1735" y="30"/>
                                    </a:lnTo>
                                    <a:lnTo>
                                      <a:pt x="1736" y="30"/>
                                    </a:lnTo>
                                    <a:lnTo>
                                      <a:pt x="1736" y="32"/>
                                    </a:lnTo>
                                    <a:lnTo>
                                      <a:pt x="1737" y="30"/>
                                    </a:lnTo>
                                    <a:lnTo>
                                      <a:pt x="1738" y="30"/>
                                    </a:lnTo>
                                    <a:lnTo>
                                      <a:pt x="1738" y="32"/>
                                    </a:lnTo>
                                    <a:lnTo>
                                      <a:pt x="1739" y="30"/>
                                    </a:lnTo>
                                    <a:lnTo>
                                      <a:pt x="1739" y="32"/>
                                    </a:lnTo>
                                    <a:lnTo>
                                      <a:pt x="1740" y="30"/>
                                    </a:lnTo>
                                    <a:lnTo>
                                      <a:pt x="1741" y="30"/>
                                    </a:lnTo>
                                    <a:lnTo>
                                      <a:pt x="1743" y="30"/>
                                    </a:lnTo>
                                    <a:lnTo>
                                      <a:pt x="1743" y="32"/>
                                    </a:lnTo>
                                    <a:lnTo>
                                      <a:pt x="1744" y="28"/>
                                    </a:lnTo>
                                    <a:lnTo>
                                      <a:pt x="1744" y="30"/>
                                    </a:lnTo>
                                    <a:lnTo>
                                      <a:pt x="1745" y="28"/>
                                    </a:lnTo>
                                    <a:lnTo>
                                      <a:pt x="1745" y="30"/>
                                    </a:lnTo>
                                    <a:lnTo>
                                      <a:pt x="1746" y="28"/>
                                    </a:lnTo>
                                    <a:lnTo>
                                      <a:pt x="1747" y="26"/>
                                    </a:lnTo>
                                    <a:lnTo>
                                      <a:pt x="1747" y="28"/>
                                    </a:lnTo>
                                    <a:lnTo>
                                      <a:pt x="1748" y="26"/>
                                    </a:lnTo>
                                    <a:lnTo>
                                      <a:pt x="1748" y="28"/>
                                    </a:lnTo>
                                    <a:lnTo>
                                      <a:pt x="1749" y="24"/>
                                    </a:lnTo>
                                    <a:lnTo>
                                      <a:pt x="1749" y="26"/>
                                    </a:lnTo>
                                    <a:lnTo>
                                      <a:pt x="1750" y="24"/>
                                    </a:lnTo>
                                    <a:lnTo>
                                      <a:pt x="1750" y="26"/>
                                    </a:lnTo>
                                    <a:lnTo>
                                      <a:pt x="1752" y="24"/>
                                    </a:lnTo>
                                    <a:lnTo>
                                      <a:pt x="1752" y="25"/>
                                    </a:lnTo>
                                    <a:lnTo>
                                      <a:pt x="1753" y="24"/>
                                    </a:lnTo>
                                    <a:lnTo>
                                      <a:pt x="1753" y="25"/>
                                    </a:lnTo>
                                    <a:lnTo>
                                      <a:pt x="1754" y="24"/>
                                    </a:lnTo>
                                    <a:lnTo>
                                      <a:pt x="1754" y="25"/>
                                    </a:lnTo>
                                    <a:lnTo>
                                      <a:pt x="1755" y="24"/>
                                    </a:lnTo>
                                    <a:lnTo>
                                      <a:pt x="1755" y="26"/>
                                    </a:lnTo>
                                    <a:lnTo>
                                      <a:pt x="1756" y="24"/>
                                    </a:lnTo>
                                    <a:lnTo>
                                      <a:pt x="1757" y="23"/>
                                    </a:lnTo>
                                    <a:lnTo>
                                      <a:pt x="1757" y="24"/>
                                    </a:lnTo>
                                    <a:lnTo>
                                      <a:pt x="1758" y="23"/>
                                    </a:lnTo>
                                    <a:lnTo>
                                      <a:pt x="1758" y="24"/>
                                    </a:lnTo>
                                    <a:lnTo>
                                      <a:pt x="1760" y="22"/>
                                    </a:lnTo>
                                    <a:lnTo>
                                      <a:pt x="1761" y="22"/>
                                    </a:lnTo>
                                    <a:lnTo>
                                      <a:pt x="1762" y="21"/>
                                    </a:lnTo>
                                    <a:lnTo>
                                      <a:pt x="1762" y="22"/>
                                    </a:lnTo>
                                    <a:lnTo>
                                      <a:pt x="1763" y="18"/>
                                    </a:lnTo>
                                    <a:lnTo>
                                      <a:pt x="1763" y="21"/>
                                    </a:lnTo>
                                    <a:lnTo>
                                      <a:pt x="1764" y="18"/>
                                    </a:lnTo>
                                    <a:lnTo>
                                      <a:pt x="1764" y="19"/>
                                    </a:lnTo>
                                    <a:lnTo>
                                      <a:pt x="1765" y="18"/>
                                    </a:lnTo>
                                    <a:lnTo>
                                      <a:pt x="1765" y="19"/>
                                    </a:lnTo>
                                    <a:lnTo>
                                      <a:pt x="1766" y="16"/>
                                    </a:lnTo>
                                    <a:lnTo>
                                      <a:pt x="1766" y="17"/>
                                    </a:lnTo>
                                    <a:lnTo>
                                      <a:pt x="1767" y="16"/>
                                    </a:lnTo>
                                    <a:lnTo>
                                      <a:pt x="1767" y="17"/>
                                    </a:lnTo>
                                    <a:lnTo>
                                      <a:pt x="1769" y="16"/>
                                    </a:lnTo>
                                    <a:lnTo>
                                      <a:pt x="1770" y="16"/>
                                    </a:lnTo>
                                    <a:lnTo>
                                      <a:pt x="1771" y="16"/>
                                    </a:lnTo>
                                    <a:lnTo>
                                      <a:pt x="1771" y="17"/>
                                    </a:lnTo>
                                    <a:lnTo>
                                      <a:pt x="1772" y="16"/>
                                    </a:lnTo>
                                    <a:lnTo>
                                      <a:pt x="1773" y="16"/>
                                    </a:lnTo>
                                    <a:lnTo>
                                      <a:pt x="1774" y="16"/>
                                    </a:lnTo>
                                    <a:lnTo>
                                      <a:pt x="1775" y="16"/>
                                    </a:lnTo>
                                    <a:lnTo>
                                      <a:pt x="1776" y="16"/>
                                    </a:lnTo>
                                    <a:lnTo>
                                      <a:pt x="1778" y="14"/>
                                    </a:lnTo>
                                    <a:lnTo>
                                      <a:pt x="1779" y="16"/>
                                    </a:lnTo>
                                    <a:lnTo>
                                      <a:pt x="1780" y="16"/>
                                    </a:lnTo>
                                    <a:lnTo>
                                      <a:pt x="1781" y="14"/>
                                    </a:lnTo>
                                    <a:lnTo>
                                      <a:pt x="1781" y="16"/>
                                    </a:lnTo>
                                    <a:lnTo>
                                      <a:pt x="1782" y="16"/>
                                    </a:lnTo>
                                    <a:lnTo>
                                      <a:pt x="1783" y="16"/>
                                    </a:lnTo>
                                    <a:lnTo>
                                      <a:pt x="1784" y="16"/>
                                    </a:lnTo>
                                    <a:lnTo>
                                      <a:pt x="1785" y="16"/>
                                    </a:lnTo>
                                    <a:lnTo>
                                      <a:pt x="1787" y="16"/>
                                    </a:lnTo>
                                    <a:lnTo>
                                      <a:pt x="1787" y="18"/>
                                    </a:lnTo>
                                    <a:lnTo>
                                      <a:pt x="1788" y="16"/>
                                    </a:lnTo>
                                    <a:lnTo>
                                      <a:pt x="1788" y="17"/>
                                    </a:lnTo>
                                    <a:lnTo>
                                      <a:pt x="1789" y="16"/>
                                    </a:lnTo>
                                    <a:lnTo>
                                      <a:pt x="1789" y="17"/>
                                    </a:lnTo>
                                    <a:lnTo>
                                      <a:pt x="1790" y="17"/>
                                    </a:lnTo>
                                    <a:lnTo>
                                      <a:pt x="1790" y="18"/>
                                    </a:lnTo>
                                    <a:lnTo>
                                      <a:pt x="1791" y="17"/>
                                    </a:lnTo>
                                    <a:lnTo>
                                      <a:pt x="1791" y="18"/>
                                    </a:lnTo>
                                    <a:lnTo>
                                      <a:pt x="1792" y="16"/>
                                    </a:lnTo>
                                    <a:lnTo>
                                      <a:pt x="1792" y="18"/>
                                    </a:lnTo>
                                    <a:lnTo>
                                      <a:pt x="1793" y="17"/>
                                    </a:lnTo>
                                    <a:lnTo>
                                      <a:pt x="1793" y="18"/>
                                    </a:lnTo>
                                    <a:lnTo>
                                      <a:pt x="1794" y="17"/>
                                    </a:lnTo>
                                    <a:lnTo>
                                      <a:pt x="1794" y="18"/>
                                    </a:lnTo>
                                    <a:lnTo>
                                      <a:pt x="1796" y="18"/>
                                    </a:lnTo>
                                    <a:lnTo>
                                      <a:pt x="1797" y="18"/>
                                    </a:lnTo>
                                    <a:lnTo>
                                      <a:pt x="1797" y="21"/>
                                    </a:lnTo>
                                    <a:lnTo>
                                      <a:pt x="1798" y="18"/>
                                    </a:lnTo>
                                    <a:lnTo>
                                      <a:pt x="1799" y="19"/>
                                    </a:lnTo>
                                    <a:lnTo>
                                      <a:pt x="1799" y="21"/>
                                    </a:lnTo>
                                    <a:lnTo>
                                      <a:pt x="1800" y="19"/>
                                    </a:lnTo>
                                    <a:lnTo>
                                      <a:pt x="1800" y="21"/>
                                    </a:lnTo>
                                    <a:lnTo>
                                      <a:pt x="1801" y="21"/>
                                    </a:lnTo>
                                    <a:lnTo>
                                      <a:pt x="1802" y="19"/>
                                    </a:lnTo>
                                    <a:lnTo>
                                      <a:pt x="1802" y="21"/>
                                    </a:lnTo>
                                    <a:lnTo>
                                      <a:pt x="1804" y="18"/>
                                    </a:lnTo>
                                    <a:lnTo>
                                      <a:pt x="1804" y="22"/>
                                    </a:lnTo>
                                    <a:lnTo>
                                      <a:pt x="1805" y="21"/>
                                    </a:lnTo>
                                    <a:lnTo>
                                      <a:pt x="1805" y="22"/>
                                    </a:lnTo>
                                    <a:lnTo>
                                      <a:pt x="1806" y="21"/>
                                    </a:lnTo>
                                    <a:lnTo>
                                      <a:pt x="1806" y="22"/>
                                    </a:lnTo>
                                    <a:lnTo>
                                      <a:pt x="1807" y="19"/>
                                    </a:lnTo>
                                    <a:lnTo>
                                      <a:pt x="1807" y="22"/>
                                    </a:lnTo>
                                    <a:lnTo>
                                      <a:pt x="1808" y="19"/>
                                    </a:lnTo>
                                    <a:lnTo>
                                      <a:pt x="1808" y="21"/>
                                    </a:lnTo>
                                    <a:lnTo>
                                      <a:pt x="1809" y="19"/>
                                    </a:lnTo>
                                    <a:lnTo>
                                      <a:pt x="1809" y="21"/>
                                    </a:lnTo>
                                    <a:lnTo>
                                      <a:pt x="1810" y="21"/>
                                    </a:lnTo>
                                    <a:lnTo>
                                      <a:pt x="1810" y="22"/>
                                    </a:lnTo>
                                    <a:lnTo>
                                      <a:pt x="1811" y="19"/>
                                    </a:lnTo>
                                    <a:lnTo>
                                      <a:pt x="1811" y="22"/>
                                    </a:lnTo>
                                    <a:lnTo>
                                      <a:pt x="1813" y="21"/>
                                    </a:lnTo>
                                    <a:lnTo>
                                      <a:pt x="1814" y="21"/>
                                    </a:lnTo>
                                    <a:lnTo>
                                      <a:pt x="1814" y="22"/>
                                    </a:lnTo>
                                    <a:lnTo>
                                      <a:pt x="1815" y="21"/>
                                    </a:lnTo>
                                    <a:lnTo>
                                      <a:pt x="1816" y="19"/>
                                    </a:lnTo>
                                    <a:lnTo>
                                      <a:pt x="1816" y="21"/>
                                    </a:lnTo>
                                    <a:lnTo>
                                      <a:pt x="1817" y="21"/>
                                    </a:lnTo>
                                    <a:lnTo>
                                      <a:pt x="1818" y="19"/>
                                    </a:lnTo>
                                    <a:lnTo>
                                      <a:pt x="1818" y="22"/>
                                    </a:lnTo>
                                    <a:lnTo>
                                      <a:pt x="1819" y="19"/>
                                    </a:lnTo>
                                    <a:lnTo>
                                      <a:pt x="1819" y="22"/>
                                    </a:lnTo>
                                    <a:lnTo>
                                      <a:pt x="1820" y="19"/>
                                    </a:lnTo>
                                    <a:lnTo>
                                      <a:pt x="1820" y="21"/>
                                    </a:lnTo>
                                    <a:lnTo>
                                      <a:pt x="1822" y="18"/>
                                    </a:lnTo>
                                    <a:lnTo>
                                      <a:pt x="1822" y="19"/>
                                    </a:lnTo>
                                    <a:lnTo>
                                      <a:pt x="1823" y="19"/>
                                    </a:lnTo>
                                    <a:lnTo>
                                      <a:pt x="1823" y="21"/>
                                    </a:lnTo>
                                    <a:lnTo>
                                      <a:pt x="1824" y="18"/>
                                    </a:lnTo>
                                    <a:lnTo>
                                      <a:pt x="1824" y="21"/>
                                    </a:lnTo>
                                    <a:lnTo>
                                      <a:pt x="1825" y="18"/>
                                    </a:lnTo>
                                    <a:lnTo>
                                      <a:pt x="1825" y="21"/>
                                    </a:lnTo>
                                    <a:lnTo>
                                      <a:pt x="1826" y="19"/>
                                    </a:lnTo>
                                    <a:lnTo>
                                      <a:pt x="1826" y="21"/>
                                    </a:lnTo>
                                    <a:lnTo>
                                      <a:pt x="1827" y="21"/>
                                    </a:lnTo>
                                    <a:lnTo>
                                      <a:pt x="1828" y="18"/>
                                    </a:lnTo>
                                    <a:lnTo>
                                      <a:pt x="1828" y="19"/>
                                    </a:lnTo>
                                    <a:lnTo>
                                      <a:pt x="1829" y="21"/>
                                    </a:lnTo>
                                    <a:lnTo>
                                      <a:pt x="1829" y="22"/>
                                    </a:lnTo>
                                    <a:lnTo>
                                      <a:pt x="1831" y="18"/>
                                    </a:lnTo>
                                    <a:lnTo>
                                      <a:pt x="1831" y="21"/>
                                    </a:lnTo>
                                    <a:lnTo>
                                      <a:pt x="1832" y="18"/>
                                    </a:lnTo>
                                    <a:lnTo>
                                      <a:pt x="1832" y="19"/>
                                    </a:lnTo>
                                    <a:lnTo>
                                      <a:pt x="1833" y="17"/>
                                    </a:lnTo>
                                    <a:lnTo>
                                      <a:pt x="1833" y="18"/>
                                    </a:lnTo>
                                    <a:lnTo>
                                      <a:pt x="1834" y="17"/>
                                    </a:lnTo>
                                    <a:lnTo>
                                      <a:pt x="1834" y="18"/>
                                    </a:lnTo>
                                    <a:lnTo>
                                      <a:pt x="1835" y="18"/>
                                    </a:lnTo>
                                    <a:lnTo>
                                      <a:pt x="1836" y="18"/>
                                    </a:lnTo>
                                    <a:lnTo>
                                      <a:pt x="1837" y="17"/>
                                    </a:lnTo>
                                    <a:lnTo>
                                      <a:pt x="1837" y="18"/>
                                    </a:lnTo>
                                    <a:lnTo>
                                      <a:pt x="1838" y="18"/>
                                    </a:lnTo>
                                    <a:lnTo>
                                      <a:pt x="1840" y="18"/>
                                    </a:lnTo>
                                    <a:lnTo>
                                      <a:pt x="1841" y="16"/>
                                    </a:lnTo>
                                    <a:lnTo>
                                      <a:pt x="1841" y="17"/>
                                    </a:lnTo>
                                    <a:lnTo>
                                      <a:pt x="1842" y="16"/>
                                    </a:lnTo>
                                    <a:lnTo>
                                      <a:pt x="1842" y="17"/>
                                    </a:lnTo>
                                    <a:lnTo>
                                      <a:pt x="1843" y="17"/>
                                    </a:lnTo>
                                    <a:lnTo>
                                      <a:pt x="1843" y="18"/>
                                    </a:lnTo>
                                    <a:lnTo>
                                      <a:pt x="1844" y="17"/>
                                    </a:lnTo>
                                    <a:lnTo>
                                      <a:pt x="1844" y="18"/>
                                    </a:lnTo>
                                    <a:lnTo>
                                      <a:pt x="1845" y="17"/>
                                    </a:lnTo>
                                    <a:lnTo>
                                      <a:pt x="1845" y="18"/>
                                    </a:lnTo>
                                    <a:lnTo>
                                      <a:pt x="1846" y="18"/>
                                    </a:lnTo>
                                    <a:lnTo>
                                      <a:pt x="1848" y="18"/>
                                    </a:lnTo>
                                    <a:lnTo>
                                      <a:pt x="1848" y="19"/>
                                    </a:lnTo>
                                    <a:lnTo>
                                      <a:pt x="1849" y="18"/>
                                    </a:lnTo>
                                    <a:lnTo>
                                      <a:pt x="1849" y="21"/>
                                    </a:lnTo>
                                    <a:lnTo>
                                      <a:pt x="1850" y="18"/>
                                    </a:lnTo>
                                    <a:lnTo>
                                      <a:pt x="1850" y="21"/>
                                    </a:lnTo>
                                    <a:lnTo>
                                      <a:pt x="1851" y="17"/>
                                    </a:lnTo>
                                    <a:lnTo>
                                      <a:pt x="1851" y="21"/>
                                    </a:lnTo>
                                    <a:lnTo>
                                      <a:pt x="1852" y="18"/>
                                    </a:lnTo>
                                    <a:lnTo>
                                      <a:pt x="1852" y="21"/>
                                    </a:lnTo>
                                    <a:lnTo>
                                      <a:pt x="1853" y="18"/>
                                    </a:lnTo>
                                    <a:lnTo>
                                      <a:pt x="1853" y="21"/>
                                    </a:lnTo>
                                    <a:lnTo>
                                      <a:pt x="1854" y="18"/>
                                    </a:lnTo>
                                    <a:lnTo>
                                      <a:pt x="1854" y="21"/>
                                    </a:lnTo>
                                    <a:lnTo>
                                      <a:pt x="1855" y="18"/>
                                    </a:lnTo>
                                    <a:lnTo>
                                      <a:pt x="1855" y="19"/>
                                    </a:lnTo>
                                    <a:lnTo>
                                      <a:pt x="1857" y="18"/>
                                    </a:lnTo>
                                    <a:lnTo>
                                      <a:pt x="1857" y="19"/>
                                    </a:lnTo>
                                    <a:lnTo>
                                      <a:pt x="1858" y="18"/>
                                    </a:lnTo>
                                    <a:lnTo>
                                      <a:pt x="1859" y="18"/>
                                    </a:lnTo>
                                    <a:lnTo>
                                      <a:pt x="1860" y="18"/>
                                    </a:lnTo>
                                    <a:lnTo>
                                      <a:pt x="1860" y="19"/>
                                    </a:lnTo>
                                    <a:lnTo>
                                      <a:pt x="1861" y="18"/>
                                    </a:lnTo>
                                    <a:lnTo>
                                      <a:pt x="1861" y="19"/>
                                    </a:lnTo>
                                    <a:lnTo>
                                      <a:pt x="1862" y="18"/>
                                    </a:lnTo>
                                    <a:lnTo>
                                      <a:pt x="1863" y="17"/>
                                    </a:lnTo>
                                    <a:lnTo>
                                      <a:pt x="1863" y="18"/>
                                    </a:lnTo>
                                    <a:lnTo>
                                      <a:pt x="1864" y="16"/>
                                    </a:lnTo>
                                    <a:lnTo>
                                      <a:pt x="1864" y="18"/>
                                    </a:lnTo>
                                    <a:lnTo>
                                      <a:pt x="1866" y="18"/>
                                    </a:lnTo>
                                    <a:lnTo>
                                      <a:pt x="1867" y="18"/>
                                    </a:lnTo>
                                    <a:lnTo>
                                      <a:pt x="1867" y="19"/>
                                    </a:lnTo>
                                    <a:lnTo>
                                      <a:pt x="1868" y="18"/>
                                    </a:lnTo>
                                    <a:lnTo>
                                      <a:pt x="1868" y="19"/>
                                    </a:lnTo>
                                    <a:lnTo>
                                      <a:pt x="1869" y="18"/>
                                    </a:lnTo>
                                    <a:lnTo>
                                      <a:pt x="1869" y="19"/>
                                    </a:lnTo>
                                    <a:lnTo>
                                      <a:pt x="1870" y="18"/>
                                    </a:lnTo>
                                    <a:lnTo>
                                      <a:pt x="1871" y="17"/>
                                    </a:lnTo>
                                    <a:lnTo>
                                      <a:pt x="1871" y="18"/>
                                    </a:lnTo>
                                    <a:lnTo>
                                      <a:pt x="1872" y="18"/>
                                    </a:lnTo>
                                    <a:lnTo>
                                      <a:pt x="1872" y="19"/>
                                    </a:lnTo>
                                    <a:lnTo>
                                      <a:pt x="1873" y="19"/>
                                    </a:lnTo>
                                    <a:lnTo>
                                      <a:pt x="1873" y="21"/>
                                    </a:lnTo>
                                    <a:lnTo>
                                      <a:pt x="1875" y="19"/>
                                    </a:lnTo>
                                    <a:lnTo>
                                      <a:pt x="1875" y="21"/>
                                    </a:lnTo>
                                    <a:lnTo>
                                      <a:pt x="1876" y="19"/>
                                    </a:lnTo>
                                    <a:lnTo>
                                      <a:pt x="1876" y="21"/>
                                    </a:lnTo>
                                    <a:lnTo>
                                      <a:pt x="1877" y="19"/>
                                    </a:lnTo>
                                    <a:lnTo>
                                      <a:pt x="1877" y="21"/>
                                    </a:lnTo>
                                    <a:lnTo>
                                      <a:pt x="1878" y="18"/>
                                    </a:lnTo>
                                    <a:lnTo>
                                      <a:pt x="1878" y="21"/>
                                    </a:lnTo>
                                    <a:lnTo>
                                      <a:pt x="1879" y="22"/>
                                    </a:lnTo>
                                    <a:lnTo>
                                      <a:pt x="1880" y="22"/>
                                    </a:lnTo>
                                    <a:lnTo>
                                      <a:pt x="1881" y="21"/>
                                    </a:lnTo>
                                    <a:lnTo>
                                      <a:pt x="1881" y="22"/>
                                    </a:lnTo>
                                    <a:lnTo>
                                      <a:pt x="1882" y="22"/>
                                    </a:lnTo>
                                    <a:lnTo>
                                      <a:pt x="1884" y="21"/>
                                    </a:lnTo>
                                    <a:lnTo>
                                      <a:pt x="1884" y="23"/>
                                    </a:lnTo>
                                    <a:lnTo>
                                      <a:pt x="1885" y="22"/>
                                    </a:lnTo>
                                    <a:lnTo>
                                      <a:pt x="1886" y="22"/>
                                    </a:lnTo>
                                    <a:lnTo>
                                      <a:pt x="1887" y="21"/>
                                    </a:lnTo>
                                    <a:lnTo>
                                      <a:pt x="1887" y="22"/>
                                    </a:lnTo>
                                    <a:lnTo>
                                      <a:pt x="1888" y="22"/>
                                    </a:lnTo>
                                    <a:lnTo>
                                      <a:pt x="1889" y="22"/>
                                    </a:lnTo>
                                    <a:lnTo>
                                      <a:pt x="1889" y="23"/>
                                    </a:lnTo>
                                    <a:lnTo>
                                      <a:pt x="1890" y="22"/>
                                    </a:lnTo>
                                    <a:lnTo>
                                      <a:pt x="1890" y="23"/>
                                    </a:lnTo>
                                    <a:lnTo>
                                      <a:pt x="1891" y="22"/>
                                    </a:lnTo>
                                    <a:lnTo>
                                      <a:pt x="1893" y="22"/>
                                    </a:lnTo>
                                    <a:lnTo>
                                      <a:pt x="1894" y="22"/>
                                    </a:lnTo>
                                    <a:lnTo>
                                      <a:pt x="1895" y="21"/>
                                    </a:lnTo>
                                    <a:lnTo>
                                      <a:pt x="1895" y="23"/>
                                    </a:lnTo>
                                    <a:lnTo>
                                      <a:pt x="1896" y="21"/>
                                    </a:lnTo>
                                    <a:lnTo>
                                      <a:pt x="1896" y="22"/>
                                    </a:lnTo>
                                    <a:lnTo>
                                      <a:pt x="1897" y="22"/>
                                    </a:lnTo>
                                    <a:lnTo>
                                      <a:pt x="1897" y="23"/>
                                    </a:lnTo>
                                    <a:lnTo>
                                      <a:pt x="1898" y="19"/>
                                    </a:lnTo>
                                    <a:lnTo>
                                      <a:pt x="1898" y="23"/>
                                    </a:lnTo>
                                    <a:lnTo>
                                      <a:pt x="1899" y="22"/>
                                    </a:lnTo>
                                    <a:lnTo>
                                      <a:pt x="1901" y="22"/>
                                    </a:lnTo>
                                    <a:lnTo>
                                      <a:pt x="1902" y="22"/>
                                    </a:lnTo>
                                    <a:lnTo>
                                      <a:pt x="1902" y="23"/>
                                    </a:lnTo>
                                    <a:lnTo>
                                      <a:pt x="1903" y="22"/>
                                    </a:lnTo>
                                    <a:lnTo>
                                      <a:pt x="1904" y="23"/>
                                    </a:lnTo>
                                    <a:lnTo>
                                      <a:pt x="1904" y="24"/>
                                    </a:lnTo>
                                    <a:lnTo>
                                      <a:pt x="1905" y="22"/>
                                    </a:lnTo>
                                    <a:lnTo>
                                      <a:pt x="1905" y="23"/>
                                    </a:lnTo>
                                    <a:lnTo>
                                      <a:pt x="1906" y="23"/>
                                    </a:lnTo>
                                    <a:lnTo>
                                      <a:pt x="1906" y="24"/>
                                    </a:lnTo>
                                    <a:lnTo>
                                      <a:pt x="1907" y="23"/>
                                    </a:lnTo>
                                    <a:lnTo>
                                      <a:pt x="1907" y="24"/>
                                    </a:lnTo>
                                    <a:lnTo>
                                      <a:pt x="1908" y="24"/>
                                    </a:lnTo>
                                    <a:lnTo>
                                      <a:pt x="1910" y="23"/>
                                    </a:lnTo>
                                    <a:lnTo>
                                      <a:pt x="1910" y="24"/>
                                    </a:lnTo>
                                    <a:lnTo>
                                      <a:pt x="1911" y="24"/>
                                    </a:lnTo>
                                    <a:lnTo>
                                      <a:pt x="1911" y="25"/>
                                    </a:lnTo>
                                    <a:lnTo>
                                      <a:pt x="1912" y="24"/>
                                    </a:lnTo>
                                    <a:lnTo>
                                      <a:pt x="1913" y="24"/>
                                    </a:lnTo>
                                    <a:lnTo>
                                      <a:pt x="1914" y="24"/>
                                    </a:lnTo>
                                    <a:lnTo>
                                      <a:pt x="1915" y="24"/>
                                    </a:lnTo>
                                    <a:lnTo>
                                      <a:pt x="1915" y="25"/>
                                    </a:lnTo>
                                    <a:lnTo>
                                      <a:pt x="1916" y="23"/>
                                    </a:lnTo>
                                    <a:lnTo>
                                      <a:pt x="1916" y="26"/>
                                    </a:lnTo>
                                    <a:lnTo>
                                      <a:pt x="1917" y="24"/>
                                    </a:lnTo>
                                    <a:lnTo>
                                      <a:pt x="1917" y="25"/>
                                    </a:lnTo>
                                    <a:lnTo>
                                      <a:pt x="1919" y="24"/>
                                    </a:lnTo>
                                    <a:lnTo>
                                      <a:pt x="1919" y="25"/>
                                    </a:lnTo>
                                    <a:lnTo>
                                      <a:pt x="1920" y="24"/>
                                    </a:lnTo>
                                    <a:lnTo>
                                      <a:pt x="1920" y="25"/>
                                    </a:lnTo>
                                    <a:lnTo>
                                      <a:pt x="1921" y="24"/>
                                    </a:lnTo>
                                    <a:lnTo>
                                      <a:pt x="1921" y="25"/>
                                    </a:lnTo>
                                    <a:lnTo>
                                      <a:pt x="1922" y="24"/>
                                    </a:lnTo>
                                    <a:lnTo>
                                      <a:pt x="1922" y="26"/>
                                    </a:lnTo>
                                    <a:lnTo>
                                      <a:pt x="1923" y="24"/>
                                    </a:lnTo>
                                    <a:lnTo>
                                      <a:pt x="1923" y="26"/>
                                    </a:lnTo>
                                    <a:lnTo>
                                      <a:pt x="1924" y="25"/>
                                    </a:lnTo>
                                    <a:lnTo>
                                      <a:pt x="1924" y="26"/>
                                    </a:lnTo>
                                    <a:lnTo>
                                      <a:pt x="1925" y="25"/>
                                    </a:lnTo>
                                    <a:lnTo>
                                      <a:pt x="1925" y="26"/>
                                    </a:lnTo>
                                    <a:lnTo>
                                      <a:pt x="1926" y="24"/>
                                    </a:lnTo>
                                    <a:lnTo>
                                      <a:pt x="1926" y="26"/>
                                    </a:lnTo>
                                    <a:lnTo>
                                      <a:pt x="1928" y="25"/>
                                    </a:lnTo>
                                    <a:lnTo>
                                      <a:pt x="1928" y="26"/>
                                    </a:lnTo>
                                    <a:lnTo>
                                      <a:pt x="1929" y="25"/>
                                    </a:lnTo>
                                    <a:lnTo>
                                      <a:pt x="1929" y="26"/>
                                    </a:lnTo>
                                    <a:lnTo>
                                      <a:pt x="1930" y="24"/>
                                    </a:lnTo>
                                    <a:lnTo>
                                      <a:pt x="1930" y="26"/>
                                    </a:lnTo>
                                    <a:lnTo>
                                      <a:pt x="1931" y="25"/>
                                    </a:lnTo>
                                    <a:lnTo>
                                      <a:pt x="1932" y="24"/>
                                    </a:lnTo>
                                    <a:lnTo>
                                      <a:pt x="1932" y="26"/>
                                    </a:lnTo>
                                    <a:lnTo>
                                      <a:pt x="1933" y="25"/>
                                    </a:lnTo>
                                    <a:lnTo>
                                      <a:pt x="1933" y="26"/>
                                    </a:lnTo>
                                    <a:lnTo>
                                      <a:pt x="1934" y="25"/>
                                    </a:lnTo>
                                    <a:lnTo>
                                      <a:pt x="1934" y="26"/>
                                    </a:lnTo>
                                    <a:lnTo>
                                      <a:pt x="1935" y="26"/>
                                    </a:lnTo>
                                    <a:lnTo>
                                      <a:pt x="1937" y="26"/>
                                    </a:lnTo>
                                    <a:lnTo>
                                      <a:pt x="1937" y="28"/>
                                    </a:lnTo>
                                    <a:lnTo>
                                      <a:pt x="1938" y="28"/>
                                    </a:lnTo>
                                    <a:lnTo>
                                      <a:pt x="1939" y="28"/>
                                    </a:lnTo>
                                    <a:lnTo>
                                      <a:pt x="1940" y="28"/>
                                    </a:lnTo>
                                    <a:lnTo>
                                      <a:pt x="1941" y="28"/>
                                    </a:lnTo>
                                    <a:lnTo>
                                      <a:pt x="1942" y="26"/>
                                    </a:lnTo>
                                    <a:lnTo>
                                      <a:pt x="1942" y="28"/>
                                    </a:lnTo>
                                    <a:lnTo>
                                      <a:pt x="1943" y="26"/>
                                    </a:lnTo>
                                    <a:lnTo>
                                      <a:pt x="1945" y="28"/>
                                    </a:lnTo>
                                    <a:lnTo>
                                      <a:pt x="1946" y="28"/>
                                    </a:lnTo>
                                    <a:lnTo>
                                      <a:pt x="1947" y="28"/>
                                    </a:lnTo>
                                  </a:path>
                                </a:pathLst>
                              </a:custGeom>
                              <a:noFill/>
                              <a:ln w="1588">
                                <a:solidFill>
                                  <a:srgbClr val="00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34" name="Freeform 34"/>
                            <wps:cNvSpPr>
                              <a:spLocks/>
                            </wps:cNvSpPr>
                            <wps:spPr bwMode="auto">
                              <a:xfrm>
                                <a:off x="275660" y="672657"/>
                                <a:ext cx="3090863" cy="369701"/>
                              </a:xfrm>
                              <a:custGeom>
                                <a:avLst/>
                                <a:gdLst>
                                  <a:gd name="T0" fmla="*/ 30 w 1947"/>
                                  <a:gd name="T1" fmla="*/ 17 h 148"/>
                                  <a:gd name="T2" fmla="*/ 64 w 1947"/>
                                  <a:gd name="T3" fmla="*/ 20 h 148"/>
                                  <a:gd name="T4" fmla="*/ 96 w 1947"/>
                                  <a:gd name="T5" fmla="*/ 32 h 148"/>
                                  <a:gd name="T6" fmla="*/ 128 w 1947"/>
                                  <a:gd name="T7" fmla="*/ 29 h 148"/>
                                  <a:gd name="T8" fmla="*/ 160 w 1947"/>
                                  <a:gd name="T9" fmla="*/ 30 h 148"/>
                                  <a:gd name="T10" fmla="*/ 194 w 1947"/>
                                  <a:gd name="T11" fmla="*/ 30 h 148"/>
                                  <a:gd name="T12" fmla="*/ 225 w 1947"/>
                                  <a:gd name="T13" fmla="*/ 18 h 148"/>
                                  <a:gd name="T14" fmla="*/ 254 w 1947"/>
                                  <a:gd name="T15" fmla="*/ 13 h 148"/>
                                  <a:gd name="T16" fmla="*/ 283 w 1947"/>
                                  <a:gd name="T17" fmla="*/ 10 h 148"/>
                                  <a:gd name="T18" fmla="*/ 313 w 1947"/>
                                  <a:gd name="T19" fmla="*/ 18 h 148"/>
                                  <a:gd name="T20" fmla="*/ 345 w 1947"/>
                                  <a:gd name="T21" fmla="*/ 10 h 148"/>
                                  <a:gd name="T22" fmla="*/ 379 w 1947"/>
                                  <a:gd name="T23" fmla="*/ 27 h 148"/>
                                  <a:gd name="T24" fmla="*/ 410 w 1947"/>
                                  <a:gd name="T25" fmla="*/ 38 h 148"/>
                                  <a:gd name="T26" fmla="*/ 441 w 1947"/>
                                  <a:gd name="T27" fmla="*/ 44 h 148"/>
                                  <a:gd name="T28" fmla="*/ 471 w 1947"/>
                                  <a:gd name="T29" fmla="*/ 48 h 148"/>
                                  <a:gd name="T30" fmla="*/ 503 w 1947"/>
                                  <a:gd name="T31" fmla="*/ 41 h 148"/>
                                  <a:gd name="T32" fmla="*/ 535 w 1947"/>
                                  <a:gd name="T33" fmla="*/ 67 h 148"/>
                                  <a:gd name="T34" fmla="*/ 564 w 1947"/>
                                  <a:gd name="T35" fmla="*/ 92 h 148"/>
                                  <a:gd name="T36" fmla="*/ 593 w 1947"/>
                                  <a:gd name="T37" fmla="*/ 84 h 148"/>
                                  <a:gd name="T38" fmla="*/ 621 w 1947"/>
                                  <a:gd name="T39" fmla="*/ 95 h 148"/>
                                  <a:gd name="T40" fmla="*/ 651 w 1947"/>
                                  <a:gd name="T41" fmla="*/ 93 h 148"/>
                                  <a:gd name="T42" fmla="*/ 679 w 1947"/>
                                  <a:gd name="T43" fmla="*/ 94 h 148"/>
                                  <a:gd name="T44" fmla="*/ 709 w 1947"/>
                                  <a:gd name="T45" fmla="*/ 99 h 148"/>
                                  <a:gd name="T46" fmla="*/ 740 w 1947"/>
                                  <a:gd name="T47" fmla="*/ 84 h 148"/>
                                  <a:gd name="T48" fmla="*/ 770 w 1947"/>
                                  <a:gd name="T49" fmla="*/ 42 h 148"/>
                                  <a:gd name="T50" fmla="*/ 800 w 1947"/>
                                  <a:gd name="T51" fmla="*/ 63 h 148"/>
                                  <a:gd name="T52" fmla="*/ 830 w 1947"/>
                                  <a:gd name="T53" fmla="*/ 63 h 148"/>
                                  <a:gd name="T54" fmla="*/ 859 w 1947"/>
                                  <a:gd name="T55" fmla="*/ 76 h 148"/>
                                  <a:gd name="T56" fmla="*/ 889 w 1947"/>
                                  <a:gd name="T57" fmla="*/ 30 h 148"/>
                                  <a:gd name="T58" fmla="*/ 919 w 1947"/>
                                  <a:gd name="T59" fmla="*/ 28 h 148"/>
                                  <a:gd name="T60" fmla="*/ 950 w 1947"/>
                                  <a:gd name="T61" fmla="*/ 64 h 148"/>
                                  <a:gd name="T62" fmla="*/ 979 w 1947"/>
                                  <a:gd name="T63" fmla="*/ 63 h 148"/>
                                  <a:gd name="T64" fmla="*/ 1009 w 1947"/>
                                  <a:gd name="T65" fmla="*/ 75 h 148"/>
                                  <a:gd name="T66" fmla="*/ 1039 w 1947"/>
                                  <a:gd name="T67" fmla="*/ 50 h 148"/>
                                  <a:gd name="T68" fmla="*/ 1071 w 1947"/>
                                  <a:gd name="T69" fmla="*/ 38 h 148"/>
                                  <a:gd name="T70" fmla="*/ 1105 w 1947"/>
                                  <a:gd name="T71" fmla="*/ 11 h 148"/>
                                  <a:gd name="T72" fmla="*/ 1138 w 1947"/>
                                  <a:gd name="T73" fmla="*/ 2 h 148"/>
                                  <a:gd name="T74" fmla="*/ 1171 w 1947"/>
                                  <a:gd name="T75" fmla="*/ 38 h 148"/>
                                  <a:gd name="T76" fmla="*/ 1201 w 1947"/>
                                  <a:gd name="T77" fmla="*/ 67 h 148"/>
                                  <a:gd name="T78" fmla="*/ 1229 w 1947"/>
                                  <a:gd name="T79" fmla="*/ 128 h 148"/>
                                  <a:gd name="T80" fmla="*/ 1260 w 1947"/>
                                  <a:gd name="T81" fmla="*/ 93 h 148"/>
                                  <a:gd name="T82" fmla="*/ 1289 w 1947"/>
                                  <a:gd name="T83" fmla="*/ 99 h 148"/>
                                  <a:gd name="T84" fmla="*/ 1317 w 1947"/>
                                  <a:gd name="T85" fmla="*/ 65 h 148"/>
                                  <a:gd name="T86" fmla="*/ 1348 w 1947"/>
                                  <a:gd name="T87" fmla="*/ 48 h 148"/>
                                  <a:gd name="T88" fmla="*/ 1379 w 1947"/>
                                  <a:gd name="T89" fmla="*/ 54 h 148"/>
                                  <a:gd name="T90" fmla="*/ 1410 w 1947"/>
                                  <a:gd name="T91" fmla="*/ 59 h 148"/>
                                  <a:gd name="T92" fmla="*/ 1440 w 1947"/>
                                  <a:gd name="T93" fmla="*/ 54 h 148"/>
                                  <a:gd name="T94" fmla="*/ 1474 w 1947"/>
                                  <a:gd name="T95" fmla="*/ 50 h 148"/>
                                  <a:gd name="T96" fmla="*/ 1505 w 1947"/>
                                  <a:gd name="T97" fmla="*/ 28 h 148"/>
                                  <a:gd name="T98" fmla="*/ 1534 w 1947"/>
                                  <a:gd name="T99" fmla="*/ 24 h 148"/>
                                  <a:gd name="T100" fmla="*/ 1566 w 1947"/>
                                  <a:gd name="T101" fmla="*/ 23 h 148"/>
                                  <a:gd name="T102" fmla="*/ 1599 w 1947"/>
                                  <a:gd name="T103" fmla="*/ 10 h 148"/>
                                  <a:gd name="T104" fmla="*/ 1631 w 1947"/>
                                  <a:gd name="T105" fmla="*/ 4 h 148"/>
                                  <a:gd name="T106" fmla="*/ 1664 w 1947"/>
                                  <a:gd name="T107" fmla="*/ 17 h 148"/>
                                  <a:gd name="T108" fmla="*/ 1696 w 1947"/>
                                  <a:gd name="T109" fmla="*/ 23 h 148"/>
                                  <a:gd name="T110" fmla="*/ 1728 w 1947"/>
                                  <a:gd name="T111" fmla="*/ 24 h 148"/>
                                  <a:gd name="T112" fmla="*/ 1758 w 1947"/>
                                  <a:gd name="T113" fmla="*/ 18 h 148"/>
                                  <a:gd name="T114" fmla="*/ 1788 w 1947"/>
                                  <a:gd name="T115" fmla="*/ 13 h 148"/>
                                  <a:gd name="T116" fmla="*/ 1822 w 1947"/>
                                  <a:gd name="T117" fmla="*/ 21 h 148"/>
                                  <a:gd name="T118" fmla="*/ 1853 w 1947"/>
                                  <a:gd name="T119" fmla="*/ 27 h 148"/>
                                  <a:gd name="T120" fmla="*/ 1885 w 1947"/>
                                  <a:gd name="T121" fmla="*/ 27 h 148"/>
                                  <a:gd name="T122" fmla="*/ 1915 w 1947"/>
                                  <a:gd name="T123" fmla="*/ 32 h 1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947" h="148">
                                    <a:moveTo>
                                      <a:pt x="0" y="15"/>
                                    </a:moveTo>
                                    <a:lnTo>
                                      <a:pt x="0" y="15"/>
                                    </a:lnTo>
                                    <a:lnTo>
                                      <a:pt x="0" y="17"/>
                                    </a:lnTo>
                                    <a:lnTo>
                                      <a:pt x="1" y="15"/>
                                    </a:lnTo>
                                    <a:lnTo>
                                      <a:pt x="1" y="17"/>
                                    </a:lnTo>
                                    <a:lnTo>
                                      <a:pt x="2" y="17"/>
                                    </a:lnTo>
                                    <a:lnTo>
                                      <a:pt x="3" y="15"/>
                                    </a:lnTo>
                                    <a:lnTo>
                                      <a:pt x="3" y="17"/>
                                    </a:lnTo>
                                    <a:lnTo>
                                      <a:pt x="4" y="15"/>
                                    </a:lnTo>
                                    <a:lnTo>
                                      <a:pt x="5" y="13"/>
                                    </a:lnTo>
                                    <a:lnTo>
                                      <a:pt x="5" y="15"/>
                                    </a:lnTo>
                                    <a:lnTo>
                                      <a:pt x="7" y="14"/>
                                    </a:lnTo>
                                    <a:lnTo>
                                      <a:pt x="7" y="15"/>
                                    </a:lnTo>
                                    <a:lnTo>
                                      <a:pt x="8" y="14"/>
                                    </a:lnTo>
                                    <a:lnTo>
                                      <a:pt x="8" y="15"/>
                                    </a:lnTo>
                                    <a:lnTo>
                                      <a:pt x="9" y="14"/>
                                    </a:lnTo>
                                    <a:lnTo>
                                      <a:pt x="9" y="15"/>
                                    </a:lnTo>
                                    <a:lnTo>
                                      <a:pt x="10" y="14"/>
                                    </a:lnTo>
                                    <a:lnTo>
                                      <a:pt x="10" y="17"/>
                                    </a:lnTo>
                                    <a:lnTo>
                                      <a:pt x="11" y="15"/>
                                    </a:lnTo>
                                    <a:lnTo>
                                      <a:pt x="11" y="17"/>
                                    </a:lnTo>
                                    <a:lnTo>
                                      <a:pt x="12" y="15"/>
                                    </a:lnTo>
                                    <a:lnTo>
                                      <a:pt x="12" y="17"/>
                                    </a:lnTo>
                                    <a:lnTo>
                                      <a:pt x="13" y="14"/>
                                    </a:lnTo>
                                    <a:lnTo>
                                      <a:pt x="13" y="17"/>
                                    </a:lnTo>
                                    <a:lnTo>
                                      <a:pt x="15" y="17"/>
                                    </a:lnTo>
                                    <a:lnTo>
                                      <a:pt x="16" y="15"/>
                                    </a:lnTo>
                                    <a:lnTo>
                                      <a:pt x="16" y="17"/>
                                    </a:lnTo>
                                    <a:lnTo>
                                      <a:pt x="17" y="14"/>
                                    </a:lnTo>
                                    <a:lnTo>
                                      <a:pt x="17" y="17"/>
                                    </a:lnTo>
                                    <a:lnTo>
                                      <a:pt x="18" y="14"/>
                                    </a:lnTo>
                                    <a:lnTo>
                                      <a:pt x="18" y="15"/>
                                    </a:lnTo>
                                    <a:lnTo>
                                      <a:pt x="19" y="15"/>
                                    </a:lnTo>
                                    <a:lnTo>
                                      <a:pt x="19" y="17"/>
                                    </a:lnTo>
                                    <a:lnTo>
                                      <a:pt x="20" y="17"/>
                                    </a:lnTo>
                                    <a:lnTo>
                                      <a:pt x="21" y="17"/>
                                    </a:lnTo>
                                    <a:lnTo>
                                      <a:pt x="21" y="18"/>
                                    </a:lnTo>
                                    <a:lnTo>
                                      <a:pt x="22" y="17"/>
                                    </a:lnTo>
                                    <a:lnTo>
                                      <a:pt x="22" y="18"/>
                                    </a:lnTo>
                                    <a:lnTo>
                                      <a:pt x="24" y="15"/>
                                    </a:lnTo>
                                    <a:lnTo>
                                      <a:pt x="24" y="17"/>
                                    </a:lnTo>
                                    <a:lnTo>
                                      <a:pt x="25" y="15"/>
                                    </a:lnTo>
                                    <a:lnTo>
                                      <a:pt x="25" y="18"/>
                                    </a:lnTo>
                                    <a:lnTo>
                                      <a:pt x="26" y="15"/>
                                    </a:lnTo>
                                    <a:lnTo>
                                      <a:pt x="26" y="18"/>
                                    </a:lnTo>
                                    <a:lnTo>
                                      <a:pt x="27" y="18"/>
                                    </a:lnTo>
                                    <a:lnTo>
                                      <a:pt x="28" y="17"/>
                                    </a:lnTo>
                                    <a:lnTo>
                                      <a:pt x="29" y="17"/>
                                    </a:lnTo>
                                    <a:lnTo>
                                      <a:pt x="29" y="18"/>
                                    </a:lnTo>
                                    <a:lnTo>
                                      <a:pt x="30" y="17"/>
                                    </a:lnTo>
                                    <a:lnTo>
                                      <a:pt x="30" y="18"/>
                                    </a:lnTo>
                                    <a:lnTo>
                                      <a:pt x="31" y="17"/>
                                    </a:lnTo>
                                    <a:lnTo>
                                      <a:pt x="31" y="18"/>
                                    </a:lnTo>
                                    <a:lnTo>
                                      <a:pt x="33" y="15"/>
                                    </a:lnTo>
                                    <a:lnTo>
                                      <a:pt x="33" y="18"/>
                                    </a:lnTo>
                                    <a:lnTo>
                                      <a:pt x="34" y="17"/>
                                    </a:lnTo>
                                    <a:lnTo>
                                      <a:pt x="34" y="18"/>
                                    </a:lnTo>
                                    <a:lnTo>
                                      <a:pt x="35" y="17"/>
                                    </a:lnTo>
                                    <a:lnTo>
                                      <a:pt x="35" y="20"/>
                                    </a:lnTo>
                                    <a:lnTo>
                                      <a:pt x="36" y="17"/>
                                    </a:lnTo>
                                    <a:lnTo>
                                      <a:pt x="36" y="20"/>
                                    </a:lnTo>
                                    <a:lnTo>
                                      <a:pt x="37" y="17"/>
                                    </a:lnTo>
                                    <a:lnTo>
                                      <a:pt x="37" y="20"/>
                                    </a:lnTo>
                                    <a:lnTo>
                                      <a:pt x="38" y="20"/>
                                    </a:lnTo>
                                    <a:lnTo>
                                      <a:pt x="39" y="20"/>
                                    </a:lnTo>
                                    <a:lnTo>
                                      <a:pt x="40" y="20"/>
                                    </a:lnTo>
                                    <a:lnTo>
                                      <a:pt x="40" y="22"/>
                                    </a:lnTo>
                                    <a:lnTo>
                                      <a:pt x="42" y="20"/>
                                    </a:lnTo>
                                    <a:lnTo>
                                      <a:pt x="43" y="20"/>
                                    </a:lnTo>
                                    <a:lnTo>
                                      <a:pt x="44" y="20"/>
                                    </a:lnTo>
                                    <a:lnTo>
                                      <a:pt x="44" y="22"/>
                                    </a:lnTo>
                                    <a:lnTo>
                                      <a:pt x="45" y="20"/>
                                    </a:lnTo>
                                    <a:lnTo>
                                      <a:pt x="45" y="21"/>
                                    </a:lnTo>
                                    <a:lnTo>
                                      <a:pt x="46" y="20"/>
                                    </a:lnTo>
                                    <a:lnTo>
                                      <a:pt x="46" y="21"/>
                                    </a:lnTo>
                                    <a:lnTo>
                                      <a:pt x="47" y="22"/>
                                    </a:lnTo>
                                    <a:lnTo>
                                      <a:pt x="47" y="23"/>
                                    </a:lnTo>
                                    <a:lnTo>
                                      <a:pt x="48" y="22"/>
                                    </a:lnTo>
                                    <a:lnTo>
                                      <a:pt x="48" y="23"/>
                                    </a:lnTo>
                                    <a:lnTo>
                                      <a:pt x="49" y="21"/>
                                    </a:lnTo>
                                    <a:lnTo>
                                      <a:pt x="49" y="22"/>
                                    </a:lnTo>
                                    <a:lnTo>
                                      <a:pt x="51" y="21"/>
                                    </a:lnTo>
                                    <a:lnTo>
                                      <a:pt x="51" y="22"/>
                                    </a:lnTo>
                                    <a:lnTo>
                                      <a:pt x="52" y="20"/>
                                    </a:lnTo>
                                    <a:lnTo>
                                      <a:pt x="52" y="21"/>
                                    </a:lnTo>
                                    <a:lnTo>
                                      <a:pt x="53" y="20"/>
                                    </a:lnTo>
                                    <a:lnTo>
                                      <a:pt x="53" y="21"/>
                                    </a:lnTo>
                                    <a:lnTo>
                                      <a:pt x="54" y="20"/>
                                    </a:lnTo>
                                    <a:lnTo>
                                      <a:pt x="55" y="20"/>
                                    </a:lnTo>
                                    <a:lnTo>
                                      <a:pt x="55" y="21"/>
                                    </a:lnTo>
                                    <a:lnTo>
                                      <a:pt x="56" y="20"/>
                                    </a:lnTo>
                                    <a:lnTo>
                                      <a:pt x="57" y="20"/>
                                    </a:lnTo>
                                    <a:lnTo>
                                      <a:pt x="57" y="22"/>
                                    </a:lnTo>
                                    <a:lnTo>
                                      <a:pt x="59" y="20"/>
                                    </a:lnTo>
                                    <a:lnTo>
                                      <a:pt x="60" y="21"/>
                                    </a:lnTo>
                                    <a:lnTo>
                                      <a:pt x="61" y="20"/>
                                    </a:lnTo>
                                    <a:lnTo>
                                      <a:pt x="61" y="22"/>
                                    </a:lnTo>
                                    <a:lnTo>
                                      <a:pt x="62" y="20"/>
                                    </a:lnTo>
                                    <a:lnTo>
                                      <a:pt x="63" y="20"/>
                                    </a:lnTo>
                                    <a:lnTo>
                                      <a:pt x="64" y="20"/>
                                    </a:lnTo>
                                    <a:lnTo>
                                      <a:pt x="65" y="18"/>
                                    </a:lnTo>
                                    <a:lnTo>
                                      <a:pt x="65" y="20"/>
                                    </a:lnTo>
                                    <a:lnTo>
                                      <a:pt x="66" y="18"/>
                                    </a:lnTo>
                                    <a:lnTo>
                                      <a:pt x="66" y="20"/>
                                    </a:lnTo>
                                    <a:lnTo>
                                      <a:pt x="68" y="18"/>
                                    </a:lnTo>
                                    <a:lnTo>
                                      <a:pt x="68" y="20"/>
                                    </a:lnTo>
                                    <a:lnTo>
                                      <a:pt x="69" y="17"/>
                                    </a:lnTo>
                                    <a:lnTo>
                                      <a:pt x="69" y="21"/>
                                    </a:lnTo>
                                    <a:lnTo>
                                      <a:pt x="70" y="18"/>
                                    </a:lnTo>
                                    <a:lnTo>
                                      <a:pt x="70" y="20"/>
                                    </a:lnTo>
                                    <a:lnTo>
                                      <a:pt x="71" y="17"/>
                                    </a:lnTo>
                                    <a:lnTo>
                                      <a:pt x="71" y="18"/>
                                    </a:lnTo>
                                    <a:lnTo>
                                      <a:pt x="72" y="17"/>
                                    </a:lnTo>
                                    <a:lnTo>
                                      <a:pt x="72" y="18"/>
                                    </a:lnTo>
                                    <a:lnTo>
                                      <a:pt x="73" y="18"/>
                                    </a:lnTo>
                                    <a:lnTo>
                                      <a:pt x="74" y="17"/>
                                    </a:lnTo>
                                    <a:lnTo>
                                      <a:pt x="74" y="18"/>
                                    </a:lnTo>
                                    <a:lnTo>
                                      <a:pt x="75" y="18"/>
                                    </a:lnTo>
                                    <a:lnTo>
                                      <a:pt x="75" y="20"/>
                                    </a:lnTo>
                                    <a:lnTo>
                                      <a:pt x="77" y="18"/>
                                    </a:lnTo>
                                    <a:lnTo>
                                      <a:pt x="77" y="20"/>
                                    </a:lnTo>
                                    <a:lnTo>
                                      <a:pt x="78" y="20"/>
                                    </a:lnTo>
                                    <a:lnTo>
                                      <a:pt x="79" y="18"/>
                                    </a:lnTo>
                                    <a:lnTo>
                                      <a:pt x="79" y="20"/>
                                    </a:lnTo>
                                    <a:lnTo>
                                      <a:pt x="80" y="20"/>
                                    </a:lnTo>
                                    <a:lnTo>
                                      <a:pt x="80" y="22"/>
                                    </a:lnTo>
                                    <a:lnTo>
                                      <a:pt x="81" y="20"/>
                                    </a:lnTo>
                                    <a:lnTo>
                                      <a:pt x="82" y="20"/>
                                    </a:lnTo>
                                    <a:lnTo>
                                      <a:pt x="83" y="20"/>
                                    </a:lnTo>
                                    <a:lnTo>
                                      <a:pt x="84" y="20"/>
                                    </a:lnTo>
                                    <a:lnTo>
                                      <a:pt x="86" y="20"/>
                                    </a:lnTo>
                                    <a:lnTo>
                                      <a:pt x="86" y="21"/>
                                    </a:lnTo>
                                    <a:lnTo>
                                      <a:pt x="87" y="21"/>
                                    </a:lnTo>
                                    <a:lnTo>
                                      <a:pt x="87" y="22"/>
                                    </a:lnTo>
                                    <a:lnTo>
                                      <a:pt x="88" y="23"/>
                                    </a:lnTo>
                                    <a:lnTo>
                                      <a:pt x="88" y="24"/>
                                    </a:lnTo>
                                    <a:lnTo>
                                      <a:pt x="89" y="23"/>
                                    </a:lnTo>
                                    <a:lnTo>
                                      <a:pt x="89" y="26"/>
                                    </a:lnTo>
                                    <a:lnTo>
                                      <a:pt x="90" y="24"/>
                                    </a:lnTo>
                                    <a:lnTo>
                                      <a:pt x="90" y="26"/>
                                    </a:lnTo>
                                    <a:lnTo>
                                      <a:pt x="91" y="26"/>
                                    </a:lnTo>
                                    <a:lnTo>
                                      <a:pt x="91" y="28"/>
                                    </a:lnTo>
                                    <a:lnTo>
                                      <a:pt x="92" y="28"/>
                                    </a:lnTo>
                                    <a:lnTo>
                                      <a:pt x="92" y="29"/>
                                    </a:lnTo>
                                    <a:lnTo>
                                      <a:pt x="93" y="27"/>
                                    </a:lnTo>
                                    <a:lnTo>
                                      <a:pt x="93" y="28"/>
                                    </a:lnTo>
                                    <a:lnTo>
                                      <a:pt x="95" y="29"/>
                                    </a:lnTo>
                                    <a:lnTo>
                                      <a:pt x="95" y="30"/>
                                    </a:lnTo>
                                    <a:lnTo>
                                      <a:pt x="96" y="28"/>
                                    </a:lnTo>
                                    <a:lnTo>
                                      <a:pt x="96" y="32"/>
                                    </a:lnTo>
                                    <a:lnTo>
                                      <a:pt x="97" y="32"/>
                                    </a:lnTo>
                                    <a:lnTo>
                                      <a:pt x="97" y="33"/>
                                    </a:lnTo>
                                    <a:lnTo>
                                      <a:pt x="98" y="32"/>
                                    </a:lnTo>
                                    <a:lnTo>
                                      <a:pt x="99" y="32"/>
                                    </a:lnTo>
                                    <a:lnTo>
                                      <a:pt x="99" y="33"/>
                                    </a:lnTo>
                                    <a:lnTo>
                                      <a:pt x="100" y="32"/>
                                    </a:lnTo>
                                    <a:lnTo>
                                      <a:pt x="100" y="33"/>
                                    </a:lnTo>
                                    <a:lnTo>
                                      <a:pt x="101" y="33"/>
                                    </a:lnTo>
                                    <a:lnTo>
                                      <a:pt x="103" y="33"/>
                                    </a:lnTo>
                                    <a:lnTo>
                                      <a:pt x="103" y="36"/>
                                    </a:lnTo>
                                    <a:lnTo>
                                      <a:pt x="104" y="36"/>
                                    </a:lnTo>
                                    <a:lnTo>
                                      <a:pt x="105" y="32"/>
                                    </a:lnTo>
                                    <a:lnTo>
                                      <a:pt x="105" y="33"/>
                                    </a:lnTo>
                                    <a:lnTo>
                                      <a:pt x="106" y="32"/>
                                    </a:lnTo>
                                    <a:lnTo>
                                      <a:pt x="106" y="36"/>
                                    </a:lnTo>
                                    <a:lnTo>
                                      <a:pt x="107" y="33"/>
                                    </a:lnTo>
                                    <a:lnTo>
                                      <a:pt x="107" y="36"/>
                                    </a:lnTo>
                                    <a:lnTo>
                                      <a:pt x="108" y="33"/>
                                    </a:lnTo>
                                    <a:lnTo>
                                      <a:pt x="108" y="36"/>
                                    </a:lnTo>
                                    <a:lnTo>
                                      <a:pt x="109" y="33"/>
                                    </a:lnTo>
                                    <a:lnTo>
                                      <a:pt x="109" y="36"/>
                                    </a:lnTo>
                                    <a:lnTo>
                                      <a:pt x="110" y="33"/>
                                    </a:lnTo>
                                    <a:lnTo>
                                      <a:pt x="110" y="36"/>
                                    </a:lnTo>
                                    <a:lnTo>
                                      <a:pt x="112" y="32"/>
                                    </a:lnTo>
                                    <a:lnTo>
                                      <a:pt x="112" y="36"/>
                                    </a:lnTo>
                                    <a:lnTo>
                                      <a:pt x="113" y="33"/>
                                    </a:lnTo>
                                    <a:lnTo>
                                      <a:pt x="113" y="36"/>
                                    </a:lnTo>
                                    <a:lnTo>
                                      <a:pt x="114" y="33"/>
                                    </a:lnTo>
                                    <a:lnTo>
                                      <a:pt x="115" y="33"/>
                                    </a:lnTo>
                                    <a:lnTo>
                                      <a:pt x="115" y="36"/>
                                    </a:lnTo>
                                    <a:lnTo>
                                      <a:pt x="116" y="33"/>
                                    </a:lnTo>
                                    <a:lnTo>
                                      <a:pt x="116" y="36"/>
                                    </a:lnTo>
                                    <a:lnTo>
                                      <a:pt x="117" y="33"/>
                                    </a:lnTo>
                                    <a:lnTo>
                                      <a:pt x="117" y="36"/>
                                    </a:lnTo>
                                    <a:lnTo>
                                      <a:pt x="118" y="32"/>
                                    </a:lnTo>
                                    <a:lnTo>
                                      <a:pt x="118" y="33"/>
                                    </a:lnTo>
                                    <a:lnTo>
                                      <a:pt x="119" y="33"/>
                                    </a:lnTo>
                                    <a:lnTo>
                                      <a:pt x="121" y="32"/>
                                    </a:lnTo>
                                    <a:lnTo>
                                      <a:pt x="122" y="30"/>
                                    </a:lnTo>
                                    <a:lnTo>
                                      <a:pt x="122" y="33"/>
                                    </a:lnTo>
                                    <a:lnTo>
                                      <a:pt x="123" y="32"/>
                                    </a:lnTo>
                                    <a:lnTo>
                                      <a:pt x="123" y="33"/>
                                    </a:lnTo>
                                    <a:lnTo>
                                      <a:pt x="124" y="30"/>
                                    </a:lnTo>
                                    <a:lnTo>
                                      <a:pt x="124" y="32"/>
                                    </a:lnTo>
                                    <a:lnTo>
                                      <a:pt x="125" y="30"/>
                                    </a:lnTo>
                                    <a:lnTo>
                                      <a:pt x="126" y="30"/>
                                    </a:lnTo>
                                    <a:lnTo>
                                      <a:pt x="126" y="32"/>
                                    </a:lnTo>
                                    <a:lnTo>
                                      <a:pt x="127" y="32"/>
                                    </a:lnTo>
                                    <a:lnTo>
                                      <a:pt x="127" y="33"/>
                                    </a:lnTo>
                                    <a:lnTo>
                                      <a:pt x="128" y="29"/>
                                    </a:lnTo>
                                    <a:lnTo>
                                      <a:pt x="128" y="32"/>
                                    </a:lnTo>
                                    <a:lnTo>
                                      <a:pt x="130" y="29"/>
                                    </a:lnTo>
                                    <a:lnTo>
                                      <a:pt x="131" y="29"/>
                                    </a:lnTo>
                                    <a:lnTo>
                                      <a:pt x="131" y="30"/>
                                    </a:lnTo>
                                    <a:lnTo>
                                      <a:pt x="132" y="30"/>
                                    </a:lnTo>
                                    <a:lnTo>
                                      <a:pt x="133" y="28"/>
                                    </a:lnTo>
                                    <a:lnTo>
                                      <a:pt x="133" y="32"/>
                                    </a:lnTo>
                                    <a:lnTo>
                                      <a:pt x="134" y="28"/>
                                    </a:lnTo>
                                    <a:lnTo>
                                      <a:pt x="134" y="32"/>
                                    </a:lnTo>
                                    <a:lnTo>
                                      <a:pt x="135" y="28"/>
                                    </a:lnTo>
                                    <a:lnTo>
                                      <a:pt x="135" y="30"/>
                                    </a:lnTo>
                                    <a:lnTo>
                                      <a:pt x="136" y="28"/>
                                    </a:lnTo>
                                    <a:lnTo>
                                      <a:pt x="137" y="28"/>
                                    </a:lnTo>
                                    <a:lnTo>
                                      <a:pt x="139" y="26"/>
                                    </a:lnTo>
                                    <a:lnTo>
                                      <a:pt x="139" y="28"/>
                                    </a:lnTo>
                                    <a:lnTo>
                                      <a:pt x="140" y="26"/>
                                    </a:lnTo>
                                    <a:lnTo>
                                      <a:pt x="140" y="27"/>
                                    </a:lnTo>
                                    <a:lnTo>
                                      <a:pt x="141" y="27"/>
                                    </a:lnTo>
                                    <a:lnTo>
                                      <a:pt x="141" y="28"/>
                                    </a:lnTo>
                                    <a:lnTo>
                                      <a:pt x="142" y="26"/>
                                    </a:lnTo>
                                    <a:lnTo>
                                      <a:pt x="142" y="28"/>
                                    </a:lnTo>
                                    <a:lnTo>
                                      <a:pt x="143" y="28"/>
                                    </a:lnTo>
                                    <a:lnTo>
                                      <a:pt x="144" y="26"/>
                                    </a:lnTo>
                                    <a:lnTo>
                                      <a:pt x="144" y="28"/>
                                    </a:lnTo>
                                    <a:lnTo>
                                      <a:pt x="145" y="28"/>
                                    </a:lnTo>
                                    <a:lnTo>
                                      <a:pt x="145" y="29"/>
                                    </a:lnTo>
                                    <a:lnTo>
                                      <a:pt x="146" y="28"/>
                                    </a:lnTo>
                                    <a:lnTo>
                                      <a:pt x="148" y="28"/>
                                    </a:lnTo>
                                    <a:lnTo>
                                      <a:pt x="148" y="29"/>
                                    </a:lnTo>
                                    <a:lnTo>
                                      <a:pt x="149" y="28"/>
                                    </a:lnTo>
                                    <a:lnTo>
                                      <a:pt x="149" y="29"/>
                                    </a:lnTo>
                                    <a:lnTo>
                                      <a:pt x="150" y="29"/>
                                    </a:lnTo>
                                    <a:lnTo>
                                      <a:pt x="150" y="30"/>
                                    </a:lnTo>
                                    <a:lnTo>
                                      <a:pt x="151" y="30"/>
                                    </a:lnTo>
                                    <a:lnTo>
                                      <a:pt x="152" y="29"/>
                                    </a:lnTo>
                                    <a:lnTo>
                                      <a:pt x="152" y="32"/>
                                    </a:lnTo>
                                    <a:lnTo>
                                      <a:pt x="153" y="29"/>
                                    </a:lnTo>
                                    <a:lnTo>
                                      <a:pt x="153" y="30"/>
                                    </a:lnTo>
                                    <a:lnTo>
                                      <a:pt x="154" y="29"/>
                                    </a:lnTo>
                                    <a:lnTo>
                                      <a:pt x="154" y="30"/>
                                    </a:lnTo>
                                    <a:lnTo>
                                      <a:pt x="156" y="30"/>
                                    </a:lnTo>
                                    <a:lnTo>
                                      <a:pt x="156" y="32"/>
                                    </a:lnTo>
                                    <a:lnTo>
                                      <a:pt x="157" y="29"/>
                                    </a:lnTo>
                                    <a:lnTo>
                                      <a:pt x="157" y="30"/>
                                    </a:lnTo>
                                    <a:lnTo>
                                      <a:pt x="158" y="29"/>
                                    </a:lnTo>
                                    <a:lnTo>
                                      <a:pt x="158" y="30"/>
                                    </a:lnTo>
                                    <a:lnTo>
                                      <a:pt x="159" y="29"/>
                                    </a:lnTo>
                                    <a:lnTo>
                                      <a:pt x="159" y="30"/>
                                    </a:lnTo>
                                    <a:lnTo>
                                      <a:pt x="160" y="29"/>
                                    </a:lnTo>
                                    <a:lnTo>
                                      <a:pt x="160" y="30"/>
                                    </a:lnTo>
                                    <a:lnTo>
                                      <a:pt x="161" y="29"/>
                                    </a:lnTo>
                                    <a:lnTo>
                                      <a:pt x="161" y="30"/>
                                    </a:lnTo>
                                    <a:lnTo>
                                      <a:pt x="162" y="30"/>
                                    </a:lnTo>
                                    <a:lnTo>
                                      <a:pt x="162" y="32"/>
                                    </a:lnTo>
                                    <a:lnTo>
                                      <a:pt x="163" y="30"/>
                                    </a:lnTo>
                                    <a:lnTo>
                                      <a:pt x="165" y="30"/>
                                    </a:lnTo>
                                    <a:lnTo>
                                      <a:pt x="165" y="32"/>
                                    </a:lnTo>
                                    <a:lnTo>
                                      <a:pt x="166" y="32"/>
                                    </a:lnTo>
                                    <a:lnTo>
                                      <a:pt x="167" y="30"/>
                                    </a:lnTo>
                                    <a:lnTo>
                                      <a:pt x="167" y="32"/>
                                    </a:lnTo>
                                    <a:lnTo>
                                      <a:pt x="168" y="29"/>
                                    </a:lnTo>
                                    <a:lnTo>
                                      <a:pt x="168" y="30"/>
                                    </a:lnTo>
                                    <a:lnTo>
                                      <a:pt x="169" y="32"/>
                                    </a:lnTo>
                                    <a:lnTo>
                                      <a:pt x="170" y="30"/>
                                    </a:lnTo>
                                    <a:lnTo>
                                      <a:pt x="170" y="32"/>
                                    </a:lnTo>
                                    <a:lnTo>
                                      <a:pt x="171" y="30"/>
                                    </a:lnTo>
                                    <a:lnTo>
                                      <a:pt x="172" y="30"/>
                                    </a:lnTo>
                                    <a:lnTo>
                                      <a:pt x="172" y="32"/>
                                    </a:lnTo>
                                    <a:lnTo>
                                      <a:pt x="174" y="30"/>
                                    </a:lnTo>
                                    <a:lnTo>
                                      <a:pt x="174" y="32"/>
                                    </a:lnTo>
                                    <a:lnTo>
                                      <a:pt x="175" y="32"/>
                                    </a:lnTo>
                                    <a:lnTo>
                                      <a:pt x="175" y="33"/>
                                    </a:lnTo>
                                    <a:lnTo>
                                      <a:pt x="176" y="30"/>
                                    </a:lnTo>
                                    <a:lnTo>
                                      <a:pt x="176" y="33"/>
                                    </a:lnTo>
                                    <a:lnTo>
                                      <a:pt x="177" y="32"/>
                                    </a:lnTo>
                                    <a:lnTo>
                                      <a:pt x="177" y="33"/>
                                    </a:lnTo>
                                    <a:lnTo>
                                      <a:pt x="178" y="32"/>
                                    </a:lnTo>
                                    <a:lnTo>
                                      <a:pt x="179" y="32"/>
                                    </a:lnTo>
                                    <a:lnTo>
                                      <a:pt x="179" y="33"/>
                                    </a:lnTo>
                                    <a:lnTo>
                                      <a:pt x="180" y="32"/>
                                    </a:lnTo>
                                    <a:lnTo>
                                      <a:pt x="180" y="36"/>
                                    </a:lnTo>
                                    <a:lnTo>
                                      <a:pt x="181" y="33"/>
                                    </a:lnTo>
                                    <a:lnTo>
                                      <a:pt x="183" y="33"/>
                                    </a:lnTo>
                                    <a:lnTo>
                                      <a:pt x="183" y="36"/>
                                    </a:lnTo>
                                    <a:lnTo>
                                      <a:pt x="184" y="33"/>
                                    </a:lnTo>
                                    <a:lnTo>
                                      <a:pt x="184" y="36"/>
                                    </a:lnTo>
                                    <a:lnTo>
                                      <a:pt x="185" y="36"/>
                                    </a:lnTo>
                                    <a:lnTo>
                                      <a:pt x="186" y="33"/>
                                    </a:lnTo>
                                    <a:lnTo>
                                      <a:pt x="186" y="36"/>
                                    </a:lnTo>
                                    <a:lnTo>
                                      <a:pt x="187" y="32"/>
                                    </a:lnTo>
                                    <a:lnTo>
                                      <a:pt x="187" y="36"/>
                                    </a:lnTo>
                                    <a:lnTo>
                                      <a:pt x="188" y="33"/>
                                    </a:lnTo>
                                    <a:lnTo>
                                      <a:pt x="188" y="36"/>
                                    </a:lnTo>
                                    <a:lnTo>
                                      <a:pt x="189" y="32"/>
                                    </a:lnTo>
                                    <a:lnTo>
                                      <a:pt x="190" y="32"/>
                                    </a:lnTo>
                                    <a:lnTo>
                                      <a:pt x="192" y="30"/>
                                    </a:lnTo>
                                    <a:lnTo>
                                      <a:pt x="192" y="32"/>
                                    </a:lnTo>
                                    <a:lnTo>
                                      <a:pt x="193" y="30"/>
                                    </a:lnTo>
                                    <a:lnTo>
                                      <a:pt x="193" y="32"/>
                                    </a:lnTo>
                                    <a:lnTo>
                                      <a:pt x="194" y="30"/>
                                    </a:lnTo>
                                    <a:lnTo>
                                      <a:pt x="194" y="32"/>
                                    </a:lnTo>
                                    <a:lnTo>
                                      <a:pt x="195" y="30"/>
                                    </a:lnTo>
                                    <a:lnTo>
                                      <a:pt x="195" y="32"/>
                                    </a:lnTo>
                                    <a:lnTo>
                                      <a:pt x="196" y="30"/>
                                    </a:lnTo>
                                    <a:lnTo>
                                      <a:pt x="196" y="32"/>
                                    </a:lnTo>
                                    <a:lnTo>
                                      <a:pt x="197" y="30"/>
                                    </a:lnTo>
                                    <a:lnTo>
                                      <a:pt x="197" y="32"/>
                                    </a:lnTo>
                                    <a:lnTo>
                                      <a:pt x="198" y="30"/>
                                    </a:lnTo>
                                    <a:lnTo>
                                      <a:pt x="198" y="32"/>
                                    </a:lnTo>
                                    <a:lnTo>
                                      <a:pt x="200" y="29"/>
                                    </a:lnTo>
                                    <a:lnTo>
                                      <a:pt x="200" y="32"/>
                                    </a:lnTo>
                                    <a:lnTo>
                                      <a:pt x="201" y="29"/>
                                    </a:lnTo>
                                    <a:lnTo>
                                      <a:pt x="201" y="30"/>
                                    </a:lnTo>
                                    <a:lnTo>
                                      <a:pt x="202" y="29"/>
                                    </a:lnTo>
                                    <a:lnTo>
                                      <a:pt x="202" y="30"/>
                                    </a:lnTo>
                                    <a:lnTo>
                                      <a:pt x="203" y="30"/>
                                    </a:lnTo>
                                    <a:lnTo>
                                      <a:pt x="203" y="32"/>
                                    </a:lnTo>
                                    <a:lnTo>
                                      <a:pt x="204" y="28"/>
                                    </a:lnTo>
                                    <a:lnTo>
                                      <a:pt x="205" y="26"/>
                                    </a:lnTo>
                                    <a:lnTo>
                                      <a:pt x="205" y="28"/>
                                    </a:lnTo>
                                    <a:lnTo>
                                      <a:pt x="206" y="28"/>
                                    </a:lnTo>
                                    <a:lnTo>
                                      <a:pt x="207" y="26"/>
                                    </a:lnTo>
                                    <a:lnTo>
                                      <a:pt x="209" y="23"/>
                                    </a:lnTo>
                                    <a:lnTo>
                                      <a:pt x="209" y="28"/>
                                    </a:lnTo>
                                    <a:lnTo>
                                      <a:pt x="210" y="23"/>
                                    </a:lnTo>
                                    <a:lnTo>
                                      <a:pt x="210" y="26"/>
                                    </a:lnTo>
                                    <a:lnTo>
                                      <a:pt x="211" y="23"/>
                                    </a:lnTo>
                                    <a:lnTo>
                                      <a:pt x="211" y="26"/>
                                    </a:lnTo>
                                    <a:lnTo>
                                      <a:pt x="212" y="23"/>
                                    </a:lnTo>
                                    <a:lnTo>
                                      <a:pt x="213" y="22"/>
                                    </a:lnTo>
                                    <a:lnTo>
                                      <a:pt x="213" y="23"/>
                                    </a:lnTo>
                                    <a:lnTo>
                                      <a:pt x="214" y="21"/>
                                    </a:lnTo>
                                    <a:lnTo>
                                      <a:pt x="214" y="23"/>
                                    </a:lnTo>
                                    <a:lnTo>
                                      <a:pt x="215" y="20"/>
                                    </a:lnTo>
                                    <a:lnTo>
                                      <a:pt x="215" y="23"/>
                                    </a:lnTo>
                                    <a:lnTo>
                                      <a:pt x="216" y="23"/>
                                    </a:lnTo>
                                    <a:lnTo>
                                      <a:pt x="218" y="22"/>
                                    </a:lnTo>
                                    <a:lnTo>
                                      <a:pt x="218" y="23"/>
                                    </a:lnTo>
                                    <a:lnTo>
                                      <a:pt x="219" y="22"/>
                                    </a:lnTo>
                                    <a:lnTo>
                                      <a:pt x="219" y="23"/>
                                    </a:lnTo>
                                    <a:lnTo>
                                      <a:pt x="220" y="22"/>
                                    </a:lnTo>
                                    <a:lnTo>
                                      <a:pt x="220" y="24"/>
                                    </a:lnTo>
                                    <a:lnTo>
                                      <a:pt x="221" y="21"/>
                                    </a:lnTo>
                                    <a:lnTo>
                                      <a:pt x="221" y="22"/>
                                    </a:lnTo>
                                    <a:lnTo>
                                      <a:pt x="222" y="21"/>
                                    </a:lnTo>
                                    <a:lnTo>
                                      <a:pt x="222" y="22"/>
                                    </a:lnTo>
                                    <a:lnTo>
                                      <a:pt x="223" y="22"/>
                                    </a:lnTo>
                                    <a:lnTo>
                                      <a:pt x="224" y="20"/>
                                    </a:lnTo>
                                    <a:lnTo>
                                      <a:pt x="224" y="21"/>
                                    </a:lnTo>
                                    <a:lnTo>
                                      <a:pt x="225" y="18"/>
                                    </a:lnTo>
                                    <a:lnTo>
                                      <a:pt x="225" y="20"/>
                                    </a:lnTo>
                                    <a:lnTo>
                                      <a:pt x="227" y="18"/>
                                    </a:lnTo>
                                    <a:lnTo>
                                      <a:pt x="227" y="20"/>
                                    </a:lnTo>
                                    <a:lnTo>
                                      <a:pt x="228" y="18"/>
                                    </a:lnTo>
                                    <a:lnTo>
                                      <a:pt x="228" y="20"/>
                                    </a:lnTo>
                                    <a:lnTo>
                                      <a:pt x="229" y="18"/>
                                    </a:lnTo>
                                    <a:lnTo>
                                      <a:pt x="229" y="20"/>
                                    </a:lnTo>
                                    <a:lnTo>
                                      <a:pt x="230" y="18"/>
                                    </a:lnTo>
                                    <a:lnTo>
                                      <a:pt x="231" y="18"/>
                                    </a:lnTo>
                                    <a:lnTo>
                                      <a:pt x="231" y="20"/>
                                    </a:lnTo>
                                    <a:lnTo>
                                      <a:pt x="232" y="17"/>
                                    </a:lnTo>
                                    <a:lnTo>
                                      <a:pt x="232" y="18"/>
                                    </a:lnTo>
                                    <a:lnTo>
                                      <a:pt x="233" y="17"/>
                                    </a:lnTo>
                                    <a:lnTo>
                                      <a:pt x="233" y="18"/>
                                    </a:lnTo>
                                    <a:lnTo>
                                      <a:pt x="234" y="17"/>
                                    </a:lnTo>
                                    <a:lnTo>
                                      <a:pt x="234" y="18"/>
                                    </a:lnTo>
                                    <a:lnTo>
                                      <a:pt x="236" y="15"/>
                                    </a:lnTo>
                                    <a:lnTo>
                                      <a:pt x="236" y="17"/>
                                    </a:lnTo>
                                    <a:lnTo>
                                      <a:pt x="237" y="15"/>
                                    </a:lnTo>
                                    <a:lnTo>
                                      <a:pt x="237" y="17"/>
                                    </a:lnTo>
                                    <a:lnTo>
                                      <a:pt x="238" y="14"/>
                                    </a:lnTo>
                                    <a:lnTo>
                                      <a:pt x="238" y="15"/>
                                    </a:lnTo>
                                    <a:lnTo>
                                      <a:pt x="239" y="13"/>
                                    </a:lnTo>
                                    <a:lnTo>
                                      <a:pt x="239" y="17"/>
                                    </a:lnTo>
                                    <a:lnTo>
                                      <a:pt x="240" y="15"/>
                                    </a:lnTo>
                                    <a:lnTo>
                                      <a:pt x="240" y="17"/>
                                    </a:lnTo>
                                    <a:lnTo>
                                      <a:pt x="241" y="14"/>
                                    </a:lnTo>
                                    <a:lnTo>
                                      <a:pt x="241" y="17"/>
                                    </a:lnTo>
                                    <a:lnTo>
                                      <a:pt x="242" y="13"/>
                                    </a:lnTo>
                                    <a:lnTo>
                                      <a:pt x="242" y="17"/>
                                    </a:lnTo>
                                    <a:lnTo>
                                      <a:pt x="244" y="14"/>
                                    </a:lnTo>
                                    <a:lnTo>
                                      <a:pt x="244" y="15"/>
                                    </a:lnTo>
                                    <a:lnTo>
                                      <a:pt x="245" y="14"/>
                                    </a:lnTo>
                                    <a:lnTo>
                                      <a:pt x="245" y="15"/>
                                    </a:lnTo>
                                    <a:lnTo>
                                      <a:pt x="246" y="12"/>
                                    </a:lnTo>
                                    <a:lnTo>
                                      <a:pt x="246" y="14"/>
                                    </a:lnTo>
                                    <a:lnTo>
                                      <a:pt x="247" y="10"/>
                                    </a:lnTo>
                                    <a:lnTo>
                                      <a:pt x="247" y="13"/>
                                    </a:lnTo>
                                    <a:lnTo>
                                      <a:pt x="248" y="12"/>
                                    </a:lnTo>
                                    <a:lnTo>
                                      <a:pt x="248" y="13"/>
                                    </a:lnTo>
                                    <a:lnTo>
                                      <a:pt x="249" y="11"/>
                                    </a:lnTo>
                                    <a:lnTo>
                                      <a:pt x="249" y="12"/>
                                    </a:lnTo>
                                    <a:lnTo>
                                      <a:pt x="250" y="11"/>
                                    </a:lnTo>
                                    <a:lnTo>
                                      <a:pt x="250" y="13"/>
                                    </a:lnTo>
                                    <a:lnTo>
                                      <a:pt x="251" y="11"/>
                                    </a:lnTo>
                                    <a:lnTo>
                                      <a:pt x="251" y="13"/>
                                    </a:lnTo>
                                    <a:lnTo>
                                      <a:pt x="253" y="10"/>
                                    </a:lnTo>
                                    <a:lnTo>
                                      <a:pt x="253" y="12"/>
                                    </a:lnTo>
                                    <a:lnTo>
                                      <a:pt x="254" y="11"/>
                                    </a:lnTo>
                                    <a:lnTo>
                                      <a:pt x="254" y="13"/>
                                    </a:lnTo>
                                    <a:lnTo>
                                      <a:pt x="255" y="11"/>
                                    </a:lnTo>
                                    <a:lnTo>
                                      <a:pt x="255" y="13"/>
                                    </a:lnTo>
                                    <a:lnTo>
                                      <a:pt x="256" y="10"/>
                                    </a:lnTo>
                                    <a:lnTo>
                                      <a:pt x="256" y="11"/>
                                    </a:lnTo>
                                    <a:lnTo>
                                      <a:pt x="257" y="9"/>
                                    </a:lnTo>
                                    <a:lnTo>
                                      <a:pt x="257" y="12"/>
                                    </a:lnTo>
                                    <a:lnTo>
                                      <a:pt x="258" y="10"/>
                                    </a:lnTo>
                                    <a:lnTo>
                                      <a:pt x="258" y="11"/>
                                    </a:lnTo>
                                    <a:lnTo>
                                      <a:pt x="259" y="8"/>
                                    </a:lnTo>
                                    <a:lnTo>
                                      <a:pt x="259" y="10"/>
                                    </a:lnTo>
                                    <a:lnTo>
                                      <a:pt x="260" y="9"/>
                                    </a:lnTo>
                                    <a:lnTo>
                                      <a:pt x="260" y="10"/>
                                    </a:lnTo>
                                    <a:lnTo>
                                      <a:pt x="262" y="8"/>
                                    </a:lnTo>
                                    <a:lnTo>
                                      <a:pt x="262" y="10"/>
                                    </a:lnTo>
                                    <a:lnTo>
                                      <a:pt x="263" y="8"/>
                                    </a:lnTo>
                                    <a:lnTo>
                                      <a:pt x="263" y="9"/>
                                    </a:lnTo>
                                    <a:lnTo>
                                      <a:pt x="264" y="8"/>
                                    </a:lnTo>
                                    <a:lnTo>
                                      <a:pt x="265" y="9"/>
                                    </a:lnTo>
                                    <a:lnTo>
                                      <a:pt x="265" y="10"/>
                                    </a:lnTo>
                                    <a:lnTo>
                                      <a:pt x="266" y="8"/>
                                    </a:lnTo>
                                    <a:lnTo>
                                      <a:pt x="266" y="10"/>
                                    </a:lnTo>
                                    <a:lnTo>
                                      <a:pt x="267" y="8"/>
                                    </a:lnTo>
                                    <a:lnTo>
                                      <a:pt x="267" y="10"/>
                                    </a:lnTo>
                                    <a:lnTo>
                                      <a:pt x="268" y="8"/>
                                    </a:lnTo>
                                    <a:lnTo>
                                      <a:pt x="268" y="9"/>
                                    </a:lnTo>
                                    <a:lnTo>
                                      <a:pt x="269" y="6"/>
                                    </a:lnTo>
                                    <a:lnTo>
                                      <a:pt x="269" y="8"/>
                                    </a:lnTo>
                                    <a:lnTo>
                                      <a:pt x="271" y="9"/>
                                    </a:lnTo>
                                    <a:lnTo>
                                      <a:pt x="271" y="10"/>
                                    </a:lnTo>
                                    <a:lnTo>
                                      <a:pt x="272" y="8"/>
                                    </a:lnTo>
                                    <a:lnTo>
                                      <a:pt x="272" y="10"/>
                                    </a:lnTo>
                                    <a:lnTo>
                                      <a:pt x="273" y="9"/>
                                    </a:lnTo>
                                    <a:lnTo>
                                      <a:pt x="273" y="11"/>
                                    </a:lnTo>
                                    <a:lnTo>
                                      <a:pt x="274" y="8"/>
                                    </a:lnTo>
                                    <a:lnTo>
                                      <a:pt x="274" y="9"/>
                                    </a:lnTo>
                                    <a:lnTo>
                                      <a:pt x="275" y="8"/>
                                    </a:lnTo>
                                    <a:lnTo>
                                      <a:pt x="275" y="10"/>
                                    </a:lnTo>
                                    <a:lnTo>
                                      <a:pt x="276" y="9"/>
                                    </a:lnTo>
                                    <a:lnTo>
                                      <a:pt x="276" y="11"/>
                                    </a:lnTo>
                                    <a:lnTo>
                                      <a:pt x="277" y="10"/>
                                    </a:lnTo>
                                    <a:lnTo>
                                      <a:pt x="277" y="11"/>
                                    </a:lnTo>
                                    <a:lnTo>
                                      <a:pt x="278" y="10"/>
                                    </a:lnTo>
                                    <a:lnTo>
                                      <a:pt x="278" y="11"/>
                                    </a:lnTo>
                                    <a:lnTo>
                                      <a:pt x="280" y="10"/>
                                    </a:lnTo>
                                    <a:lnTo>
                                      <a:pt x="280" y="11"/>
                                    </a:lnTo>
                                    <a:lnTo>
                                      <a:pt x="281" y="10"/>
                                    </a:lnTo>
                                    <a:lnTo>
                                      <a:pt x="281" y="12"/>
                                    </a:lnTo>
                                    <a:lnTo>
                                      <a:pt x="282" y="11"/>
                                    </a:lnTo>
                                    <a:lnTo>
                                      <a:pt x="282" y="14"/>
                                    </a:lnTo>
                                    <a:lnTo>
                                      <a:pt x="283" y="10"/>
                                    </a:lnTo>
                                    <a:lnTo>
                                      <a:pt x="283" y="12"/>
                                    </a:lnTo>
                                    <a:lnTo>
                                      <a:pt x="284" y="12"/>
                                    </a:lnTo>
                                    <a:lnTo>
                                      <a:pt x="284" y="13"/>
                                    </a:lnTo>
                                    <a:lnTo>
                                      <a:pt x="285" y="13"/>
                                    </a:lnTo>
                                    <a:lnTo>
                                      <a:pt x="285" y="14"/>
                                    </a:lnTo>
                                    <a:lnTo>
                                      <a:pt x="286" y="12"/>
                                    </a:lnTo>
                                    <a:lnTo>
                                      <a:pt x="286" y="13"/>
                                    </a:lnTo>
                                    <a:lnTo>
                                      <a:pt x="287" y="13"/>
                                    </a:lnTo>
                                    <a:lnTo>
                                      <a:pt x="289" y="12"/>
                                    </a:lnTo>
                                    <a:lnTo>
                                      <a:pt x="289" y="13"/>
                                    </a:lnTo>
                                    <a:lnTo>
                                      <a:pt x="290" y="11"/>
                                    </a:lnTo>
                                    <a:lnTo>
                                      <a:pt x="290" y="13"/>
                                    </a:lnTo>
                                    <a:lnTo>
                                      <a:pt x="291" y="12"/>
                                    </a:lnTo>
                                    <a:lnTo>
                                      <a:pt x="291" y="14"/>
                                    </a:lnTo>
                                    <a:lnTo>
                                      <a:pt x="292" y="13"/>
                                    </a:lnTo>
                                    <a:lnTo>
                                      <a:pt x="292" y="14"/>
                                    </a:lnTo>
                                    <a:lnTo>
                                      <a:pt x="293" y="13"/>
                                    </a:lnTo>
                                    <a:lnTo>
                                      <a:pt x="293" y="15"/>
                                    </a:lnTo>
                                    <a:lnTo>
                                      <a:pt x="294" y="14"/>
                                    </a:lnTo>
                                    <a:lnTo>
                                      <a:pt x="294" y="17"/>
                                    </a:lnTo>
                                    <a:lnTo>
                                      <a:pt x="295" y="14"/>
                                    </a:lnTo>
                                    <a:lnTo>
                                      <a:pt x="295" y="15"/>
                                    </a:lnTo>
                                    <a:lnTo>
                                      <a:pt x="297" y="14"/>
                                    </a:lnTo>
                                    <a:lnTo>
                                      <a:pt x="297" y="15"/>
                                    </a:lnTo>
                                    <a:lnTo>
                                      <a:pt x="298" y="15"/>
                                    </a:lnTo>
                                    <a:lnTo>
                                      <a:pt x="298" y="17"/>
                                    </a:lnTo>
                                    <a:lnTo>
                                      <a:pt x="299" y="15"/>
                                    </a:lnTo>
                                    <a:lnTo>
                                      <a:pt x="299" y="17"/>
                                    </a:lnTo>
                                    <a:lnTo>
                                      <a:pt x="300" y="18"/>
                                    </a:lnTo>
                                    <a:lnTo>
                                      <a:pt x="301" y="17"/>
                                    </a:lnTo>
                                    <a:lnTo>
                                      <a:pt x="301" y="18"/>
                                    </a:lnTo>
                                    <a:lnTo>
                                      <a:pt x="302" y="17"/>
                                    </a:lnTo>
                                    <a:lnTo>
                                      <a:pt x="303" y="17"/>
                                    </a:lnTo>
                                    <a:lnTo>
                                      <a:pt x="303" y="18"/>
                                    </a:lnTo>
                                    <a:lnTo>
                                      <a:pt x="304" y="17"/>
                                    </a:lnTo>
                                    <a:lnTo>
                                      <a:pt x="304" y="18"/>
                                    </a:lnTo>
                                    <a:lnTo>
                                      <a:pt x="306" y="18"/>
                                    </a:lnTo>
                                    <a:lnTo>
                                      <a:pt x="306" y="20"/>
                                    </a:lnTo>
                                    <a:lnTo>
                                      <a:pt x="307" y="18"/>
                                    </a:lnTo>
                                    <a:lnTo>
                                      <a:pt x="307" y="20"/>
                                    </a:lnTo>
                                    <a:lnTo>
                                      <a:pt x="308" y="17"/>
                                    </a:lnTo>
                                    <a:lnTo>
                                      <a:pt x="308" y="18"/>
                                    </a:lnTo>
                                    <a:lnTo>
                                      <a:pt x="309" y="17"/>
                                    </a:lnTo>
                                    <a:lnTo>
                                      <a:pt x="309" y="20"/>
                                    </a:lnTo>
                                    <a:lnTo>
                                      <a:pt x="310" y="18"/>
                                    </a:lnTo>
                                    <a:lnTo>
                                      <a:pt x="310" y="20"/>
                                    </a:lnTo>
                                    <a:lnTo>
                                      <a:pt x="311" y="20"/>
                                    </a:lnTo>
                                    <a:lnTo>
                                      <a:pt x="312" y="20"/>
                                    </a:lnTo>
                                    <a:lnTo>
                                      <a:pt x="312" y="22"/>
                                    </a:lnTo>
                                    <a:lnTo>
                                      <a:pt x="313" y="18"/>
                                    </a:lnTo>
                                    <a:lnTo>
                                      <a:pt x="313" y="20"/>
                                    </a:lnTo>
                                    <a:lnTo>
                                      <a:pt x="315" y="20"/>
                                    </a:lnTo>
                                    <a:lnTo>
                                      <a:pt x="316" y="21"/>
                                    </a:lnTo>
                                    <a:lnTo>
                                      <a:pt x="316" y="22"/>
                                    </a:lnTo>
                                    <a:lnTo>
                                      <a:pt x="317" y="21"/>
                                    </a:lnTo>
                                    <a:lnTo>
                                      <a:pt x="317" y="22"/>
                                    </a:lnTo>
                                    <a:lnTo>
                                      <a:pt x="318" y="20"/>
                                    </a:lnTo>
                                    <a:lnTo>
                                      <a:pt x="319" y="18"/>
                                    </a:lnTo>
                                    <a:lnTo>
                                      <a:pt x="319" y="20"/>
                                    </a:lnTo>
                                    <a:lnTo>
                                      <a:pt x="320" y="18"/>
                                    </a:lnTo>
                                    <a:lnTo>
                                      <a:pt x="320" y="20"/>
                                    </a:lnTo>
                                    <a:lnTo>
                                      <a:pt x="321" y="20"/>
                                    </a:lnTo>
                                    <a:lnTo>
                                      <a:pt x="322" y="18"/>
                                    </a:lnTo>
                                    <a:lnTo>
                                      <a:pt x="322" y="20"/>
                                    </a:lnTo>
                                    <a:lnTo>
                                      <a:pt x="324" y="17"/>
                                    </a:lnTo>
                                    <a:lnTo>
                                      <a:pt x="324" y="20"/>
                                    </a:lnTo>
                                    <a:lnTo>
                                      <a:pt x="325" y="17"/>
                                    </a:lnTo>
                                    <a:lnTo>
                                      <a:pt x="325" y="20"/>
                                    </a:lnTo>
                                    <a:lnTo>
                                      <a:pt x="326" y="14"/>
                                    </a:lnTo>
                                    <a:lnTo>
                                      <a:pt x="326" y="17"/>
                                    </a:lnTo>
                                    <a:lnTo>
                                      <a:pt x="327" y="17"/>
                                    </a:lnTo>
                                    <a:lnTo>
                                      <a:pt x="327" y="18"/>
                                    </a:lnTo>
                                    <a:lnTo>
                                      <a:pt x="328" y="15"/>
                                    </a:lnTo>
                                    <a:lnTo>
                                      <a:pt x="328" y="17"/>
                                    </a:lnTo>
                                    <a:lnTo>
                                      <a:pt x="329" y="14"/>
                                    </a:lnTo>
                                    <a:lnTo>
                                      <a:pt x="329" y="18"/>
                                    </a:lnTo>
                                    <a:lnTo>
                                      <a:pt x="330" y="13"/>
                                    </a:lnTo>
                                    <a:lnTo>
                                      <a:pt x="330" y="17"/>
                                    </a:lnTo>
                                    <a:lnTo>
                                      <a:pt x="331" y="13"/>
                                    </a:lnTo>
                                    <a:lnTo>
                                      <a:pt x="331" y="14"/>
                                    </a:lnTo>
                                    <a:lnTo>
                                      <a:pt x="333" y="12"/>
                                    </a:lnTo>
                                    <a:lnTo>
                                      <a:pt x="333" y="15"/>
                                    </a:lnTo>
                                    <a:lnTo>
                                      <a:pt x="334" y="11"/>
                                    </a:lnTo>
                                    <a:lnTo>
                                      <a:pt x="334" y="13"/>
                                    </a:lnTo>
                                    <a:lnTo>
                                      <a:pt x="335" y="11"/>
                                    </a:lnTo>
                                    <a:lnTo>
                                      <a:pt x="335" y="14"/>
                                    </a:lnTo>
                                    <a:lnTo>
                                      <a:pt x="336" y="11"/>
                                    </a:lnTo>
                                    <a:lnTo>
                                      <a:pt x="336" y="12"/>
                                    </a:lnTo>
                                    <a:lnTo>
                                      <a:pt x="337" y="10"/>
                                    </a:lnTo>
                                    <a:lnTo>
                                      <a:pt x="337" y="11"/>
                                    </a:lnTo>
                                    <a:lnTo>
                                      <a:pt x="338" y="10"/>
                                    </a:lnTo>
                                    <a:lnTo>
                                      <a:pt x="338" y="11"/>
                                    </a:lnTo>
                                    <a:lnTo>
                                      <a:pt x="339" y="10"/>
                                    </a:lnTo>
                                    <a:lnTo>
                                      <a:pt x="341" y="10"/>
                                    </a:lnTo>
                                    <a:lnTo>
                                      <a:pt x="342" y="10"/>
                                    </a:lnTo>
                                    <a:lnTo>
                                      <a:pt x="343" y="10"/>
                                    </a:lnTo>
                                    <a:lnTo>
                                      <a:pt x="343" y="11"/>
                                    </a:lnTo>
                                    <a:lnTo>
                                      <a:pt x="344" y="10"/>
                                    </a:lnTo>
                                    <a:lnTo>
                                      <a:pt x="344" y="12"/>
                                    </a:lnTo>
                                    <a:lnTo>
                                      <a:pt x="345" y="10"/>
                                    </a:lnTo>
                                    <a:lnTo>
                                      <a:pt x="346" y="12"/>
                                    </a:lnTo>
                                    <a:lnTo>
                                      <a:pt x="346" y="13"/>
                                    </a:lnTo>
                                    <a:lnTo>
                                      <a:pt x="347" y="13"/>
                                    </a:lnTo>
                                    <a:lnTo>
                                      <a:pt x="348" y="13"/>
                                    </a:lnTo>
                                    <a:lnTo>
                                      <a:pt x="350" y="14"/>
                                    </a:lnTo>
                                    <a:lnTo>
                                      <a:pt x="350" y="17"/>
                                    </a:lnTo>
                                    <a:lnTo>
                                      <a:pt x="351" y="14"/>
                                    </a:lnTo>
                                    <a:lnTo>
                                      <a:pt x="352" y="14"/>
                                    </a:lnTo>
                                    <a:lnTo>
                                      <a:pt x="352" y="15"/>
                                    </a:lnTo>
                                    <a:lnTo>
                                      <a:pt x="353" y="15"/>
                                    </a:lnTo>
                                    <a:lnTo>
                                      <a:pt x="353" y="17"/>
                                    </a:lnTo>
                                    <a:lnTo>
                                      <a:pt x="354" y="15"/>
                                    </a:lnTo>
                                    <a:lnTo>
                                      <a:pt x="354" y="17"/>
                                    </a:lnTo>
                                    <a:lnTo>
                                      <a:pt x="355" y="17"/>
                                    </a:lnTo>
                                    <a:lnTo>
                                      <a:pt x="356" y="15"/>
                                    </a:lnTo>
                                    <a:lnTo>
                                      <a:pt x="356" y="18"/>
                                    </a:lnTo>
                                    <a:lnTo>
                                      <a:pt x="357" y="18"/>
                                    </a:lnTo>
                                    <a:lnTo>
                                      <a:pt x="357" y="20"/>
                                    </a:lnTo>
                                    <a:lnTo>
                                      <a:pt x="359" y="20"/>
                                    </a:lnTo>
                                    <a:lnTo>
                                      <a:pt x="360" y="18"/>
                                    </a:lnTo>
                                    <a:lnTo>
                                      <a:pt x="360" y="20"/>
                                    </a:lnTo>
                                    <a:lnTo>
                                      <a:pt x="361" y="21"/>
                                    </a:lnTo>
                                    <a:lnTo>
                                      <a:pt x="361" y="23"/>
                                    </a:lnTo>
                                    <a:lnTo>
                                      <a:pt x="362" y="21"/>
                                    </a:lnTo>
                                    <a:lnTo>
                                      <a:pt x="362" y="22"/>
                                    </a:lnTo>
                                    <a:lnTo>
                                      <a:pt x="363" y="21"/>
                                    </a:lnTo>
                                    <a:lnTo>
                                      <a:pt x="363" y="23"/>
                                    </a:lnTo>
                                    <a:lnTo>
                                      <a:pt x="364" y="21"/>
                                    </a:lnTo>
                                    <a:lnTo>
                                      <a:pt x="364" y="23"/>
                                    </a:lnTo>
                                    <a:lnTo>
                                      <a:pt x="365" y="23"/>
                                    </a:lnTo>
                                    <a:lnTo>
                                      <a:pt x="366" y="23"/>
                                    </a:lnTo>
                                    <a:lnTo>
                                      <a:pt x="366" y="24"/>
                                    </a:lnTo>
                                    <a:lnTo>
                                      <a:pt x="368" y="23"/>
                                    </a:lnTo>
                                    <a:lnTo>
                                      <a:pt x="369" y="24"/>
                                    </a:lnTo>
                                    <a:lnTo>
                                      <a:pt x="369" y="26"/>
                                    </a:lnTo>
                                    <a:lnTo>
                                      <a:pt x="370" y="24"/>
                                    </a:lnTo>
                                    <a:lnTo>
                                      <a:pt x="370" y="26"/>
                                    </a:lnTo>
                                    <a:lnTo>
                                      <a:pt x="371" y="24"/>
                                    </a:lnTo>
                                    <a:lnTo>
                                      <a:pt x="371" y="26"/>
                                    </a:lnTo>
                                    <a:lnTo>
                                      <a:pt x="372" y="26"/>
                                    </a:lnTo>
                                    <a:lnTo>
                                      <a:pt x="372" y="27"/>
                                    </a:lnTo>
                                    <a:lnTo>
                                      <a:pt x="373" y="27"/>
                                    </a:lnTo>
                                    <a:lnTo>
                                      <a:pt x="373" y="28"/>
                                    </a:lnTo>
                                    <a:lnTo>
                                      <a:pt x="374" y="28"/>
                                    </a:lnTo>
                                    <a:lnTo>
                                      <a:pt x="374" y="29"/>
                                    </a:lnTo>
                                    <a:lnTo>
                                      <a:pt x="375" y="28"/>
                                    </a:lnTo>
                                    <a:lnTo>
                                      <a:pt x="377" y="28"/>
                                    </a:lnTo>
                                    <a:lnTo>
                                      <a:pt x="378" y="28"/>
                                    </a:lnTo>
                                    <a:lnTo>
                                      <a:pt x="378" y="29"/>
                                    </a:lnTo>
                                    <a:lnTo>
                                      <a:pt x="379" y="27"/>
                                    </a:lnTo>
                                    <a:lnTo>
                                      <a:pt x="379" y="28"/>
                                    </a:lnTo>
                                    <a:lnTo>
                                      <a:pt x="380" y="28"/>
                                    </a:lnTo>
                                    <a:lnTo>
                                      <a:pt x="381" y="27"/>
                                    </a:lnTo>
                                    <a:lnTo>
                                      <a:pt x="381" y="28"/>
                                    </a:lnTo>
                                    <a:lnTo>
                                      <a:pt x="382" y="27"/>
                                    </a:lnTo>
                                    <a:lnTo>
                                      <a:pt x="382" y="28"/>
                                    </a:lnTo>
                                    <a:lnTo>
                                      <a:pt x="383" y="28"/>
                                    </a:lnTo>
                                    <a:lnTo>
                                      <a:pt x="385" y="28"/>
                                    </a:lnTo>
                                    <a:lnTo>
                                      <a:pt x="385" y="30"/>
                                    </a:lnTo>
                                    <a:lnTo>
                                      <a:pt x="386" y="29"/>
                                    </a:lnTo>
                                    <a:lnTo>
                                      <a:pt x="386" y="30"/>
                                    </a:lnTo>
                                    <a:lnTo>
                                      <a:pt x="387" y="29"/>
                                    </a:lnTo>
                                    <a:lnTo>
                                      <a:pt x="387" y="30"/>
                                    </a:lnTo>
                                    <a:lnTo>
                                      <a:pt x="388" y="30"/>
                                    </a:lnTo>
                                    <a:lnTo>
                                      <a:pt x="388" y="32"/>
                                    </a:lnTo>
                                    <a:lnTo>
                                      <a:pt x="389" y="32"/>
                                    </a:lnTo>
                                    <a:lnTo>
                                      <a:pt x="390" y="30"/>
                                    </a:lnTo>
                                    <a:lnTo>
                                      <a:pt x="390" y="32"/>
                                    </a:lnTo>
                                    <a:lnTo>
                                      <a:pt x="391" y="29"/>
                                    </a:lnTo>
                                    <a:lnTo>
                                      <a:pt x="391" y="30"/>
                                    </a:lnTo>
                                    <a:lnTo>
                                      <a:pt x="392" y="29"/>
                                    </a:lnTo>
                                    <a:lnTo>
                                      <a:pt x="392" y="30"/>
                                    </a:lnTo>
                                    <a:lnTo>
                                      <a:pt x="394" y="29"/>
                                    </a:lnTo>
                                    <a:lnTo>
                                      <a:pt x="394" y="30"/>
                                    </a:lnTo>
                                    <a:lnTo>
                                      <a:pt x="395" y="29"/>
                                    </a:lnTo>
                                    <a:lnTo>
                                      <a:pt x="395" y="30"/>
                                    </a:lnTo>
                                    <a:lnTo>
                                      <a:pt x="396" y="30"/>
                                    </a:lnTo>
                                    <a:lnTo>
                                      <a:pt x="397" y="28"/>
                                    </a:lnTo>
                                    <a:lnTo>
                                      <a:pt x="398" y="30"/>
                                    </a:lnTo>
                                    <a:lnTo>
                                      <a:pt x="399" y="29"/>
                                    </a:lnTo>
                                    <a:lnTo>
                                      <a:pt x="399" y="30"/>
                                    </a:lnTo>
                                    <a:lnTo>
                                      <a:pt x="400" y="29"/>
                                    </a:lnTo>
                                    <a:lnTo>
                                      <a:pt x="400" y="30"/>
                                    </a:lnTo>
                                    <a:lnTo>
                                      <a:pt x="401" y="29"/>
                                    </a:lnTo>
                                    <a:lnTo>
                                      <a:pt x="401" y="32"/>
                                    </a:lnTo>
                                    <a:lnTo>
                                      <a:pt x="403" y="30"/>
                                    </a:lnTo>
                                    <a:lnTo>
                                      <a:pt x="403" y="32"/>
                                    </a:lnTo>
                                    <a:lnTo>
                                      <a:pt x="404" y="32"/>
                                    </a:lnTo>
                                    <a:lnTo>
                                      <a:pt x="404" y="33"/>
                                    </a:lnTo>
                                    <a:lnTo>
                                      <a:pt x="405" y="32"/>
                                    </a:lnTo>
                                    <a:lnTo>
                                      <a:pt x="405" y="33"/>
                                    </a:lnTo>
                                    <a:lnTo>
                                      <a:pt x="406" y="32"/>
                                    </a:lnTo>
                                    <a:lnTo>
                                      <a:pt x="406" y="33"/>
                                    </a:lnTo>
                                    <a:lnTo>
                                      <a:pt x="407" y="32"/>
                                    </a:lnTo>
                                    <a:lnTo>
                                      <a:pt x="407" y="36"/>
                                    </a:lnTo>
                                    <a:lnTo>
                                      <a:pt x="408" y="33"/>
                                    </a:lnTo>
                                    <a:lnTo>
                                      <a:pt x="408" y="36"/>
                                    </a:lnTo>
                                    <a:lnTo>
                                      <a:pt x="409" y="36"/>
                                    </a:lnTo>
                                    <a:lnTo>
                                      <a:pt x="409" y="38"/>
                                    </a:lnTo>
                                    <a:lnTo>
                                      <a:pt x="410" y="38"/>
                                    </a:lnTo>
                                    <a:lnTo>
                                      <a:pt x="412" y="38"/>
                                    </a:lnTo>
                                    <a:lnTo>
                                      <a:pt x="413" y="38"/>
                                    </a:lnTo>
                                    <a:lnTo>
                                      <a:pt x="413" y="40"/>
                                    </a:lnTo>
                                    <a:lnTo>
                                      <a:pt x="414" y="38"/>
                                    </a:lnTo>
                                    <a:lnTo>
                                      <a:pt x="414" y="39"/>
                                    </a:lnTo>
                                    <a:lnTo>
                                      <a:pt x="415" y="38"/>
                                    </a:lnTo>
                                    <a:lnTo>
                                      <a:pt x="415" y="40"/>
                                    </a:lnTo>
                                    <a:lnTo>
                                      <a:pt x="416" y="39"/>
                                    </a:lnTo>
                                    <a:lnTo>
                                      <a:pt x="416" y="40"/>
                                    </a:lnTo>
                                    <a:lnTo>
                                      <a:pt x="417" y="38"/>
                                    </a:lnTo>
                                    <a:lnTo>
                                      <a:pt x="417" y="39"/>
                                    </a:lnTo>
                                    <a:lnTo>
                                      <a:pt x="418" y="36"/>
                                    </a:lnTo>
                                    <a:lnTo>
                                      <a:pt x="418" y="38"/>
                                    </a:lnTo>
                                    <a:lnTo>
                                      <a:pt x="419" y="36"/>
                                    </a:lnTo>
                                    <a:lnTo>
                                      <a:pt x="419" y="38"/>
                                    </a:lnTo>
                                    <a:lnTo>
                                      <a:pt x="421" y="36"/>
                                    </a:lnTo>
                                    <a:lnTo>
                                      <a:pt x="421" y="38"/>
                                    </a:lnTo>
                                    <a:lnTo>
                                      <a:pt x="422" y="38"/>
                                    </a:lnTo>
                                    <a:lnTo>
                                      <a:pt x="422" y="39"/>
                                    </a:lnTo>
                                    <a:lnTo>
                                      <a:pt x="423" y="38"/>
                                    </a:lnTo>
                                    <a:lnTo>
                                      <a:pt x="423" y="39"/>
                                    </a:lnTo>
                                    <a:lnTo>
                                      <a:pt x="424" y="39"/>
                                    </a:lnTo>
                                    <a:lnTo>
                                      <a:pt x="424" y="41"/>
                                    </a:lnTo>
                                    <a:lnTo>
                                      <a:pt x="425" y="39"/>
                                    </a:lnTo>
                                    <a:lnTo>
                                      <a:pt x="425" y="41"/>
                                    </a:lnTo>
                                    <a:lnTo>
                                      <a:pt x="426" y="41"/>
                                    </a:lnTo>
                                    <a:lnTo>
                                      <a:pt x="426" y="45"/>
                                    </a:lnTo>
                                    <a:lnTo>
                                      <a:pt x="427" y="41"/>
                                    </a:lnTo>
                                    <a:lnTo>
                                      <a:pt x="427" y="42"/>
                                    </a:lnTo>
                                    <a:lnTo>
                                      <a:pt x="428" y="40"/>
                                    </a:lnTo>
                                    <a:lnTo>
                                      <a:pt x="428" y="41"/>
                                    </a:lnTo>
                                    <a:lnTo>
                                      <a:pt x="430" y="41"/>
                                    </a:lnTo>
                                    <a:lnTo>
                                      <a:pt x="430" y="42"/>
                                    </a:lnTo>
                                    <a:lnTo>
                                      <a:pt x="431" y="41"/>
                                    </a:lnTo>
                                    <a:lnTo>
                                      <a:pt x="431" y="42"/>
                                    </a:lnTo>
                                    <a:lnTo>
                                      <a:pt x="432" y="41"/>
                                    </a:lnTo>
                                    <a:lnTo>
                                      <a:pt x="432" y="45"/>
                                    </a:lnTo>
                                    <a:lnTo>
                                      <a:pt x="433" y="41"/>
                                    </a:lnTo>
                                    <a:lnTo>
                                      <a:pt x="433" y="44"/>
                                    </a:lnTo>
                                    <a:lnTo>
                                      <a:pt x="434" y="41"/>
                                    </a:lnTo>
                                    <a:lnTo>
                                      <a:pt x="434" y="42"/>
                                    </a:lnTo>
                                    <a:lnTo>
                                      <a:pt x="435" y="41"/>
                                    </a:lnTo>
                                    <a:lnTo>
                                      <a:pt x="435" y="44"/>
                                    </a:lnTo>
                                    <a:lnTo>
                                      <a:pt x="436" y="41"/>
                                    </a:lnTo>
                                    <a:lnTo>
                                      <a:pt x="436" y="45"/>
                                    </a:lnTo>
                                    <a:lnTo>
                                      <a:pt x="438" y="45"/>
                                    </a:lnTo>
                                    <a:lnTo>
                                      <a:pt x="439" y="41"/>
                                    </a:lnTo>
                                    <a:lnTo>
                                      <a:pt x="439" y="45"/>
                                    </a:lnTo>
                                    <a:lnTo>
                                      <a:pt x="440" y="45"/>
                                    </a:lnTo>
                                    <a:lnTo>
                                      <a:pt x="441" y="44"/>
                                    </a:lnTo>
                                    <a:lnTo>
                                      <a:pt x="441" y="45"/>
                                    </a:lnTo>
                                    <a:lnTo>
                                      <a:pt x="442" y="45"/>
                                    </a:lnTo>
                                    <a:lnTo>
                                      <a:pt x="443" y="45"/>
                                    </a:lnTo>
                                    <a:lnTo>
                                      <a:pt x="443" y="46"/>
                                    </a:lnTo>
                                    <a:lnTo>
                                      <a:pt x="444" y="42"/>
                                    </a:lnTo>
                                    <a:lnTo>
                                      <a:pt x="444" y="46"/>
                                    </a:lnTo>
                                    <a:lnTo>
                                      <a:pt x="445" y="44"/>
                                    </a:lnTo>
                                    <a:lnTo>
                                      <a:pt x="447" y="41"/>
                                    </a:lnTo>
                                    <a:lnTo>
                                      <a:pt x="447" y="42"/>
                                    </a:lnTo>
                                    <a:lnTo>
                                      <a:pt x="448" y="41"/>
                                    </a:lnTo>
                                    <a:lnTo>
                                      <a:pt x="448" y="44"/>
                                    </a:lnTo>
                                    <a:lnTo>
                                      <a:pt x="449" y="39"/>
                                    </a:lnTo>
                                    <a:lnTo>
                                      <a:pt x="449" y="42"/>
                                    </a:lnTo>
                                    <a:lnTo>
                                      <a:pt x="450" y="41"/>
                                    </a:lnTo>
                                    <a:lnTo>
                                      <a:pt x="450" y="42"/>
                                    </a:lnTo>
                                    <a:lnTo>
                                      <a:pt x="451" y="41"/>
                                    </a:lnTo>
                                    <a:lnTo>
                                      <a:pt x="451" y="44"/>
                                    </a:lnTo>
                                    <a:lnTo>
                                      <a:pt x="452" y="41"/>
                                    </a:lnTo>
                                    <a:lnTo>
                                      <a:pt x="453" y="44"/>
                                    </a:lnTo>
                                    <a:lnTo>
                                      <a:pt x="453" y="45"/>
                                    </a:lnTo>
                                    <a:lnTo>
                                      <a:pt x="454" y="45"/>
                                    </a:lnTo>
                                    <a:lnTo>
                                      <a:pt x="454" y="46"/>
                                    </a:lnTo>
                                    <a:lnTo>
                                      <a:pt x="456" y="45"/>
                                    </a:lnTo>
                                    <a:lnTo>
                                      <a:pt x="456" y="46"/>
                                    </a:lnTo>
                                    <a:lnTo>
                                      <a:pt x="457" y="45"/>
                                    </a:lnTo>
                                    <a:lnTo>
                                      <a:pt x="457" y="46"/>
                                    </a:lnTo>
                                    <a:lnTo>
                                      <a:pt x="458" y="44"/>
                                    </a:lnTo>
                                    <a:lnTo>
                                      <a:pt x="458" y="45"/>
                                    </a:lnTo>
                                    <a:lnTo>
                                      <a:pt x="459" y="41"/>
                                    </a:lnTo>
                                    <a:lnTo>
                                      <a:pt x="459" y="42"/>
                                    </a:lnTo>
                                    <a:lnTo>
                                      <a:pt x="460" y="44"/>
                                    </a:lnTo>
                                    <a:lnTo>
                                      <a:pt x="461" y="41"/>
                                    </a:lnTo>
                                    <a:lnTo>
                                      <a:pt x="461" y="44"/>
                                    </a:lnTo>
                                    <a:lnTo>
                                      <a:pt x="462" y="41"/>
                                    </a:lnTo>
                                    <a:lnTo>
                                      <a:pt x="462" y="42"/>
                                    </a:lnTo>
                                    <a:lnTo>
                                      <a:pt x="463" y="41"/>
                                    </a:lnTo>
                                    <a:lnTo>
                                      <a:pt x="463" y="42"/>
                                    </a:lnTo>
                                    <a:lnTo>
                                      <a:pt x="465" y="44"/>
                                    </a:lnTo>
                                    <a:lnTo>
                                      <a:pt x="465" y="45"/>
                                    </a:lnTo>
                                    <a:lnTo>
                                      <a:pt x="466" y="44"/>
                                    </a:lnTo>
                                    <a:lnTo>
                                      <a:pt x="466" y="45"/>
                                    </a:lnTo>
                                    <a:lnTo>
                                      <a:pt x="467" y="45"/>
                                    </a:lnTo>
                                    <a:lnTo>
                                      <a:pt x="467" y="46"/>
                                    </a:lnTo>
                                    <a:lnTo>
                                      <a:pt x="468" y="46"/>
                                    </a:lnTo>
                                    <a:lnTo>
                                      <a:pt x="469" y="45"/>
                                    </a:lnTo>
                                    <a:lnTo>
                                      <a:pt x="469" y="46"/>
                                    </a:lnTo>
                                    <a:lnTo>
                                      <a:pt x="470" y="46"/>
                                    </a:lnTo>
                                    <a:lnTo>
                                      <a:pt x="470" y="48"/>
                                    </a:lnTo>
                                    <a:lnTo>
                                      <a:pt x="471" y="46"/>
                                    </a:lnTo>
                                    <a:lnTo>
                                      <a:pt x="471" y="48"/>
                                    </a:lnTo>
                                    <a:lnTo>
                                      <a:pt x="472" y="46"/>
                                    </a:lnTo>
                                    <a:lnTo>
                                      <a:pt x="472" y="49"/>
                                    </a:lnTo>
                                    <a:lnTo>
                                      <a:pt x="474" y="48"/>
                                    </a:lnTo>
                                    <a:lnTo>
                                      <a:pt x="474" y="49"/>
                                    </a:lnTo>
                                    <a:lnTo>
                                      <a:pt x="475" y="46"/>
                                    </a:lnTo>
                                    <a:lnTo>
                                      <a:pt x="475" y="48"/>
                                    </a:lnTo>
                                    <a:lnTo>
                                      <a:pt x="476" y="49"/>
                                    </a:lnTo>
                                    <a:lnTo>
                                      <a:pt x="477" y="48"/>
                                    </a:lnTo>
                                    <a:lnTo>
                                      <a:pt x="477" y="49"/>
                                    </a:lnTo>
                                    <a:lnTo>
                                      <a:pt x="478" y="49"/>
                                    </a:lnTo>
                                    <a:lnTo>
                                      <a:pt x="479" y="48"/>
                                    </a:lnTo>
                                    <a:lnTo>
                                      <a:pt x="479" y="50"/>
                                    </a:lnTo>
                                    <a:lnTo>
                                      <a:pt x="480" y="49"/>
                                    </a:lnTo>
                                    <a:lnTo>
                                      <a:pt x="480" y="50"/>
                                    </a:lnTo>
                                    <a:lnTo>
                                      <a:pt x="482" y="49"/>
                                    </a:lnTo>
                                    <a:lnTo>
                                      <a:pt x="482" y="50"/>
                                    </a:lnTo>
                                    <a:lnTo>
                                      <a:pt x="483" y="50"/>
                                    </a:lnTo>
                                    <a:lnTo>
                                      <a:pt x="484" y="50"/>
                                    </a:lnTo>
                                    <a:lnTo>
                                      <a:pt x="484" y="52"/>
                                    </a:lnTo>
                                    <a:lnTo>
                                      <a:pt x="485" y="50"/>
                                    </a:lnTo>
                                    <a:lnTo>
                                      <a:pt x="486" y="50"/>
                                    </a:lnTo>
                                    <a:lnTo>
                                      <a:pt x="486" y="52"/>
                                    </a:lnTo>
                                    <a:lnTo>
                                      <a:pt x="487" y="49"/>
                                    </a:lnTo>
                                    <a:lnTo>
                                      <a:pt x="487" y="50"/>
                                    </a:lnTo>
                                    <a:lnTo>
                                      <a:pt x="488" y="49"/>
                                    </a:lnTo>
                                    <a:lnTo>
                                      <a:pt x="489" y="46"/>
                                    </a:lnTo>
                                    <a:lnTo>
                                      <a:pt x="489" y="49"/>
                                    </a:lnTo>
                                    <a:lnTo>
                                      <a:pt x="491" y="41"/>
                                    </a:lnTo>
                                    <a:lnTo>
                                      <a:pt x="491" y="46"/>
                                    </a:lnTo>
                                    <a:lnTo>
                                      <a:pt x="492" y="42"/>
                                    </a:lnTo>
                                    <a:lnTo>
                                      <a:pt x="492" y="46"/>
                                    </a:lnTo>
                                    <a:lnTo>
                                      <a:pt x="493" y="42"/>
                                    </a:lnTo>
                                    <a:lnTo>
                                      <a:pt x="493" y="44"/>
                                    </a:lnTo>
                                    <a:lnTo>
                                      <a:pt x="494" y="44"/>
                                    </a:lnTo>
                                    <a:lnTo>
                                      <a:pt x="494" y="45"/>
                                    </a:lnTo>
                                    <a:lnTo>
                                      <a:pt x="495" y="41"/>
                                    </a:lnTo>
                                    <a:lnTo>
                                      <a:pt x="495" y="44"/>
                                    </a:lnTo>
                                    <a:lnTo>
                                      <a:pt x="496" y="41"/>
                                    </a:lnTo>
                                    <a:lnTo>
                                      <a:pt x="496" y="42"/>
                                    </a:lnTo>
                                    <a:lnTo>
                                      <a:pt x="497" y="44"/>
                                    </a:lnTo>
                                    <a:lnTo>
                                      <a:pt x="497" y="45"/>
                                    </a:lnTo>
                                    <a:lnTo>
                                      <a:pt x="498" y="40"/>
                                    </a:lnTo>
                                    <a:lnTo>
                                      <a:pt x="498" y="42"/>
                                    </a:lnTo>
                                    <a:lnTo>
                                      <a:pt x="500" y="40"/>
                                    </a:lnTo>
                                    <a:lnTo>
                                      <a:pt x="500" y="42"/>
                                    </a:lnTo>
                                    <a:lnTo>
                                      <a:pt x="501" y="42"/>
                                    </a:lnTo>
                                    <a:lnTo>
                                      <a:pt x="501" y="44"/>
                                    </a:lnTo>
                                    <a:lnTo>
                                      <a:pt x="502" y="41"/>
                                    </a:lnTo>
                                    <a:lnTo>
                                      <a:pt x="502" y="42"/>
                                    </a:lnTo>
                                    <a:lnTo>
                                      <a:pt x="503" y="41"/>
                                    </a:lnTo>
                                    <a:lnTo>
                                      <a:pt x="503" y="44"/>
                                    </a:lnTo>
                                    <a:lnTo>
                                      <a:pt x="504" y="41"/>
                                    </a:lnTo>
                                    <a:lnTo>
                                      <a:pt x="504" y="44"/>
                                    </a:lnTo>
                                    <a:lnTo>
                                      <a:pt x="505" y="42"/>
                                    </a:lnTo>
                                    <a:lnTo>
                                      <a:pt x="505" y="45"/>
                                    </a:lnTo>
                                    <a:lnTo>
                                      <a:pt x="506" y="45"/>
                                    </a:lnTo>
                                    <a:lnTo>
                                      <a:pt x="507" y="41"/>
                                    </a:lnTo>
                                    <a:lnTo>
                                      <a:pt x="507" y="45"/>
                                    </a:lnTo>
                                    <a:lnTo>
                                      <a:pt x="509" y="44"/>
                                    </a:lnTo>
                                    <a:lnTo>
                                      <a:pt x="509" y="45"/>
                                    </a:lnTo>
                                    <a:lnTo>
                                      <a:pt x="510" y="46"/>
                                    </a:lnTo>
                                    <a:lnTo>
                                      <a:pt x="510" y="48"/>
                                    </a:lnTo>
                                    <a:lnTo>
                                      <a:pt x="511" y="44"/>
                                    </a:lnTo>
                                    <a:lnTo>
                                      <a:pt x="511" y="46"/>
                                    </a:lnTo>
                                    <a:lnTo>
                                      <a:pt x="512" y="46"/>
                                    </a:lnTo>
                                    <a:lnTo>
                                      <a:pt x="512" y="49"/>
                                    </a:lnTo>
                                    <a:lnTo>
                                      <a:pt x="513" y="49"/>
                                    </a:lnTo>
                                    <a:lnTo>
                                      <a:pt x="513" y="50"/>
                                    </a:lnTo>
                                    <a:lnTo>
                                      <a:pt x="514" y="49"/>
                                    </a:lnTo>
                                    <a:lnTo>
                                      <a:pt x="514" y="50"/>
                                    </a:lnTo>
                                    <a:lnTo>
                                      <a:pt x="515" y="49"/>
                                    </a:lnTo>
                                    <a:lnTo>
                                      <a:pt x="516" y="50"/>
                                    </a:lnTo>
                                    <a:lnTo>
                                      <a:pt x="518" y="50"/>
                                    </a:lnTo>
                                    <a:lnTo>
                                      <a:pt x="519" y="49"/>
                                    </a:lnTo>
                                    <a:lnTo>
                                      <a:pt x="519" y="50"/>
                                    </a:lnTo>
                                    <a:lnTo>
                                      <a:pt x="520" y="49"/>
                                    </a:lnTo>
                                    <a:lnTo>
                                      <a:pt x="520" y="50"/>
                                    </a:lnTo>
                                    <a:lnTo>
                                      <a:pt x="521" y="49"/>
                                    </a:lnTo>
                                    <a:lnTo>
                                      <a:pt x="521" y="50"/>
                                    </a:lnTo>
                                    <a:lnTo>
                                      <a:pt x="522" y="49"/>
                                    </a:lnTo>
                                    <a:lnTo>
                                      <a:pt x="522" y="52"/>
                                    </a:lnTo>
                                    <a:lnTo>
                                      <a:pt x="523" y="52"/>
                                    </a:lnTo>
                                    <a:lnTo>
                                      <a:pt x="524" y="50"/>
                                    </a:lnTo>
                                    <a:lnTo>
                                      <a:pt x="524" y="52"/>
                                    </a:lnTo>
                                    <a:lnTo>
                                      <a:pt x="525" y="52"/>
                                    </a:lnTo>
                                    <a:lnTo>
                                      <a:pt x="525" y="54"/>
                                    </a:lnTo>
                                    <a:lnTo>
                                      <a:pt x="527" y="54"/>
                                    </a:lnTo>
                                    <a:lnTo>
                                      <a:pt x="527" y="57"/>
                                    </a:lnTo>
                                    <a:lnTo>
                                      <a:pt x="528" y="54"/>
                                    </a:lnTo>
                                    <a:lnTo>
                                      <a:pt x="528" y="55"/>
                                    </a:lnTo>
                                    <a:lnTo>
                                      <a:pt x="529" y="59"/>
                                    </a:lnTo>
                                    <a:lnTo>
                                      <a:pt x="530" y="57"/>
                                    </a:lnTo>
                                    <a:lnTo>
                                      <a:pt x="530" y="59"/>
                                    </a:lnTo>
                                    <a:lnTo>
                                      <a:pt x="531" y="57"/>
                                    </a:lnTo>
                                    <a:lnTo>
                                      <a:pt x="532" y="59"/>
                                    </a:lnTo>
                                    <a:lnTo>
                                      <a:pt x="532" y="62"/>
                                    </a:lnTo>
                                    <a:lnTo>
                                      <a:pt x="533" y="63"/>
                                    </a:lnTo>
                                    <a:lnTo>
                                      <a:pt x="533" y="65"/>
                                    </a:lnTo>
                                    <a:lnTo>
                                      <a:pt x="535" y="65"/>
                                    </a:lnTo>
                                    <a:lnTo>
                                      <a:pt x="535" y="67"/>
                                    </a:lnTo>
                                    <a:lnTo>
                                      <a:pt x="536" y="68"/>
                                    </a:lnTo>
                                    <a:lnTo>
                                      <a:pt x="536" y="70"/>
                                    </a:lnTo>
                                    <a:lnTo>
                                      <a:pt x="537" y="70"/>
                                    </a:lnTo>
                                    <a:lnTo>
                                      <a:pt x="537" y="72"/>
                                    </a:lnTo>
                                    <a:lnTo>
                                      <a:pt x="538" y="73"/>
                                    </a:lnTo>
                                    <a:lnTo>
                                      <a:pt x="538" y="75"/>
                                    </a:lnTo>
                                    <a:lnTo>
                                      <a:pt x="539" y="77"/>
                                    </a:lnTo>
                                    <a:lnTo>
                                      <a:pt x="539" y="79"/>
                                    </a:lnTo>
                                    <a:lnTo>
                                      <a:pt x="540" y="76"/>
                                    </a:lnTo>
                                    <a:lnTo>
                                      <a:pt x="541" y="80"/>
                                    </a:lnTo>
                                    <a:lnTo>
                                      <a:pt x="542" y="80"/>
                                    </a:lnTo>
                                    <a:lnTo>
                                      <a:pt x="542" y="82"/>
                                    </a:lnTo>
                                    <a:lnTo>
                                      <a:pt x="544" y="84"/>
                                    </a:lnTo>
                                    <a:lnTo>
                                      <a:pt x="544" y="94"/>
                                    </a:lnTo>
                                    <a:lnTo>
                                      <a:pt x="545" y="94"/>
                                    </a:lnTo>
                                    <a:lnTo>
                                      <a:pt x="545" y="98"/>
                                    </a:lnTo>
                                    <a:lnTo>
                                      <a:pt x="546" y="88"/>
                                    </a:lnTo>
                                    <a:lnTo>
                                      <a:pt x="546" y="92"/>
                                    </a:lnTo>
                                    <a:lnTo>
                                      <a:pt x="547" y="91"/>
                                    </a:lnTo>
                                    <a:lnTo>
                                      <a:pt x="547" y="95"/>
                                    </a:lnTo>
                                    <a:lnTo>
                                      <a:pt x="548" y="91"/>
                                    </a:lnTo>
                                    <a:lnTo>
                                      <a:pt x="548" y="94"/>
                                    </a:lnTo>
                                    <a:lnTo>
                                      <a:pt x="549" y="92"/>
                                    </a:lnTo>
                                    <a:lnTo>
                                      <a:pt x="549" y="97"/>
                                    </a:lnTo>
                                    <a:lnTo>
                                      <a:pt x="550" y="94"/>
                                    </a:lnTo>
                                    <a:lnTo>
                                      <a:pt x="550" y="99"/>
                                    </a:lnTo>
                                    <a:lnTo>
                                      <a:pt x="551" y="93"/>
                                    </a:lnTo>
                                    <a:lnTo>
                                      <a:pt x="551" y="99"/>
                                    </a:lnTo>
                                    <a:lnTo>
                                      <a:pt x="553" y="92"/>
                                    </a:lnTo>
                                    <a:lnTo>
                                      <a:pt x="553" y="97"/>
                                    </a:lnTo>
                                    <a:lnTo>
                                      <a:pt x="554" y="86"/>
                                    </a:lnTo>
                                    <a:lnTo>
                                      <a:pt x="554" y="95"/>
                                    </a:lnTo>
                                    <a:lnTo>
                                      <a:pt x="555" y="88"/>
                                    </a:lnTo>
                                    <a:lnTo>
                                      <a:pt x="555" y="92"/>
                                    </a:lnTo>
                                    <a:lnTo>
                                      <a:pt x="556" y="86"/>
                                    </a:lnTo>
                                    <a:lnTo>
                                      <a:pt x="556" y="89"/>
                                    </a:lnTo>
                                    <a:lnTo>
                                      <a:pt x="557" y="86"/>
                                    </a:lnTo>
                                    <a:lnTo>
                                      <a:pt x="557" y="91"/>
                                    </a:lnTo>
                                    <a:lnTo>
                                      <a:pt x="558" y="93"/>
                                    </a:lnTo>
                                    <a:lnTo>
                                      <a:pt x="558" y="97"/>
                                    </a:lnTo>
                                    <a:lnTo>
                                      <a:pt x="559" y="86"/>
                                    </a:lnTo>
                                    <a:lnTo>
                                      <a:pt x="559" y="90"/>
                                    </a:lnTo>
                                    <a:lnTo>
                                      <a:pt x="560" y="91"/>
                                    </a:lnTo>
                                    <a:lnTo>
                                      <a:pt x="560" y="99"/>
                                    </a:lnTo>
                                    <a:lnTo>
                                      <a:pt x="562" y="94"/>
                                    </a:lnTo>
                                    <a:lnTo>
                                      <a:pt x="562" y="99"/>
                                    </a:lnTo>
                                    <a:lnTo>
                                      <a:pt x="563" y="94"/>
                                    </a:lnTo>
                                    <a:lnTo>
                                      <a:pt x="563" y="99"/>
                                    </a:lnTo>
                                    <a:lnTo>
                                      <a:pt x="564" y="91"/>
                                    </a:lnTo>
                                    <a:lnTo>
                                      <a:pt x="564" y="92"/>
                                    </a:lnTo>
                                    <a:lnTo>
                                      <a:pt x="565" y="94"/>
                                    </a:lnTo>
                                    <a:lnTo>
                                      <a:pt x="565" y="98"/>
                                    </a:lnTo>
                                    <a:lnTo>
                                      <a:pt x="566" y="81"/>
                                    </a:lnTo>
                                    <a:lnTo>
                                      <a:pt x="566" y="88"/>
                                    </a:lnTo>
                                    <a:lnTo>
                                      <a:pt x="567" y="91"/>
                                    </a:lnTo>
                                    <a:lnTo>
                                      <a:pt x="567" y="102"/>
                                    </a:lnTo>
                                    <a:lnTo>
                                      <a:pt x="568" y="93"/>
                                    </a:lnTo>
                                    <a:lnTo>
                                      <a:pt x="568" y="102"/>
                                    </a:lnTo>
                                    <a:lnTo>
                                      <a:pt x="569" y="93"/>
                                    </a:lnTo>
                                    <a:lnTo>
                                      <a:pt x="569" y="102"/>
                                    </a:lnTo>
                                    <a:lnTo>
                                      <a:pt x="571" y="91"/>
                                    </a:lnTo>
                                    <a:lnTo>
                                      <a:pt x="571" y="94"/>
                                    </a:lnTo>
                                    <a:lnTo>
                                      <a:pt x="572" y="94"/>
                                    </a:lnTo>
                                    <a:lnTo>
                                      <a:pt x="572" y="95"/>
                                    </a:lnTo>
                                    <a:lnTo>
                                      <a:pt x="573" y="92"/>
                                    </a:lnTo>
                                    <a:lnTo>
                                      <a:pt x="573" y="94"/>
                                    </a:lnTo>
                                    <a:lnTo>
                                      <a:pt x="574" y="92"/>
                                    </a:lnTo>
                                    <a:lnTo>
                                      <a:pt x="574" y="94"/>
                                    </a:lnTo>
                                    <a:lnTo>
                                      <a:pt x="575" y="91"/>
                                    </a:lnTo>
                                    <a:lnTo>
                                      <a:pt x="575" y="95"/>
                                    </a:lnTo>
                                    <a:lnTo>
                                      <a:pt x="576" y="91"/>
                                    </a:lnTo>
                                    <a:lnTo>
                                      <a:pt x="576" y="92"/>
                                    </a:lnTo>
                                    <a:lnTo>
                                      <a:pt x="577" y="85"/>
                                    </a:lnTo>
                                    <a:lnTo>
                                      <a:pt x="577" y="89"/>
                                    </a:lnTo>
                                    <a:lnTo>
                                      <a:pt x="579" y="93"/>
                                    </a:lnTo>
                                    <a:lnTo>
                                      <a:pt x="579" y="98"/>
                                    </a:lnTo>
                                    <a:lnTo>
                                      <a:pt x="580" y="97"/>
                                    </a:lnTo>
                                    <a:lnTo>
                                      <a:pt x="580" y="99"/>
                                    </a:lnTo>
                                    <a:lnTo>
                                      <a:pt x="581" y="98"/>
                                    </a:lnTo>
                                    <a:lnTo>
                                      <a:pt x="581" y="99"/>
                                    </a:lnTo>
                                    <a:lnTo>
                                      <a:pt x="582" y="99"/>
                                    </a:lnTo>
                                    <a:lnTo>
                                      <a:pt x="582" y="101"/>
                                    </a:lnTo>
                                    <a:lnTo>
                                      <a:pt x="583" y="100"/>
                                    </a:lnTo>
                                    <a:lnTo>
                                      <a:pt x="583" y="103"/>
                                    </a:lnTo>
                                    <a:lnTo>
                                      <a:pt x="584" y="95"/>
                                    </a:lnTo>
                                    <a:lnTo>
                                      <a:pt x="584" y="100"/>
                                    </a:lnTo>
                                    <a:lnTo>
                                      <a:pt x="585" y="95"/>
                                    </a:lnTo>
                                    <a:lnTo>
                                      <a:pt x="585" y="98"/>
                                    </a:lnTo>
                                    <a:lnTo>
                                      <a:pt x="586" y="88"/>
                                    </a:lnTo>
                                    <a:lnTo>
                                      <a:pt x="586" y="92"/>
                                    </a:lnTo>
                                    <a:lnTo>
                                      <a:pt x="588" y="89"/>
                                    </a:lnTo>
                                    <a:lnTo>
                                      <a:pt x="588" y="97"/>
                                    </a:lnTo>
                                    <a:lnTo>
                                      <a:pt x="589" y="94"/>
                                    </a:lnTo>
                                    <a:lnTo>
                                      <a:pt x="589" y="99"/>
                                    </a:lnTo>
                                    <a:lnTo>
                                      <a:pt x="590" y="86"/>
                                    </a:lnTo>
                                    <a:lnTo>
                                      <a:pt x="590" y="95"/>
                                    </a:lnTo>
                                    <a:lnTo>
                                      <a:pt x="591" y="97"/>
                                    </a:lnTo>
                                    <a:lnTo>
                                      <a:pt x="592" y="88"/>
                                    </a:lnTo>
                                    <a:lnTo>
                                      <a:pt x="592" y="97"/>
                                    </a:lnTo>
                                    <a:lnTo>
                                      <a:pt x="593" y="84"/>
                                    </a:lnTo>
                                    <a:lnTo>
                                      <a:pt x="593" y="86"/>
                                    </a:lnTo>
                                    <a:lnTo>
                                      <a:pt x="594" y="82"/>
                                    </a:lnTo>
                                    <a:lnTo>
                                      <a:pt x="594" y="89"/>
                                    </a:lnTo>
                                    <a:lnTo>
                                      <a:pt x="595" y="86"/>
                                    </a:lnTo>
                                    <a:lnTo>
                                      <a:pt x="595" y="89"/>
                                    </a:lnTo>
                                    <a:lnTo>
                                      <a:pt x="597" y="91"/>
                                    </a:lnTo>
                                    <a:lnTo>
                                      <a:pt x="597" y="97"/>
                                    </a:lnTo>
                                    <a:lnTo>
                                      <a:pt x="598" y="91"/>
                                    </a:lnTo>
                                    <a:lnTo>
                                      <a:pt x="598" y="95"/>
                                    </a:lnTo>
                                    <a:lnTo>
                                      <a:pt x="599" y="89"/>
                                    </a:lnTo>
                                    <a:lnTo>
                                      <a:pt x="599" y="92"/>
                                    </a:lnTo>
                                    <a:lnTo>
                                      <a:pt x="600" y="89"/>
                                    </a:lnTo>
                                    <a:lnTo>
                                      <a:pt x="600" y="94"/>
                                    </a:lnTo>
                                    <a:lnTo>
                                      <a:pt x="601" y="80"/>
                                    </a:lnTo>
                                    <a:lnTo>
                                      <a:pt x="601" y="82"/>
                                    </a:lnTo>
                                    <a:lnTo>
                                      <a:pt x="602" y="76"/>
                                    </a:lnTo>
                                    <a:lnTo>
                                      <a:pt x="602" y="80"/>
                                    </a:lnTo>
                                    <a:lnTo>
                                      <a:pt x="603" y="74"/>
                                    </a:lnTo>
                                    <a:lnTo>
                                      <a:pt x="603" y="76"/>
                                    </a:lnTo>
                                    <a:lnTo>
                                      <a:pt x="604" y="71"/>
                                    </a:lnTo>
                                    <a:lnTo>
                                      <a:pt x="604" y="72"/>
                                    </a:lnTo>
                                    <a:lnTo>
                                      <a:pt x="606" y="72"/>
                                    </a:lnTo>
                                    <a:lnTo>
                                      <a:pt x="606" y="74"/>
                                    </a:lnTo>
                                    <a:lnTo>
                                      <a:pt x="607" y="70"/>
                                    </a:lnTo>
                                    <a:lnTo>
                                      <a:pt x="607" y="73"/>
                                    </a:lnTo>
                                    <a:lnTo>
                                      <a:pt x="608" y="70"/>
                                    </a:lnTo>
                                    <a:lnTo>
                                      <a:pt x="608" y="71"/>
                                    </a:lnTo>
                                    <a:lnTo>
                                      <a:pt x="609" y="71"/>
                                    </a:lnTo>
                                    <a:lnTo>
                                      <a:pt x="609" y="73"/>
                                    </a:lnTo>
                                    <a:lnTo>
                                      <a:pt x="610" y="70"/>
                                    </a:lnTo>
                                    <a:lnTo>
                                      <a:pt x="610" y="73"/>
                                    </a:lnTo>
                                    <a:lnTo>
                                      <a:pt x="611" y="72"/>
                                    </a:lnTo>
                                    <a:lnTo>
                                      <a:pt x="611" y="74"/>
                                    </a:lnTo>
                                    <a:lnTo>
                                      <a:pt x="612" y="74"/>
                                    </a:lnTo>
                                    <a:lnTo>
                                      <a:pt x="612" y="76"/>
                                    </a:lnTo>
                                    <a:lnTo>
                                      <a:pt x="613" y="77"/>
                                    </a:lnTo>
                                    <a:lnTo>
                                      <a:pt x="613" y="81"/>
                                    </a:lnTo>
                                    <a:lnTo>
                                      <a:pt x="615" y="83"/>
                                    </a:lnTo>
                                    <a:lnTo>
                                      <a:pt x="615" y="86"/>
                                    </a:lnTo>
                                    <a:lnTo>
                                      <a:pt x="616" y="86"/>
                                    </a:lnTo>
                                    <a:lnTo>
                                      <a:pt x="616" y="89"/>
                                    </a:lnTo>
                                    <a:lnTo>
                                      <a:pt x="617" y="86"/>
                                    </a:lnTo>
                                    <a:lnTo>
                                      <a:pt x="617" y="91"/>
                                    </a:lnTo>
                                    <a:lnTo>
                                      <a:pt x="618" y="92"/>
                                    </a:lnTo>
                                    <a:lnTo>
                                      <a:pt x="618" y="93"/>
                                    </a:lnTo>
                                    <a:lnTo>
                                      <a:pt x="619" y="92"/>
                                    </a:lnTo>
                                    <a:lnTo>
                                      <a:pt x="619" y="99"/>
                                    </a:lnTo>
                                    <a:lnTo>
                                      <a:pt x="620" y="92"/>
                                    </a:lnTo>
                                    <a:lnTo>
                                      <a:pt x="620" y="95"/>
                                    </a:lnTo>
                                    <a:lnTo>
                                      <a:pt x="621" y="95"/>
                                    </a:lnTo>
                                    <a:lnTo>
                                      <a:pt x="621" y="103"/>
                                    </a:lnTo>
                                    <a:lnTo>
                                      <a:pt x="623" y="97"/>
                                    </a:lnTo>
                                    <a:lnTo>
                                      <a:pt x="623" y="102"/>
                                    </a:lnTo>
                                    <a:lnTo>
                                      <a:pt x="624" y="99"/>
                                    </a:lnTo>
                                    <a:lnTo>
                                      <a:pt x="624" y="101"/>
                                    </a:lnTo>
                                    <a:lnTo>
                                      <a:pt x="625" y="103"/>
                                    </a:lnTo>
                                    <a:lnTo>
                                      <a:pt x="625" y="107"/>
                                    </a:lnTo>
                                    <a:lnTo>
                                      <a:pt x="626" y="107"/>
                                    </a:lnTo>
                                    <a:lnTo>
                                      <a:pt x="626" y="117"/>
                                    </a:lnTo>
                                    <a:lnTo>
                                      <a:pt x="627" y="98"/>
                                    </a:lnTo>
                                    <a:lnTo>
                                      <a:pt x="627" y="101"/>
                                    </a:lnTo>
                                    <a:lnTo>
                                      <a:pt x="628" y="101"/>
                                    </a:lnTo>
                                    <a:lnTo>
                                      <a:pt x="628" y="107"/>
                                    </a:lnTo>
                                    <a:lnTo>
                                      <a:pt x="629" y="97"/>
                                    </a:lnTo>
                                    <a:lnTo>
                                      <a:pt x="629" y="99"/>
                                    </a:lnTo>
                                    <a:lnTo>
                                      <a:pt x="630" y="92"/>
                                    </a:lnTo>
                                    <a:lnTo>
                                      <a:pt x="630" y="98"/>
                                    </a:lnTo>
                                    <a:lnTo>
                                      <a:pt x="632" y="92"/>
                                    </a:lnTo>
                                    <a:lnTo>
                                      <a:pt x="632" y="94"/>
                                    </a:lnTo>
                                    <a:lnTo>
                                      <a:pt x="633" y="92"/>
                                    </a:lnTo>
                                    <a:lnTo>
                                      <a:pt x="633" y="97"/>
                                    </a:lnTo>
                                    <a:lnTo>
                                      <a:pt x="634" y="84"/>
                                    </a:lnTo>
                                    <a:lnTo>
                                      <a:pt x="634" y="101"/>
                                    </a:lnTo>
                                    <a:lnTo>
                                      <a:pt x="635" y="86"/>
                                    </a:lnTo>
                                    <a:lnTo>
                                      <a:pt x="635" y="88"/>
                                    </a:lnTo>
                                    <a:lnTo>
                                      <a:pt x="636" y="84"/>
                                    </a:lnTo>
                                    <a:lnTo>
                                      <a:pt x="637" y="81"/>
                                    </a:lnTo>
                                    <a:lnTo>
                                      <a:pt x="637" y="82"/>
                                    </a:lnTo>
                                    <a:lnTo>
                                      <a:pt x="638" y="82"/>
                                    </a:lnTo>
                                    <a:lnTo>
                                      <a:pt x="638" y="83"/>
                                    </a:lnTo>
                                    <a:lnTo>
                                      <a:pt x="639" y="82"/>
                                    </a:lnTo>
                                    <a:lnTo>
                                      <a:pt x="639" y="83"/>
                                    </a:lnTo>
                                    <a:lnTo>
                                      <a:pt x="641" y="81"/>
                                    </a:lnTo>
                                    <a:lnTo>
                                      <a:pt x="641" y="82"/>
                                    </a:lnTo>
                                    <a:lnTo>
                                      <a:pt x="642" y="81"/>
                                    </a:lnTo>
                                    <a:lnTo>
                                      <a:pt x="642" y="82"/>
                                    </a:lnTo>
                                    <a:lnTo>
                                      <a:pt x="643" y="84"/>
                                    </a:lnTo>
                                    <a:lnTo>
                                      <a:pt x="643" y="89"/>
                                    </a:lnTo>
                                    <a:lnTo>
                                      <a:pt x="644" y="81"/>
                                    </a:lnTo>
                                    <a:lnTo>
                                      <a:pt x="644" y="82"/>
                                    </a:lnTo>
                                    <a:lnTo>
                                      <a:pt x="645" y="88"/>
                                    </a:lnTo>
                                    <a:lnTo>
                                      <a:pt x="645" y="93"/>
                                    </a:lnTo>
                                    <a:lnTo>
                                      <a:pt x="646" y="86"/>
                                    </a:lnTo>
                                    <a:lnTo>
                                      <a:pt x="646" y="91"/>
                                    </a:lnTo>
                                    <a:lnTo>
                                      <a:pt x="647" y="94"/>
                                    </a:lnTo>
                                    <a:lnTo>
                                      <a:pt x="647" y="99"/>
                                    </a:lnTo>
                                    <a:lnTo>
                                      <a:pt x="648" y="94"/>
                                    </a:lnTo>
                                    <a:lnTo>
                                      <a:pt x="650" y="95"/>
                                    </a:lnTo>
                                    <a:lnTo>
                                      <a:pt x="650" y="100"/>
                                    </a:lnTo>
                                    <a:lnTo>
                                      <a:pt x="651" y="93"/>
                                    </a:lnTo>
                                    <a:lnTo>
                                      <a:pt x="651" y="99"/>
                                    </a:lnTo>
                                    <a:lnTo>
                                      <a:pt x="652" y="99"/>
                                    </a:lnTo>
                                    <a:lnTo>
                                      <a:pt x="652" y="107"/>
                                    </a:lnTo>
                                    <a:lnTo>
                                      <a:pt x="653" y="95"/>
                                    </a:lnTo>
                                    <a:lnTo>
                                      <a:pt x="653" y="102"/>
                                    </a:lnTo>
                                    <a:lnTo>
                                      <a:pt x="654" y="90"/>
                                    </a:lnTo>
                                    <a:lnTo>
                                      <a:pt x="654" y="97"/>
                                    </a:lnTo>
                                    <a:lnTo>
                                      <a:pt x="655" y="86"/>
                                    </a:lnTo>
                                    <a:lnTo>
                                      <a:pt x="655" y="92"/>
                                    </a:lnTo>
                                    <a:lnTo>
                                      <a:pt x="656" y="84"/>
                                    </a:lnTo>
                                    <a:lnTo>
                                      <a:pt x="656" y="86"/>
                                    </a:lnTo>
                                    <a:lnTo>
                                      <a:pt x="657" y="80"/>
                                    </a:lnTo>
                                    <a:lnTo>
                                      <a:pt x="657" y="82"/>
                                    </a:lnTo>
                                    <a:lnTo>
                                      <a:pt x="659" y="79"/>
                                    </a:lnTo>
                                    <a:lnTo>
                                      <a:pt x="659" y="83"/>
                                    </a:lnTo>
                                    <a:lnTo>
                                      <a:pt x="660" y="82"/>
                                    </a:lnTo>
                                    <a:lnTo>
                                      <a:pt x="660" y="84"/>
                                    </a:lnTo>
                                    <a:lnTo>
                                      <a:pt x="661" y="84"/>
                                    </a:lnTo>
                                    <a:lnTo>
                                      <a:pt x="661" y="85"/>
                                    </a:lnTo>
                                    <a:lnTo>
                                      <a:pt x="662" y="86"/>
                                    </a:lnTo>
                                    <a:lnTo>
                                      <a:pt x="662" y="88"/>
                                    </a:lnTo>
                                    <a:lnTo>
                                      <a:pt x="663" y="88"/>
                                    </a:lnTo>
                                    <a:lnTo>
                                      <a:pt x="663" y="90"/>
                                    </a:lnTo>
                                    <a:lnTo>
                                      <a:pt x="664" y="90"/>
                                    </a:lnTo>
                                    <a:lnTo>
                                      <a:pt x="664" y="94"/>
                                    </a:lnTo>
                                    <a:lnTo>
                                      <a:pt x="665" y="92"/>
                                    </a:lnTo>
                                    <a:lnTo>
                                      <a:pt x="665" y="94"/>
                                    </a:lnTo>
                                    <a:lnTo>
                                      <a:pt x="666" y="94"/>
                                    </a:lnTo>
                                    <a:lnTo>
                                      <a:pt x="666" y="97"/>
                                    </a:lnTo>
                                    <a:lnTo>
                                      <a:pt x="668" y="97"/>
                                    </a:lnTo>
                                    <a:lnTo>
                                      <a:pt x="668" y="98"/>
                                    </a:lnTo>
                                    <a:lnTo>
                                      <a:pt x="669" y="99"/>
                                    </a:lnTo>
                                    <a:lnTo>
                                      <a:pt x="669" y="102"/>
                                    </a:lnTo>
                                    <a:lnTo>
                                      <a:pt x="670" y="99"/>
                                    </a:lnTo>
                                    <a:lnTo>
                                      <a:pt x="670" y="100"/>
                                    </a:lnTo>
                                    <a:lnTo>
                                      <a:pt x="671" y="99"/>
                                    </a:lnTo>
                                    <a:lnTo>
                                      <a:pt x="671" y="107"/>
                                    </a:lnTo>
                                    <a:lnTo>
                                      <a:pt x="672" y="107"/>
                                    </a:lnTo>
                                    <a:lnTo>
                                      <a:pt x="672" y="109"/>
                                    </a:lnTo>
                                    <a:lnTo>
                                      <a:pt x="673" y="115"/>
                                    </a:lnTo>
                                    <a:lnTo>
                                      <a:pt x="673" y="118"/>
                                    </a:lnTo>
                                    <a:lnTo>
                                      <a:pt x="674" y="123"/>
                                    </a:lnTo>
                                    <a:lnTo>
                                      <a:pt x="674" y="129"/>
                                    </a:lnTo>
                                    <a:lnTo>
                                      <a:pt x="676" y="103"/>
                                    </a:lnTo>
                                    <a:lnTo>
                                      <a:pt x="676" y="119"/>
                                    </a:lnTo>
                                    <a:lnTo>
                                      <a:pt x="677" y="102"/>
                                    </a:lnTo>
                                    <a:lnTo>
                                      <a:pt x="677" y="107"/>
                                    </a:lnTo>
                                    <a:lnTo>
                                      <a:pt x="678" y="92"/>
                                    </a:lnTo>
                                    <a:lnTo>
                                      <a:pt x="678" y="97"/>
                                    </a:lnTo>
                                    <a:lnTo>
                                      <a:pt x="679" y="94"/>
                                    </a:lnTo>
                                    <a:lnTo>
                                      <a:pt x="679" y="100"/>
                                    </a:lnTo>
                                    <a:lnTo>
                                      <a:pt x="680" y="97"/>
                                    </a:lnTo>
                                    <a:lnTo>
                                      <a:pt x="680" y="100"/>
                                    </a:lnTo>
                                    <a:lnTo>
                                      <a:pt x="681" y="99"/>
                                    </a:lnTo>
                                    <a:lnTo>
                                      <a:pt x="682" y="99"/>
                                    </a:lnTo>
                                    <a:lnTo>
                                      <a:pt x="682" y="101"/>
                                    </a:lnTo>
                                    <a:lnTo>
                                      <a:pt x="683" y="95"/>
                                    </a:lnTo>
                                    <a:lnTo>
                                      <a:pt x="683" y="97"/>
                                    </a:lnTo>
                                    <a:lnTo>
                                      <a:pt x="685" y="89"/>
                                    </a:lnTo>
                                    <a:lnTo>
                                      <a:pt x="685" y="93"/>
                                    </a:lnTo>
                                    <a:lnTo>
                                      <a:pt x="686" y="86"/>
                                    </a:lnTo>
                                    <a:lnTo>
                                      <a:pt x="687" y="82"/>
                                    </a:lnTo>
                                    <a:lnTo>
                                      <a:pt x="687" y="86"/>
                                    </a:lnTo>
                                    <a:lnTo>
                                      <a:pt x="688" y="83"/>
                                    </a:lnTo>
                                    <a:lnTo>
                                      <a:pt x="689" y="81"/>
                                    </a:lnTo>
                                    <a:lnTo>
                                      <a:pt x="689" y="82"/>
                                    </a:lnTo>
                                    <a:lnTo>
                                      <a:pt x="690" y="80"/>
                                    </a:lnTo>
                                    <a:lnTo>
                                      <a:pt x="690" y="81"/>
                                    </a:lnTo>
                                    <a:lnTo>
                                      <a:pt x="691" y="79"/>
                                    </a:lnTo>
                                    <a:lnTo>
                                      <a:pt x="691" y="80"/>
                                    </a:lnTo>
                                    <a:lnTo>
                                      <a:pt x="692" y="76"/>
                                    </a:lnTo>
                                    <a:lnTo>
                                      <a:pt x="694" y="76"/>
                                    </a:lnTo>
                                    <a:lnTo>
                                      <a:pt x="694" y="79"/>
                                    </a:lnTo>
                                    <a:lnTo>
                                      <a:pt x="695" y="72"/>
                                    </a:lnTo>
                                    <a:lnTo>
                                      <a:pt x="695" y="76"/>
                                    </a:lnTo>
                                    <a:lnTo>
                                      <a:pt x="696" y="74"/>
                                    </a:lnTo>
                                    <a:lnTo>
                                      <a:pt x="696" y="76"/>
                                    </a:lnTo>
                                    <a:lnTo>
                                      <a:pt x="697" y="75"/>
                                    </a:lnTo>
                                    <a:lnTo>
                                      <a:pt x="697" y="76"/>
                                    </a:lnTo>
                                    <a:lnTo>
                                      <a:pt x="698" y="77"/>
                                    </a:lnTo>
                                    <a:lnTo>
                                      <a:pt x="698" y="80"/>
                                    </a:lnTo>
                                    <a:lnTo>
                                      <a:pt x="699" y="76"/>
                                    </a:lnTo>
                                    <a:lnTo>
                                      <a:pt x="699" y="77"/>
                                    </a:lnTo>
                                    <a:lnTo>
                                      <a:pt x="700" y="80"/>
                                    </a:lnTo>
                                    <a:lnTo>
                                      <a:pt x="700" y="82"/>
                                    </a:lnTo>
                                    <a:lnTo>
                                      <a:pt x="701" y="85"/>
                                    </a:lnTo>
                                    <a:lnTo>
                                      <a:pt x="701" y="86"/>
                                    </a:lnTo>
                                    <a:lnTo>
                                      <a:pt x="703" y="86"/>
                                    </a:lnTo>
                                    <a:lnTo>
                                      <a:pt x="703" y="88"/>
                                    </a:lnTo>
                                    <a:lnTo>
                                      <a:pt x="704" y="89"/>
                                    </a:lnTo>
                                    <a:lnTo>
                                      <a:pt x="704" y="92"/>
                                    </a:lnTo>
                                    <a:lnTo>
                                      <a:pt x="705" y="92"/>
                                    </a:lnTo>
                                    <a:lnTo>
                                      <a:pt x="705" y="97"/>
                                    </a:lnTo>
                                    <a:lnTo>
                                      <a:pt x="706" y="93"/>
                                    </a:lnTo>
                                    <a:lnTo>
                                      <a:pt x="706" y="95"/>
                                    </a:lnTo>
                                    <a:lnTo>
                                      <a:pt x="707" y="95"/>
                                    </a:lnTo>
                                    <a:lnTo>
                                      <a:pt x="707" y="104"/>
                                    </a:lnTo>
                                    <a:lnTo>
                                      <a:pt x="708" y="93"/>
                                    </a:lnTo>
                                    <a:lnTo>
                                      <a:pt x="708" y="104"/>
                                    </a:lnTo>
                                    <a:lnTo>
                                      <a:pt x="709" y="99"/>
                                    </a:lnTo>
                                    <a:lnTo>
                                      <a:pt x="709" y="107"/>
                                    </a:lnTo>
                                    <a:lnTo>
                                      <a:pt x="710" y="101"/>
                                    </a:lnTo>
                                    <a:lnTo>
                                      <a:pt x="710" y="102"/>
                                    </a:lnTo>
                                    <a:lnTo>
                                      <a:pt x="712" y="99"/>
                                    </a:lnTo>
                                    <a:lnTo>
                                      <a:pt x="712" y="102"/>
                                    </a:lnTo>
                                    <a:lnTo>
                                      <a:pt x="713" y="107"/>
                                    </a:lnTo>
                                    <a:lnTo>
                                      <a:pt x="713" y="111"/>
                                    </a:lnTo>
                                    <a:lnTo>
                                      <a:pt x="714" y="107"/>
                                    </a:lnTo>
                                    <a:lnTo>
                                      <a:pt x="714" y="109"/>
                                    </a:lnTo>
                                    <a:lnTo>
                                      <a:pt x="715" y="111"/>
                                    </a:lnTo>
                                    <a:lnTo>
                                      <a:pt x="716" y="116"/>
                                    </a:lnTo>
                                    <a:lnTo>
                                      <a:pt x="716" y="117"/>
                                    </a:lnTo>
                                    <a:lnTo>
                                      <a:pt x="717" y="114"/>
                                    </a:lnTo>
                                    <a:lnTo>
                                      <a:pt x="717" y="117"/>
                                    </a:lnTo>
                                    <a:lnTo>
                                      <a:pt x="718" y="111"/>
                                    </a:lnTo>
                                    <a:lnTo>
                                      <a:pt x="718" y="117"/>
                                    </a:lnTo>
                                    <a:lnTo>
                                      <a:pt x="720" y="107"/>
                                    </a:lnTo>
                                    <a:lnTo>
                                      <a:pt x="720" y="112"/>
                                    </a:lnTo>
                                    <a:lnTo>
                                      <a:pt x="721" y="101"/>
                                    </a:lnTo>
                                    <a:lnTo>
                                      <a:pt x="721" y="107"/>
                                    </a:lnTo>
                                    <a:lnTo>
                                      <a:pt x="722" y="97"/>
                                    </a:lnTo>
                                    <a:lnTo>
                                      <a:pt x="722" y="99"/>
                                    </a:lnTo>
                                    <a:lnTo>
                                      <a:pt x="723" y="98"/>
                                    </a:lnTo>
                                    <a:lnTo>
                                      <a:pt x="723" y="99"/>
                                    </a:lnTo>
                                    <a:lnTo>
                                      <a:pt x="724" y="94"/>
                                    </a:lnTo>
                                    <a:lnTo>
                                      <a:pt x="724" y="97"/>
                                    </a:lnTo>
                                    <a:lnTo>
                                      <a:pt x="725" y="92"/>
                                    </a:lnTo>
                                    <a:lnTo>
                                      <a:pt x="726" y="90"/>
                                    </a:lnTo>
                                    <a:lnTo>
                                      <a:pt x="726" y="94"/>
                                    </a:lnTo>
                                    <a:lnTo>
                                      <a:pt x="727" y="89"/>
                                    </a:lnTo>
                                    <a:lnTo>
                                      <a:pt x="727" y="92"/>
                                    </a:lnTo>
                                    <a:lnTo>
                                      <a:pt x="729" y="90"/>
                                    </a:lnTo>
                                    <a:lnTo>
                                      <a:pt x="729" y="94"/>
                                    </a:lnTo>
                                    <a:lnTo>
                                      <a:pt x="730" y="86"/>
                                    </a:lnTo>
                                    <a:lnTo>
                                      <a:pt x="730" y="89"/>
                                    </a:lnTo>
                                    <a:lnTo>
                                      <a:pt x="731" y="86"/>
                                    </a:lnTo>
                                    <a:lnTo>
                                      <a:pt x="731" y="89"/>
                                    </a:lnTo>
                                    <a:lnTo>
                                      <a:pt x="732" y="84"/>
                                    </a:lnTo>
                                    <a:lnTo>
                                      <a:pt x="732" y="86"/>
                                    </a:lnTo>
                                    <a:lnTo>
                                      <a:pt x="733" y="85"/>
                                    </a:lnTo>
                                    <a:lnTo>
                                      <a:pt x="733" y="86"/>
                                    </a:lnTo>
                                    <a:lnTo>
                                      <a:pt x="734" y="86"/>
                                    </a:lnTo>
                                    <a:lnTo>
                                      <a:pt x="735" y="82"/>
                                    </a:lnTo>
                                    <a:lnTo>
                                      <a:pt x="735" y="84"/>
                                    </a:lnTo>
                                    <a:lnTo>
                                      <a:pt x="736" y="82"/>
                                    </a:lnTo>
                                    <a:lnTo>
                                      <a:pt x="736" y="84"/>
                                    </a:lnTo>
                                    <a:lnTo>
                                      <a:pt x="738" y="84"/>
                                    </a:lnTo>
                                    <a:lnTo>
                                      <a:pt x="738" y="86"/>
                                    </a:lnTo>
                                    <a:lnTo>
                                      <a:pt x="739" y="84"/>
                                    </a:lnTo>
                                    <a:lnTo>
                                      <a:pt x="740" y="84"/>
                                    </a:lnTo>
                                    <a:lnTo>
                                      <a:pt x="740" y="86"/>
                                    </a:lnTo>
                                    <a:lnTo>
                                      <a:pt x="741" y="84"/>
                                    </a:lnTo>
                                    <a:lnTo>
                                      <a:pt x="741" y="86"/>
                                    </a:lnTo>
                                    <a:lnTo>
                                      <a:pt x="742" y="83"/>
                                    </a:lnTo>
                                    <a:lnTo>
                                      <a:pt x="742" y="85"/>
                                    </a:lnTo>
                                    <a:lnTo>
                                      <a:pt x="743" y="82"/>
                                    </a:lnTo>
                                    <a:lnTo>
                                      <a:pt x="743" y="84"/>
                                    </a:lnTo>
                                    <a:lnTo>
                                      <a:pt x="744" y="81"/>
                                    </a:lnTo>
                                    <a:lnTo>
                                      <a:pt x="744" y="84"/>
                                    </a:lnTo>
                                    <a:lnTo>
                                      <a:pt x="745" y="80"/>
                                    </a:lnTo>
                                    <a:lnTo>
                                      <a:pt x="745" y="81"/>
                                    </a:lnTo>
                                    <a:lnTo>
                                      <a:pt x="747" y="80"/>
                                    </a:lnTo>
                                    <a:lnTo>
                                      <a:pt x="748" y="80"/>
                                    </a:lnTo>
                                    <a:lnTo>
                                      <a:pt x="749" y="79"/>
                                    </a:lnTo>
                                    <a:lnTo>
                                      <a:pt x="749" y="80"/>
                                    </a:lnTo>
                                    <a:lnTo>
                                      <a:pt x="750" y="77"/>
                                    </a:lnTo>
                                    <a:lnTo>
                                      <a:pt x="750" y="80"/>
                                    </a:lnTo>
                                    <a:lnTo>
                                      <a:pt x="751" y="75"/>
                                    </a:lnTo>
                                    <a:lnTo>
                                      <a:pt x="751" y="76"/>
                                    </a:lnTo>
                                    <a:lnTo>
                                      <a:pt x="752" y="74"/>
                                    </a:lnTo>
                                    <a:lnTo>
                                      <a:pt x="752" y="75"/>
                                    </a:lnTo>
                                    <a:lnTo>
                                      <a:pt x="753" y="72"/>
                                    </a:lnTo>
                                    <a:lnTo>
                                      <a:pt x="753" y="74"/>
                                    </a:lnTo>
                                    <a:lnTo>
                                      <a:pt x="754" y="68"/>
                                    </a:lnTo>
                                    <a:lnTo>
                                      <a:pt x="754" y="71"/>
                                    </a:lnTo>
                                    <a:lnTo>
                                      <a:pt x="756" y="70"/>
                                    </a:lnTo>
                                    <a:lnTo>
                                      <a:pt x="756" y="71"/>
                                    </a:lnTo>
                                    <a:lnTo>
                                      <a:pt x="757" y="70"/>
                                    </a:lnTo>
                                    <a:lnTo>
                                      <a:pt x="757" y="72"/>
                                    </a:lnTo>
                                    <a:lnTo>
                                      <a:pt x="758" y="70"/>
                                    </a:lnTo>
                                    <a:lnTo>
                                      <a:pt x="758" y="71"/>
                                    </a:lnTo>
                                    <a:lnTo>
                                      <a:pt x="759" y="67"/>
                                    </a:lnTo>
                                    <a:lnTo>
                                      <a:pt x="759" y="70"/>
                                    </a:lnTo>
                                    <a:lnTo>
                                      <a:pt x="760" y="67"/>
                                    </a:lnTo>
                                    <a:lnTo>
                                      <a:pt x="760" y="70"/>
                                    </a:lnTo>
                                    <a:lnTo>
                                      <a:pt x="761" y="65"/>
                                    </a:lnTo>
                                    <a:lnTo>
                                      <a:pt x="761" y="67"/>
                                    </a:lnTo>
                                    <a:lnTo>
                                      <a:pt x="762" y="62"/>
                                    </a:lnTo>
                                    <a:lnTo>
                                      <a:pt x="762" y="63"/>
                                    </a:lnTo>
                                    <a:lnTo>
                                      <a:pt x="764" y="62"/>
                                    </a:lnTo>
                                    <a:lnTo>
                                      <a:pt x="764" y="65"/>
                                    </a:lnTo>
                                    <a:lnTo>
                                      <a:pt x="765" y="59"/>
                                    </a:lnTo>
                                    <a:lnTo>
                                      <a:pt x="765" y="62"/>
                                    </a:lnTo>
                                    <a:lnTo>
                                      <a:pt x="766" y="57"/>
                                    </a:lnTo>
                                    <a:lnTo>
                                      <a:pt x="766" y="59"/>
                                    </a:lnTo>
                                    <a:lnTo>
                                      <a:pt x="767" y="53"/>
                                    </a:lnTo>
                                    <a:lnTo>
                                      <a:pt x="767" y="55"/>
                                    </a:lnTo>
                                    <a:lnTo>
                                      <a:pt x="768" y="53"/>
                                    </a:lnTo>
                                    <a:lnTo>
                                      <a:pt x="769" y="50"/>
                                    </a:lnTo>
                                    <a:lnTo>
                                      <a:pt x="770" y="42"/>
                                    </a:lnTo>
                                    <a:lnTo>
                                      <a:pt x="770" y="52"/>
                                    </a:lnTo>
                                    <a:lnTo>
                                      <a:pt x="771" y="38"/>
                                    </a:lnTo>
                                    <a:lnTo>
                                      <a:pt x="771" y="42"/>
                                    </a:lnTo>
                                    <a:lnTo>
                                      <a:pt x="773" y="36"/>
                                    </a:lnTo>
                                    <a:lnTo>
                                      <a:pt x="774" y="36"/>
                                    </a:lnTo>
                                    <a:lnTo>
                                      <a:pt x="775" y="32"/>
                                    </a:lnTo>
                                    <a:lnTo>
                                      <a:pt x="775" y="33"/>
                                    </a:lnTo>
                                    <a:lnTo>
                                      <a:pt x="776" y="30"/>
                                    </a:lnTo>
                                    <a:lnTo>
                                      <a:pt x="776" y="36"/>
                                    </a:lnTo>
                                    <a:lnTo>
                                      <a:pt x="777" y="30"/>
                                    </a:lnTo>
                                    <a:lnTo>
                                      <a:pt x="777" y="32"/>
                                    </a:lnTo>
                                    <a:lnTo>
                                      <a:pt x="778" y="29"/>
                                    </a:lnTo>
                                    <a:lnTo>
                                      <a:pt x="778" y="32"/>
                                    </a:lnTo>
                                    <a:lnTo>
                                      <a:pt x="779" y="30"/>
                                    </a:lnTo>
                                    <a:lnTo>
                                      <a:pt x="780" y="30"/>
                                    </a:lnTo>
                                    <a:lnTo>
                                      <a:pt x="780" y="32"/>
                                    </a:lnTo>
                                    <a:lnTo>
                                      <a:pt x="782" y="32"/>
                                    </a:lnTo>
                                    <a:lnTo>
                                      <a:pt x="782" y="33"/>
                                    </a:lnTo>
                                    <a:lnTo>
                                      <a:pt x="783" y="33"/>
                                    </a:lnTo>
                                    <a:lnTo>
                                      <a:pt x="783" y="36"/>
                                    </a:lnTo>
                                    <a:lnTo>
                                      <a:pt x="784" y="33"/>
                                    </a:lnTo>
                                    <a:lnTo>
                                      <a:pt x="784" y="38"/>
                                    </a:lnTo>
                                    <a:lnTo>
                                      <a:pt x="785" y="36"/>
                                    </a:lnTo>
                                    <a:lnTo>
                                      <a:pt x="785" y="38"/>
                                    </a:lnTo>
                                    <a:lnTo>
                                      <a:pt x="786" y="38"/>
                                    </a:lnTo>
                                    <a:lnTo>
                                      <a:pt x="786" y="41"/>
                                    </a:lnTo>
                                    <a:lnTo>
                                      <a:pt x="787" y="45"/>
                                    </a:lnTo>
                                    <a:lnTo>
                                      <a:pt x="787" y="50"/>
                                    </a:lnTo>
                                    <a:lnTo>
                                      <a:pt x="788" y="49"/>
                                    </a:lnTo>
                                    <a:lnTo>
                                      <a:pt x="788" y="53"/>
                                    </a:lnTo>
                                    <a:lnTo>
                                      <a:pt x="789" y="54"/>
                                    </a:lnTo>
                                    <a:lnTo>
                                      <a:pt x="789" y="63"/>
                                    </a:lnTo>
                                    <a:lnTo>
                                      <a:pt x="791" y="59"/>
                                    </a:lnTo>
                                    <a:lnTo>
                                      <a:pt x="791" y="61"/>
                                    </a:lnTo>
                                    <a:lnTo>
                                      <a:pt x="792" y="65"/>
                                    </a:lnTo>
                                    <a:lnTo>
                                      <a:pt x="792" y="72"/>
                                    </a:lnTo>
                                    <a:lnTo>
                                      <a:pt x="793" y="62"/>
                                    </a:lnTo>
                                    <a:lnTo>
                                      <a:pt x="793" y="80"/>
                                    </a:lnTo>
                                    <a:lnTo>
                                      <a:pt x="794" y="72"/>
                                    </a:lnTo>
                                    <a:lnTo>
                                      <a:pt x="794" y="84"/>
                                    </a:lnTo>
                                    <a:lnTo>
                                      <a:pt x="795" y="59"/>
                                    </a:lnTo>
                                    <a:lnTo>
                                      <a:pt x="795" y="72"/>
                                    </a:lnTo>
                                    <a:lnTo>
                                      <a:pt x="796" y="67"/>
                                    </a:lnTo>
                                    <a:lnTo>
                                      <a:pt x="796" y="72"/>
                                    </a:lnTo>
                                    <a:lnTo>
                                      <a:pt x="797" y="68"/>
                                    </a:lnTo>
                                    <a:lnTo>
                                      <a:pt x="797" y="74"/>
                                    </a:lnTo>
                                    <a:lnTo>
                                      <a:pt x="798" y="64"/>
                                    </a:lnTo>
                                    <a:lnTo>
                                      <a:pt x="798" y="72"/>
                                    </a:lnTo>
                                    <a:lnTo>
                                      <a:pt x="800" y="61"/>
                                    </a:lnTo>
                                    <a:lnTo>
                                      <a:pt x="800" y="63"/>
                                    </a:lnTo>
                                    <a:lnTo>
                                      <a:pt x="801" y="62"/>
                                    </a:lnTo>
                                    <a:lnTo>
                                      <a:pt x="801" y="64"/>
                                    </a:lnTo>
                                    <a:lnTo>
                                      <a:pt x="802" y="53"/>
                                    </a:lnTo>
                                    <a:lnTo>
                                      <a:pt x="802" y="63"/>
                                    </a:lnTo>
                                    <a:lnTo>
                                      <a:pt x="803" y="52"/>
                                    </a:lnTo>
                                    <a:lnTo>
                                      <a:pt x="803" y="55"/>
                                    </a:lnTo>
                                    <a:lnTo>
                                      <a:pt x="804" y="50"/>
                                    </a:lnTo>
                                    <a:lnTo>
                                      <a:pt x="805" y="52"/>
                                    </a:lnTo>
                                    <a:lnTo>
                                      <a:pt x="805" y="54"/>
                                    </a:lnTo>
                                    <a:lnTo>
                                      <a:pt x="806" y="46"/>
                                    </a:lnTo>
                                    <a:lnTo>
                                      <a:pt x="806" y="50"/>
                                    </a:lnTo>
                                    <a:lnTo>
                                      <a:pt x="807" y="45"/>
                                    </a:lnTo>
                                    <a:lnTo>
                                      <a:pt x="807" y="48"/>
                                    </a:lnTo>
                                    <a:lnTo>
                                      <a:pt x="809" y="42"/>
                                    </a:lnTo>
                                    <a:lnTo>
                                      <a:pt x="809" y="46"/>
                                    </a:lnTo>
                                    <a:lnTo>
                                      <a:pt x="810" y="46"/>
                                    </a:lnTo>
                                    <a:lnTo>
                                      <a:pt x="810" y="48"/>
                                    </a:lnTo>
                                    <a:lnTo>
                                      <a:pt x="811" y="48"/>
                                    </a:lnTo>
                                    <a:lnTo>
                                      <a:pt x="812" y="46"/>
                                    </a:lnTo>
                                    <a:lnTo>
                                      <a:pt x="813" y="46"/>
                                    </a:lnTo>
                                    <a:lnTo>
                                      <a:pt x="813" y="49"/>
                                    </a:lnTo>
                                    <a:lnTo>
                                      <a:pt x="814" y="46"/>
                                    </a:lnTo>
                                    <a:lnTo>
                                      <a:pt x="814" y="49"/>
                                    </a:lnTo>
                                    <a:lnTo>
                                      <a:pt x="815" y="48"/>
                                    </a:lnTo>
                                    <a:lnTo>
                                      <a:pt x="815" y="50"/>
                                    </a:lnTo>
                                    <a:lnTo>
                                      <a:pt x="817" y="52"/>
                                    </a:lnTo>
                                    <a:lnTo>
                                      <a:pt x="817" y="53"/>
                                    </a:lnTo>
                                    <a:lnTo>
                                      <a:pt x="818" y="46"/>
                                    </a:lnTo>
                                    <a:lnTo>
                                      <a:pt x="818" y="50"/>
                                    </a:lnTo>
                                    <a:lnTo>
                                      <a:pt x="819" y="50"/>
                                    </a:lnTo>
                                    <a:lnTo>
                                      <a:pt x="819" y="54"/>
                                    </a:lnTo>
                                    <a:lnTo>
                                      <a:pt x="820" y="57"/>
                                    </a:lnTo>
                                    <a:lnTo>
                                      <a:pt x="820" y="65"/>
                                    </a:lnTo>
                                    <a:lnTo>
                                      <a:pt x="821" y="53"/>
                                    </a:lnTo>
                                    <a:lnTo>
                                      <a:pt x="821" y="73"/>
                                    </a:lnTo>
                                    <a:lnTo>
                                      <a:pt x="822" y="65"/>
                                    </a:lnTo>
                                    <a:lnTo>
                                      <a:pt x="822" y="72"/>
                                    </a:lnTo>
                                    <a:lnTo>
                                      <a:pt x="823" y="67"/>
                                    </a:lnTo>
                                    <a:lnTo>
                                      <a:pt x="823" y="71"/>
                                    </a:lnTo>
                                    <a:lnTo>
                                      <a:pt x="824" y="64"/>
                                    </a:lnTo>
                                    <a:lnTo>
                                      <a:pt x="824" y="70"/>
                                    </a:lnTo>
                                    <a:lnTo>
                                      <a:pt x="826" y="65"/>
                                    </a:lnTo>
                                    <a:lnTo>
                                      <a:pt x="826" y="70"/>
                                    </a:lnTo>
                                    <a:lnTo>
                                      <a:pt x="827" y="70"/>
                                    </a:lnTo>
                                    <a:lnTo>
                                      <a:pt x="827" y="76"/>
                                    </a:lnTo>
                                    <a:lnTo>
                                      <a:pt x="828" y="75"/>
                                    </a:lnTo>
                                    <a:lnTo>
                                      <a:pt x="828" y="85"/>
                                    </a:lnTo>
                                    <a:lnTo>
                                      <a:pt x="829" y="62"/>
                                    </a:lnTo>
                                    <a:lnTo>
                                      <a:pt x="829" y="82"/>
                                    </a:lnTo>
                                    <a:lnTo>
                                      <a:pt x="830" y="63"/>
                                    </a:lnTo>
                                    <a:lnTo>
                                      <a:pt x="830" y="70"/>
                                    </a:lnTo>
                                    <a:lnTo>
                                      <a:pt x="831" y="59"/>
                                    </a:lnTo>
                                    <a:lnTo>
                                      <a:pt x="831" y="63"/>
                                    </a:lnTo>
                                    <a:lnTo>
                                      <a:pt x="832" y="59"/>
                                    </a:lnTo>
                                    <a:lnTo>
                                      <a:pt x="832" y="65"/>
                                    </a:lnTo>
                                    <a:lnTo>
                                      <a:pt x="833" y="57"/>
                                    </a:lnTo>
                                    <a:lnTo>
                                      <a:pt x="833" y="61"/>
                                    </a:lnTo>
                                    <a:lnTo>
                                      <a:pt x="835" y="57"/>
                                    </a:lnTo>
                                    <a:lnTo>
                                      <a:pt x="835" y="59"/>
                                    </a:lnTo>
                                    <a:lnTo>
                                      <a:pt x="836" y="62"/>
                                    </a:lnTo>
                                    <a:lnTo>
                                      <a:pt x="837" y="59"/>
                                    </a:lnTo>
                                    <a:lnTo>
                                      <a:pt x="837" y="62"/>
                                    </a:lnTo>
                                    <a:lnTo>
                                      <a:pt x="838" y="57"/>
                                    </a:lnTo>
                                    <a:lnTo>
                                      <a:pt x="838" y="59"/>
                                    </a:lnTo>
                                    <a:lnTo>
                                      <a:pt x="839" y="57"/>
                                    </a:lnTo>
                                    <a:lnTo>
                                      <a:pt x="839" y="61"/>
                                    </a:lnTo>
                                    <a:lnTo>
                                      <a:pt x="840" y="55"/>
                                    </a:lnTo>
                                    <a:lnTo>
                                      <a:pt x="840" y="57"/>
                                    </a:lnTo>
                                    <a:lnTo>
                                      <a:pt x="841" y="54"/>
                                    </a:lnTo>
                                    <a:lnTo>
                                      <a:pt x="841" y="59"/>
                                    </a:lnTo>
                                    <a:lnTo>
                                      <a:pt x="842" y="54"/>
                                    </a:lnTo>
                                    <a:lnTo>
                                      <a:pt x="844" y="52"/>
                                    </a:lnTo>
                                    <a:lnTo>
                                      <a:pt x="844" y="53"/>
                                    </a:lnTo>
                                    <a:lnTo>
                                      <a:pt x="845" y="52"/>
                                    </a:lnTo>
                                    <a:lnTo>
                                      <a:pt x="845" y="55"/>
                                    </a:lnTo>
                                    <a:lnTo>
                                      <a:pt x="846" y="53"/>
                                    </a:lnTo>
                                    <a:lnTo>
                                      <a:pt x="846" y="55"/>
                                    </a:lnTo>
                                    <a:lnTo>
                                      <a:pt x="847" y="54"/>
                                    </a:lnTo>
                                    <a:lnTo>
                                      <a:pt x="847" y="55"/>
                                    </a:lnTo>
                                    <a:lnTo>
                                      <a:pt x="848" y="55"/>
                                    </a:lnTo>
                                    <a:lnTo>
                                      <a:pt x="848" y="59"/>
                                    </a:lnTo>
                                    <a:lnTo>
                                      <a:pt x="849" y="59"/>
                                    </a:lnTo>
                                    <a:lnTo>
                                      <a:pt x="849" y="61"/>
                                    </a:lnTo>
                                    <a:lnTo>
                                      <a:pt x="850" y="57"/>
                                    </a:lnTo>
                                    <a:lnTo>
                                      <a:pt x="850" y="62"/>
                                    </a:lnTo>
                                    <a:lnTo>
                                      <a:pt x="851" y="61"/>
                                    </a:lnTo>
                                    <a:lnTo>
                                      <a:pt x="851" y="63"/>
                                    </a:lnTo>
                                    <a:lnTo>
                                      <a:pt x="853" y="62"/>
                                    </a:lnTo>
                                    <a:lnTo>
                                      <a:pt x="853" y="63"/>
                                    </a:lnTo>
                                    <a:lnTo>
                                      <a:pt x="854" y="64"/>
                                    </a:lnTo>
                                    <a:lnTo>
                                      <a:pt x="854" y="70"/>
                                    </a:lnTo>
                                    <a:lnTo>
                                      <a:pt x="855" y="63"/>
                                    </a:lnTo>
                                    <a:lnTo>
                                      <a:pt x="855" y="67"/>
                                    </a:lnTo>
                                    <a:lnTo>
                                      <a:pt x="856" y="62"/>
                                    </a:lnTo>
                                    <a:lnTo>
                                      <a:pt x="856" y="65"/>
                                    </a:lnTo>
                                    <a:lnTo>
                                      <a:pt x="857" y="72"/>
                                    </a:lnTo>
                                    <a:lnTo>
                                      <a:pt x="857" y="74"/>
                                    </a:lnTo>
                                    <a:lnTo>
                                      <a:pt x="858" y="80"/>
                                    </a:lnTo>
                                    <a:lnTo>
                                      <a:pt x="858" y="81"/>
                                    </a:lnTo>
                                    <a:lnTo>
                                      <a:pt x="859" y="76"/>
                                    </a:lnTo>
                                    <a:lnTo>
                                      <a:pt x="859" y="82"/>
                                    </a:lnTo>
                                    <a:lnTo>
                                      <a:pt x="861" y="84"/>
                                    </a:lnTo>
                                    <a:lnTo>
                                      <a:pt x="861" y="94"/>
                                    </a:lnTo>
                                    <a:lnTo>
                                      <a:pt x="862" y="82"/>
                                    </a:lnTo>
                                    <a:lnTo>
                                      <a:pt x="862" y="83"/>
                                    </a:lnTo>
                                    <a:lnTo>
                                      <a:pt x="863" y="86"/>
                                    </a:lnTo>
                                    <a:lnTo>
                                      <a:pt x="863" y="89"/>
                                    </a:lnTo>
                                    <a:lnTo>
                                      <a:pt x="864" y="83"/>
                                    </a:lnTo>
                                    <a:lnTo>
                                      <a:pt x="864" y="86"/>
                                    </a:lnTo>
                                    <a:lnTo>
                                      <a:pt x="865" y="80"/>
                                    </a:lnTo>
                                    <a:lnTo>
                                      <a:pt x="865" y="82"/>
                                    </a:lnTo>
                                    <a:lnTo>
                                      <a:pt x="866" y="76"/>
                                    </a:lnTo>
                                    <a:lnTo>
                                      <a:pt x="866" y="79"/>
                                    </a:lnTo>
                                    <a:lnTo>
                                      <a:pt x="867" y="73"/>
                                    </a:lnTo>
                                    <a:lnTo>
                                      <a:pt x="867" y="76"/>
                                    </a:lnTo>
                                    <a:lnTo>
                                      <a:pt x="868" y="72"/>
                                    </a:lnTo>
                                    <a:lnTo>
                                      <a:pt x="868" y="74"/>
                                    </a:lnTo>
                                    <a:lnTo>
                                      <a:pt x="870" y="65"/>
                                    </a:lnTo>
                                    <a:lnTo>
                                      <a:pt x="870" y="68"/>
                                    </a:lnTo>
                                    <a:lnTo>
                                      <a:pt x="871" y="57"/>
                                    </a:lnTo>
                                    <a:lnTo>
                                      <a:pt x="871" y="63"/>
                                    </a:lnTo>
                                    <a:lnTo>
                                      <a:pt x="872" y="57"/>
                                    </a:lnTo>
                                    <a:lnTo>
                                      <a:pt x="872" y="59"/>
                                    </a:lnTo>
                                    <a:lnTo>
                                      <a:pt x="873" y="49"/>
                                    </a:lnTo>
                                    <a:lnTo>
                                      <a:pt x="873" y="54"/>
                                    </a:lnTo>
                                    <a:lnTo>
                                      <a:pt x="874" y="45"/>
                                    </a:lnTo>
                                    <a:lnTo>
                                      <a:pt x="874" y="46"/>
                                    </a:lnTo>
                                    <a:lnTo>
                                      <a:pt x="875" y="44"/>
                                    </a:lnTo>
                                    <a:lnTo>
                                      <a:pt x="875" y="45"/>
                                    </a:lnTo>
                                    <a:lnTo>
                                      <a:pt x="876" y="38"/>
                                    </a:lnTo>
                                    <a:lnTo>
                                      <a:pt x="876" y="40"/>
                                    </a:lnTo>
                                    <a:lnTo>
                                      <a:pt x="877" y="36"/>
                                    </a:lnTo>
                                    <a:lnTo>
                                      <a:pt x="877" y="38"/>
                                    </a:lnTo>
                                    <a:lnTo>
                                      <a:pt x="879" y="33"/>
                                    </a:lnTo>
                                    <a:lnTo>
                                      <a:pt x="879" y="36"/>
                                    </a:lnTo>
                                    <a:lnTo>
                                      <a:pt x="880" y="36"/>
                                    </a:lnTo>
                                    <a:lnTo>
                                      <a:pt x="881" y="38"/>
                                    </a:lnTo>
                                    <a:lnTo>
                                      <a:pt x="881" y="39"/>
                                    </a:lnTo>
                                    <a:lnTo>
                                      <a:pt x="882" y="36"/>
                                    </a:lnTo>
                                    <a:lnTo>
                                      <a:pt x="883" y="36"/>
                                    </a:lnTo>
                                    <a:lnTo>
                                      <a:pt x="883" y="38"/>
                                    </a:lnTo>
                                    <a:lnTo>
                                      <a:pt x="884" y="36"/>
                                    </a:lnTo>
                                    <a:lnTo>
                                      <a:pt x="884" y="38"/>
                                    </a:lnTo>
                                    <a:lnTo>
                                      <a:pt x="885" y="38"/>
                                    </a:lnTo>
                                    <a:lnTo>
                                      <a:pt x="885" y="42"/>
                                    </a:lnTo>
                                    <a:lnTo>
                                      <a:pt x="886" y="30"/>
                                    </a:lnTo>
                                    <a:lnTo>
                                      <a:pt x="886" y="36"/>
                                    </a:lnTo>
                                    <a:lnTo>
                                      <a:pt x="888" y="30"/>
                                    </a:lnTo>
                                    <a:lnTo>
                                      <a:pt x="888" y="32"/>
                                    </a:lnTo>
                                    <a:lnTo>
                                      <a:pt x="889" y="30"/>
                                    </a:lnTo>
                                    <a:lnTo>
                                      <a:pt x="890" y="32"/>
                                    </a:lnTo>
                                    <a:lnTo>
                                      <a:pt x="890" y="33"/>
                                    </a:lnTo>
                                    <a:lnTo>
                                      <a:pt x="891" y="32"/>
                                    </a:lnTo>
                                    <a:lnTo>
                                      <a:pt x="891" y="36"/>
                                    </a:lnTo>
                                    <a:lnTo>
                                      <a:pt x="892" y="36"/>
                                    </a:lnTo>
                                    <a:lnTo>
                                      <a:pt x="893" y="36"/>
                                    </a:lnTo>
                                    <a:lnTo>
                                      <a:pt x="894" y="36"/>
                                    </a:lnTo>
                                    <a:lnTo>
                                      <a:pt x="894" y="39"/>
                                    </a:lnTo>
                                    <a:lnTo>
                                      <a:pt x="895" y="38"/>
                                    </a:lnTo>
                                    <a:lnTo>
                                      <a:pt x="895" y="41"/>
                                    </a:lnTo>
                                    <a:lnTo>
                                      <a:pt x="897" y="41"/>
                                    </a:lnTo>
                                    <a:lnTo>
                                      <a:pt x="898" y="39"/>
                                    </a:lnTo>
                                    <a:lnTo>
                                      <a:pt x="898" y="40"/>
                                    </a:lnTo>
                                    <a:lnTo>
                                      <a:pt x="899" y="41"/>
                                    </a:lnTo>
                                    <a:lnTo>
                                      <a:pt x="899" y="45"/>
                                    </a:lnTo>
                                    <a:lnTo>
                                      <a:pt x="900" y="46"/>
                                    </a:lnTo>
                                    <a:lnTo>
                                      <a:pt x="900" y="49"/>
                                    </a:lnTo>
                                    <a:lnTo>
                                      <a:pt x="901" y="45"/>
                                    </a:lnTo>
                                    <a:lnTo>
                                      <a:pt x="901" y="48"/>
                                    </a:lnTo>
                                    <a:lnTo>
                                      <a:pt x="902" y="40"/>
                                    </a:lnTo>
                                    <a:lnTo>
                                      <a:pt x="902" y="45"/>
                                    </a:lnTo>
                                    <a:lnTo>
                                      <a:pt x="903" y="45"/>
                                    </a:lnTo>
                                    <a:lnTo>
                                      <a:pt x="903" y="49"/>
                                    </a:lnTo>
                                    <a:lnTo>
                                      <a:pt x="905" y="49"/>
                                    </a:lnTo>
                                    <a:lnTo>
                                      <a:pt x="905" y="50"/>
                                    </a:lnTo>
                                    <a:lnTo>
                                      <a:pt x="906" y="53"/>
                                    </a:lnTo>
                                    <a:lnTo>
                                      <a:pt x="906" y="54"/>
                                    </a:lnTo>
                                    <a:lnTo>
                                      <a:pt x="907" y="41"/>
                                    </a:lnTo>
                                    <a:lnTo>
                                      <a:pt x="907" y="45"/>
                                    </a:lnTo>
                                    <a:lnTo>
                                      <a:pt x="908" y="46"/>
                                    </a:lnTo>
                                    <a:lnTo>
                                      <a:pt x="908" y="49"/>
                                    </a:lnTo>
                                    <a:lnTo>
                                      <a:pt x="909" y="45"/>
                                    </a:lnTo>
                                    <a:lnTo>
                                      <a:pt x="909" y="46"/>
                                    </a:lnTo>
                                    <a:lnTo>
                                      <a:pt x="910" y="41"/>
                                    </a:lnTo>
                                    <a:lnTo>
                                      <a:pt x="910" y="45"/>
                                    </a:lnTo>
                                    <a:lnTo>
                                      <a:pt x="911" y="41"/>
                                    </a:lnTo>
                                    <a:lnTo>
                                      <a:pt x="912" y="36"/>
                                    </a:lnTo>
                                    <a:lnTo>
                                      <a:pt x="912" y="46"/>
                                    </a:lnTo>
                                    <a:lnTo>
                                      <a:pt x="914" y="33"/>
                                    </a:lnTo>
                                    <a:lnTo>
                                      <a:pt x="914" y="38"/>
                                    </a:lnTo>
                                    <a:lnTo>
                                      <a:pt x="915" y="32"/>
                                    </a:lnTo>
                                    <a:lnTo>
                                      <a:pt x="915" y="33"/>
                                    </a:lnTo>
                                    <a:lnTo>
                                      <a:pt x="916" y="26"/>
                                    </a:lnTo>
                                    <a:lnTo>
                                      <a:pt x="916" y="28"/>
                                    </a:lnTo>
                                    <a:lnTo>
                                      <a:pt x="917" y="23"/>
                                    </a:lnTo>
                                    <a:lnTo>
                                      <a:pt x="917" y="26"/>
                                    </a:lnTo>
                                    <a:lnTo>
                                      <a:pt x="918" y="23"/>
                                    </a:lnTo>
                                    <a:lnTo>
                                      <a:pt x="918" y="26"/>
                                    </a:lnTo>
                                    <a:lnTo>
                                      <a:pt x="919" y="26"/>
                                    </a:lnTo>
                                    <a:lnTo>
                                      <a:pt x="919" y="28"/>
                                    </a:lnTo>
                                    <a:lnTo>
                                      <a:pt x="920" y="28"/>
                                    </a:lnTo>
                                    <a:lnTo>
                                      <a:pt x="920" y="30"/>
                                    </a:lnTo>
                                    <a:lnTo>
                                      <a:pt x="921" y="30"/>
                                    </a:lnTo>
                                    <a:lnTo>
                                      <a:pt x="921" y="32"/>
                                    </a:lnTo>
                                    <a:lnTo>
                                      <a:pt x="923" y="29"/>
                                    </a:lnTo>
                                    <a:lnTo>
                                      <a:pt x="923" y="32"/>
                                    </a:lnTo>
                                    <a:lnTo>
                                      <a:pt x="924" y="32"/>
                                    </a:lnTo>
                                    <a:lnTo>
                                      <a:pt x="925" y="33"/>
                                    </a:lnTo>
                                    <a:lnTo>
                                      <a:pt x="925" y="36"/>
                                    </a:lnTo>
                                    <a:lnTo>
                                      <a:pt x="926" y="38"/>
                                    </a:lnTo>
                                    <a:lnTo>
                                      <a:pt x="926" y="40"/>
                                    </a:lnTo>
                                    <a:lnTo>
                                      <a:pt x="927" y="40"/>
                                    </a:lnTo>
                                    <a:lnTo>
                                      <a:pt x="927" y="44"/>
                                    </a:lnTo>
                                    <a:lnTo>
                                      <a:pt x="928" y="44"/>
                                    </a:lnTo>
                                    <a:lnTo>
                                      <a:pt x="928" y="46"/>
                                    </a:lnTo>
                                    <a:lnTo>
                                      <a:pt x="929" y="46"/>
                                    </a:lnTo>
                                    <a:lnTo>
                                      <a:pt x="929" y="50"/>
                                    </a:lnTo>
                                    <a:lnTo>
                                      <a:pt x="930" y="50"/>
                                    </a:lnTo>
                                    <a:lnTo>
                                      <a:pt x="932" y="50"/>
                                    </a:lnTo>
                                    <a:lnTo>
                                      <a:pt x="932" y="52"/>
                                    </a:lnTo>
                                    <a:lnTo>
                                      <a:pt x="933" y="49"/>
                                    </a:lnTo>
                                    <a:lnTo>
                                      <a:pt x="933" y="52"/>
                                    </a:lnTo>
                                    <a:lnTo>
                                      <a:pt x="934" y="52"/>
                                    </a:lnTo>
                                    <a:lnTo>
                                      <a:pt x="934" y="53"/>
                                    </a:lnTo>
                                    <a:lnTo>
                                      <a:pt x="935" y="53"/>
                                    </a:lnTo>
                                    <a:lnTo>
                                      <a:pt x="935" y="55"/>
                                    </a:lnTo>
                                    <a:lnTo>
                                      <a:pt x="936" y="55"/>
                                    </a:lnTo>
                                    <a:lnTo>
                                      <a:pt x="937" y="57"/>
                                    </a:lnTo>
                                    <a:lnTo>
                                      <a:pt x="937" y="61"/>
                                    </a:lnTo>
                                    <a:lnTo>
                                      <a:pt x="938" y="62"/>
                                    </a:lnTo>
                                    <a:lnTo>
                                      <a:pt x="938" y="63"/>
                                    </a:lnTo>
                                    <a:lnTo>
                                      <a:pt x="939" y="59"/>
                                    </a:lnTo>
                                    <a:lnTo>
                                      <a:pt x="939" y="62"/>
                                    </a:lnTo>
                                    <a:lnTo>
                                      <a:pt x="941" y="59"/>
                                    </a:lnTo>
                                    <a:lnTo>
                                      <a:pt x="941" y="62"/>
                                    </a:lnTo>
                                    <a:lnTo>
                                      <a:pt x="942" y="59"/>
                                    </a:lnTo>
                                    <a:lnTo>
                                      <a:pt x="942" y="62"/>
                                    </a:lnTo>
                                    <a:lnTo>
                                      <a:pt x="943" y="63"/>
                                    </a:lnTo>
                                    <a:lnTo>
                                      <a:pt x="943" y="64"/>
                                    </a:lnTo>
                                    <a:lnTo>
                                      <a:pt x="944" y="63"/>
                                    </a:lnTo>
                                    <a:lnTo>
                                      <a:pt x="945" y="59"/>
                                    </a:lnTo>
                                    <a:lnTo>
                                      <a:pt x="945" y="63"/>
                                    </a:lnTo>
                                    <a:lnTo>
                                      <a:pt x="946" y="59"/>
                                    </a:lnTo>
                                    <a:lnTo>
                                      <a:pt x="946" y="61"/>
                                    </a:lnTo>
                                    <a:lnTo>
                                      <a:pt x="947" y="59"/>
                                    </a:lnTo>
                                    <a:lnTo>
                                      <a:pt x="947" y="61"/>
                                    </a:lnTo>
                                    <a:lnTo>
                                      <a:pt x="948" y="62"/>
                                    </a:lnTo>
                                    <a:lnTo>
                                      <a:pt x="948" y="64"/>
                                    </a:lnTo>
                                    <a:lnTo>
                                      <a:pt x="950" y="63"/>
                                    </a:lnTo>
                                    <a:lnTo>
                                      <a:pt x="950" y="64"/>
                                    </a:lnTo>
                                    <a:lnTo>
                                      <a:pt x="951" y="61"/>
                                    </a:lnTo>
                                    <a:lnTo>
                                      <a:pt x="951" y="65"/>
                                    </a:lnTo>
                                    <a:lnTo>
                                      <a:pt x="952" y="61"/>
                                    </a:lnTo>
                                    <a:lnTo>
                                      <a:pt x="952" y="63"/>
                                    </a:lnTo>
                                    <a:lnTo>
                                      <a:pt x="953" y="65"/>
                                    </a:lnTo>
                                    <a:lnTo>
                                      <a:pt x="953" y="72"/>
                                    </a:lnTo>
                                    <a:lnTo>
                                      <a:pt x="954" y="68"/>
                                    </a:lnTo>
                                    <a:lnTo>
                                      <a:pt x="954" y="72"/>
                                    </a:lnTo>
                                    <a:lnTo>
                                      <a:pt x="955" y="63"/>
                                    </a:lnTo>
                                    <a:lnTo>
                                      <a:pt x="955" y="74"/>
                                    </a:lnTo>
                                    <a:lnTo>
                                      <a:pt x="956" y="61"/>
                                    </a:lnTo>
                                    <a:lnTo>
                                      <a:pt x="956" y="62"/>
                                    </a:lnTo>
                                    <a:lnTo>
                                      <a:pt x="958" y="64"/>
                                    </a:lnTo>
                                    <a:lnTo>
                                      <a:pt x="958" y="65"/>
                                    </a:lnTo>
                                    <a:lnTo>
                                      <a:pt x="959" y="57"/>
                                    </a:lnTo>
                                    <a:lnTo>
                                      <a:pt x="959" y="62"/>
                                    </a:lnTo>
                                    <a:lnTo>
                                      <a:pt x="960" y="50"/>
                                    </a:lnTo>
                                    <a:lnTo>
                                      <a:pt x="960" y="62"/>
                                    </a:lnTo>
                                    <a:lnTo>
                                      <a:pt x="961" y="54"/>
                                    </a:lnTo>
                                    <a:lnTo>
                                      <a:pt x="961" y="55"/>
                                    </a:lnTo>
                                    <a:lnTo>
                                      <a:pt x="962" y="48"/>
                                    </a:lnTo>
                                    <a:lnTo>
                                      <a:pt x="962" y="53"/>
                                    </a:lnTo>
                                    <a:lnTo>
                                      <a:pt x="963" y="54"/>
                                    </a:lnTo>
                                    <a:lnTo>
                                      <a:pt x="963" y="55"/>
                                    </a:lnTo>
                                    <a:lnTo>
                                      <a:pt x="964" y="46"/>
                                    </a:lnTo>
                                    <a:lnTo>
                                      <a:pt x="964" y="50"/>
                                    </a:lnTo>
                                    <a:lnTo>
                                      <a:pt x="965" y="46"/>
                                    </a:lnTo>
                                    <a:lnTo>
                                      <a:pt x="965" y="50"/>
                                    </a:lnTo>
                                    <a:lnTo>
                                      <a:pt x="967" y="49"/>
                                    </a:lnTo>
                                    <a:lnTo>
                                      <a:pt x="967" y="50"/>
                                    </a:lnTo>
                                    <a:lnTo>
                                      <a:pt x="968" y="50"/>
                                    </a:lnTo>
                                    <a:lnTo>
                                      <a:pt x="968" y="53"/>
                                    </a:lnTo>
                                    <a:lnTo>
                                      <a:pt x="969" y="52"/>
                                    </a:lnTo>
                                    <a:lnTo>
                                      <a:pt x="969" y="53"/>
                                    </a:lnTo>
                                    <a:lnTo>
                                      <a:pt x="970" y="50"/>
                                    </a:lnTo>
                                    <a:lnTo>
                                      <a:pt x="970" y="55"/>
                                    </a:lnTo>
                                    <a:lnTo>
                                      <a:pt x="971" y="53"/>
                                    </a:lnTo>
                                    <a:lnTo>
                                      <a:pt x="971" y="54"/>
                                    </a:lnTo>
                                    <a:lnTo>
                                      <a:pt x="972" y="53"/>
                                    </a:lnTo>
                                    <a:lnTo>
                                      <a:pt x="972" y="54"/>
                                    </a:lnTo>
                                    <a:lnTo>
                                      <a:pt x="973" y="53"/>
                                    </a:lnTo>
                                    <a:lnTo>
                                      <a:pt x="973" y="57"/>
                                    </a:lnTo>
                                    <a:lnTo>
                                      <a:pt x="974" y="57"/>
                                    </a:lnTo>
                                    <a:lnTo>
                                      <a:pt x="976" y="57"/>
                                    </a:lnTo>
                                    <a:lnTo>
                                      <a:pt x="976" y="59"/>
                                    </a:lnTo>
                                    <a:lnTo>
                                      <a:pt x="977" y="59"/>
                                    </a:lnTo>
                                    <a:lnTo>
                                      <a:pt x="977" y="62"/>
                                    </a:lnTo>
                                    <a:lnTo>
                                      <a:pt x="978" y="62"/>
                                    </a:lnTo>
                                    <a:lnTo>
                                      <a:pt x="978" y="64"/>
                                    </a:lnTo>
                                    <a:lnTo>
                                      <a:pt x="979" y="63"/>
                                    </a:lnTo>
                                    <a:lnTo>
                                      <a:pt x="980" y="64"/>
                                    </a:lnTo>
                                    <a:lnTo>
                                      <a:pt x="980" y="67"/>
                                    </a:lnTo>
                                    <a:lnTo>
                                      <a:pt x="981" y="65"/>
                                    </a:lnTo>
                                    <a:lnTo>
                                      <a:pt x="981" y="74"/>
                                    </a:lnTo>
                                    <a:lnTo>
                                      <a:pt x="982" y="72"/>
                                    </a:lnTo>
                                    <a:lnTo>
                                      <a:pt x="982" y="76"/>
                                    </a:lnTo>
                                    <a:lnTo>
                                      <a:pt x="983" y="68"/>
                                    </a:lnTo>
                                    <a:lnTo>
                                      <a:pt x="983" y="74"/>
                                    </a:lnTo>
                                    <a:lnTo>
                                      <a:pt x="985" y="70"/>
                                    </a:lnTo>
                                    <a:lnTo>
                                      <a:pt x="985" y="74"/>
                                    </a:lnTo>
                                    <a:lnTo>
                                      <a:pt x="986" y="75"/>
                                    </a:lnTo>
                                    <a:lnTo>
                                      <a:pt x="987" y="74"/>
                                    </a:lnTo>
                                    <a:lnTo>
                                      <a:pt x="988" y="74"/>
                                    </a:lnTo>
                                    <a:lnTo>
                                      <a:pt x="988" y="79"/>
                                    </a:lnTo>
                                    <a:lnTo>
                                      <a:pt x="989" y="82"/>
                                    </a:lnTo>
                                    <a:lnTo>
                                      <a:pt x="989" y="84"/>
                                    </a:lnTo>
                                    <a:lnTo>
                                      <a:pt x="990" y="84"/>
                                    </a:lnTo>
                                    <a:lnTo>
                                      <a:pt x="990" y="91"/>
                                    </a:lnTo>
                                    <a:lnTo>
                                      <a:pt x="991" y="85"/>
                                    </a:lnTo>
                                    <a:lnTo>
                                      <a:pt x="991" y="92"/>
                                    </a:lnTo>
                                    <a:lnTo>
                                      <a:pt x="992" y="94"/>
                                    </a:lnTo>
                                    <a:lnTo>
                                      <a:pt x="992" y="97"/>
                                    </a:lnTo>
                                    <a:lnTo>
                                      <a:pt x="994" y="92"/>
                                    </a:lnTo>
                                    <a:lnTo>
                                      <a:pt x="994" y="94"/>
                                    </a:lnTo>
                                    <a:lnTo>
                                      <a:pt x="995" y="88"/>
                                    </a:lnTo>
                                    <a:lnTo>
                                      <a:pt x="995" y="91"/>
                                    </a:lnTo>
                                    <a:lnTo>
                                      <a:pt x="996" y="90"/>
                                    </a:lnTo>
                                    <a:lnTo>
                                      <a:pt x="996" y="97"/>
                                    </a:lnTo>
                                    <a:lnTo>
                                      <a:pt x="997" y="97"/>
                                    </a:lnTo>
                                    <a:lnTo>
                                      <a:pt x="997" y="99"/>
                                    </a:lnTo>
                                    <a:lnTo>
                                      <a:pt x="998" y="95"/>
                                    </a:lnTo>
                                    <a:lnTo>
                                      <a:pt x="998" y="100"/>
                                    </a:lnTo>
                                    <a:lnTo>
                                      <a:pt x="999" y="83"/>
                                    </a:lnTo>
                                    <a:lnTo>
                                      <a:pt x="999" y="90"/>
                                    </a:lnTo>
                                    <a:lnTo>
                                      <a:pt x="1000" y="92"/>
                                    </a:lnTo>
                                    <a:lnTo>
                                      <a:pt x="1000" y="98"/>
                                    </a:lnTo>
                                    <a:lnTo>
                                      <a:pt x="1002" y="86"/>
                                    </a:lnTo>
                                    <a:lnTo>
                                      <a:pt x="1002" y="100"/>
                                    </a:lnTo>
                                    <a:lnTo>
                                      <a:pt x="1003" y="81"/>
                                    </a:lnTo>
                                    <a:lnTo>
                                      <a:pt x="1003" y="91"/>
                                    </a:lnTo>
                                    <a:lnTo>
                                      <a:pt x="1004" y="86"/>
                                    </a:lnTo>
                                    <a:lnTo>
                                      <a:pt x="1004" y="91"/>
                                    </a:lnTo>
                                    <a:lnTo>
                                      <a:pt x="1005" y="83"/>
                                    </a:lnTo>
                                    <a:lnTo>
                                      <a:pt x="1005" y="88"/>
                                    </a:lnTo>
                                    <a:lnTo>
                                      <a:pt x="1006" y="84"/>
                                    </a:lnTo>
                                    <a:lnTo>
                                      <a:pt x="1006" y="91"/>
                                    </a:lnTo>
                                    <a:lnTo>
                                      <a:pt x="1007" y="84"/>
                                    </a:lnTo>
                                    <a:lnTo>
                                      <a:pt x="1008" y="81"/>
                                    </a:lnTo>
                                    <a:lnTo>
                                      <a:pt x="1008" y="82"/>
                                    </a:lnTo>
                                    <a:lnTo>
                                      <a:pt x="1009" y="75"/>
                                    </a:lnTo>
                                    <a:lnTo>
                                      <a:pt x="1009" y="82"/>
                                    </a:lnTo>
                                    <a:lnTo>
                                      <a:pt x="1011" y="70"/>
                                    </a:lnTo>
                                    <a:lnTo>
                                      <a:pt x="1011" y="73"/>
                                    </a:lnTo>
                                    <a:lnTo>
                                      <a:pt x="1012" y="63"/>
                                    </a:lnTo>
                                    <a:lnTo>
                                      <a:pt x="1012" y="72"/>
                                    </a:lnTo>
                                    <a:lnTo>
                                      <a:pt x="1013" y="68"/>
                                    </a:lnTo>
                                    <a:lnTo>
                                      <a:pt x="1013" y="70"/>
                                    </a:lnTo>
                                    <a:lnTo>
                                      <a:pt x="1014" y="67"/>
                                    </a:lnTo>
                                    <a:lnTo>
                                      <a:pt x="1015" y="63"/>
                                    </a:lnTo>
                                    <a:lnTo>
                                      <a:pt x="1015" y="65"/>
                                    </a:lnTo>
                                    <a:lnTo>
                                      <a:pt x="1016" y="59"/>
                                    </a:lnTo>
                                    <a:lnTo>
                                      <a:pt x="1016" y="62"/>
                                    </a:lnTo>
                                    <a:lnTo>
                                      <a:pt x="1017" y="57"/>
                                    </a:lnTo>
                                    <a:lnTo>
                                      <a:pt x="1017" y="59"/>
                                    </a:lnTo>
                                    <a:lnTo>
                                      <a:pt x="1018" y="54"/>
                                    </a:lnTo>
                                    <a:lnTo>
                                      <a:pt x="1018" y="55"/>
                                    </a:lnTo>
                                    <a:lnTo>
                                      <a:pt x="1020" y="50"/>
                                    </a:lnTo>
                                    <a:lnTo>
                                      <a:pt x="1020" y="52"/>
                                    </a:lnTo>
                                    <a:lnTo>
                                      <a:pt x="1021" y="50"/>
                                    </a:lnTo>
                                    <a:lnTo>
                                      <a:pt x="1021" y="52"/>
                                    </a:lnTo>
                                    <a:lnTo>
                                      <a:pt x="1022" y="49"/>
                                    </a:lnTo>
                                    <a:lnTo>
                                      <a:pt x="1022" y="50"/>
                                    </a:lnTo>
                                    <a:lnTo>
                                      <a:pt x="1023" y="46"/>
                                    </a:lnTo>
                                    <a:lnTo>
                                      <a:pt x="1023" y="50"/>
                                    </a:lnTo>
                                    <a:lnTo>
                                      <a:pt x="1024" y="46"/>
                                    </a:lnTo>
                                    <a:lnTo>
                                      <a:pt x="1024" y="50"/>
                                    </a:lnTo>
                                    <a:lnTo>
                                      <a:pt x="1025" y="49"/>
                                    </a:lnTo>
                                    <a:lnTo>
                                      <a:pt x="1026" y="49"/>
                                    </a:lnTo>
                                    <a:lnTo>
                                      <a:pt x="1026" y="50"/>
                                    </a:lnTo>
                                    <a:lnTo>
                                      <a:pt x="1027" y="49"/>
                                    </a:lnTo>
                                    <a:lnTo>
                                      <a:pt x="1027" y="50"/>
                                    </a:lnTo>
                                    <a:lnTo>
                                      <a:pt x="1029" y="49"/>
                                    </a:lnTo>
                                    <a:lnTo>
                                      <a:pt x="1029" y="50"/>
                                    </a:lnTo>
                                    <a:lnTo>
                                      <a:pt x="1030" y="49"/>
                                    </a:lnTo>
                                    <a:lnTo>
                                      <a:pt x="1031" y="49"/>
                                    </a:lnTo>
                                    <a:lnTo>
                                      <a:pt x="1031" y="50"/>
                                    </a:lnTo>
                                    <a:lnTo>
                                      <a:pt x="1032" y="48"/>
                                    </a:lnTo>
                                    <a:lnTo>
                                      <a:pt x="1032" y="50"/>
                                    </a:lnTo>
                                    <a:lnTo>
                                      <a:pt x="1033" y="50"/>
                                    </a:lnTo>
                                    <a:lnTo>
                                      <a:pt x="1033" y="52"/>
                                    </a:lnTo>
                                    <a:lnTo>
                                      <a:pt x="1034" y="49"/>
                                    </a:lnTo>
                                    <a:lnTo>
                                      <a:pt x="1034" y="52"/>
                                    </a:lnTo>
                                    <a:lnTo>
                                      <a:pt x="1035" y="49"/>
                                    </a:lnTo>
                                    <a:lnTo>
                                      <a:pt x="1035" y="53"/>
                                    </a:lnTo>
                                    <a:lnTo>
                                      <a:pt x="1036" y="50"/>
                                    </a:lnTo>
                                    <a:lnTo>
                                      <a:pt x="1036" y="53"/>
                                    </a:lnTo>
                                    <a:lnTo>
                                      <a:pt x="1038" y="50"/>
                                    </a:lnTo>
                                    <a:lnTo>
                                      <a:pt x="1038" y="52"/>
                                    </a:lnTo>
                                    <a:lnTo>
                                      <a:pt x="1039" y="49"/>
                                    </a:lnTo>
                                    <a:lnTo>
                                      <a:pt x="1039" y="50"/>
                                    </a:lnTo>
                                    <a:lnTo>
                                      <a:pt x="1040" y="50"/>
                                    </a:lnTo>
                                    <a:lnTo>
                                      <a:pt x="1041" y="49"/>
                                    </a:lnTo>
                                    <a:lnTo>
                                      <a:pt x="1042" y="49"/>
                                    </a:lnTo>
                                    <a:lnTo>
                                      <a:pt x="1042" y="50"/>
                                    </a:lnTo>
                                    <a:lnTo>
                                      <a:pt x="1043" y="49"/>
                                    </a:lnTo>
                                    <a:lnTo>
                                      <a:pt x="1044" y="49"/>
                                    </a:lnTo>
                                    <a:lnTo>
                                      <a:pt x="1046" y="49"/>
                                    </a:lnTo>
                                    <a:lnTo>
                                      <a:pt x="1046" y="52"/>
                                    </a:lnTo>
                                    <a:lnTo>
                                      <a:pt x="1047" y="49"/>
                                    </a:lnTo>
                                    <a:lnTo>
                                      <a:pt x="1047" y="50"/>
                                    </a:lnTo>
                                    <a:lnTo>
                                      <a:pt x="1048" y="49"/>
                                    </a:lnTo>
                                    <a:lnTo>
                                      <a:pt x="1048" y="50"/>
                                    </a:lnTo>
                                    <a:lnTo>
                                      <a:pt x="1049" y="49"/>
                                    </a:lnTo>
                                    <a:lnTo>
                                      <a:pt x="1049" y="50"/>
                                    </a:lnTo>
                                    <a:lnTo>
                                      <a:pt x="1050" y="48"/>
                                    </a:lnTo>
                                    <a:lnTo>
                                      <a:pt x="1050" y="49"/>
                                    </a:lnTo>
                                    <a:lnTo>
                                      <a:pt x="1051" y="45"/>
                                    </a:lnTo>
                                    <a:lnTo>
                                      <a:pt x="1052" y="45"/>
                                    </a:lnTo>
                                    <a:lnTo>
                                      <a:pt x="1052" y="48"/>
                                    </a:lnTo>
                                    <a:lnTo>
                                      <a:pt x="1053" y="48"/>
                                    </a:lnTo>
                                    <a:lnTo>
                                      <a:pt x="1055" y="46"/>
                                    </a:lnTo>
                                    <a:lnTo>
                                      <a:pt x="1055" y="48"/>
                                    </a:lnTo>
                                    <a:lnTo>
                                      <a:pt x="1056" y="46"/>
                                    </a:lnTo>
                                    <a:lnTo>
                                      <a:pt x="1056" y="49"/>
                                    </a:lnTo>
                                    <a:lnTo>
                                      <a:pt x="1057" y="46"/>
                                    </a:lnTo>
                                    <a:lnTo>
                                      <a:pt x="1057" y="49"/>
                                    </a:lnTo>
                                    <a:lnTo>
                                      <a:pt x="1058" y="45"/>
                                    </a:lnTo>
                                    <a:lnTo>
                                      <a:pt x="1058" y="46"/>
                                    </a:lnTo>
                                    <a:lnTo>
                                      <a:pt x="1059" y="45"/>
                                    </a:lnTo>
                                    <a:lnTo>
                                      <a:pt x="1059" y="46"/>
                                    </a:lnTo>
                                    <a:lnTo>
                                      <a:pt x="1060" y="44"/>
                                    </a:lnTo>
                                    <a:lnTo>
                                      <a:pt x="1060" y="46"/>
                                    </a:lnTo>
                                    <a:lnTo>
                                      <a:pt x="1061" y="44"/>
                                    </a:lnTo>
                                    <a:lnTo>
                                      <a:pt x="1061" y="45"/>
                                    </a:lnTo>
                                    <a:lnTo>
                                      <a:pt x="1062" y="45"/>
                                    </a:lnTo>
                                    <a:lnTo>
                                      <a:pt x="1064" y="40"/>
                                    </a:lnTo>
                                    <a:lnTo>
                                      <a:pt x="1064" y="42"/>
                                    </a:lnTo>
                                    <a:lnTo>
                                      <a:pt x="1065" y="39"/>
                                    </a:lnTo>
                                    <a:lnTo>
                                      <a:pt x="1065" y="41"/>
                                    </a:lnTo>
                                    <a:lnTo>
                                      <a:pt x="1066" y="38"/>
                                    </a:lnTo>
                                    <a:lnTo>
                                      <a:pt x="1066" y="41"/>
                                    </a:lnTo>
                                    <a:lnTo>
                                      <a:pt x="1067" y="41"/>
                                    </a:lnTo>
                                    <a:lnTo>
                                      <a:pt x="1068" y="40"/>
                                    </a:lnTo>
                                    <a:lnTo>
                                      <a:pt x="1068" y="41"/>
                                    </a:lnTo>
                                    <a:lnTo>
                                      <a:pt x="1069" y="39"/>
                                    </a:lnTo>
                                    <a:lnTo>
                                      <a:pt x="1069" y="41"/>
                                    </a:lnTo>
                                    <a:lnTo>
                                      <a:pt x="1070" y="39"/>
                                    </a:lnTo>
                                    <a:lnTo>
                                      <a:pt x="1070" y="40"/>
                                    </a:lnTo>
                                    <a:lnTo>
                                      <a:pt x="1071" y="36"/>
                                    </a:lnTo>
                                    <a:lnTo>
                                      <a:pt x="1071" y="38"/>
                                    </a:lnTo>
                                    <a:lnTo>
                                      <a:pt x="1073" y="36"/>
                                    </a:lnTo>
                                    <a:lnTo>
                                      <a:pt x="1073" y="38"/>
                                    </a:lnTo>
                                    <a:lnTo>
                                      <a:pt x="1074" y="32"/>
                                    </a:lnTo>
                                    <a:lnTo>
                                      <a:pt x="1074" y="33"/>
                                    </a:lnTo>
                                    <a:lnTo>
                                      <a:pt x="1075" y="30"/>
                                    </a:lnTo>
                                    <a:lnTo>
                                      <a:pt x="1075" y="32"/>
                                    </a:lnTo>
                                    <a:lnTo>
                                      <a:pt x="1076" y="30"/>
                                    </a:lnTo>
                                    <a:lnTo>
                                      <a:pt x="1076" y="32"/>
                                    </a:lnTo>
                                    <a:lnTo>
                                      <a:pt x="1077" y="30"/>
                                    </a:lnTo>
                                    <a:lnTo>
                                      <a:pt x="1077" y="32"/>
                                    </a:lnTo>
                                    <a:lnTo>
                                      <a:pt x="1078" y="29"/>
                                    </a:lnTo>
                                    <a:lnTo>
                                      <a:pt x="1078" y="30"/>
                                    </a:lnTo>
                                    <a:lnTo>
                                      <a:pt x="1079" y="28"/>
                                    </a:lnTo>
                                    <a:lnTo>
                                      <a:pt x="1080" y="28"/>
                                    </a:lnTo>
                                    <a:lnTo>
                                      <a:pt x="1082" y="24"/>
                                    </a:lnTo>
                                    <a:lnTo>
                                      <a:pt x="1082" y="27"/>
                                    </a:lnTo>
                                    <a:lnTo>
                                      <a:pt x="1083" y="28"/>
                                    </a:lnTo>
                                    <a:lnTo>
                                      <a:pt x="1084" y="23"/>
                                    </a:lnTo>
                                    <a:lnTo>
                                      <a:pt x="1084" y="26"/>
                                    </a:lnTo>
                                    <a:lnTo>
                                      <a:pt x="1085" y="23"/>
                                    </a:lnTo>
                                    <a:lnTo>
                                      <a:pt x="1086" y="26"/>
                                    </a:lnTo>
                                    <a:lnTo>
                                      <a:pt x="1087" y="21"/>
                                    </a:lnTo>
                                    <a:lnTo>
                                      <a:pt x="1087" y="24"/>
                                    </a:lnTo>
                                    <a:lnTo>
                                      <a:pt x="1088" y="20"/>
                                    </a:lnTo>
                                    <a:lnTo>
                                      <a:pt x="1088" y="21"/>
                                    </a:lnTo>
                                    <a:lnTo>
                                      <a:pt x="1089" y="18"/>
                                    </a:lnTo>
                                    <a:lnTo>
                                      <a:pt x="1089" y="20"/>
                                    </a:lnTo>
                                    <a:lnTo>
                                      <a:pt x="1091" y="17"/>
                                    </a:lnTo>
                                    <a:lnTo>
                                      <a:pt x="1091" y="20"/>
                                    </a:lnTo>
                                    <a:lnTo>
                                      <a:pt x="1092" y="15"/>
                                    </a:lnTo>
                                    <a:lnTo>
                                      <a:pt x="1092" y="17"/>
                                    </a:lnTo>
                                    <a:lnTo>
                                      <a:pt x="1093" y="17"/>
                                    </a:lnTo>
                                    <a:lnTo>
                                      <a:pt x="1094" y="17"/>
                                    </a:lnTo>
                                    <a:lnTo>
                                      <a:pt x="1095" y="18"/>
                                    </a:lnTo>
                                    <a:lnTo>
                                      <a:pt x="1095" y="20"/>
                                    </a:lnTo>
                                    <a:lnTo>
                                      <a:pt x="1096" y="17"/>
                                    </a:lnTo>
                                    <a:lnTo>
                                      <a:pt x="1096" y="18"/>
                                    </a:lnTo>
                                    <a:lnTo>
                                      <a:pt x="1097" y="14"/>
                                    </a:lnTo>
                                    <a:lnTo>
                                      <a:pt x="1097" y="15"/>
                                    </a:lnTo>
                                    <a:lnTo>
                                      <a:pt x="1099" y="10"/>
                                    </a:lnTo>
                                    <a:lnTo>
                                      <a:pt x="1099" y="13"/>
                                    </a:lnTo>
                                    <a:lnTo>
                                      <a:pt x="1100" y="12"/>
                                    </a:lnTo>
                                    <a:lnTo>
                                      <a:pt x="1100" y="14"/>
                                    </a:lnTo>
                                    <a:lnTo>
                                      <a:pt x="1101" y="13"/>
                                    </a:lnTo>
                                    <a:lnTo>
                                      <a:pt x="1102" y="13"/>
                                    </a:lnTo>
                                    <a:lnTo>
                                      <a:pt x="1102" y="14"/>
                                    </a:lnTo>
                                    <a:lnTo>
                                      <a:pt x="1103" y="13"/>
                                    </a:lnTo>
                                    <a:lnTo>
                                      <a:pt x="1104" y="12"/>
                                    </a:lnTo>
                                    <a:lnTo>
                                      <a:pt x="1104" y="13"/>
                                    </a:lnTo>
                                    <a:lnTo>
                                      <a:pt x="1105" y="11"/>
                                    </a:lnTo>
                                    <a:lnTo>
                                      <a:pt x="1105" y="13"/>
                                    </a:lnTo>
                                    <a:lnTo>
                                      <a:pt x="1106" y="10"/>
                                    </a:lnTo>
                                    <a:lnTo>
                                      <a:pt x="1108" y="11"/>
                                    </a:lnTo>
                                    <a:lnTo>
                                      <a:pt x="1108" y="13"/>
                                    </a:lnTo>
                                    <a:lnTo>
                                      <a:pt x="1109" y="9"/>
                                    </a:lnTo>
                                    <a:lnTo>
                                      <a:pt x="1109" y="10"/>
                                    </a:lnTo>
                                    <a:lnTo>
                                      <a:pt x="1110" y="11"/>
                                    </a:lnTo>
                                    <a:lnTo>
                                      <a:pt x="1111" y="9"/>
                                    </a:lnTo>
                                    <a:lnTo>
                                      <a:pt x="1111" y="10"/>
                                    </a:lnTo>
                                    <a:lnTo>
                                      <a:pt x="1112" y="10"/>
                                    </a:lnTo>
                                    <a:lnTo>
                                      <a:pt x="1112" y="11"/>
                                    </a:lnTo>
                                    <a:lnTo>
                                      <a:pt x="1113" y="8"/>
                                    </a:lnTo>
                                    <a:lnTo>
                                      <a:pt x="1113" y="10"/>
                                    </a:lnTo>
                                    <a:lnTo>
                                      <a:pt x="1114" y="6"/>
                                    </a:lnTo>
                                    <a:lnTo>
                                      <a:pt x="1114" y="8"/>
                                    </a:lnTo>
                                    <a:lnTo>
                                      <a:pt x="1115" y="8"/>
                                    </a:lnTo>
                                    <a:lnTo>
                                      <a:pt x="1117" y="9"/>
                                    </a:lnTo>
                                    <a:lnTo>
                                      <a:pt x="1117" y="10"/>
                                    </a:lnTo>
                                    <a:lnTo>
                                      <a:pt x="1118" y="10"/>
                                    </a:lnTo>
                                    <a:lnTo>
                                      <a:pt x="1119" y="8"/>
                                    </a:lnTo>
                                    <a:lnTo>
                                      <a:pt x="1120" y="4"/>
                                    </a:lnTo>
                                    <a:lnTo>
                                      <a:pt x="1121" y="6"/>
                                    </a:lnTo>
                                    <a:lnTo>
                                      <a:pt x="1121" y="10"/>
                                    </a:lnTo>
                                    <a:lnTo>
                                      <a:pt x="1122" y="9"/>
                                    </a:lnTo>
                                    <a:lnTo>
                                      <a:pt x="1122" y="10"/>
                                    </a:lnTo>
                                    <a:lnTo>
                                      <a:pt x="1123" y="6"/>
                                    </a:lnTo>
                                    <a:lnTo>
                                      <a:pt x="1123" y="8"/>
                                    </a:lnTo>
                                    <a:lnTo>
                                      <a:pt x="1124" y="8"/>
                                    </a:lnTo>
                                    <a:lnTo>
                                      <a:pt x="1126" y="8"/>
                                    </a:lnTo>
                                    <a:lnTo>
                                      <a:pt x="1127" y="4"/>
                                    </a:lnTo>
                                    <a:lnTo>
                                      <a:pt x="1127" y="6"/>
                                    </a:lnTo>
                                    <a:lnTo>
                                      <a:pt x="1128" y="4"/>
                                    </a:lnTo>
                                    <a:lnTo>
                                      <a:pt x="1129" y="4"/>
                                    </a:lnTo>
                                    <a:lnTo>
                                      <a:pt x="1129" y="8"/>
                                    </a:lnTo>
                                    <a:lnTo>
                                      <a:pt x="1130" y="2"/>
                                    </a:lnTo>
                                    <a:lnTo>
                                      <a:pt x="1130" y="4"/>
                                    </a:lnTo>
                                    <a:lnTo>
                                      <a:pt x="1131" y="2"/>
                                    </a:lnTo>
                                    <a:lnTo>
                                      <a:pt x="1131" y="4"/>
                                    </a:lnTo>
                                    <a:lnTo>
                                      <a:pt x="1132" y="2"/>
                                    </a:lnTo>
                                    <a:lnTo>
                                      <a:pt x="1132" y="4"/>
                                    </a:lnTo>
                                    <a:lnTo>
                                      <a:pt x="1133" y="1"/>
                                    </a:lnTo>
                                    <a:lnTo>
                                      <a:pt x="1133" y="2"/>
                                    </a:lnTo>
                                    <a:lnTo>
                                      <a:pt x="1135" y="0"/>
                                    </a:lnTo>
                                    <a:lnTo>
                                      <a:pt x="1135" y="2"/>
                                    </a:lnTo>
                                    <a:lnTo>
                                      <a:pt x="1136" y="1"/>
                                    </a:lnTo>
                                    <a:lnTo>
                                      <a:pt x="1136" y="4"/>
                                    </a:lnTo>
                                    <a:lnTo>
                                      <a:pt x="1137" y="0"/>
                                    </a:lnTo>
                                    <a:lnTo>
                                      <a:pt x="1137" y="2"/>
                                    </a:lnTo>
                                    <a:lnTo>
                                      <a:pt x="1138" y="0"/>
                                    </a:lnTo>
                                    <a:lnTo>
                                      <a:pt x="1138" y="2"/>
                                    </a:lnTo>
                                    <a:lnTo>
                                      <a:pt x="1139" y="0"/>
                                    </a:lnTo>
                                    <a:lnTo>
                                      <a:pt x="1140" y="0"/>
                                    </a:lnTo>
                                    <a:lnTo>
                                      <a:pt x="1140" y="2"/>
                                    </a:lnTo>
                                    <a:lnTo>
                                      <a:pt x="1141" y="1"/>
                                    </a:lnTo>
                                    <a:lnTo>
                                      <a:pt x="1141" y="8"/>
                                    </a:lnTo>
                                    <a:lnTo>
                                      <a:pt x="1143" y="6"/>
                                    </a:lnTo>
                                    <a:lnTo>
                                      <a:pt x="1143" y="8"/>
                                    </a:lnTo>
                                    <a:lnTo>
                                      <a:pt x="1144" y="4"/>
                                    </a:lnTo>
                                    <a:lnTo>
                                      <a:pt x="1144" y="8"/>
                                    </a:lnTo>
                                    <a:lnTo>
                                      <a:pt x="1145" y="8"/>
                                    </a:lnTo>
                                    <a:lnTo>
                                      <a:pt x="1146" y="8"/>
                                    </a:lnTo>
                                    <a:lnTo>
                                      <a:pt x="1146" y="10"/>
                                    </a:lnTo>
                                    <a:lnTo>
                                      <a:pt x="1147" y="9"/>
                                    </a:lnTo>
                                    <a:lnTo>
                                      <a:pt x="1148" y="10"/>
                                    </a:lnTo>
                                    <a:lnTo>
                                      <a:pt x="1148" y="11"/>
                                    </a:lnTo>
                                    <a:lnTo>
                                      <a:pt x="1149" y="12"/>
                                    </a:lnTo>
                                    <a:lnTo>
                                      <a:pt x="1149" y="13"/>
                                    </a:lnTo>
                                    <a:lnTo>
                                      <a:pt x="1150" y="12"/>
                                    </a:lnTo>
                                    <a:lnTo>
                                      <a:pt x="1152" y="10"/>
                                    </a:lnTo>
                                    <a:lnTo>
                                      <a:pt x="1152" y="13"/>
                                    </a:lnTo>
                                    <a:lnTo>
                                      <a:pt x="1153" y="12"/>
                                    </a:lnTo>
                                    <a:lnTo>
                                      <a:pt x="1153" y="13"/>
                                    </a:lnTo>
                                    <a:lnTo>
                                      <a:pt x="1154" y="12"/>
                                    </a:lnTo>
                                    <a:lnTo>
                                      <a:pt x="1154" y="14"/>
                                    </a:lnTo>
                                    <a:lnTo>
                                      <a:pt x="1155" y="11"/>
                                    </a:lnTo>
                                    <a:lnTo>
                                      <a:pt x="1155" y="13"/>
                                    </a:lnTo>
                                    <a:lnTo>
                                      <a:pt x="1156" y="13"/>
                                    </a:lnTo>
                                    <a:lnTo>
                                      <a:pt x="1156" y="14"/>
                                    </a:lnTo>
                                    <a:lnTo>
                                      <a:pt x="1157" y="13"/>
                                    </a:lnTo>
                                    <a:lnTo>
                                      <a:pt x="1157" y="17"/>
                                    </a:lnTo>
                                    <a:lnTo>
                                      <a:pt x="1158" y="13"/>
                                    </a:lnTo>
                                    <a:lnTo>
                                      <a:pt x="1158" y="15"/>
                                    </a:lnTo>
                                    <a:lnTo>
                                      <a:pt x="1159" y="18"/>
                                    </a:lnTo>
                                    <a:lnTo>
                                      <a:pt x="1161" y="18"/>
                                    </a:lnTo>
                                    <a:lnTo>
                                      <a:pt x="1162" y="20"/>
                                    </a:lnTo>
                                    <a:lnTo>
                                      <a:pt x="1163" y="18"/>
                                    </a:lnTo>
                                    <a:lnTo>
                                      <a:pt x="1163" y="20"/>
                                    </a:lnTo>
                                    <a:lnTo>
                                      <a:pt x="1164" y="21"/>
                                    </a:lnTo>
                                    <a:lnTo>
                                      <a:pt x="1164" y="23"/>
                                    </a:lnTo>
                                    <a:lnTo>
                                      <a:pt x="1165" y="21"/>
                                    </a:lnTo>
                                    <a:lnTo>
                                      <a:pt x="1165" y="24"/>
                                    </a:lnTo>
                                    <a:lnTo>
                                      <a:pt x="1166" y="23"/>
                                    </a:lnTo>
                                    <a:lnTo>
                                      <a:pt x="1166" y="26"/>
                                    </a:lnTo>
                                    <a:lnTo>
                                      <a:pt x="1167" y="26"/>
                                    </a:lnTo>
                                    <a:lnTo>
                                      <a:pt x="1167" y="28"/>
                                    </a:lnTo>
                                    <a:lnTo>
                                      <a:pt x="1168" y="27"/>
                                    </a:lnTo>
                                    <a:lnTo>
                                      <a:pt x="1168" y="30"/>
                                    </a:lnTo>
                                    <a:lnTo>
                                      <a:pt x="1170" y="28"/>
                                    </a:lnTo>
                                    <a:lnTo>
                                      <a:pt x="1170" y="32"/>
                                    </a:lnTo>
                                    <a:lnTo>
                                      <a:pt x="1171" y="38"/>
                                    </a:lnTo>
                                    <a:lnTo>
                                      <a:pt x="1172" y="41"/>
                                    </a:lnTo>
                                    <a:lnTo>
                                      <a:pt x="1172" y="42"/>
                                    </a:lnTo>
                                    <a:lnTo>
                                      <a:pt x="1173" y="45"/>
                                    </a:lnTo>
                                    <a:lnTo>
                                      <a:pt x="1174" y="45"/>
                                    </a:lnTo>
                                    <a:lnTo>
                                      <a:pt x="1174" y="48"/>
                                    </a:lnTo>
                                    <a:lnTo>
                                      <a:pt x="1175" y="48"/>
                                    </a:lnTo>
                                    <a:lnTo>
                                      <a:pt x="1175" y="53"/>
                                    </a:lnTo>
                                    <a:lnTo>
                                      <a:pt x="1176" y="49"/>
                                    </a:lnTo>
                                    <a:lnTo>
                                      <a:pt x="1176" y="54"/>
                                    </a:lnTo>
                                    <a:lnTo>
                                      <a:pt x="1177" y="50"/>
                                    </a:lnTo>
                                    <a:lnTo>
                                      <a:pt x="1177" y="57"/>
                                    </a:lnTo>
                                    <a:lnTo>
                                      <a:pt x="1179" y="55"/>
                                    </a:lnTo>
                                    <a:lnTo>
                                      <a:pt x="1179" y="59"/>
                                    </a:lnTo>
                                    <a:lnTo>
                                      <a:pt x="1180" y="57"/>
                                    </a:lnTo>
                                    <a:lnTo>
                                      <a:pt x="1181" y="49"/>
                                    </a:lnTo>
                                    <a:lnTo>
                                      <a:pt x="1181" y="57"/>
                                    </a:lnTo>
                                    <a:lnTo>
                                      <a:pt x="1182" y="52"/>
                                    </a:lnTo>
                                    <a:lnTo>
                                      <a:pt x="1182" y="57"/>
                                    </a:lnTo>
                                    <a:lnTo>
                                      <a:pt x="1183" y="52"/>
                                    </a:lnTo>
                                    <a:lnTo>
                                      <a:pt x="1184" y="54"/>
                                    </a:lnTo>
                                    <a:lnTo>
                                      <a:pt x="1184" y="59"/>
                                    </a:lnTo>
                                    <a:lnTo>
                                      <a:pt x="1185" y="59"/>
                                    </a:lnTo>
                                    <a:lnTo>
                                      <a:pt x="1185" y="63"/>
                                    </a:lnTo>
                                    <a:lnTo>
                                      <a:pt x="1187" y="64"/>
                                    </a:lnTo>
                                    <a:lnTo>
                                      <a:pt x="1187" y="68"/>
                                    </a:lnTo>
                                    <a:lnTo>
                                      <a:pt x="1188" y="63"/>
                                    </a:lnTo>
                                    <a:lnTo>
                                      <a:pt x="1188" y="82"/>
                                    </a:lnTo>
                                    <a:lnTo>
                                      <a:pt x="1189" y="64"/>
                                    </a:lnTo>
                                    <a:lnTo>
                                      <a:pt x="1189" y="74"/>
                                    </a:lnTo>
                                    <a:lnTo>
                                      <a:pt x="1190" y="76"/>
                                    </a:lnTo>
                                    <a:lnTo>
                                      <a:pt x="1190" y="81"/>
                                    </a:lnTo>
                                    <a:lnTo>
                                      <a:pt x="1191" y="75"/>
                                    </a:lnTo>
                                    <a:lnTo>
                                      <a:pt x="1191" y="81"/>
                                    </a:lnTo>
                                    <a:lnTo>
                                      <a:pt x="1192" y="80"/>
                                    </a:lnTo>
                                    <a:lnTo>
                                      <a:pt x="1192" y="94"/>
                                    </a:lnTo>
                                    <a:lnTo>
                                      <a:pt x="1193" y="93"/>
                                    </a:lnTo>
                                    <a:lnTo>
                                      <a:pt x="1193" y="100"/>
                                    </a:lnTo>
                                    <a:lnTo>
                                      <a:pt x="1194" y="101"/>
                                    </a:lnTo>
                                    <a:lnTo>
                                      <a:pt x="1194" y="110"/>
                                    </a:lnTo>
                                    <a:lnTo>
                                      <a:pt x="1196" y="89"/>
                                    </a:lnTo>
                                    <a:lnTo>
                                      <a:pt x="1196" y="104"/>
                                    </a:lnTo>
                                    <a:lnTo>
                                      <a:pt x="1197" y="92"/>
                                    </a:lnTo>
                                    <a:lnTo>
                                      <a:pt x="1197" y="97"/>
                                    </a:lnTo>
                                    <a:lnTo>
                                      <a:pt x="1198" y="70"/>
                                    </a:lnTo>
                                    <a:lnTo>
                                      <a:pt x="1198" y="84"/>
                                    </a:lnTo>
                                    <a:lnTo>
                                      <a:pt x="1199" y="71"/>
                                    </a:lnTo>
                                    <a:lnTo>
                                      <a:pt x="1199" y="73"/>
                                    </a:lnTo>
                                    <a:lnTo>
                                      <a:pt x="1200" y="73"/>
                                    </a:lnTo>
                                    <a:lnTo>
                                      <a:pt x="1200" y="76"/>
                                    </a:lnTo>
                                    <a:lnTo>
                                      <a:pt x="1201" y="67"/>
                                    </a:lnTo>
                                    <a:lnTo>
                                      <a:pt x="1201" y="74"/>
                                    </a:lnTo>
                                    <a:lnTo>
                                      <a:pt x="1202" y="63"/>
                                    </a:lnTo>
                                    <a:lnTo>
                                      <a:pt x="1202" y="67"/>
                                    </a:lnTo>
                                    <a:lnTo>
                                      <a:pt x="1203" y="62"/>
                                    </a:lnTo>
                                    <a:lnTo>
                                      <a:pt x="1203" y="67"/>
                                    </a:lnTo>
                                    <a:lnTo>
                                      <a:pt x="1205" y="59"/>
                                    </a:lnTo>
                                    <a:lnTo>
                                      <a:pt x="1205" y="62"/>
                                    </a:lnTo>
                                    <a:lnTo>
                                      <a:pt x="1206" y="59"/>
                                    </a:lnTo>
                                    <a:lnTo>
                                      <a:pt x="1206" y="61"/>
                                    </a:lnTo>
                                    <a:lnTo>
                                      <a:pt x="1207" y="59"/>
                                    </a:lnTo>
                                    <a:lnTo>
                                      <a:pt x="1207" y="61"/>
                                    </a:lnTo>
                                    <a:lnTo>
                                      <a:pt x="1208" y="57"/>
                                    </a:lnTo>
                                    <a:lnTo>
                                      <a:pt x="1208" y="59"/>
                                    </a:lnTo>
                                    <a:lnTo>
                                      <a:pt x="1209" y="59"/>
                                    </a:lnTo>
                                    <a:lnTo>
                                      <a:pt x="1209" y="61"/>
                                    </a:lnTo>
                                    <a:lnTo>
                                      <a:pt x="1210" y="62"/>
                                    </a:lnTo>
                                    <a:lnTo>
                                      <a:pt x="1211" y="59"/>
                                    </a:lnTo>
                                    <a:lnTo>
                                      <a:pt x="1211" y="61"/>
                                    </a:lnTo>
                                    <a:lnTo>
                                      <a:pt x="1212" y="59"/>
                                    </a:lnTo>
                                    <a:lnTo>
                                      <a:pt x="1212" y="61"/>
                                    </a:lnTo>
                                    <a:lnTo>
                                      <a:pt x="1214" y="63"/>
                                    </a:lnTo>
                                    <a:lnTo>
                                      <a:pt x="1214" y="64"/>
                                    </a:lnTo>
                                    <a:lnTo>
                                      <a:pt x="1215" y="61"/>
                                    </a:lnTo>
                                    <a:lnTo>
                                      <a:pt x="1215" y="63"/>
                                    </a:lnTo>
                                    <a:lnTo>
                                      <a:pt x="1216" y="67"/>
                                    </a:lnTo>
                                    <a:lnTo>
                                      <a:pt x="1216" y="70"/>
                                    </a:lnTo>
                                    <a:lnTo>
                                      <a:pt x="1217" y="65"/>
                                    </a:lnTo>
                                    <a:lnTo>
                                      <a:pt x="1217" y="71"/>
                                    </a:lnTo>
                                    <a:lnTo>
                                      <a:pt x="1218" y="71"/>
                                    </a:lnTo>
                                    <a:lnTo>
                                      <a:pt x="1218" y="73"/>
                                    </a:lnTo>
                                    <a:lnTo>
                                      <a:pt x="1219" y="72"/>
                                    </a:lnTo>
                                    <a:lnTo>
                                      <a:pt x="1219" y="75"/>
                                    </a:lnTo>
                                    <a:lnTo>
                                      <a:pt x="1220" y="74"/>
                                    </a:lnTo>
                                    <a:lnTo>
                                      <a:pt x="1220" y="82"/>
                                    </a:lnTo>
                                    <a:lnTo>
                                      <a:pt x="1221" y="81"/>
                                    </a:lnTo>
                                    <a:lnTo>
                                      <a:pt x="1221" y="82"/>
                                    </a:lnTo>
                                    <a:lnTo>
                                      <a:pt x="1223" y="80"/>
                                    </a:lnTo>
                                    <a:lnTo>
                                      <a:pt x="1223" y="82"/>
                                    </a:lnTo>
                                    <a:lnTo>
                                      <a:pt x="1224" y="84"/>
                                    </a:lnTo>
                                    <a:lnTo>
                                      <a:pt x="1224" y="94"/>
                                    </a:lnTo>
                                    <a:lnTo>
                                      <a:pt x="1225" y="94"/>
                                    </a:lnTo>
                                    <a:lnTo>
                                      <a:pt x="1225" y="99"/>
                                    </a:lnTo>
                                    <a:lnTo>
                                      <a:pt x="1226" y="95"/>
                                    </a:lnTo>
                                    <a:lnTo>
                                      <a:pt x="1226" y="99"/>
                                    </a:lnTo>
                                    <a:lnTo>
                                      <a:pt x="1227" y="99"/>
                                    </a:lnTo>
                                    <a:lnTo>
                                      <a:pt x="1227" y="100"/>
                                    </a:lnTo>
                                    <a:lnTo>
                                      <a:pt x="1228" y="102"/>
                                    </a:lnTo>
                                    <a:lnTo>
                                      <a:pt x="1228" y="123"/>
                                    </a:lnTo>
                                    <a:lnTo>
                                      <a:pt x="1229" y="117"/>
                                    </a:lnTo>
                                    <a:lnTo>
                                      <a:pt x="1229" y="128"/>
                                    </a:lnTo>
                                    <a:lnTo>
                                      <a:pt x="1230" y="112"/>
                                    </a:lnTo>
                                    <a:lnTo>
                                      <a:pt x="1230" y="115"/>
                                    </a:lnTo>
                                    <a:lnTo>
                                      <a:pt x="1232" y="117"/>
                                    </a:lnTo>
                                    <a:lnTo>
                                      <a:pt x="1232" y="119"/>
                                    </a:lnTo>
                                    <a:lnTo>
                                      <a:pt x="1233" y="99"/>
                                    </a:lnTo>
                                    <a:lnTo>
                                      <a:pt x="1233" y="107"/>
                                    </a:lnTo>
                                    <a:lnTo>
                                      <a:pt x="1234" y="98"/>
                                    </a:lnTo>
                                    <a:lnTo>
                                      <a:pt x="1234" y="115"/>
                                    </a:lnTo>
                                    <a:lnTo>
                                      <a:pt x="1235" y="85"/>
                                    </a:lnTo>
                                    <a:lnTo>
                                      <a:pt x="1235" y="92"/>
                                    </a:lnTo>
                                    <a:lnTo>
                                      <a:pt x="1236" y="86"/>
                                    </a:lnTo>
                                    <a:lnTo>
                                      <a:pt x="1236" y="90"/>
                                    </a:lnTo>
                                    <a:lnTo>
                                      <a:pt x="1237" y="84"/>
                                    </a:lnTo>
                                    <a:lnTo>
                                      <a:pt x="1237" y="85"/>
                                    </a:lnTo>
                                    <a:lnTo>
                                      <a:pt x="1238" y="77"/>
                                    </a:lnTo>
                                    <a:lnTo>
                                      <a:pt x="1238" y="83"/>
                                    </a:lnTo>
                                    <a:lnTo>
                                      <a:pt x="1240" y="72"/>
                                    </a:lnTo>
                                    <a:lnTo>
                                      <a:pt x="1240" y="76"/>
                                    </a:lnTo>
                                    <a:lnTo>
                                      <a:pt x="1241" y="70"/>
                                    </a:lnTo>
                                    <a:lnTo>
                                      <a:pt x="1241" y="73"/>
                                    </a:lnTo>
                                    <a:lnTo>
                                      <a:pt x="1242" y="68"/>
                                    </a:lnTo>
                                    <a:lnTo>
                                      <a:pt x="1242" y="70"/>
                                    </a:lnTo>
                                    <a:lnTo>
                                      <a:pt x="1243" y="65"/>
                                    </a:lnTo>
                                    <a:lnTo>
                                      <a:pt x="1243" y="68"/>
                                    </a:lnTo>
                                    <a:lnTo>
                                      <a:pt x="1244" y="67"/>
                                    </a:lnTo>
                                    <a:lnTo>
                                      <a:pt x="1244" y="68"/>
                                    </a:lnTo>
                                    <a:lnTo>
                                      <a:pt x="1245" y="65"/>
                                    </a:lnTo>
                                    <a:lnTo>
                                      <a:pt x="1245" y="67"/>
                                    </a:lnTo>
                                    <a:lnTo>
                                      <a:pt x="1246" y="65"/>
                                    </a:lnTo>
                                    <a:lnTo>
                                      <a:pt x="1246" y="67"/>
                                    </a:lnTo>
                                    <a:lnTo>
                                      <a:pt x="1247" y="65"/>
                                    </a:lnTo>
                                    <a:lnTo>
                                      <a:pt x="1247" y="70"/>
                                    </a:lnTo>
                                    <a:lnTo>
                                      <a:pt x="1249" y="70"/>
                                    </a:lnTo>
                                    <a:lnTo>
                                      <a:pt x="1250" y="68"/>
                                    </a:lnTo>
                                    <a:lnTo>
                                      <a:pt x="1250" y="70"/>
                                    </a:lnTo>
                                    <a:lnTo>
                                      <a:pt x="1251" y="72"/>
                                    </a:lnTo>
                                    <a:lnTo>
                                      <a:pt x="1251" y="75"/>
                                    </a:lnTo>
                                    <a:lnTo>
                                      <a:pt x="1252" y="75"/>
                                    </a:lnTo>
                                    <a:lnTo>
                                      <a:pt x="1252" y="81"/>
                                    </a:lnTo>
                                    <a:lnTo>
                                      <a:pt x="1253" y="80"/>
                                    </a:lnTo>
                                    <a:lnTo>
                                      <a:pt x="1254" y="79"/>
                                    </a:lnTo>
                                    <a:lnTo>
                                      <a:pt x="1254" y="82"/>
                                    </a:lnTo>
                                    <a:lnTo>
                                      <a:pt x="1255" y="82"/>
                                    </a:lnTo>
                                    <a:lnTo>
                                      <a:pt x="1256" y="84"/>
                                    </a:lnTo>
                                    <a:lnTo>
                                      <a:pt x="1256" y="85"/>
                                    </a:lnTo>
                                    <a:lnTo>
                                      <a:pt x="1258" y="85"/>
                                    </a:lnTo>
                                    <a:lnTo>
                                      <a:pt x="1258" y="88"/>
                                    </a:lnTo>
                                    <a:lnTo>
                                      <a:pt x="1259" y="90"/>
                                    </a:lnTo>
                                    <a:lnTo>
                                      <a:pt x="1259" y="91"/>
                                    </a:lnTo>
                                    <a:lnTo>
                                      <a:pt x="1260" y="93"/>
                                    </a:lnTo>
                                    <a:lnTo>
                                      <a:pt x="1260" y="94"/>
                                    </a:lnTo>
                                    <a:lnTo>
                                      <a:pt x="1261" y="94"/>
                                    </a:lnTo>
                                    <a:lnTo>
                                      <a:pt x="1261" y="98"/>
                                    </a:lnTo>
                                    <a:lnTo>
                                      <a:pt x="1262" y="97"/>
                                    </a:lnTo>
                                    <a:lnTo>
                                      <a:pt x="1262" y="104"/>
                                    </a:lnTo>
                                    <a:lnTo>
                                      <a:pt x="1263" y="102"/>
                                    </a:lnTo>
                                    <a:lnTo>
                                      <a:pt x="1263" y="104"/>
                                    </a:lnTo>
                                    <a:lnTo>
                                      <a:pt x="1264" y="103"/>
                                    </a:lnTo>
                                    <a:lnTo>
                                      <a:pt x="1264" y="111"/>
                                    </a:lnTo>
                                    <a:lnTo>
                                      <a:pt x="1265" y="112"/>
                                    </a:lnTo>
                                    <a:lnTo>
                                      <a:pt x="1265" y="117"/>
                                    </a:lnTo>
                                    <a:lnTo>
                                      <a:pt x="1267" y="117"/>
                                    </a:lnTo>
                                    <a:lnTo>
                                      <a:pt x="1267" y="119"/>
                                    </a:lnTo>
                                    <a:lnTo>
                                      <a:pt x="1268" y="111"/>
                                    </a:lnTo>
                                    <a:lnTo>
                                      <a:pt x="1268" y="121"/>
                                    </a:lnTo>
                                    <a:lnTo>
                                      <a:pt x="1269" y="108"/>
                                    </a:lnTo>
                                    <a:lnTo>
                                      <a:pt x="1269" y="117"/>
                                    </a:lnTo>
                                    <a:lnTo>
                                      <a:pt x="1270" y="104"/>
                                    </a:lnTo>
                                    <a:lnTo>
                                      <a:pt x="1270" y="110"/>
                                    </a:lnTo>
                                    <a:lnTo>
                                      <a:pt x="1271" y="107"/>
                                    </a:lnTo>
                                    <a:lnTo>
                                      <a:pt x="1271" y="111"/>
                                    </a:lnTo>
                                    <a:lnTo>
                                      <a:pt x="1272" y="102"/>
                                    </a:lnTo>
                                    <a:lnTo>
                                      <a:pt x="1272" y="104"/>
                                    </a:lnTo>
                                    <a:lnTo>
                                      <a:pt x="1273" y="101"/>
                                    </a:lnTo>
                                    <a:lnTo>
                                      <a:pt x="1273" y="103"/>
                                    </a:lnTo>
                                    <a:lnTo>
                                      <a:pt x="1274" y="99"/>
                                    </a:lnTo>
                                    <a:lnTo>
                                      <a:pt x="1274" y="101"/>
                                    </a:lnTo>
                                    <a:lnTo>
                                      <a:pt x="1276" y="99"/>
                                    </a:lnTo>
                                    <a:lnTo>
                                      <a:pt x="1276" y="101"/>
                                    </a:lnTo>
                                    <a:lnTo>
                                      <a:pt x="1277" y="94"/>
                                    </a:lnTo>
                                    <a:lnTo>
                                      <a:pt x="1277" y="95"/>
                                    </a:lnTo>
                                    <a:lnTo>
                                      <a:pt x="1278" y="92"/>
                                    </a:lnTo>
                                    <a:lnTo>
                                      <a:pt x="1278" y="93"/>
                                    </a:lnTo>
                                    <a:lnTo>
                                      <a:pt x="1279" y="94"/>
                                    </a:lnTo>
                                    <a:lnTo>
                                      <a:pt x="1280" y="94"/>
                                    </a:lnTo>
                                    <a:lnTo>
                                      <a:pt x="1280" y="97"/>
                                    </a:lnTo>
                                    <a:lnTo>
                                      <a:pt x="1281" y="92"/>
                                    </a:lnTo>
                                    <a:lnTo>
                                      <a:pt x="1281" y="93"/>
                                    </a:lnTo>
                                    <a:lnTo>
                                      <a:pt x="1282" y="94"/>
                                    </a:lnTo>
                                    <a:lnTo>
                                      <a:pt x="1282" y="98"/>
                                    </a:lnTo>
                                    <a:lnTo>
                                      <a:pt x="1284" y="95"/>
                                    </a:lnTo>
                                    <a:lnTo>
                                      <a:pt x="1284" y="98"/>
                                    </a:lnTo>
                                    <a:lnTo>
                                      <a:pt x="1285" y="97"/>
                                    </a:lnTo>
                                    <a:lnTo>
                                      <a:pt x="1285" y="98"/>
                                    </a:lnTo>
                                    <a:lnTo>
                                      <a:pt x="1286" y="94"/>
                                    </a:lnTo>
                                    <a:lnTo>
                                      <a:pt x="1286" y="98"/>
                                    </a:lnTo>
                                    <a:lnTo>
                                      <a:pt x="1287" y="99"/>
                                    </a:lnTo>
                                    <a:lnTo>
                                      <a:pt x="1287" y="101"/>
                                    </a:lnTo>
                                    <a:lnTo>
                                      <a:pt x="1288" y="99"/>
                                    </a:lnTo>
                                    <a:lnTo>
                                      <a:pt x="1289" y="99"/>
                                    </a:lnTo>
                                    <a:lnTo>
                                      <a:pt x="1289" y="101"/>
                                    </a:lnTo>
                                    <a:lnTo>
                                      <a:pt x="1290" y="102"/>
                                    </a:lnTo>
                                    <a:lnTo>
                                      <a:pt x="1290" y="107"/>
                                    </a:lnTo>
                                    <a:lnTo>
                                      <a:pt x="1291" y="102"/>
                                    </a:lnTo>
                                    <a:lnTo>
                                      <a:pt x="1291" y="103"/>
                                    </a:lnTo>
                                    <a:lnTo>
                                      <a:pt x="1293" y="102"/>
                                    </a:lnTo>
                                    <a:lnTo>
                                      <a:pt x="1293" y="107"/>
                                    </a:lnTo>
                                    <a:lnTo>
                                      <a:pt x="1294" y="104"/>
                                    </a:lnTo>
                                    <a:lnTo>
                                      <a:pt x="1294" y="111"/>
                                    </a:lnTo>
                                    <a:lnTo>
                                      <a:pt x="1295" y="114"/>
                                    </a:lnTo>
                                    <a:lnTo>
                                      <a:pt x="1295" y="121"/>
                                    </a:lnTo>
                                    <a:lnTo>
                                      <a:pt x="1296" y="115"/>
                                    </a:lnTo>
                                    <a:lnTo>
                                      <a:pt x="1296" y="119"/>
                                    </a:lnTo>
                                    <a:lnTo>
                                      <a:pt x="1297" y="117"/>
                                    </a:lnTo>
                                    <a:lnTo>
                                      <a:pt x="1297" y="121"/>
                                    </a:lnTo>
                                    <a:lnTo>
                                      <a:pt x="1298" y="119"/>
                                    </a:lnTo>
                                    <a:lnTo>
                                      <a:pt x="1298" y="125"/>
                                    </a:lnTo>
                                    <a:lnTo>
                                      <a:pt x="1299" y="121"/>
                                    </a:lnTo>
                                    <a:lnTo>
                                      <a:pt x="1299" y="125"/>
                                    </a:lnTo>
                                    <a:lnTo>
                                      <a:pt x="1300" y="126"/>
                                    </a:lnTo>
                                    <a:lnTo>
                                      <a:pt x="1300" y="148"/>
                                    </a:lnTo>
                                    <a:lnTo>
                                      <a:pt x="1302" y="118"/>
                                    </a:lnTo>
                                    <a:lnTo>
                                      <a:pt x="1302" y="130"/>
                                    </a:lnTo>
                                    <a:lnTo>
                                      <a:pt x="1303" y="118"/>
                                    </a:lnTo>
                                    <a:lnTo>
                                      <a:pt x="1303" y="127"/>
                                    </a:lnTo>
                                    <a:lnTo>
                                      <a:pt x="1304" y="107"/>
                                    </a:lnTo>
                                    <a:lnTo>
                                      <a:pt x="1304" y="112"/>
                                    </a:lnTo>
                                    <a:lnTo>
                                      <a:pt x="1305" y="101"/>
                                    </a:lnTo>
                                    <a:lnTo>
                                      <a:pt x="1305" y="108"/>
                                    </a:lnTo>
                                    <a:lnTo>
                                      <a:pt x="1306" y="101"/>
                                    </a:lnTo>
                                    <a:lnTo>
                                      <a:pt x="1306" y="104"/>
                                    </a:lnTo>
                                    <a:lnTo>
                                      <a:pt x="1307" y="98"/>
                                    </a:lnTo>
                                    <a:lnTo>
                                      <a:pt x="1307" y="99"/>
                                    </a:lnTo>
                                    <a:lnTo>
                                      <a:pt x="1308" y="97"/>
                                    </a:lnTo>
                                    <a:lnTo>
                                      <a:pt x="1308" y="98"/>
                                    </a:lnTo>
                                    <a:lnTo>
                                      <a:pt x="1309" y="92"/>
                                    </a:lnTo>
                                    <a:lnTo>
                                      <a:pt x="1309" y="95"/>
                                    </a:lnTo>
                                    <a:lnTo>
                                      <a:pt x="1311" y="89"/>
                                    </a:lnTo>
                                    <a:lnTo>
                                      <a:pt x="1311" y="92"/>
                                    </a:lnTo>
                                    <a:lnTo>
                                      <a:pt x="1312" y="85"/>
                                    </a:lnTo>
                                    <a:lnTo>
                                      <a:pt x="1312" y="88"/>
                                    </a:lnTo>
                                    <a:lnTo>
                                      <a:pt x="1313" y="79"/>
                                    </a:lnTo>
                                    <a:lnTo>
                                      <a:pt x="1313" y="83"/>
                                    </a:lnTo>
                                    <a:lnTo>
                                      <a:pt x="1314" y="74"/>
                                    </a:lnTo>
                                    <a:lnTo>
                                      <a:pt x="1314" y="76"/>
                                    </a:lnTo>
                                    <a:lnTo>
                                      <a:pt x="1315" y="72"/>
                                    </a:lnTo>
                                    <a:lnTo>
                                      <a:pt x="1315" y="74"/>
                                    </a:lnTo>
                                    <a:lnTo>
                                      <a:pt x="1316" y="68"/>
                                    </a:lnTo>
                                    <a:lnTo>
                                      <a:pt x="1316" y="72"/>
                                    </a:lnTo>
                                    <a:lnTo>
                                      <a:pt x="1317" y="65"/>
                                    </a:lnTo>
                                    <a:lnTo>
                                      <a:pt x="1317" y="68"/>
                                    </a:lnTo>
                                    <a:lnTo>
                                      <a:pt x="1318" y="64"/>
                                    </a:lnTo>
                                    <a:lnTo>
                                      <a:pt x="1318" y="67"/>
                                    </a:lnTo>
                                    <a:lnTo>
                                      <a:pt x="1320" y="62"/>
                                    </a:lnTo>
                                    <a:lnTo>
                                      <a:pt x="1320" y="63"/>
                                    </a:lnTo>
                                    <a:lnTo>
                                      <a:pt x="1321" y="61"/>
                                    </a:lnTo>
                                    <a:lnTo>
                                      <a:pt x="1321" y="63"/>
                                    </a:lnTo>
                                    <a:lnTo>
                                      <a:pt x="1322" y="62"/>
                                    </a:lnTo>
                                    <a:lnTo>
                                      <a:pt x="1322" y="63"/>
                                    </a:lnTo>
                                    <a:lnTo>
                                      <a:pt x="1323" y="62"/>
                                    </a:lnTo>
                                    <a:lnTo>
                                      <a:pt x="1323" y="63"/>
                                    </a:lnTo>
                                    <a:lnTo>
                                      <a:pt x="1324" y="62"/>
                                    </a:lnTo>
                                    <a:lnTo>
                                      <a:pt x="1324" y="63"/>
                                    </a:lnTo>
                                    <a:lnTo>
                                      <a:pt x="1325" y="59"/>
                                    </a:lnTo>
                                    <a:lnTo>
                                      <a:pt x="1325" y="62"/>
                                    </a:lnTo>
                                    <a:lnTo>
                                      <a:pt x="1326" y="57"/>
                                    </a:lnTo>
                                    <a:lnTo>
                                      <a:pt x="1326" y="61"/>
                                    </a:lnTo>
                                    <a:lnTo>
                                      <a:pt x="1328" y="61"/>
                                    </a:lnTo>
                                    <a:lnTo>
                                      <a:pt x="1328" y="62"/>
                                    </a:lnTo>
                                    <a:lnTo>
                                      <a:pt x="1329" y="59"/>
                                    </a:lnTo>
                                    <a:lnTo>
                                      <a:pt x="1329" y="62"/>
                                    </a:lnTo>
                                    <a:lnTo>
                                      <a:pt x="1330" y="57"/>
                                    </a:lnTo>
                                    <a:lnTo>
                                      <a:pt x="1330" y="59"/>
                                    </a:lnTo>
                                    <a:lnTo>
                                      <a:pt x="1331" y="57"/>
                                    </a:lnTo>
                                    <a:lnTo>
                                      <a:pt x="1331" y="59"/>
                                    </a:lnTo>
                                    <a:lnTo>
                                      <a:pt x="1332" y="57"/>
                                    </a:lnTo>
                                    <a:lnTo>
                                      <a:pt x="1332" y="59"/>
                                    </a:lnTo>
                                    <a:lnTo>
                                      <a:pt x="1333" y="57"/>
                                    </a:lnTo>
                                    <a:lnTo>
                                      <a:pt x="1334" y="57"/>
                                    </a:lnTo>
                                    <a:lnTo>
                                      <a:pt x="1334" y="61"/>
                                    </a:lnTo>
                                    <a:lnTo>
                                      <a:pt x="1335" y="59"/>
                                    </a:lnTo>
                                    <a:lnTo>
                                      <a:pt x="1337" y="61"/>
                                    </a:lnTo>
                                    <a:lnTo>
                                      <a:pt x="1337" y="62"/>
                                    </a:lnTo>
                                    <a:lnTo>
                                      <a:pt x="1338" y="61"/>
                                    </a:lnTo>
                                    <a:lnTo>
                                      <a:pt x="1338" y="62"/>
                                    </a:lnTo>
                                    <a:lnTo>
                                      <a:pt x="1339" y="61"/>
                                    </a:lnTo>
                                    <a:lnTo>
                                      <a:pt x="1339" y="63"/>
                                    </a:lnTo>
                                    <a:lnTo>
                                      <a:pt x="1340" y="62"/>
                                    </a:lnTo>
                                    <a:lnTo>
                                      <a:pt x="1341" y="57"/>
                                    </a:lnTo>
                                    <a:lnTo>
                                      <a:pt x="1341" y="59"/>
                                    </a:lnTo>
                                    <a:lnTo>
                                      <a:pt x="1342" y="57"/>
                                    </a:lnTo>
                                    <a:lnTo>
                                      <a:pt x="1342" y="59"/>
                                    </a:lnTo>
                                    <a:lnTo>
                                      <a:pt x="1343" y="55"/>
                                    </a:lnTo>
                                    <a:lnTo>
                                      <a:pt x="1343" y="57"/>
                                    </a:lnTo>
                                    <a:lnTo>
                                      <a:pt x="1344" y="54"/>
                                    </a:lnTo>
                                    <a:lnTo>
                                      <a:pt x="1346" y="52"/>
                                    </a:lnTo>
                                    <a:lnTo>
                                      <a:pt x="1346" y="54"/>
                                    </a:lnTo>
                                    <a:lnTo>
                                      <a:pt x="1347" y="49"/>
                                    </a:lnTo>
                                    <a:lnTo>
                                      <a:pt x="1347" y="50"/>
                                    </a:lnTo>
                                    <a:lnTo>
                                      <a:pt x="1348" y="48"/>
                                    </a:lnTo>
                                    <a:lnTo>
                                      <a:pt x="1348" y="50"/>
                                    </a:lnTo>
                                    <a:lnTo>
                                      <a:pt x="1349" y="48"/>
                                    </a:lnTo>
                                    <a:lnTo>
                                      <a:pt x="1349" y="49"/>
                                    </a:lnTo>
                                    <a:lnTo>
                                      <a:pt x="1350" y="46"/>
                                    </a:lnTo>
                                    <a:lnTo>
                                      <a:pt x="1350" y="49"/>
                                    </a:lnTo>
                                    <a:lnTo>
                                      <a:pt x="1351" y="41"/>
                                    </a:lnTo>
                                    <a:lnTo>
                                      <a:pt x="1351" y="44"/>
                                    </a:lnTo>
                                    <a:lnTo>
                                      <a:pt x="1352" y="41"/>
                                    </a:lnTo>
                                    <a:lnTo>
                                      <a:pt x="1352" y="45"/>
                                    </a:lnTo>
                                    <a:lnTo>
                                      <a:pt x="1353" y="41"/>
                                    </a:lnTo>
                                    <a:lnTo>
                                      <a:pt x="1353" y="42"/>
                                    </a:lnTo>
                                    <a:lnTo>
                                      <a:pt x="1355" y="41"/>
                                    </a:lnTo>
                                    <a:lnTo>
                                      <a:pt x="1355" y="42"/>
                                    </a:lnTo>
                                    <a:lnTo>
                                      <a:pt x="1356" y="40"/>
                                    </a:lnTo>
                                    <a:lnTo>
                                      <a:pt x="1356" y="41"/>
                                    </a:lnTo>
                                    <a:lnTo>
                                      <a:pt x="1357" y="41"/>
                                    </a:lnTo>
                                    <a:lnTo>
                                      <a:pt x="1358" y="41"/>
                                    </a:lnTo>
                                    <a:lnTo>
                                      <a:pt x="1358" y="42"/>
                                    </a:lnTo>
                                    <a:lnTo>
                                      <a:pt x="1359" y="41"/>
                                    </a:lnTo>
                                    <a:lnTo>
                                      <a:pt x="1360" y="40"/>
                                    </a:lnTo>
                                    <a:lnTo>
                                      <a:pt x="1360" y="41"/>
                                    </a:lnTo>
                                    <a:lnTo>
                                      <a:pt x="1361" y="41"/>
                                    </a:lnTo>
                                    <a:lnTo>
                                      <a:pt x="1361" y="44"/>
                                    </a:lnTo>
                                    <a:lnTo>
                                      <a:pt x="1362" y="46"/>
                                    </a:lnTo>
                                    <a:lnTo>
                                      <a:pt x="1362" y="49"/>
                                    </a:lnTo>
                                    <a:lnTo>
                                      <a:pt x="1364" y="46"/>
                                    </a:lnTo>
                                    <a:lnTo>
                                      <a:pt x="1364" y="48"/>
                                    </a:lnTo>
                                    <a:lnTo>
                                      <a:pt x="1365" y="48"/>
                                    </a:lnTo>
                                    <a:lnTo>
                                      <a:pt x="1365" y="50"/>
                                    </a:lnTo>
                                    <a:lnTo>
                                      <a:pt x="1366" y="50"/>
                                    </a:lnTo>
                                    <a:lnTo>
                                      <a:pt x="1366" y="55"/>
                                    </a:lnTo>
                                    <a:lnTo>
                                      <a:pt x="1367" y="57"/>
                                    </a:lnTo>
                                    <a:lnTo>
                                      <a:pt x="1368" y="57"/>
                                    </a:lnTo>
                                    <a:lnTo>
                                      <a:pt x="1369" y="57"/>
                                    </a:lnTo>
                                    <a:lnTo>
                                      <a:pt x="1369" y="59"/>
                                    </a:lnTo>
                                    <a:lnTo>
                                      <a:pt x="1370" y="59"/>
                                    </a:lnTo>
                                    <a:lnTo>
                                      <a:pt x="1370" y="62"/>
                                    </a:lnTo>
                                    <a:lnTo>
                                      <a:pt x="1371" y="62"/>
                                    </a:lnTo>
                                    <a:lnTo>
                                      <a:pt x="1373" y="57"/>
                                    </a:lnTo>
                                    <a:lnTo>
                                      <a:pt x="1373" y="59"/>
                                    </a:lnTo>
                                    <a:lnTo>
                                      <a:pt x="1374" y="59"/>
                                    </a:lnTo>
                                    <a:lnTo>
                                      <a:pt x="1374" y="62"/>
                                    </a:lnTo>
                                    <a:lnTo>
                                      <a:pt x="1375" y="63"/>
                                    </a:lnTo>
                                    <a:lnTo>
                                      <a:pt x="1376" y="57"/>
                                    </a:lnTo>
                                    <a:lnTo>
                                      <a:pt x="1376" y="62"/>
                                    </a:lnTo>
                                    <a:lnTo>
                                      <a:pt x="1377" y="50"/>
                                    </a:lnTo>
                                    <a:lnTo>
                                      <a:pt x="1377" y="57"/>
                                    </a:lnTo>
                                    <a:lnTo>
                                      <a:pt x="1378" y="54"/>
                                    </a:lnTo>
                                    <a:lnTo>
                                      <a:pt x="1379" y="53"/>
                                    </a:lnTo>
                                    <a:lnTo>
                                      <a:pt x="1379" y="54"/>
                                    </a:lnTo>
                                    <a:lnTo>
                                      <a:pt x="1381" y="50"/>
                                    </a:lnTo>
                                    <a:lnTo>
                                      <a:pt x="1381" y="53"/>
                                    </a:lnTo>
                                    <a:lnTo>
                                      <a:pt x="1382" y="50"/>
                                    </a:lnTo>
                                    <a:lnTo>
                                      <a:pt x="1382" y="53"/>
                                    </a:lnTo>
                                    <a:lnTo>
                                      <a:pt x="1383" y="50"/>
                                    </a:lnTo>
                                    <a:lnTo>
                                      <a:pt x="1383" y="53"/>
                                    </a:lnTo>
                                    <a:lnTo>
                                      <a:pt x="1384" y="50"/>
                                    </a:lnTo>
                                    <a:lnTo>
                                      <a:pt x="1384" y="53"/>
                                    </a:lnTo>
                                    <a:lnTo>
                                      <a:pt x="1385" y="49"/>
                                    </a:lnTo>
                                    <a:lnTo>
                                      <a:pt x="1385" y="50"/>
                                    </a:lnTo>
                                    <a:lnTo>
                                      <a:pt x="1386" y="49"/>
                                    </a:lnTo>
                                    <a:lnTo>
                                      <a:pt x="1386" y="50"/>
                                    </a:lnTo>
                                    <a:lnTo>
                                      <a:pt x="1387" y="49"/>
                                    </a:lnTo>
                                    <a:lnTo>
                                      <a:pt x="1387" y="50"/>
                                    </a:lnTo>
                                    <a:lnTo>
                                      <a:pt x="1388" y="49"/>
                                    </a:lnTo>
                                    <a:lnTo>
                                      <a:pt x="1388" y="50"/>
                                    </a:lnTo>
                                    <a:lnTo>
                                      <a:pt x="1390" y="49"/>
                                    </a:lnTo>
                                    <a:lnTo>
                                      <a:pt x="1390" y="53"/>
                                    </a:lnTo>
                                    <a:lnTo>
                                      <a:pt x="1391" y="50"/>
                                    </a:lnTo>
                                    <a:lnTo>
                                      <a:pt x="1391" y="53"/>
                                    </a:lnTo>
                                    <a:lnTo>
                                      <a:pt x="1392" y="53"/>
                                    </a:lnTo>
                                    <a:lnTo>
                                      <a:pt x="1393" y="53"/>
                                    </a:lnTo>
                                    <a:lnTo>
                                      <a:pt x="1393" y="54"/>
                                    </a:lnTo>
                                    <a:lnTo>
                                      <a:pt x="1394" y="54"/>
                                    </a:lnTo>
                                    <a:lnTo>
                                      <a:pt x="1395" y="54"/>
                                    </a:lnTo>
                                    <a:lnTo>
                                      <a:pt x="1395" y="55"/>
                                    </a:lnTo>
                                    <a:lnTo>
                                      <a:pt x="1396" y="54"/>
                                    </a:lnTo>
                                    <a:lnTo>
                                      <a:pt x="1396" y="55"/>
                                    </a:lnTo>
                                    <a:lnTo>
                                      <a:pt x="1397" y="57"/>
                                    </a:lnTo>
                                    <a:lnTo>
                                      <a:pt x="1397" y="59"/>
                                    </a:lnTo>
                                    <a:lnTo>
                                      <a:pt x="1399" y="59"/>
                                    </a:lnTo>
                                    <a:lnTo>
                                      <a:pt x="1399" y="61"/>
                                    </a:lnTo>
                                    <a:lnTo>
                                      <a:pt x="1400" y="57"/>
                                    </a:lnTo>
                                    <a:lnTo>
                                      <a:pt x="1400" y="59"/>
                                    </a:lnTo>
                                    <a:lnTo>
                                      <a:pt x="1401" y="57"/>
                                    </a:lnTo>
                                    <a:lnTo>
                                      <a:pt x="1401" y="59"/>
                                    </a:lnTo>
                                    <a:lnTo>
                                      <a:pt x="1402" y="57"/>
                                    </a:lnTo>
                                    <a:lnTo>
                                      <a:pt x="1402" y="59"/>
                                    </a:lnTo>
                                    <a:lnTo>
                                      <a:pt x="1403" y="57"/>
                                    </a:lnTo>
                                    <a:lnTo>
                                      <a:pt x="1403" y="59"/>
                                    </a:lnTo>
                                    <a:lnTo>
                                      <a:pt x="1404" y="57"/>
                                    </a:lnTo>
                                    <a:lnTo>
                                      <a:pt x="1404" y="59"/>
                                    </a:lnTo>
                                    <a:lnTo>
                                      <a:pt x="1405" y="59"/>
                                    </a:lnTo>
                                    <a:lnTo>
                                      <a:pt x="1406" y="59"/>
                                    </a:lnTo>
                                    <a:lnTo>
                                      <a:pt x="1408" y="59"/>
                                    </a:lnTo>
                                    <a:lnTo>
                                      <a:pt x="1408" y="62"/>
                                    </a:lnTo>
                                    <a:lnTo>
                                      <a:pt x="1409" y="57"/>
                                    </a:lnTo>
                                    <a:lnTo>
                                      <a:pt x="1409" y="59"/>
                                    </a:lnTo>
                                    <a:lnTo>
                                      <a:pt x="1410" y="53"/>
                                    </a:lnTo>
                                    <a:lnTo>
                                      <a:pt x="1410" y="59"/>
                                    </a:lnTo>
                                    <a:lnTo>
                                      <a:pt x="1411" y="53"/>
                                    </a:lnTo>
                                    <a:lnTo>
                                      <a:pt x="1412" y="52"/>
                                    </a:lnTo>
                                    <a:lnTo>
                                      <a:pt x="1412" y="53"/>
                                    </a:lnTo>
                                    <a:lnTo>
                                      <a:pt x="1413" y="53"/>
                                    </a:lnTo>
                                    <a:lnTo>
                                      <a:pt x="1413" y="54"/>
                                    </a:lnTo>
                                    <a:lnTo>
                                      <a:pt x="1414" y="52"/>
                                    </a:lnTo>
                                    <a:lnTo>
                                      <a:pt x="1414" y="53"/>
                                    </a:lnTo>
                                    <a:lnTo>
                                      <a:pt x="1415" y="50"/>
                                    </a:lnTo>
                                    <a:lnTo>
                                      <a:pt x="1415" y="53"/>
                                    </a:lnTo>
                                    <a:lnTo>
                                      <a:pt x="1417" y="52"/>
                                    </a:lnTo>
                                    <a:lnTo>
                                      <a:pt x="1417" y="53"/>
                                    </a:lnTo>
                                    <a:lnTo>
                                      <a:pt x="1418" y="50"/>
                                    </a:lnTo>
                                    <a:lnTo>
                                      <a:pt x="1418" y="53"/>
                                    </a:lnTo>
                                    <a:lnTo>
                                      <a:pt x="1419" y="53"/>
                                    </a:lnTo>
                                    <a:lnTo>
                                      <a:pt x="1419" y="55"/>
                                    </a:lnTo>
                                    <a:lnTo>
                                      <a:pt x="1420" y="52"/>
                                    </a:lnTo>
                                    <a:lnTo>
                                      <a:pt x="1420" y="54"/>
                                    </a:lnTo>
                                    <a:lnTo>
                                      <a:pt x="1421" y="53"/>
                                    </a:lnTo>
                                    <a:lnTo>
                                      <a:pt x="1421" y="54"/>
                                    </a:lnTo>
                                    <a:lnTo>
                                      <a:pt x="1422" y="54"/>
                                    </a:lnTo>
                                    <a:lnTo>
                                      <a:pt x="1422" y="55"/>
                                    </a:lnTo>
                                    <a:lnTo>
                                      <a:pt x="1423" y="54"/>
                                    </a:lnTo>
                                    <a:lnTo>
                                      <a:pt x="1423" y="57"/>
                                    </a:lnTo>
                                    <a:lnTo>
                                      <a:pt x="1425" y="55"/>
                                    </a:lnTo>
                                    <a:lnTo>
                                      <a:pt x="1425" y="57"/>
                                    </a:lnTo>
                                    <a:lnTo>
                                      <a:pt x="1426" y="54"/>
                                    </a:lnTo>
                                    <a:lnTo>
                                      <a:pt x="1426" y="57"/>
                                    </a:lnTo>
                                    <a:lnTo>
                                      <a:pt x="1427" y="54"/>
                                    </a:lnTo>
                                    <a:lnTo>
                                      <a:pt x="1427" y="55"/>
                                    </a:lnTo>
                                    <a:lnTo>
                                      <a:pt x="1428" y="54"/>
                                    </a:lnTo>
                                    <a:lnTo>
                                      <a:pt x="1428" y="57"/>
                                    </a:lnTo>
                                    <a:lnTo>
                                      <a:pt x="1429" y="53"/>
                                    </a:lnTo>
                                    <a:lnTo>
                                      <a:pt x="1429" y="55"/>
                                    </a:lnTo>
                                    <a:lnTo>
                                      <a:pt x="1430" y="57"/>
                                    </a:lnTo>
                                    <a:lnTo>
                                      <a:pt x="1431" y="57"/>
                                    </a:lnTo>
                                    <a:lnTo>
                                      <a:pt x="1432" y="57"/>
                                    </a:lnTo>
                                    <a:lnTo>
                                      <a:pt x="1432" y="59"/>
                                    </a:lnTo>
                                    <a:lnTo>
                                      <a:pt x="1434" y="59"/>
                                    </a:lnTo>
                                    <a:lnTo>
                                      <a:pt x="1434" y="61"/>
                                    </a:lnTo>
                                    <a:lnTo>
                                      <a:pt x="1435" y="57"/>
                                    </a:lnTo>
                                    <a:lnTo>
                                      <a:pt x="1435" y="62"/>
                                    </a:lnTo>
                                    <a:lnTo>
                                      <a:pt x="1436" y="57"/>
                                    </a:lnTo>
                                    <a:lnTo>
                                      <a:pt x="1436" y="59"/>
                                    </a:lnTo>
                                    <a:lnTo>
                                      <a:pt x="1437" y="57"/>
                                    </a:lnTo>
                                    <a:lnTo>
                                      <a:pt x="1437" y="61"/>
                                    </a:lnTo>
                                    <a:lnTo>
                                      <a:pt x="1438" y="54"/>
                                    </a:lnTo>
                                    <a:lnTo>
                                      <a:pt x="1438" y="55"/>
                                    </a:lnTo>
                                    <a:lnTo>
                                      <a:pt x="1439" y="55"/>
                                    </a:lnTo>
                                    <a:lnTo>
                                      <a:pt x="1439" y="57"/>
                                    </a:lnTo>
                                    <a:lnTo>
                                      <a:pt x="1440" y="54"/>
                                    </a:lnTo>
                                    <a:lnTo>
                                      <a:pt x="1440" y="57"/>
                                    </a:lnTo>
                                    <a:lnTo>
                                      <a:pt x="1441" y="57"/>
                                    </a:lnTo>
                                    <a:lnTo>
                                      <a:pt x="1443" y="54"/>
                                    </a:lnTo>
                                    <a:lnTo>
                                      <a:pt x="1443" y="57"/>
                                    </a:lnTo>
                                    <a:lnTo>
                                      <a:pt x="1444" y="54"/>
                                    </a:lnTo>
                                    <a:lnTo>
                                      <a:pt x="1444" y="57"/>
                                    </a:lnTo>
                                    <a:lnTo>
                                      <a:pt x="1445" y="54"/>
                                    </a:lnTo>
                                    <a:lnTo>
                                      <a:pt x="1445" y="57"/>
                                    </a:lnTo>
                                    <a:lnTo>
                                      <a:pt x="1446" y="53"/>
                                    </a:lnTo>
                                    <a:lnTo>
                                      <a:pt x="1446" y="54"/>
                                    </a:lnTo>
                                    <a:lnTo>
                                      <a:pt x="1447" y="53"/>
                                    </a:lnTo>
                                    <a:lnTo>
                                      <a:pt x="1448" y="54"/>
                                    </a:lnTo>
                                    <a:lnTo>
                                      <a:pt x="1449" y="54"/>
                                    </a:lnTo>
                                    <a:lnTo>
                                      <a:pt x="1450" y="53"/>
                                    </a:lnTo>
                                    <a:lnTo>
                                      <a:pt x="1450" y="54"/>
                                    </a:lnTo>
                                    <a:lnTo>
                                      <a:pt x="1452" y="54"/>
                                    </a:lnTo>
                                    <a:lnTo>
                                      <a:pt x="1453" y="53"/>
                                    </a:lnTo>
                                    <a:lnTo>
                                      <a:pt x="1453" y="54"/>
                                    </a:lnTo>
                                    <a:lnTo>
                                      <a:pt x="1454" y="50"/>
                                    </a:lnTo>
                                    <a:lnTo>
                                      <a:pt x="1454" y="54"/>
                                    </a:lnTo>
                                    <a:lnTo>
                                      <a:pt x="1455" y="52"/>
                                    </a:lnTo>
                                    <a:lnTo>
                                      <a:pt x="1456" y="50"/>
                                    </a:lnTo>
                                    <a:lnTo>
                                      <a:pt x="1456" y="53"/>
                                    </a:lnTo>
                                    <a:lnTo>
                                      <a:pt x="1457" y="49"/>
                                    </a:lnTo>
                                    <a:lnTo>
                                      <a:pt x="1457" y="50"/>
                                    </a:lnTo>
                                    <a:lnTo>
                                      <a:pt x="1458" y="49"/>
                                    </a:lnTo>
                                    <a:lnTo>
                                      <a:pt x="1459" y="49"/>
                                    </a:lnTo>
                                    <a:lnTo>
                                      <a:pt x="1461" y="48"/>
                                    </a:lnTo>
                                    <a:lnTo>
                                      <a:pt x="1461" y="50"/>
                                    </a:lnTo>
                                    <a:lnTo>
                                      <a:pt x="1462" y="45"/>
                                    </a:lnTo>
                                    <a:lnTo>
                                      <a:pt x="1462" y="48"/>
                                    </a:lnTo>
                                    <a:lnTo>
                                      <a:pt x="1463" y="45"/>
                                    </a:lnTo>
                                    <a:lnTo>
                                      <a:pt x="1463" y="46"/>
                                    </a:lnTo>
                                    <a:lnTo>
                                      <a:pt x="1464" y="45"/>
                                    </a:lnTo>
                                    <a:lnTo>
                                      <a:pt x="1464" y="48"/>
                                    </a:lnTo>
                                    <a:lnTo>
                                      <a:pt x="1465" y="46"/>
                                    </a:lnTo>
                                    <a:lnTo>
                                      <a:pt x="1465" y="49"/>
                                    </a:lnTo>
                                    <a:lnTo>
                                      <a:pt x="1466" y="46"/>
                                    </a:lnTo>
                                    <a:lnTo>
                                      <a:pt x="1466" y="48"/>
                                    </a:lnTo>
                                    <a:lnTo>
                                      <a:pt x="1467" y="46"/>
                                    </a:lnTo>
                                    <a:lnTo>
                                      <a:pt x="1467" y="49"/>
                                    </a:lnTo>
                                    <a:lnTo>
                                      <a:pt x="1469" y="48"/>
                                    </a:lnTo>
                                    <a:lnTo>
                                      <a:pt x="1469" y="49"/>
                                    </a:lnTo>
                                    <a:lnTo>
                                      <a:pt x="1470" y="50"/>
                                    </a:lnTo>
                                    <a:lnTo>
                                      <a:pt x="1470" y="53"/>
                                    </a:lnTo>
                                    <a:lnTo>
                                      <a:pt x="1471" y="49"/>
                                    </a:lnTo>
                                    <a:lnTo>
                                      <a:pt x="1471" y="50"/>
                                    </a:lnTo>
                                    <a:lnTo>
                                      <a:pt x="1472" y="50"/>
                                    </a:lnTo>
                                    <a:lnTo>
                                      <a:pt x="1473" y="50"/>
                                    </a:lnTo>
                                    <a:lnTo>
                                      <a:pt x="1474" y="50"/>
                                    </a:lnTo>
                                    <a:lnTo>
                                      <a:pt x="1475" y="52"/>
                                    </a:lnTo>
                                    <a:lnTo>
                                      <a:pt x="1475" y="53"/>
                                    </a:lnTo>
                                    <a:lnTo>
                                      <a:pt x="1476" y="52"/>
                                    </a:lnTo>
                                    <a:lnTo>
                                      <a:pt x="1476" y="54"/>
                                    </a:lnTo>
                                    <a:lnTo>
                                      <a:pt x="1478" y="52"/>
                                    </a:lnTo>
                                    <a:lnTo>
                                      <a:pt x="1478" y="53"/>
                                    </a:lnTo>
                                    <a:lnTo>
                                      <a:pt x="1479" y="50"/>
                                    </a:lnTo>
                                    <a:lnTo>
                                      <a:pt x="1479" y="53"/>
                                    </a:lnTo>
                                    <a:lnTo>
                                      <a:pt x="1480" y="50"/>
                                    </a:lnTo>
                                    <a:lnTo>
                                      <a:pt x="1481" y="49"/>
                                    </a:lnTo>
                                    <a:lnTo>
                                      <a:pt x="1481" y="50"/>
                                    </a:lnTo>
                                    <a:lnTo>
                                      <a:pt x="1482" y="48"/>
                                    </a:lnTo>
                                    <a:lnTo>
                                      <a:pt x="1482" y="49"/>
                                    </a:lnTo>
                                    <a:lnTo>
                                      <a:pt x="1483" y="49"/>
                                    </a:lnTo>
                                    <a:lnTo>
                                      <a:pt x="1483" y="50"/>
                                    </a:lnTo>
                                    <a:lnTo>
                                      <a:pt x="1484" y="49"/>
                                    </a:lnTo>
                                    <a:lnTo>
                                      <a:pt x="1485" y="46"/>
                                    </a:lnTo>
                                    <a:lnTo>
                                      <a:pt x="1485" y="48"/>
                                    </a:lnTo>
                                    <a:lnTo>
                                      <a:pt x="1487" y="46"/>
                                    </a:lnTo>
                                    <a:lnTo>
                                      <a:pt x="1488" y="44"/>
                                    </a:lnTo>
                                    <a:lnTo>
                                      <a:pt x="1488" y="45"/>
                                    </a:lnTo>
                                    <a:lnTo>
                                      <a:pt x="1489" y="45"/>
                                    </a:lnTo>
                                    <a:lnTo>
                                      <a:pt x="1489" y="46"/>
                                    </a:lnTo>
                                    <a:lnTo>
                                      <a:pt x="1490" y="44"/>
                                    </a:lnTo>
                                    <a:lnTo>
                                      <a:pt x="1490" y="45"/>
                                    </a:lnTo>
                                    <a:lnTo>
                                      <a:pt x="1491" y="41"/>
                                    </a:lnTo>
                                    <a:lnTo>
                                      <a:pt x="1491" y="42"/>
                                    </a:lnTo>
                                    <a:lnTo>
                                      <a:pt x="1492" y="39"/>
                                    </a:lnTo>
                                    <a:lnTo>
                                      <a:pt x="1492" y="41"/>
                                    </a:lnTo>
                                    <a:lnTo>
                                      <a:pt x="1493" y="38"/>
                                    </a:lnTo>
                                    <a:lnTo>
                                      <a:pt x="1493" y="40"/>
                                    </a:lnTo>
                                    <a:lnTo>
                                      <a:pt x="1494" y="38"/>
                                    </a:lnTo>
                                    <a:lnTo>
                                      <a:pt x="1494" y="41"/>
                                    </a:lnTo>
                                    <a:lnTo>
                                      <a:pt x="1496" y="36"/>
                                    </a:lnTo>
                                    <a:lnTo>
                                      <a:pt x="1496" y="38"/>
                                    </a:lnTo>
                                    <a:lnTo>
                                      <a:pt x="1497" y="36"/>
                                    </a:lnTo>
                                    <a:lnTo>
                                      <a:pt x="1497" y="38"/>
                                    </a:lnTo>
                                    <a:lnTo>
                                      <a:pt x="1498" y="33"/>
                                    </a:lnTo>
                                    <a:lnTo>
                                      <a:pt x="1498" y="36"/>
                                    </a:lnTo>
                                    <a:lnTo>
                                      <a:pt x="1499" y="32"/>
                                    </a:lnTo>
                                    <a:lnTo>
                                      <a:pt x="1499" y="33"/>
                                    </a:lnTo>
                                    <a:lnTo>
                                      <a:pt x="1500" y="30"/>
                                    </a:lnTo>
                                    <a:lnTo>
                                      <a:pt x="1500" y="33"/>
                                    </a:lnTo>
                                    <a:lnTo>
                                      <a:pt x="1501" y="30"/>
                                    </a:lnTo>
                                    <a:lnTo>
                                      <a:pt x="1501" y="32"/>
                                    </a:lnTo>
                                    <a:lnTo>
                                      <a:pt x="1502" y="29"/>
                                    </a:lnTo>
                                    <a:lnTo>
                                      <a:pt x="1502" y="30"/>
                                    </a:lnTo>
                                    <a:lnTo>
                                      <a:pt x="1503" y="28"/>
                                    </a:lnTo>
                                    <a:lnTo>
                                      <a:pt x="1503" y="29"/>
                                    </a:lnTo>
                                    <a:lnTo>
                                      <a:pt x="1505" y="28"/>
                                    </a:lnTo>
                                    <a:lnTo>
                                      <a:pt x="1505" y="29"/>
                                    </a:lnTo>
                                    <a:lnTo>
                                      <a:pt x="1506" y="28"/>
                                    </a:lnTo>
                                    <a:lnTo>
                                      <a:pt x="1506" y="30"/>
                                    </a:lnTo>
                                    <a:lnTo>
                                      <a:pt x="1507" y="26"/>
                                    </a:lnTo>
                                    <a:lnTo>
                                      <a:pt x="1507" y="28"/>
                                    </a:lnTo>
                                    <a:lnTo>
                                      <a:pt x="1508" y="24"/>
                                    </a:lnTo>
                                    <a:lnTo>
                                      <a:pt x="1508" y="26"/>
                                    </a:lnTo>
                                    <a:lnTo>
                                      <a:pt x="1509" y="26"/>
                                    </a:lnTo>
                                    <a:lnTo>
                                      <a:pt x="1510" y="23"/>
                                    </a:lnTo>
                                    <a:lnTo>
                                      <a:pt x="1510" y="26"/>
                                    </a:lnTo>
                                    <a:lnTo>
                                      <a:pt x="1511" y="24"/>
                                    </a:lnTo>
                                    <a:lnTo>
                                      <a:pt x="1511" y="26"/>
                                    </a:lnTo>
                                    <a:lnTo>
                                      <a:pt x="1512" y="24"/>
                                    </a:lnTo>
                                    <a:lnTo>
                                      <a:pt x="1512" y="26"/>
                                    </a:lnTo>
                                    <a:lnTo>
                                      <a:pt x="1514" y="24"/>
                                    </a:lnTo>
                                    <a:lnTo>
                                      <a:pt x="1514" y="26"/>
                                    </a:lnTo>
                                    <a:lnTo>
                                      <a:pt x="1515" y="23"/>
                                    </a:lnTo>
                                    <a:lnTo>
                                      <a:pt x="1516" y="22"/>
                                    </a:lnTo>
                                    <a:lnTo>
                                      <a:pt x="1516" y="23"/>
                                    </a:lnTo>
                                    <a:lnTo>
                                      <a:pt x="1517" y="20"/>
                                    </a:lnTo>
                                    <a:lnTo>
                                      <a:pt x="1517" y="22"/>
                                    </a:lnTo>
                                    <a:lnTo>
                                      <a:pt x="1518" y="21"/>
                                    </a:lnTo>
                                    <a:lnTo>
                                      <a:pt x="1518" y="22"/>
                                    </a:lnTo>
                                    <a:lnTo>
                                      <a:pt x="1519" y="20"/>
                                    </a:lnTo>
                                    <a:lnTo>
                                      <a:pt x="1519" y="23"/>
                                    </a:lnTo>
                                    <a:lnTo>
                                      <a:pt x="1520" y="21"/>
                                    </a:lnTo>
                                    <a:lnTo>
                                      <a:pt x="1520" y="22"/>
                                    </a:lnTo>
                                    <a:lnTo>
                                      <a:pt x="1522" y="20"/>
                                    </a:lnTo>
                                    <a:lnTo>
                                      <a:pt x="1522" y="21"/>
                                    </a:lnTo>
                                    <a:lnTo>
                                      <a:pt x="1523" y="20"/>
                                    </a:lnTo>
                                    <a:lnTo>
                                      <a:pt x="1523" y="23"/>
                                    </a:lnTo>
                                    <a:lnTo>
                                      <a:pt x="1524" y="20"/>
                                    </a:lnTo>
                                    <a:lnTo>
                                      <a:pt x="1524" y="21"/>
                                    </a:lnTo>
                                    <a:lnTo>
                                      <a:pt x="1525" y="20"/>
                                    </a:lnTo>
                                    <a:lnTo>
                                      <a:pt x="1525" y="23"/>
                                    </a:lnTo>
                                    <a:lnTo>
                                      <a:pt x="1526" y="20"/>
                                    </a:lnTo>
                                    <a:lnTo>
                                      <a:pt x="1526" y="23"/>
                                    </a:lnTo>
                                    <a:lnTo>
                                      <a:pt x="1527" y="22"/>
                                    </a:lnTo>
                                    <a:lnTo>
                                      <a:pt x="1527" y="23"/>
                                    </a:lnTo>
                                    <a:lnTo>
                                      <a:pt x="1528" y="21"/>
                                    </a:lnTo>
                                    <a:lnTo>
                                      <a:pt x="1528" y="22"/>
                                    </a:lnTo>
                                    <a:lnTo>
                                      <a:pt x="1529" y="21"/>
                                    </a:lnTo>
                                    <a:lnTo>
                                      <a:pt x="1529" y="22"/>
                                    </a:lnTo>
                                    <a:lnTo>
                                      <a:pt x="1531" y="20"/>
                                    </a:lnTo>
                                    <a:lnTo>
                                      <a:pt x="1531" y="23"/>
                                    </a:lnTo>
                                    <a:lnTo>
                                      <a:pt x="1532" y="22"/>
                                    </a:lnTo>
                                    <a:lnTo>
                                      <a:pt x="1533" y="20"/>
                                    </a:lnTo>
                                    <a:lnTo>
                                      <a:pt x="1533" y="22"/>
                                    </a:lnTo>
                                    <a:lnTo>
                                      <a:pt x="1534" y="21"/>
                                    </a:lnTo>
                                    <a:lnTo>
                                      <a:pt x="1534" y="24"/>
                                    </a:lnTo>
                                    <a:lnTo>
                                      <a:pt x="1535" y="22"/>
                                    </a:lnTo>
                                    <a:lnTo>
                                      <a:pt x="1535" y="23"/>
                                    </a:lnTo>
                                    <a:lnTo>
                                      <a:pt x="1536" y="23"/>
                                    </a:lnTo>
                                    <a:lnTo>
                                      <a:pt x="1536" y="24"/>
                                    </a:lnTo>
                                    <a:lnTo>
                                      <a:pt x="1537" y="23"/>
                                    </a:lnTo>
                                    <a:lnTo>
                                      <a:pt x="1538" y="23"/>
                                    </a:lnTo>
                                    <a:lnTo>
                                      <a:pt x="1540" y="22"/>
                                    </a:lnTo>
                                    <a:lnTo>
                                      <a:pt x="1540" y="23"/>
                                    </a:lnTo>
                                    <a:lnTo>
                                      <a:pt x="1541" y="22"/>
                                    </a:lnTo>
                                    <a:lnTo>
                                      <a:pt x="1541" y="23"/>
                                    </a:lnTo>
                                    <a:lnTo>
                                      <a:pt x="1542" y="22"/>
                                    </a:lnTo>
                                    <a:lnTo>
                                      <a:pt x="1542" y="23"/>
                                    </a:lnTo>
                                    <a:lnTo>
                                      <a:pt x="1543" y="22"/>
                                    </a:lnTo>
                                    <a:lnTo>
                                      <a:pt x="1543" y="23"/>
                                    </a:lnTo>
                                    <a:lnTo>
                                      <a:pt x="1544" y="21"/>
                                    </a:lnTo>
                                    <a:lnTo>
                                      <a:pt x="1544" y="23"/>
                                    </a:lnTo>
                                    <a:lnTo>
                                      <a:pt x="1545" y="22"/>
                                    </a:lnTo>
                                    <a:lnTo>
                                      <a:pt x="1545" y="23"/>
                                    </a:lnTo>
                                    <a:lnTo>
                                      <a:pt x="1546" y="22"/>
                                    </a:lnTo>
                                    <a:lnTo>
                                      <a:pt x="1546" y="23"/>
                                    </a:lnTo>
                                    <a:lnTo>
                                      <a:pt x="1547" y="21"/>
                                    </a:lnTo>
                                    <a:lnTo>
                                      <a:pt x="1547" y="23"/>
                                    </a:lnTo>
                                    <a:lnTo>
                                      <a:pt x="1549" y="23"/>
                                    </a:lnTo>
                                    <a:lnTo>
                                      <a:pt x="1550" y="24"/>
                                    </a:lnTo>
                                    <a:lnTo>
                                      <a:pt x="1550" y="26"/>
                                    </a:lnTo>
                                    <a:lnTo>
                                      <a:pt x="1551" y="26"/>
                                    </a:lnTo>
                                    <a:lnTo>
                                      <a:pt x="1552" y="23"/>
                                    </a:lnTo>
                                    <a:lnTo>
                                      <a:pt x="1552" y="26"/>
                                    </a:lnTo>
                                    <a:lnTo>
                                      <a:pt x="1553" y="26"/>
                                    </a:lnTo>
                                    <a:lnTo>
                                      <a:pt x="1554" y="24"/>
                                    </a:lnTo>
                                    <a:lnTo>
                                      <a:pt x="1554" y="26"/>
                                    </a:lnTo>
                                    <a:lnTo>
                                      <a:pt x="1555" y="26"/>
                                    </a:lnTo>
                                    <a:lnTo>
                                      <a:pt x="1556" y="24"/>
                                    </a:lnTo>
                                    <a:lnTo>
                                      <a:pt x="1556" y="27"/>
                                    </a:lnTo>
                                    <a:lnTo>
                                      <a:pt x="1558" y="24"/>
                                    </a:lnTo>
                                    <a:lnTo>
                                      <a:pt x="1558" y="26"/>
                                    </a:lnTo>
                                    <a:lnTo>
                                      <a:pt x="1559" y="23"/>
                                    </a:lnTo>
                                    <a:lnTo>
                                      <a:pt x="1559" y="26"/>
                                    </a:lnTo>
                                    <a:lnTo>
                                      <a:pt x="1560" y="23"/>
                                    </a:lnTo>
                                    <a:lnTo>
                                      <a:pt x="1560" y="24"/>
                                    </a:lnTo>
                                    <a:lnTo>
                                      <a:pt x="1561" y="23"/>
                                    </a:lnTo>
                                    <a:lnTo>
                                      <a:pt x="1561" y="24"/>
                                    </a:lnTo>
                                    <a:lnTo>
                                      <a:pt x="1562" y="23"/>
                                    </a:lnTo>
                                    <a:lnTo>
                                      <a:pt x="1562" y="24"/>
                                    </a:lnTo>
                                    <a:lnTo>
                                      <a:pt x="1563" y="22"/>
                                    </a:lnTo>
                                    <a:lnTo>
                                      <a:pt x="1563" y="23"/>
                                    </a:lnTo>
                                    <a:lnTo>
                                      <a:pt x="1564" y="22"/>
                                    </a:lnTo>
                                    <a:lnTo>
                                      <a:pt x="1564" y="23"/>
                                    </a:lnTo>
                                    <a:lnTo>
                                      <a:pt x="1566" y="22"/>
                                    </a:lnTo>
                                    <a:lnTo>
                                      <a:pt x="1566" y="23"/>
                                    </a:lnTo>
                                    <a:lnTo>
                                      <a:pt x="1567" y="21"/>
                                    </a:lnTo>
                                    <a:lnTo>
                                      <a:pt x="1567" y="23"/>
                                    </a:lnTo>
                                    <a:lnTo>
                                      <a:pt x="1568" y="22"/>
                                    </a:lnTo>
                                    <a:lnTo>
                                      <a:pt x="1568" y="23"/>
                                    </a:lnTo>
                                    <a:lnTo>
                                      <a:pt x="1569" y="20"/>
                                    </a:lnTo>
                                    <a:lnTo>
                                      <a:pt x="1569" y="21"/>
                                    </a:lnTo>
                                    <a:lnTo>
                                      <a:pt x="1570" y="20"/>
                                    </a:lnTo>
                                    <a:lnTo>
                                      <a:pt x="1571" y="18"/>
                                    </a:lnTo>
                                    <a:lnTo>
                                      <a:pt x="1571" y="21"/>
                                    </a:lnTo>
                                    <a:lnTo>
                                      <a:pt x="1572" y="18"/>
                                    </a:lnTo>
                                    <a:lnTo>
                                      <a:pt x="1572" y="20"/>
                                    </a:lnTo>
                                    <a:lnTo>
                                      <a:pt x="1573" y="20"/>
                                    </a:lnTo>
                                    <a:lnTo>
                                      <a:pt x="1575" y="20"/>
                                    </a:lnTo>
                                    <a:lnTo>
                                      <a:pt x="1576" y="20"/>
                                    </a:lnTo>
                                    <a:lnTo>
                                      <a:pt x="1577" y="18"/>
                                    </a:lnTo>
                                    <a:lnTo>
                                      <a:pt x="1577" y="20"/>
                                    </a:lnTo>
                                    <a:lnTo>
                                      <a:pt x="1578" y="18"/>
                                    </a:lnTo>
                                    <a:lnTo>
                                      <a:pt x="1579" y="17"/>
                                    </a:lnTo>
                                    <a:lnTo>
                                      <a:pt x="1579" y="18"/>
                                    </a:lnTo>
                                    <a:lnTo>
                                      <a:pt x="1580" y="17"/>
                                    </a:lnTo>
                                    <a:lnTo>
                                      <a:pt x="1580" y="18"/>
                                    </a:lnTo>
                                    <a:lnTo>
                                      <a:pt x="1581" y="17"/>
                                    </a:lnTo>
                                    <a:lnTo>
                                      <a:pt x="1581" y="18"/>
                                    </a:lnTo>
                                    <a:lnTo>
                                      <a:pt x="1582" y="17"/>
                                    </a:lnTo>
                                    <a:lnTo>
                                      <a:pt x="1584" y="15"/>
                                    </a:lnTo>
                                    <a:lnTo>
                                      <a:pt x="1584" y="17"/>
                                    </a:lnTo>
                                    <a:lnTo>
                                      <a:pt x="1585" y="15"/>
                                    </a:lnTo>
                                    <a:lnTo>
                                      <a:pt x="1585" y="17"/>
                                    </a:lnTo>
                                    <a:lnTo>
                                      <a:pt x="1586" y="15"/>
                                    </a:lnTo>
                                    <a:lnTo>
                                      <a:pt x="1587" y="13"/>
                                    </a:lnTo>
                                    <a:lnTo>
                                      <a:pt x="1587" y="15"/>
                                    </a:lnTo>
                                    <a:lnTo>
                                      <a:pt x="1588" y="14"/>
                                    </a:lnTo>
                                    <a:lnTo>
                                      <a:pt x="1588" y="15"/>
                                    </a:lnTo>
                                    <a:lnTo>
                                      <a:pt x="1589" y="13"/>
                                    </a:lnTo>
                                    <a:lnTo>
                                      <a:pt x="1589" y="15"/>
                                    </a:lnTo>
                                    <a:lnTo>
                                      <a:pt x="1590" y="13"/>
                                    </a:lnTo>
                                    <a:lnTo>
                                      <a:pt x="1591" y="13"/>
                                    </a:lnTo>
                                    <a:lnTo>
                                      <a:pt x="1591" y="15"/>
                                    </a:lnTo>
                                    <a:lnTo>
                                      <a:pt x="1593" y="13"/>
                                    </a:lnTo>
                                    <a:lnTo>
                                      <a:pt x="1593" y="14"/>
                                    </a:lnTo>
                                    <a:lnTo>
                                      <a:pt x="1594" y="12"/>
                                    </a:lnTo>
                                    <a:lnTo>
                                      <a:pt x="1595" y="12"/>
                                    </a:lnTo>
                                    <a:lnTo>
                                      <a:pt x="1595" y="13"/>
                                    </a:lnTo>
                                    <a:lnTo>
                                      <a:pt x="1596" y="10"/>
                                    </a:lnTo>
                                    <a:lnTo>
                                      <a:pt x="1596" y="13"/>
                                    </a:lnTo>
                                    <a:lnTo>
                                      <a:pt x="1597" y="11"/>
                                    </a:lnTo>
                                    <a:lnTo>
                                      <a:pt x="1597" y="13"/>
                                    </a:lnTo>
                                    <a:lnTo>
                                      <a:pt x="1598" y="10"/>
                                    </a:lnTo>
                                    <a:lnTo>
                                      <a:pt x="1599" y="9"/>
                                    </a:lnTo>
                                    <a:lnTo>
                                      <a:pt x="1599" y="10"/>
                                    </a:lnTo>
                                    <a:lnTo>
                                      <a:pt x="1600" y="8"/>
                                    </a:lnTo>
                                    <a:lnTo>
                                      <a:pt x="1600" y="9"/>
                                    </a:lnTo>
                                    <a:lnTo>
                                      <a:pt x="1602" y="9"/>
                                    </a:lnTo>
                                    <a:lnTo>
                                      <a:pt x="1602" y="10"/>
                                    </a:lnTo>
                                    <a:lnTo>
                                      <a:pt x="1603" y="8"/>
                                    </a:lnTo>
                                    <a:lnTo>
                                      <a:pt x="1603" y="9"/>
                                    </a:lnTo>
                                    <a:lnTo>
                                      <a:pt x="1604" y="8"/>
                                    </a:lnTo>
                                    <a:lnTo>
                                      <a:pt x="1604" y="9"/>
                                    </a:lnTo>
                                    <a:lnTo>
                                      <a:pt x="1605" y="9"/>
                                    </a:lnTo>
                                    <a:lnTo>
                                      <a:pt x="1605" y="10"/>
                                    </a:lnTo>
                                    <a:lnTo>
                                      <a:pt x="1606" y="9"/>
                                    </a:lnTo>
                                    <a:lnTo>
                                      <a:pt x="1607" y="8"/>
                                    </a:lnTo>
                                    <a:lnTo>
                                      <a:pt x="1607" y="9"/>
                                    </a:lnTo>
                                    <a:lnTo>
                                      <a:pt x="1608" y="6"/>
                                    </a:lnTo>
                                    <a:lnTo>
                                      <a:pt x="1608" y="8"/>
                                    </a:lnTo>
                                    <a:lnTo>
                                      <a:pt x="1610" y="8"/>
                                    </a:lnTo>
                                    <a:lnTo>
                                      <a:pt x="1611" y="4"/>
                                    </a:lnTo>
                                    <a:lnTo>
                                      <a:pt x="1611" y="8"/>
                                    </a:lnTo>
                                    <a:lnTo>
                                      <a:pt x="1612" y="6"/>
                                    </a:lnTo>
                                    <a:lnTo>
                                      <a:pt x="1612" y="8"/>
                                    </a:lnTo>
                                    <a:lnTo>
                                      <a:pt x="1613" y="4"/>
                                    </a:lnTo>
                                    <a:lnTo>
                                      <a:pt x="1613" y="8"/>
                                    </a:lnTo>
                                    <a:lnTo>
                                      <a:pt x="1614" y="4"/>
                                    </a:lnTo>
                                    <a:lnTo>
                                      <a:pt x="1614" y="6"/>
                                    </a:lnTo>
                                    <a:lnTo>
                                      <a:pt x="1615" y="4"/>
                                    </a:lnTo>
                                    <a:lnTo>
                                      <a:pt x="1615" y="6"/>
                                    </a:lnTo>
                                    <a:lnTo>
                                      <a:pt x="1616" y="4"/>
                                    </a:lnTo>
                                    <a:lnTo>
                                      <a:pt x="1616" y="6"/>
                                    </a:lnTo>
                                    <a:lnTo>
                                      <a:pt x="1617" y="4"/>
                                    </a:lnTo>
                                    <a:lnTo>
                                      <a:pt x="1617" y="8"/>
                                    </a:lnTo>
                                    <a:lnTo>
                                      <a:pt x="1619" y="4"/>
                                    </a:lnTo>
                                    <a:lnTo>
                                      <a:pt x="1620" y="6"/>
                                    </a:lnTo>
                                    <a:lnTo>
                                      <a:pt x="1620" y="8"/>
                                    </a:lnTo>
                                    <a:lnTo>
                                      <a:pt x="1621" y="6"/>
                                    </a:lnTo>
                                    <a:lnTo>
                                      <a:pt x="1621" y="8"/>
                                    </a:lnTo>
                                    <a:lnTo>
                                      <a:pt x="1622" y="6"/>
                                    </a:lnTo>
                                    <a:lnTo>
                                      <a:pt x="1622" y="8"/>
                                    </a:lnTo>
                                    <a:lnTo>
                                      <a:pt x="1623" y="6"/>
                                    </a:lnTo>
                                    <a:lnTo>
                                      <a:pt x="1624" y="4"/>
                                    </a:lnTo>
                                    <a:lnTo>
                                      <a:pt x="1624" y="6"/>
                                    </a:lnTo>
                                    <a:lnTo>
                                      <a:pt x="1625" y="4"/>
                                    </a:lnTo>
                                    <a:lnTo>
                                      <a:pt x="1625" y="8"/>
                                    </a:lnTo>
                                    <a:lnTo>
                                      <a:pt x="1626" y="8"/>
                                    </a:lnTo>
                                    <a:lnTo>
                                      <a:pt x="1628" y="4"/>
                                    </a:lnTo>
                                    <a:lnTo>
                                      <a:pt x="1628" y="6"/>
                                    </a:lnTo>
                                    <a:lnTo>
                                      <a:pt x="1629" y="6"/>
                                    </a:lnTo>
                                    <a:lnTo>
                                      <a:pt x="1629" y="8"/>
                                    </a:lnTo>
                                    <a:lnTo>
                                      <a:pt x="1630" y="6"/>
                                    </a:lnTo>
                                    <a:lnTo>
                                      <a:pt x="1630" y="8"/>
                                    </a:lnTo>
                                    <a:lnTo>
                                      <a:pt x="1631" y="4"/>
                                    </a:lnTo>
                                    <a:lnTo>
                                      <a:pt x="1631" y="8"/>
                                    </a:lnTo>
                                    <a:lnTo>
                                      <a:pt x="1632" y="8"/>
                                    </a:lnTo>
                                    <a:lnTo>
                                      <a:pt x="1633" y="8"/>
                                    </a:lnTo>
                                    <a:lnTo>
                                      <a:pt x="1634" y="8"/>
                                    </a:lnTo>
                                    <a:lnTo>
                                      <a:pt x="1635" y="4"/>
                                    </a:lnTo>
                                    <a:lnTo>
                                      <a:pt x="1635" y="8"/>
                                    </a:lnTo>
                                    <a:lnTo>
                                      <a:pt x="1637" y="6"/>
                                    </a:lnTo>
                                    <a:lnTo>
                                      <a:pt x="1637" y="8"/>
                                    </a:lnTo>
                                    <a:lnTo>
                                      <a:pt x="1638" y="4"/>
                                    </a:lnTo>
                                    <a:lnTo>
                                      <a:pt x="1638" y="8"/>
                                    </a:lnTo>
                                    <a:lnTo>
                                      <a:pt x="1639" y="8"/>
                                    </a:lnTo>
                                    <a:lnTo>
                                      <a:pt x="1640" y="8"/>
                                    </a:lnTo>
                                    <a:lnTo>
                                      <a:pt x="1641" y="8"/>
                                    </a:lnTo>
                                    <a:lnTo>
                                      <a:pt x="1641" y="9"/>
                                    </a:lnTo>
                                    <a:lnTo>
                                      <a:pt x="1642" y="9"/>
                                    </a:lnTo>
                                    <a:lnTo>
                                      <a:pt x="1643" y="8"/>
                                    </a:lnTo>
                                    <a:lnTo>
                                      <a:pt x="1643" y="10"/>
                                    </a:lnTo>
                                    <a:lnTo>
                                      <a:pt x="1644" y="9"/>
                                    </a:lnTo>
                                    <a:lnTo>
                                      <a:pt x="1644" y="10"/>
                                    </a:lnTo>
                                    <a:lnTo>
                                      <a:pt x="1646" y="9"/>
                                    </a:lnTo>
                                    <a:lnTo>
                                      <a:pt x="1646" y="10"/>
                                    </a:lnTo>
                                    <a:lnTo>
                                      <a:pt x="1647" y="10"/>
                                    </a:lnTo>
                                    <a:lnTo>
                                      <a:pt x="1647" y="12"/>
                                    </a:lnTo>
                                    <a:lnTo>
                                      <a:pt x="1648" y="11"/>
                                    </a:lnTo>
                                    <a:lnTo>
                                      <a:pt x="1648" y="12"/>
                                    </a:lnTo>
                                    <a:lnTo>
                                      <a:pt x="1649" y="11"/>
                                    </a:lnTo>
                                    <a:lnTo>
                                      <a:pt x="1649" y="12"/>
                                    </a:lnTo>
                                    <a:lnTo>
                                      <a:pt x="1650" y="10"/>
                                    </a:lnTo>
                                    <a:lnTo>
                                      <a:pt x="1650" y="13"/>
                                    </a:lnTo>
                                    <a:lnTo>
                                      <a:pt x="1651" y="10"/>
                                    </a:lnTo>
                                    <a:lnTo>
                                      <a:pt x="1651" y="12"/>
                                    </a:lnTo>
                                    <a:lnTo>
                                      <a:pt x="1652" y="12"/>
                                    </a:lnTo>
                                    <a:lnTo>
                                      <a:pt x="1652" y="13"/>
                                    </a:lnTo>
                                    <a:lnTo>
                                      <a:pt x="1653" y="11"/>
                                    </a:lnTo>
                                    <a:lnTo>
                                      <a:pt x="1653" y="13"/>
                                    </a:lnTo>
                                    <a:lnTo>
                                      <a:pt x="1655" y="11"/>
                                    </a:lnTo>
                                    <a:lnTo>
                                      <a:pt x="1655" y="13"/>
                                    </a:lnTo>
                                    <a:lnTo>
                                      <a:pt x="1656" y="11"/>
                                    </a:lnTo>
                                    <a:lnTo>
                                      <a:pt x="1656" y="13"/>
                                    </a:lnTo>
                                    <a:lnTo>
                                      <a:pt x="1657" y="12"/>
                                    </a:lnTo>
                                    <a:lnTo>
                                      <a:pt x="1657" y="14"/>
                                    </a:lnTo>
                                    <a:lnTo>
                                      <a:pt x="1658" y="13"/>
                                    </a:lnTo>
                                    <a:lnTo>
                                      <a:pt x="1658" y="15"/>
                                    </a:lnTo>
                                    <a:lnTo>
                                      <a:pt x="1659" y="14"/>
                                    </a:lnTo>
                                    <a:lnTo>
                                      <a:pt x="1659" y="15"/>
                                    </a:lnTo>
                                    <a:lnTo>
                                      <a:pt x="1660" y="15"/>
                                    </a:lnTo>
                                    <a:lnTo>
                                      <a:pt x="1660" y="17"/>
                                    </a:lnTo>
                                    <a:lnTo>
                                      <a:pt x="1661" y="17"/>
                                    </a:lnTo>
                                    <a:lnTo>
                                      <a:pt x="1663" y="17"/>
                                    </a:lnTo>
                                    <a:lnTo>
                                      <a:pt x="1664" y="17"/>
                                    </a:lnTo>
                                    <a:lnTo>
                                      <a:pt x="1664" y="18"/>
                                    </a:lnTo>
                                    <a:lnTo>
                                      <a:pt x="1665" y="17"/>
                                    </a:lnTo>
                                    <a:lnTo>
                                      <a:pt x="1666" y="17"/>
                                    </a:lnTo>
                                    <a:lnTo>
                                      <a:pt x="1666" y="18"/>
                                    </a:lnTo>
                                    <a:lnTo>
                                      <a:pt x="1667" y="17"/>
                                    </a:lnTo>
                                    <a:lnTo>
                                      <a:pt x="1667" y="18"/>
                                    </a:lnTo>
                                    <a:lnTo>
                                      <a:pt x="1668" y="18"/>
                                    </a:lnTo>
                                    <a:lnTo>
                                      <a:pt x="1668" y="20"/>
                                    </a:lnTo>
                                    <a:lnTo>
                                      <a:pt x="1669" y="18"/>
                                    </a:lnTo>
                                    <a:lnTo>
                                      <a:pt x="1669" y="20"/>
                                    </a:lnTo>
                                    <a:lnTo>
                                      <a:pt x="1670" y="18"/>
                                    </a:lnTo>
                                    <a:lnTo>
                                      <a:pt x="1672" y="17"/>
                                    </a:lnTo>
                                    <a:lnTo>
                                      <a:pt x="1672" y="20"/>
                                    </a:lnTo>
                                    <a:lnTo>
                                      <a:pt x="1673" y="18"/>
                                    </a:lnTo>
                                    <a:lnTo>
                                      <a:pt x="1674" y="18"/>
                                    </a:lnTo>
                                    <a:lnTo>
                                      <a:pt x="1674" y="20"/>
                                    </a:lnTo>
                                    <a:lnTo>
                                      <a:pt x="1675" y="18"/>
                                    </a:lnTo>
                                    <a:lnTo>
                                      <a:pt x="1675" y="20"/>
                                    </a:lnTo>
                                    <a:lnTo>
                                      <a:pt x="1676" y="17"/>
                                    </a:lnTo>
                                    <a:lnTo>
                                      <a:pt x="1676" y="20"/>
                                    </a:lnTo>
                                    <a:lnTo>
                                      <a:pt x="1677" y="18"/>
                                    </a:lnTo>
                                    <a:lnTo>
                                      <a:pt x="1677" y="20"/>
                                    </a:lnTo>
                                    <a:lnTo>
                                      <a:pt x="1678" y="18"/>
                                    </a:lnTo>
                                    <a:lnTo>
                                      <a:pt x="1678" y="20"/>
                                    </a:lnTo>
                                    <a:lnTo>
                                      <a:pt x="1679" y="17"/>
                                    </a:lnTo>
                                    <a:lnTo>
                                      <a:pt x="1679" y="20"/>
                                    </a:lnTo>
                                    <a:lnTo>
                                      <a:pt x="1681" y="18"/>
                                    </a:lnTo>
                                    <a:lnTo>
                                      <a:pt x="1681" y="20"/>
                                    </a:lnTo>
                                    <a:lnTo>
                                      <a:pt x="1682" y="20"/>
                                    </a:lnTo>
                                    <a:lnTo>
                                      <a:pt x="1683" y="18"/>
                                    </a:lnTo>
                                    <a:lnTo>
                                      <a:pt x="1683" y="20"/>
                                    </a:lnTo>
                                    <a:lnTo>
                                      <a:pt x="1684" y="20"/>
                                    </a:lnTo>
                                    <a:lnTo>
                                      <a:pt x="1685" y="18"/>
                                    </a:lnTo>
                                    <a:lnTo>
                                      <a:pt x="1685" y="20"/>
                                    </a:lnTo>
                                    <a:lnTo>
                                      <a:pt x="1686" y="20"/>
                                    </a:lnTo>
                                    <a:lnTo>
                                      <a:pt x="1687" y="18"/>
                                    </a:lnTo>
                                    <a:lnTo>
                                      <a:pt x="1687" y="20"/>
                                    </a:lnTo>
                                    <a:lnTo>
                                      <a:pt x="1688" y="18"/>
                                    </a:lnTo>
                                    <a:lnTo>
                                      <a:pt x="1688" y="20"/>
                                    </a:lnTo>
                                    <a:lnTo>
                                      <a:pt x="1690" y="20"/>
                                    </a:lnTo>
                                    <a:lnTo>
                                      <a:pt x="1691" y="20"/>
                                    </a:lnTo>
                                    <a:lnTo>
                                      <a:pt x="1691" y="21"/>
                                    </a:lnTo>
                                    <a:lnTo>
                                      <a:pt x="1692" y="21"/>
                                    </a:lnTo>
                                    <a:lnTo>
                                      <a:pt x="1693" y="21"/>
                                    </a:lnTo>
                                    <a:lnTo>
                                      <a:pt x="1693" y="22"/>
                                    </a:lnTo>
                                    <a:lnTo>
                                      <a:pt x="1694" y="22"/>
                                    </a:lnTo>
                                    <a:lnTo>
                                      <a:pt x="1694" y="23"/>
                                    </a:lnTo>
                                    <a:lnTo>
                                      <a:pt x="1695" y="23"/>
                                    </a:lnTo>
                                    <a:lnTo>
                                      <a:pt x="1695" y="24"/>
                                    </a:lnTo>
                                    <a:lnTo>
                                      <a:pt x="1696" y="23"/>
                                    </a:lnTo>
                                    <a:lnTo>
                                      <a:pt x="1696" y="24"/>
                                    </a:lnTo>
                                    <a:lnTo>
                                      <a:pt x="1697" y="23"/>
                                    </a:lnTo>
                                    <a:lnTo>
                                      <a:pt x="1697" y="24"/>
                                    </a:lnTo>
                                    <a:lnTo>
                                      <a:pt x="1699" y="26"/>
                                    </a:lnTo>
                                    <a:lnTo>
                                      <a:pt x="1700" y="23"/>
                                    </a:lnTo>
                                    <a:lnTo>
                                      <a:pt x="1700" y="24"/>
                                    </a:lnTo>
                                    <a:lnTo>
                                      <a:pt x="1701" y="23"/>
                                    </a:lnTo>
                                    <a:lnTo>
                                      <a:pt x="1702" y="23"/>
                                    </a:lnTo>
                                    <a:lnTo>
                                      <a:pt x="1702" y="24"/>
                                    </a:lnTo>
                                    <a:lnTo>
                                      <a:pt x="1703" y="23"/>
                                    </a:lnTo>
                                    <a:lnTo>
                                      <a:pt x="1703" y="26"/>
                                    </a:lnTo>
                                    <a:lnTo>
                                      <a:pt x="1704" y="24"/>
                                    </a:lnTo>
                                    <a:lnTo>
                                      <a:pt x="1704" y="26"/>
                                    </a:lnTo>
                                    <a:lnTo>
                                      <a:pt x="1705" y="24"/>
                                    </a:lnTo>
                                    <a:lnTo>
                                      <a:pt x="1705" y="26"/>
                                    </a:lnTo>
                                    <a:lnTo>
                                      <a:pt x="1707" y="23"/>
                                    </a:lnTo>
                                    <a:lnTo>
                                      <a:pt x="1707" y="26"/>
                                    </a:lnTo>
                                    <a:lnTo>
                                      <a:pt x="1708" y="24"/>
                                    </a:lnTo>
                                    <a:lnTo>
                                      <a:pt x="1708" y="26"/>
                                    </a:lnTo>
                                    <a:lnTo>
                                      <a:pt x="1709" y="26"/>
                                    </a:lnTo>
                                    <a:lnTo>
                                      <a:pt x="1710" y="26"/>
                                    </a:lnTo>
                                    <a:lnTo>
                                      <a:pt x="1710" y="27"/>
                                    </a:lnTo>
                                    <a:lnTo>
                                      <a:pt x="1711" y="26"/>
                                    </a:lnTo>
                                    <a:lnTo>
                                      <a:pt x="1711" y="28"/>
                                    </a:lnTo>
                                    <a:lnTo>
                                      <a:pt x="1712" y="26"/>
                                    </a:lnTo>
                                    <a:lnTo>
                                      <a:pt x="1712" y="27"/>
                                    </a:lnTo>
                                    <a:lnTo>
                                      <a:pt x="1713" y="26"/>
                                    </a:lnTo>
                                    <a:lnTo>
                                      <a:pt x="1713" y="27"/>
                                    </a:lnTo>
                                    <a:lnTo>
                                      <a:pt x="1714" y="24"/>
                                    </a:lnTo>
                                    <a:lnTo>
                                      <a:pt x="1714" y="26"/>
                                    </a:lnTo>
                                    <a:lnTo>
                                      <a:pt x="1716" y="23"/>
                                    </a:lnTo>
                                    <a:lnTo>
                                      <a:pt x="1716" y="26"/>
                                    </a:lnTo>
                                    <a:lnTo>
                                      <a:pt x="1717" y="23"/>
                                    </a:lnTo>
                                    <a:lnTo>
                                      <a:pt x="1718" y="26"/>
                                    </a:lnTo>
                                    <a:lnTo>
                                      <a:pt x="1718" y="27"/>
                                    </a:lnTo>
                                    <a:lnTo>
                                      <a:pt x="1719" y="24"/>
                                    </a:lnTo>
                                    <a:lnTo>
                                      <a:pt x="1719" y="26"/>
                                    </a:lnTo>
                                    <a:lnTo>
                                      <a:pt x="1720" y="23"/>
                                    </a:lnTo>
                                    <a:lnTo>
                                      <a:pt x="1721" y="23"/>
                                    </a:lnTo>
                                    <a:lnTo>
                                      <a:pt x="1721" y="26"/>
                                    </a:lnTo>
                                    <a:lnTo>
                                      <a:pt x="1722" y="23"/>
                                    </a:lnTo>
                                    <a:lnTo>
                                      <a:pt x="1722" y="24"/>
                                    </a:lnTo>
                                    <a:lnTo>
                                      <a:pt x="1723" y="23"/>
                                    </a:lnTo>
                                    <a:lnTo>
                                      <a:pt x="1725" y="22"/>
                                    </a:lnTo>
                                    <a:lnTo>
                                      <a:pt x="1725" y="23"/>
                                    </a:lnTo>
                                    <a:lnTo>
                                      <a:pt x="1726" y="22"/>
                                    </a:lnTo>
                                    <a:lnTo>
                                      <a:pt x="1726" y="23"/>
                                    </a:lnTo>
                                    <a:lnTo>
                                      <a:pt x="1727" y="23"/>
                                    </a:lnTo>
                                    <a:lnTo>
                                      <a:pt x="1728" y="22"/>
                                    </a:lnTo>
                                    <a:lnTo>
                                      <a:pt x="1728" y="24"/>
                                    </a:lnTo>
                                    <a:lnTo>
                                      <a:pt x="1729" y="21"/>
                                    </a:lnTo>
                                    <a:lnTo>
                                      <a:pt x="1729" y="23"/>
                                    </a:lnTo>
                                    <a:lnTo>
                                      <a:pt x="1730" y="22"/>
                                    </a:lnTo>
                                    <a:lnTo>
                                      <a:pt x="1730" y="23"/>
                                    </a:lnTo>
                                    <a:lnTo>
                                      <a:pt x="1731" y="23"/>
                                    </a:lnTo>
                                    <a:lnTo>
                                      <a:pt x="1732" y="22"/>
                                    </a:lnTo>
                                    <a:lnTo>
                                      <a:pt x="1732" y="24"/>
                                    </a:lnTo>
                                    <a:lnTo>
                                      <a:pt x="1734" y="22"/>
                                    </a:lnTo>
                                    <a:lnTo>
                                      <a:pt x="1734" y="23"/>
                                    </a:lnTo>
                                    <a:lnTo>
                                      <a:pt x="1735" y="22"/>
                                    </a:lnTo>
                                    <a:lnTo>
                                      <a:pt x="1735" y="23"/>
                                    </a:lnTo>
                                    <a:lnTo>
                                      <a:pt x="1736" y="23"/>
                                    </a:lnTo>
                                    <a:lnTo>
                                      <a:pt x="1737" y="23"/>
                                    </a:lnTo>
                                    <a:lnTo>
                                      <a:pt x="1737" y="26"/>
                                    </a:lnTo>
                                    <a:lnTo>
                                      <a:pt x="1738" y="20"/>
                                    </a:lnTo>
                                    <a:lnTo>
                                      <a:pt x="1738" y="23"/>
                                    </a:lnTo>
                                    <a:lnTo>
                                      <a:pt x="1739" y="22"/>
                                    </a:lnTo>
                                    <a:lnTo>
                                      <a:pt x="1739" y="23"/>
                                    </a:lnTo>
                                    <a:lnTo>
                                      <a:pt x="1740" y="20"/>
                                    </a:lnTo>
                                    <a:lnTo>
                                      <a:pt x="1740" y="21"/>
                                    </a:lnTo>
                                    <a:lnTo>
                                      <a:pt x="1741" y="20"/>
                                    </a:lnTo>
                                    <a:lnTo>
                                      <a:pt x="1741" y="22"/>
                                    </a:lnTo>
                                    <a:lnTo>
                                      <a:pt x="1743" y="21"/>
                                    </a:lnTo>
                                    <a:lnTo>
                                      <a:pt x="1743" y="22"/>
                                    </a:lnTo>
                                    <a:lnTo>
                                      <a:pt x="1744" y="20"/>
                                    </a:lnTo>
                                    <a:lnTo>
                                      <a:pt x="1744" y="22"/>
                                    </a:lnTo>
                                    <a:lnTo>
                                      <a:pt x="1745" y="20"/>
                                    </a:lnTo>
                                    <a:lnTo>
                                      <a:pt x="1745" y="21"/>
                                    </a:lnTo>
                                    <a:lnTo>
                                      <a:pt x="1746" y="20"/>
                                    </a:lnTo>
                                    <a:lnTo>
                                      <a:pt x="1746" y="21"/>
                                    </a:lnTo>
                                    <a:lnTo>
                                      <a:pt x="1747" y="20"/>
                                    </a:lnTo>
                                    <a:lnTo>
                                      <a:pt x="1747" y="21"/>
                                    </a:lnTo>
                                    <a:lnTo>
                                      <a:pt x="1748" y="20"/>
                                    </a:lnTo>
                                    <a:lnTo>
                                      <a:pt x="1748" y="21"/>
                                    </a:lnTo>
                                    <a:lnTo>
                                      <a:pt x="1749" y="18"/>
                                    </a:lnTo>
                                    <a:lnTo>
                                      <a:pt x="1749" y="20"/>
                                    </a:lnTo>
                                    <a:lnTo>
                                      <a:pt x="1750" y="18"/>
                                    </a:lnTo>
                                    <a:lnTo>
                                      <a:pt x="1750" y="20"/>
                                    </a:lnTo>
                                    <a:lnTo>
                                      <a:pt x="1752" y="18"/>
                                    </a:lnTo>
                                    <a:lnTo>
                                      <a:pt x="1752" y="20"/>
                                    </a:lnTo>
                                    <a:lnTo>
                                      <a:pt x="1753" y="18"/>
                                    </a:lnTo>
                                    <a:lnTo>
                                      <a:pt x="1753" y="20"/>
                                    </a:lnTo>
                                    <a:lnTo>
                                      <a:pt x="1754" y="18"/>
                                    </a:lnTo>
                                    <a:lnTo>
                                      <a:pt x="1754" y="20"/>
                                    </a:lnTo>
                                    <a:lnTo>
                                      <a:pt x="1755" y="18"/>
                                    </a:lnTo>
                                    <a:lnTo>
                                      <a:pt x="1755" y="20"/>
                                    </a:lnTo>
                                    <a:lnTo>
                                      <a:pt x="1756" y="18"/>
                                    </a:lnTo>
                                    <a:lnTo>
                                      <a:pt x="1756" y="20"/>
                                    </a:lnTo>
                                    <a:lnTo>
                                      <a:pt x="1757" y="18"/>
                                    </a:lnTo>
                                    <a:lnTo>
                                      <a:pt x="1758" y="18"/>
                                    </a:lnTo>
                                    <a:lnTo>
                                      <a:pt x="1758" y="20"/>
                                    </a:lnTo>
                                    <a:lnTo>
                                      <a:pt x="1760" y="17"/>
                                    </a:lnTo>
                                    <a:lnTo>
                                      <a:pt x="1760" y="18"/>
                                    </a:lnTo>
                                    <a:lnTo>
                                      <a:pt x="1761" y="18"/>
                                    </a:lnTo>
                                    <a:lnTo>
                                      <a:pt x="1762" y="17"/>
                                    </a:lnTo>
                                    <a:lnTo>
                                      <a:pt x="1762" y="18"/>
                                    </a:lnTo>
                                    <a:lnTo>
                                      <a:pt x="1763" y="17"/>
                                    </a:lnTo>
                                    <a:lnTo>
                                      <a:pt x="1763" y="18"/>
                                    </a:lnTo>
                                    <a:lnTo>
                                      <a:pt x="1764" y="17"/>
                                    </a:lnTo>
                                    <a:lnTo>
                                      <a:pt x="1764" y="18"/>
                                    </a:lnTo>
                                    <a:lnTo>
                                      <a:pt x="1765" y="15"/>
                                    </a:lnTo>
                                    <a:lnTo>
                                      <a:pt x="1765" y="17"/>
                                    </a:lnTo>
                                    <a:lnTo>
                                      <a:pt x="1766" y="14"/>
                                    </a:lnTo>
                                    <a:lnTo>
                                      <a:pt x="1766" y="17"/>
                                    </a:lnTo>
                                    <a:lnTo>
                                      <a:pt x="1767" y="13"/>
                                    </a:lnTo>
                                    <a:lnTo>
                                      <a:pt x="1767" y="15"/>
                                    </a:lnTo>
                                    <a:lnTo>
                                      <a:pt x="1769" y="14"/>
                                    </a:lnTo>
                                    <a:lnTo>
                                      <a:pt x="1770" y="12"/>
                                    </a:lnTo>
                                    <a:lnTo>
                                      <a:pt x="1770" y="13"/>
                                    </a:lnTo>
                                    <a:lnTo>
                                      <a:pt x="1771" y="12"/>
                                    </a:lnTo>
                                    <a:lnTo>
                                      <a:pt x="1771" y="14"/>
                                    </a:lnTo>
                                    <a:lnTo>
                                      <a:pt x="1772" y="13"/>
                                    </a:lnTo>
                                    <a:lnTo>
                                      <a:pt x="1773" y="12"/>
                                    </a:lnTo>
                                    <a:lnTo>
                                      <a:pt x="1773" y="13"/>
                                    </a:lnTo>
                                    <a:lnTo>
                                      <a:pt x="1774" y="12"/>
                                    </a:lnTo>
                                    <a:lnTo>
                                      <a:pt x="1774" y="13"/>
                                    </a:lnTo>
                                    <a:lnTo>
                                      <a:pt x="1775" y="12"/>
                                    </a:lnTo>
                                    <a:lnTo>
                                      <a:pt x="1775" y="13"/>
                                    </a:lnTo>
                                    <a:lnTo>
                                      <a:pt x="1776" y="11"/>
                                    </a:lnTo>
                                    <a:lnTo>
                                      <a:pt x="1776" y="12"/>
                                    </a:lnTo>
                                    <a:lnTo>
                                      <a:pt x="1778" y="12"/>
                                    </a:lnTo>
                                    <a:lnTo>
                                      <a:pt x="1778" y="13"/>
                                    </a:lnTo>
                                    <a:lnTo>
                                      <a:pt x="1779" y="11"/>
                                    </a:lnTo>
                                    <a:lnTo>
                                      <a:pt x="1779" y="12"/>
                                    </a:lnTo>
                                    <a:lnTo>
                                      <a:pt x="1780" y="10"/>
                                    </a:lnTo>
                                    <a:lnTo>
                                      <a:pt x="1780" y="11"/>
                                    </a:lnTo>
                                    <a:lnTo>
                                      <a:pt x="1781" y="11"/>
                                    </a:lnTo>
                                    <a:lnTo>
                                      <a:pt x="1781" y="12"/>
                                    </a:lnTo>
                                    <a:lnTo>
                                      <a:pt x="1782" y="12"/>
                                    </a:lnTo>
                                    <a:lnTo>
                                      <a:pt x="1782" y="13"/>
                                    </a:lnTo>
                                    <a:lnTo>
                                      <a:pt x="1783" y="11"/>
                                    </a:lnTo>
                                    <a:lnTo>
                                      <a:pt x="1783" y="13"/>
                                    </a:lnTo>
                                    <a:lnTo>
                                      <a:pt x="1784" y="12"/>
                                    </a:lnTo>
                                    <a:lnTo>
                                      <a:pt x="1784" y="13"/>
                                    </a:lnTo>
                                    <a:lnTo>
                                      <a:pt x="1785" y="12"/>
                                    </a:lnTo>
                                    <a:lnTo>
                                      <a:pt x="1785" y="13"/>
                                    </a:lnTo>
                                    <a:lnTo>
                                      <a:pt x="1787" y="11"/>
                                    </a:lnTo>
                                    <a:lnTo>
                                      <a:pt x="1787" y="14"/>
                                    </a:lnTo>
                                    <a:lnTo>
                                      <a:pt x="1788" y="11"/>
                                    </a:lnTo>
                                    <a:lnTo>
                                      <a:pt x="1788" y="13"/>
                                    </a:lnTo>
                                    <a:lnTo>
                                      <a:pt x="1789" y="11"/>
                                    </a:lnTo>
                                    <a:lnTo>
                                      <a:pt x="1789" y="12"/>
                                    </a:lnTo>
                                    <a:lnTo>
                                      <a:pt x="1790" y="12"/>
                                    </a:lnTo>
                                    <a:lnTo>
                                      <a:pt x="1790" y="14"/>
                                    </a:lnTo>
                                    <a:lnTo>
                                      <a:pt x="1791" y="12"/>
                                    </a:lnTo>
                                    <a:lnTo>
                                      <a:pt x="1791" y="13"/>
                                    </a:lnTo>
                                    <a:lnTo>
                                      <a:pt x="1792" y="13"/>
                                    </a:lnTo>
                                    <a:lnTo>
                                      <a:pt x="1792" y="14"/>
                                    </a:lnTo>
                                    <a:lnTo>
                                      <a:pt x="1793" y="13"/>
                                    </a:lnTo>
                                    <a:lnTo>
                                      <a:pt x="1794" y="14"/>
                                    </a:lnTo>
                                    <a:lnTo>
                                      <a:pt x="1794" y="15"/>
                                    </a:lnTo>
                                    <a:lnTo>
                                      <a:pt x="1796" y="14"/>
                                    </a:lnTo>
                                    <a:lnTo>
                                      <a:pt x="1796" y="15"/>
                                    </a:lnTo>
                                    <a:lnTo>
                                      <a:pt x="1797" y="15"/>
                                    </a:lnTo>
                                    <a:lnTo>
                                      <a:pt x="1797" y="17"/>
                                    </a:lnTo>
                                    <a:lnTo>
                                      <a:pt x="1798" y="17"/>
                                    </a:lnTo>
                                    <a:lnTo>
                                      <a:pt x="1798" y="20"/>
                                    </a:lnTo>
                                    <a:lnTo>
                                      <a:pt x="1799" y="18"/>
                                    </a:lnTo>
                                    <a:lnTo>
                                      <a:pt x="1800" y="18"/>
                                    </a:lnTo>
                                    <a:lnTo>
                                      <a:pt x="1801" y="18"/>
                                    </a:lnTo>
                                    <a:lnTo>
                                      <a:pt x="1802" y="18"/>
                                    </a:lnTo>
                                    <a:lnTo>
                                      <a:pt x="1802" y="20"/>
                                    </a:lnTo>
                                    <a:lnTo>
                                      <a:pt x="1804" y="20"/>
                                    </a:lnTo>
                                    <a:lnTo>
                                      <a:pt x="1805" y="20"/>
                                    </a:lnTo>
                                    <a:lnTo>
                                      <a:pt x="1806" y="20"/>
                                    </a:lnTo>
                                    <a:lnTo>
                                      <a:pt x="1807" y="20"/>
                                    </a:lnTo>
                                    <a:lnTo>
                                      <a:pt x="1808" y="20"/>
                                    </a:lnTo>
                                    <a:lnTo>
                                      <a:pt x="1808" y="21"/>
                                    </a:lnTo>
                                    <a:lnTo>
                                      <a:pt x="1809" y="20"/>
                                    </a:lnTo>
                                    <a:lnTo>
                                      <a:pt x="1809" y="22"/>
                                    </a:lnTo>
                                    <a:lnTo>
                                      <a:pt x="1810" y="20"/>
                                    </a:lnTo>
                                    <a:lnTo>
                                      <a:pt x="1810" y="22"/>
                                    </a:lnTo>
                                    <a:lnTo>
                                      <a:pt x="1811" y="20"/>
                                    </a:lnTo>
                                    <a:lnTo>
                                      <a:pt x="1811" y="22"/>
                                    </a:lnTo>
                                    <a:lnTo>
                                      <a:pt x="1813" y="20"/>
                                    </a:lnTo>
                                    <a:lnTo>
                                      <a:pt x="1813" y="22"/>
                                    </a:lnTo>
                                    <a:lnTo>
                                      <a:pt x="1814" y="20"/>
                                    </a:lnTo>
                                    <a:lnTo>
                                      <a:pt x="1814" y="24"/>
                                    </a:lnTo>
                                    <a:lnTo>
                                      <a:pt x="1815" y="20"/>
                                    </a:lnTo>
                                    <a:lnTo>
                                      <a:pt x="1815" y="21"/>
                                    </a:lnTo>
                                    <a:lnTo>
                                      <a:pt x="1816" y="20"/>
                                    </a:lnTo>
                                    <a:lnTo>
                                      <a:pt x="1816" y="21"/>
                                    </a:lnTo>
                                    <a:lnTo>
                                      <a:pt x="1817" y="22"/>
                                    </a:lnTo>
                                    <a:lnTo>
                                      <a:pt x="1818" y="21"/>
                                    </a:lnTo>
                                    <a:lnTo>
                                      <a:pt x="1818" y="23"/>
                                    </a:lnTo>
                                    <a:lnTo>
                                      <a:pt x="1819" y="20"/>
                                    </a:lnTo>
                                    <a:lnTo>
                                      <a:pt x="1819" y="21"/>
                                    </a:lnTo>
                                    <a:lnTo>
                                      <a:pt x="1820" y="20"/>
                                    </a:lnTo>
                                    <a:lnTo>
                                      <a:pt x="1820" y="21"/>
                                    </a:lnTo>
                                    <a:lnTo>
                                      <a:pt x="1822" y="21"/>
                                    </a:lnTo>
                                    <a:lnTo>
                                      <a:pt x="1822" y="22"/>
                                    </a:lnTo>
                                    <a:lnTo>
                                      <a:pt x="1823" y="20"/>
                                    </a:lnTo>
                                    <a:lnTo>
                                      <a:pt x="1824" y="20"/>
                                    </a:lnTo>
                                    <a:lnTo>
                                      <a:pt x="1824" y="21"/>
                                    </a:lnTo>
                                    <a:lnTo>
                                      <a:pt x="1825" y="20"/>
                                    </a:lnTo>
                                    <a:lnTo>
                                      <a:pt x="1825" y="21"/>
                                    </a:lnTo>
                                    <a:lnTo>
                                      <a:pt x="1826" y="22"/>
                                    </a:lnTo>
                                    <a:lnTo>
                                      <a:pt x="1826" y="23"/>
                                    </a:lnTo>
                                    <a:lnTo>
                                      <a:pt x="1827" y="21"/>
                                    </a:lnTo>
                                    <a:lnTo>
                                      <a:pt x="1827" y="22"/>
                                    </a:lnTo>
                                    <a:lnTo>
                                      <a:pt x="1828" y="20"/>
                                    </a:lnTo>
                                    <a:lnTo>
                                      <a:pt x="1828" y="22"/>
                                    </a:lnTo>
                                    <a:lnTo>
                                      <a:pt x="1829" y="20"/>
                                    </a:lnTo>
                                    <a:lnTo>
                                      <a:pt x="1829" y="22"/>
                                    </a:lnTo>
                                    <a:lnTo>
                                      <a:pt x="1831" y="20"/>
                                    </a:lnTo>
                                    <a:lnTo>
                                      <a:pt x="1831" y="21"/>
                                    </a:lnTo>
                                    <a:lnTo>
                                      <a:pt x="1832" y="21"/>
                                    </a:lnTo>
                                    <a:lnTo>
                                      <a:pt x="1832" y="23"/>
                                    </a:lnTo>
                                    <a:lnTo>
                                      <a:pt x="1833" y="20"/>
                                    </a:lnTo>
                                    <a:lnTo>
                                      <a:pt x="1833" y="22"/>
                                    </a:lnTo>
                                    <a:lnTo>
                                      <a:pt x="1834" y="20"/>
                                    </a:lnTo>
                                    <a:lnTo>
                                      <a:pt x="1834" y="22"/>
                                    </a:lnTo>
                                    <a:lnTo>
                                      <a:pt x="1835" y="20"/>
                                    </a:lnTo>
                                    <a:lnTo>
                                      <a:pt x="1835" y="22"/>
                                    </a:lnTo>
                                    <a:lnTo>
                                      <a:pt x="1836" y="20"/>
                                    </a:lnTo>
                                    <a:lnTo>
                                      <a:pt x="1836" y="22"/>
                                    </a:lnTo>
                                    <a:lnTo>
                                      <a:pt x="1837" y="23"/>
                                    </a:lnTo>
                                    <a:lnTo>
                                      <a:pt x="1838" y="21"/>
                                    </a:lnTo>
                                    <a:lnTo>
                                      <a:pt x="1838" y="23"/>
                                    </a:lnTo>
                                    <a:lnTo>
                                      <a:pt x="1840" y="22"/>
                                    </a:lnTo>
                                    <a:lnTo>
                                      <a:pt x="1841" y="23"/>
                                    </a:lnTo>
                                    <a:lnTo>
                                      <a:pt x="1842" y="22"/>
                                    </a:lnTo>
                                    <a:lnTo>
                                      <a:pt x="1842" y="23"/>
                                    </a:lnTo>
                                    <a:lnTo>
                                      <a:pt x="1843" y="22"/>
                                    </a:lnTo>
                                    <a:lnTo>
                                      <a:pt x="1843" y="23"/>
                                    </a:lnTo>
                                    <a:lnTo>
                                      <a:pt x="1844" y="23"/>
                                    </a:lnTo>
                                    <a:lnTo>
                                      <a:pt x="1844" y="24"/>
                                    </a:lnTo>
                                    <a:lnTo>
                                      <a:pt x="1845" y="23"/>
                                    </a:lnTo>
                                    <a:lnTo>
                                      <a:pt x="1845" y="26"/>
                                    </a:lnTo>
                                    <a:lnTo>
                                      <a:pt x="1846" y="24"/>
                                    </a:lnTo>
                                    <a:lnTo>
                                      <a:pt x="1846" y="26"/>
                                    </a:lnTo>
                                    <a:lnTo>
                                      <a:pt x="1848" y="26"/>
                                    </a:lnTo>
                                    <a:lnTo>
                                      <a:pt x="1849" y="26"/>
                                    </a:lnTo>
                                    <a:lnTo>
                                      <a:pt x="1850" y="26"/>
                                    </a:lnTo>
                                    <a:lnTo>
                                      <a:pt x="1850" y="28"/>
                                    </a:lnTo>
                                    <a:lnTo>
                                      <a:pt x="1851" y="26"/>
                                    </a:lnTo>
                                    <a:lnTo>
                                      <a:pt x="1851" y="27"/>
                                    </a:lnTo>
                                    <a:lnTo>
                                      <a:pt x="1852" y="27"/>
                                    </a:lnTo>
                                    <a:lnTo>
                                      <a:pt x="1853" y="26"/>
                                    </a:lnTo>
                                    <a:lnTo>
                                      <a:pt x="1853" y="27"/>
                                    </a:lnTo>
                                    <a:lnTo>
                                      <a:pt x="1854" y="27"/>
                                    </a:lnTo>
                                    <a:lnTo>
                                      <a:pt x="1854" y="28"/>
                                    </a:lnTo>
                                    <a:lnTo>
                                      <a:pt x="1855" y="27"/>
                                    </a:lnTo>
                                    <a:lnTo>
                                      <a:pt x="1855" y="29"/>
                                    </a:lnTo>
                                    <a:lnTo>
                                      <a:pt x="1857" y="28"/>
                                    </a:lnTo>
                                    <a:lnTo>
                                      <a:pt x="1857" y="29"/>
                                    </a:lnTo>
                                    <a:lnTo>
                                      <a:pt x="1858" y="27"/>
                                    </a:lnTo>
                                    <a:lnTo>
                                      <a:pt x="1858" y="28"/>
                                    </a:lnTo>
                                    <a:lnTo>
                                      <a:pt x="1859" y="26"/>
                                    </a:lnTo>
                                    <a:lnTo>
                                      <a:pt x="1860" y="26"/>
                                    </a:lnTo>
                                    <a:lnTo>
                                      <a:pt x="1860" y="27"/>
                                    </a:lnTo>
                                    <a:lnTo>
                                      <a:pt x="1861" y="27"/>
                                    </a:lnTo>
                                    <a:lnTo>
                                      <a:pt x="1862" y="27"/>
                                    </a:lnTo>
                                    <a:lnTo>
                                      <a:pt x="1862" y="28"/>
                                    </a:lnTo>
                                    <a:lnTo>
                                      <a:pt x="1863" y="24"/>
                                    </a:lnTo>
                                    <a:lnTo>
                                      <a:pt x="1863" y="26"/>
                                    </a:lnTo>
                                    <a:lnTo>
                                      <a:pt x="1864" y="24"/>
                                    </a:lnTo>
                                    <a:lnTo>
                                      <a:pt x="1864" y="26"/>
                                    </a:lnTo>
                                    <a:lnTo>
                                      <a:pt x="1866" y="27"/>
                                    </a:lnTo>
                                    <a:lnTo>
                                      <a:pt x="1866" y="28"/>
                                    </a:lnTo>
                                    <a:lnTo>
                                      <a:pt x="1867" y="26"/>
                                    </a:lnTo>
                                    <a:lnTo>
                                      <a:pt x="1867" y="27"/>
                                    </a:lnTo>
                                    <a:lnTo>
                                      <a:pt x="1868" y="26"/>
                                    </a:lnTo>
                                    <a:lnTo>
                                      <a:pt x="1868" y="27"/>
                                    </a:lnTo>
                                    <a:lnTo>
                                      <a:pt x="1869" y="26"/>
                                    </a:lnTo>
                                    <a:lnTo>
                                      <a:pt x="1869" y="27"/>
                                    </a:lnTo>
                                    <a:lnTo>
                                      <a:pt x="1870" y="24"/>
                                    </a:lnTo>
                                    <a:lnTo>
                                      <a:pt x="1870" y="27"/>
                                    </a:lnTo>
                                    <a:lnTo>
                                      <a:pt x="1871" y="26"/>
                                    </a:lnTo>
                                    <a:lnTo>
                                      <a:pt x="1871" y="27"/>
                                    </a:lnTo>
                                    <a:lnTo>
                                      <a:pt x="1872" y="26"/>
                                    </a:lnTo>
                                    <a:lnTo>
                                      <a:pt x="1872" y="29"/>
                                    </a:lnTo>
                                    <a:lnTo>
                                      <a:pt x="1873" y="28"/>
                                    </a:lnTo>
                                    <a:lnTo>
                                      <a:pt x="1873" y="30"/>
                                    </a:lnTo>
                                    <a:lnTo>
                                      <a:pt x="1875" y="28"/>
                                    </a:lnTo>
                                    <a:lnTo>
                                      <a:pt x="1875" y="30"/>
                                    </a:lnTo>
                                    <a:lnTo>
                                      <a:pt x="1876" y="28"/>
                                    </a:lnTo>
                                    <a:lnTo>
                                      <a:pt x="1877" y="28"/>
                                    </a:lnTo>
                                    <a:lnTo>
                                      <a:pt x="1878" y="26"/>
                                    </a:lnTo>
                                    <a:lnTo>
                                      <a:pt x="1878" y="28"/>
                                    </a:lnTo>
                                    <a:lnTo>
                                      <a:pt x="1879" y="28"/>
                                    </a:lnTo>
                                    <a:lnTo>
                                      <a:pt x="1880" y="28"/>
                                    </a:lnTo>
                                    <a:lnTo>
                                      <a:pt x="1880" y="29"/>
                                    </a:lnTo>
                                    <a:lnTo>
                                      <a:pt x="1881" y="28"/>
                                    </a:lnTo>
                                    <a:lnTo>
                                      <a:pt x="1881" y="29"/>
                                    </a:lnTo>
                                    <a:lnTo>
                                      <a:pt x="1882" y="27"/>
                                    </a:lnTo>
                                    <a:lnTo>
                                      <a:pt x="1882" y="28"/>
                                    </a:lnTo>
                                    <a:lnTo>
                                      <a:pt x="1884" y="26"/>
                                    </a:lnTo>
                                    <a:lnTo>
                                      <a:pt x="1884" y="28"/>
                                    </a:lnTo>
                                    <a:lnTo>
                                      <a:pt x="1885" y="27"/>
                                    </a:lnTo>
                                    <a:lnTo>
                                      <a:pt x="1885" y="28"/>
                                    </a:lnTo>
                                    <a:lnTo>
                                      <a:pt x="1886" y="26"/>
                                    </a:lnTo>
                                    <a:lnTo>
                                      <a:pt x="1886" y="27"/>
                                    </a:lnTo>
                                    <a:lnTo>
                                      <a:pt x="1887" y="26"/>
                                    </a:lnTo>
                                    <a:lnTo>
                                      <a:pt x="1887" y="28"/>
                                    </a:lnTo>
                                    <a:lnTo>
                                      <a:pt x="1888" y="28"/>
                                    </a:lnTo>
                                    <a:lnTo>
                                      <a:pt x="1889" y="26"/>
                                    </a:lnTo>
                                    <a:lnTo>
                                      <a:pt x="1889" y="27"/>
                                    </a:lnTo>
                                    <a:lnTo>
                                      <a:pt x="1890" y="28"/>
                                    </a:lnTo>
                                    <a:lnTo>
                                      <a:pt x="1891" y="28"/>
                                    </a:lnTo>
                                    <a:lnTo>
                                      <a:pt x="1893" y="26"/>
                                    </a:lnTo>
                                    <a:lnTo>
                                      <a:pt x="1893" y="28"/>
                                    </a:lnTo>
                                    <a:lnTo>
                                      <a:pt x="1894" y="27"/>
                                    </a:lnTo>
                                    <a:lnTo>
                                      <a:pt x="1894" y="29"/>
                                    </a:lnTo>
                                    <a:lnTo>
                                      <a:pt x="1895" y="27"/>
                                    </a:lnTo>
                                    <a:lnTo>
                                      <a:pt x="1895" y="29"/>
                                    </a:lnTo>
                                    <a:lnTo>
                                      <a:pt x="1896" y="26"/>
                                    </a:lnTo>
                                    <a:lnTo>
                                      <a:pt x="1896" y="27"/>
                                    </a:lnTo>
                                    <a:lnTo>
                                      <a:pt x="1897" y="26"/>
                                    </a:lnTo>
                                    <a:lnTo>
                                      <a:pt x="1897" y="28"/>
                                    </a:lnTo>
                                    <a:lnTo>
                                      <a:pt x="1898" y="28"/>
                                    </a:lnTo>
                                    <a:lnTo>
                                      <a:pt x="1899" y="27"/>
                                    </a:lnTo>
                                    <a:lnTo>
                                      <a:pt x="1899" y="28"/>
                                    </a:lnTo>
                                    <a:lnTo>
                                      <a:pt x="1901" y="26"/>
                                    </a:lnTo>
                                    <a:lnTo>
                                      <a:pt x="1901" y="28"/>
                                    </a:lnTo>
                                    <a:lnTo>
                                      <a:pt x="1902" y="28"/>
                                    </a:lnTo>
                                    <a:lnTo>
                                      <a:pt x="1902" y="32"/>
                                    </a:lnTo>
                                    <a:lnTo>
                                      <a:pt x="1903" y="29"/>
                                    </a:lnTo>
                                    <a:lnTo>
                                      <a:pt x="1903" y="30"/>
                                    </a:lnTo>
                                    <a:lnTo>
                                      <a:pt x="1904" y="28"/>
                                    </a:lnTo>
                                    <a:lnTo>
                                      <a:pt x="1904" y="29"/>
                                    </a:lnTo>
                                    <a:lnTo>
                                      <a:pt x="1905" y="27"/>
                                    </a:lnTo>
                                    <a:lnTo>
                                      <a:pt x="1905" y="29"/>
                                    </a:lnTo>
                                    <a:lnTo>
                                      <a:pt x="1906" y="27"/>
                                    </a:lnTo>
                                    <a:lnTo>
                                      <a:pt x="1906" y="30"/>
                                    </a:lnTo>
                                    <a:lnTo>
                                      <a:pt x="1907" y="29"/>
                                    </a:lnTo>
                                    <a:lnTo>
                                      <a:pt x="1907" y="30"/>
                                    </a:lnTo>
                                    <a:lnTo>
                                      <a:pt x="1908" y="29"/>
                                    </a:lnTo>
                                    <a:lnTo>
                                      <a:pt x="1910" y="29"/>
                                    </a:lnTo>
                                    <a:lnTo>
                                      <a:pt x="1910" y="30"/>
                                    </a:lnTo>
                                    <a:lnTo>
                                      <a:pt x="1911" y="29"/>
                                    </a:lnTo>
                                    <a:lnTo>
                                      <a:pt x="1911" y="30"/>
                                    </a:lnTo>
                                    <a:lnTo>
                                      <a:pt x="1912" y="28"/>
                                    </a:lnTo>
                                    <a:lnTo>
                                      <a:pt x="1912" y="29"/>
                                    </a:lnTo>
                                    <a:lnTo>
                                      <a:pt x="1913" y="30"/>
                                    </a:lnTo>
                                    <a:lnTo>
                                      <a:pt x="1913" y="32"/>
                                    </a:lnTo>
                                    <a:lnTo>
                                      <a:pt x="1914" y="30"/>
                                    </a:lnTo>
                                    <a:lnTo>
                                      <a:pt x="1914" y="33"/>
                                    </a:lnTo>
                                    <a:lnTo>
                                      <a:pt x="1915" y="30"/>
                                    </a:lnTo>
                                    <a:lnTo>
                                      <a:pt x="1915" y="32"/>
                                    </a:lnTo>
                                    <a:lnTo>
                                      <a:pt x="1916" y="30"/>
                                    </a:lnTo>
                                    <a:lnTo>
                                      <a:pt x="1917" y="28"/>
                                    </a:lnTo>
                                    <a:lnTo>
                                      <a:pt x="1917" y="32"/>
                                    </a:lnTo>
                                    <a:lnTo>
                                      <a:pt x="1919" y="30"/>
                                    </a:lnTo>
                                    <a:lnTo>
                                      <a:pt x="1919" y="32"/>
                                    </a:lnTo>
                                    <a:lnTo>
                                      <a:pt x="1920" y="30"/>
                                    </a:lnTo>
                                    <a:lnTo>
                                      <a:pt x="1920" y="33"/>
                                    </a:lnTo>
                                    <a:lnTo>
                                      <a:pt x="1921" y="30"/>
                                    </a:lnTo>
                                    <a:lnTo>
                                      <a:pt x="1921" y="32"/>
                                    </a:lnTo>
                                    <a:lnTo>
                                      <a:pt x="1922" y="30"/>
                                    </a:lnTo>
                                    <a:lnTo>
                                      <a:pt x="1922" y="32"/>
                                    </a:lnTo>
                                    <a:lnTo>
                                      <a:pt x="1923" y="28"/>
                                    </a:lnTo>
                                    <a:lnTo>
                                      <a:pt x="1923" y="30"/>
                                    </a:lnTo>
                                    <a:lnTo>
                                      <a:pt x="1924" y="30"/>
                                    </a:lnTo>
                                    <a:lnTo>
                                      <a:pt x="1925" y="30"/>
                                    </a:lnTo>
                                    <a:lnTo>
                                      <a:pt x="1925" y="32"/>
                                    </a:lnTo>
                                    <a:lnTo>
                                      <a:pt x="1926" y="30"/>
                                    </a:lnTo>
                                    <a:lnTo>
                                      <a:pt x="1926" y="32"/>
                                    </a:lnTo>
                                    <a:lnTo>
                                      <a:pt x="1928" y="32"/>
                                    </a:lnTo>
                                    <a:lnTo>
                                      <a:pt x="1929" y="29"/>
                                    </a:lnTo>
                                    <a:lnTo>
                                      <a:pt x="1929" y="32"/>
                                    </a:lnTo>
                                    <a:lnTo>
                                      <a:pt x="1930" y="30"/>
                                    </a:lnTo>
                                    <a:lnTo>
                                      <a:pt x="1930" y="32"/>
                                    </a:lnTo>
                                    <a:lnTo>
                                      <a:pt x="1931" y="30"/>
                                    </a:lnTo>
                                    <a:lnTo>
                                      <a:pt x="1932" y="30"/>
                                    </a:lnTo>
                                    <a:lnTo>
                                      <a:pt x="1932" y="32"/>
                                    </a:lnTo>
                                    <a:lnTo>
                                      <a:pt x="1933" y="30"/>
                                    </a:lnTo>
                                    <a:lnTo>
                                      <a:pt x="1933" y="33"/>
                                    </a:lnTo>
                                    <a:lnTo>
                                      <a:pt x="1934" y="32"/>
                                    </a:lnTo>
                                    <a:lnTo>
                                      <a:pt x="1934" y="33"/>
                                    </a:lnTo>
                                    <a:lnTo>
                                      <a:pt x="1935" y="32"/>
                                    </a:lnTo>
                                    <a:lnTo>
                                      <a:pt x="1935" y="33"/>
                                    </a:lnTo>
                                    <a:lnTo>
                                      <a:pt x="1937" y="32"/>
                                    </a:lnTo>
                                    <a:lnTo>
                                      <a:pt x="1937" y="33"/>
                                    </a:lnTo>
                                    <a:lnTo>
                                      <a:pt x="1938" y="33"/>
                                    </a:lnTo>
                                    <a:lnTo>
                                      <a:pt x="1939" y="30"/>
                                    </a:lnTo>
                                    <a:lnTo>
                                      <a:pt x="1939" y="32"/>
                                    </a:lnTo>
                                    <a:lnTo>
                                      <a:pt x="1940" y="32"/>
                                    </a:lnTo>
                                    <a:lnTo>
                                      <a:pt x="1940" y="33"/>
                                    </a:lnTo>
                                    <a:lnTo>
                                      <a:pt x="1941" y="30"/>
                                    </a:lnTo>
                                    <a:lnTo>
                                      <a:pt x="1941" y="32"/>
                                    </a:lnTo>
                                    <a:lnTo>
                                      <a:pt x="1942" y="30"/>
                                    </a:lnTo>
                                    <a:lnTo>
                                      <a:pt x="1942" y="32"/>
                                    </a:lnTo>
                                    <a:lnTo>
                                      <a:pt x="1943" y="30"/>
                                    </a:lnTo>
                                    <a:lnTo>
                                      <a:pt x="1943" y="32"/>
                                    </a:lnTo>
                                    <a:lnTo>
                                      <a:pt x="1945" y="30"/>
                                    </a:lnTo>
                                    <a:lnTo>
                                      <a:pt x="1946" y="30"/>
                                    </a:lnTo>
                                    <a:lnTo>
                                      <a:pt x="1947" y="29"/>
                                    </a:lnTo>
                                  </a:path>
                                </a:pathLst>
                              </a:custGeom>
                              <a:noFill/>
                              <a:ln w="1588">
                                <a:solidFill>
                                  <a:srgbClr val="00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35" name="Freeform 35"/>
                            <wps:cNvSpPr>
                              <a:spLocks/>
                            </wps:cNvSpPr>
                            <wps:spPr bwMode="auto">
                              <a:xfrm>
                                <a:off x="275660" y="1949007"/>
                                <a:ext cx="3090863" cy="144883"/>
                              </a:xfrm>
                              <a:custGeom>
                                <a:avLst/>
                                <a:gdLst>
                                  <a:gd name="T0" fmla="*/ 27 w 1947"/>
                                  <a:gd name="T1" fmla="*/ 6 h 58"/>
                                  <a:gd name="T2" fmla="*/ 57 w 1947"/>
                                  <a:gd name="T3" fmla="*/ 9 h 58"/>
                                  <a:gd name="T4" fmla="*/ 90 w 1947"/>
                                  <a:gd name="T5" fmla="*/ 9 h 58"/>
                                  <a:gd name="T6" fmla="*/ 121 w 1947"/>
                                  <a:gd name="T7" fmla="*/ 22 h 58"/>
                                  <a:gd name="T8" fmla="*/ 150 w 1947"/>
                                  <a:gd name="T9" fmla="*/ 19 h 58"/>
                                  <a:gd name="T10" fmla="*/ 179 w 1947"/>
                                  <a:gd name="T11" fmla="*/ 20 h 58"/>
                                  <a:gd name="T12" fmla="*/ 207 w 1947"/>
                                  <a:gd name="T13" fmla="*/ 17 h 58"/>
                                  <a:gd name="T14" fmla="*/ 237 w 1947"/>
                                  <a:gd name="T15" fmla="*/ 9 h 58"/>
                                  <a:gd name="T16" fmla="*/ 264 w 1947"/>
                                  <a:gd name="T17" fmla="*/ 5 h 58"/>
                                  <a:gd name="T18" fmla="*/ 294 w 1947"/>
                                  <a:gd name="T19" fmla="*/ 9 h 58"/>
                                  <a:gd name="T20" fmla="*/ 325 w 1947"/>
                                  <a:gd name="T21" fmla="*/ 9 h 58"/>
                                  <a:gd name="T22" fmla="*/ 354 w 1947"/>
                                  <a:gd name="T23" fmla="*/ 1 h 58"/>
                                  <a:gd name="T24" fmla="*/ 382 w 1947"/>
                                  <a:gd name="T25" fmla="*/ 15 h 58"/>
                                  <a:gd name="T26" fmla="*/ 412 w 1947"/>
                                  <a:gd name="T27" fmla="*/ 17 h 58"/>
                                  <a:gd name="T28" fmla="*/ 442 w 1947"/>
                                  <a:gd name="T29" fmla="*/ 31 h 58"/>
                                  <a:gd name="T30" fmla="*/ 475 w 1947"/>
                                  <a:gd name="T31" fmla="*/ 22 h 58"/>
                                  <a:gd name="T32" fmla="*/ 506 w 1947"/>
                                  <a:gd name="T33" fmla="*/ 18 h 58"/>
                                  <a:gd name="T34" fmla="*/ 539 w 1947"/>
                                  <a:gd name="T35" fmla="*/ 15 h 58"/>
                                  <a:gd name="T36" fmla="*/ 568 w 1947"/>
                                  <a:gd name="T37" fmla="*/ 16 h 58"/>
                                  <a:gd name="T38" fmla="*/ 599 w 1947"/>
                                  <a:gd name="T39" fmla="*/ 14 h 58"/>
                                  <a:gd name="T40" fmla="*/ 629 w 1947"/>
                                  <a:gd name="T41" fmla="*/ 14 h 58"/>
                                  <a:gd name="T42" fmla="*/ 659 w 1947"/>
                                  <a:gd name="T43" fmla="*/ 25 h 58"/>
                                  <a:gd name="T44" fmla="*/ 689 w 1947"/>
                                  <a:gd name="T45" fmla="*/ 23 h 58"/>
                                  <a:gd name="T46" fmla="*/ 716 w 1947"/>
                                  <a:gd name="T47" fmla="*/ 26 h 58"/>
                                  <a:gd name="T48" fmla="*/ 750 w 1947"/>
                                  <a:gd name="T49" fmla="*/ 28 h 58"/>
                                  <a:gd name="T50" fmla="*/ 782 w 1947"/>
                                  <a:gd name="T51" fmla="*/ 17 h 58"/>
                                  <a:gd name="T52" fmla="*/ 810 w 1947"/>
                                  <a:gd name="T53" fmla="*/ 9 h 58"/>
                                  <a:gd name="T54" fmla="*/ 839 w 1947"/>
                                  <a:gd name="T55" fmla="*/ 15 h 58"/>
                                  <a:gd name="T56" fmla="*/ 868 w 1947"/>
                                  <a:gd name="T57" fmla="*/ 18 h 58"/>
                                  <a:gd name="T58" fmla="*/ 900 w 1947"/>
                                  <a:gd name="T59" fmla="*/ 19 h 58"/>
                                  <a:gd name="T60" fmla="*/ 932 w 1947"/>
                                  <a:gd name="T61" fmla="*/ 35 h 58"/>
                                  <a:gd name="T62" fmla="*/ 963 w 1947"/>
                                  <a:gd name="T63" fmla="*/ 31 h 58"/>
                                  <a:gd name="T64" fmla="*/ 994 w 1947"/>
                                  <a:gd name="T65" fmla="*/ 32 h 58"/>
                                  <a:gd name="T66" fmla="*/ 1025 w 1947"/>
                                  <a:gd name="T67" fmla="*/ 16 h 58"/>
                                  <a:gd name="T68" fmla="*/ 1056 w 1947"/>
                                  <a:gd name="T69" fmla="*/ 31 h 58"/>
                                  <a:gd name="T70" fmla="*/ 1087 w 1947"/>
                                  <a:gd name="T71" fmla="*/ 17 h 58"/>
                                  <a:gd name="T72" fmla="*/ 1119 w 1947"/>
                                  <a:gd name="T73" fmla="*/ 16 h 58"/>
                                  <a:gd name="T74" fmla="*/ 1148 w 1947"/>
                                  <a:gd name="T75" fmla="*/ 17 h 58"/>
                                  <a:gd name="T76" fmla="*/ 1179 w 1947"/>
                                  <a:gd name="T77" fmla="*/ 28 h 58"/>
                                  <a:gd name="T78" fmla="*/ 1211 w 1947"/>
                                  <a:gd name="T79" fmla="*/ 39 h 58"/>
                                  <a:gd name="T80" fmla="*/ 1243 w 1947"/>
                                  <a:gd name="T81" fmla="*/ 52 h 58"/>
                                  <a:gd name="T82" fmla="*/ 1273 w 1947"/>
                                  <a:gd name="T83" fmla="*/ 55 h 58"/>
                                  <a:gd name="T84" fmla="*/ 1303 w 1947"/>
                                  <a:gd name="T85" fmla="*/ 41 h 58"/>
                                  <a:gd name="T86" fmla="*/ 1334 w 1947"/>
                                  <a:gd name="T87" fmla="*/ 41 h 58"/>
                                  <a:gd name="T88" fmla="*/ 1367 w 1947"/>
                                  <a:gd name="T89" fmla="*/ 31 h 58"/>
                                  <a:gd name="T90" fmla="*/ 1397 w 1947"/>
                                  <a:gd name="T91" fmla="*/ 35 h 58"/>
                                  <a:gd name="T92" fmla="*/ 1426 w 1947"/>
                                  <a:gd name="T93" fmla="*/ 33 h 58"/>
                                  <a:gd name="T94" fmla="*/ 1457 w 1947"/>
                                  <a:gd name="T95" fmla="*/ 34 h 58"/>
                                  <a:gd name="T96" fmla="*/ 1484 w 1947"/>
                                  <a:gd name="T97" fmla="*/ 34 h 58"/>
                                  <a:gd name="T98" fmla="*/ 1518 w 1947"/>
                                  <a:gd name="T99" fmla="*/ 25 h 58"/>
                                  <a:gd name="T100" fmla="*/ 1551 w 1947"/>
                                  <a:gd name="T101" fmla="*/ 31 h 58"/>
                                  <a:gd name="T102" fmla="*/ 1586 w 1947"/>
                                  <a:gd name="T103" fmla="*/ 25 h 58"/>
                                  <a:gd name="T104" fmla="*/ 1615 w 1947"/>
                                  <a:gd name="T105" fmla="*/ 22 h 58"/>
                                  <a:gd name="T106" fmla="*/ 1648 w 1947"/>
                                  <a:gd name="T107" fmla="*/ 22 h 58"/>
                                  <a:gd name="T108" fmla="*/ 1679 w 1947"/>
                                  <a:gd name="T109" fmla="*/ 32 h 58"/>
                                  <a:gd name="T110" fmla="*/ 1711 w 1947"/>
                                  <a:gd name="T111" fmla="*/ 36 h 58"/>
                                  <a:gd name="T112" fmla="*/ 1740 w 1947"/>
                                  <a:gd name="T113" fmla="*/ 34 h 58"/>
                                  <a:gd name="T114" fmla="*/ 1770 w 1947"/>
                                  <a:gd name="T115" fmla="*/ 22 h 58"/>
                                  <a:gd name="T116" fmla="*/ 1800 w 1947"/>
                                  <a:gd name="T117" fmla="*/ 28 h 58"/>
                                  <a:gd name="T118" fmla="*/ 1834 w 1947"/>
                                  <a:gd name="T119" fmla="*/ 28 h 58"/>
                                  <a:gd name="T120" fmla="*/ 1869 w 1947"/>
                                  <a:gd name="T121" fmla="*/ 31 h 58"/>
                                  <a:gd name="T122" fmla="*/ 1899 w 1947"/>
                                  <a:gd name="T123" fmla="*/ 33 h 58"/>
                                  <a:gd name="T124" fmla="*/ 1930 w 1947"/>
                                  <a:gd name="T125" fmla="*/ 36 h 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947" h="58">
                                    <a:moveTo>
                                      <a:pt x="0" y="7"/>
                                    </a:moveTo>
                                    <a:lnTo>
                                      <a:pt x="0" y="6"/>
                                    </a:lnTo>
                                    <a:lnTo>
                                      <a:pt x="0" y="7"/>
                                    </a:lnTo>
                                    <a:lnTo>
                                      <a:pt x="1" y="5"/>
                                    </a:lnTo>
                                    <a:lnTo>
                                      <a:pt x="1" y="6"/>
                                    </a:lnTo>
                                    <a:lnTo>
                                      <a:pt x="2" y="6"/>
                                    </a:lnTo>
                                    <a:lnTo>
                                      <a:pt x="2" y="7"/>
                                    </a:lnTo>
                                    <a:lnTo>
                                      <a:pt x="3" y="6"/>
                                    </a:lnTo>
                                    <a:lnTo>
                                      <a:pt x="3" y="7"/>
                                    </a:lnTo>
                                    <a:lnTo>
                                      <a:pt x="4" y="6"/>
                                    </a:lnTo>
                                    <a:lnTo>
                                      <a:pt x="4" y="7"/>
                                    </a:lnTo>
                                    <a:lnTo>
                                      <a:pt x="5" y="6"/>
                                    </a:lnTo>
                                    <a:lnTo>
                                      <a:pt x="5" y="7"/>
                                    </a:lnTo>
                                    <a:lnTo>
                                      <a:pt x="7" y="5"/>
                                    </a:lnTo>
                                    <a:lnTo>
                                      <a:pt x="7" y="6"/>
                                    </a:lnTo>
                                    <a:lnTo>
                                      <a:pt x="8" y="5"/>
                                    </a:lnTo>
                                    <a:lnTo>
                                      <a:pt x="8" y="6"/>
                                    </a:lnTo>
                                    <a:lnTo>
                                      <a:pt x="9" y="7"/>
                                    </a:lnTo>
                                    <a:lnTo>
                                      <a:pt x="10" y="6"/>
                                    </a:lnTo>
                                    <a:lnTo>
                                      <a:pt x="10" y="7"/>
                                    </a:lnTo>
                                    <a:lnTo>
                                      <a:pt x="11" y="6"/>
                                    </a:lnTo>
                                    <a:lnTo>
                                      <a:pt x="11" y="7"/>
                                    </a:lnTo>
                                    <a:lnTo>
                                      <a:pt x="12" y="6"/>
                                    </a:lnTo>
                                    <a:lnTo>
                                      <a:pt x="12" y="8"/>
                                    </a:lnTo>
                                    <a:lnTo>
                                      <a:pt x="13" y="7"/>
                                    </a:lnTo>
                                    <a:lnTo>
                                      <a:pt x="15" y="6"/>
                                    </a:lnTo>
                                    <a:lnTo>
                                      <a:pt x="15" y="7"/>
                                    </a:lnTo>
                                    <a:lnTo>
                                      <a:pt x="16" y="6"/>
                                    </a:lnTo>
                                    <a:lnTo>
                                      <a:pt x="17" y="5"/>
                                    </a:lnTo>
                                    <a:lnTo>
                                      <a:pt x="17" y="7"/>
                                    </a:lnTo>
                                    <a:lnTo>
                                      <a:pt x="18" y="2"/>
                                    </a:lnTo>
                                    <a:lnTo>
                                      <a:pt x="18" y="6"/>
                                    </a:lnTo>
                                    <a:lnTo>
                                      <a:pt x="19" y="5"/>
                                    </a:lnTo>
                                    <a:lnTo>
                                      <a:pt x="19" y="7"/>
                                    </a:lnTo>
                                    <a:lnTo>
                                      <a:pt x="20" y="5"/>
                                    </a:lnTo>
                                    <a:lnTo>
                                      <a:pt x="20" y="7"/>
                                    </a:lnTo>
                                    <a:lnTo>
                                      <a:pt x="21" y="4"/>
                                    </a:lnTo>
                                    <a:lnTo>
                                      <a:pt x="21" y="7"/>
                                    </a:lnTo>
                                    <a:lnTo>
                                      <a:pt x="22" y="2"/>
                                    </a:lnTo>
                                    <a:lnTo>
                                      <a:pt x="22" y="6"/>
                                    </a:lnTo>
                                    <a:lnTo>
                                      <a:pt x="24" y="5"/>
                                    </a:lnTo>
                                    <a:lnTo>
                                      <a:pt x="24" y="6"/>
                                    </a:lnTo>
                                    <a:lnTo>
                                      <a:pt x="25" y="5"/>
                                    </a:lnTo>
                                    <a:lnTo>
                                      <a:pt x="25" y="6"/>
                                    </a:lnTo>
                                    <a:lnTo>
                                      <a:pt x="26" y="4"/>
                                    </a:lnTo>
                                    <a:lnTo>
                                      <a:pt x="26" y="6"/>
                                    </a:lnTo>
                                    <a:lnTo>
                                      <a:pt x="27" y="5"/>
                                    </a:lnTo>
                                    <a:lnTo>
                                      <a:pt x="27" y="6"/>
                                    </a:lnTo>
                                    <a:lnTo>
                                      <a:pt x="28" y="5"/>
                                    </a:lnTo>
                                    <a:lnTo>
                                      <a:pt x="28" y="6"/>
                                    </a:lnTo>
                                    <a:lnTo>
                                      <a:pt x="29" y="7"/>
                                    </a:lnTo>
                                    <a:lnTo>
                                      <a:pt x="29" y="9"/>
                                    </a:lnTo>
                                    <a:lnTo>
                                      <a:pt x="30" y="7"/>
                                    </a:lnTo>
                                    <a:lnTo>
                                      <a:pt x="30" y="9"/>
                                    </a:lnTo>
                                    <a:lnTo>
                                      <a:pt x="31" y="8"/>
                                    </a:lnTo>
                                    <a:lnTo>
                                      <a:pt x="31" y="10"/>
                                    </a:lnTo>
                                    <a:lnTo>
                                      <a:pt x="33" y="9"/>
                                    </a:lnTo>
                                    <a:lnTo>
                                      <a:pt x="33" y="10"/>
                                    </a:lnTo>
                                    <a:lnTo>
                                      <a:pt x="34" y="8"/>
                                    </a:lnTo>
                                    <a:lnTo>
                                      <a:pt x="34" y="9"/>
                                    </a:lnTo>
                                    <a:lnTo>
                                      <a:pt x="35" y="8"/>
                                    </a:lnTo>
                                    <a:lnTo>
                                      <a:pt x="36" y="9"/>
                                    </a:lnTo>
                                    <a:lnTo>
                                      <a:pt x="37" y="8"/>
                                    </a:lnTo>
                                    <a:lnTo>
                                      <a:pt x="37" y="9"/>
                                    </a:lnTo>
                                    <a:lnTo>
                                      <a:pt x="38" y="9"/>
                                    </a:lnTo>
                                    <a:lnTo>
                                      <a:pt x="39" y="9"/>
                                    </a:lnTo>
                                    <a:lnTo>
                                      <a:pt x="39" y="11"/>
                                    </a:lnTo>
                                    <a:lnTo>
                                      <a:pt x="40" y="8"/>
                                    </a:lnTo>
                                    <a:lnTo>
                                      <a:pt x="40" y="9"/>
                                    </a:lnTo>
                                    <a:lnTo>
                                      <a:pt x="42" y="9"/>
                                    </a:lnTo>
                                    <a:lnTo>
                                      <a:pt x="42" y="10"/>
                                    </a:lnTo>
                                    <a:lnTo>
                                      <a:pt x="43" y="9"/>
                                    </a:lnTo>
                                    <a:lnTo>
                                      <a:pt x="43" y="13"/>
                                    </a:lnTo>
                                    <a:lnTo>
                                      <a:pt x="44" y="10"/>
                                    </a:lnTo>
                                    <a:lnTo>
                                      <a:pt x="44" y="14"/>
                                    </a:lnTo>
                                    <a:lnTo>
                                      <a:pt x="45" y="10"/>
                                    </a:lnTo>
                                    <a:lnTo>
                                      <a:pt x="46" y="9"/>
                                    </a:lnTo>
                                    <a:lnTo>
                                      <a:pt x="46" y="11"/>
                                    </a:lnTo>
                                    <a:lnTo>
                                      <a:pt x="47" y="10"/>
                                    </a:lnTo>
                                    <a:lnTo>
                                      <a:pt x="47" y="11"/>
                                    </a:lnTo>
                                    <a:lnTo>
                                      <a:pt x="48" y="10"/>
                                    </a:lnTo>
                                    <a:lnTo>
                                      <a:pt x="49" y="9"/>
                                    </a:lnTo>
                                    <a:lnTo>
                                      <a:pt x="49" y="10"/>
                                    </a:lnTo>
                                    <a:lnTo>
                                      <a:pt x="51" y="8"/>
                                    </a:lnTo>
                                    <a:lnTo>
                                      <a:pt x="51" y="10"/>
                                    </a:lnTo>
                                    <a:lnTo>
                                      <a:pt x="52" y="9"/>
                                    </a:lnTo>
                                    <a:lnTo>
                                      <a:pt x="52" y="10"/>
                                    </a:lnTo>
                                    <a:lnTo>
                                      <a:pt x="53" y="9"/>
                                    </a:lnTo>
                                    <a:lnTo>
                                      <a:pt x="54" y="8"/>
                                    </a:lnTo>
                                    <a:lnTo>
                                      <a:pt x="54" y="9"/>
                                    </a:lnTo>
                                    <a:lnTo>
                                      <a:pt x="55" y="8"/>
                                    </a:lnTo>
                                    <a:lnTo>
                                      <a:pt x="55" y="10"/>
                                    </a:lnTo>
                                    <a:lnTo>
                                      <a:pt x="56" y="8"/>
                                    </a:lnTo>
                                    <a:lnTo>
                                      <a:pt x="56" y="9"/>
                                    </a:lnTo>
                                    <a:lnTo>
                                      <a:pt x="57" y="8"/>
                                    </a:lnTo>
                                    <a:lnTo>
                                      <a:pt x="57" y="9"/>
                                    </a:lnTo>
                                    <a:lnTo>
                                      <a:pt x="59" y="8"/>
                                    </a:lnTo>
                                    <a:lnTo>
                                      <a:pt x="59" y="9"/>
                                    </a:lnTo>
                                    <a:lnTo>
                                      <a:pt x="60" y="9"/>
                                    </a:lnTo>
                                    <a:lnTo>
                                      <a:pt x="61" y="9"/>
                                    </a:lnTo>
                                    <a:lnTo>
                                      <a:pt x="62" y="7"/>
                                    </a:lnTo>
                                    <a:lnTo>
                                      <a:pt x="62" y="9"/>
                                    </a:lnTo>
                                    <a:lnTo>
                                      <a:pt x="63" y="9"/>
                                    </a:lnTo>
                                    <a:lnTo>
                                      <a:pt x="64" y="7"/>
                                    </a:lnTo>
                                    <a:lnTo>
                                      <a:pt x="64" y="9"/>
                                    </a:lnTo>
                                    <a:lnTo>
                                      <a:pt x="65" y="7"/>
                                    </a:lnTo>
                                    <a:lnTo>
                                      <a:pt x="65" y="8"/>
                                    </a:lnTo>
                                    <a:lnTo>
                                      <a:pt x="66" y="7"/>
                                    </a:lnTo>
                                    <a:lnTo>
                                      <a:pt x="68" y="6"/>
                                    </a:lnTo>
                                    <a:lnTo>
                                      <a:pt x="68" y="8"/>
                                    </a:lnTo>
                                    <a:lnTo>
                                      <a:pt x="69" y="2"/>
                                    </a:lnTo>
                                    <a:lnTo>
                                      <a:pt x="69" y="8"/>
                                    </a:lnTo>
                                    <a:lnTo>
                                      <a:pt x="70" y="5"/>
                                    </a:lnTo>
                                    <a:lnTo>
                                      <a:pt x="70" y="7"/>
                                    </a:lnTo>
                                    <a:lnTo>
                                      <a:pt x="71" y="5"/>
                                    </a:lnTo>
                                    <a:lnTo>
                                      <a:pt x="72" y="5"/>
                                    </a:lnTo>
                                    <a:lnTo>
                                      <a:pt x="72" y="6"/>
                                    </a:lnTo>
                                    <a:lnTo>
                                      <a:pt x="73" y="4"/>
                                    </a:lnTo>
                                    <a:lnTo>
                                      <a:pt x="73" y="5"/>
                                    </a:lnTo>
                                    <a:lnTo>
                                      <a:pt x="74" y="4"/>
                                    </a:lnTo>
                                    <a:lnTo>
                                      <a:pt x="74" y="5"/>
                                    </a:lnTo>
                                    <a:lnTo>
                                      <a:pt x="75" y="1"/>
                                    </a:lnTo>
                                    <a:lnTo>
                                      <a:pt x="75" y="5"/>
                                    </a:lnTo>
                                    <a:lnTo>
                                      <a:pt x="77" y="2"/>
                                    </a:lnTo>
                                    <a:lnTo>
                                      <a:pt x="78" y="4"/>
                                    </a:lnTo>
                                    <a:lnTo>
                                      <a:pt x="78" y="6"/>
                                    </a:lnTo>
                                    <a:lnTo>
                                      <a:pt x="79" y="1"/>
                                    </a:lnTo>
                                    <a:lnTo>
                                      <a:pt x="79" y="4"/>
                                    </a:lnTo>
                                    <a:lnTo>
                                      <a:pt x="80" y="6"/>
                                    </a:lnTo>
                                    <a:lnTo>
                                      <a:pt x="81" y="5"/>
                                    </a:lnTo>
                                    <a:lnTo>
                                      <a:pt x="82" y="5"/>
                                    </a:lnTo>
                                    <a:lnTo>
                                      <a:pt x="82" y="6"/>
                                    </a:lnTo>
                                    <a:lnTo>
                                      <a:pt x="83" y="4"/>
                                    </a:lnTo>
                                    <a:lnTo>
                                      <a:pt x="83" y="6"/>
                                    </a:lnTo>
                                    <a:lnTo>
                                      <a:pt x="84" y="6"/>
                                    </a:lnTo>
                                    <a:lnTo>
                                      <a:pt x="84" y="7"/>
                                    </a:lnTo>
                                    <a:lnTo>
                                      <a:pt x="86" y="7"/>
                                    </a:lnTo>
                                    <a:lnTo>
                                      <a:pt x="87" y="7"/>
                                    </a:lnTo>
                                    <a:lnTo>
                                      <a:pt x="87" y="8"/>
                                    </a:lnTo>
                                    <a:lnTo>
                                      <a:pt x="88" y="7"/>
                                    </a:lnTo>
                                    <a:lnTo>
                                      <a:pt x="88" y="8"/>
                                    </a:lnTo>
                                    <a:lnTo>
                                      <a:pt x="89" y="9"/>
                                    </a:lnTo>
                                    <a:lnTo>
                                      <a:pt x="89" y="10"/>
                                    </a:lnTo>
                                    <a:lnTo>
                                      <a:pt x="90" y="9"/>
                                    </a:lnTo>
                                    <a:lnTo>
                                      <a:pt x="90" y="11"/>
                                    </a:lnTo>
                                    <a:lnTo>
                                      <a:pt x="91" y="9"/>
                                    </a:lnTo>
                                    <a:lnTo>
                                      <a:pt x="91" y="10"/>
                                    </a:lnTo>
                                    <a:lnTo>
                                      <a:pt x="92" y="10"/>
                                    </a:lnTo>
                                    <a:lnTo>
                                      <a:pt x="92" y="11"/>
                                    </a:lnTo>
                                    <a:lnTo>
                                      <a:pt x="93" y="11"/>
                                    </a:lnTo>
                                    <a:lnTo>
                                      <a:pt x="93" y="13"/>
                                    </a:lnTo>
                                    <a:lnTo>
                                      <a:pt x="95" y="13"/>
                                    </a:lnTo>
                                    <a:lnTo>
                                      <a:pt x="96" y="13"/>
                                    </a:lnTo>
                                    <a:lnTo>
                                      <a:pt x="96" y="15"/>
                                    </a:lnTo>
                                    <a:lnTo>
                                      <a:pt x="97" y="14"/>
                                    </a:lnTo>
                                    <a:lnTo>
                                      <a:pt x="97" y="16"/>
                                    </a:lnTo>
                                    <a:lnTo>
                                      <a:pt x="98" y="18"/>
                                    </a:lnTo>
                                    <a:lnTo>
                                      <a:pt x="99" y="17"/>
                                    </a:lnTo>
                                    <a:lnTo>
                                      <a:pt x="99" y="18"/>
                                    </a:lnTo>
                                    <a:lnTo>
                                      <a:pt x="100" y="17"/>
                                    </a:lnTo>
                                    <a:lnTo>
                                      <a:pt x="100" y="19"/>
                                    </a:lnTo>
                                    <a:lnTo>
                                      <a:pt x="101" y="17"/>
                                    </a:lnTo>
                                    <a:lnTo>
                                      <a:pt x="101" y="18"/>
                                    </a:lnTo>
                                    <a:lnTo>
                                      <a:pt x="103" y="17"/>
                                    </a:lnTo>
                                    <a:lnTo>
                                      <a:pt x="103" y="18"/>
                                    </a:lnTo>
                                    <a:lnTo>
                                      <a:pt x="104" y="18"/>
                                    </a:lnTo>
                                    <a:lnTo>
                                      <a:pt x="105" y="17"/>
                                    </a:lnTo>
                                    <a:lnTo>
                                      <a:pt x="105" y="20"/>
                                    </a:lnTo>
                                    <a:lnTo>
                                      <a:pt x="106" y="19"/>
                                    </a:lnTo>
                                    <a:lnTo>
                                      <a:pt x="106" y="22"/>
                                    </a:lnTo>
                                    <a:lnTo>
                                      <a:pt x="107" y="22"/>
                                    </a:lnTo>
                                    <a:lnTo>
                                      <a:pt x="107" y="23"/>
                                    </a:lnTo>
                                    <a:lnTo>
                                      <a:pt x="108" y="22"/>
                                    </a:lnTo>
                                    <a:lnTo>
                                      <a:pt x="108" y="23"/>
                                    </a:lnTo>
                                    <a:lnTo>
                                      <a:pt x="109" y="22"/>
                                    </a:lnTo>
                                    <a:lnTo>
                                      <a:pt x="110" y="23"/>
                                    </a:lnTo>
                                    <a:lnTo>
                                      <a:pt x="110" y="25"/>
                                    </a:lnTo>
                                    <a:lnTo>
                                      <a:pt x="112" y="25"/>
                                    </a:lnTo>
                                    <a:lnTo>
                                      <a:pt x="113" y="24"/>
                                    </a:lnTo>
                                    <a:lnTo>
                                      <a:pt x="113" y="25"/>
                                    </a:lnTo>
                                    <a:lnTo>
                                      <a:pt x="114" y="23"/>
                                    </a:lnTo>
                                    <a:lnTo>
                                      <a:pt x="114" y="25"/>
                                    </a:lnTo>
                                    <a:lnTo>
                                      <a:pt x="115" y="24"/>
                                    </a:lnTo>
                                    <a:lnTo>
                                      <a:pt x="115" y="25"/>
                                    </a:lnTo>
                                    <a:lnTo>
                                      <a:pt x="116" y="23"/>
                                    </a:lnTo>
                                    <a:lnTo>
                                      <a:pt x="116" y="24"/>
                                    </a:lnTo>
                                    <a:lnTo>
                                      <a:pt x="117" y="24"/>
                                    </a:lnTo>
                                    <a:lnTo>
                                      <a:pt x="118" y="24"/>
                                    </a:lnTo>
                                    <a:lnTo>
                                      <a:pt x="118" y="25"/>
                                    </a:lnTo>
                                    <a:lnTo>
                                      <a:pt x="119" y="22"/>
                                    </a:lnTo>
                                    <a:lnTo>
                                      <a:pt x="119" y="24"/>
                                    </a:lnTo>
                                    <a:lnTo>
                                      <a:pt x="121" y="22"/>
                                    </a:lnTo>
                                    <a:lnTo>
                                      <a:pt x="121" y="25"/>
                                    </a:lnTo>
                                    <a:lnTo>
                                      <a:pt x="122" y="22"/>
                                    </a:lnTo>
                                    <a:lnTo>
                                      <a:pt x="122" y="25"/>
                                    </a:lnTo>
                                    <a:lnTo>
                                      <a:pt x="123" y="23"/>
                                    </a:lnTo>
                                    <a:lnTo>
                                      <a:pt x="124" y="23"/>
                                    </a:lnTo>
                                    <a:lnTo>
                                      <a:pt x="124" y="25"/>
                                    </a:lnTo>
                                    <a:lnTo>
                                      <a:pt x="125" y="23"/>
                                    </a:lnTo>
                                    <a:lnTo>
                                      <a:pt x="125" y="24"/>
                                    </a:lnTo>
                                    <a:lnTo>
                                      <a:pt x="126" y="22"/>
                                    </a:lnTo>
                                    <a:lnTo>
                                      <a:pt x="126" y="23"/>
                                    </a:lnTo>
                                    <a:lnTo>
                                      <a:pt x="127" y="22"/>
                                    </a:lnTo>
                                    <a:lnTo>
                                      <a:pt x="127" y="24"/>
                                    </a:lnTo>
                                    <a:lnTo>
                                      <a:pt x="128" y="23"/>
                                    </a:lnTo>
                                    <a:lnTo>
                                      <a:pt x="128" y="24"/>
                                    </a:lnTo>
                                    <a:lnTo>
                                      <a:pt x="130" y="19"/>
                                    </a:lnTo>
                                    <a:lnTo>
                                      <a:pt x="130" y="23"/>
                                    </a:lnTo>
                                    <a:lnTo>
                                      <a:pt x="131" y="19"/>
                                    </a:lnTo>
                                    <a:lnTo>
                                      <a:pt x="131" y="22"/>
                                    </a:lnTo>
                                    <a:lnTo>
                                      <a:pt x="132" y="20"/>
                                    </a:lnTo>
                                    <a:lnTo>
                                      <a:pt x="133" y="18"/>
                                    </a:lnTo>
                                    <a:lnTo>
                                      <a:pt x="133" y="20"/>
                                    </a:lnTo>
                                    <a:lnTo>
                                      <a:pt x="134" y="18"/>
                                    </a:lnTo>
                                    <a:lnTo>
                                      <a:pt x="134" y="19"/>
                                    </a:lnTo>
                                    <a:lnTo>
                                      <a:pt x="135" y="18"/>
                                    </a:lnTo>
                                    <a:lnTo>
                                      <a:pt x="135" y="19"/>
                                    </a:lnTo>
                                    <a:lnTo>
                                      <a:pt x="136" y="19"/>
                                    </a:lnTo>
                                    <a:lnTo>
                                      <a:pt x="136" y="20"/>
                                    </a:lnTo>
                                    <a:lnTo>
                                      <a:pt x="137" y="18"/>
                                    </a:lnTo>
                                    <a:lnTo>
                                      <a:pt x="137" y="20"/>
                                    </a:lnTo>
                                    <a:lnTo>
                                      <a:pt x="139" y="18"/>
                                    </a:lnTo>
                                    <a:lnTo>
                                      <a:pt x="139" y="20"/>
                                    </a:lnTo>
                                    <a:lnTo>
                                      <a:pt x="140" y="18"/>
                                    </a:lnTo>
                                    <a:lnTo>
                                      <a:pt x="140" y="19"/>
                                    </a:lnTo>
                                    <a:lnTo>
                                      <a:pt x="141" y="18"/>
                                    </a:lnTo>
                                    <a:lnTo>
                                      <a:pt x="141" y="19"/>
                                    </a:lnTo>
                                    <a:lnTo>
                                      <a:pt x="142" y="18"/>
                                    </a:lnTo>
                                    <a:lnTo>
                                      <a:pt x="142" y="20"/>
                                    </a:lnTo>
                                    <a:lnTo>
                                      <a:pt x="143" y="18"/>
                                    </a:lnTo>
                                    <a:lnTo>
                                      <a:pt x="144" y="18"/>
                                    </a:lnTo>
                                    <a:lnTo>
                                      <a:pt x="145" y="17"/>
                                    </a:lnTo>
                                    <a:lnTo>
                                      <a:pt x="145" y="19"/>
                                    </a:lnTo>
                                    <a:lnTo>
                                      <a:pt x="146" y="18"/>
                                    </a:lnTo>
                                    <a:lnTo>
                                      <a:pt x="146" y="19"/>
                                    </a:lnTo>
                                    <a:lnTo>
                                      <a:pt x="148" y="18"/>
                                    </a:lnTo>
                                    <a:lnTo>
                                      <a:pt x="148" y="19"/>
                                    </a:lnTo>
                                    <a:lnTo>
                                      <a:pt x="149" y="18"/>
                                    </a:lnTo>
                                    <a:lnTo>
                                      <a:pt x="149" y="19"/>
                                    </a:lnTo>
                                    <a:lnTo>
                                      <a:pt x="150" y="19"/>
                                    </a:lnTo>
                                    <a:lnTo>
                                      <a:pt x="150" y="20"/>
                                    </a:lnTo>
                                    <a:lnTo>
                                      <a:pt x="151" y="19"/>
                                    </a:lnTo>
                                    <a:lnTo>
                                      <a:pt x="151" y="22"/>
                                    </a:lnTo>
                                    <a:lnTo>
                                      <a:pt x="152" y="19"/>
                                    </a:lnTo>
                                    <a:lnTo>
                                      <a:pt x="152" y="22"/>
                                    </a:lnTo>
                                    <a:lnTo>
                                      <a:pt x="153" y="19"/>
                                    </a:lnTo>
                                    <a:lnTo>
                                      <a:pt x="153" y="22"/>
                                    </a:lnTo>
                                    <a:lnTo>
                                      <a:pt x="154" y="18"/>
                                    </a:lnTo>
                                    <a:lnTo>
                                      <a:pt x="154" y="19"/>
                                    </a:lnTo>
                                    <a:lnTo>
                                      <a:pt x="156" y="20"/>
                                    </a:lnTo>
                                    <a:lnTo>
                                      <a:pt x="156" y="22"/>
                                    </a:lnTo>
                                    <a:lnTo>
                                      <a:pt x="157" y="18"/>
                                    </a:lnTo>
                                    <a:lnTo>
                                      <a:pt x="157" y="22"/>
                                    </a:lnTo>
                                    <a:lnTo>
                                      <a:pt x="158" y="18"/>
                                    </a:lnTo>
                                    <a:lnTo>
                                      <a:pt x="158" y="19"/>
                                    </a:lnTo>
                                    <a:lnTo>
                                      <a:pt x="159" y="18"/>
                                    </a:lnTo>
                                    <a:lnTo>
                                      <a:pt x="159" y="20"/>
                                    </a:lnTo>
                                    <a:lnTo>
                                      <a:pt x="160" y="18"/>
                                    </a:lnTo>
                                    <a:lnTo>
                                      <a:pt x="160" y="19"/>
                                    </a:lnTo>
                                    <a:lnTo>
                                      <a:pt x="161" y="18"/>
                                    </a:lnTo>
                                    <a:lnTo>
                                      <a:pt x="161" y="22"/>
                                    </a:lnTo>
                                    <a:lnTo>
                                      <a:pt x="162" y="18"/>
                                    </a:lnTo>
                                    <a:lnTo>
                                      <a:pt x="162" y="22"/>
                                    </a:lnTo>
                                    <a:lnTo>
                                      <a:pt x="163" y="18"/>
                                    </a:lnTo>
                                    <a:lnTo>
                                      <a:pt x="165" y="19"/>
                                    </a:lnTo>
                                    <a:lnTo>
                                      <a:pt x="165" y="22"/>
                                    </a:lnTo>
                                    <a:lnTo>
                                      <a:pt x="166" y="19"/>
                                    </a:lnTo>
                                    <a:lnTo>
                                      <a:pt x="166" y="22"/>
                                    </a:lnTo>
                                    <a:lnTo>
                                      <a:pt x="167" y="22"/>
                                    </a:lnTo>
                                    <a:lnTo>
                                      <a:pt x="167" y="23"/>
                                    </a:lnTo>
                                    <a:lnTo>
                                      <a:pt x="168" y="19"/>
                                    </a:lnTo>
                                    <a:lnTo>
                                      <a:pt x="168" y="22"/>
                                    </a:lnTo>
                                    <a:lnTo>
                                      <a:pt x="169" y="19"/>
                                    </a:lnTo>
                                    <a:lnTo>
                                      <a:pt x="169" y="20"/>
                                    </a:lnTo>
                                    <a:lnTo>
                                      <a:pt x="170" y="20"/>
                                    </a:lnTo>
                                    <a:lnTo>
                                      <a:pt x="171" y="19"/>
                                    </a:lnTo>
                                    <a:lnTo>
                                      <a:pt x="171" y="20"/>
                                    </a:lnTo>
                                    <a:lnTo>
                                      <a:pt x="172" y="20"/>
                                    </a:lnTo>
                                    <a:lnTo>
                                      <a:pt x="172" y="23"/>
                                    </a:lnTo>
                                    <a:lnTo>
                                      <a:pt x="174" y="22"/>
                                    </a:lnTo>
                                    <a:lnTo>
                                      <a:pt x="174" y="24"/>
                                    </a:lnTo>
                                    <a:lnTo>
                                      <a:pt x="175" y="22"/>
                                    </a:lnTo>
                                    <a:lnTo>
                                      <a:pt x="176" y="22"/>
                                    </a:lnTo>
                                    <a:lnTo>
                                      <a:pt x="176" y="23"/>
                                    </a:lnTo>
                                    <a:lnTo>
                                      <a:pt x="177" y="22"/>
                                    </a:lnTo>
                                    <a:lnTo>
                                      <a:pt x="178" y="20"/>
                                    </a:lnTo>
                                    <a:lnTo>
                                      <a:pt x="178" y="22"/>
                                    </a:lnTo>
                                    <a:lnTo>
                                      <a:pt x="179" y="20"/>
                                    </a:lnTo>
                                    <a:lnTo>
                                      <a:pt x="179" y="23"/>
                                    </a:lnTo>
                                    <a:lnTo>
                                      <a:pt x="180" y="23"/>
                                    </a:lnTo>
                                    <a:lnTo>
                                      <a:pt x="180" y="24"/>
                                    </a:lnTo>
                                    <a:lnTo>
                                      <a:pt x="181" y="20"/>
                                    </a:lnTo>
                                    <a:lnTo>
                                      <a:pt x="181" y="24"/>
                                    </a:lnTo>
                                    <a:lnTo>
                                      <a:pt x="183" y="22"/>
                                    </a:lnTo>
                                    <a:lnTo>
                                      <a:pt x="183" y="24"/>
                                    </a:lnTo>
                                    <a:lnTo>
                                      <a:pt x="184" y="22"/>
                                    </a:lnTo>
                                    <a:lnTo>
                                      <a:pt x="184" y="25"/>
                                    </a:lnTo>
                                    <a:lnTo>
                                      <a:pt x="185" y="22"/>
                                    </a:lnTo>
                                    <a:lnTo>
                                      <a:pt x="185" y="24"/>
                                    </a:lnTo>
                                    <a:lnTo>
                                      <a:pt x="186" y="22"/>
                                    </a:lnTo>
                                    <a:lnTo>
                                      <a:pt x="187" y="20"/>
                                    </a:lnTo>
                                    <a:lnTo>
                                      <a:pt x="187" y="22"/>
                                    </a:lnTo>
                                    <a:lnTo>
                                      <a:pt x="188" y="19"/>
                                    </a:lnTo>
                                    <a:lnTo>
                                      <a:pt x="188" y="20"/>
                                    </a:lnTo>
                                    <a:lnTo>
                                      <a:pt x="189" y="20"/>
                                    </a:lnTo>
                                    <a:lnTo>
                                      <a:pt x="189" y="24"/>
                                    </a:lnTo>
                                    <a:lnTo>
                                      <a:pt x="190" y="22"/>
                                    </a:lnTo>
                                    <a:lnTo>
                                      <a:pt x="190" y="23"/>
                                    </a:lnTo>
                                    <a:lnTo>
                                      <a:pt x="192" y="20"/>
                                    </a:lnTo>
                                    <a:lnTo>
                                      <a:pt x="192" y="22"/>
                                    </a:lnTo>
                                    <a:lnTo>
                                      <a:pt x="193" y="18"/>
                                    </a:lnTo>
                                    <a:lnTo>
                                      <a:pt x="193" y="22"/>
                                    </a:lnTo>
                                    <a:lnTo>
                                      <a:pt x="194" y="20"/>
                                    </a:lnTo>
                                    <a:lnTo>
                                      <a:pt x="194" y="22"/>
                                    </a:lnTo>
                                    <a:lnTo>
                                      <a:pt x="195" y="18"/>
                                    </a:lnTo>
                                    <a:lnTo>
                                      <a:pt x="195" y="20"/>
                                    </a:lnTo>
                                    <a:lnTo>
                                      <a:pt x="196" y="18"/>
                                    </a:lnTo>
                                    <a:lnTo>
                                      <a:pt x="196" y="22"/>
                                    </a:lnTo>
                                    <a:lnTo>
                                      <a:pt x="197" y="18"/>
                                    </a:lnTo>
                                    <a:lnTo>
                                      <a:pt x="197" y="20"/>
                                    </a:lnTo>
                                    <a:lnTo>
                                      <a:pt x="198" y="19"/>
                                    </a:lnTo>
                                    <a:lnTo>
                                      <a:pt x="200" y="19"/>
                                    </a:lnTo>
                                    <a:lnTo>
                                      <a:pt x="200" y="20"/>
                                    </a:lnTo>
                                    <a:lnTo>
                                      <a:pt x="201" y="19"/>
                                    </a:lnTo>
                                    <a:lnTo>
                                      <a:pt x="201" y="20"/>
                                    </a:lnTo>
                                    <a:lnTo>
                                      <a:pt x="202" y="19"/>
                                    </a:lnTo>
                                    <a:lnTo>
                                      <a:pt x="202" y="22"/>
                                    </a:lnTo>
                                    <a:lnTo>
                                      <a:pt x="203" y="19"/>
                                    </a:lnTo>
                                    <a:lnTo>
                                      <a:pt x="203" y="20"/>
                                    </a:lnTo>
                                    <a:lnTo>
                                      <a:pt x="204" y="17"/>
                                    </a:lnTo>
                                    <a:lnTo>
                                      <a:pt x="204" y="18"/>
                                    </a:lnTo>
                                    <a:lnTo>
                                      <a:pt x="205" y="17"/>
                                    </a:lnTo>
                                    <a:lnTo>
                                      <a:pt x="205" y="18"/>
                                    </a:lnTo>
                                    <a:lnTo>
                                      <a:pt x="206" y="17"/>
                                    </a:lnTo>
                                    <a:lnTo>
                                      <a:pt x="206" y="19"/>
                                    </a:lnTo>
                                    <a:lnTo>
                                      <a:pt x="207" y="17"/>
                                    </a:lnTo>
                                    <a:lnTo>
                                      <a:pt x="207" y="18"/>
                                    </a:lnTo>
                                    <a:lnTo>
                                      <a:pt x="209" y="16"/>
                                    </a:lnTo>
                                    <a:lnTo>
                                      <a:pt x="209" y="18"/>
                                    </a:lnTo>
                                    <a:lnTo>
                                      <a:pt x="210" y="17"/>
                                    </a:lnTo>
                                    <a:lnTo>
                                      <a:pt x="210" y="18"/>
                                    </a:lnTo>
                                    <a:lnTo>
                                      <a:pt x="211" y="18"/>
                                    </a:lnTo>
                                    <a:lnTo>
                                      <a:pt x="212" y="18"/>
                                    </a:lnTo>
                                    <a:lnTo>
                                      <a:pt x="213" y="17"/>
                                    </a:lnTo>
                                    <a:lnTo>
                                      <a:pt x="213" y="18"/>
                                    </a:lnTo>
                                    <a:lnTo>
                                      <a:pt x="214" y="17"/>
                                    </a:lnTo>
                                    <a:lnTo>
                                      <a:pt x="214" y="18"/>
                                    </a:lnTo>
                                    <a:lnTo>
                                      <a:pt x="215" y="14"/>
                                    </a:lnTo>
                                    <a:lnTo>
                                      <a:pt x="215" y="17"/>
                                    </a:lnTo>
                                    <a:lnTo>
                                      <a:pt x="216" y="15"/>
                                    </a:lnTo>
                                    <a:lnTo>
                                      <a:pt x="216" y="16"/>
                                    </a:lnTo>
                                    <a:lnTo>
                                      <a:pt x="218" y="16"/>
                                    </a:lnTo>
                                    <a:lnTo>
                                      <a:pt x="218" y="17"/>
                                    </a:lnTo>
                                    <a:lnTo>
                                      <a:pt x="219" y="15"/>
                                    </a:lnTo>
                                    <a:lnTo>
                                      <a:pt x="219" y="16"/>
                                    </a:lnTo>
                                    <a:lnTo>
                                      <a:pt x="220" y="15"/>
                                    </a:lnTo>
                                    <a:lnTo>
                                      <a:pt x="220" y="18"/>
                                    </a:lnTo>
                                    <a:lnTo>
                                      <a:pt x="221" y="16"/>
                                    </a:lnTo>
                                    <a:lnTo>
                                      <a:pt x="221" y="18"/>
                                    </a:lnTo>
                                    <a:lnTo>
                                      <a:pt x="222" y="15"/>
                                    </a:lnTo>
                                    <a:lnTo>
                                      <a:pt x="222" y="17"/>
                                    </a:lnTo>
                                    <a:lnTo>
                                      <a:pt x="223" y="15"/>
                                    </a:lnTo>
                                    <a:lnTo>
                                      <a:pt x="223" y="16"/>
                                    </a:lnTo>
                                    <a:lnTo>
                                      <a:pt x="224" y="13"/>
                                    </a:lnTo>
                                    <a:lnTo>
                                      <a:pt x="224" y="16"/>
                                    </a:lnTo>
                                    <a:lnTo>
                                      <a:pt x="225" y="13"/>
                                    </a:lnTo>
                                    <a:lnTo>
                                      <a:pt x="225" y="14"/>
                                    </a:lnTo>
                                    <a:lnTo>
                                      <a:pt x="227" y="13"/>
                                    </a:lnTo>
                                    <a:lnTo>
                                      <a:pt x="227" y="15"/>
                                    </a:lnTo>
                                    <a:lnTo>
                                      <a:pt x="228" y="13"/>
                                    </a:lnTo>
                                    <a:lnTo>
                                      <a:pt x="228" y="15"/>
                                    </a:lnTo>
                                    <a:lnTo>
                                      <a:pt x="229" y="13"/>
                                    </a:lnTo>
                                    <a:lnTo>
                                      <a:pt x="230" y="13"/>
                                    </a:lnTo>
                                    <a:lnTo>
                                      <a:pt x="230" y="15"/>
                                    </a:lnTo>
                                    <a:lnTo>
                                      <a:pt x="231" y="13"/>
                                    </a:lnTo>
                                    <a:lnTo>
                                      <a:pt x="231" y="15"/>
                                    </a:lnTo>
                                    <a:lnTo>
                                      <a:pt x="232" y="11"/>
                                    </a:lnTo>
                                    <a:lnTo>
                                      <a:pt x="233" y="9"/>
                                    </a:lnTo>
                                    <a:lnTo>
                                      <a:pt x="233" y="11"/>
                                    </a:lnTo>
                                    <a:lnTo>
                                      <a:pt x="234" y="9"/>
                                    </a:lnTo>
                                    <a:lnTo>
                                      <a:pt x="234" y="11"/>
                                    </a:lnTo>
                                    <a:lnTo>
                                      <a:pt x="236" y="10"/>
                                    </a:lnTo>
                                    <a:lnTo>
                                      <a:pt x="236" y="11"/>
                                    </a:lnTo>
                                    <a:lnTo>
                                      <a:pt x="237" y="9"/>
                                    </a:lnTo>
                                    <a:lnTo>
                                      <a:pt x="237" y="10"/>
                                    </a:lnTo>
                                    <a:lnTo>
                                      <a:pt x="238" y="9"/>
                                    </a:lnTo>
                                    <a:lnTo>
                                      <a:pt x="238" y="10"/>
                                    </a:lnTo>
                                    <a:lnTo>
                                      <a:pt x="239" y="9"/>
                                    </a:lnTo>
                                    <a:lnTo>
                                      <a:pt x="239" y="10"/>
                                    </a:lnTo>
                                    <a:lnTo>
                                      <a:pt x="240" y="8"/>
                                    </a:lnTo>
                                    <a:lnTo>
                                      <a:pt x="240" y="9"/>
                                    </a:lnTo>
                                    <a:lnTo>
                                      <a:pt x="241" y="9"/>
                                    </a:lnTo>
                                    <a:lnTo>
                                      <a:pt x="241" y="11"/>
                                    </a:lnTo>
                                    <a:lnTo>
                                      <a:pt x="242" y="8"/>
                                    </a:lnTo>
                                    <a:lnTo>
                                      <a:pt x="242" y="9"/>
                                    </a:lnTo>
                                    <a:lnTo>
                                      <a:pt x="244" y="7"/>
                                    </a:lnTo>
                                    <a:lnTo>
                                      <a:pt x="244" y="8"/>
                                    </a:lnTo>
                                    <a:lnTo>
                                      <a:pt x="245" y="7"/>
                                    </a:lnTo>
                                    <a:lnTo>
                                      <a:pt x="245" y="9"/>
                                    </a:lnTo>
                                    <a:lnTo>
                                      <a:pt x="246" y="7"/>
                                    </a:lnTo>
                                    <a:lnTo>
                                      <a:pt x="246" y="8"/>
                                    </a:lnTo>
                                    <a:lnTo>
                                      <a:pt x="247" y="7"/>
                                    </a:lnTo>
                                    <a:lnTo>
                                      <a:pt x="247" y="9"/>
                                    </a:lnTo>
                                    <a:lnTo>
                                      <a:pt x="248" y="6"/>
                                    </a:lnTo>
                                    <a:lnTo>
                                      <a:pt x="248" y="7"/>
                                    </a:lnTo>
                                    <a:lnTo>
                                      <a:pt x="249" y="6"/>
                                    </a:lnTo>
                                    <a:lnTo>
                                      <a:pt x="249" y="9"/>
                                    </a:lnTo>
                                    <a:lnTo>
                                      <a:pt x="250" y="7"/>
                                    </a:lnTo>
                                    <a:lnTo>
                                      <a:pt x="251" y="6"/>
                                    </a:lnTo>
                                    <a:lnTo>
                                      <a:pt x="251" y="7"/>
                                    </a:lnTo>
                                    <a:lnTo>
                                      <a:pt x="253" y="5"/>
                                    </a:lnTo>
                                    <a:lnTo>
                                      <a:pt x="253" y="6"/>
                                    </a:lnTo>
                                    <a:lnTo>
                                      <a:pt x="254" y="5"/>
                                    </a:lnTo>
                                    <a:lnTo>
                                      <a:pt x="254" y="7"/>
                                    </a:lnTo>
                                    <a:lnTo>
                                      <a:pt x="255" y="6"/>
                                    </a:lnTo>
                                    <a:lnTo>
                                      <a:pt x="255" y="7"/>
                                    </a:lnTo>
                                    <a:lnTo>
                                      <a:pt x="256" y="5"/>
                                    </a:lnTo>
                                    <a:lnTo>
                                      <a:pt x="256" y="7"/>
                                    </a:lnTo>
                                    <a:lnTo>
                                      <a:pt x="257" y="6"/>
                                    </a:lnTo>
                                    <a:lnTo>
                                      <a:pt x="257" y="7"/>
                                    </a:lnTo>
                                    <a:lnTo>
                                      <a:pt x="258" y="4"/>
                                    </a:lnTo>
                                    <a:lnTo>
                                      <a:pt x="258" y="6"/>
                                    </a:lnTo>
                                    <a:lnTo>
                                      <a:pt x="259" y="2"/>
                                    </a:lnTo>
                                    <a:lnTo>
                                      <a:pt x="259" y="4"/>
                                    </a:lnTo>
                                    <a:lnTo>
                                      <a:pt x="260" y="4"/>
                                    </a:lnTo>
                                    <a:lnTo>
                                      <a:pt x="260" y="5"/>
                                    </a:lnTo>
                                    <a:lnTo>
                                      <a:pt x="262" y="4"/>
                                    </a:lnTo>
                                    <a:lnTo>
                                      <a:pt x="262" y="6"/>
                                    </a:lnTo>
                                    <a:lnTo>
                                      <a:pt x="263" y="5"/>
                                    </a:lnTo>
                                    <a:lnTo>
                                      <a:pt x="263" y="7"/>
                                    </a:lnTo>
                                    <a:lnTo>
                                      <a:pt x="264" y="2"/>
                                    </a:lnTo>
                                    <a:lnTo>
                                      <a:pt x="264" y="5"/>
                                    </a:lnTo>
                                    <a:lnTo>
                                      <a:pt x="265" y="2"/>
                                    </a:lnTo>
                                    <a:lnTo>
                                      <a:pt x="265" y="4"/>
                                    </a:lnTo>
                                    <a:lnTo>
                                      <a:pt x="266" y="2"/>
                                    </a:lnTo>
                                    <a:lnTo>
                                      <a:pt x="266" y="4"/>
                                    </a:lnTo>
                                    <a:lnTo>
                                      <a:pt x="267" y="2"/>
                                    </a:lnTo>
                                    <a:lnTo>
                                      <a:pt x="268" y="1"/>
                                    </a:lnTo>
                                    <a:lnTo>
                                      <a:pt x="268" y="2"/>
                                    </a:lnTo>
                                    <a:lnTo>
                                      <a:pt x="269" y="2"/>
                                    </a:lnTo>
                                    <a:lnTo>
                                      <a:pt x="269" y="4"/>
                                    </a:lnTo>
                                    <a:lnTo>
                                      <a:pt x="271" y="2"/>
                                    </a:lnTo>
                                    <a:lnTo>
                                      <a:pt x="271" y="4"/>
                                    </a:lnTo>
                                    <a:lnTo>
                                      <a:pt x="272" y="2"/>
                                    </a:lnTo>
                                    <a:lnTo>
                                      <a:pt x="273" y="2"/>
                                    </a:lnTo>
                                    <a:lnTo>
                                      <a:pt x="273" y="5"/>
                                    </a:lnTo>
                                    <a:lnTo>
                                      <a:pt x="274" y="2"/>
                                    </a:lnTo>
                                    <a:lnTo>
                                      <a:pt x="274" y="6"/>
                                    </a:lnTo>
                                    <a:lnTo>
                                      <a:pt x="275" y="2"/>
                                    </a:lnTo>
                                    <a:lnTo>
                                      <a:pt x="275" y="6"/>
                                    </a:lnTo>
                                    <a:lnTo>
                                      <a:pt x="276" y="5"/>
                                    </a:lnTo>
                                    <a:lnTo>
                                      <a:pt x="276" y="6"/>
                                    </a:lnTo>
                                    <a:lnTo>
                                      <a:pt x="277" y="4"/>
                                    </a:lnTo>
                                    <a:lnTo>
                                      <a:pt x="277" y="5"/>
                                    </a:lnTo>
                                    <a:lnTo>
                                      <a:pt x="278" y="4"/>
                                    </a:lnTo>
                                    <a:lnTo>
                                      <a:pt x="278" y="6"/>
                                    </a:lnTo>
                                    <a:lnTo>
                                      <a:pt x="280" y="6"/>
                                    </a:lnTo>
                                    <a:lnTo>
                                      <a:pt x="280" y="9"/>
                                    </a:lnTo>
                                    <a:lnTo>
                                      <a:pt x="281" y="7"/>
                                    </a:lnTo>
                                    <a:lnTo>
                                      <a:pt x="282" y="7"/>
                                    </a:lnTo>
                                    <a:lnTo>
                                      <a:pt x="282" y="8"/>
                                    </a:lnTo>
                                    <a:lnTo>
                                      <a:pt x="283" y="6"/>
                                    </a:lnTo>
                                    <a:lnTo>
                                      <a:pt x="283" y="9"/>
                                    </a:lnTo>
                                    <a:lnTo>
                                      <a:pt x="284" y="9"/>
                                    </a:lnTo>
                                    <a:lnTo>
                                      <a:pt x="285" y="6"/>
                                    </a:lnTo>
                                    <a:lnTo>
                                      <a:pt x="285" y="9"/>
                                    </a:lnTo>
                                    <a:lnTo>
                                      <a:pt x="286" y="8"/>
                                    </a:lnTo>
                                    <a:lnTo>
                                      <a:pt x="286" y="9"/>
                                    </a:lnTo>
                                    <a:lnTo>
                                      <a:pt x="287" y="8"/>
                                    </a:lnTo>
                                    <a:lnTo>
                                      <a:pt x="287" y="9"/>
                                    </a:lnTo>
                                    <a:lnTo>
                                      <a:pt x="289" y="9"/>
                                    </a:lnTo>
                                    <a:lnTo>
                                      <a:pt x="290" y="7"/>
                                    </a:lnTo>
                                    <a:lnTo>
                                      <a:pt x="290" y="9"/>
                                    </a:lnTo>
                                    <a:lnTo>
                                      <a:pt x="291" y="7"/>
                                    </a:lnTo>
                                    <a:lnTo>
                                      <a:pt x="291" y="9"/>
                                    </a:lnTo>
                                    <a:lnTo>
                                      <a:pt x="292" y="8"/>
                                    </a:lnTo>
                                    <a:lnTo>
                                      <a:pt x="292" y="9"/>
                                    </a:lnTo>
                                    <a:lnTo>
                                      <a:pt x="293" y="7"/>
                                    </a:lnTo>
                                    <a:lnTo>
                                      <a:pt x="293" y="9"/>
                                    </a:lnTo>
                                    <a:lnTo>
                                      <a:pt x="294" y="9"/>
                                    </a:lnTo>
                                    <a:lnTo>
                                      <a:pt x="294" y="10"/>
                                    </a:lnTo>
                                    <a:lnTo>
                                      <a:pt x="295" y="9"/>
                                    </a:lnTo>
                                    <a:lnTo>
                                      <a:pt x="295" y="11"/>
                                    </a:lnTo>
                                    <a:lnTo>
                                      <a:pt x="297" y="9"/>
                                    </a:lnTo>
                                    <a:lnTo>
                                      <a:pt x="297" y="10"/>
                                    </a:lnTo>
                                    <a:lnTo>
                                      <a:pt x="298" y="9"/>
                                    </a:lnTo>
                                    <a:lnTo>
                                      <a:pt x="298" y="11"/>
                                    </a:lnTo>
                                    <a:lnTo>
                                      <a:pt x="299" y="10"/>
                                    </a:lnTo>
                                    <a:lnTo>
                                      <a:pt x="300" y="8"/>
                                    </a:lnTo>
                                    <a:lnTo>
                                      <a:pt x="300" y="10"/>
                                    </a:lnTo>
                                    <a:lnTo>
                                      <a:pt x="301" y="8"/>
                                    </a:lnTo>
                                    <a:lnTo>
                                      <a:pt x="301" y="11"/>
                                    </a:lnTo>
                                    <a:lnTo>
                                      <a:pt x="302" y="9"/>
                                    </a:lnTo>
                                    <a:lnTo>
                                      <a:pt x="302" y="11"/>
                                    </a:lnTo>
                                    <a:lnTo>
                                      <a:pt x="303" y="9"/>
                                    </a:lnTo>
                                    <a:lnTo>
                                      <a:pt x="304" y="9"/>
                                    </a:lnTo>
                                    <a:lnTo>
                                      <a:pt x="304" y="13"/>
                                    </a:lnTo>
                                    <a:lnTo>
                                      <a:pt x="306" y="10"/>
                                    </a:lnTo>
                                    <a:lnTo>
                                      <a:pt x="306" y="14"/>
                                    </a:lnTo>
                                    <a:lnTo>
                                      <a:pt x="307" y="14"/>
                                    </a:lnTo>
                                    <a:lnTo>
                                      <a:pt x="307" y="15"/>
                                    </a:lnTo>
                                    <a:lnTo>
                                      <a:pt x="308" y="11"/>
                                    </a:lnTo>
                                    <a:lnTo>
                                      <a:pt x="308" y="14"/>
                                    </a:lnTo>
                                    <a:lnTo>
                                      <a:pt x="309" y="10"/>
                                    </a:lnTo>
                                    <a:lnTo>
                                      <a:pt x="309" y="11"/>
                                    </a:lnTo>
                                    <a:lnTo>
                                      <a:pt x="310" y="10"/>
                                    </a:lnTo>
                                    <a:lnTo>
                                      <a:pt x="311" y="9"/>
                                    </a:lnTo>
                                    <a:lnTo>
                                      <a:pt x="311" y="11"/>
                                    </a:lnTo>
                                    <a:lnTo>
                                      <a:pt x="312" y="10"/>
                                    </a:lnTo>
                                    <a:lnTo>
                                      <a:pt x="312" y="13"/>
                                    </a:lnTo>
                                    <a:lnTo>
                                      <a:pt x="313" y="13"/>
                                    </a:lnTo>
                                    <a:lnTo>
                                      <a:pt x="315" y="14"/>
                                    </a:lnTo>
                                    <a:lnTo>
                                      <a:pt x="315" y="15"/>
                                    </a:lnTo>
                                    <a:lnTo>
                                      <a:pt x="316" y="13"/>
                                    </a:lnTo>
                                    <a:lnTo>
                                      <a:pt x="316" y="15"/>
                                    </a:lnTo>
                                    <a:lnTo>
                                      <a:pt x="317" y="14"/>
                                    </a:lnTo>
                                    <a:lnTo>
                                      <a:pt x="317" y="15"/>
                                    </a:lnTo>
                                    <a:lnTo>
                                      <a:pt x="318" y="11"/>
                                    </a:lnTo>
                                    <a:lnTo>
                                      <a:pt x="318" y="16"/>
                                    </a:lnTo>
                                    <a:lnTo>
                                      <a:pt x="319" y="9"/>
                                    </a:lnTo>
                                    <a:lnTo>
                                      <a:pt x="319" y="11"/>
                                    </a:lnTo>
                                    <a:lnTo>
                                      <a:pt x="320" y="13"/>
                                    </a:lnTo>
                                    <a:lnTo>
                                      <a:pt x="321" y="13"/>
                                    </a:lnTo>
                                    <a:lnTo>
                                      <a:pt x="322" y="11"/>
                                    </a:lnTo>
                                    <a:lnTo>
                                      <a:pt x="322" y="13"/>
                                    </a:lnTo>
                                    <a:lnTo>
                                      <a:pt x="324" y="9"/>
                                    </a:lnTo>
                                    <a:lnTo>
                                      <a:pt x="324" y="11"/>
                                    </a:lnTo>
                                    <a:lnTo>
                                      <a:pt x="325" y="9"/>
                                    </a:lnTo>
                                    <a:lnTo>
                                      <a:pt x="325" y="11"/>
                                    </a:lnTo>
                                    <a:lnTo>
                                      <a:pt x="326" y="13"/>
                                    </a:lnTo>
                                    <a:lnTo>
                                      <a:pt x="327" y="10"/>
                                    </a:lnTo>
                                    <a:lnTo>
                                      <a:pt x="327" y="11"/>
                                    </a:lnTo>
                                    <a:lnTo>
                                      <a:pt x="328" y="10"/>
                                    </a:lnTo>
                                    <a:lnTo>
                                      <a:pt x="328" y="11"/>
                                    </a:lnTo>
                                    <a:lnTo>
                                      <a:pt x="329" y="9"/>
                                    </a:lnTo>
                                    <a:lnTo>
                                      <a:pt x="329" y="10"/>
                                    </a:lnTo>
                                    <a:lnTo>
                                      <a:pt x="330" y="7"/>
                                    </a:lnTo>
                                    <a:lnTo>
                                      <a:pt x="330" y="9"/>
                                    </a:lnTo>
                                    <a:lnTo>
                                      <a:pt x="331" y="7"/>
                                    </a:lnTo>
                                    <a:lnTo>
                                      <a:pt x="331" y="8"/>
                                    </a:lnTo>
                                    <a:lnTo>
                                      <a:pt x="333" y="7"/>
                                    </a:lnTo>
                                    <a:lnTo>
                                      <a:pt x="334" y="6"/>
                                    </a:lnTo>
                                    <a:lnTo>
                                      <a:pt x="334" y="7"/>
                                    </a:lnTo>
                                    <a:lnTo>
                                      <a:pt x="335" y="6"/>
                                    </a:lnTo>
                                    <a:lnTo>
                                      <a:pt x="335" y="7"/>
                                    </a:lnTo>
                                    <a:lnTo>
                                      <a:pt x="336" y="6"/>
                                    </a:lnTo>
                                    <a:lnTo>
                                      <a:pt x="337" y="2"/>
                                    </a:lnTo>
                                    <a:lnTo>
                                      <a:pt x="337" y="6"/>
                                    </a:lnTo>
                                    <a:lnTo>
                                      <a:pt x="338" y="4"/>
                                    </a:lnTo>
                                    <a:lnTo>
                                      <a:pt x="338" y="6"/>
                                    </a:lnTo>
                                    <a:lnTo>
                                      <a:pt x="339" y="4"/>
                                    </a:lnTo>
                                    <a:lnTo>
                                      <a:pt x="339" y="6"/>
                                    </a:lnTo>
                                    <a:lnTo>
                                      <a:pt x="341" y="2"/>
                                    </a:lnTo>
                                    <a:lnTo>
                                      <a:pt x="341" y="6"/>
                                    </a:lnTo>
                                    <a:lnTo>
                                      <a:pt x="342" y="2"/>
                                    </a:lnTo>
                                    <a:lnTo>
                                      <a:pt x="342" y="4"/>
                                    </a:lnTo>
                                    <a:lnTo>
                                      <a:pt x="343" y="5"/>
                                    </a:lnTo>
                                    <a:lnTo>
                                      <a:pt x="343" y="6"/>
                                    </a:lnTo>
                                    <a:lnTo>
                                      <a:pt x="344" y="4"/>
                                    </a:lnTo>
                                    <a:lnTo>
                                      <a:pt x="344" y="6"/>
                                    </a:lnTo>
                                    <a:lnTo>
                                      <a:pt x="345" y="2"/>
                                    </a:lnTo>
                                    <a:lnTo>
                                      <a:pt x="346" y="2"/>
                                    </a:lnTo>
                                    <a:lnTo>
                                      <a:pt x="346" y="4"/>
                                    </a:lnTo>
                                    <a:lnTo>
                                      <a:pt x="347" y="2"/>
                                    </a:lnTo>
                                    <a:lnTo>
                                      <a:pt x="347" y="4"/>
                                    </a:lnTo>
                                    <a:lnTo>
                                      <a:pt x="348" y="2"/>
                                    </a:lnTo>
                                    <a:lnTo>
                                      <a:pt x="350" y="2"/>
                                    </a:lnTo>
                                    <a:lnTo>
                                      <a:pt x="350" y="4"/>
                                    </a:lnTo>
                                    <a:lnTo>
                                      <a:pt x="351" y="2"/>
                                    </a:lnTo>
                                    <a:lnTo>
                                      <a:pt x="351" y="6"/>
                                    </a:lnTo>
                                    <a:lnTo>
                                      <a:pt x="352" y="2"/>
                                    </a:lnTo>
                                    <a:lnTo>
                                      <a:pt x="352" y="4"/>
                                    </a:lnTo>
                                    <a:lnTo>
                                      <a:pt x="353" y="2"/>
                                    </a:lnTo>
                                    <a:lnTo>
                                      <a:pt x="353" y="4"/>
                                    </a:lnTo>
                                    <a:lnTo>
                                      <a:pt x="354" y="0"/>
                                    </a:lnTo>
                                    <a:lnTo>
                                      <a:pt x="354" y="1"/>
                                    </a:lnTo>
                                    <a:lnTo>
                                      <a:pt x="355" y="0"/>
                                    </a:lnTo>
                                    <a:lnTo>
                                      <a:pt x="355" y="4"/>
                                    </a:lnTo>
                                    <a:lnTo>
                                      <a:pt x="356" y="4"/>
                                    </a:lnTo>
                                    <a:lnTo>
                                      <a:pt x="356" y="6"/>
                                    </a:lnTo>
                                    <a:lnTo>
                                      <a:pt x="357" y="4"/>
                                    </a:lnTo>
                                    <a:lnTo>
                                      <a:pt x="357" y="5"/>
                                    </a:lnTo>
                                    <a:lnTo>
                                      <a:pt x="359" y="6"/>
                                    </a:lnTo>
                                    <a:lnTo>
                                      <a:pt x="359" y="7"/>
                                    </a:lnTo>
                                    <a:lnTo>
                                      <a:pt x="360" y="5"/>
                                    </a:lnTo>
                                    <a:lnTo>
                                      <a:pt x="360" y="6"/>
                                    </a:lnTo>
                                    <a:lnTo>
                                      <a:pt x="361" y="5"/>
                                    </a:lnTo>
                                    <a:lnTo>
                                      <a:pt x="361" y="7"/>
                                    </a:lnTo>
                                    <a:lnTo>
                                      <a:pt x="362" y="4"/>
                                    </a:lnTo>
                                    <a:lnTo>
                                      <a:pt x="362" y="6"/>
                                    </a:lnTo>
                                    <a:lnTo>
                                      <a:pt x="363" y="6"/>
                                    </a:lnTo>
                                    <a:lnTo>
                                      <a:pt x="363" y="7"/>
                                    </a:lnTo>
                                    <a:lnTo>
                                      <a:pt x="364" y="5"/>
                                    </a:lnTo>
                                    <a:lnTo>
                                      <a:pt x="364" y="7"/>
                                    </a:lnTo>
                                    <a:lnTo>
                                      <a:pt x="365" y="6"/>
                                    </a:lnTo>
                                    <a:lnTo>
                                      <a:pt x="365" y="7"/>
                                    </a:lnTo>
                                    <a:lnTo>
                                      <a:pt x="366" y="7"/>
                                    </a:lnTo>
                                    <a:lnTo>
                                      <a:pt x="366" y="8"/>
                                    </a:lnTo>
                                    <a:lnTo>
                                      <a:pt x="368" y="6"/>
                                    </a:lnTo>
                                    <a:lnTo>
                                      <a:pt x="368" y="8"/>
                                    </a:lnTo>
                                    <a:lnTo>
                                      <a:pt x="369" y="8"/>
                                    </a:lnTo>
                                    <a:lnTo>
                                      <a:pt x="369" y="9"/>
                                    </a:lnTo>
                                    <a:lnTo>
                                      <a:pt x="370" y="10"/>
                                    </a:lnTo>
                                    <a:lnTo>
                                      <a:pt x="370" y="11"/>
                                    </a:lnTo>
                                    <a:lnTo>
                                      <a:pt x="371" y="9"/>
                                    </a:lnTo>
                                    <a:lnTo>
                                      <a:pt x="371" y="13"/>
                                    </a:lnTo>
                                    <a:lnTo>
                                      <a:pt x="372" y="11"/>
                                    </a:lnTo>
                                    <a:lnTo>
                                      <a:pt x="372" y="13"/>
                                    </a:lnTo>
                                    <a:lnTo>
                                      <a:pt x="373" y="13"/>
                                    </a:lnTo>
                                    <a:lnTo>
                                      <a:pt x="373" y="14"/>
                                    </a:lnTo>
                                    <a:lnTo>
                                      <a:pt x="374" y="11"/>
                                    </a:lnTo>
                                    <a:lnTo>
                                      <a:pt x="374" y="15"/>
                                    </a:lnTo>
                                    <a:lnTo>
                                      <a:pt x="375" y="11"/>
                                    </a:lnTo>
                                    <a:lnTo>
                                      <a:pt x="377" y="11"/>
                                    </a:lnTo>
                                    <a:lnTo>
                                      <a:pt x="377" y="13"/>
                                    </a:lnTo>
                                    <a:lnTo>
                                      <a:pt x="378" y="13"/>
                                    </a:lnTo>
                                    <a:lnTo>
                                      <a:pt x="378" y="14"/>
                                    </a:lnTo>
                                    <a:lnTo>
                                      <a:pt x="379" y="13"/>
                                    </a:lnTo>
                                    <a:lnTo>
                                      <a:pt x="379" y="14"/>
                                    </a:lnTo>
                                    <a:lnTo>
                                      <a:pt x="380" y="13"/>
                                    </a:lnTo>
                                    <a:lnTo>
                                      <a:pt x="380" y="14"/>
                                    </a:lnTo>
                                    <a:lnTo>
                                      <a:pt x="381" y="15"/>
                                    </a:lnTo>
                                    <a:lnTo>
                                      <a:pt x="381" y="17"/>
                                    </a:lnTo>
                                    <a:lnTo>
                                      <a:pt x="382" y="15"/>
                                    </a:lnTo>
                                    <a:lnTo>
                                      <a:pt x="383" y="13"/>
                                    </a:lnTo>
                                    <a:lnTo>
                                      <a:pt x="383" y="15"/>
                                    </a:lnTo>
                                    <a:lnTo>
                                      <a:pt x="385" y="14"/>
                                    </a:lnTo>
                                    <a:lnTo>
                                      <a:pt x="385" y="15"/>
                                    </a:lnTo>
                                    <a:lnTo>
                                      <a:pt x="386" y="15"/>
                                    </a:lnTo>
                                    <a:lnTo>
                                      <a:pt x="386" y="18"/>
                                    </a:lnTo>
                                    <a:lnTo>
                                      <a:pt x="387" y="17"/>
                                    </a:lnTo>
                                    <a:lnTo>
                                      <a:pt x="387" y="18"/>
                                    </a:lnTo>
                                    <a:lnTo>
                                      <a:pt x="388" y="15"/>
                                    </a:lnTo>
                                    <a:lnTo>
                                      <a:pt x="388" y="17"/>
                                    </a:lnTo>
                                    <a:lnTo>
                                      <a:pt x="389" y="15"/>
                                    </a:lnTo>
                                    <a:lnTo>
                                      <a:pt x="389" y="18"/>
                                    </a:lnTo>
                                    <a:lnTo>
                                      <a:pt x="390" y="14"/>
                                    </a:lnTo>
                                    <a:lnTo>
                                      <a:pt x="390" y="16"/>
                                    </a:lnTo>
                                    <a:lnTo>
                                      <a:pt x="391" y="15"/>
                                    </a:lnTo>
                                    <a:lnTo>
                                      <a:pt x="391" y="16"/>
                                    </a:lnTo>
                                    <a:lnTo>
                                      <a:pt x="392" y="14"/>
                                    </a:lnTo>
                                    <a:lnTo>
                                      <a:pt x="392" y="16"/>
                                    </a:lnTo>
                                    <a:lnTo>
                                      <a:pt x="394" y="14"/>
                                    </a:lnTo>
                                    <a:lnTo>
                                      <a:pt x="394" y="15"/>
                                    </a:lnTo>
                                    <a:lnTo>
                                      <a:pt x="395" y="11"/>
                                    </a:lnTo>
                                    <a:lnTo>
                                      <a:pt x="395" y="13"/>
                                    </a:lnTo>
                                    <a:lnTo>
                                      <a:pt x="396" y="11"/>
                                    </a:lnTo>
                                    <a:lnTo>
                                      <a:pt x="396" y="13"/>
                                    </a:lnTo>
                                    <a:lnTo>
                                      <a:pt x="397" y="11"/>
                                    </a:lnTo>
                                    <a:lnTo>
                                      <a:pt x="397" y="14"/>
                                    </a:lnTo>
                                    <a:lnTo>
                                      <a:pt x="398" y="11"/>
                                    </a:lnTo>
                                    <a:lnTo>
                                      <a:pt x="398" y="13"/>
                                    </a:lnTo>
                                    <a:lnTo>
                                      <a:pt x="399" y="13"/>
                                    </a:lnTo>
                                    <a:lnTo>
                                      <a:pt x="399" y="14"/>
                                    </a:lnTo>
                                    <a:lnTo>
                                      <a:pt x="400" y="13"/>
                                    </a:lnTo>
                                    <a:lnTo>
                                      <a:pt x="401" y="13"/>
                                    </a:lnTo>
                                    <a:lnTo>
                                      <a:pt x="401" y="14"/>
                                    </a:lnTo>
                                    <a:lnTo>
                                      <a:pt x="403" y="13"/>
                                    </a:lnTo>
                                    <a:lnTo>
                                      <a:pt x="403" y="15"/>
                                    </a:lnTo>
                                    <a:lnTo>
                                      <a:pt x="404" y="15"/>
                                    </a:lnTo>
                                    <a:lnTo>
                                      <a:pt x="404" y="16"/>
                                    </a:lnTo>
                                    <a:lnTo>
                                      <a:pt x="405" y="15"/>
                                    </a:lnTo>
                                    <a:lnTo>
                                      <a:pt x="405" y="17"/>
                                    </a:lnTo>
                                    <a:lnTo>
                                      <a:pt x="406" y="15"/>
                                    </a:lnTo>
                                    <a:lnTo>
                                      <a:pt x="406" y="16"/>
                                    </a:lnTo>
                                    <a:lnTo>
                                      <a:pt x="407" y="15"/>
                                    </a:lnTo>
                                    <a:lnTo>
                                      <a:pt x="407" y="16"/>
                                    </a:lnTo>
                                    <a:lnTo>
                                      <a:pt x="408" y="16"/>
                                    </a:lnTo>
                                    <a:lnTo>
                                      <a:pt x="409" y="15"/>
                                    </a:lnTo>
                                    <a:lnTo>
                                      <a:pt x="410" y="15"/>
                                    </a:lnTo>
                                    <a:lnTo>
                                      <a:pt x="410" y="17"/>
                                    </a:lnTo>
                                    <a:lnTo>
                                      <a:pt x="412" y="17"/>
                                    </a:lnTo>
                                    <a:lnTo>
                                      <a:pt x="412" y="18"/>
                                    </a:lnTo>
                                    <a:lnTo>
                                      <a:pt x="413" y="17"/>
                                    </a:lnTo>
                                    <a:lnTo>
                                      <a:pt x="413" y="18"/>
                                    </a:lnTo>
                                    <a:lnTo>
                                      <a:pt x="414" y="18"/>
                                    </a:lnTo>
                                    <a:lnTo>
                                      <a:pt x="414" y="19"/>
                                    </a:lnTo>
                                    <a:lnTo>
                                      <a:pt x="415" y="18"/>
                                    </a:lnTo>
                                    <a:lnTo>
                                      <a:pt x="415" y="19"/>
                                    </a:lnTo>
                                    <a:lnTo>
                                      <a:pt x="416" y="18"/>
                                    </a:lnTo>
                                    <a:lnTo>
                                      <a:pt x="417" y="18"/>
                                    </a:lnTo>
                                    <a:lnTo>
                                      <a:pt x="417" y="22"/>
                                    </a:lnTo>
                                    <a:lnTo>
                                      <a:pt x="418" y="18"/>
                                    </a:lnTo>
                                    <a:lnTo>
                                      <a:pt x="419" y="19"/>
                                    </a:lnTo>
                                    <a:lnTo>
                                      <a:pt x="419" y="20"/>
                                    </a:lnTo>
                                    <a:lnTo>
                                      <a:pt x="421" y="19"/>
                                    </a:lnTo>
                                    <a:lnTo>
                                      <a:pt x="421" y="22"/>
                                    </a:lnTo>
                                    <a:lnTo>
                                      <a:pt x="422" y="19"/>
                                    </a:lnTo>
                                    <a:lnTo>
                                      <a:pt x="422" y="22"/>
                                    </a:lnTo>
                                    <a:lnTo>
                                      <a:pt x="423" y="22"/>
                                    </a:lnTo>
                                    <a:lnTo>
                                      <a:pt x="424" y="20"/>
                                    </a:lnTo>
                                    <a:lnTo>
                                      <a:pt x="424" y="22"/>
                                    </a:lnTo>
                                    <a:lnTo>
                                      <a:pt x="425" y="22"/>
                                    </a:lnTo>
                                    <a:lnTo>
                                      <a:pt x="425" y="23"/>
                                    </a:lnTo>
                                    <a:lnTo>
                                      <a:pt x="426" y="23"/>
                                    </a:lnTo>
                                    <a:lnTo>
                                      <a:pt x="426" y="25"/>
                                    </a:lnTo>
                                    <a:lnTo>
                                      <a:pt x="427" y="23"/>
                                    </a:lnTo>
                                    <a:lnTo>
                                      <a:pt x="427" y="25"/>
                                    </a:lnTo>
                                    <a:lnTo>
                                      <a:pt x="428" y="22"/>
                                    </a:lnTo>
                                    <a:lnTo>
                                      <a:pt x="428" y="24"/>
                                    </a:lnTo>
                                    <a:lnTo>
                                      <a:pt x="430" y="24"/>
                                    </a:lnTo>
                                    <a:lnTo>
                                      <a:pt x="430" y="25"/>
                                    </a:lnTo>
                                    <a:lnTo>
                                      <a:pt x="431" y="24"/>
                                    </a:lnTo>
                                    <a:lnTo>
                                      <a:pt x="431" y="25"/>
                                    </a:lnTo>
                                    <a:lnTo>
                                      <a:pt x="432" y="25"/>
                                    </a:lnTo>
                                    <a:lnTo>
                                      <a:pt x="433" y="26"/>
                                    </a:lnTo>
                                    <a:lnTo>
                                      <a:pt x="433" y="28"/>
                                    </a:lnTo>
                                    <a:lnTo>
                                      <a:pt x="434" y="25"/>
                                    </a:lnTo>
                                    <a:lnTo>
                                      <a:pt x="434" y="28"/>
                                    </a:lnTo>
                                    <a:lnTo>
                                      <a:pt x="435" y="26"/>
                                    </a:lnTo>
                                    <a:lnTo>
                                      <a:pt x="435" y="28"/>
                                    </a:lnTo>
                                    <a:lnTo>
                                      <a:pt x="436" y="26"/>
                                    </a:lnTo>
                                    <a:lnTo>
                                      <a:pt x="436" y="28"/>
                                    </a:lnTo>
                                    <a:lnTo>
                                      <a:pt x="438" y="28"/>
                                    </a:lnTo>
                                    <a:lnTo>
                                      <a:pt x="439" y="25"/>
                                    </a:lnTo>
                                    <a:lnTo>
                                      <a:pt x="439" y="26"/>
                                    </a:lnTo>
                                    <a:lnTo>
                                      <a:pt x="440" y="28"/>
                                    </a:lnTo>
                                    <a:lnTo>
                                      <a:pt x="441" y="28"/>
                                    </a:lnTo>
                                    <a:lnTo>
                                      <a:pt x="442" y="28"/>
                                    </a:lnTo>
                                    <a:lnTo>
                                      <a:pt x="442" y="31"/>
                                    </a:lnTo>
                                    <a:lnTo>
                                      <a:pt x="443" y="28"/>
                                    </a:lnTo>
                                    <a:lnTo>
                                      <a:pt x="444" y="28"/>
                                    </a:lnTo>
                                    <a:lnTo>
                                      <a:pt x="444" y="31"/>
                                    </a:lnTo>
                                    <a:lnTo>
                                      <a:pt x="445" y="28"/>
                                    </a:lnTo>
                                    <a:lnTo>
                                      <a:pt x="447" y="28"/>
                                    </a:lnTo>
                                    <a:lnTo>
                                      <a:pt x="448" y="28"/>
                                    </a:lnTo>
                                    <a:lnTo>
                                      <a:pt x="449" y="25"/>
                                    </a:lnTo>
                                    <a:lnTo>
                                      <a:pt x="449" y="28"/>
                                    </a:lnTo>
                                    <a:lnTo>
                                      <a:pt x="450" y="26"/>
                                    </a:lnTo>
                                    <a:lnTo>
                                      <a:pt x="450" y="28"/>
                                    </a:lnTo>
                                    <a:lnTo>
                                      <a:pt x="451" y="25"/>
                                    </a:lnTo>
                                    <a:lnTo>
                                      <a:pt x="452" y="26"/>
                                    </a:lnTo>
                                    <a:lnTo>
                                      <a:pt x="452" y="28"/>
                                    </a:lnTo>
                                    <a:lnTo>
                                      <a:pt x="453" y="25"/>
                                    </a:lnTo>
                                    <a:lnTo>
                                      <a:pt x="453" y="26"/>
                                    </a:lnTo>
                                    <a:lnTo>
                                      <a:pt x="454" y="26"/>
                                    </a:lnTo>
                                    <a:lnTo>
                                      <a:pt x="454" y="28"/>
                                    </a:lnTo>
                                    <a:lnTo>
                                      <a:pt x="456" y="25"/>
                                    </a:lnTo>
                                    <a:lnTo>
                                      <a:pt x="456" y="28"/>
                                    </a:lnTo>
                                    <a:lnTo>
                                      <a:pt x="457" y="22"/>
                                    </a:lnTo>
                                    <a:lnTo>
                                      <a:pt x="457" y="25"/>
                                    </a:lnTo>
                                    <a:lnTo>
                                      <a:pt x="458" y="23"/>
                                    </a:lnTo>
                                    <a:lnTo>
                                      <a:pt x="459" y="19"/>
                                    </a:lnTo>
                                    <a:lnTo>
                                      <a:pt x="459" y="20"/>
                                    </a:lnTo>
                                    <a:lnTo>
                                      <a:pt x="460" y="19"/>
                                    </a:lnTo>
                                    <a:lnTo>
                                      <a:pt x="460" y="22"/>
                                    </a:lnTo>
                                    <a:lnTo>
                                      <a:pt x="461" y="20"/>
                                    </a:lnTo>
                                    <a:lnTo>
                                      <a:pt x="461" y="22"/>
                                    </a:lnTo>
                                    <a:lnTo>
                                      <a:pt x="462" y="18"/>
                                    </a:lnTo>
                                    <a:lnTo>
                                      <a:pt x="462" y="20"/>
                                    </a:lnTo>
                                    <a:lnTo>
                                      <a:pt x="463" y="22"/>
                                    </a:lnTo>
                                    <a:lnTo>
                                      <a:pt x="463" y="23"/>
                                    </a:lnTo>
                                    <a:lnTo>
                                      <a:pt x="465" y="20"/>
                                    </a:lnTo>
                                    <a:lnTo>
                                      <a:pt x="466" y="22"/>
                                    </a:lnTo>
                                    <a:lnTo>
                                      <a:pt x="467" y="22"/>
                                    </a:lnTo>
                                    <a:lnTo>
                                      <a:pt x="468" y="22"/>
                                    </a:lnTo>
                                    <a:lnTo>
                                      <a:pt x="469" y="19"/>
                                    </a:lnTo>
                                    <a:lnTo>
                                      <a:pt x="469" y="22"/>
                                    </a:lnTo>
                                    <a:lnTo>
                                      <a:pt x="470" y="20"/>
                                    </a:lnTo>
                                    <a:lnTo>
                                      <a:pt x="470" y="22"/>
                                    </a:lnTo>
                                    <a:lnTo>
                                      <a:pt x="471" y="20"/>
                                    </a:lnTo>
                                    <a:lnTo>
                                      <a:pt x="471" y="22"/>
                                    </a:lnTo>
                                    <a:lnTo>
                                      <a:pt x="472" y="22"/>
                                    </a:lnTo>
                                    <a:lnTo>
                                      <a:pt x="472" y="23"/>
                                    </a:lnTo>
                                    <a:lnTo>
                                      <a:pt x="474" y="18"/>
                                    </a:lnTo>
                                    <a:lnTo>
                                      <a:pt x="474" y="19"/>
                                    </a:lnTo>
                                    <a:lnTo>
                                      <a:pt x="475" y="18"/>
                                    </a:lnTo>
                                    <a:lnTo>
                                      <a:pt x="475" y="22"/>
                                    </a:lnTo>
                                    <a:lnTo>
                                      <a:pt x="476" y="20"/>
                                    </a:lnTo>
                                    <a:lnTo>
                                      <a:pt x="476" y="22"/>
                                    </a:lnTo>
                                    <a:lnTo>
                                      <a:pt x="477" y="22"/>
                                    </a:lnTo>
                                    <a:lnTo>
                                      <a:pt x="478" y="20"/>
                                    </a:lnTo>
                                    <a:lnTo>
                                      <a:pt x="479" y="19"/>
                                    </a:lnTo>
                                    <a:lnTo>
                                      <a:pt x="479" y="22"/>
                                    </a:lnTo>
                                    <a:lnTo>
                                      <a:pt x="480" y="20"/>
                                    </a:lnTo>
                                    <a:lnTo>
                                      <a:pt x="480" y="23"/>
                                    </a:lnTo>
                                    <a:lnTo>
                                      <a:pt x="482" y="22"/>
                                    </a:lnTo>
                                    <a:lnTo>
                                      <a:pt x="483" y="19"/>
                                    </a:lnTo>
                                    <a:lnTo>
                                      <a:pt x="483" y="20"/>
                                    </a:lnTo>
                                    <a:lnTo>
                                      <a:pt x="484" y="19"/>
                                    </a:lnTo>
                                    <a:lnTo>
                                      <a:pt x="484" y="20"/>
                                    </a:lnTo>
                                    <a:lnTo>
                                      <a:pt x="485" y="18"/>
                                    </a:lnTo>
                                    <a:lnTo>
                                      <a:pt x="486" y="18"/>
                                    </a:lnTo>
                                    <a:lnTo>
                                      <a:pt x="487" y="18"/>
                                    </a:lnTo>
                                    <a:lnTo>
                                      <a:pt x="487" y="20"/>
                                    </a:lnTo>
                                    <a:lnTo>
                                      <a:pt x="488" y="18"/>
                                    </a:lnTo>
                                    <a:lnTo>
                                      <a:pt x="488" y="20"/>
                                    </a:lnTo>
                                    <a:lnTo>
                                      <a:pt x="489" y="18"/>
                                    </a:lnTo>
                                    <a:lnTo>
                                      <a:pt x="491" y="18"/>
                                    </a:lnTo>
                                    <a:lnTo>
                                      <a:pt x="491" y="20"/>
                                    </a:lnTo>
                                    <a:lnTo>
                                      <a:pt x="492" y="18"/>
                                    </a:lnTo>
                                    <a:lnTo>
                                      <a:pt x="492" y="19"/>
                                    </a:lnTo>
                                    <a:lnTo>
                                      <a:pt x="493" y="17"/>
                                    </a:lnTo>
                                    <a:lnTo>
                                      <a:pt x="493" y="18"/>
                                    </a:lnTo>
                                    <a:lnTo>
                                      <a:pt x="494" y="17"/>
                                    </a:lnTo>
                                    <a:lnTo>
                                      <a:pt x="494" y="18"/>
                                    </a:lnTo>
                                    <a:lnTo>
                                      <a:pt x="495" y="18"/>
                                    </a:lnTo>
                                    <a:lnTo>
                                      <a:pt x="496" y="18"/>
                                    </a:lnTo>
                                    <a:lnTo>
                                      <a:pt x="496" y="20"/>
                                    </a:lnTo>
                                    <a:lnTo>
                                      <a:pt x="497" y="18"/>
                                    </a:lnTo>
                                    <a:lnTo>
                                      <a:pt x="498" y="18"/>
                                    </a:lnTo>
                                    <a:lnTo>
                                      <a:pt x="498" y="19"/>
                                    </a:lnTo>
                                    <a:lnTo>
                                      <a:pt x="500" y="16"/>
                                    </a:lnTo>
                                    <a:lnTo>
                                      <a:pt x="500" y="17"/>
                                    </a:lnTo>
                                    <a:lnTo>
                                      <a:pt x="501" y="16"/>
                                    </a:lnTo>
                                    <a:lnTo>
                                      <a:pt x="501" y="17"/>
                                    </a:lnTo>
                                    <a:lnTo>
                                      <a:pt x="502" y="16"/>
                                    </a:lnTo>
                                    <a:lnTo>
                                      <a:pt x="502" y="18"/>
                                    </a:lnTo>
                                    <a:lnTo>
                                      <a:pt x="503" y="16"/>
                                    </a:lnTo>
                                    <a:lnTo>
                                      <a:pt x="503" y="18"/>
                                    </a:lnTo>
                                    <a:lnTo>
                                      <a:pt x="504" y="17"/>
                                    </a:lnTo>
                                    <a:lnTo>
                                      <a:pt x="504" y="18"/>
                                    </a:lnTo>
                                    <a:lnTo>
                                      <a:pt x="505" y="16"/>
                                    </a:lnTo>
                                    <a:lnTo>
                                      <a:pt x="505" y="17"/>
                                    </a:lnTo>
                                    <a:lnTo>
                                      <a:pt x="506" y="16"/>
                                    </a:lnTo>
                                    <a:lnTo>
                                      <a:pt x="506" y="18"/>
                                    </a:lnTo>
                                    <a:lnTo>
                                      <a:pt x="507" y="15"/>
                                    </a:lnTo>
                                    <a:lnTo>
                                      <a:pt x="509" y="15"/>
                                    </a:lnTo>
                                    <a:lnTo>
                                      <a:pt x="509" y="17"/>
                                    </a:lnTo>
                                    <a:lnTo>
                                      <a:pt x="510" y="16"/>
                                    </a:lnTo>
                                    <a:lnTo>
                                      <a:pt x="511" y="15"/>
                                    </a:lnTo>
                                    <a:lnTo>
                                      <a:pt x="512" y="14"/>
                                    </a:lnTo>
                                    <a:lnTo>
                                      <a:pt x="512" y="18"/>
                                    </a:lnTo>
                                    <a:lnTo>
                                      <a:pt x="513" y="16"/>
                                    </a:lnTo>
                                    <a:lnTo>
                                      <a:pt x="513" y="18"/>
                                    </a:lnTo>
                                    <a:lnTo>
                                      <a:pt x="514" y="17"/>
                                    </a:lnTo>
                                    <a:lnTo>
                                      <a:pt x="514" y="18"/>
                                    </a:lnTo>
                                    <a:lnTo>
                                      <a:pt x="515" y="17"/>
                                    </a:lnTo>
                                    <a:lnTo>
                                      <a:pt x="515" y="18"/>
                                    </a:lnTo>
                                    <a:lnTo>
                                      <a:pt x="516" y="18"/>
                                    </a:lnTo>
                                    <a:lnTo>
                                      <a:pt x="516" y="19"/>
                                    </a:lnTo>
                                    <a:lnTo>
                                      <a:pt x="518" y="18"/>
                                    </a:lnTo>
                                    <a:lnTo>
                                      <a:pt x="519" y="17"/>
                                    </a:lnTo>
                                    <a:lnTo>
                                      <a:pt x="519" y="18"/>
                                    </a:lnTo>
                                    <a:lnTo>
                                      <a:pt x="520" y="18"/>
                                    </a:lnTo>
                                    <a:lnTo>
                                      <a:pt x="520" y="19"/>
                                    </a:lnTo>
                                    <a:lnTo>
                                      <a:pt x="521" y="16"/>
                                    </a:lnTo>
                                    <a:lnTo>
                                      <a:pt x="521" y="20"/>
                                    </a:lnTo>
                                    <a:lnTo>
                                      <a:pt x="522" y="18"/>
                                    </a:lnTo>
                                    <a:lnTo>
                                      <a:pt x="523" y="15"/>
                                    </a:lnTo>
                                    <a:lnTo>
                                      <a:pt x="523" y="16"/>
                                    </a:lnTo>
                                    <a:lnTo>
                                      <a:pt x="524" y="15"/>
                                    </a:lnTo>
                                    <a:lnTo>
                                      <a:pt x="524" y="18"/>
                                    </a:lnTo>
                                    <a:lnTo>
                                      <a:pt x="525" y="15"/>
                                    </a:lnTo>
                                    <a:lnTo>
                                      <a:pt x="525" y="17"/>
                                    </a:lnTo>
                                    <a:lnTo>
                                      <a:pt x="527" y="15"/>
                                    </a:lnTo>
                                    <a:lnTo>
                                      <a:pt x="528" y="17"/>
                                    </a:lnTo>
                                    <a:lnTo>
                                      <a:pt x="528" y="18"/>
                                    </a:lnTo>
                                    <a:lnTo>
                                      <a:pt x="529" y="15"/>
                                    </a:lnTo>
                                    <a:lnTo>
                                      <a:pt x="529" y="16"/>
                                    </a:lnTo>
                                    <a:lnTo>
                                      <a:pt x="530" y="16"/>
                                    </a:lnTo>
                                    <a:lnTo>
                                      <a:pt x="530" y="18"/>
                                    </a:lnTo>
                                    <a:lnTo>
                                      <a:pt x="531" y="15"/>
                                    </a:lnTo>
                                    <a:lnTo>
                                      <a:pt x="531" y="17"/>
                                    </a:lnTo>
                                    <a:lnTo>
                                      <a:pt x="532" y="16"/>
                                    </a:lnTo>
                                    <a:lnTo>
                                      <a:pt x="533" y="13"/>
                                    </a:lnTo>
                                    <a:lnTo>
                                      <a:pt x="533" y="15"/>
                                    </a:lnTo>
                                    <a:lnTo>
                                      <a:pt x="535" y="16"/>
                                    </a:lnTo>
                                    <a:lnTo>
                                      <a:pt x="536" y="16"/>
                                    </a:lnTo>
                                    <a:lnTo>
                                      <a:pt x="537" y="15"/>
                                    </a:lnTo>
                                    <a:lnTo>
                                      <a:pt x="537" y="17"/>
                                    </a:lnTo>
                                    <a:lnTo>
                                      <a:pt x="538" y="15"/>
                                    </a:lnTo>
                                    <a:lnTo>
                                      <a:pt x="538" y="17"/>
                                    </a:lnTo>
                                    <a:lnTo>
                                      <a:pt x="539" y="15"/>
                                    </a:lnTo>
                                    <a:lnTo>
                                      <a:pt x="539" y="16"/>
                                    </a:lnTo>
                                    <a:lnTo>
                                      <a:pt x="540" y="16"/>
                                    </a:lnTo>
                                    <a:lnTo>
                                      <a:pt x="541" y="15"/>
                                    </a:lnTo>
                                    <a:lnTo>
                                      <a:pt x="541" y="17"/>
                                    </a:lnTo>
                                    <a:lnTo>
                                      <a:pt x="542" y="15"/>
                                    </a:lnTo>
                                    <a:lnTo>
                                      <a:pt x="542" y="16"/>
                                    </a:lnTo>
                                    <a:lnTo>
                                      <a:pt x="544" y="17"/>
                                    </a:lnTo>
                                    <a:lnTo>
                                      <a:pt x="544" y="18"/>
                                    </a:lnTo>
                                    <a:lnTo>
                                      <a:pt x="545" y="15"/>
                                    </a:lnTo>
                                    <a:lnTo>
                                      <a:pt x="545" y="16"/>
                                    </a:lnTo>
                                    <a:lnTo>
                                      <a:pt x="546" y="17"/>
                                    </a:lnTo>
                                    <a:lnTo>
                                      <a:pt x="547" y="16"/>
                                    </a:lnTo>
                                    <a:lnTo>
                                      <a:pt x="547" y="18"/>
                                    </a:lnTo>
                                    <a:lnTo>
                                      <a:pt x="548" y="17"/>
                                    </a:lnTo>
                                    <a:lnTo>
                                      <a:pt x="548" y="18"/>
                                    </a:lnTo>
                                    <a:lnTo>
                                      <a:pt x="549" y="18"/>
                                    </a:lnTo>
                                    <a:lnTo>
                                      <a:pt x="550" y="16"/>
                                    </a:lnTo>
                                    <a:lnTo>
                                      <a:pt x="550" y="17"/>
                                    </a:lnTo>
                                    <a:lnTo>
                                      <a:pt x="551" y="17"/>
                                    </a:lnTo>
                                    <a:lnTo>
                                      <a:pt x="551" y="18"/>
                                    </a:lnTo>
                                    <a:lnTo>
                                      <a:pt x="553" y="18"/>
                                    </a:lnTo>
                                    <a:lnTo>
                                      <a:pt x="554" y="16"/>
                                    </a:lnTo>
                                    <a:lnTo>
                                      <a:pt x="554" y="17"/>
                                    </a:lnTo>
                                    <a:lnTo>
                                      <a:pt x="555" y="15"/>
                                    </a:lnTo>
                                    <a:lnTo>
                                      <a:pt x="555" y="18"/>
                                    </a:lnTo>
                                    <a:lnTo>
                                      <a:pt x="556" y="16"/>
                                    </a:lnTo>
                                    <a:lnTo>
                                      <a:pt x="556" y="18"/>
                                    </a:lnTo>
                                    <a:lnTo>
                                      <a:pt x="557" y="17"/>
                                    </a:lnTo>
                                    <a:lnTo>
                                      <a:pt x="557" y="18"/>
                                    </a:lnTo>
                                    <a:lnTo>
                                      <a:pt x="558" y="16"/>
                                    </a:lnTo>
                                    <a:lnTo>
                                      <a:pt x="558" y="18"/>
                                    </a:lnTo>
                                    <a:lnTo>
                                      <a:pt x="559" y="17"/>
                                    </a:lnTo>
                                    <a:lnTo>
                                      <a:pt x="559" y="18"/>
                                    </a:lnTo>
                                    <a:lnTo>
                                      <a:pt x="560" y="15"/>
                                    </a:lnTo>
                                    <a:lnTo>
                                      <a:pt x="560" y="16"/>
                                    </a:lnTo>
                                    <a:lnTo>
                                      <a:pt x="562" y="17"/>
                                    </a:lnTo>
                                    <a:lnTo>
                                      <a:pt x="562" y="18"/>
                                    </a:lnTo>
                                    <a:lnTo>
                                      <a:pt x="563" y="18"/>
                                    </a:lnTo>
                                    <a:lnTo>
                                      <a:pt x="564" y="17"/>
                                    </a:lnTo>
                                    <a:lnTo>
                                      <a:pt x="564" y="18"/>
                                    </a:lnTo>
                                    <a:lnTo>
                                      <a:pt x="565" y="17"/>
                                    </a:lnTo>
                                    <a:lnTo>
                                      <a:pt x="565" y="18"/>
                                    </a:lnTo>
                                    <a:lnTo>
                                      <a:pt x="566" y="15"/>
                                    </a:lnTo>
                                    <a:lnTo>
                                      <a:pt x="566" y="17"/>
                                    </a:lnTo>
                                    <a:lnTo>
                                      <a:pt x="567" y="15"/>
                                    </a:lnTo>
                                    <a:lnTo>
                                      <a:pt x="567" y="16"/>
                                    </a:lnTo>
                                    <a:lnTo>
                                      <a:pt x="568" y="15"/>
                                    </a:lnTo>
                                    <a:lnTo>
                                      <a:pt x="568" y="16"/>
                                    </a:lnTo>
                                    <a:lnTo>
                                      <a:pt x="569" y="15"/>
                                    </a:lnTo>
                                    <a:lnTo>
                                      <a:pt x="571" y="14"/>
                                    </a:lnTo>
                                    <a:lnTo>
                                      <a:pt x="571" y="16"/>
                                    </a:lnTo>
                                    <a:lnTo>
                                      <a:pt x="572" y="15"/>
                                    </a:lnTo>
                                    <a:lnTo>
                                      <a:pt x="573" y="15"/>
                                    </a:lnTo>
                                    <a:lnTo>
                                      <a:pt x="573" y="18"/>
                                    </a:lnTo>
                                    <a:lnTo>
                                      <a:pt x="574" y="15"/>
                                    </a:lnTo>
                                    <a:lnTo>
                                      <a:pt x="574" y="16"/>
                                    </a:lnTo>
                                    <a:lnTo>
                                      <a:pt x="575" y="15"/>
                                    </a:lnTo>
                                    <a:lnTo>
                                      <a:pt x="575" y="17"/>
                                    </a:lnTo>
                                    <a:lnTo>
                                      <a:pt x="576" y="15"/>
                                    </a:lnTo>
                                    <a:lnTo>
                                      <a:pt x="576" y="16"/>
                                    </a:lnTo>
                                    <a:lnTo>
                                      <a:pt x="577" y="15"/>
                                    </a:lnTo>
                                    <a:lnTo>
                                      <a:pt x="577" y="17"/>
                                    </a:lnTo>
                                    <a:lnTo>
                                      <a:pt x="579" y="14"/>
                                    </a:lnTo>
                                    <a:lnTo>
                                      <a:pt x="579" y="15"/>
                                    </a:lnTo>
                                    <a:lnTo>
                                      <a:pt x="580" y="15"/>
                                    </a:lnTo>
                                    <a:lnTo>
                                      <a:pt x="581" y="15"/>
                                    </a:lnTo>
                                    <a:lnTo>
                                      <a:pt x="581" y="18"/>
                                    </a:lnTo>
                                    <a:lnTo>
                                      <a:pt x="582" y="15"/>
                                    </a:lnTo>
                                    <a:lnTo>
                                      <a:pt x="582" y="17"/>
                                    </a:lnTo>
                                    <a:lnTo>
                                      <a:pt x="583" y="15"/>
                                    </a:lnTo>
                                    <a:lnTo>
                                      <a:pt x="584" y="13"/>
                                    </a:lnTo>
                                    <a:lnTo>
                                      <a:pt x="584" y="17"/>
                                    </a:lnTo>
                                    <a:lnTo>
                                      <a:pt x="585" y="13"/>
                                    </a:lnTo>
                                    <a:lnTo>
                                      <a:pt x="585" y="15"/>
                                    </a:lnTo>
                                    <a:lnTo>
                                      <a:pt x="586" y="14"/>
                                    </a:lnTo>
                                    <a:lnTo>
                                      <a:pt x="586" y="15"/>
                                    </a:lnTo>
                                    <a:lnTo>
                                      <a:pt x="588" y="14"/>
                                    </a:lnTo>
                                    <a:lnTo>
                                      <a:pt x="588" y="15"/>
                                    </a:lnTo>
                                    <a:lnTo>
                                      <a:pt x="589" y="14"/>
                                    </a:lnTo>
                                    <a:lnTo>
                                      <a:pt x="589" y="15"/>
                                    </a:lnTo>
                                    <a:lnTo>
                                      <a:pt x="590" y="15"/>
                                    </a:lnTo>
                                    <a:lnTo>
                                      <a:pt x="591" y="14"/>
                                    </a:lnTo>
                                    <a:lnTo>
                                      <a:pt x="591" y="15"/>
                                    </a:lnTo>
                                    <a:lnTo>
                                      <a:pt x="592" y="11"/>
                                    </a:lnTo>
                                    <a:lnTo>
                                      <a:pt x="592" y="15"/>
                                    </a:lnTo>
                                    <a:lnTo>
                                      <a:pt x="593" y="10"/>
                                    </a:lnTo>
                                    <a:lnTo>
                                      <a:pt x="593" y="11"/>
                                    </a:lnTo>
                                    <a:lnTo>
                                      <a:pt x="594" y="11"/>
                                    </a:lnTo>
                                    <a:lnTo>
                                      <a:pt x="594" y="13"/>
                                    </a:lnTo>
                                    <a:lnTo>
                                      <a:pt x="595" y="13"/>
                                    </a:lnTo>
                                    <a:lnTo>
                                      <a:pt x="597" y="11"/>
                                    </a:lnTo>
                                    <a:lnTo>
                                      <a:pt x="597" y="13"/>
                                    </a:lnTo>
                                    <a:lnTo>
                                      <a:pt x="598" y="13"/>
                                    </a:lnTo>
                                    <a:lnTo>
                                      <a:pt x="598" y="14"/>
                                    </a:lnTo>
                                    <a:lnTo>
                                      <a:pt x="599" y="11"/>
                                    </a:lnTo>
                                    <a:lnTo>
                                      <a:pt x="599" y="14"/>
                                    </a:lnTo>
                                    <a:lnTo>
                                      <a:pt x="600" y="10"/>
                                    </a:lnTo>
                                    <a:lnTo>
                                      <a:pt x="600" y="13"/>
                                    </a:lnTo>
                                    <a:lnTo>
                                      <a:pt x="601" y="11"/>
                                    </a:lnTo>
                                    <a:lnTo>
                                      <a:pt x="601" y="13"/>
                                    </a:lnTo>
                                    <a:lnTo>
                                      <a:pt x="602" y="9"/>
                                    </a:lnTo>
                                    <a:lnTo>
                                      <a:pt x="602" y="13"/>
                                    </a:lnTo>
                                    <a:lnTo>
                                      <a:pt x="603" y="9"/>
                                    </a:lnTo>
                                    <a:lnTo>
                                      <a:pt x="603" y="11"/>
                                    </a:lnTo>
                                    <a:lnTo>
                                      <a:pt x="604" y="10"/>
                                    </a:lnTo>
                                    <a:lnTo>
                                      <a:pt x="606" y="9"/>
                                    </a:lnTo>
                                    <a:lnTo>
                                      <a:pt x="606" y="10"/>
                                    </a:lnTo>
                                    <a:lnTo>
                                      <a:pt x="607" y="9"/>
                                    </a:lnTo>
                                    <a:lnTo>
                                      <a:pt x="607" y="11"/>
                                    </a:lnTo>
                                    <a:lnTo>
                                      <a:pt x="608" y="9"/>
                                    </a:lnTo>
                                    <a:lnTo>
                                      <a:pt x="608" y="10"/>
                                    </a:lnTo>
                                    <a:lnTo>
                                      <a:pt x="609" y="11"/>
                                    </a:lnTo>
                                    <a:lnTo>
                                      <a:pt x="609" y="13"/>
                                    </a:lnTo>
                                    <a:lnTo>
                                      <a:pt x="610" y="9"/>
                                    </a:lnTo>
                                    <a:lnTo>
                                      <a:pt x="610" y="10"/>
                                    </a:lnTo>
                                    <a:lnTo>
                                      <a:pt x="611" y="9"/>
                                    </a:lnTo>
                                    <a:lnTo>
                                      <a:pt x="611" y="10"/>
                                    </a:lnTo>
                                    <a:lnTo>
                                      <a:pt x="612" y="9"/>
                                    </a:lnTo>
                                    <a:lnTo>
                                      <a:pt x="612" y="13"/>
                                    </a:lnTo>
                                    <a:lnTo>
                                      <a:pt x="613" y="10"/>
                                    </a:lnTo>
                                    <a:lnTo>
                                      <a:pt x="613" y="11"/>
                                    </a:lnTo>
                                    <a:lnTo>
                                      <a:pt x="615" y="8"/>
                                    </a:lnTo>
                                    <a:lnTo>
                                      <a:pt x="615" y="11"/>
                                    </a:lnTo>
                                    <a:lnTo>
                                      <a:pt x="616" y="9"/>
                                    </a:lnTo>
                                    <a:lnTo>
                                      <a:pt x="617" y="9"/>
                                    </a:lnTo>
                                    <a:lnTo>
                                      <a:pt x="618" y="10"/>
                                    </a:lnTo>
                                    <a:lnTo>
                                      <a:pt x="619" y="8"/>
                                    </a:lnTo>
                                    <a:lnTo>
                                      <a:pt x="619" y="11"/>
                                    </a:lnTo>
                                    <a:lnTo>
                                      <a:pt x="620" y="10"/>
                                    </a:lnTo>
                                    <a:lnTo>
                                      <a:pt x="620" y="11"/>
                                    </a:lnTo>
                                    <a:lnTo>
                                      <a:pt x="621" y="9"/>
                                    </a:lnTo>
                                    <a:lnTo>
                                      <a:pt x="621" y="10"/>
                                    </a:lnTo>
                                    <a:lnTo>
                                      <a:pt x="623" y="9"/>
                                    </a:lnTo>
                                    <a:lnTo>
                                      <a:pt x="623" y="13"/>
                                    </a:lnTo>
                                    <a:lnTo>
                                      <a:pt x="624" y="11"/>
                                    </a:lnTo>
                                    <a:lnTo>
                                      <a:pt x="624" y="13"/>
                                    </a:lnTo>
                                    <a:lnTo>
                                      <a:pt x="625" y="10"/>
                                    </a:lnTo>
                                    <a:lnTo>
                                      <a:pt x="625" y="15"/>
                                    </a:lnTo>
                                    <a:lnTo>
                                      <a:pt x="626" y="9"/>
                                    </a:lnTo>
                                    <a:lnTo>
                                      <a:pt x="626" y="15"/>
                                    </a:lnTo>
                                    <a:lnTo>
                                      <a:pt x="627" y="13"/>
                                    </a:lnTo>
                                    <a:lnTo>
                                      <a:pt x="628" y="13"/>
                                    </a:lnTo>
                                    <a:lnTo>
                                      <a:pt x="629" y="13"/>
                                    </a:lnTo>
                                    <a:lnTo>
                                      <a:pt x="629" y="14"/>
                                    </a:lnTo>
                                    <a:lnTo>
                                      <a:pt x="630" y="14"/>
                                    </a:lnTo>
                                    <a:lnTo>
                                      <a:pt x="630" y="16"/>
                                    </a:lnTo>
                                    <a:lnTo>
                                      <a:pt x="632" y="16"/>
                                    </a:lnTo>
                                    <a:lnTo>
                                      <a:pt x="632" y="17"/>
                                    </a:lnTo>
                                    <a:lnTo>
                                      <a:pt x="633" y="16"/>
                                    </a:lnTo>
                                    <a:lnTo>
                                      <a:pt x="633" y="17"/>
                                    </a:lnTo>
                                    <a:lnTo>
                                      <a:pt x="634" y="15"/>
                                    </a:lnTo>
                                    <a:lnTo>
                                      <a:pt x="634" y="17"/>
                                    </a:lnTo>
                                    <a:lnTo>
                                      <a:pt x="635" y="17"/>
                                    </a:lnTo>
                                    <a:lnTo>
                                      <a:pt x="635" y="18"/>
                                    </a:lnTo>
                                    <a:lnTo>
                                      <a:pt x="636" y="18"/>
                                    </a:lnTo>
                                    <a:lnTo>
                                      <a:pt x="636" y="19"/>
                                    </a:lnTo>
                                    <a:lnTo>
                                      <a:pt x="637" y="18"/>
                                    </a:lnTo>
                                    <a:lnTo>
                                      <a:pt x="637" y="22"/>
                                    </a:lnTo>
                                    <a:lnTo>
                                      <a:pt x="638" y="19"/>
                                    </a:lnTo>
                                    <a:lnTo>
                                      <a:pt x="638" y="20"/>
                                    </a:lnTo>
                                    <a:lnTo>
                                      <a:pt x="639" y="20"/>
                                    </a:lnTo>
                                    <a:lnTo>
                                      <a:pt x="639" y="22"/>
                                    </a:lnTo>
                                    <a:lnTo>
                                      <a:pt x="641" y="18"/>
                                    </a:lnTo>
                                    <a:lnTo>
                                      <a:pt x="641" y="19"/>
                                    </a:lnTo>
                                    <a:lnTo>
                                      <a:pt x="642" y="18"/>
                                    </a:lnTo>
                                    <a:lnTo>
                                      <a:pt x="642" y="24"/>
                                    </a:lnTo>
                                    <a:lnTo>
                                      <a:pt x="643" y="19"/>
                                    </a:lnTo>
                                    <a:lnTo>
                                      <a:pt x="643" y="22"/>
                                    </a:lnTo>
                                    <a:lnTo>
                                      <a:pt x="644" y="20"/>
                                    </a:lnTo>
                                    <a:lnTo>
                                      <a:pt x="644" y="22"/>
                                    </a:lnTo>
                                    <a:lnTo>
                                      <a:pt x="645" y="19"/>
                                    </a:lnTo>
                                    <a:lnTo>
                                      <a:pt x="645" y="22"/>
                                    </a:lnTo>
                                    <a:lnTo>
                                      <a:pt x="646" y="22"/>
                                    </a:lnTo>
                                    <a:lnTo>
                                      <a:pt x="647" y="23"/>
                                    </a:lnTo>
                                    <a:lnTo>
                                      <a:pt x="647" y="24"/>
                                    </a:lnTo>
                                    <a:lnTo>
                                      <a:pt x="648" y="22"/>
                                    </a:lnTo>
                                    <a:lnTo>
                                      <a:pt x="650" y="22"/>
                                    </a:lnTo>
                                    <a:lnTo>
                                      <a:pt x="650" y="24"/>
                                    </a:lnTo>
                                    <a:lnTo>
                                      <a:pt x="651" y="23"/>
                                    </a:lnTo>
                                    <a:lnTo>
                                      <a:pt x="651" y="24"/>
                                    </a:lnTo>
                                    <a:lnTo>
                                      <a:pt x="652" y="22"/>
                                    </a:lnTo>
                                    <a:lnTo>
                                      <a:pt x="652" y="24"/>
                                    </a:lnTo>
                                    <a:lnTo>
                                      <a:pt x="653" y="22"/>
                                    </a:lnTo>
                                    <a:lnTo>
                                      <a:pt x="653" y="24"/>
                                    </a:lnTo>
                                    <a:lnTo>
                                      <a:pt x="654" y="22"/>
                                    </a:lnTo>
                                    <a:lnTo>
                                      <a:pt x="654" y="23"/>
                                    </a:lnTo>
                                    <a:lnTo>
                                      <a:pt x="655" y="22"/>
                                    </a:lnTo>
                                    <a:lnTo>
                                      <a:pt x="656" y="22"/>
                                    </a:lnTo>
                                    <a:lnTo>
                                      <a:pt x="656" y="23"/>
                                    </a:lnTo>
                                    <a:lnTo>
                                      <a:pt x="657" y="24"/>
                                    </a:lnTo>
                                    <a:lnTo>
                                      <a:pt x="657" y="25"/>
                                    </a:lnTo>
                                    <a:lnTo>
                                      <a:pt x="659" y="25"/>
                                    </a:lnTo>
                                    <a:lnTo>
                                      <a:pt x="659" y="26"/>
                                    </a:lnTo>
                                    <a:lnTo>
                                      <a:pt x="660" y="26"/>
                                    </a:lnTo>
                                    <a:lnTo>
                                      <a:pt x="661" y="25"/>
                                    </a:lnTo>
                                    <a:lnTo>
                                      <a:pt x="661" y="26"/>
                                    </a:lnTo>
                                    <a:lnTo>
                                      <a:pt x="662" y="26"/>
                                    </a:lnTo>
                                    <a:lnTo>
                                      <a:pt x="662" y="28"/>
                                    </a:lnTo>
                                    <a:lnTo>
                                      <a:pt x="663" y="26"/>
                                    </a:lnTo>
                                    <a:lnTo>
                                      <a:pt x="663" y="31"/>
                                    </a:lnTo>
                                    <a:lnTo>
                                      <a:pt x="664" y="28"/>
                                    </a:lnTo>
                                    <a:lnTo>
                                      <a:pt x="664" y="31"/>
                                    </a:lnTo>
                                    <a:lnTo>
                                      <a:pt x="665" y="26"/>
                                    </a:lnTo>
                                    <a:lnTo>
                                      <a:pt x="665" y="28"/>
                                    </a:lnTo>
                                    <a:lnTo>
                                      <a:pt x="666" y="28"/>
                                    </a:lnTo>
                                    <a:lnTo>
                                      <a:pt x="668" y="28"/>
                                    </a:lnTo>
                                    <a:lnTo>
                                      <a:pt x="668" y="31"/>
                                    </a:lnTo>
                                    <a:lnTo>
                                      <a:pt x="669" y="28"/>
                                    </a:lnTo>
                                    <a:lnTo>
                                      <a:pt x="669" y="31"/>
                                    </a:lnTo>
                                    <a:lnTo>
                                      <a:pt x="670" y="28"/>
                                    </a:lnTo>
                                    <a:lnTo>
                                      <a:pt x="671" y="28"/>
                                    </a:lnTo>
                                    <a:lnTo>
                                      <a:pt x="672" y="26"/>
                                    </a:lnTo>
                                    <a:lnTo>
                                      <a:pt x="672" y="28"/>
                                    </a:lnTo>
                                    <a:lnTo>
                                      <a:pt x="673" y="28"/>
                                    </a:lnTo>
                                    <a:lnTo>
                                      <a:pt x="674" y="26"/>
                                    </a:lnTo>
                                    <a:lnTo>
                                      <a:pt x="674" y="28"/>
                                    </a:lnTo>
                                    <a:lnTo>
                                      <a:pt x="676" y="25"/>
                                    </a:lnTo>
                                    <a:lnTo>
                                      <a:pt x="676" y="28"/>
                                    </a:lnTo>
                                    <a:lnTo>
                                      <a:pt x="677" y="25"/>
                                    </a:lnTo>
                                    <a:lnTo>
                                      <a:pt x="677" y="28"/>
                                    </a:lnTo>
                                    <a:lnTo>
                                      <a:pt x="678" y="25"/>
                                    </a:lnTo>
                                    <a:lnTo>
                                      <a:pt x="678" y="28"/>
                                    </a:lnTo>
                                    <a:lnTo>
                                      <a:pt x="679" y="25"/>
                                    </a:lnTo>
                                    <a:lnTo>
                                      <a:pt x="679" y="28"/>
                                    </a:lnTo>
                                    <a:lnTo>
                                      <a:pt x="680" y="25"/>
                                    </a:lnTo>
                                    <a:lnTo>
                                      <a:pt x="680" y="28"/>
                                    </a:lnTo>
                                    <a:lnTo>
                                      <a:pt x="681" y="25"/>
                                    </a:lnTo>
                                    <a:lnTo>
                                      <a:pt x="681" y="26"/>
                                    </a:lnTo>
                                    <a:lnTo>
                                      <a:pt x="682" y="25"/>
                                    </a:lnTo>
                                    <a:lnTo>
                                      <a:pt x="682" y="28"/>
                                    </a:lnTo>
                                    <a:lnTo>
                                      <a:pt x="683" y="25"/>
                                    </a:lnTo>
                                    <a:lnTo>
                                      <a:pt x="683" y="28"/>
                                    </a:lnTo>
                                    <a:lnTo>
                                      <a:pt x="685" y="25"/>
                                    </a:lnTo>
                                    <a:lnTo>
                                      <a:pt x="685" y="28"/>
                                    </a:lnTo>
                                    <a:lnTo>
                                      <a:pt x="686" y="28"/>
                                    </a:lnTo>
                                    <a:lnTo>
                                      <a:pt x="687" y="25"/>
                                    </a:lnTo>
                                    <a:lnTo>
                                      <a:pt x="687" y="28"/>
                                    </a:lnTo>
                                    <a:lnTo>
                                      <a:pt x="688" y="25"/>
                                    </a:lnTo>
                                    <a:lnTo>
                                      <a:pt x="688" y="26"/>
                                    </a:lnTo>
                                    <a:lnTo>
                                      <a:pt x="689" y="23"/>
                                    </a:lnTo>
                                    <a:lnTo>
                                      <a:pt x="689" y="28"/>
                                    </a:lnTo>
                                    <a:lnTo>
                                      <a:pt x="690" y="25"/>
                                    </a:lnTo>
                                    <a:lnTo>
                                      <a:pt x="690" y="28"/>
                                    </a:lnTo>
                                    <a:lnTo>
                                      <a:pt x="691" y="22"/>
                                    </a:lnTo>
                                    <a:lnTo>
                                      <a:pt x="691" y="25"/>
                                    </a:lnTo>
                                    <a:lnTo>
                                      <a:pt x="692" y="25"/>
                                    </a:lnTo>
                                    <a:lnTo>
                                      <a:pt x="694" y="25"/>
                                    </a:lnTo>
                                    <a:lnTo>
                                      <a:pt x="694" y="26"/>
                                    </a:lnTo>
                                    <a:lnTo>
                                      <a:pt x="695" y="22"/>
                                    </a:lnTo>
                                    <a:lnTo>
                                      <a:pt x="695" y="25"/>
                                    </a:lnTo>
                                    <a:lnTo>
                                      <a:pt x="696" y="22"/>
                                    </a:lnTo>
                                    <a:lnTo>
                                      <a:pt x="696" y="25"/>
                                    </a:lnTo>
                                    <a:lnTo>
                                      <a:pt x="697" y="22"/>
                                    </a:lnTo>
                                    <a:lnTo>
                                      <a:pt x="697" y="24"/>
                                    </a:lnTo>
                                    <a:lnTo>
                                      <a:pt x="698" y="23"/>
                                    </a:lnTo>
                                    <a:lnTo>
                                      <a:pt x="698" y="24"/>
                                    </a:lnTo>
                                    <a:lnTo>
                                      <a:pt x="699" y="20"/>
                                    </a:lnTo>
                                    <a:lnTo>
                                      <a:pt x="699" y="23"/>
                                    </a:lnTo>
                                    <a:lnTo>
                                      <a:pt x="700" y="22"/>
                                    </a:lnTo>
                                    <a:lnTo>
                                      <a:pt x="700" y="23"/>
                                    </a:lnTo>
                                    <a:lnTo>
                                      <a:pt x="701" y="22"/>
                                    </a:lnTo>
                                    <a:lnTo>
                                      <a:pt x="701" y="23"/>
                                    </a:lnTo>
                                    <a:lnTo>
                                      <a:pt x="703" y="22"/>
                                    </a:lnTo>
                                    <a:lnTo>
                                      <a:pt x="703" y="23"/>
                                    </a:lnTo>
                                    <a:lnTo>
                                      <a:pt x="704" y="23"/>
                                    </a:lnTo>
                                    <a:lnTo>
                                      <a:pt x="704" y="25"/>
                                    </a:lnTo>
                                    <a:lnTo>
                                      <a:pt x="705" y="24"/>
                                    </a:lnTo>
                                    <a:lnTo>
                                      <a:pt x="705" y="25"/>
                                    </a:lnTo>
                                    <a:lnTo>
                                      <a:pt x="706" y="22"/>
                                    </a:lnTo>
                                    <a:lnTo>
                                      <a:pt x="706" y="24"/>
                                    </a:lnTo>
                                    <a:lnTo>
                                      <a:pt x="707" y="22"/>
                                    </a:lnTo>
                                    <a:lnTo>
                                      <a:pt x="707" y="25"/>
                                    </a:lnTo>
                                    <a:lnTo>
                                      <a:pt x="708" y="22"/>
                                    </a:lnTo>
                                    <a:lnTo>
                                      <a:pt x="708" y="24"/>
                                    </a:lnTo>
                                    <a:lnTo>
                                      <a:pt x="709" y="22"/>
                                    </a:lnTo>
                                    <a:lnTo>
                                      <a:pt x="709" y="24"/>
                                    </a:lnTo>
                                    <a:lnTo>
                                      <a:pt x="710" y="23"/>
                                    </a:lnTo>
                                    <a:lnTo>
                                      <a:pt x="710" y="25"/>
                                    </a:lnTo>
                                    <a:lnTo>
                                      <a:pt x="712" y="23"/>
                                    </a:lnTo>
                                    <a:lnTo>
                                      <a:pt x="712" y="25"/>
                                    </a:lnTo>
                                    <a:lnTo>
                                      <a:pt x="713" y="24"/>
                                    </a:lnTo>
                                    <a:lnTo>
                                      <a:pt x="713" y="25"/>
                                    </a:lnTo>
                                    <a:lnTo>
                                      <a:pt x="714" y="26"/>
                                    </a:lnTo>
                                    <a:lnTo>
                                      <a:pt x="714" y="28"/>
                                    </a:lnTo>
                                    <a:lnTo>
                                      <a:pt x="715" y="25"/>
                                    </a:lnTo>
                                    <a:lnTo>
                                      <a:pt x="715" y="28"/>
                                    </a:lnTo>
                                    <a:lnTo>
                                      <a:pt x="716" y="25"/>
                                    </a:lnTo>
                                    <a:lnTo>
                                      <a:pt x="716" y="26"/>
                                    </a:lnTo>
                                    <a:lnTo>
                                      <a:pt x="717" y="25"/>
                                    </a:lnTo>
                                    <a:lnTo>
                                      <a:pt x="718" y="25"/>
                                    </a:lnTo>
                                    <a:lnTo>
                                      <a:pt x="720" y="25"/>
                                    </a:lnTo>
                                    <a:lnTo>
                                      <a:pt x="721" y="24"/>
                                    </a:lnTo>
                                    <a:lnTo>
                                      <a:pt x="721" y="25"/>
                                    </a:lnTo>
                                    <a:lnTo>
                                      <a:pt x="722" y="24"/>
                                    </a:lnTo>
                                    <a:lnTo>
                                      <a:pt x="723" y="24"/>
                                    </a:lnTo>
                                    <a:lnTo>
                                      <a:pt x="723" y="25"/>
                                    </a:lnTo>
                                    <a:lnTo>
                                      <a:pt x="724" y="25"/>
                                    </a:lnTo>
                                    <a:lnTo>
                                      <a:pt x="725" y="23"/>
                                    </a:lnTo>
                                    <a:lnTo>
                                      <a:pt x="725" y="25"/>
                                    </a:lnTo>
                                    <a:lnTo>
                                      <a:pt x="726" y="25"/>
                                    </a:lnTo>
                                    <a:lnTo>
                                      <a:pt x="726" y="26"/>
                                    </a:lnTo>
                                    <a:lnTo>
                                      <a:pt x="727" y="25"/>
                                    </a:lnTo>
                                    <a:lnTo>
                                      <a:pt x="727" y="26"/>
                                    </a:lnTo>
                                    <a:lnTo>
                                      <a:pt x="729" y="25"/>
                                    </a:lnTo>
                                    <a:lnTo>
                                      <a:pt x="729" y="28"/>
                                    </a:lnTo>
                                    <a:lnTo>
                                      <a:pt x="730" y="26"/>
                                    </a:lnTo>
                                    <a:lnTo>
                                      <a:pt x="730" y="28"/>
                                    </a:lnTo>
                                    <a:lnTo>
                                      <a:pt x="731" y="26"/>
                                    </a:lnTo>
                                    <a:lnTo>
                                      <a:pt x="731" y="28"/>
                                    </a:lnTo>
                                    <a:lnTo>
                                      <a:pt x="732" y="26"/>
                                    </a:lnTo>
                                    <a:lnTo>
                                      <a:pt x="732" y="28"/>
                                    </a:lnTo>
                                    <a:lnTo>
                                      <a:pt x="733" y="26"/>
                                    </a:lnTo>
                                    <a:lnTo>
                                      <a:pt x="733" y="28"/>
                                    </a:lnTo>
                                    <a:lnTo>
                                      <a:pt x="734" y="26"/>
                                    </a:lnTo>
                                    <a:lnTo>
                                      <a:pt x="734" y="28"/>
                                    </a:lnTo>
                                    <a:lnTo>
                                      <a:pt x="735" y="24"/>
                                    </a:lnTo>
                                    <a:lnTo>
                                      <a:pt x="735" y="26"/>
                                    </a:lnTo>
                                    <a:lnTo>
                                      <a:pt x="736" y="25"/>
                                    </a:lnTo>
                                    <a:lnTo>
                                      <a:pt x="738" y="25"/>
                                    </a:lnTo>
                                    <a:lnTo>
                                      <a:pt x="738" y="26"/>
                                    </a:lnTo>
                                    <a:lnTo>
                                      <a:pt x="739" y="28"/>
                                    </a:lnTo>
                                    <a:lnTo>
                                      <a:pt x="740" y="28"/>
                                    </a:lnTo>
                                    <a:lnTo>
                                      <a:pt x="741" y="28"/>
                                    </a:lnTo>
                                    <a:lnTo>
                                      <a:pt x="741" y="31"/>
                                    </a:lnTo>
                                    <a:lnTo>
                                      <a:pt x="742" y="28"/>
                                    </a:lnTo>
                                    <a:lnTo>
                                      <a:pt x="743" y="28"/>
                                    </a:lnTo>
                                    <a:lnTo>
                                      <a:pt x="743" y="31"/>
                                    </a:lnTo>
                                    <a:lnTo>
                                      <a:pt x="744" y="28"/>
                                    </a:lnTo>
                                    <a:lnTo>
                                      <a:pt x="744" y="31"/>
                                    </a:lnTo>
                                    <a:lnTo>
                                      <a:pt x="745" y="28"/>
                                    </a:lnTo>
                                    <a:lnTo>
                                      <a:pt x="745" y="31"/>
                                    </a:lnTo>
                                    <a:lnTo>
                                      <a:pt x="747" y="28"/>
                                    </a:lnTo>
                                    <a:lnTo>
                                      <a:pt x="748" y="28"/>
                                    </a:lnTo>
                                    <a:lnTo>
                                      <a:pt x="749" y="28"/>
                                    </a:lnTo>
                                    <a:lnTo>
                                      <a:pt x="749" y="31"/>
                                    </a:lnTo>
                                    <a:lnTo>
                                      <a:pt x="750" y="28"/>
                                    </a:lnTo>
                                    <a:lnTo>
                                      <a:pt x="751" y="28"/>
                                    </a:lnTo>
                                    <a:lnTo>
                                      <a:pt x="752" y="28"/>
                                    </a:lnTo>
                                    <a:lnTo>
                                      <a:pt x="753" y="28"/>
                                    </a:lnTo>
                                    <a:lnTo>
                                      <a:pt x="754" y="25"/>
                                    </a:lnTo>
                                    <a:lnTo>
                                      <a:pt x="754" y="28"/>
                                    </a:lnTo>
                                    <a:lnTo>
                                      <a:pt x="756" y="25"/>
                                    </a:lnTo>
                                    <a:lnTo>
                                      <a:pt x="756" y="28"/>
                                    </a:lnTo>
                                    <a:lnTo>
                                      <a:pt x="757" y="26"/>
                                    </a:lnTo>
                                    <a:lnTo>
                                      <a:pt x="757" y="28"/>
                                    </a:lnTo>
                                    <a:lnTo>
                                      <a:pt x="758" y="25"/>
                                    </a:lnTo>
                                    <a:lnTo>
                                      <a:pt x="759" y="25"/>
                                    </a:lnTo>
                                    <a:lnTo>
                                      <a:pt x="760" y="23"/>
                                    </a:lnTo>
                                    <a:lnTo>
                                      <a:pt x="760" y="25"/>
                                    </a:lnTo>
                                    <a:lnTo>
                                      <a:pt x="761" y="23"/>
                                    </a:lnTo>
                                    <a:lnTo>
                                      <a:pt x="762" y="22"/>
                                    </a:lnTo>
                                    <a:lnTo>
                                      <a:pt x="762" y="23"/>
                                    </a:lnTo>
                                    <a:lnTo>
                                      <a:pt x="764" y="20"/>
                                    </a:lnTo>
                                    <a:lnTo>
                                      <a:pt x="764" y="22"/>
                                    </a:lnTo>
                                    <a:lnTo>
                                      <a:pt x="765" y="19"/>
                                    </a:lnTo>
                                    <a:lnTo>
                                      <a:pt x="766" y="18"/>
                                    </a:lnTo>
                                    <a:lnTo>
                                      <a:pt x="766" y="22"/>
                                    </a:lnTo>
                                    <a:lnTo>
                                      <a:pt x="767" y="19"/>
                                    </a:lnTo>
                                    <a:lnTo>
                                      <a:pt x="767" y="22"/>
                                    </a:lnTo>
                                    <a:lnTo>
                                      <a:pt x="768" y="19"/>
                                    </a:lnTo>
                                    <a:lnTo>
                                      <a:pt x="768" y="22"/>
                                    </a:lnTo>
                                    <a:lnTo>
                                      <a:pt x="769" y="19"/>
                                    </a:lnTo>
                                    <a:lnTo>
                                      <a:pt x="769" y="22"/>
                                    </a:lnTo>
                                    <a:lnTo>
                                      <a:pt x="770" y="18"/>
                                    </a:lnTo>
                                    <a:lnTo>
                                      <a:pt x="771" y="17"/>
                                    </a:lnTo>
                                    <a:lnTo>
                                      <a:pt x="771" y="18"/>
                                    </a:lnTo>
                                    <a:lnTo>
                                      <a:pt x="773" y="17"/>
                                    </a:lnTo>
                                    <a:lnTo>
                                      <a:pt x="773" y="20"/>
                                    </a:lnTo>
                                    <a:lnTo>
                                      <a:pt x="774" y="16"/>
                                    </a:lnTo>
                                    <a:lnTo>
                                      <a:pt x="774" y="18"/>
                                    </a:lnTo>
                                    <a:lnTo>
                                      <a:pt x="775" y="17"/>
                                    </a:lnTo>
                                    <a:lnTo>
                                      <a:pt x="775" y="18"/>
                                    </a:lnTo>
                                    <a:lnTo>
                                      <a:pt x="776" y="15"/>
                                    </a:lnTo>
                                    <a:lnTo>
                                      <a:pt x="776" y="16"/>
                                    </a:lnTo>
                                    <a:lnTo>
                                      <a:pt x="777" y="17"/>
                                    </a:lnTo>
                                    <a:lnTo>
                                      <a:pt x="777" y="18"/>
                                    </a:lnTo>
                                    <a:lnTo>
                                      <a:pt x="778" y="15"/>
                                    </a:lnTo>
                                    <a:lnTo>
                                      <a:pt x="778" y="16"/>
                                    </a:lnTo>
                                    <a:lnTo>
                                      <a:pt x="779" y="16"/>
                                    </a:lnTo>
                                    <a:lnTo>
                                      <a:pt x="779" y="17"/>
                                    </a:lnTo>
                                    <a:lnTo>
                                      <a:pt x="780" y="17"/>
                                    </a:lnTo>
                                    <a:lnTo>
                                      <a:pt x="780" y="18"/>
                                    </a:lnTo>
                                    <a:lnTo>
                                      <a:pt x="782" y="15"/>
                                    </a:lnTo>
                                    <a:lnTo>
                                      <a:pt x="782" y="17"/>
                                    </a:lnTo>
                                    <a:lnTo>
                                      <a:pt x="783" y="14"/>
                                    </a:lnTo>
                                    <a:lnTo>
                                      <a:pt x="783" y="16"/>
                                    </a:lnTo>
                                    <a:lnTo>
                                      <a:pt x="784" y="14"/>
                                    </a:lnTo>
                                    <a:lnTo>
                                      <a:pt x="784" y="16"/>
                                    </a:lnTo>
                                    <a:lnTo>
                                      <a:pt x="785" y="14"/>
                                    </a:lnTo>
                                    <a:lnTo>
                                      <a:pt x="785" y="15"/>
                                    </a:lnTo>
                                    <a:lnTo>
                                      <a:pt x="786" y="13"/>
                                    </a:lnTo>
                                    <a:lnTo>
                                      <a:pt x="786" y="15"/>
                                    </a:lnTo>
                                    <a:lnTo>
                                      <a:pt x="787" y="13"/>
                                    </a:lnTo>
                                    <a:lnTo>
                                      <a:pt x="787" y="15"/>
                                    </a:lnTo>
                                    <a:lnTo>
                                      <a:pt x="788" y="11"/>
                                    </a:lnTo>
                                    <a:lnTo>
                                      <a:pt x="788" y="13"/>
                                    </a:lnTo>
                                    <a:lnTo>
                                      <a:pt x="789" y="11"/>
                                    </a:lnTo>
                                    <a:lnTo>
                                      <a:pt x="789" y="13"/>
                                    </a:lnTo>
                                    <a:lnTo>
                                      <a:pt x="791" y="11"/>
                                    </a:lnTo>
                                    <a:lnTo>
                                      <a:pt x="791" y="13"/>
                                    </a:lnTo>
                                    <a:lnTo>
                                      <a:pt x="792" y="13"/>
                                    </a:lnTo>
                                    <a:lnTo>
                                      <a:pt x="792" y="14"/>
                                    </a:lnTo>
                                    <a:lnTo>
                                      <a:pt x="793" y="11"/>
                                    </a:lnTo>
                                    <a:lnTo>
                                      <a:pt x="793" y="13"/>
                                    </a:lnTo>
                                    <a:lnTo>
                                      <a:pt x="794" y="11"/>
                                    </a:lnTo>
                                    <a:lnTo>
                                      <a:pt x="794" y="13"/>
                                    </a:lnTo>
                                    <a:lnTo>
                                      <a:pt x="795" y="9"/>
                                    </a:lnTo>
                                    <a:lnTo>
                                      <a:pt x="795" y="11"/>
                                    </a:lnTo>
                                    <a:lnTo>
                                      <a:pt x="796" y="8"/>
                                    </a:lnTo>
                                    <a:lnTo>
                                      <a:pt x="796" y="9"/>
                                    </a:lnTo>
                                    <a:lnTo>
                                      <a:pt x="797" y="9"/>
                                    </a:lnTo>
                                    <a:lnTo>
                                      <a:pt x="797" y="11"/>
                                    </a:lnTo>
                                    <a:lnTo>
                                      <a:pt x="798" y="9"/>
                                    </a:lnTo>
                                    <a:lnTo>
                                      <a:pt x="798" y="10"/>
                                    </a:lnTo>
                                    <a:lnTo>
                                      <a:pt x="800" y="11"/>
                                    </a:lnTo>
                                    <a:lnTo>
                                      <a:pt x="800" y="13"/>
                                    </a:lnTo>
                                    <a:lnTo>
                                      <a:pt x="801" y="13"/>
                                    </a:lnTo>
                                    <a:lnTo>
                                      <a:pt x="802" y="11"/>
                                    </a:lnTo>
                                    <a:lnTo>
                                      <a:pt x="802" y="13"/>
                                    </a:lnTo>
                                    <a:lnTo>
                                      <a:pt x="803" y="10"/>
                                    </a:lnTo>
                                    <a:lnTo>
                                      <a:pt x="803" y="13"/>
                                    </a:lnTo>
                                    <a:lnTo>
                                      <a:pt x="804" y="10"/>
                                    </a:lnTo>
                                    <a:lnTo>
                                      <a:pt x="804" y="11"/>
                                    </a:lnTo>
                                    <a:lnTo>
                                      <a:pt x="805" y="10"/>
                                    </a:lnTo>
                                    <a:lnTo>
                                      <a:pt x="805" y="11"/>
                                    </a:lnTo>
                                    <a:lnTo>
                                      <a:pt x="806" y="9"/>
                                    </a:lnTo>
                                    <a:lnTo>
                                      <a:pt x="806" y="13"/>
                                    </a:lnTo>
                                    <a:lnTo>
                                      <a:pt x="807" y="10"/>
                                    </a:lnTo>
                                    <a:lnTo>
                                      <a:pt x="807" y="11"/>
                                    </a:lnTo>
                                    <a:lnTo>
                                      <a:pt x="809" y="9"/>
                                    </a:lnTo>
                                    <a:lnTo>
                                      <a:pt x="809" y="13"/>
                                    </a:lnTo>
                                    <a:lnTo>
                                      <a:pt x="810" y="9"/>
                                    </a:lnTo>
                                    <a:lnTo>
                                      <a:pt x="810" y="10"/>
                                    </a:lnTo>
                                    <a:lnTo>
                                      <a:pt x="811" y="9"/>
                                    </a:lnTo>
                                    <a:lnTo>
                                      <a:pt x="812" y="9"/>
                                    </a:lnTo>
                                    <a:lnTo>
                                      <a:pt x="812" y="10"/>
                                    </a:lnTo>
                                    <a:lnTo>
                                      <a:pt x="813" y="8"/>
                                    </a:lnTo>
                                    <a:lnTo>
                                      <a:pt x="813" y="10"/>
                                    </a:lnTo>
                                    <a:lnTo>
                                      <a:pt x="814" y="10"/>
                                    </a:lnTo>
                                    <a:lnTo>
                                      <a:pt x="814" y="13"/>
                                    </a:lnTo>
                                    <a:lnTo>
                                      <a:pt x="815" y="11"/>
                                    </a:lnTo>
                                    <a:lnTo>
                                      <a:pt x="815" y="14"/>
                                    </a:lnTo>
                                    <a:lnTo>
                                      <a:pt x="817" y="9"/>
                                    </a:lnTo>
                                    <a:lnTo>
                                      <a:pt x="817" y="11"/>
                                    </a:lnTo>
                                    <a:lnTo>
                                      <a:pt x="818" y="9"/>
                                    </a:lnTo>
                                    <a:lnTo>
                                      <a:pt x="818" y="10"/>
                                    </a:lnTo>
                                    <a:lnTo>
                                      <a:pt x="819" y="9"/>
                                    </a:lnTo>
                                    <a:lnTo>
                                      <a:pt x="820" y="9"/>
                                    </a:lnTo>
                                    <a:lnTo>
                                      <a:pt x="820" y="10"/>
                                    </a:lnTo>
                                    <a:lnTo>
                                      <a:pt x="821" y="10"/>
                                    </a:lnTo>
                                    <a:lnTo>
                                      <a:pt x="821" y="11"/>
                                    </a:lnTo>
                                    <a:lnTo>
                                      <a:pt x="822" y="9"/>
                                    </a:lnTo>
                                    <a:lnTo>
                                      <a:pt x="822" y="10"/>
                                    </a:lnTo>
                                    <a:lnTo>
                                      <a:pt x="823" y="9"/>
                                    </a:lnTo>
                                    <a:lnTo>
                                      <a:pt x="824" y="11"/>
                                    </a:lnTo>
                                    <a:lnTo>
                                      <a:pt x="826" y="9"/>
                                    </a:lnTo>
                                    <a:lnTo>
                                      <a:pt x="826" y="11"/>
                                    </a:lnTo>
                                    <a:lnTo>
                                      <a:pt x="827" y="10"/>
                                    </a:lnTo>
                                    <a:lnTo>
                                      <a:pt x="827" y="13"/>
                                    </a:lnTo>
                                    <a:lnTo>
                                      <a:pt x="828" y="9"/>
                                    </a:lnTo>
                                    <a:lnTo>
                                      <a:pt x="828" y="10"/>
                                    </a:lnTo>
                                    <a:lnTo>
                                      <a:pt x="829" y="9"/>
                                    </a:lnTo>
                                    <a:lnTo>
                                      <a:pt x="829" y="13"/>
                                    </a:lnTo>
                                    <a:lnTo>
                                      <a:pt x="830" y="11"/>
                                    </a:lnTo>
                                    <a:lnTo>
                                      <a:pt x="830" y="13"/>
                                    </a:lnTo>
                                    <a:lnTo>
                                      <a:pt x="831" y="10"/>
                                    </a:lnTo>
                                    <a:lnTo>
                                      <a:pt x="831" y="13"/>
                                    </a:lnTo>
                                    <a:lnTo>
                                      <a:pt x="832" y="9"/>
                                    </a:lnTo>
                                    <a:lnTo>
                                      <a:pt x="832" y="13"/>
                                    </a:lnTo>
                                    <a:lnTo>
                                      <a:pt x="833" y="11"/>
                                    </a:lnTo>
                                    <a:lnTo>
                                      <a:pt x="833" y="13"/>
                                    </a:lnTo>
                                    <a:lnTo>
                                      <a:pt x="835" y="13"/>
                                    </a:lnTo>
                                    <a:lnTo>
                                      <a:pt x="835" y="15"/>
                                    </a:lnTo>
                                    <a:lnTo>
                                      <a:pt x="836" y="13"/>
                                    </a:lnTo>
                                    <a:lnTo>
                                      <a:pt x="836" y="14"/>
                                    </a:lnTo>
                                    <a:lnTo>
                                      <a:pt x="837" y="14"/>
                                    </a:lnTo>
                                    <a:lnTo>
                                      <a:pt x="837" y="15"/>
                                    </a:lnTo>
                                    <a:lnTo>
                                      <a:pt x="838" y="15"/>
                                    </a:lnTo>
                                    <a:lnTo>
                                      <a:pt x="839" y="13"/>
                                    </a:lnTo>
                                    <a:lnTo>
                                      <a:pt x="839" y="15"/>
                                    </a:lnTo>
                                    <a:lnTo>
                                      <a:pt x="840" y="11"/>
                                    </a:lnTo>
                                    <a:lnTo>
                                      <a:pt x="840" y="15"/>
                                    </a:lnTo>
                                    <a:lnTo>
                                      <a:pt x="841" y="14"/>
                                    </a:lnTo>
                                    <a:lnTo>
                                      <a:pt x="842" y="14"/>
                                    </a:lnTo>
                                    <a:lnTo>
                                      <a:pt x="842" y="15"/>
                                    </a:lnTo>
                                    <a:lnTo>
                                      <a:pt x="844" y="14"/>
                                    </a:lnTo>
                                    <a:lnTo>
                                      <a:pt x="844" y="15"/>
                                    </a:lnTo>
                                    <a:lnTo>
                                      <a:pt x="845" y="13"/>
                                    </a:lnTo>
                                    <a:lnTo>
                                      <a:pt x="845" y="15"/>
                                    </a:lnTo>
                                    <a:lnTo>
                                      <a:pt x="846" y="13"/>
                                    </a:lnTo>
                                    <a:lnTo>
                                      <a:pt x="846" y="15"/>
                                    </a:lnTo>
                                    <a:lnTo>
                                      <a:pt x="847" y="14"/>
                                    </a:lnTo>
                                    <a:lnTo>
                                      <a:pt x="847" y="15"/>
                                    </a:lnTo>
                                    <a:lnTo>
                                      <a:pt x="848" y="13"/>
                                    </a:lnTo>
                                    <a:lnTo>
                                      <a:pt x="848" y="14"/>
                                    </a:lnTo>
                                    <a:lnTo>
                                      <a:pt x="849" y="13"/>
                                    </a:lnTo>
                                    <a:lnTo>
                                      <a:pt x="849" y="15"/>
                                    </a:lnTo>
                                    <a:lnTo>
                                      <a:pt x="850" y="15"/>
                                    </a:lnTo>
                                    <a:lnTo>
                                      <a:pt x="850" y="16"/>
                                    </a:lnTo>
                                    <a:lnTo>
                                      <a:pt x="851" y="16"/>
                                    </a:lnTo>
                                    <a:lnTo>
                                      <a:pt x="851" y="17"/>
                                    </a:lnTo>
                                    <a:lnTo>
                                      <a:pt x="853" y="15"/>
                                    </a:lnTo>
                                    <a:lnTo>
                                      <a:pt x="853" y="18"/>
                                    </a:lnTo>
                                    <a:lnTo>
                                      <a:pt x="854" y="15"/>
                                    </a:lnTo>
                                    <a:lnTo>
                                      <a:pt x="854" y="18"/>
                                    </a:lnTo>
                                    <a:lnTo>
                                      <a:pt x="855" y="16"/>
                                    </a:lnTo>
                                    <a:lnTo>
                                      <a:pt x="855" y="18"/>
                                    </a:lnTo>
                                    <a:lnTo>
                                      <a:pt x="856" y="18"/>
                                    </a:lnTo>
                                    <a:lnTo>
                                      <a:pt x="857" y="19"/>
                                    </a:lnTo>
                                    <a:lnTo>
                                      <a:pt x="858" y="18"/>
                                    </a:lnTo>
                                    <a:lnTo>
                                      <a:pt x="858" y="20"/>
                                    </a:lnTo>
                                    <a:lnTo>
                                      <a:pt x="859" y="16"/>
                                    </a:lnTo>
                                    <a:lnTo>
                                      <a:pt x="859" y="18"/>
                                    </a:lnTo>
                                    <a:lnTo>
                                      <a:pt x="861" y="17"/>
                                    </a:lnTo>
                                    <a:lnTo>
                                      <a:pt x="861" y="20"/>
                                    </a:lnTo>
                                    <a:lnTo>
                                      <a:pt x="862" y="18"/>
                                    </a:lnTo>
                                    <a:lnTo>
                                      <a:pt x="862" y="19"/>
                                    </a:lnTo>
                                    <a:lnTo>
                                      <a:pt x="863" y="18"/>
                                    </a:lnTo>
                                    <a:lnTo>
                                      <a:pt x="863" y="19"/>
                                    </a:lnTo>
                                    <a:lnTo>
                                      <a:pt x="864" y="18"/>
                                    </a:lnTo>
                                    <a:lnTo>
                                      <a:pt x="864" y="19"/>
                                    </a:lnTo>
                                    <a:lnTo>
                                      <a:pt x="865" y="17"/>
                                    </a:lnTo>
                                    <a:lnTo>
                                      <a:pt x="865" y="18"/>
                                    </a:lnTo>
                                    <a:lnTo>
                                      <a:pt x="866" y="19"/>
                                    </a:lnTo>
                                    <a:lnTo>
                                      <a:pt x="867" y="18"/>
                                    </a:lnTo>
                                    <a:lnTo>
                                      <a:pt x="867" y="19"/>
                                    </a:lnTo>
                                    <a:lnTo>
                                      <a:pt x="868" y="17"/>
                                    </a:lnTo>
                                    <a:lnTo>
                                      <a:pt x="868" y="18"/>
                                    </a:lnTo>
                                    <a:lnTo>
                                      <a:pt x="870" y="18"/>
                                    </a:lnTo>
                                    <a:lnTo>
                                      <a:pt x="871" y="18"/>
                                    </a:lnTo>
                                    <a:lnTo>
                                      <a:pt x="872" y="16"/>
                                    </a:lnTo>
                                    <a:lnTo>
                                      <a:pt x="872" y="18"/>
                                    </a:lnTo>
                                    <a:lnTo>
                                      <a:pt x="873" y="15"/>
                                    </a:lnTo>
                                    <a:lnTo>
                                      <a:pt x="873" y="18"/>
                                    </a:lnTo>
                                    <a:lnTo>
                                      <a:pt x="874" y="15"/>
                                    </a:lnTo>
                                    <a:lnTo>
                                      <a:pt x="875" y="15"/>
                                    </a:lnTo>
                                    <a:lnTo>
                                      <a:pt x="876" y="14"/>
                                    </a:lnTo>
                                    <a:lnTo>
                                      <a:pt x="876" y="15"/>
                                    </a:lnTo>
                                    <a:lnTo>
                                      <a:pt x="877" y="15"/>
                                    </a:lnTo>
                                    <a:lnTo>
                                      <a:pt x="879" y="11"/>
                                    </a:lnTo>
                                    <a:lnTo>
                                      <a:pt x="879" y="14"/>
                                    </a:lnTo>
                                    <a:lnTo>
                                      <a:pt x="880" y="13"/>
                                    </a:lnTo>
                                    <a:lnTo>
                                      <a:pt x="880" y="15"/>
                                    </a:lnTo>
                                    <a:lnTo>
                                      <a:pt x="881" y="13"/>
                                    </a:lnTo>
                                    <a:lnTo>
                                      <a:pt x="881" y="15"/>
                                    </a:lnTo>
                                    <a:lnTo>
                                      <a:pt x="882" y="15"/>
                                    </a:lnTo>
                                    <a:lnTo>
                                      <a:pt x="883" y="15"/>
                                    </a:lnTo>
                                    <a:lnTo>
                                      <a:pt x="884" y="15"/>
                                    </a:lnTo>
                                    <a:lnTo>
                                      <a:pt x="885" y="15"/>
                                    </a:lnTo>
                                    <a:lnTo>
                                      <a:pt x="885" y="18"/>
                                    </a:lnTo>
                                    <a:lnTo>
                                      <a:pt x="886" y="15"/>
                                    </a:lnTo>
                                    <a:lnTo>
                                      <a:pt x="886" y="16"/>
                                    </a:lnTo>
                                    <a:lnTo>
                                      <a:pt x="888" y="15"/>
                                    </a:lnTo>
                                    <a:lnTo>
                                      <a:pt x="888" y="16"/>
                                    </a:lnTo>
                                    <a:lnTo>
                                      <a:pt x="889" y="15"/>
                                    </a:lnTo>
                                    <a:lnTo>
                                      <a:pt x="889" y="18"/>
                                    </a:lnTo>
                                    <a:lnTo>
                                      <a:pt x="890" y="15"/>
                                    </a:lnTo>
                                    <a:lnTo>
                                      <a:pt x="890" y="16"/>
                                    </a:lnTo>
                                    <a:lnTo>
                                      <a:pt x="891" y="16"/>
                                    </a:lnTo>
                                    <a:lnTo>
                                      <a:pt x="891" y="17"/>
                                    </a:lnTo>
                                    <a:lnTo>
                                      <a:pt x="892" y="16"/>
                                    </a:lnTo>
                                    <a:lnTo>
                                      <a:pt x="892" y="17"/>
                                    </a:lnTo>
                                    <a:lnTo>
                                      <a:pt x="893" y="17"/>
                                    </a:lnTo>
                                    <a:lnTo>
                                      <a:pt x="893" y="18"/>
                                    </a:lnTo>
                                    <a:lnTo>
                                      <a:pt x="894" y="18"/>
                                    </a:lnTo>
                                    <a:lnTo>
                                      <a:pt x="894" y="19"/>
                                    </a:lnTo>
                                    <a:lnTo>
                                      <a:pt x="895" y="18"/>
                                    </a:lnTo>
                                    <a:lnTo>
                                      <a:pt x="895" y="19"/>
                                    </a:lnTo>
                                    <a:lnTo>
                                      <a:pt x="897" y="17"/>
                                    </a:lnTo>
                                    <a:lnTo>
                                      <a:pt x="897" y="19"/>
                                    </a:lnTo>
                                    <a:lnTo>
                                      <a:pt x="898" y="18"/>
                                    </a:lnTo>
                                    <a:lnTo>
                                      <a:pt x="898" y="19"/>
                                    </a:lnTo>
                                    <a:lnTo>
                                      <a:pt x="899" y="18"/>
                                    </a:lnTo>
                                    <a:lnTo>
                                      <a:pt x="899" y="20"/>
                                    </a:lnTo>
                                    <a:lnTo>
                                      <a:pt x="900" y="18"/>
                                    </a:lnTo>
                                    <a:lnTo>
                                      <a:pt x="900" y="19"/>
                                    </a:lnTo>
                                    <a:lnTo>
                                      <a:pt x="901" y="18"/>
                                    </a:lnTo>
                                    <a:lnTo>
                                      <a:pt x="901" y="22"/>
                                    </a:lnTo>
                                    <a:lnTo>
                                      <a:pt x="902" y="22"/>
                                    </a:lnTo>
                                    <a:lnTo>
                                      <a:pt x="902" y="23"/>
                                    </a:lnTo>
                                    <a:lnTo>
                                      <a:pt x="903" y="20"/>
                                    </a:lnTo>
                                    <a:lnTo>
                                      <a:pt x="903" y="24"/>
                                    </a:lnTo>
                                    <a:lnTo>
                                      <a:pt x="905" y="22"/>
                                    </a:lnTo>
                                    <a:lnTo>
                                      <a:pt x="906" y="24"/>
                                    </a:lnTo>
                                    <a:lnTo>
                                      <a:pt x="906" y="25"/>
                                    </a:lnTo>
                                    <a:lnTo>
                                      <a:pt x="907" y="25"/>
                                    </a:lnTo>
                                    <a:lnTo>
                                      <a:pt x="908" y="25"/>
                                    </a:lnTo>
                                    <a:lnTo>
                                      <a:pt x="908" y="26"/>
                                    </a:lnTo>
                                    <a:lnTo>
                                      <a:pt x="909" y="25"/>
                                    </a:lnTo>
                                    <a:lnTo>
                                      <a:pt x="910" y="25"/>
                                    </a:lnTo>
                                    <a:lnTo>
                                      <a:pt x="910" y="26"/>
                                    </a:lnTo>
                                    <a:lnTo>
                                      <a:pt x="911" y="25"/>
                                    </a:lnTo>
                                    <a:lnTo>
                                      <a:pt x="911" y="26"/>
                                    </a:lnTo>
                                    <a:lnTo>
                                      <a:pt x="912" y="28"/>
                                    </a:lnTo>
                                    <a:lnTo>
                                      <a:pt x="914" y="26"/>
                                    </a:lnTo>
                                    <a:lnTo>
                                      <a:pt x="914" y="28"/>
                                    </a:lnTo>
                                    <a:lnTo>
                                      <a:pt x="915" y="28"/>
                                    </a:lnTo>
                                    <a:lnTo>
                                      <a:pt x="916" y="26"/>
                                    </a:lnTo>
                                    <a:lnTo>
                                      <a:pt x="916" y="32"/>
                                    </a:lnTo>
                                    <a:lnTo>
                                      <a:pt x="917" y="28"/>
                                    </a:lnTo>
                                    <a:lnTo>
                                      <a:pt x="917" y="31"/>
                                    </a:lnTo>
                                    <a:lnTo>
                                      <a:pt x="918" y="31"/>
                                    </a:lnTo>
                                    <a:lnTo>
                                      <a:pt x="919" y="28"/>
                                    </a:lnTo>
                                    <a:lnTo>
                                      <a:pt x="919" y="31"/>
                                    </a:lnTo>
                                    <a:lnTo>
                                      <a:pt x="920" y="31"/>
                                    </a:lnTo>
                                    <a:lnTo>
                                      <a:pt x="921" y="31"/>
                                    </a:lnTo>
                                    <a:lnTo>
                                      <a:pt x="921" y="32"/>
                                    </a:lnTo>
                                    <a:lnTo>
                                      <a:pt x="923" y="31"/>
                                    </a:lnTo>
                                    <a:lnTo>
                                      <a:pt x="923" y="33"/>
                                    </a:lnTo>
                                    <a:lnTo>
                                      <a:pt x="924" y="33"/>
                                    </a:lnTo>
                                    <a:lnTo>
                                      <a:pt x="924" y="34"/>
                                    </a:lnTo>
                                    <a:lnTo>
                                      <a:pt x="925" y="32"/>
                                    </a:lnTo>
                                    <a:lnTo>
                                      <a:pt x="925" y="34"/>
                                    </a:lnTo>
                                    <a:lnTo>
                                      <a:pt x="926" y="32"/>
                                    </a:lnTo>
                                    <a:lnTo>
                                      <a:pt x="926" y="35"/>
                                    </a:lnTo>
                                    <a:lnTo>
                                      <a:pt x="927" y="33"/>
                                    </a:lnTo>
                                    <a:lnTo>
                                      <a:pt x="927" y="35"/>
                                    </a:lnTo>
                                    <a:lnTo>
                                      <a:pt x="928" y="33"/>
                                    </a:lnTo>
                                    <a:lnTo>
                                      <a:pt x="928" y="34"/>
                                    </a:lnTo>
                                    <a:lnTo>
                                      <a:pt x="929" y="34"/>
                                    </a:lnTo>
                                    <a:lnTo>
                                      <a:pt x="929" y="35"/>
                                    </a:lnTo>
                                    <a:lnTo>
                                      <a:pt x="930" y="35"/>
                                    </a:lnTo>
                                    <a:lnTo>
                                      <a:pt x="930" y="36"/>
                                    </a:lnTo>
                                    <a:lnTo>
                                      <a:pt x="932" y="35"/>
                                    </a:lnTo>
                                    <a:lnTo>
                                      <a:pt x="932" y="36"/>
                                    </a:lnTo>
                                    <a:lnTo>
                                      <a:pt x="933" y="34"/>
                                    </a:lnTo>
                                    <a:lnTo>
                                      <a:pt x="934" y="35"/>
                                    </a:lnTo>
                                    <a:lnTo>
                                      <a:pt x="935" y="35"/>
                                    </a:lnTo>
                                    <a:lnTo>
                                      <a:pt x="936" y="34"/>
                                    </a:lnTo>
                                    <a:lnTo>
                                      <a:pt x="936" y="36"/>
                                    </a:lnTo>
                                    <a:lnTo>
                                      <a:pt x="937" y="35"/>
                                    </a:lnTo>
                                    <a:lnTo>
                                      <a:pt x="938" y="33"/>
                                    </a:lnTo>
                                    <a:lnTo>
                                      <a:pt x="938" y="35"/>
                                    </a:lnTo>
                                    <a:lnTo>
                                      <a:pt x="939" y="34"/>
                                    </a:lnTo>
                                    <a:lnTo>
                                      <a:pt x="939" y="35"/>
                                    </a:lnTo>
                                    <a:lnTo>
                                      <a:pt x="941" y="32"/>
                                    </a:lnTo>
                                    <a:lnTo>
                                      <a:pt x="941" y="35"/>
                                    </a:lnTo>
                                    <a:lnTo>
                                      <a:pt x="942" y="33"/>
                                    </a:lnTo>
                                    <a:lnTo>
                                      <a:pt x="942" y="34"/>
                                    </a:lnTo>
                                    <a:lnTo>
                                      <a:pt x="943" y="34"/>
                                    </a:lnTo>
                                    <a:lnTo>
                                      <a:pt x="943" y="35"/>
                                    </a:lnTo>
                                    <a:lnTo>
                                      <a:pt x="944" y="32"/>
                                    </a:lnTo>
                                    <a:lnTo>
                                      <a:pt x="944" y="35"/>
                                    </a:lnTo>
                                    <a:lnTo>
                                      <a:pt x="945" y="33"/>
                                    </a:lnTo>
                                    <a:lnTo>
                                      <a:pt x="945" y="34"/>
                                    </a:lnTo>
                                    <a:lnTo>
                                      <a:pt x="946" y="32"/>
                                    </a:lnTo>
                                    <a:lnTo>
                                      <a:pt x="946" y="35"/>
                                    </a:lnTo>
                                    <a:lnTo>
                                      <a:pt x="947" y="33"/>
                                    </a:lnTo>
                                    <a:lnTo>
                                      <a:pt x="947" y="36"/>
                                    </a:lnTo>
                                    <a:lnTo>
                                      <a:pt x="948" y="35"/>
                                    </a:lnTo>
                                    <a:lnTo>
                                      <a:pt x="950" y="34"/>
                                    </a:lnTo>
                                    <a:lnTo>
                                      <a:pt x="950" y="36"/>
                                    </a:lnTo>
                                    <a:lnTo>
                                      <a:pt x="951" y="35"/>
                                    </a:lnTo>
                                    <a:lnTo>
                                      <a:pt x="951" y="36"/>
                                    </a:lnTo>
                                    <a:lnTo>
                                      <a:pt x="952" y="34"/>
                                    </a:lnTo>
                                    <a:lnTo>
                                      <a:pt x="952" y="36"/>
                                    </a:lnTo>
                                    <a:lnTo>
                                      <a:pt x="953" y="32"/>
                                    </a:lnTo>
                                    <a:lnTo>
                                      <a:pt x="953" y="34"/>
                                    </a:lnTo>
                                    <a:lnTo>
                                      <a:pt x="954" y="33"/>
                                    </a:lnTo>
                                    <a:lnTo>
                                      <a:pt x="955" y="32"/>
                                    </a:lnTo>
                                    <a:lnTo>
                                      <a:pt x="955" y="33"/>
                                    </a:lnTo>
                                    <a:lnTo>
                                      <a:pt x="956" y="32"/>
                                    </a:lnTo>
                                    <a:lnTo>
                                      <a:pt x="956" y="34"/>
                                    </a:lnTo>
                                    <a:lnTo>
                                      <a:pt x="958" y="31"/>
                                    </a:lnTo>
                                    <a:lnTo>
                                      <a:pt x="959" y="31"/>
                                    </a:lnTo>
                                    <a:lnTo>
                                      <a:pt x="959" y="32"/>
                                    </a:lnTo>
                                    <a:lnTo>
                                      <a:pt x="960" y="31"/>
                                    </a:lnTo>
                                    <a:lnTo>
                                      <a:pt x="960" y="32"/>
                                    </a:lnTo>
                                    <a:lnTo>
                                      <a:pt x="961" y="31"/>
                                    </a:lnTo>
                                    <a:lnTo>
                                      <a:pt x="961" y="34"/>
                                    </a:lnTo>
                                    <a:lnTo>
                                      <a:pt x="962" y="31"/>
                                    </a:lnTo>
                                    <a:lnTo>
                                      <a:pt x="963" y="31"/>
                                    </a:lnTo>
                                    <a:lnTo>
                                      <a:pt x="964" y="28"/>
                                    </a:lnTo>
                                    <a:lnTo>
                                      <a:pt x="964" y="31"/>
                                    </a:lnTo>
                                    <a:lnTo>
                                      <a:pt x="965" y="31"/>
                                    </a:lnTo>
                                    <a:lnTo>
                                      <a:pt x="967" y="31"/>
                                    </a:lnTo>
                                    <a:lnTo>
                                      <a:pt x="967" y="33"/>
                                    </a:lnTo>
                                    <a:lnTo>
                                      <a:pt x="968" y="31"/>
                                    </a:lnTo>
                                    <a:lnTo>
                                      <a:pt x="968" y="33"/>
                                    </a:lnTo>
                                    <a:lnTo>
                                      <a:pt x="969" y="31"/>
                                    </a:lnTo>
                                    <a:lnTo>
                                      <a:pt x="969" y="33"/>
                                    </a:lnTo>
                                    <a:lnTo>
                                      <a:pt x="970" y="31"/>
                                    </a:lnTo>
                                    <a:lnTo>
                                      <a:pt x="971" y="28"/>
                                    </a:lnTo>
                                    <a:lnTo>
                                      <a:pt x="971" y="32"/>
                                    </a:lnTo>
                                    <a:lnTo>
                                      <a:pt x="972" y="31"/>
                                    </a:lnTo>
                                    <a:lnTo>
                                      <a:pt x="972" y="33"/>
                                    </a:lnTo>
                                    <a:lnTo>
                                      <a:pt x="973" y="32"/>
                                    </a:lnTo>
                                    <a:lnTo>
                                      <a:pt x="973" y="34"/>
                                    </a:lnTo>
                                    <a:lnTo>
                                      <a:pt x="974" y="33"/>
                                    </a:lnTo>
                                    <a:lnTo>
                                      <a:pt x="974" y="35"/>
                                    </a:lnTo>
                                    <a:lnTo>
                                      <a:pt x="976" y="34"/>
                                    </a:lnTo>
                                    <a:lnTo>
                                      <a:pt x="976" y="36"/>
                                    </a:lnTo>
                                    <a:lnTo>
                                      <a:pt x="977" y="35"/>
                                    </a:lnTo>
                                    <a:lnTo>
                                      <a:pt x="978" y="35"/>
                                    </a:lnTo>
                                    <a:lnTo>
                                      <a:pt x="978" y="36"/>
                                    </a:lnTo>
                                    <a:lnTo>
                                      <a:pt x="979" y="35"/>
                                    </a:lnTo>
                                    <a:lnTo>
                                      <a:pt x="980" y="35"/>
                                    </a:lnTo>
                                    <a:lnTo>
                                      <a:pt x="981" y="34"/>
                                    </a:lnTo>
                                    <a:lnTo>
                                      <a:pt x="981" y="36"/>
                                    </a:lnTo>
                                    <a:lnTo>
                                      <a:pt x="982" y="32"/>
                                    </a:lnTo>
                                    <a:lnTo>
                                      <a:pt x="982" y="35"/>
                                    </a:lnTo>
                                    <a:lnTo>
                                      <a:pt x="983" y="33"/>
                                    </a:lnTo>
                                    <a:lnTo>
                                      <a:pt x="983" y="34"/>
                                    </a:lnTo>
                                    <a:lnTo>
                                      <a:pt x="985" y="31"/>
                                    </a:lnTo>
                                    <a:lnTo>
                                      <a:pt x="985" y="32"/>
                                    </a:lnTo>
                                    <a:lnTo>
                                      <a:pt x="986" y="33"/>
                                    </a:lnTo>
                                    <a:lnTo>
                                      <a:pt x="986" y="35"/>
                                    </a:lnTo>
                                    <a:lnTo>
                                      <a:pt x="987" y="34"/>
                                    </a:lnTo>
                                    <a:lnTo>
                                      <a:pt x="987" y="35"/>
                                    </a:lnTo>
                                    <a:lnTo>
                                      <a:pt x="988" y="31"/>
                                    </a:lnTo>
                                    <a:lnTo>
                                      <a:pt x="988" y="33"/>
                                    </a:lnTo>
                                    <a:lnTo>
                                      <a:pt x="989" y="31"/>
                                    </a:lnTo>
                                    <a:lnTo>
                                      <a:pt x="989" y="33"/>
                                    </a:lnTo>
                                    <a:lnTo>
                                      <a:pt x="990" y="32"/>
                                    </a:lnTo>
                                    <a:lnTo>
                                      <a:pt x="990" y="33"/>
                                    </a:lnTo>
                                    <a:lnTo>
                                      <a:pt x="991" y="31"/>
                                    </a:lnTo>
                                    <a:lnTo>
                                      <a:pt x="992" y="31"/>
                                    </a:lnTo>
                                    <a:lnTo>
                                      <a:pt x="992" y="32"/>
                                    </a:lnTo>
                                    <a:lnTo>
                                      <a:pt x="994" y="31"/>
                                    </a:lnTo>
                                    <a:lnTo>
                                      <a:pt x="994" y="32"/>
                                    </a:lnTo>
                                    <a:lnTo>
                                      <a:pt x="995" y="31"/>
                                    </a:lnTo>
                                    <a:lnTo>
                                      <a:pt x="996" y="31"/>
                                    </a:lnTo>
                                    <a:lnTo>
                                      <a:pt x="997" y="31"/>
                                    </a:lnTo>
                                    <a:lnTo>
                                      <a:pt x="998" y="28"/>
                                    </a:lnTo>
                                    <a:lnTo>
                                      <a:pt x="998" y="31"/>
                                    </a:lnTo>
                                    <a:lnTo>
                                      <a:pt x="999" y="25"/>
                                    </a:lnTo>
                                    <a:lnTo>
                                      <a:pt x="999" y="28"/>
                                    </a:lnTo>
                                    <a:lnTo>
                                      <a:pt x="1000" y="28"/>
                                    </a:lnTo>
                                    <a:lnTo>
                                      <a:pt x="1002" y="25"/>
                                    </a:lnTo>
                                    <a:lnTo>
                                      <a:pt x="1002" y="28"/>
                                    </a:lnTo>
                                    <a:lnTo>
                                      <a:pt x="1003" y="24"/>
                                    </a:lnTo>
                                    <a:lnTo>
                                      <a:pt x="1003" y="25"/>
                                    </a:lnTo>
                                    <a:lnTo>
                                      <a:pt x="1004" y="24"/>
                                    </a:lnTo>
                                    <a:lnTo>
                                      <a:pt x="1004" y="25"/>
                                    </a:lnTo>
                                    <a:lnTo>
                                      <a:pt x="1005" y="24"/>
                                    </a:lnTo>
                                    <a:lnTo>
                                      <a:pt x="1005" y="25"/>
                                    </a:lnTo>
                                    <a:lnTo>
                                      <a:pt x="1006" y="22"/>
                                    </a:lnTo>
                                    <a:lnTo>
                                      <a:pt x="1006" y="23"/>
                                    </a:lnTo>
                                    <a:lnTo>
                                      <a:pt x="1007" y="22"/>
                                    </a:lnTo>
                                    <a:lnTo>
                                      <a:pt x="1007" y="23"/>
                                    </a:lnTo>
                                    <a:lnTo>
                                      <a:pt x="1008" y="22"/>
                                    </a:lnTo>
                                    <a:lnTo>
                                      <a:pt x="1009" y="19"/>
                                    </a:lnTo>
                                    <a:lnTo>
                                      <a:pt x="1009" y="20"/>
                                    </a:lnTo>
                                    <a:lnTo>
                                      <a:pt x="1011" y="19"/>
                                    </a:lnTo>
                                    <a:lnTo>
                                      <a:pt x="1011" y="22"/>
                                    </a:lnTo>
                                    <a:lnTo>
                                      <a:pt x="1012" y="17"/>
                                    </a:lnTo>
                                    <a:lnTo>
                                      <a:pt x="1012" y="20"/>
                                    </a:lnTo>
                                    <a:lnTo>
                                      <a:pt x="1013" y="16"/>
                                    </a:lnTo>
                                    <a:lnTo>
                                      <a:pt x="1013" y="18"/>
                                    </a:lnTo>
                                    <a:lnTo>
                                      <a:pt x="1014" y="15"/>
                                    </a:lnTo>
                                    <a:lnTo>
                                      <a:pt x="1014" y="18"/>
                                    </a:lnTo>
                                    <a:lnTo>
                                      <a:pt x="1015" y="15"/>
                                    </a:lnTo>
                                    <a:lnTo>
                                      <a:pt x="1015" y="16"/>
                                    </a:lnTo>
                                    <a:lnTo>
                                      <a:pt x="1016" y="14"/>
                                    </a:lnTo>
                                    <a:lnTo>
                                      <a:pt x="1016" y="15"/>
                                    </a:lnTo>
                                    <a:lnTo>
                                      <a:pt x="1017" y="15"/>
                                    </a:lnTo>
                                    <a:lnTo>
                                      <a:pt x="1017" y="17"/>
                                    </a:lnTo>
                                    <a:lnTo>
                                      <a:pt x="1018" y="15"/>
                                    </a:lnTo>
                                    <a:lnTo>
                                      <a:pt x="1020" y="14"/>
                                    </a:lnTo>
                                    <a:lnTo>
                                      <a:pt x="1020" y="15"/>
                                    </a:lnTo>
                                    <a:lnTo>
                                      <a:pt x="1021" y="14"/>
                                    </a:lnTo>
                                    <a:lnTo>
                                      <a:pt x="1021" y="16"/>
                                    </a:lnTo>
                                    <a:lnTo>
                                      <a:pt x="1022" y="14"/>
                                    </a:lnTo>
                                    <a:lnTo>
                                      <a:pt x="1022" y="15"/>
                                    </a:lnTo>
                                    <a:lnTo>
                                      <a:pt x="1023" y="15"/>
                                    </a:lnTo>
                                    <a:lnTo>
                                      <a:pt x="1023" y="16"/>
                                    </a:lnTo>
                                    <a:lnTo>
                                      <a:pt x="1024" y="15"/>
                                    </a:lnTo>
                                    <a:lnTo>
                                      <a:pt x="1025" y="16"/>
                                    </a:lnTo>
                                    <a:lnTo>
                                      <a:pt x="1026" y="16"/>
                                    </a:lnTo>
                                    <a:lnTo>
                                      <a:pt x="1026" y="17"/>
                                    </a:lnTo>
                                    <a:lnTo>
                                      <a:pt x="1027" y="15"/>
                                    </a:lnTo>
                                    <a:lnTo>
                                      <a:pt x="1027" y="17"/>
                                    </a:lnTo>
                                    <a:lnTo>
                                      <a:pt x="1029" y="15"/>
                                    </a:lnTo>
                                    <a:lnTo>
                                      <a:pt x="1029" y="17"/>
                                    </a:lnTo>
                                    <a:lnTo>
                                      <a:pt x="1030" y="15"/>
                                    </a:lnTo>
                                    <a:lnTo>
                                      <a:pt x="1031" y="15"/>
                                    </a:lnTo>
                                    <a:lnTo>
                                      <a:pt x="1031" y="17"/>
                                    </a:lnTo>
                                    <a:lnTo>
                                      <a:pt x="1032" y="15"/>
                                    </a:lnTo>
                                    <a:lnTo>
                                      <a:pt x="1032" y="17"/>
                                    </a:lnTo>
                                    <a:lnTo>
                                      <a:pt x="1033" y="15"/>
                                    </a:lnTo>
                                    <a:lnTo>
                                      <a:pt x="1033" y="19"/>
                                    </a:lnTo>
                                    <a:lnTo>
                                      <a:pt x="1034" y="18"/>
                                    </a:lnTo>
                                    <a:lnTo>
                                      <a:pt x="1034" y="19"/>
                                    </a:lnTo>
                                    <a:lnTo>
                                      <a:pt x="1035" y="19"/>
                                    </a:lnTo>
                                    <a:lnTo>
                                      <a:pt x="1035" y="22"/>
                                    </a:lnTo>
                                    <a:lnTo>
                                      <a:pt x="1036" y="22"/>
                                    </a:lnTo>
                                    <a:lnTo>
                                      <a:pt x="1038" y="22"/>
                                    </a:lnTo>
                                    <a:lnTo>
                                      <a:pt x="1038" y="23"/>
                                    </a:lnTo>
                                    <a:lnTo>
                                      <a:pt x="1039" y="22"/>
                                    </a:lnTo>
                                    <a:lnTo>
                                      <a:pt x="1039" y="24"/>
                                    </a:lnTo>
                                    <a:lnTo>
                                      <a:pt x="1040" y="24"/>
                                    </a:lnTo>
                                    <a:lnTo>
                                      <a:pt x="1040" y="25"/>
                                    </a:lnTo>
                                    <a:lnTo>
                                      <a:pt x="1041" y="25"/>
                                    </a:lnTo>
                                    <a:lnTo>
                                      <a:pt x="1042" y="26"/>
                                    </a:lnTo>
                                    <a:lnTo>
                                      <a:pt x="1042" y="28"/>
                                    </a:lnTo>
                                    <a:lnTo>
                                      <a:pt x="1043" y="26"/>
                                    </a:lnTo>
                                    <a:lnTo>
                                      <a:pt x="1043" y="28"/>
                                    </a:lnTo>
                                    <a:lnTo>
                                      <a:pt x="1044" y="25"/>
                                    </a:lnTo>
                                    <a:lnTo>
                                      <a:pt x="1044" y="28"/>
                                    </a:lnTo>
                                    <a:lnTo>
                                      <a:pt x="1046" y="26"/>
                                    </a:lnTo>
                                    <a:lnTo>
                                      <a:pt x="1046" y="28"/>
                                    </a:lnTo>
                                    <a:lnTo>
                                      <a:pt x="1047" y="28"/>
                                    </a:lnTo>
                                    <a:lnTo>
                                      <a:pt x="1048" y="26"/>
                                    </a:lnTo>
                                    <a:lnTo>
                                      <a:pt x="1048" y="28"/>
                                    </a:lnTo>
                                    <a:lnTo>
                                      <a:pt x="1049" y="26"/>
                                    </a:lnTo>
                                    <a:lnTo>
                                      <a:pt x="1049" y="28"/>
                                    </a:lnTo>
                                    <a:lnTo>
                                      <a:pt x="1050" y="28"/>
                                    </a:lnTo>
                                    <a:lnTo>
                                      <a:pt x="1051" y="28"/>
                                    </a:lnTo>
                                    <a:lnTo>
                                      <a:pt x="1052" y="28"/>
                                    </a:lnTo>
                                    <a:lnTo>
                                      <a:pt x="1052" y="31"/>
                                    </a:lnTo>
                                    <a:lnTo>
                                      <a:pt x="1053" y="28"/>
                                    </a:lnTo>
                                    <a:lnTo>
                                      <a:pt x="1053" y="31"/>
                                    </a:lnTo>
                                    <a:lnTo>
                                      <a:pt x="1055" y="28"/>
                                    </a:lnTo>
                                    <a:lnTo>
                                      <a:pt x="1055" y="31"/>
                                    </a:lnTo>
                                    <a:lnTo>
                                      <a:pt x="1056" y="28"/>
                                    </a:lnTo>
                                    <a:lnTo>
                                      <a:pt x="1056" y="31"/>
                                    </a:lnTo>
                                    <a:lnTo>
                                      <a:pt x="1057" y="28"/>
                                    </a:lnTo>
                                    <a:lnTo>
                                      <a:pt x="1058" y="26"/>
                                    </a:lnTo>
                                    <a:lnTo>
                                      <a:pt x="1058" y="28"/>
                                    </a:lnTo>
                                    <a:lnTo>
                                      <a:pt x="1059" y="26"/>
                                    </a:lnTo>
                                    <a:lnTo>
                                      <a:pt x="1059" y="28"/>
                                    </a:lnTo>
                                    <a:lnTo>
                                      <a:pt x="1060" y="25"/>
                                    </a:lnTo>
                                    <a:lnTo>
                                      <a:pt x="1060" y="28"/>
                                    </a:lnTo>
                                    <a:lnTo>
                                      <a:pt x="1061" y="25"/>
                                    </a:lnTo>
                                    <a:lnTo>
                                      <a:pt x="1061" y="26"/>
                                    </a:lnTo>
                                    <a:lnTo>
                                      <a:pt x="1062" y="28"/>
                                    </a:lnTo>
                                    <a:lnTo>
                                      <a:pt x="1064" y="25"/>
                                    </a:lnTo>
                                    <a:lnTo>
                                      <a:pt x="1065" y="25"/>
                                    </a:lnTo>
                                    <a:lnTo>
                                      <a:pt x="1065" y="26"/>
                                    </a:lnTo>
                                    <a:lnTo>
                                      <a:pt x="1066" y="26"/>
                                    </a:lnTo>
                                    <a:lnTo>
                                      <a:pt x="1066" y="28"/>
                                    </a:lnTo>
                                    <a:lnTo>
                                      <a:pt x="1067" y="24"/>
                                    </a:lnTo>
                                    <a:lnTo>
                                      <a:pt x="1067" y="25"/>
                                    </a:lnTo>
                                    <a:lnTo>
                                      <a:pt x="1068" y="25"/>
                                    </a:lnTo>
                                    <a:lnTo>
                                      <a:pt x="1069" y="25"/>
                                    </a:lnTo>
                                    <a:lnTo>
                                      <a:pt x="1070" y="24"/>
                                    </a:lnTo>
                                    <a:lnTo>
                                      <a:pt x="1070" y="25"/>
                                    </a:lnTo>
                                    <a:lnTo>
                                      <a:pt x="1071" y="22"/>
                                    </a:lnTo>
                                    <a:lnTo>
                                      <a:pt x="1071" y="24"/>
                                    </a:lnTo>
                                    <a:lnTo>
                                      <a:pt x="1073" y="22"/>
                                    </a:lnTo>
                                    <a:lnTo>
                                      <a:pt x="1074" y="19"/>
                                    </a:lnTo>
                                    <a:lnTo>
                                      <a:pt x="1074" y="22"/>
                                    </a:lnTo>
                                    <a:lnTo>
                                      <a:pt x="1075" y="19"/>
                                    </a:lnTo>
                                    <a:lnTo>
                                      <a:pt x="1075" y="22"/>
                                    </a:lnTo>
                                    <a:lnTo>
                                      <a:pt x="1076" y="18"/>
                                    </a:lnTo>
                                    <a:lnTo>
                                      <a:pt x="1076" y="22"/>
                                    </a:lnTo>
                                    <a:lnTo>
                                      <a:pt x="1077" y="19"/>
                                    </a:lnTo>
                                    <a:lnTo>
                                      <a:pt x="1077" y="22"/>
                                    </a:lnTo>
                                    <a:lnTo>
                                      <a:pt x="1078" y="19"/>
                                    </a:lnTo>
                                    <a:lnTo>
                                      <a:pt x="1078" y="22"/>
                                    </a:lnTo>
                                    <a:lnTo>
                                      <a:pt x="1079" y="20"/>
                                    </a:lnTo>
                                    <a:lnTo>
                                      <a:pt x="1080" y="18"/>
                                    </a:lnTo>
                                    <a:lnTo>
                                      <a:pt x="1080" y="22"/>
                                    </a:lnTo>
                                    <a:lnTo>
                                      <a:pt x="1082" y="18"/>
                                    </a:lnTo>
                                    <a:lnTo>
                                      <a:pt x="1082" y="22"/>
                                    </a:lnTo>
                                    <a:lnTo>
                                      <a:pt x="1083" y="18"/>
                                    </a:lnTo>
                                    <a:lnTo>
                                      <a:pt x="1083" y="19"/>
                                    </a:lnTo>
                                    <a:lnTo>
                                      <a:pt x="1084" y="15"/>
                                    </a:lnTo>
                                    <a:lnTo>
                                      <a:pt x="1084" y="18"/>
                                    </a:lnTo>
                                    <a:lnTo>
                                      <a:pt x="1085" y="15"/>
                                    </a:lnTo>
                                    <a:lnTo>
                                      <a:pt x="1085" y="16"/>
                                    </a:lnTo>
                                    <a:lnTo>
                                      <a:pt x="1086" y="16"/>
                                    </a:lnTo>
                                    <a:lnTo>
                                      <a:pt x="1087" y="16"/>
                                    </a:lnTo>
                                    <a:lnTo>
                                      <a:pt x="1087" y="17"/>
                                    </a:lnTo>
                                    <a:lnTo>
                                      <a:pt x="1088" y="14"/>
                                    </a:lnTo>
                                    <a:lnTo>
                                      <a:pt x="1088" y="16"/>
                                    </a:lnTo>
                                    <a:lnTo>
                                      <a:pt x="1089" y="14"/>
                                    </a:lnTo>
                                    <a:lnTo>
                                      <a:pt x="1089" y="15"/>
                                    </a:lnTo>
                                    <a:lnTo>
                                      <a:pt x="1091" y="14"/>
                                    </a:lnTo>
                                    <a:lnTo>
                                      <a:pt x="1092" y="14"/>
                                    </a:lnTo>
                                    <a:lnTo>
                                      <a:pt x="1092" y="15"/>
                                    </a:lnTo>
                                    <a:lnTo>
                                      <a:pt x="1093" y="14"/>
                                    </a:lnTo>
                                    <a:lnTo>
                                      <a:pt x="1093" y="15"/>
                                    </a:lnTo>
                                    <a:lnTo>
                                      <a:pt x="1094" y="14"/>
                                    </a:lnTo>
                                    <a:lnTo>
                                      <a:pt x="1095" y="15"/>
                                    </a:lnTo>
                                    <a:lnTo>
                                      <a:pt x="1096" y="13"/>
                                    </a:lnTo>
                                    <a:lnTo>
                                      <a:pt x="1096" y="14"/>
                                    </a:lnTo>
                                    <a:lnTo>
                                      <a:pt x="1097" y="13"/>
                                    </a:lnTo>
                                    <a:lnTo>
                                      <a:pt x="1099" y="13"/>
                                    </a:lnTo>
                                    <a:lnTo>
                                      <a:pt x="1100" y="13"/>
                                    </a:lnTo>
                                    <a:lnTo>
                                      <a:pt x="1100" y="14"/>
                                    </a:lnTo>
                                    <a:lnTo>
                                      <a:pt x="1101" y="11"/>
                                    </a:lnTo>
                                    <a:lnTo>
                                      <a:pt x="1101" y="13"/>
                                    </a:lnTo>
                                    <a:lnTo>
                                      <a:pt x="1102" y="13"/>
                                    </a:lnTo>
                                    <a:lnTo>
                                      <a:pt x="1103" y="13"/>
                                    </a:lnTo>
                                    <a:lnTo>
                                      <a:pt x="1104" y="13"/>
                                    </a:lnTo>
                                    <a:lnTo>
                                      <a:pt x="1105" y="9"/>
                                    </a:lnTo>
                                    <a:lnTo>
                                      <a:pt x="1105" y="13"/>
                                    </a:lnTo>
                                    <a:lnTo>
                                      <a:pt x="1106" y="11"/>
                                    </a:lnTo>
                                    <a:lnTo>
                                      <a:pt x="1106" y="13"/>
                                    </a:lnTo>
                                    <a:lnTo>
                                      <a:pt x="1108" y="9"/>
                                    </a:lnTo>
                                    <a:lnTo>
                                      <a:pt x="1108" y="11"/>
                                    </a:lnTo>
                                    <a:lnTo>
                                      <a:pt x="1109" y="9"/>
                                    </a:lnTo>
                                    <a:lnTo>
                                      <a:pt x="1109" y="13"/>
                                    </a:lnTo>
                                    <a:lnTo>
                                      <a:pt x="1110" y="11"/>
                                    </a:lnTo>
                                    <a:lnTo>
                                      <a:pt x="1110" y="13"/>
                                    </a:lnTo>
                                    <a:lnTo>
                                      <a:pt x="1111" y="11"/>
                                    </a:lnTo>
                                    <a:lnTo>
                                      <a:pt x="1111" y="14"/>
                                    </a:lnTo>
                                    <a:lnTo>
                                      <a:pt x="1112" y="13"/>
                                    </a:lnTo>
                                    <a:lnTo>
                                      <a:pt x="1112" y="15"/>
                                    </a:lnTo>
                                    <a:lnTo>
                                      <a:pt x="1113" y="13"/>
                                    </a:lnTo>
                                    <a:lnTo>
                                      <a:pt x="1113" y="15"/>
                                    </a:lnTo>
                                    <a:lnTo>
                                      <a:pt x="1114" y="11"/>
                                    </a:lnTo>
                                    <a:lnTo>
                                      <a:pt x="1114" y="13"/>
                                    </a:lnTo>
                                    <a:lnTo>
                                      <a:pt x="1115" y="11"/>
                                    </a:lnTo>
                                    <a:lnTo>
                                      <a:pt x="1115" y="13"/>
                                    </a:lnTo>
                                    <a:lnTo>
                                      <a:pt x="1117" y="13"/>
                                    </a:lnTo>
                                    <a:lnTo>
                                      <a:pt x="1117" y="15"/>
                                    </a:lnTo>
                                    <a:lnTo>
                                      <a:pt x="1118" y="13"/>
                                    </a:lnTo>
                                    <a:lnTo>
                                      <a:pt x="1118" y="15"/>
                                    </a:lnTo>
                                    <a:lnTo>
                                      <a:pt x="1119" y="13"/>
                                    </a:lnTo>
                                    <a:lnTo>
                                      <a:pt x="1119" y="16"/>
                                    </a:lnTo>
                                    <a:lnTo>
                                      <a:pt x="1120" y="13"/>
                                    </a:lnTo>
                                    <a:lnTo>
                                      <a:pt x="1120" y="15"/>
                                    </a:lnTo>
                                    <a:lnTo>
                                      <a:pt x="1121" y="14"/>
                                    </a:lnTo>
                                    <a:lnTo>
                                      <a:pt x="1121" y="15"/>
                                    </a:lnTo>
                                    <a:lnTo>
                                      <a:pt x="1122" y="13"/>
                                    </a:lnTo>
                                    <a:lnTo>
                                      <a:pt x="1122" y="15"/>
                                    </a:lnTo>
                                    <a:lnTo>
                                      <a:pt x="1123" y="10"/>
                                    </a:lnTo>
                                    <a:lnTo>
                                      <a:pt x="1123" y="14"/>
                                    </a:lnTo>
                                    <a:lnTo>
                                      <a:pt x="1124" y="13"/>
                                    </a:lnTo>
                                    <a:lnTo>
                                      <a:pt x="1126" y="13"/>
                                    </a:lnTo>
                                    <a:lnTo>
                                      <a:pt x="1126" y="14"/>
                                    </a:lnTo>
                                    <a:lnTo>
                                      <a:pt x="1127" y="13"/>
                                    </a:lnTo>
                                    <a:lnTo>
                                      <a:pt x="1127" y="14"/>
                                    </a:lnTo>
                                    <a:lnTo>
                                      <a:pt x="1128" y="11"/>
                                    </a:lnTo>
                                    <a:lnTo>
                                      <a:pt x="1129" y="11"/>
                                    </a:lnTo>
                                    <a:lnTo>
                                      <a:pt x="1129" y="14"/>
                                    </a:lnTo>
                                    <a:lnTo>
                                      <a:pt x="1130" y="13"/>
                                    </a:lnTo>
                                    <a:lnTo>
                                      <a:pt x="1130" y="15"/>
                                    </a:lnTo>
                                    <a:lnTo>
                                      <a:pt x="1131" y="14"/>
                                    </a:lnTo>
                                    <a:lnTo>
                                      <a:pt x="1131" y="15"/>
                                    </a:lnTo>
                                    <a:lnTo>
                                      <a:pt x="1132" y="14"/>
                                    </a:lnTo>
                                    <a:lnTo>
                                      <a:pt x="1132" y="15"/>
                                    </a:lnTo>
                                    <a:lnTo>
                                      <a:pt x="1133" y="13"/>
                                    </a:lnTo>
                                    <a:lnTo>
                                      <a:pt x="1133" y="15"/>
                                    </a:lnTo>
                                    <a:lnTo>
                                      <a:pt x="1135" y="11"/>
                                    </a:lnTo>
                                    <a:lnTo>
                                      <a:pt x="1135" y="15"/>
                                    </a:lnTo>
                                    <a:lnTo>
                                      <a:pt x="1136" y="13"/>
                                    </a:lnTo>
                                    <a:lnTo>
                                      <a:pt x="1136" y="15"/>
                                    </a:lnTo>
                                    <a:lnTo>
                                      <a:pt x="1137" y="13"/>
                                    </a:lnTo>
                                    <a:lnTo>
                                      <a:pt x="1137" y="15"/>
                                    </a:lnTo>
                                    <a:lnTo>
                                      <a:pt x="1138" y="13"/>
                                    </a:lnTo>
                                    <a:lnTo>
                                      <a:pt x="1138" y="16"/>
                                    </a:lnTo>
                                    <a:lnTo>
                                      <a:pt x="1139" y="14"/>
                                    </a:lnTo>
                                    <a:lnTo>
                                      <a:pt x="1139" y="15"/>
                                    </a:lnTo>
                                    <a:lnTo>
                                      <a:pt x="1140" y="13"/>
                                    </a:lnTo>
                                    <a:lnTo>
                                      <a:pt x="1140" y="16"/>
                                    </a:lnTo>
                                    <a:lnTo>
                                      <a:pt x="1141" y="16"/>
                                    </a:lnTo>
                                    <a:lnTo>
                                      <a:pt x="1141" y="18"/>
                                    </a:lnTo>
                                    <a:lnTo>
                                      <a:pt x="1143" y="15"/>
                                    </a:lnTo>
                                    <a:lnTo>
                                      <a:pt x="1143" y="18"/>
                                    </a:lnTo>
                                    <a:lnTo>
                                      <a:pt x="1144" y="18"/>
                                    </a:lnTo>
                                    <a:lnTo>
                                      <a:pt x="1145" y="18"/>
                                    </a:lnTo>
                                    <a:lnTo>
                                      <a:pt x="1146" y="16"/>
                                    </a:lnTo>
                                    <a:lnTo>
                                      <a:pt x="1146" y="17"/>
                                    </a:lnTo>
                                    <a:lnTo>
                                      <a:pt x="1147" y="15"/>
                                    </a:lnTo>
                                    <a:lnTo>
                                      <a:pt x="1147" y="17"/>
                                    </a:lnTo>
                                    <a:lnTo>
                                      <a:pt x="1148" y="15"/>
                                    </a:lnTo>
                                    <a:lnTo>
                                      <a:pt x="1148" y="17"/>
                                    </a:lnTo>
                                    <a:lnTo>
                                      <a:pt x="1149" y="17"/>
                                    </a:lnTo>
                                    <a:lnTo>
                                      <a:pt x="1149" y="18"/>
                                    </a:lnTo>
                                    <a:lnTo>
                                      <a:pt x="1150" y="16"/>
                                    </a:lnTo>
                                    <a:lnTo>
                                      <a:pt x="1152" y="16"/>
                                    </a:lnTo>
                                    <a:lnTo>
                                      <a:pt x="1152" y="18"/>
                                    </a:lnTo>
                                    <a:lnTo>
                                      <a:pt x="1153" y="15"/>
                                    </a:lnTo>
                                    <a:lnTo>
                                      <a:pt x="1153" y="18"/>
                                    </a:lnTo>
                                    <a:lnTo>
                                      <a:pt x="1154" y="15"/>
                                    </a:lnTo>
                                    <a:lnTo>
                                      <a:pt x="1154" y="17"/>
                                    </a:lnTo>
                                    <a:lnTo>
                                      <a:pt x="1155" y="17"/>
                                    </a:lnTo>
                                    <a:lnTo>
                                      <a:pt x="1155" y="18"/>
                                    </a:lnTo>
                                    <a:lnTo>
                                      <a:pt x="1156" y="18"/>
                                    </a:lnTo>
                                    <a:lnTo>
                                      <a:pt x="1156" y="19"/>
                                    </a:lnTo>
                                    <a:lnTo>
                                      <a:pt x="1157" y="18"/>
                                    </a:lnTo>
                                    <a:lnTo>
                                      <a:pt x="1157" y="19"/>
                                    </a:lnTo>
                                    <a:lnTo>
                                      <a:pt x="1158" y="18"/>
                                    </a:lnTo>
                                    <a:lnTo>
                                      <a:pt x="1158" y="20"/>
                                    </a:lnTo>
                                    <a:lnTo>
                                      <a:pt x="1159" y="18"/>
                                    </a:lnTo>
                                    <a:lnTo>
                                      <a:pt x="1161" y="19"/>
                                    </a:lnTo>
                                    <a:lnTo>
                                      <a:pt x="1161" y="22"/>
                                    </a:lnTo>
                                    <a:lnTo>
                                      <a:pt x="1162" y="19"/>
                                    </a:lnTo>
                                    <a:lnTo>
                                      <a:pt x="1162" y="20"/>
                                    </a:lnTo>
                                    <a:lnTo>
                                      <a:pt x="1163" y="20"/>
                                    </a:lnTo>
                                    <a:lnTo>
                                      <a:pt x="1163" y="22"/>
                                    </a:lnTo>
                                    <a:lnTo>
                                      <a:pt x="1164" y="20"/>
                                    </a:lnTo>
                                    <a:lnTo>
                                      <a:pt x="1164" y="22"/>
                                    </a:lnTo>
                                    <a:lnTo>
                                      <a:pt x="1165" y="20"/>
                                    </a:lnTo>
                                    <a:lnTo>
                                      <a:pt x="1165" y="23"/>
                                    </a:lnTo>
                                    <a:lnTo>
                                      <a:pt x="1166" y="22"/>
                                    </a:lnTo>
                                    <a:lnTo>
                                      <a:pt x="1166" y="23"/>
                                    </a:lnTo>
                                    <a:lnTo>
                                      <a:pt x="1167" y="19"/>
                                    </a:lnTo>
                                    <a:lnTo>
                                      <a:pt x="1167" y="22"/>
                                    </a:lnTo>
                                    <a:lnTo>
                                      <a:pt x="1168" y="22"/>
                                    </a:lnTo>
                                    <a:lnTo>
                                      <a:pt x="1170" y="23"/>
                                    </a:lnTo>
                                    <a:lnTo>
                                      <a:pt x="1170" y="25"/>
                                    </a:lnTo>
                                    <a:lnTo>
                                      <a:pt x="1171" y="25"/>
                                    </a:lnTo>
                                    <a:lnTo>
                                      <a:pt x="1172" y="25"/>
                                    </a:lnTo>
                                    <a:lnTo>
                                      <a:pt x="1173" y="24"/>
                                    </a:lnTo>
                                    <a:lnTo>
                                      <a:pt x="1173" y="25"/>
                                    </a:lnTo>
                                    <a:lnTo>
                                      <a:pt x="1174" y="25"/>
                                    </a:lnTo>
                                    <a:lnTo>
                                      <a:pt x="1175" y="24"/>
                                    </a:lnTo>
                                    <a:lnTo>
                                      <a:pt x="1175" y="25"/>
                                    </a:lnTo>
                                    <a:lnTo>
                                      <a:pt x="1176" y="25"/>
                                    </a:lnTo>
                                    <a:lnTo>
                                      <a:pt x="1176" y="28"/>
                                    </a:lnTo>
                                    <a:lnTo>
                                      <a:pt x="1177" y="25"/>
                                    </a:lnTo>
                                    <a:lnTo>
                                      <a:pt x="1177" y="28"/>
                                    </a:lnTo>
                                    <a:lnTo>
                                      <a:pt x="1179" y="26"/>
                                    </a:lnTo>
                                    <a:lnTo>
                                      <a:pt x="1179" y="28"/>
                                    </a:lnTo>
                                    <a:lnTo>
                                      <a:pt x="1180" y="25"/>
                                    </a:lnTo>
                                    <a:lnTo>
                                      <a:pt x="1180" y="28"/>
                                    </a:lnTo>
                                    <a:lnTo>
                                      <a:pt x="1181" y="25"/>
                                    </a:lnTo>
                                    <a:lnTo>
                                      <a:pt x="1181" y="28"/>
                                    </a:lnTo>
                                    <a:lnTo>
                                      <a:pt x="1182" y="25"/>
                                    </a:lnTo>
                                    <a:lnTo>
                                      <a:pt x="1182" y="28"/>
                                    </a:lnTo>
                                    <a:lnTo>
                                      <a:pt x="1183" y="28"/>
                                    </a:lnTo>
                                    <a:lnTo>
                                      <a:pt x="1184" y="28"/>
                                    </a:lnTo>
                                    <a:lnTo>
                                      <a:pt x="1185" y="31"/>
                                    </a:lnTo>
                                    <a:lnTo>
                                      <a:pt x="1187" y="31"/>
                                    </a:lnTo>
                                    <a:lnTo>
                                      <a:pt x="1187" y="32"/>
                                    </a:lnTo>
                                    <a:lnTo>
                                      <a:pt x="1188" y="32"/>
                                    </a:lnTo>
                                    <a:lnTo>
                                      <a:pt x="1188" y="35"/>
                                    </a:lnTo>
                                    <a:lnTo>
                                      <a:pt x="1189" y="32"/>
                                    </a:lnTo>
                                    <a:lnTo>
                                      <a:pt x="1189" y="35"/>
                                    </a:lnTo>
                                    <a:lnTo>
                                      <a:pt x="1190" y="33"/>
                                    </a:lnTo>
                                    <a:lnTo>
                                      <a:pt x="1190" y="35"/>
                                    </a:lnTo>
                                    <a:lnTo>
                                      <a:pt x="1191" y="35"/>
                                    </a:lnTo>
                                    <a:lnTo>
                                      <a:pt x="1192" y="35"/>
                                    </a:lnTo>
                                    <a:lnTo>
                                      <a:pt x="1192" y="36"/>
                                    </a:lnTo>
                                    <a:lnTo>
                                      <a:pt x="1193" y="34"/>
                                    </a:lnTo>
                                    <a:lnTo>
                                      <a:pt x="1193" y="36"/>
                                    </a:lnTo>
                                    <a:lnTo>
                                      <a:pt x="1194" y="35"/>
                                    </a:lnTo>
                                    <a:lnTo>
                                      <a:pt x="1194" y="37"/>
                                    </a:lnTo>
                                    <a:lnTo>
                                      <a:pt x="1196" y="35"/>
                                    </a:lnTo>
                                    <a:lnTo>
                                      <a:pt x="1196" y="36"/>
                                    </a:lnTo>
                                    <a:lnTo>
                                      <a:pt x="1197" y="35"/>
                                    </a:lnTo>
                                    <a:lnTo>
                                      <a:pt x="1197" y="37"/>
                                    </a:lnTo>
                                    <a:lnTo>
                                      <a:pt x="1198" y="35"/>
                                    </a:lnTo>
                                    <a:lnTo>
                                      <a:pt x="1198" y="39"/>
                                    </a:lnTo>
                                    <a:lnTo>
                                      <a:pt x="1199" y="36"/>
                                    </a:lnTo>
                                    <a:lnTo>
                                      <a:pt x="1199" y="37"/>
                                    </a:lnTo>
                                    <a:lnTo>
                                      <a:pt x="1200" y="36"/>
                                    </a:lnTo>
                                    <a:lnTo>
                                      <a:pt x="1201" y="36"/>
                                    </a:lnTo>
                                    <a:lnTo>
                                      <a:pt x="1202" y="36"/>
                                    </a:lnTo>
                                    <a:lnTo>
                                      <a:pt x="1202" y="39"/>
                                    </a:lnTo>
                                    <a:lnTo>
                                      <a:pt x="1203" y="39"/>
                                    </a:lnTo>
                                    <a:lnTo>
                                      <a:pt x="1205" y="39"/>
                                    </a:lnTo>
                                    <a:lnTo>
                                      <a:pt x="1206" y="37"/>
                                    </a:lnTo>
                                    <a:lnTo>
                                      <a:pt x="1206" y="41"/>
                                    </a:lnTo>
                                    <a:lnTo>
                                      <a:pt x="1207" y="39"/>
                                    </a:lnTo>
                                    <a:lnTo>
                                      <a:pt x="1207" y="41"/>
                                    </a:lnTo>
                                    <a:lnTo>
                                      <a:pt x="1208" y="41"/>
                                    </a:lnTo>
                                    <a:lnTo>
                                      <a:pt x="1209" y="39"/>
                                    </a:lnTo>
                                    <a:lnTo>
                                      <a:pt x="1209" y="41"/>
                                    </a:lnTo>
                                    <a:lnTo>
                                      <a:pt x="1210" y="39"/>
                                    </a:lnTo>
                                    <a:lnTo>
                                      <a:pt x="1210" y="41"/>
                                    </a:lnTo>
                                    <a:lnTo>
                                      <a:pt x="1211" y="39"/>
                                    </a:lnTo>
                                    <a:lnTo>
                                      <a:pt x="1211" y="41"/>
                                    </a:lnTo>
                                    <a:lnTo>
                                      <a:pt x="1212" y="37"/>
                                    </a:lnTo>
                                    <a:lnTo>
                                      <a:pt x="1212" y="41"/>
                                    </a:lnTo>
                                    <a:lnTo>
                                      <a:pt x="1214" y="41"/>
                                    </a:lnTo>
                                    <a:lnTo>
                                      <a:pt x="1214" y="43"/>
                                    </a:lnTo>
                                    <a:lnTo>
                                      <a:pt x="1215" y="41"/>
                                    </a:lnTo>
                                    <a:lnTo>
                                      <a:pt x="1216" y="39"/>
                                    </a:lnTo>
                                    <a:lnTo>
                                      <a:pt x="1217" y="39"/>
                                    </a:lnTo>
                                    <a:lnTo>
                                      <a:pt x="1217" y="41"/>
                                    </a:lnTo>
                                    <a:lnTo>
                                      <a:pt x="1218" y="39"/>
                                    </a:lnTo>
                                    <a:lnTo>
                                      <a:pt x="1219" y="41"/>
                                    </a:lnTo>
                                    <a:lnTo>
                                      <a:pt x="1220" y="41"/>
                                    </a:lnTo>
                                    <a:lnTo>
                                      <a:pt x="1221" y="41"/>
                                    </a:lnTo>
                                    <a:lnTo>
                                      <a:pt x="1221" y="43"/>
                                    </a:lnTo>
                                    <a:lnTo>
                                      <a:pt x="1223" y="41"/>
                                    </a:lnTo>
                                    <a:lnTo>
                                      <a:pt x="1223" y="43"/>
                                    </a:lnTo>
                                    <a:lnTo>
                                      <a:pt x="1224" y="44"/>
                                    </a:lnTo>
                                    <a:lnTo>
                                      <a:pt x="1224" y="45"/>
                                    </a:lnTo>
                                    <a:lnTo>
                                      <a:pt x="1225" y="44"/>
                                    </a:lnTo>
                                    <a:lnTo>
                                      <a:pt x="1225" y="46"/>
                                    </a:lnTo>
                                    <a:lnTo>
                                      <a:pt x="1226" y="45"/>
                                    </a:lnTo>
                                    <a:lnTo>
                                      <a:pt x="1226" y="48"/>
                                    </a:lnTo>
                                    <a:lnTo>
                                      <a:pt x="1227" y="45"/>
                                    </a:lnTo>
                                    <a:lnTo>
                                      <a:pt x="1228" y="45"/>
                                    </a:lnTo>
                                    <a:lnTo>
                                      <a:pt x="1228" y="48"/>
                                    </a:lnTo>
                                    <a:lnTo>
                                      <a:pt x="1229" y="45"/>
                                    </a:lnTo>
                                    <a:lnTo>
                                      <a:pt x="1229" y="46"/>
                                    </a:lnTo>
                                    <a:lnTo>
                                      <a:pt x="1230" y="46"/>
                                    </a:lnTo>
                                    <a:lnTo>
                                      <a:pt x="1230" y="48"/>
                                    </a:lnTo>
                                    <a:lnTo>
                                      <a:pt x="1232" y="48"/>
                                    </a:lnTo>
                                    <a:lnTo>
                                      <a:pt x="1233" y="45"/>
                                    </a:lnTo>
                                    <a:lnTo>
                                      <a:pt x="1233" y="48"/>
                                    </a:lnTo>
                                    <a:lnTo>
                                      <a:pt x="1234" y="46"/>
                                    </a:lnTo>
                                    <a:lnTo>
                                      <a:pt x="1234" y="49"/>
                                    </a:lnTo>
                                    <a:lnTo>
                                      <a:pt x="1235" y="46"/>
                                    </a:lnTo>
                                    <a:lnTo>
                                      <a:pt x="1235" y="48"/>
                                    </a:lnTo>
                                    <a:lnTo>
                                      <a:pt x="1236" y="48"/>
                                    </a:lnTo>
                                    <a:lnTo>
                                      <a:pt x="1236" y="49"/>
                                    </a:lnTo>
                                    <a:lnTo>
                                      <a:pt x="1237" y="48"/>
                                    </a:lnTo>
                                    <a:lnTo>
                                      <a:pt x="1238" y="45"/>
                                    </a:lnTo>
                                    <a:lnTo>
                                      <a:pt x="1238" y="46"/>
                                    </a:lnTo>
                                    <a:lnTo>
                                      <a:pt x="1240" y="46"/>
                                    </a:lnTo>
                                    <a:lnTo>
                                      <a:pt x="1240" y="48"/>
                                    </a:lnTo>
                                    <a:lnTo>
                                      <a:pt x="1241" y="49"/>
                                    </a:lnTo>
                                    <a:lnTo>
                                      <a:pt x="1242" y="49"/>
                                    </a:lnTo>
                                    <a:lnTo>
                                      <a:pt x="1242" y="50"/>
                                    </a:lnTo>
                                    <a:lnTo>
                                      <a:pt x="1243" y="49"/>
                                    </a:lnTo>
                                    <a:lnTo>
                                      <a:pt x="1243" y="52"/>
                                    </a:lnTo>
                                    <a:lnTo>
                                      <a:pt x="1244" y="49"/>
                                    </a:lnTo>
                                    <a:lnTo>
                                      <a:pt x="1244" y="52"/>
                                    </a:lnTo>
                                    <a:lnTo>
                                      <a:pt x="1245" y="48"/>
                                    </a:lnTo>
                                    <a:lnTo>
                                      <a:pt x="1245" y="50"/>
                                    </a:lnTo>
                                    <a:lnTo>
                                      <a:pt x="1246" y="48"/>
                                    </a:lnTo>
                                    <a:lnTo>
                                      <a:pt x="1246" y="50"/>
                                    </a:lnTo>
                                    <a:lnTo>
                                      <a:pt x="1247" y="48"/>
                                    </a:lnTo>
                                    <a:lnTo>
                                      <a:pt x="1247" y="49"/>
                                    </a:lnTo>
                                    <a:lnTo>
                                      <a:pt x="1249" y="52"/>
                                    </a:lnTo>
                                    <a:lnTo>
                                      <a:pt x="1250" y="50"/>
                                    </a:lnTo>
                                    <a:lnTo>
                                      <a:pt x="1251" y="50"/>
                                    </a:lnTo>
                                    <a:lnTo>
                                      <a:pt x="1251" y="52"/>
                                    </a:lnTo>
                                    <a:lnTo>
                                      <a:pt x="1252" y="52"/>
                                    </a:lnTo>
                                    <a:lnTo>
                                      <a:pt x="1253" y="52"/>
                                    </a:lnTo>
                                    <a:lnTo>
                                      <a:pt x="1254" y="50"/>
                                    </a:lnTo>
                                    <a:lnTo>
                                      <a:pt x="1254" y="53"/>
                                    </a:lnTo>
                                    <a:lnTo>
                                      <a:pt x="1255" y="53"/>
                                    </a:lnTo>
                                    <a:lnTo>
                                      <a:pt x="1255" y="54"/>
                                    </a:lnTo>
                                    <a:lnTo>
                                      <a:pt x="1256" y="53"/>
                                    </a:lnTo>
                                    <a:lnTo>
                                      <a:pt x="1258" y="52"/>
                                    </a:lnTo>
                                    <a:lnTo>
                                      <a:pt x="1258" y="54"/>
                                    </a:lnTo>
                                    <a:lnTo>
                                      <a:pt x="1259" y="53"/>
                                    </a:lnTo>
                                    <a:lnTo>
                                      <a:pt x="1260" y="52"/>
                                    </a:lnTo>
                                    <a:lnTo>
                                      <a:pt x="1260" y="53"/>
                                    </a:lnTo>
                                    <a:lnTo>
                                      <a:pt x="1261" y="55"/>
                                    </a:lnTo>
                                    <a:lnTo>
                                      <a:pt x="1261" y="57"/>
                                    </a:lnTo>
                                    <a:lnTo>
                                      <a:pt x="1262" y="55"/>
                                    </a:lnTo>
                                    <a:lnTo>
                                      <a:pt x="1262" y="57"/>
                                    </a:lnTo>
                                    <a:lnTo>
                                      <a:pt x="1263" y="55"/>
                                    </a:lnTo>
                                    <a:lnTo>
                                      <a:pt x="1263" y="57"/>
                                    </a:lnTo>
                                    <a:lnTo>
                                      <a:pt x="1264" y="55"/>
                                    </a:lnTo>
                                    <a:lnTo>
                                      <a:pt x="1264" y="58"/>
                                    </a:lnTo>
                                    <a:lnTo>
                                      <a:pt x="1265" y="55"/>
                                    </a:lnTo>
                                    <a:lnTo>
                                      <a:pt x="1265" y="57"/>
                                    </a:lnTo>
                                    <a:lnTo>
                                      <a:pt x="1267" y="55"/>
                                    </a:lnTo>
                                    <a:lnTo>
                                      <a:pt x="1267" y="58"/>
                                    </a:lnTo>
                                    <a:lnTo>
                                      <a:pt x="1268" y="53"/>
                                    </a:lnTo>
                                    <a:lnTo>
                                      <a:pt x="1268" y="55"/>
                                    </a:lnTo>
                                    <a:lnTo>
                                      <a:pt x="1269" y="55"/>
                                    </a:lnTo>
                                    <a:lnTo>
                                      <a:pt x="1269" y="58"/>
                                    </a:lnTo>
                                    <a:lnTo>
                                      <a:pt x="1270" y="53"/>
                                    </a:lnTo>
                                    <a:lnTo>
                                      <a:pt x="1270" y="55"/>
                                    </a:lnTo>
                                    <a:lnTo>
                                      <a:pt x="1271" y="54"/>
                                    </a:lnTo>
                                    <a:lnTo>
                                      <a:pt x="1271" y="58"/>
                                    </a:lnTo>
                                    <a:lnTo>
                                      <a:pt x="1272" y="54"/>
                                    </a:lnTo>
                                    <a:lnTo>
                                      <a:pt x="1272" y="55"/>
                                    </a:lnTo>
                                    <a:lnTo>
                                      <a:pt x="1273" y="53"/>
                                    </a:lnTo>
                                    <a:lnTo>
                                      <a:pt x="1273" y="55"/>
                                    </a:lnTo>
                                    <a:lnTo>
                                      <a:pt x="1274" y="52"/>
                                    </a:lnTo>
                                    <a:lnTo>
                                      <a:pt x="1274" y="53"/>
                                    </a:lnTo>
                                    <a:lnTo>
                                      <a:pt x="1276" y="50"/>
                                    </a:lnTo>
                                    <a:lnTo>
                                      <a:pt x="1276" y="52"/>
                                    </a:lnTo>
                                    <a:lnTo>
                                      <a:pt x="1277" y="50"/>
                                    </a:lnTo>
                                    <a:lnTo>
                                      <a:pt x="1277" y="52"/>
                                    </a:lnTo>
                                    <a:lnTo>
                                      <a:pt x="1278" y="49"/>
                                    </a:lnTo>
                                    <a:lnTo>
                                      <a:pt x="1278" y="53"/>
                                    </a:lnTo>
                                    <a:lnTo>
                                      <a:pt x="1279" y="48"/>
                                    </a:lnTo>
                                    <a:lnTo>
                                      <a:pt x="1279" y="52"/>
                                    </a:lnTo>
                                    <a:lnTo>
                                      <a:pt x="1280" y="48"/>
                                    </a:lnTo>
                                    <a:lnTo>
                                      <a:pt x="1280" y="52"/>
                                    </a:lnTo>
                                    <a:lnTo>
                                      <a:pt x="1281" y="50"/>
                                    </a:lnTo>
                                    <a:lnTo>
                                      <a:pt x="1281" y="52"/>
                                    </a:lnTo>
                                    <a:lnTo>
                                      <a:pt x="1282" y="52"/>
                                    </a:lnTo>
                                    <a:lnTo>
                                      <a:pt x="1282" y="53"/>
                                    </a:lnTo>
                                    <a:lnTo>
                                      <a:pt x="1284" y="49"/>
                                    </a:lnTo>
                                    <a:lnTo>
                                      <a:pt x="1285" y="48"/>
                                    </a:lnTo>
                                    <a:lnTo>
                                      <a:pt x="1285" y="49"/>
                                    </a:lnTo>
                                    <a:lnTo>
                                      <a:pt x="1286" y="48"/>
                                    </a:lnTo>
                                    <a:lnTo>
                                      <a:pt x="1287" y="45"/>
                                    </a:lnTo>
                                    <a:lnTo>
                                      <a:pt x="1287" y="48"/>
                                    </a:lnTo>
                                    <a:lnTo>
                                      <a:pt x="1288" y="45"/>
                                    </a:lnTo>
                                    <a:lnTo>
                                      <a:pt x="1288" y="48"/>
                                    </a:lnTo>
                                    <a:lnTo>
                                      <a:pt x="1289" y="45"/>
                                    </a:lnTo>
                                    <a:lnTo>
                                      <a:pt x="1289" y="48"/>
                                    </a:lnTo>
                                    <a:lnTo>
                                      <a:pt x="1290" y="44"/>
                                    </a:lnTo>
                                    <a:lnTo>
                                      <a:pt x="1290" y="45"/>
                                    </a:lnTo>
                                    <a:lnTo>
                                      <a:pt x="1291" y="43"/>
                                    </a:lnTo>
                                    <a:lnTo>
                                      <a:pt x="1291" y="44"/>
                                    </a:lnTo>
                                    <a:lnTo>
                                      <a:pt x="1293" y="45"/>
                                    </a:lnTo>
                                    <a:lnTo>
                                      <a:pt x="1294" y="43"/>
                                    </a:lnTo>
                                    <a:lnTo>
                                      <a:pt x="1294" y="45"/>
                                    </a:lnTo>
                                    <a:lnTo>
                                      <a:pt x="1295" y="41"/>
                                    </a:lnTo>
                                    <a:lnTo>
                                      <a:pt x="1295" y="45"/>
                                    </a:lnTo>
                                    <a:lnTo>
                                      <a:pt x="1296" y="41"/>
                                    </a:lnTo>
                                    <a:lnTo>
                                      <a:pt x="1296" y="45"/>
                                    </a:lnTo>
                                    <a:lnTo>
                                      <a:pt x="1297" y="43"/>
                                    </a:lnTo>
                                    <a:lnTo>
                                      <a:pt x="1297" y="45"/>
                                    </a:lnTo>
                                    <a:lnTo>
                                      <a:pt x="1298" y="43"/>
                                    </a:lnTo>
                                    <a:lnTo>
                                      <a:pt x="1299" y="41"/>
                                    </a:lnTo>
                                    <a:lnTo>
                                      <a:pt x="1299" y="44"/>
                                    </a:lnTo>
                                    <a:lnTo>
                                      <a:pt x="1300" y="41"/>
                                    </a:lnTo>
                                    <a:lnTo>
                                      <a:pt x="1300" y="43"/>
                                    </a:lnTo>
                                    <a:lnTo>
                                      <a:pt x="1302" y="41"/>
                                    </a:lnTo>
                                    <a:lnTo>
                                      <a:pt x="1302" y="43"/>
                                    </a:lnTo>
                                    <a:lnTo>
                                      <a:pt x="1303" y="39"/>
                                    </a:lnTo>
                                    <a:lnTo>
                                      <a:pt x="1303" y="41"/>
                                    </a:lnTo>
                                    <a:lnTo>
                                      <a:pt x="1304" y="41"/>
                                    </a:lnTo>
                                    <a:lnTo>
                                      <a:pt x="1304" y="43"/>
                                    </a:lnTo>
                                    <a:lnTo>
                                      <a:pt x="1305" y="41"/>
                                    </a:lnTo>
                                    <a:lnTo>
                                      <a:pt x="1305" y="43"/>
                                    </a:lnTo>
                                    <a:lnTo>
                                      <a:pt x="1306" y="41"/>
                                    </a:lnTo>
                                    <a:lnTo>
                                      <a:pt x="1307" y="41"/>
                                    </a:lnTo>
                                    <a:lnTo>
                                      <a:pt x="1307" y="43"/>
                                    </a:lnTo>
                                    <a:lnTo>
                                      <a:pt x="1308" y="41"/>
                                    </a:lnTo>
                                    <a:lnTo>
                                      <a:pt x="1309" y="41"/>
                                    </a:lnTo>
                                    <a:lnTo>
                                      <a:pt x="1309" y="43"/>
                                    </a:lnTo>
                                    <a:lnTo>
                                      <a:pt x="1311" y="41"/>
                                    </a:lnTo>
                                    <a:lnTo>
                                      <a:pt x="1311" y="43"/>
                                    </a:lnTo>
                                    <a:lnTo>
                                      <a:pt x="1312" y="41"/>
                                    </a:lnTo>
                                    <a:lnTo>
                                      <a:pt x="1312" y="44"/>
                                    </a:lnTo>
                                    <a:lnTo>
                                      <a:pt x="1313" y="41"/>
                                    </a:lnTo>
                                    <a:lnTo>
                                      <a:pt x="1313" y="43"/>
                                    </a:lnTo>
                                    <a:lnTo>
                                      <a:pt x="1314" y="41"/>
                                    </a:lnTo>
                                    <a:lnTo>
                                      <a:pt x="1315" y="41"/>
                                    </a:lnTo>
                                    <a:lnTo>
                                      <a:pt x="1316" y="41"/>
                                    </a:lnTo>
                                    <a:lnTo>
                                      <a:pt x="1316" y="43"/>
                                    </a:lnTo>
                                    <a:lnTo>
                                      <a:pt x="1317" y="39"/>
                                    </a:lnTo>
                                    <a:lnTo>
                                      <a:pt x="1317" y="41"/>
                                    </a:lnTo>
                                    <a:lnTo>
                                      <a:pt x="1318" y="41"/>
                                    </a:lnTo>
                                    <a:lnTo>
                                      <a:pt x="1318" y="43"/>
                                    </a:lnTo>
                                    <a:lnTo>
                                      <a:pt x="1320" y="39"/>
                                    </a:lnTo>
                                    <a:lnTo>
                                      <a:pt x="1320" y="41"/>
                                    </a:lnTo>
                                    <a:lnTo>
                                      <a:pt x="1321" y="39"/>
                                    </a:lnTo>
                                    <a:lnTo>
                                      <a:pt x="1321" y="41"/>
                                    </a:lnTo>
                                    <a:lnTo>
                                      <a:pt x="1322" y="41"/>
                                    </a:lnTo>
                                    <a:lnTo>
                                      <a:pt x="1323" y="41"/>
                                    </a:lnTo>
                                    <a:lnTo>
                                      <a:pt x="1324" y="41"/>
                                    </a:lnTo>
                                    <a:lnTo>
                                      <a:pt x="1325" y="39"/>
                                    </a:lnTo>
                                    <a:lnTo>
                                      <a:pt x="1325" y="41"/>
                                    </a:lnTo>
                                    <a:lnTo>
                                      <a:pt x="1326" y="39"/>
                                    </a:lnTo>
                                    <a:lnTo>
                                      <a:pt x="1326" y="41"/>
                                    </a:lnTo>
                                    <a:lnTo>
                                      <a:pt x="1328" y="39"/>
                                    </a:lnTo>
                                    <a:lnTo>
                                      <a:pt x="1328" y="41"/>
                                    </a:lnTo>
                                    <a:lnTo>
                                      <a:pt x="1329" y="37"/>
                                    </a:lnTo>
                                    <a:lnTo>
                                      <a:pt x="1329" y="41"/>
                                    </a:lnTo>
                                    <a:lnTo>
                                      <a:pt x="1330" y="39"/>
                                    </a:lnTo>
                                    <a:lnTo>
                                      <a:pt x="1330" y="41"/>
                                    </a:lnTo>
                                    <a:lnTo>
                                      <a:pt x="1331" y="36"/>
                                    </a:lnTo>
                                    <a:lnTo>
                                      <a:pt x="1331" y="41"/>
                                    </a:lnTo>
                                    <a:lnTo>
                                      <a:pt x="1332" y="37"/>
                                    </a:lnTo>
                                    <a:lnTo>
                                      <a:pt x="1332" y="39"/>
                                    </a:lnTo>
                                    <a:lnTo>
                                      <a:pt x="1333" y="39"/>
                                    </a:lnTo>
                                    <a:lnTo>
                                      <a:pt x="1334" y="39"/>
                                    </a:lnTo>
                                    <a:lnTo>
                                      <a:pt x="1334" y="41"/>
                                    </a:lnTo>
                                    <a:lnTo>
                                      <a:pt x="1335" y="36"/>
                                    </a:lnTo>
                                    <a:lnTo>
                                      <a:pt x="1335" y="39"/>
                                    </a:lnTo>
                                    <a:lnTo>
                                      <a:pt x="1337" y="39"/>
                                    </a:lnTo>
                                    <a:lnTo>
                                      <a:pt x="1338" y="39"/>
                                    </a:lnTo>
                                    <a:lnTo>
                                      <a:pt x="1338" y="41"/>
                                    </a:lnTo>
                                    <a:lnTo>
                                      <a:pt x="1339" y="36"/>
                                    </a:lnTo>
                                    <a:lnTo>
                                      <a:pt x="1339" y="37"/>
                                    </a:lnTo>
                                    <a:lnTo>
                                      <a:pt x="1340" y="36"/>
                                    </a:lnTo>
                                    <a:lnTo>
                                      <a:pt x="1340" y="39"/>
                                    </a:lnTo>
                                    <a:lnTo>
                                      <a:pt x="1341" y="36"/>
                                    </a:lnTo>
                                    <a:lnTo>
                                      <a:pt x="1341" y="37"/>
                                    </a:lnTo>
                                    <a:lnTo>
                                      <a:pt x="1342" y="36"/>
                                    </a:lnTo>
                                    <a:lnTo>
                                      <a:pt x="1343" y="36"/>
                                    </a:lnTo>
                                    <a:lnTo>
                                      <a:pt x="1343" y="39"/>
                                    </a:lnTo>
                                    <a:lnTo>
                                      <a:pt x="1344" y="35"/>
                                    </a:lnTo>
                                    <a:lnTo>
                                      <a:pt x="1344" y="36"/>
                                    </a:lnTo>
                                    <a:lnTo>
                                      <a:pt x="1346" y="35"/>
                                    </a:lnTo>
                                    <a:lnTo>
                                      <a:pt x="1346" y="37"/>
                                    </a:lnTo>
                                    <a:lnTo>
                                      <a:pt x="1347" y="35"/>
                                    </a:lnTo>
                                    <a:lnTo>
                                      <a:pt x="1348" y="34"/>
                                    </a:lnTo>
                                    <a:lnTo>
                                      <a:pt x="1348" y="36"/>
                                    </a:lnTo>
                                    <a:lnTo>
                                      <a:pt x="1349" y="33"/>
                                    </a:lnTo>
                                    <a:lnTo>
                                      <a:pt x="1349" y="35"/>
                                    </a:lnTo>
                                    <a:lnTo>
                                      <a:pt x="1350" y="35"/>
                                    </a:lnTo>
                                    <a:lnTo>
                                      <a:pt x="1351" y="34"/>
                                    </a:lnTo>
                                    <a:lnTo>
                                      <a:pt x="1352" y="32"/>
                                    </a:lnTo>
                                    <a:lnTo>
                                      <a:pt x="1352" y="33"/>
                                    </a:lnTo>
                                    <a:lnTo>
                                      <a:pt x="1353" y="32"/>
                                    </a:lnTo>
                                    <a:lnTo>
                                      <a:pt x="1355" y="32"/>
                                    </a:lnTo>
                                    <a:lnTo>
                                      <a:pt x="1355" y="34"/>
                                    </a:lnTo>
                                    <a:lnTo>
                                      <a:pt x="1356" y="31"/>
                                    </a:lnTo>
                                    <a:lnTo>
                                      <a:pt x="1356" y="35"/>
                                    </a:lnTo>
                                    <a:lnTo>
                                      <a:pt x="1357" y="31"/>
                                    </a:lnTo>
                                    <a:lnTo>
                                      <a:pt x="1357" y="33"/>
                                    </a:lnTo>
                                    <a:lnTo>
                                      <a:pt x="1358" y="31"/>
                                    </a:lnTo>
                                    <a:lnTo>
                                      <a:pt x="1358" y="32"/>
                                    </a:lnTo>
                                    <a:lnTo>
                                      <a:pt x="1359" y="31"/>
                                    </a:lnTo>
                                    <a:lnTo>
                                      <a:pt x="1359" y="34"/>
                                    </a:lnTo>
                                    <a:lnTo>
                                      <a:pt x="1360" y="31"/>
                                    </a:lnTo>
                                    <a:lnTo>
                                      <a:pt x="1360" y="33"/>
                                    </a:lnTo>
                                    <a:lnTo>
                                      <a:pt x="1361" y="31"/>
                                    </a:lnTo>
                                    <a:lnTo>
                                      <a:pt x="1362" y="31"/>
                                    </a:lnTo>
                                    <a:lnTo>
                                      <a:pt x="1362" y="32"/>
                                    </a:lnTo>
                                    <a:lnTo>
                                      <a:pt x="1364" y="31"/>
                                    </a:lnTo>
                                    <a:lnTo>
                                      <a:pt x="1365" y="31"/>
                                    </a:lnTo>
                                    <a:lnTo>
                                      <a:pt x="1366" y="31"/>
                                    </a:lnTo>
                                    <a:lnTo>
                                      <a:pt x="1367" y="28"/>
                                    </a:lnTo>
                                    <a:lnTo>
                                      <a:pt x="1367" y="31"/>
                                    </a:lnTo>
                                    <a:lnTo>
                                      <a:pt x="1368" y="31"/>
                                    </a:lnTo>
                                    <a:lnTo>
                                      <a:pt x="1368" y="33"/>
                                    </a:lnTo>
                                    <a:lnTo>
                                      <a:pt x="1369" y="31"/>
                                    </a:lnTo>
                                    <a:lnTo>
                                      <a:pt x="1370" y="31"/>
                                    </a:lnTo>
                                    <a:lnTo>
                                      <a:pt x="1371" y="31"/>
                                    </a:lnTo>
                                    <a:lnTo>
                                      <a:pt x="1373" y="28"/>
                                    </a:lnTo>
                                    <a:lnTo>
                                      <a:pt x="1374" y="31"/>
                                    </a:lnTo>
                                    <a:lnTo>
                                      <a:pt x="1374" y="32"/>
                                    </a:lnTo>
                                    <a:lnTo>
                                      <a:pt x="1375" y="31"/>
                                    </a:lnTo>
                                    <a:lnTo>
                                      <a:pt x="1376" y="31"/>
                                    </a:lnTo>
                                    <a:lnTo>
                                      <a:pt x="1377" y="31"/>
                                    </a:lnTo>
                                    <a:lnTo>
                                      <a:pt x="1377" y="32"/>
                                    </a:lnTo>
                                    <a:lnTo>
                                      <a:pt x="1378" y="31"/>
                                    </a:lnTo>
                                    <a:lnTo>
                                      <a:pt x="1378" y="32"/>
                                    </a:lnTo>
                                    <a:lnTo>
                                      <a:pt x="1379" y="31"/>
                                    </a:lnTo>
                                    <a:lnTo>
                                      <a:pt x="1379" y="32"/>
                                    </a:lnTo>
                                    <a:lnTo>
                                      <a:pt x="1381" y="31"/>
                                    </a:lnTo>
                                    <a:lnTo>
                                      <a:pt x="1381" y="32"/>
                                    </a:lnTo>
                                    <a:lnTo>
                                      <a:pt x="1382" y="28"/>
                                    </a:lnTo>
                                    <a:lnTo>
                                      <a:pt x="1382" y="32"/>
                                    </a:lnTo>
                                    <a:lnTo>
                                      <a:pt x="1383" y="31"/>
                                    </a:lnTo>
                                    <a:lnTo>
                                      <a:pt x="1383" y="32"/>
                                    </a:lnTo>
                                    <a:lnTo>
                                      <a:pt x="1384" y="31"/>
                                    </a:lnTo>
                                    <a:lnTo>
                                      <a:pt x="1384" y="33"/>
                                    </a:lnTo>
                                    <a:lnTo>
                                      <a:pt x="1385" y="33"/>
                                    </a:lnTo>
                                    <a:lnTo>
                                      <a:pt x="1385" y="34"/>
                                    </a:lnTo>
                                    <a:lnTo>
                                      <a:pt x="1386" y="33"/>
                                    </a:lnTo>
                                    <a:lnTo>
                                      <a:pt x="1386" y="36"/>
                                    </a:lnTo>
                                    <a:lnTo>
                                      <a:pt x="1387" y="35"/>
                                    </a:lnTo>
                                    <a:lnTo>
                                      <a:pt x="1387" y="36"/>
                                    </a:lnTo>
                                    <a:lnTo>
                                      <a:pt x="1388" y="35"/>
                                    </a:lnTo>
                                    <a:lnTo>
                                      <a:pt x="1388" y="37"/>
                                    </a:lnTo>
                                    <a:lnTo>
                                      <a:pt x="1390" y="34"/>
                                    </a:lnTo>
                                    <a:lnTo>
                                      <a:pt x="1390" y="35"/>
                                    </a:lnTo>
                                    <a:lnTo>
                                      <a:pt x="1391" y="33"/>
                                    </a:lnTo>
                                    <a:lnTo>
                                      <a:pt x="1391" y="36"/>
                                    </a:lnTo>
                                    <a:lnTo>
                                      <a:pt x="1392" y="32"/>
                                    </a:lnTo>
                                    <a:lnTo>
                                      <a:pt x="1392" y="33"/>
                                    </a:lnTo>
                                    <a:lnTo>
                                      <a:pt x="1393" y="32"/>
                                    </a:lnTo>
                                    <a:lnTo>
                                      <a:pt x="1393" y="34"/>
                                    </a:lnTo>
                                    <a:lnTo>
                                      <a:pt x="1394" y="32"/>
                                    </a:lnTo>
                                    <a:lnTo>
                                      <a:pt x="1394" y="35"/>
                                    </a:lnTo>
                                    <a:lnTo>
                                      <a:pt x="1395" y="33"/>
                                    </a:lnTo>
                                    <a:lnTo>
                                      <a:pt x="1395" y="35"/>
                                    </a:lnTo>
                                    <a:lnTo>
                                      <a:pt x="1396" y="32"/>
                                    </a:lnTo>
                                    <a:lnTo>
                                      <a:pt x="1396" y="35"/>
                                    </a:lnTo>
                                    <a:lnTo>
                                      <a:pt x="1397" y="33"/>
                                    </a:lnTo>
                                    <a:lnTo>
                                      <a:pt x="1397" y="35"/>
                                    </a:lnTo>
                                    <a:lnTo>
                                      <a:pt x="1399" y="32"/>
                                    </a:lnTo>
                                    <a:lnTo>
                                      <a:pt x="1399" y="35"/>
                                    </a:lnTo>
                                    <a:lnTo>
                                      <a:pt x="1400" y="33"/>
                                    </a:lnTo>
                                    <a:lnTo>
                                      <a:pt x="1400" y="35"/>
                                    </a:lnTo>
                                    <a:lnTo>
                                      <a:pt x="1401" y="35"/>
                                    </a:lnTo>
                                    <a:lnTo>
                                      <a:pt x="1401" y="36"/>
                                    </a:lnTo>
                                    <a:lnTo>
                                      <a:pt x="1402" y="35"/>
                                    </a:lnTo>
                                    <a:lnTo>
                                      <a:pt x="1403" y="34"/>
                                    </a:lnTo>
                                    <a:lnTo>
                                      <a:pt x="1403" y="35"/>
                                    </a:lnTo>
                                    <a:lnTo>
                                      <a:pt x="1404" y="35"/>
                                    </a:lnTo>
                                    <a:lnTo>
                                      <a:pt x="1404" y="36"/>
                                    </a:lnTo>
                                    <a:lnTo>
                                      <a:pt x="1405" y="35"/>
                                    </a:lnTo>
                                    <a:lnTo>
                                      <a:pt x="1405" y="36"/>
                                    </a:lnTo>
                                    <a:lnTo>
                                      <a:pt x="1406" y="32"/>
                                    </a:lnTo>
                                    <a:lnTo>
                                      <a:pt x="1406" y="35"/>
                                    </a:lnTo>
                                    <a:lnTo>
                                      <a:pt x="1408" y="33"/>
                                    </a:lnTo>
                                    <a:lnTo>
                                      <a:pt x="1408" y="35"/>
                                    </a:lnTo>
                                    <a:lnTo>
                                      <a:pt x="1409" y="32"/>
                                    </a:lnTo>
                                    <a:lnTo>
                                      <a:pt x="1409" y="34"/>
                                    </a:lnTo>
                                    <a:lnTo>
                                      <a:pt x="1410" y="31"/>
                                    </a:lnTo>
                                    <a:lnTo>
                                      <a:pt x="1410" y="33"/>
                                    </a:lnTo>
                                    <a:lnTo>
                                      <a:pt x="1411" y="31"/>
                                    </a:lnTo>
                                    <a:lnTo>
                                      <a:pt x="1411" y="34"/>
                                    </a:lnTo>
                                    <a:lnTo>
                                      <a:pt x="1412" y="34"/>
                                    </a:lnTo>
                                    <a:lnTo>
                                      <a:pt x="1412" y="35"/>
                                    </a:lnTo>
                                    <a:lnTo>
                                      <a:pt x="1413" y="32"/>
                                    </a:lnTo>
                                    <a:lnTo>
                                      <a:pt x="1413" y="33"/>
                                    </a:lnTo>
                                    <a:lnTo>
                                      <a:pt x="1414" y="32"/>
                                    </a:lnTo>
                                    <a:lnTo>
                                      <a:pt x="1414" y="33"/>
                                    </a:lnTo>
                                    <a:lnTo>
                                      <a:pt x="1415" y="31"/>
                                    </a:lnTo>
                                    <a:lnTo>
                                      <a:pt x="1415" y="33"/>
                                    </a:lnTo>
                                    <a:lnTo>
                                      <a:pt x="1417" y="31"/>
                                    </a:lnTo>
                                    <a:lnTo>
                                      <a:pt x="1417" y="35"/>
                                    </a:lnTo>
                                    <a:lnTo>
                                      <a:pt x="1418" y="31"/>
                                    </a:lnTo>
                                    <a:lnTo>
                                      <a:pt x="1418" y="35"/>
                                    </a:lnTo>
                                    <a:lnTo>
                                      <a:pt x="1419" y="33"/>
                                    </a:lnTo>
                                    <a:lnTo>
                                      <a:pt x="1419" y="35"/>
                                    </a:lnTo>
                                    <a:lnTo>
                                      <a:pt x="1420" y="31"/>
                                    </a:lnTo>
                                    <a:lnTo>
                                      <a:pt x="1420" y="33"/>
                                    </a:lnTo>
                                    <a:lnTo>
                                      <a:pt x="1421" y="31"/>
                                    </a:lnTo>
                                    <a:lnTo>
                                      <a:pt x="1421" y="34"/>
                                    </a:lnTo>
                                    <a:lnTo>
                                      <a:pt x="1422" y="33"/>
                                    </a:lnTo>
                                    <a:lnTo>
                                      <a:pt x="1422" y="34"/>
                                    </a:lnTo>
                                    <a:lnTo>
                                      <a:pt x="1423" y="33"/>
                                    </a:lnTo>
                                    <a:lnTo>
                                      <a:pt x="1423" y="35"/>
                                    </a:lnTo>
                                    <a:lnTo>
                                      <a:pt x="1425" y="32"/>
                                    </a:lnTo>
                                    <a:lnTo>
                                      <a:pt x="1425" y="33"/>
                                    </a:lnTo>
                                    <a:lnTo>
                                      <a:pt x="1426" y="33"/>
                                    </a:lnTo>
                                    <a:lnTo>
                                      <a:pt x="1426" y="35"/>
                                    </a:lnTo>
                                    <a:lnTo>
                                      <a:pt x="1427" y="33"/>
                                    </a:lnTo>
                                    <a:lnTo>
                                      <a:pt x="1427" y="35"/>
                                    </a:lnTo>
                                    <a:lnTo>
                                      <a:pt x="1428" y="35"/>
                                    </a:lnTo>
                                    <a:lnTo>
                                      <a:pt x="1428" y="36"/>
                                    </a:lnTo>
                                    <a:lnTo>
                                      <a:pt x="1429" y="34"/>
                                    </a:lnTo>
                                    <a:lnTo>
                                      <a:pt x="1429" y="36"/>
                                    </a:lnTo>
                                    <a:lnTo>
                                      <a:pt x="1430" y="34"/>
                                    </a:lnTo>
                                    <a:lnTo>
                                      <a:pt x="1430" y="36"/>
                                    </a:lnTo>
                                    <a:lnTo>
                                      <a:pt x="1431" y="34"/>
                                    </a:lnTo>
                                    <a:lnTo>
                                      <a:pt x="1431" y="35"/>
                                    </a:lnTo>
                                    <a:lnTo>
                                      <a:pt x="1432" y="33"/>
                                    </a:lnTo>
                                    <a:lnTo>
                                      <a:pt x="1432" y="34"/>
                                    </a:lnTo>
                                    <a:lnTo>
                                      <a:pt x="1434" y="31"/>
                                    </a:lnTo>
                                    <a:lnTo>
                                      <a:pt x="1434" y="35"/>
                                    </a:lnTo>
                                    <a:lnTo>
                                      <a:pt x="1435" y="32"/>
                                    </a:lnTo>
                                    <a:lnTo>
                                      <a:pt x="1435" y="35"/>
                                    </a:lnTo>
                                    <a:lnTo>
                                      <a:pt x="1436" y="32"/>
                                    </a:lnTo>
                                    <a:lnTo>
                                      <a:pt x="1436" y="34"/>
                                    </a:lnTo>
                                    <a:lnTo>
                                      <a:pt x="1437" y="34"/>
                                    </a:lnTo>
                                    <a:lnTo>
                                      <a:pt x="1438" y="32"/>
                                    </a:lnTo>
                                    <a:lnTo>
                                      <a:pt x="1438" y="36"/>
                                    </a:lnTo>
                                    <a:lnTo>
                                      <a:pt x="1439" y="32"/>
                                    </a:lnTo>
                                    <a:lnTo>
                                      <a:pt x="1439" y="35"/>
                                    </a:lnTo>
                                    <a:lnTo>
                                      <a:pt x="1440" y="34"/>
                                    </a:lnTo>
                                    <a:lnTo>
                                      <a:pt x="1441" y="35"/>
                                    </a:lnTo>
                                    <a:lnTo>
                                      <a:pt x="1443" y="35"/>
                                    </a:lnTo>
                                    <a:lnTo>
                                      <a:pt x="1443" y="37"/>
                                    </a:lnTo>
                                    <a:lnTo>
                                      <a:pt x="1444" y="36"/>
                                    </a:lnTo>
                                    <a:lnTo>
                                      <a:pt x="1445" y="35"/>
                                    </a:lnTo>
                                    <a:lnTo>
                                      <a:pt x="1446" y="35"/>
                                    </a:lnTo>
                                    <a:lnTo>
                                      <a:pt x="1446" y="36"/>
                                    </a:lnTo>
                                    <a:lnTo>
                                      <a:pt x="1447" y="35"/>
                                    </a:lnTo>
                                    <a:lnTo>
                                      <a:pt x="1448" y="35"/>
                                    </a:lnTo>
                                    <a:lnTo>
                                      <a:pt x="1449" y="33"/>
                                    </a:lnTo>
                                    <a:lnTo>
                                      <a:pt x="1449" y="35"/>
                                    </a:lnTo>
                                    <a:lnTo>
                                      <a:pt x="1450" y="33"/>
                                    </a:lnTo>
                                    <a:lnTo>
                                      <a:pt x="1450" y="35"/>
                                    </a:lnTo>
                                    <a:lnTo>
                                      <a:pt x="1452" y="35"/>
                                    </a:lnTo>
                                    <a:lnTo>
                                      <a:pt x="1453" y="34"/>
                                    </a:lnTo>
                                    <a:lnTo>
                                      <a:pt x="1453" y="35"/>
                                    </a:lnTo>
                                    <a:lnTo>
                                      <a:pt x="1454" y="34"/>
                                    </a:lnTo>
                                    <a:lnTo>
                                      <a:pt x="1454" y="36"/>
                                    </a:lnTo>
                                    <a:lnTo>
                                      <a:pt x="1455" y="34"/>
                                    </a:lnTo>
                                    <a:lnTo>
                                      <a:pt x="1455" y="35"/>
                                    </a:lnTo>
                                    <a:lnTo>
                                      <a:pt x="1456" y="35"/>
                                    </a:lnTo>
                                    <a:lnTo>
                                      <a:pt x="1456" y="36"/>
                                    </a:lnTo>
                                    <a:lnTo>
                                      <a:pt x="1457" y="34"/>
                                    </a:lnTo>
                                    <a:lnTo>
                                      <a:pt x="1457" y="35"/>
                                    </a:lnTo>
                                    <a:lnTo>
                                      <a:pt x="1458" y="33"/>
                                    </a:lnTo>
                                    <a:lnTo>
                                      <a:pt x="1458" y="34"/>
                                    </a:lnTo>
                                    <a:lnTo>
                                      <a:pt x="1459" y="34"/>
                                    </a:lnTo>
                                    <a:lnTo>
                                      <a:pt x="1459" y="35"/>
                                    </a:lnTo>
                                    <a:lnTo>
                                      <a:pt x="1461" y="33"/>
                                    </a:lnTo>
                                    <a:lnTo>
                                      <a:pt x="1461" y="35"/>
                                    </a:lnTo>
                                    <a:lnTo>
                                      <a:pt x="1462" y="34"/>
                                    </a:lnTo>
                                    <a:lnTo>
                                      <a:pt x="1462" y="35"/>
                                    </a:lnTo>
                                    <a:lnTo>
                                      <a:pt x="1463" y="33"/>
                                    </a:lnTo>
                                    <a:lnTo>
                                      <a:pt x="1463" y="34"/>
                                    </a:lnTo>
                                    <a:lnTo>
                                      <a:pt x="1464" y="33"/>
                                    </a:lnTo>
                                    <a:lnTo>
                                      <a:pt x="1464" y="34"/>
                                    </a:lnTo>
                                    <a:lnTo>
                                      <a:pt x="1465" y="32"/>
                                    </a:lnTo>
                                    <a:lnTo>
                                      <a:pt x="1465" y="33"/>
                                    </a:lnTo>
                                    <a:lnTo>
                                      <a:pt x="1466" y="33"/>
                                    </a:lnTo>
                                    <a:lnTo>
                                      <a:pt x="1466" y="34"/>
                                    </a:lnTo>
                                    <a:lnTo>
                                      <a:pt x="1467" y="31"/>
                                    </a:lnTo>
                                    <a:lnTo>
                                      <a:pt x="1467" y="34"/>
                                    </a:lnTo>
                                    <a:lnTo>
                                      <a:pt x="1469" y="32"/>
                                    </a:lnTo>
                                    <a:lnTo>
                                      <a:pt x="1469" y="35"/>
                                    </a:lnTo>
                                    <a:lnTo>
                                      <a:pt x="1470" y="32"/>
                                    </a:lnTo>
                                    <a:lnTo>
                                      <a:pt x="1470" y="33"/>
                                    </a:lnTo>
                                    <a:lnTo>
                                      <a:pt x="1471" y="34"/>
                                    </a:lnTo>
                                    <a:lnTo>
                                      <a:pt x="1471" y="35"/>
                                    </a:lnTo>
                                    <a:lnTo>
                                      <a:pt x="1472" y="33"/>
                                    </a:lnTo>
                                    <a:lnTo>
                                      <a:pt x="1472" y="35"/>
                                    </a:lnTo>
                                    <a:lnTo>
                                      <a:pt x="1473" y="31"/>
                                    </a:lnTo>
                                    <a:lnTo>
                                      <a:pt x="1473" y="32"/>
                                    </a:lnTo>
                                    <a:lnTo>
                                      <a:pt x="1474" y="33"/>
                                    </a:lnTo>
                                    <a:lnTo>
                                      <a:pt x="1474" y="35"/>
                                    </a:lnTo>
                                    <a:lnTo>
                                      <a:pt x="1475" y="33"/>
                                    </a:lnTo>
                                    <a:lnTo>
                                      <a:pt x="1475" y="34"/>
                                    </a:lnTo>
                                    <a:lnTo>
                                      <a:pt x="1476" y="31"/>
                                    </a:lnTo>
                                    <a:lnTo>
                                      <a:pt x="1476" y="33"/>
                                    </a:lnTo>
                                    <a:lnTo>
                                      <a:pt x="1478" y="31"/>
                                    </a:lnTo>
                                    <a:lnTo>
                                      <a:pt x="1478" y="32"/>
                                    </a:lnTo>
                                    <a:lnTo>
                                      <a:pt x="1479" y="28"/>
                                    </a:lnTo>
                                    <a:lnTo>
                                      <a:pt x="1479" y="32"/>
                                    </a:lnTo>
                                    <a:lnTo>
                                      <a:pt x="1480" y="31"/>
                                    </a:lnTo>
                                    <a:lnTo>
                                      <a:pt x="1480" y="33"/>
                                    </a:lnTo>
                                    <a:lnTo>
                                      <a:pt x="1481" y="32"/>
                                    </a:lnTo>
                                    <a:lnTo>
                                      <a:pt x="1482" y="33"/>
                                    </a:lnTo>
                                    <a:lnTo>
                                      <a:pt x="1482" y="35"/>
                                    </a:lnTo>
                                    <a:lnTo>
                                      <a:pt x="1483" y="32"/>
                                    </a:lnTo>
                                    <a:lnTo>
                                      <a:pt x="1483" y="33"/>
                                    </a:lnTo>
                                    <a:lnTo>
                                      <a:pt x="1484" y="33"/>
                                    </a:lnTo>
                                    <a:lnTo>
                                      <a:pt x="1484" y="34"/>
                                    </a:lnTo>
                                    <a:lnTo>
                                      <a:pt x="1485" y="31"/>
                                    </a:lnTo>
                                    <a:lnTo>
                                      <a:pt x="1485" y="33"/>
                                    </a:lnTo>
                                    <a:lnTo>
                                      <a:pt x="1487" y="31"/>
                                    </a:lnTo>
                                    <a:lnTo>
                                      <a:pt x="1487" y="35"/>
                                    </a:lnTo>
                                    <a:lnTo>
                                      <a:pt x="1488" y="31"/>
                                    </a:lnTo>
                                    <a:lnTo>
                                      <a:pt x="1489" y="31"/>
                                    </a:lnTo>
                                    <a:lnTo>
                                      <a:pt x="1489" y="33"/>
                                    </a:lnTo>
                                    <a:lnTo>
                                      <a:pt x="1490" y="31"/>
                                    </a:lnTo>
                                    <a:lnTo>
                                      <a:pt x="1491" y="31"/>
                                    </a:lnTo>
                                    <a:lnTo>
                                      <a:pt x="1492" y="31"/>
                                    </a:lnTo>
                                    <a:lnTo>
                                      <a:pt x="1492" y="34"/>
                                    </a:lnTo>
                                    <a:lnTo>
                                      <a:pt x="1493" y="31"/>
                                    </a:lnTo>
                                    <a:lnTo>
                                      <a:pt x="1493" y="33"/>
                                    </a:lnTo>
                                    <a:lnTo>
                                      <a:pt x="1494" y="31"/>
                                    </a:lnTo>
                                    <a:lnTo>
                                      <a:pt x="1494" y="34"/>
                                    </a:lnTo>
                                    <a:lnTo>
                                      <a:pt x="1496" y="31"/>
                                    </a:lnTo>
                                    <a:lnTo>
                                      <a:pt x="1497" y="31"/>
                                    </a:lnTo>
                                    <a:lnTo>
                                      <a:pt x="1498" y="28"/>
                                    </a:lnTo>
                                    <a:lnTo>
                                      <a:pt x="1498" y="31"/>
                                    </a:lnTo>
                                    <a:lnTo>
                                      <a:pt x="1499" y="28"/>
                                    </a:lnTo>
                                    <a:lnTo>
                                      <a:pt x="1499" y="31"/>
                                    </a:lnTo>
                                    <a:lnTo>
                                      <a:pt x="1500" y="28"/>
                                    </a:lnTo>
                                    <a:lnTo>
                                      <a:pt x="1500" y="31"/>
                                    </a:lnTo>
                                    <a:lnTo>
                                      <a:pt x="1501" y="25"/>
                                    </a:lnTo>
                                    <a:lnTo>
                                      <a:pt x="1501" y="31"/>
                                    </a:lnTo>
                                    <a:lnTo>
                                      <a:pt x="1502" y="28"/>
                                    </a:lnTo>
                                    <a:lnTo>
                                      <a:pt x="1503" y="28"/>
                                    </a:lnTo>
                                    <a:lnTo>
                                      <a:pt x="1505" y="28"/>
                                    </a:lnTo>
                                    <a:lnTo>
                                      <a:pt x="1506" y="26"/>
                                    </a:lnTo>
                                    <a:lnTo>
                                      <a:pt x="1506" y="28"/>
                                    </a:lnTo>
                                    <a:lnTo>
                                      <a:pt x="1507" y="28"/>
                                    </a:lnTo>
                                    <a:lnTo>
                                      <a:pt x="1507" y="31"/>
                                    </a:lnTo>
                                    <a:lnTo>
                                      <a:pt x="1508" y="28"/>
                                    </a:lnTo>
                                    <a:lnTo>
                                      <a:pt x="1509" y="28"/>
                                    </a:lnTo>
                                    <a:lnTo>
                                      <a:pt x="1509" y="31"/>
                                    </a:lnTo>
                                    <a:lnTo>
                                      <a:pt x="1510" y="28"/>
                                    </a:lnTo>
                                    <a:lnTo>
                                      <a:pt x="1510" y="31"/>
                                    </a:lnTo>
                                    <a:lnTo>
                                      <a:pt x="1511" y="25"/>
                                    </a:lnTo>
                                    <a:lnTo>
                                      <a:pt x="1511" y="28"/>
                                    </a:lnTo>
                                    <a:lnTo>
                                      <a:pt x="1512" y="26"/>
                                    </a:lnTo>
                                    <a:lnTo>
                                      <a:pt x="1512" y="28"/>
                                    </a:lnTo>
                                    <a:lnTo>
                                      <a:pt x="1514" y="28"/>
                                    </a:lnTo>
                                    <a:lnTo>
                                      <a:pt x="1515" y="25"/>
                                    </a:lnTo>
                                    <a:lnTo>
                                      <a:pt x="1515" y="28"/>
                                    </a:lnTo>
                                    <a:lnTo>
                                      <a:pt x="1516" y="25"/>
                                    </a:lnTo>
                                    <a:lnTo>
                                      <a:pt x="1517" y="25"/>
                                    </a:lnTo>
                                    <a:lnTo>
                                      <a:pt x="1517" y="28"/>
                                    </a:lnTo>
                                    <a:lnTo>
                                      <a:pt x="1518" y="25"/>
                                    </a:lnTo>
                                    <a:lnTo>
                                      <a:pt x="1518" y="28"/>
                                    </a:lnTo>
                                    <a:lnTo>
                                      <a:pt x="1519" y="25"/>
                                    </a:lnTo>
                                    <a:lnTo>
                                      <a:pt x="1520" y="24"/>
                                    </a:lnTo>
                                    <a:lnTo>
                                      <a:pt x="1520" y="25"/>
                                    </a:lnTo>
                                    <a:lnTo>
                                      <a:pt x="1522" y="24"/>
                                    </a:lnTo>
                                    <a:lnTo>
                                      <a:pt x="1522" y="25"/>
                                    </a:lnTo>
                                    <a:lnTo>
                                      <a:pt x="1523" y="25"/>
                                    </a:lnTo>
                                    <a:lnTo>
                                      <a:pt x="1523" y="26"/>
                                    </a:lnTo>
                                    <a:lnTo>
                                      <a:pt x="1524" y="25"/>
                                    </a:lnTo>
                                    <a:lnTo>
                                      <a:pt x="1524" y="28"/>
                                    </a:lnTo>
                                    <a:lnTo>
                                      <a:pt x="1525" y="25"/>
                                    </a:lnTo>
                                    <a:lnTo>
                                      <a:pt x="1526" y="24"/>
                                    </a:lnTo>
                                    <a:lnTo>
                                      <a:pt x="1526" y="26"/>
                                    </a:lnTo>
                                    <a:lnTo>
                                      <a:pt x="1527" y="23"/>
                                    </a:lnTo>
                                    <a:lnTo>
                                      <a:pt x="1527" y="25"/>
                                    </a:lnTo>
                                    <a:lnTo>
                                      <a:pt x="1528" y="25"/>
                                    </a:lnTo>
                                    <a:lnTo>
                                      <a:pt x="1529" y="25"/>
                                    </a:lnTo>
                                    <a:lnTo>
                                      <a:pt x="1529" y="26"/>
                                    </a:lnTo>
                                    <a:lnTo>
                                      <a:pt x="1531" y="25"/>
                                    </a:lnTo>
                                    <a:lnTo>
                                      <a:pt x="1531" y="26"/>
                                    </a:lnTo>
                                    <a:lnTo>
                                      <a:pt x="1532" y="26"/>
                                    </a:lnTo>
                                    <a:lnTo>
                                      <a:pt x="1533" y="25"/>
                                    </a:lnTo>
                                    <a:lnTo>
                                      <a:pt x="1533" y="28"/>
                                    </a:lnTo>
                                    <a:lnTo>
                                      <a:pt x="1534" y="25"/>
                                    </a:lnTo>
                                    <a:lnTo>
                                      <a:pt x="1534" y="31"/>
                                    </a:lnTo>
                                    <a:lnTo>
                                      <a:pt x="1535" y="26"/>
                                    </a:lnTo>
                                    <a:lnTo>
                                      <a:pt x="1535" y="28"/>
                                    </a:lnTo>
                                    <a:lnTo>
                                      <a:pt x="1536" y="28"/>
                                    </a:lnTo>
                                    <a:lnTo>
                                      <a:pt x="1537" y="26"/>
                                    </a:lnTo>
                                    <a:lnTo>
                                      <a:pt x="1537" y="28"/>
                                    </a:lnTo>
                                    <a:lnTo>
                                      <a:pt x="1538" y="28"/>
                                    </a:lnTo>
                                    <a:lnTo>
                                      <a:pt x="1540" y="26"/>
                                    </a:lnTo>
                                    <a:lnTo>
                                      <a:pt x="1540" y="28"/>
                                    </a:lnTo>
                                    <a:lnTo>
                                      <a:pt x="1541" y="28"/>
                                    </a:lnTo>
                                    <a:lnTo>
                                      <a:pt x="1542" y="28"/>
                                    </a:lnTo>
                                    <a:lnTo>
                                      <a:pt x="1543" y="26"/>
                                    </a:lnTo>
                                    <a:lnTo>
                                      <a:pt x="1543" y="28"/>
                                    </a:lnTo>
                                    <a:lnTo>
                                      <a:pt x="1544" y="28"/>
                                    </a:lnTo>
                                    <a:lnTo>
                                      <a:pt x="1545" y="28"/>
                                    </a:lnTo>
                                    <a:lnTo>
                                      <a:pt x="1546" y="28"/>
                                    </a:lnTo>
                                    <a:lnTo>
                                      <a:pt x="1547" y="28"/>
                                    </a:lnTo>
                                    <a:lnTo>
                                      <a:pt x="1547" y="31"/>
                                    </a:lnTo>
                                    <a:lnTo>
                                      <a:pt x="1549" y="28"/>
                                    </a:lnTo>
                                    <a:lnTo>
                                      <a:pt x="1549" y="31"/>
                                    </a:lnTo>
                                    <a:lnTo>
                                      <a:pt x="1550" y="28"/>
                                    </a:lnTo>
                                    <a:lnTo>
                                      <a:pt x="1550" y="31"/>
                                    </a:lnTo>
                                    <a:lnTo>
                                      <a:pt x="1551" y="28"/>
                                    </a:lnTo>
                                    <a:lnTo>
                                      <a:pt x="1551" y="31"/>
                                    </a:lnTo>
                                    <a:lnTo>
                                      <a:pt x="1552" y="28"/>
                                    </a:lnTo>
                                    <a:lnTo>
                                      <a:pt x="1552" y="31"/>
                                    </a:lnTo>
                                    <a:lnTo>
                                      <a:pt x="1553" y="31"/>
                                    </a:lnTo>
                                    <a:lnTo>
                                      <a:pt x="1554" y="28"/>
                                    </a:lnTo>
                                    <a:lnTo>
                                      <a:pt x="1554" y="32"/>
                                    </a:lnTo>
                                    <a:lnTo>
                                      <a:pt x="1555" y="26"/>
                                    </a:lnTo>
                                    <a:lnTo>
                                      <a:pt x="1555" y="31"/>
                                    </a:lnTo>
                                    <a:lnTo>
                                      <a:pt x="1556" y="28"/>
                                    </a:lnTo>
                                    <a:lnTo>
                                      <a:pt x="1558" y="28"/>
                                    </a:lnTo>
                                    <a:lnTo>
                                      <a:pt x="1558" y="31"/>
                                    </a:lnTo>
                                    <a:lnTo>
                                      <a:pt x="1559" y="28"/>
                                    </a:lnTo>
                                    <a:lnTo>
                                      <a:pt x="1559" y="31"/>
                                    </a:lnTo>
                                    <a:lnTo>
                                      <a:pt x="1560" y="28"/>
                                    </a:lnTo>
                                    <a:lnTo>
                                      <a:pt x="1560" y="31"/>
                                    </a:lnTo>
                                    <a:lnTo>
                                      <a:pt x="1561" y="28"/>
                                    </a:lnTo>
                                    <a:lnTo>
                                      <a:pt x="1562" y="28"/>
                                    </a:lnTo>
                                    <a:lnTo>
                                      <a:pt x="1562" y="31"/>
                                    </a:lnTo>
                                    <a:lnTo>
                                      <a:pt x="1563" y="28"/>
                                    </a:lnTo>
                                    <a:lnTo>
                                      <a:pt x="1564" y="28"/>
                                    </a:lnTo>
                                    <a:lnTo>
                                      <a:pt x="1566" y="28"/>
                                    </a:lnTo>
                                    <a:lnTo>
                                      <a:pt x="1567" y="28"/>
                                    </a:lnTo>
                                    <a:lnTo>
                                      <a:pt x="1567" y="31"/>
                                    </a:lnTo>
                                    <a:lnTo>
                                      <a:pt x="1568" y="28"/>
                                    </a:lnTo>
                                    <a:lnTo>
                                      <a:pt x="1569" y="26"/>
                                    </a:lnTo>
                                    <a:lnTo>
                                      <a:pt x="1569" y="28"/>
                                    </a:lnTo>
                                    <a:lnTo>
                                      <a:pt x="1570" y="25"/>
                                    </a:lnTo>
                                    <a:lnTo>
                                      <a:pt x="1570" y="28"/>
                                    </a:lnTo>
                                    <a:lnTo>
                                      <a:pt x="1571" y="28"/>
                                    </a:lnTo>
                                    <a:lnTo>
                                      <a:pt x="1572" y="28"/>
                                    </a:lnTo>
                                    <a:lnTo>
                                      <a:pt x="1572" y="31"/>
                                    </a:lnTo>
                                    <a:lnTo>
                                      <a:pt x="1573" y="28"/>
                                    </a:lnTo>
                                    <a:lnTo>
                                      <a:pt x="1573" y="31"/>
                                    </a:lnTo>
                                    <a:lnTo>
                                      <a:pt x="1575" y="28"/>
                                    </a:lnTo>
                                    <a:lnTo>
                                      <a:pt x="1576" y="28"/>
                                    </a:lnTo>
                                    <a:lnTo>
                                      <a:pt x="1576" y="31"/>
                                    </a:lnTo>
                                    <a:lnTo>
                                      <a:pt x="1577" y="28"/>
                                    </a:lnTo>
                                    <a:lnTo>
                                      <a:pt x="1578" y="28"/>
                                    </a:lnTo>
                                    <a:lnTo>
                                      <a:pt x="1579" y="26"/>
                                    </a:lnTo>
                                    <a:lnTo>
                                      <a:pt x="1579" y="28"/>
                                    </a:lnTo>
                                    <a:lnTo>
                                      <a:pt x="1580" y="25"/>
                                    </a:lnTo>
                                    <a:lnTo>
                                      <a:pt x="1580" y="28"/>
                                    </a:lnTo>
                                    <a:lnTo>
                                      <a:pt x="1581" y="25"/>
                                    </a:lnTo>
                                    <a:lnTo>
                                      <a:pt x="1581" y="28"/>
                                    </a:lnTo>
                                    <a:lnTo>
                                      <a:pt x="1582" y="28"/>
                                    </a:lnTo>
                                    <a:lnTo>
                                      <a:pt x="1584" y="25"/>
                                    </a:lnTo>
                                    <a:lnTo>
                                      <a:pt x="1584" y="26"/>
                                    </a:lnTo>
                                    <a:lnTo>
                                      <a:pt x="1585" y="25"/>
                                    </a:lnTo>
                                    <a:lnTo>
                                      <a:pt x="1586" y="25"/>
                                    </a:lnTo>
                                    <a:lnTo>
                                      <a:pt x="1587" y="23"/>
                                    </a:lnTo>
                                    <a:lnTo>
                                      <a:pt x="1587" y="24"/>
                                    </a:lnTo>
                                    <a:lnTo>
                                      <a:pt x="1588" y="25"/>
                                    </a:lnTo>
                                    <a:lnTo>
                                      <a:pt x="1589" y="23"/>
                                    </a:lnTo>
                                    <a:lnTo>
                                      <a:pt x="1589" y="25"/>
                                    </a:lnTo>
                                    <a:lnTo>
                                      <a:pt x="1590" y="23"/>
                                    </a:lnTo>
                                    <a:lnTo>
                                      <a:pt x="1590" y="26"/>
                                    </a:lnTo>
                                    <a:lnTo>
                                      <a:pt x="1591" y="25"/>
                                    </a:lnTo>
                                    <a:lnTo>
                                      <a:pt x="1591" y="26"/>
                                    </a:lnTo>
                                    <a:lnTo>
                                      <a:pt x="1593" y="24"/>
                                    </a:lnTo>
                                    <a:lnTo>
                                      <a:pt x="1593" y="25"/>
                                    </a:lnTo>
                                    <a:lnTo>
                                      <a:pt x="1594" y="22"/>
                                    </a:lnTo>
                                    <a:lnTo>
                                      <a:pt x="1595" y="22"/>
                                    </a:lnTo>
                                    <a:lnTo>
                                      <a:pt x="1595" y="23"/>
                                    </a:lnTo>
                                    <a:lnTo>
                                      <a:pt x="1596" y="22"/>
                                    </a:lnTo>
                                    <a:lnTo>
                                      <a:pt x="1596" y="25"/>
                                    </a:lnTo>
                                    <a:lnTo>
                                      <a:pt x="1597" y="23"/>
                                    </a:lnTo>
                                    <a:lnTo>
                                      <a:pt x="1597" y="24"/>
                                    </a:lnTo>
                                    <a:lnTo>
                                      <a:pt x="1598" y="23"/>
                                    </a:lnTo>
                                    <a:lnTo>
                                      <a:pt x="1598" y="25"/>
                                    </a:lnTo>
                                    <a:lnTo>
                                      <a:pt x="1599" y="24"/>
                                    </a:lnTo>
                                    <a:lnTo>
                                      <a:pt x="1599" y="25"/>
                                    </a:lnTo>
                                    <a:lnTo>
                                      <a:pt x="1600" y="22"/>
                                    </a:lnTo>
                                    <a:lnTo>
                                      <a:pt x="1600" y="23"/>
                                    </a:lnTo>
                                    <a:lnTo>
                                      <a:pt x="1602" y="20"/>
                                    </a:lnTo>
                                    <a:lnTo>
                                      <a:pt x="1602" y="23"/>
                                    </a:lnTo>
                                    <a:lnTo>
                                      <a:pt x="1603" y="22"/>
                                    </a:lnTo>
                                    <a:lnTo>
                                      <a:pt x="1604" y="20"/>
                                    </a:lnTo>
                                    <a:lnTo>
                                      <a:pt x="1604" y="22"/>
                                    </a:lnTo>
                                    <a:lnTo>
                                      <a:pt x="1605" y="22"/>
                                    </a:lnTo>
                                    <a:lnTo>
                                      <a:pt x="1605" y="23"/>
                                    </a:lnTo>
                                    <a:lnTo>
                                      <a:pt x="1606" y="23"/>
                                    </a:lnTo>
                                    <a:lnTo>
                                      <a:pt x="1606" y="25"/>
                                    </a:lnTo>
                                    <a:lnTo>
                                      <a:pt x="1607" y="23"/>
                                    </a:lnTo>
                                    <a:lnTo>
                                      <a:pt x="1607" y="24"/>
                                    </a:lnTo>
                                    <a:lnTo>
                                      <a:pt x="1608" y="22"/>
                                    </a:lnTo>
                                    <a:lnTo>
                                      <a:pt x="1608" y="24"/>
                                    </a:lnTo>
                                    <a:lnTo>
                                      <a:pt x="1610" y="22"/>
                                    </a:lnTo>
                                    <a:lnTo>
                                      <a:pt x="1610" y="23"/>
                                    </a:lnTo>
                                    <a:lnTo>
                                      <a:pt x="1611" y="22"/>
                                    </a:lnTo>
                                    <a:lnTo>
                                      <a:pt x="1611" y="23"/>
                                    </a:lnTo>
                                    <a:lnTo>
                                      <a:pt x="1612" y="19"/>
                                    </a:lnTo>
                                    <a:lnTo>
                                      <a:pt x="1612" y="23"/>
                                    </a:lnTo>
                                    <a:lnTo>
                                      <a:pt x="1613" y="22"/>
                                    </a:lnTo>
                                    <a:lnTo>
                                      <a:pt x="1613" y="23"/>
                                    </a:lnTo>
                                    <a:lnTo>
                                      <a:pt x="1614" y="20"/>
                                    </a:lnTo>
                                    <a:lnTo>
                                      <a:pt x="1614" y="22"/>
                                    </a:lnTo>
                                    <a:lnTo>
                                      <a:pt x="1615" y="22"/>
                                    </a:lnTo>
                                    <a:lnTo>
                                      <a:pt x="1616" y="22"/>
                                    </a:lnTo>
                                    <a:lnTo>
                                      <a:pt x="1616" y="23"/>
                                    </a:lnTo>
                                    <a:lnTo>
                                      <a:pt x="1617" y="22"/>
                                    </a:lnTo>
                                    <a:lnTo>
                                      <a:pt x="1617" y="23"/>
                                    </a:lnTo>
                                    <a:lnTo>
                                      <a:pt x="1619" y="24"/>
                                    </a:lnTo>
                                    <a:lnTo>
                                      <a:pt x="1620" y="22"/>
                                    </a:lnTo>
                                    <a:lnTo>
                                      <a:pt x="1620" y="23"/>
                                    </a:lnTo>
                                    <a:lnTo>
                                      <a:pt x="1621" y="22"/>
                                    </a:lnTo>
                                    <a:lnTo>
                                      <a:pt x="1622" y="19"/>
                                    </a:lnTo>
                                    <a:lnTo>
                                      <a:pt x="1622" y="20"/>
                                    </a:lnTo>
                                    <a:lnTo>
                                      <a:pt x="1623" y="20"/>
                                    </a:lnTo>
                                    <a:lnTo>
                                      <a:pt x="1623" y="24"/>
                                    </a:lnTo>
                                    <a:lnTo>
                                      <a:pt x="1624" y="20"/>
                                    </a:lnTo>
                                    <a:lnTo>
                                      <a:pt x="1624" y="22"/>
                                    </a:lnTo>
                                    <a:lnTo>
                                      <a:pt x="1625" y="22"/>
                                    </a:lnTo>
                                    <a:lnTo>
                                      <a:pt x="1626" y="20"/>
                                    </a:lnTo>
                                    <a:lnTo>
                                      <a:pt x="1626" y="23"/>
                                    </a:lnTo>
                                    <a:lnTo>
                                      <a:pt x="1628" y="20"/>
                                    </a:lnTo>
                                    <a:lnTo>
                                      <a:pt x="1628" y="25"/>
                                    </a:lnTo>
                                    <a:lnTo>
                                      <a:pt x="1629" y="22"/>
                                    </a:lnTo>
                                    <a:lnTo>
                                      <a:pt x="1629" y="23"/>
                                    </a:lnTo>
                                    <a:lnTo>
                                      <a:pt x="1630" y="24"/>
                                    </a:lnTo>
                                    <a:lnTo>
                                      <a:pt x="1631" y="24"/>
                                    </a:lnTo>
                                    <a:lnTo>
                                      <a:pt x="1631" y="25"/>
                                    </a:lnTo>
                                    <a:lnTo>
                                      <a:pt x="1632" y="23"/>
                                    </a:lnTo>
                                    <a:lnTo>
                                      <a:pt x="1632" y="25"/>
                                    </a:lnTo>
                                    <a:lnTo>
                                      <a:pt x="1633" y="22"/>
                                    </a:lnTo>
                                    <a:lnTo>
                                      <a:pt x="1633" y="24"/>
                                    </a:lnTo>
                                    <a:lnTo>
                                      <a:pt x="1634" y="24"/>
                                    </a:lnTo>
                                    <a:lnTo>
                                      <a:pt x="1634" y="25"/>
                                    </a:lnTo>
                                    <a:lnTo>
                                      <a:pt x="1635" y="22"/>
                                    </a:lnTo>
                                    <a:lnTo>
                                      <a:pt x="1635" y="24"/>
                                    </a:lnTo>
                                    <a:lnTo>
                                      <a:pt x="1637" y="22"/>
                                    </a:lnTo>
                                    <a:lnTo>
                                      <a:pt x="1637" y="23"/>
                                    </a:lnTo>
                                    <a:lnTo>
                                      <a:pt x="1638" y="22"/>
                                    </a:lnTo>
                                    <a:lnTo>
                                      <a:pt x="1638" y="23"/>
                                    </a:lnTo>
                                    <a:lnTo>
                                      <a:pt x="1639" y="23"/>
                                    </a:lnTo>
                                    <a:lnTo>
                                      <a:pt x="1639" y="25"/>
                                    </a:lnTo>
                                    <a:lnTo>
                                      <a:pt x="1640" y="22"/>
                                    </a:lnTo>
                                    <a:lnTo>
                                      <a:pt x="1640" y="24"/>
                                    </a:lnTo>
                                    <a:lnTo>
                                      <a:pt x="1641" y="25"/>
                                    </a:lnTo>
                                    <a:lnTo>
                                      <a:pt x="1642" y="25"/>
                                    </a:lnTo>
                                    <a:lnTo>
                                      <a:pt x="1643" y="25"/>
                                    </a:lnTo>
                                    <a:lnTo>
                                      <a:pt x="1644" y="25"/>
                                    </a:lnTo>
                                    <a:lnTo>
                                      <a:pt x="1646" y="22"/>
                                    </a:lnTo>
                                    <a:lnTo>
                                      <a:pt x="1646" y="25"/>
                                    </a:lnTo>
                                    <a:lnTo>
                                      <a:pt x="1647" y="25"/>
                                    </a:lnTo>
                                    <a:lnTo>
                                      <a:pt x="1648" y="22"/>
                                    </a:lnTo>
                                    <a:lnTo>
                                      <a:pt x="1648" y="25"/>
                                    </a:lnTo>
                                    <a:lnTo>
                                      <a:pt x="1649" y="25"/>
                                    </a:lnTo>
                                    <a:lnTo>
                                      <a:pt x="1649" y="26"/>
                                    </a:lnTo>
                                    <a:lnTo>
                                      <a:pt x="1650" y="26"/>
                                    </a:lnTo>
                                    <a:lnTo>
                                      <a:pt x="1651" y="25"/>
                                    </a:lnTo>
                                    <a:lnTo>
                                      <a:pt x="1651" y="26"/>
                                    </a:lnTo>
                                    <a:lnTo>
                                      <a:pt x="1652" y="26"/>
                                    </a:lnTo>
                                    <a:lnTo>
                                      <a:pt x="1652" y="28"/>
                                    </a:lnTo>
                                    <a:lnTo>
                                      <a:pt x="1653" y="25"/>
                                    </a:lnTo>
                                    <a:lnTo>
                                      <a:pt x="1653" y="28"/>
                                    </a:lnTo>
                                    <a:lnTo>
                                      <a:pt x="1655" y="28"/>
                                    </a:lnTo>
                                    <a:lnTo>
                                      <a:pt x="1656" y="26"/>
                                    </a:lnTo>
                                    <a:lnTo>
                                      <a:pt x="1656" y="28"/>
                                    </a:lnTo>
                                    <a:lnTo>
                                      <a:pt x="1657" y="26"/>
                                    </a:lnTo>
                                    <a:lnTo>
                                      <a:pt x="1657" y="28"/>
                                    </a:lnTo>
                                    <a:lnTo>
                                      <a:pt x="1658" y="28"/>
                                    </a:lnTo>
                                    <a:lnTo>
                                      <a:pt x="1659" y="28"/>
                                    </a:lnTo>
                                    <a:lnTo>
                                      <a:pt x="1660" y="31"/>
                                    </a:lnTo>
                                    <a:lnTo>
                                      <a:pt x="1661" y="31"/>
                                    </a:lnTo>
                                    <a:lnTo>
                                      <a:pt x="1663" y="31"/>
                                    </a:lnTo>
                                    <a:lnTo>
                                      <a:pt x="1664" y="31"/>
                                    </a:lnTo>
                                    <a:lnTo>
                                      <a:pt x="1665" y="31"/>
                                    </a:lnTo>
                                    <a:lnTo>
                                      <a:pt x="1665" y="33"/>
                                    </a:lnTo>
                                    <a:lnTo>
                                      <a:pt x="1666" y="33"/>
                                    </a:lnTo>
                                    <a:lnTo>
                                      <a:pt x="1666" y="34"/>
                                    </a:lnTo>
                                    <a:lnTo>
                                      <a:pt x="1667" y="31"/>
                                    </a:lnTo>
                                    <a:lnTo>
                                      <a:pt x="1667" y="32"/>
                                    </a:lnTo>
                                    <a:lnTo>
                                      <a:pt x="1668" y="32"/>
                                    </a:lnTo>
                                    <a:lnTo>
                                      <a:pt x="1668" y="34"/>
                                    </a:lnTo>
                                    <a:lnTo>
                                      <a:pt x="1669" y="31"/>
                                    </a:lnTo>
                                    <a:lnTo>
                                      <a:pt x="1669" y="32"/>
                                    </a:lnTo>
                                    <a:lnTo>
                                      <a:pt x="1670" y="31"/>
                                    </a:lnTo>
                                    <a:lnTo>
                                      <a:pt x="1670" y="34"/>
                                    </a:lnTo>
                                    <a:lnTo>
                                      <a:pt x="1672" y="31"/>
                                    </a:lnTo>
                                    <a:lnTo>
                                      <a:pt x="1672" y="35"/>
                                    </a:lnTo>
                                    <a:lnTo>
                                      <a:pt x="1673" y="31"/>
                                    </a:lnTo>
                                    <a:lnTo>
                                      <a:pt x="1673" y="34"/>
                                    </a:lnTo>
                                    <a:lnTo>
                                      <a:pt x="1674" y="32"/>
                                    </a:lnTo>
                                    <a:lnTo>
                                      <a:pt x="1674" y="34"/>
                                    </a:lnTo>
                                    <a:lnTo>
                                      <a:pt x="1675" y="33"/>
                                    </a:lnTo>
                                    <a:lnTo>
                                      <a:pt x="1675" y="35"/>
                                    </a:lnTo>
                                    <a:lnTo>
                                      <a:pt x="1676" y="32"/>
                                    </a:lnTo>
                                    <a:lnTo>
                                      <a:pt x="1676" y="35"/>
                                    </a:lnTo>
                                    <a:lnTo>
                                      <a:pt x="1677" y="32"/>
                                    </a:lnTo>
                                    <a:lnTo>
                                      <a:pt x="1677" y="33"/>
                                    </a:lnTo>
                                    <a:lnTo>
                                      <a:pt x="1678" y="32"/>
                                    </a:lnTo>
                                    <a:lnTo>
                                      <a:pt x="1678" y="35"/>
                                    </a:lnTo>
                                    <a:lnTo>
                                      <a:pt x="1679" y="32"/>
                                    </a:lnTo>
                                    <a:lnTo>
                                      <a:pt x="1679" y="34"/>
                                    </a:lnTo>
                                    <a:lnTo>
                                      <a:pt x="1681" y="34"/>
                                    </a:lnTo>
                                    <a:lnTo>
                                      <a:pt x="1682" y="35"/>
                                    </a:lnTo>
                                    <a:lnTo>
                                      <a:pt x="1683" y="35"/>
                                    </a:lnTo>
                                    <a:lnTo>
                                      <a:pt x="1683" y="36"/>
                                    </a:lnTo>
                                    <a:lnTo>
                                      <a:pt x="1684" y="34"/>
                                    </a:lnTo>
                                    <a:lnTo>
                                      <a:pt x="1684" y="35"/>
                                    </a:lnTo>
                                    <a:lnTo>
                                      <a:pt x="1685" y="35"/>
                                    </a:lnTo>
                                    <a:lnTo>
                                      <a:pt x="1685" y="36"/>
                                    </a:lnTo>
                                    <a:lnTo>
                                      <a:pt x="1686" y="36"/>
                                    </a:lnTo>
                                    <a:lnTo>
                                      <a:pt x="1687" y="35"/>
                                    </a:lnTo>
                                    <a:lnTo>
                                      <a:pt x="1688" y="35"/>
                                    </a:lnTo>
                                    <a:lnTo>
                                      <a:pt x="1688" y="36"/>
                                    </a:lnTo>
                                    <a:lnTo>
                                      <a:pt x="1690" y="35"/>
                                    </a:lnTo>
                                    <a:lnTo>
                                      <a:pt x="1690" y="36"/>
                                    </a:lnTo>
                                    <a:lnTo>
                                      <a:pt x="1691" y="36"/>
                                    </a:lnTo>
                                    <a:lnTo>
                                      <a:pt x="1692" y="36"/>
                                    </a:lnTo>
                                    <a:lnTo>
                                      <a:pt x="1692" y="39"/>
                                    </a:lnTo>
                                    <a:lnTo>
                                      <a:pt x="1693" y="36"/>
                                    </a:lnTo>
                                    <a:lnTo>
                                      <a:pt x="1693" y="37"/>
                                    </a:lnTo>
                                    <a:lnTo>
                                      <a:pt x="1694" y="37"/>
                                    </a:lnTo>
                                    <a:lnTo>
                                      <a:pt x="1694" y="41"/>
                                    </a:lnTo>
                                    <a:lnTo>
                                      <a:pt x="1695" y="37"/>
                                    </a:lnTo>
                                    <a:lnTo>
                                      <a:pt x="1695" y="41"/>
                                    </a:lnTo>
                                    <a:lnTo>
                                      <a:pt x="1696" y="37"/>
                                    </a:lnTo>
                                    <a:lnTo>
                                      <a:pt x="1696" y="41"/>
                                    </a:lnTo>
                                    <a:lnTo>
                                      <a:pt x="1697" y="37"/>
                                    </a:lnTo>
                                    <a:lnTo>
                                      <a:pt x="1697" y="39"/>
                                    </a:lnTo>
                                    <a:lnTo>
                                      <a:pt x="1699" y="37"/>
                                    </a:lnTo>
                                    <a:lnTo>
                                      <a:pt x="1699" y="41"/>
                                    </a:lnTo>
                                    <a:lnTo>
                                      <a:pt x="1700" y="37"/>
                                    </a:lnTo>
                                    <a:lnTo>
                                      <a:pt x="1700" y="39"/>
                                    </a:lnTo>
                                    <a:lnTo>
                                      <a:pt x="1701" y="39"/>
                                    </a:lnTo>
                                    <a:lnTo>
                                      <a:pt x="1702" y="39"/>
                                    </a:lnTo>
                                    <a:lnTo>
                                      <a:pt x="1703" y="37"/>
                                    </a:lnTo>
                                    <a:lnTo>
                                      <a:pt x="1703" y="41"/>
                                    </a:lnTo>
                                    <a:lnTo>
                                      <a:pt x="1704" y="37"/>
                                    </a:lnTo>
                                    <a:lnTo>
                                      <a:pt x="1704" y="39"/>
                                    </a:lnTo>
                                    <a:lnTo>
                                      <a:pt x="1705" y="36"/>
                                    </a:lnTo>
                                    <a:lnTo>
                                      <a:pt x="1705" y="37"/>
                                    </a:lnTo>
                                    <a:lnTo>
                                      <a:pt x="1707" y="36"/>
                                    </a:lnTo>
                                    <a:lnTo>
                                      <a:pt x="1707" y="37"/>
                                    </a:lnTo>
                                    <a:lnTo>
                                      <a:pt x="1708" y="36"/>
                                    </a:lnTo>
                                    <a:lnTo>
                                      <a:pt x="1708" y="39"/>
                                    </a:lnTo>
                                    <a:lnTo>
                                      <a:pt x="1709" y="37"/>
                                    </a:lnTo>
                                    <a:lnTo>
                                      <a:pt x="1709" y="41"/>
                                    </a:lnTo>
                                    <a:lnTo>
                                      <a:pt x="1710" y="37"/>
                                    </a:lnTo>
                                    <a:lnTo>
                                      <a:pt x="1711" y="36"/>
                                    </a:lnTo>
                                    <a:lnTo>
                                      <a:pt x="1711" y="37"/>
                                    </a:lnTo>
                                    <a:lnTo>
                                      <a:pt x="1712" y="36"/>
                                    </a:lnTo>
                                    <a:lnTo>
                                      <a:pt x="1712" y="37"/>
                                    </a:lnTo>
                                    <a:lnTo>
                                      <a:pt x="1713" y="37"/>
                                    </a:lnTo>
                                    <a:lnTo>
                                      <a:pt x="1713" y="39"/>
                                    </a:lnTo>
                                    <a:lnTo>
                                      <a:pt x="1714" y="36"/>
                                    </a:lnTo>
                                    <a:lnTo>
                                      <a:pt x="1714" y="41"/>
                                    </a:lnTo>
                                    <a:lnTo>
                                      <a:pt x="1716" y="35"/>
                                    </a:lnTo>
                                    <a:lnTo>
                                      <a:pt x="1716" y="37"/>
                                    </a:lnTo>
                                    <a:lnTo>
                                      <a:pt x="1717" y="36"/>
                                    </a:lnTo>
                                    <a:lnTo>
                                      <a:pt x="1718" y="36"/>
                                    </a:lnTo>
                                    <a:lnTo>
                                      <a:pt x="1718" y="39"/>
                                    </a:lnTo>
                                    <a:lnTo>
                                      <a:pt x="1719" y="36"/>
                                    </a:lnTo>
                                    <a:lnTo>
                                      <a:pt x="1720" y="36"/>
                                    </a:lnTo>
                                    <a:lnTo>
                                      <a:pt x="1720" y="37"/>
                                    </a:lnTo>
                                    <a:lnTo>
                                      <a:pt x="1721" y="37"/>
                                    </a:lnTo>
                                    <a:lnTo>
                                      <a:pt x="1721" y="39"/>
                                    </a:lnTo>
                                    <a:lnTo>
                                      <a:pt x="1722" y="37"/>
                                    </a:lnTo>
                                    <a:lnTo>
                                      <a:pt x="1722" y="39"/>
                                    </a:lnTo>
                                    <a:lnTo>
                                      <a:pt x="1723" y="35"/>
                                    </a:lnTo>
                                    <a:lnTo>
                                      <a:pt x="1723" y="36"/>
                                    </a:lnTo>
                                    <a:lnTo>
                                      <a:pt x="1725" y="35"/>
                                    </a:lnTo>
                                    <a:lnTo>
                                      <a:pt x="1725" y="36"/>
                                    </a:lnTo>
                                    <a:lnTo>
                                      <a:pt x="1726" y="35"/>
                                    </a:lnTo>
                                    <a:lnTo>
                                      <a:pt x="1726" y="39"/>
                                    </a:lnTo>
                                    <a:lnTo>
                                      <a:pt x="1727" y="36"/>
                                    </a:lnTo>
                                    <a:lnTo>
                                      <a:pt x="1728" y="33"/>
                                    </a:lnTo>
                                    <a:lnTo>
                                      <a:pt x="1728" y="35"/>
                                    </a:lnTo>
                                    <a:lnTo>
                                      <a:pt x="1729" y="35"/>
                                    </a:lnTo>
                                    <a:lnTo>
                                      <a:pt x="1730" y="34"/>
                                    </a:lnTo>
                                    <a:lnTo>
                                      <a:pt x="1730" y="35"/>
                                    </a:lnTo>
                                    <a:lnTo>
                                      <a:pt x="1731" y="35"/>
                                    </a:lnTo>
                                    <a:lnTo>
                                      <a:pt x="1731" y="36"/>
                                    </a:lnTo>
                                    <a:lnTo>
                                      <a:pt x="1732" y="34"/>
                                    </a:lnTo>
                                    <a:lnTo>
                                      <a:pt x="1732" y="36"/>
                                    </a:lnTo>
                                    <a:lnTo>
                                      <a:pt x="1734" y="33"/>
                                    </a:lnTo>
                                    <a:lnTo>
                                      <a:pt x="1734" y="35"/>
                                    </a:lnTo>
                                    <a:lnTo>
                                      <a:pt x="1735" y="32"/>
                                    </a:lnTo>
                                    <a:lnTo>
                                      <a:pt x="1735" y="34"/>
                                    </a:lnTo>
                                    <a:lnTo>
                                      <a:pt x="1736" y="32"/>
                                    </a:lnTo>
                                    <a:lnTo>
                                      <a:pt x="1736" y="35"/>
                                    </a:lnTo>
                                    <a:lnTo>
                                      <a:pt x="1737" y="34"/>
                                    </a:lnTo>
                                    <a:lnTo>
                                      <a:pt x="1737" y="35"/>
                                    </a:lnTo>
                                    <a:lnTo>
                                      <a:pt x="1738" y="32"/>
                                    </a:lnTo>
                                    <a:lnTo>
                                      <a:pt x="1738" y="35"/>
                                    </a:lnTo>
                                    <a:lnTo>
                                      <a:pt x="1739" y="32"/>
                                    </a:lnTo>
                                    <a:lnTo>
                                      <a:pt x="1739" y="35"/>
                                    </a:lnTo>
                                    <a:lnTo>
                                      <a:pt x="1740" y="34"/>
                                    </a:lnTo>
                                    <a:lnTo>
                                      <a:pt x="1740" y="35"/>
                                    </a:lnTo>
                                    <a:lnTo>
                                      <a:pt x="1741" y="34"/>
                                    </a:lnTo>
                                    <a:lnTo>
                                      <a:pt x="1741" y="36"/>
                                    </a:lnTo>
                                    <a:lnTo>
                                      <a:pt x="1743" y="33"/>
                                    </a:lnTo>
                                    <a:lnTo>
                                      <a:pt x="1743" y="35"/>
                                    </a:lnTo>
                                    <a:lnTo>
                                      <a:pt x="1744" y="32"/>
                                    </a:lnTo>
                                    <a:lnTo>
                                      <a:pt x="1744" y="33"/>
                                    </a:lnTo>
                                    <a:lnTo>
                                      <a:pt x="1745" y="33"/>
                                    </a:lnTo>
                                    <a:lnTo>
                                      <a:pt x="1745" y="34"/>
                                    </a:lnTo>
                                    <a:lnTo>
                                      <a:pt x="1746" y="33"/>
                                    </a:lnTo>
                                    <a:lnTo>
                                      <a:pt x="1746" y="34"/>
                                    </a:lnTo>
                                    <a:lnTo>
                                      <a:pt x="1747" y="31"/>
                                    </a:lnTo>
                                    <a:lnTo>
                                      <a:pt x="1747" y="32"/>
                                    </a:lnTo>
                                    <a:lnTo>
                                      <a:pt x="1748" y="28"/>
                                    </a:lnTo>
                                    <a:lnTo>
                                      <a:pt x="1748" y="31"/>
                                    </a:lnTo>
                                    <a:lnTo>
                                      <a:pt x="1749" y="31"/>
                                    </a:lnTo>
                                    <a:lnTo>
                                      <a:pt x="1750" y="28"/>
                                    </a:lnTo>
                                    <a:lnTo>
                                      <a:pt x="1750" y="31"/>
                                    </a:lnTo>
                                    <a:lnTo>
                                      <a:pt x="1752" y="28"/>
                                    </a:lnTo>
                                    <a:lnTo>
                                      <a:pt x="1752" y="31"/>
                                    </a:lnTo>
                                    <a:lnTo>
                                      <a:pt x="1753" y="28"/>
                                    </a:lnTo>
                                    <a:lnTo>
                                      <a:pt x="1753" y="31"/>
                                    </a:lnTo>
                                    <a:lnTo>
                                      <a:pt x="1754" y="28"/>
                                    </a:lnTo>
                                    <a:lnTo>
                                      <a:pt x="1754" y="31"/>
                                    </a:lnTo>
                                    <a:lnTo>
                                      <a:pt x="1755" y="28"/>
                                    </a:lnTo>
                                    <a:lnTo>
                                      <a:pt x="1755" y="31"/>
                                    </a:lnTo>
                                    <a:lnTo>
                                      <a:pt x="1756" y="25"/>
                                    </a:lnTo>
                                    <a:lnTo>
                                      <a:pt x="1756" y="28"/>
                                    </a:lnTo>
                                    <a:lnTo>
                                      <a:pt x="1757" y="25"/>
                                    </a:lnTo>
                                    <a:lnTo>
                                      <a:pt x="1758" y="25"/>
                                    </a:lnTo>
                                    <a:lnTo>
                                      <a:pt x="1758" y="28"/>
                                    </a:lnTo>
                                    <a:lnTo>
                                      <a:pt x="1760" y="24"/>
                                    </a:lnTo>
                                    <a:lnTo>
                                      <a:pt x="1760" y="25"/>
                                    </a:lnTo>
                                    <a:lnTo>
                                      <a:pt x="1761" y="25"/>
                                    </a:lnTo>
                                    <a:lnTo>
                                      <a:pt x="1762" y="24"/>
                                    </a:lnTo>
                                    <a:lnTo>
                                      <a:pt x="1762" y="25"/>
                                    </a:lnTo>
                                    <a:lnTo>
                                      <a:pt x="1763" y="23"/>
                                    </a:lnTo>
                                    <a:lnTo>
                                      <a:pt x="1763" y="25"/>
                                    </a:lnTo>
                                    <a:lnTo>
                                      <a:pt x="1764" y="25"/>
                                    </a:lnTo>
                                    <a:lnTo>
                                      <a:pt x="1765" y="22"/>
                                    </a:lnTo>
                                    <a:lnTo>
                                      <a:pt x="1766" y="22"/>
                                    </a:lnTo>
                                    <a:lnTo>
                                      <a:pt x="1766" y="24"/>
                                    </a:lnTo>
                                    <a:lnTo>
                                      <a:pt x="1767" y="22"/>
                                    </a:lnTo>
                                    <a:lnTo>
                                      <a:pt x="1767" y="23"/>
                                    </a:lnTo>
                                    <a:lnTo>
                                      <a:pt x="1769" y="20"/>
                                    </a:lnTo>
                                    <a:lnTo>
                                      <a:pt x="1769" y="22"/>
                                    </a:lnTo>
                                    <a:lnTo>
                                      <a:pt x="1770" y="20"/>
                                    </a:lnTo>
                                    <a:lnTo>
                                      <a:pt x="1770" y="22"/>
                                    </a:lnTo>
                                    <a:lnTo>
                                      <a:pt x="1771" y="22"/>
                                    </a:lnTo>
                                    <a:lnTo>
                                      <a:pt x="1771" y="23"/>
                                    </a:lnTo>
                                    <a:lnTo>
                                      <a:pt x="1772" y="22"/>
                                    </a:lnTo>
                                    <a:lnTo>
                                      <a:pt x="1773" y="20"/>
                                    </a:lnTo>
                                    <a:lnTo>
                                      <a:pt x="1773" y="22"/>
                                    </a:lnTo>
                                    <a:lnTo>
                                      <a:pt x="1774" y="20"/>
                                    </a:lnTo>
                                    <a:lnTo>
                                      <a:pt x="1774" y="23"/>
                                    </a:lnTo>
                                    <a:lnTo>
                                      <a:pt x="1775" y="20"/>
                                    </a:lnTo>
                                    <a:lnTo>
                                      <a:pt x="1775" y="22"/>
                                    </a:lnTo>
                                    <a:lnTo>
                                      <a:pt x="1776" y="22"/>
                                    </a:lnTo>
                                    <a:lnTo>
                                      <a:pt x="1776" y="23"/>
                                    </a:lnTo>
                                    <a:lnTo>
                                      <a:pt x="1778" y="20"/>
                                    </a:lnTo>
                                    <a:lnTo>
                                      <a:pt x="1778" y="22"/>
                                    </a:lnTo>
                                    <a:lnTo>
                                      <a:pt x="1779" y="22"/>
                                    </a:lnTo>
                                    <a:lnTo>
                                      <a:pt x="1779" y="23"/>
                                    </a:lnTo>
                                    <a:lnTo>
                                      <a:pt x="1780" y="18"/>
                                    </a:lnTo>
                                    <a:lnTo>
                                      <a:pt x="1780" y="19"/>
                                    </a:lnTo>
                                    <a:lnTo>
                                      <a:pt x="1781" y="20"/>
                                    </a:lnTo>
                                    <a:lnTo>
                                      <a:pt x="1781" y="23"/>
                                    </a:lnTo>
                                    <a:lnTo>
                                      <a:pt x="1782" y="22"/>
                                    </a:lnTo>
                                    <a:lnTo>
                                      <a:pt x="1782" y="23"/>
                                    </a:lnTo>
                                    <a:lnTo>
                                      <a:pt x="1783" y="22"/>
                                    </a:lnTo>
                                    <a:lnTo>
                                      <a:pt x="1784" y="22"/>
                                    </a:lnTo>
                                    <a:lnTo>
                                      <a:pt x="1784" y="23"/>
                                    </a:lnTo>
                                    <a:lnTo>
                                      <a:pt x="1785" y="23"/>
                                    </a:lnTo>
                                    <a:lnTo>
                                      <a:pt x="1785" y="24"/>
                                    </a:lnTo>
                                    <a:lnTo>
                                      <a:pt x="1787" y="22"/>
                                    </a:lnTo>
                                    <a:lnTo>
                                      <a:pt x="1788" y="20"/>
                                    </a:lnTo>
                                    <a:lnTo>
                                      <a:pt x="1788" y="22"/>
                                    </a:lnTo>
                                    <a:lnTo>
                                      <a:pt x="1789" y="22"/>
                                    </a:lnTo>
                                    <a:lnTo>
                                      <a:pt x="1789" y="25"/>
                                    </a:lnTo>
                                    <a:lnTo>
                                      <a:pt x="1790" y="24"/>
                                    </a:lnTo>
                                    <a:lnTo>
                                      <a:pt x="1790" y="25"/>
                                    </a:lnTo>
                                    <a:lnTo>
                                      <a:pt x="1791" y="23"/>
                                    </a:lnTo>
                                    <a:lnTo>
                                      <a:pt x="1791" y="24"/>
                                    </a:lnTo>
                                    <a:lnTo>
                                      <a:pt x="1792" y="25"/>
                                    </a:lnTo>
                                    <a:lnTo>
                                      <a:pt x="1792" y="26"/>
                                    </a:lnTo>
                                    <a:lnTo>
                                      <a:pt x="1793" y="24"/>
                                    </a:lnTo>
                                    <a:lnTo>
                                      <a:pt x="1793" y="25"/>
                                    </a:lnTo>
                                    <a:lnTo>
                                      <a:pt x="1794" y="24"/>
                                    </a:lnTo>
                                    <a:lnTo>
                                      <a:pt x="1794" y="25"/>
                                    </a:lnTo>
                                    <a:lnTo>
                                      <a:pt x="1796" y="25"/>
                                    </a:lnTo>
                                    <a:lnTo>
                                      <a:pt x="1797" y="25"/>
                                    </a:lnTo>
                                    <a:lnTo>
                                      <a:pt x="1798" y="25"/>
                                    </a:lnTo>
                                    <a:lnTo>
                                      <a:pt x="1799" y="25"/>
                                    </a:lnTo>
                                    <a:lnTo>
                                      <a:pt x="1799" y="28"/>
                                    </a:lnTo>
                                    <a:lnTo>
                                      <a:pt x="1800" y="25"/>
                                    </a:lnTo>
                                    <a:lnTo>
                                      <a:pt x="1800" y="28"/>
                                    </a:lnTo>
                                    <a:lnTo>
                                      <a:pt x="1801" y="25"/>
                                    </a:lnTo>
                                    <a:lnTo>
                                      <a:pt x="1801" y="28"/>
                                    </a:lnTo>
                                    <a:lnTo>
                                      <a:pt x="1802" y="25"/>
                                    </a:lnTo>
                                    <a:lnTo>
                                      <a:pt x="1802" y="28"/>
                                    </a:lnTo>
                                    <a:lnTo>
                                      <a:pt x="1804" y="28"/>
                                    </a:lnTo>
                                    <a:lnTo>
                                      <a:pt x="1805" y="28"/>
                                    </a:lnTo>
                                    <a:lnTo>
                                      <a:pt x="1806" y="25"/>
                                    </a:lnTo>
                                    <a:lnTo>
                                      <a:pt x="1807" y="26"/>
                                    </a:lnTo>
                                    <a:lnTo>
                                      <a:pt x="1807" y="28"/>
                                    </a:lnTo>
                                    <a:lnTo>
                                      <a:pt x="1808" y="26"/>
                                    </a:lnTo>
                                    <a:lnTo>
                                      <a:pt x="1808" y="28"/>
                                    </a:lnTo>
                                    <a:lnTo>
                                      <a:pt x="1809" y="28"/>
                                    </a:lnTo>
                                    <a:lnTo>
                                      <a:pt x="1809" y="31"/>
                                    </a:lnTo>
                                    <a:lnTo>
                                      <a:pt x="1810" y="28"/>
                                    </a:lnTo>
                                    <a:lnTo>
                                      <a:pt x="1810" y="31"/>
                                    </a:lnTo>
                                    <a:lnTo>
                                      <a:pt x="1811" y="28"/>
                                    </a:lnTo>
                                    <a:lnTo>
                                      <a:pt x="1813" y="28"/>
                                    </a:lnTo>
                                    <a:lnTo>
                                      <a:pt x="1813" y="31"/>
                                    </a:lnTo>
                                    <a:lnTo>
                                      <a:pt x="1814" y="28"/>
                                    </a:lnTo>
                                    <a:lnTo>
                                      <a:pt x="1815" y="28"/>
                                    </a:lnTo>
                                    <a:lnTo>
                                      <a:pt x="1816" y="28"/>
                                    </a:lnTo>
                                    <a:lnTo>
                                      <a:pt x="1817" y="28"/>
                                    </a:lnTo>
                                    <a:lnTo>
                                      <a:pt x="1817" y="31"/>
                                    </a:lnTo>
                                    <a:lnTo>
                                      <a:pt x="1818" y="28"/>
                                    </a:lnTo>
                                    <a:lnTo>
                                      <a:pt x="1818" y="31"/>
                                    </a:lnTo>
                                    <a:lnTo>
                                      <a:pt x="1819" y="28"/>
                                    </a:lnTo>
                                    <a:lnTo>
                                      <a:pt x="1820" y="28"/>
                                    </a:lnTo>
                                    <a:lnTo>
                                      <a:pt x="1822" y="28"/>
                                    </a:lnTo>
                                    <a:lnTo>
                                      <a:pt x="1822" y="31"/>
                                    </a:lnTo>
                                    <a:lnTo>
                                      <a:pt x="1823" y="25"/>
                                    </a:lnTo>
                                    <a:lnTo>
                                      <a:pt x="1823" y="26"/>
                                    </a:lnTo>
                                    <a:lnTo>
                                      <a:pt x="1824" y="28"/>
                                    </a:lnTo>
                                    <a:lnTo>
                                      <a:pt x="1825" y="26"/>
                                    </a:lnTo>
                                    <a:lnTo>
                                      <a:pt x="1825" y="28"/>
                                    </a:lnTo>
                                    <a:lnTo>
                                      <a:pt x="1826" y="28"/>
                                    </a:lnTo>
                                    <a:lnTo>
                                      <a:pt x="1827" y="25"/>
                                    </a:lnTo>
                                    <a:lnTo>
                                      <a:pt x="1827" y="28"/>
                                    </a:lnTo>
                                    <a:lnTo>
                                      <a:pt x="1828" y="25"/>
                                    </a:lnTo>
                                    <a:lnTo>
                                      <a:pt x="1828" y="28"/>
                                    </a:lnTo>
                                    <a:lnTo>
                                      <a:pt x="1829" y="26"/>
                                    </a:lnTo>
                                    <a:lnTo>
                                      <a:pt x="1829" y="28"/>
                                    </a:lnTo>
                                    <a:lnTo>
                                      <a:pt x="1831" y="28"/>
                                    </a:lnTo>
                                    <a:lnTo>
                                      <a:pt x="1832" y="26"/>
                                    </a:lnTo>
                                    <a:lnTo>
                                      <a:pt x="1832" y="28"/>
                                    </a:lnTo>
                                    <a:lnTo>
                                      <a:pt x="1833" y="25"/>
                                    </a:lnTo>
                                    <a:lnTo>
                                      <a:pt x="1833" y="28"/>
                                    </a:lnTo>
                                    <a:lnTo>
                                      <a:pt x="1834" y="25"/>
                                    </a:lnTo>
                                    <a:lnTo>
                                      <a:pt x="1834" y="28"/>
                                    </a:lnTo>
                                    <a:lnTo>
                                      <a:pt x="1835" y="25"/>
                                    </a:lnTo>
                                    <a:lnTo>
                                      <a:pt x="1835" y="28"/>
                                    </a:lnTo>
                                    <a:lnTo>
                                      <a:pt x="1836" y="28"/>
                                    </a:lnTo>
                                    <a:lnTo>
                                      <a:pt x="1837" y="26"/>
                                    </a:lnTo>
                                    <a:lnTo>
                                      <a:pt x="1837" y="28"/>
                                    </a:lnTo>
                                    <a:lnTo>
                                      <a:pt x="1838" y="26"/>
                                    </a:lnTo>
                                    <a:lnTo>
                                      <a:pt x="1838" y="31"/>
                                    </a:lnTo>
                                    <a:lnTo>
                                      <a:pt x="1840" y="26"/>
                                    </a:lnTo>
                                    <a:lnTo>
                                      <a:pt x="1840" y="28"/>
                                    </a:lnTo>
                                    <a:lnTo>
                                      <a:pt x="1841" y="25"/>
                                    </a:lnTo>
                                    <a:lnTo>
                                      <a:pt x="1841" y="28"/>
                                    </a:lnTo>
                                    <a:lnTo>
                                      <a:pt x="1842" y="28"/>
                                    </a:lnTo>
                                    <a:lnTo>
                                      <a:pt x="1843" y="26"/>
                                    </a:lnTo>
                                    <a:lnTo>
                                      <a:pt x="1843" y="28"/>
                                    </a:lnTo>
                                    <a:lnTo>
                                      <a:pt x="1844" y="28"/>
                                    </a:lnTo>
                                    <a:lnTo>
                                      <a:pt x="1845" y="28"/>
                                    </a:lnTo>
                                    <a:lnTo>
                                      <a:pt x="1845" y="31"/>
                                    </a:lnTo>
                                    <a:lnTo>
                                      <a:pt x="1846" y="28"/>
                                    </a:lnTo>
                                    <a:lnTo>
                                      <a:pt x="1846" y="31"/>
                                    </a:lnTo>
                                    <a:lnTo>
                                      <a:pt x="1848" y="31"/>
                                    </a:lnTo>
                                    <a:lnTo>
                                      <a:pt x="1849" y="28"/>
                                    </a:lnTo>
                                    <a:lnTo>
                                      <a:pt x="1849" y="32"/>
                                    </a:lnTo>
                                    <a:lnTo>
                                      <a:pt x="1850" y="31"/>
                                    </a:lnTo>
                                    <a:lnTo>
                                      <a:pt x="1851" y="28"/>
                                    </a:lnTo>
                                    <a:lnTo>
                                      <a:pt x="1852" y="28"/>
                                    </a:lnTo>
                                    <a:lnTo>
                                      <a:pt x="1852" y="31"/>
                                    </a:lnTo>
                                    <a:lnTo>
                                      <a:pt x="1853" y="28"/>
                                    </a:lnTo>
                                    <a:lnTo>
                                      <a:pt x="1854" y="28"/>
                                    </a:lnTo>
                                    <a:lnTo>
                                      <a:pt x="1854" y="31"/>
                                    </a:lnTo>
                                    <a:lnTo>
                                      <a:pt x="1855" y="28"/>
                                    </a:lnTo>
                                    <a:lnTo>
                                      <a:pt x="1857" y="28"/>
                                    </a:lnTo>
                                    <a:lnTo>
                                      <a:pt x="1857" y="31"/>
                                    </a:lnTo>
                                    <a:lnTo>
                                      <a:pt x="1858" y="31"/>
                                    </a:lnTo>
                                    <a:lnTo>
                                      <a:pt x="1859" y="28"/>
                                    </a:lnTo>
                                    <a:lnTo>
                                      <a:pt x="1860" y="28"/>
                                    </a:lnTo>
                                    <a:lnTo>
                                      <a:pt x="1860" y="31"/>
                                    </a:lnTo>
                                    <a:lnTo>
                                      <a:pt x="1861" y="26"/>
                                    </a:lnTo>
                                    <a:lnTo>
                                      <a:pt x="1861" y="28"/>
                                    </a:lnTo>
                                    <a:lnTo>
                                      <a:pt x="1862" y="26"/>
                                    </a:lnTo>
                                    <a:lnTo>
                                      <a:pt x="1862" y="28"/>
                                    </a:lnTo>
                                    <a:lnTo>
                                      <a:pt x="1863" y="28"/>
                                    </a:lnTo>
                                    <a:lnTo>
                                      <a:pt x="1864" y="28"/>
                                    </a:lnTo>
                                    <a:lnTo>
                                      <a:pt x="1866" y="25"/>
                                    </a:lnTo>
                                    <a:lnTo>
                                      <a:pt x="1866" y="28"/>
                                    </a:lnTo>
                                    <a:lnTo>
                                      <a:pt x="1867" y="28"/>
                                    </a:lnTo>
                                    <a:lnTo>
                                      <a:pt x="1868" y="28"/>
                                    </a:lnTo>
                                    <a:lnTo>
                                      <a:pt x="1869" y="28"/>
                                    </a:lnTo>
                                    <a:lnTo>
                                      <a:pt x="1869" y="31"/>
                                    </a:lnTo>
                                    <a:lnTo>
                                      <a:pt x="1870" y="31"/>
                                    </a:lnTo>
                                    <a:lnTo>
                                      <a:pt x="1871" y="25"/>
                                    </a:lnTo>
                                    <a:lnTo>
                                      <a:pt x="1871" y="28"/>
                                    </a:lnTo>
                                    <a:lnTo>
                                      <a:pt x="1872" y="25"/>
                                    </a:lnTo>
                                    <a:lnTo>
                                      <a:pt x="1872" y="28"/>
                                    </a:lnTo>
                                    <a:lnTo>
                                      <a:pt x="1873" y="28"/>
                                    </a:lnTo>
                                    <a:lnTo>
                                      <a:pt x="1873" y="31"/>
                                    </a:lnTo>
                                    <a:lnTo>
                                      <a:pt x="1875" y="28"/>
                                    </a:lnTo>
                                    <a:lnTo>
                                      <a:pt x="1875" y="31"/>
                                    </a:lnTo>
                                    <a:lnTo>
                                      <a:pt x="1876" y="28"/>
                                    </a:lnTo>
                                    <a:lnTo>
                                      <a:pt x="1876" y="31"/>
                                    </a:lnTo>
                                    <a:lnTo>
                                      <a:pt x="1877" y="28"/>
                                    </a:lnTo>
                                    <a:lnTo>
                                      <a:pt x="1878" y="28"/>
                                    </a:lnTo>
                                    <a:lnTo>
                                      <a:pt x="1878" y="31"/>
                                    </a:lnTo>
                                    <a:lnTo>
                                      <a:pt x="1879" y="28"/>
                                    </a:lnTo>
                                    <a:lnTo>
                                      <a:pt x="1879" y="31"/>
                                    </a:lnTo>
                                    <a:lnTo>
                                      <a:pt x="1880" y="28"/>
                                    </a:lnTo>
                                    <a:lnTo>
                                      <a:pt x="1880" y="31"/>
                                    </a:lnTo>
                                    <a:lnTo>
                                      <a:pt x="1881" y="28"/>
                                    </a:lnTo>
                                    <a:lnTo>
                                      <a:pt x="1881" y="31"/>
                                    </a:lnTo>
                                    <a:lnTo>
                                      <a:pt x="1882" y="31"/>
                                    </a:lnTo>
                                    <a:lnTo>
                                      <a:pt x="1884" y="28"/>
                                    </a:lnTo>
                                    <a:lnTo>
                                      <a:pt x="1884" y="31"/>
                                    </a:lnTo>
                                    <a:lnTo>
                                      <a:pt x="1885" y="28"/>
                                    </a:lnTo>
                                    <a:lnTo>
                                      <a:pt x="1886" y="28"/>
                                    </a:lnTo>
                                    <a:lnTo>
                                      <a:pt x="1886" y="32"/>
                                    </a:lnTo>
                                    <a:lnTo>
                                      <a:pt x="1887" y="28"/>
                                    </a:lnTo>
                                    <a:lnTo>
                                      <a:pt x="1887" y="31"/>
                                    </a:lnTo>
                                    <a:lnTo>
                                      <a:pt x="1888" y="28"/>
                                    </a:lnTo>
                                    <a:lnTo>
                                      <a:pt x="1888" y="31"/>
                                    </a:lnTo>
                                    <a:lnTo>
                                      <a:pt x="1889" y="28"/>
                                    </a:lnTo>
                                    <a:lnTo>
                                      <a:pt x="1889" y="31"/>
                                    </a:lnTo>
                                    <a:lnTo>
                                      <a:pt x="1890" y="28"/>
                                    </a:lnTo>
                                    <a:lnTo>
                                      <a:pt x="1890" y="31"/>
                                    </a:lnTo>
                                    <a:lnTo>
                                      <a:pt x="1891" y="28"/>
                                    </a:lnTo>
                                    <a:lnTo>
                                      <a:pt x="1893" y="26"/>
                                    </a:lnTo>
                                    <a:lnTo>
                                      <a:pt x="1893" y="28"/>
                                    </a:lnTo>
                                    <a:lnTo>
                                      <a:pt x="1894" y="28"/>
                                    </a:lnTo>
                                    <a:lnTo>
                                      <a:pt x="1894" y="31"/>
                                    </a:lnTo>
                                    <a:lnTo>
                                      <a:pt x="1895" y="31"/>
                                    </a:lnTo>
                                    <a:lnTo>
                                      <a:pt x="1896" y="28"/>
                                    </a:lnTo>
                                    <a:lnTo>
                                      <a:pt x="1896" y="31"/>
                                    </a:lnTo>
                                    <a:lnTo>
                                      <a:pt x="1897" y="31"/>
                                    </a:lnTo>
                                    <a:lnTo>
                                      <a:pt x="1897" y="32"/>
                                    </a:lnTo>
                                    <a:lnTo>
                                      <a:pt x="1898" y="31"/>
                                    </a:lnTo>
                                    <a:lnTo>
                                      <a:pt x="1898" y="32"/>
                                    </a:lnTo>
                                    <a:lnTo>
                                      <a:pt x="1899" y="31"/>
                                    </a:lnTo>
                                    <a:lnTo>
                                      <a:pt x="1899" y="33"/>
                                    </a:lnTo>
                                    <a:lnTo>
                                      <a:pt x="1901" y="28"/>
                                    </a:lnTo>
                                    <a:lnTo>
                                      <a:pt x="1901" y="33"/>
                                    </a:lnTo>
                                    <a:lnTo>
                                      <a:pt x="1902" y="28"/>
                                    </a:lnTo>
                                    <a:lnTo>
                                      <a:pt x="1902" y="31"/>
                                    </a:lnTo>
                                    <a:lnTo>
                                      <a:pt x="1903" y="31"/>
                                    </a:lnTo>
                                    <a:lnTo>
                                      <a:pt x="1904" y="28"/>
                                    </a:lnTo>
                                    <a:lnTo>
                                      <a:pt x="1904" y="31"/>
                                    </a:lnTo>
                                    <a:lnTo>
                                      <a:pt x="1905" y="28"/>
                                    </a:lnTo>
                                    <a:lnTo>
                                      <a:pt x="1905" y="31"/>
                                    </a:lnTo>
                                    <a:lnTo>
                                      <a:pt x="1906" y="31"/>
                                    </a:lnTo>
                                    <a:lnTo>
                                      <a:pt x="1907" y="31"/>
                                    </a:lnTo>
                                    <a:lnTo>
                                      <a:pt x="1907" y="32"/>
                                    </a:lnTo>
                                    <a:lnTo>
                                      <a:pt x="1908" y="31"/>
                                    </a:lnTo>
                                    <a:lnTo>
                                      <a:pt x="1908" y="32"/>
                                    </a:lnTo>
                                    <a:lnTo>
                                      <a:pt x="1910" y="31"/>
                                    </a:lnTo>
                                    <a:lnTo>
                                      <a:pt x="1910" y="32"/>
                                    </a:lnTo>
                                    <a:lnTo>
                                      <a:pt x="1911" y="31"/>
                                    </a:lnTo>
                                    <a:lnTo>
                                      <a:pt x="1911" y="33"/>
                                    </a:lnTo>
                                    <a:lnTo>
                                      <a:pt x="1912" y="32"/>
                                    </a:lnTo>
                                    <a:lnTo>
                                      <a:pt x="1912" y="34"/>
                                    </a:lnTo>
                                    <a:lnTo>
                                      <a:pt x="1913" y="32"/>
                                    </a:lnTo>
                                    <a:lnTo>
                                      <a:pt x="1914" y="33"/>
                                    </a:lnTo>
                                    <a:lnTo>
                                      <a:pt x="1914" y="35"/>
                                    </a:lnTo>
                                    <a:lnTo>
                                      <a:pt x="1915" y="33"/>
                                    </a:lnTo>
                                    <a:lnTo>
                                      <a:pt x="1915" y="35"/>
                                    </a:lnTo>
                                    <a:lnTo>
                                      <a:pt x="1916" y="33"/>
                                    </a:lnTo>
                                    <a:lnTo>
                                      <a:pt x="1916" y="35"/>
                                    </a:lnTo>
                                    <a:lnTo>
                                      <a:pt x="1917" y="33"/>
                                    </a:lnTo>
                                    <a:lnTo>
                                      <a:pt x="1917" y="35"/>
                                    </a:lnTo>
                                    <a:lnTo>
                                      <a:pt x="1919" y="34"/>
                                    </a:lnTo>
                                    <a:lnTo>
                                      <a:pt x="1919" y="35"/>
                                    </a:lnTo>
                                    <a:lnTo>
                                      <a:pt x="1920" y="35"/>
                                    </a:lnTo>
                                    <a:lnTo>
                                      <a:pt x="1920" y="36"/>
                                    </a:lnTo>
                                    <a:lnTo>
                                      <a:pt x="1921" y="35"/>
                                    </a:lnTo>
                                    <a:lnTo>
                                      <a:pt x="1921" y="37"/>
                                    </a:lnTo>
                                    <a:lnTo>
                                      <a:pt x="1922" y="36"/>
                                    </a:lnTo>
                                    <a:lnTo>
                                      <a:pt x="1922" y="39"/>
                                    </a:lnTo>
                                    <a:lnTo>
                                      <a:pt x="1923" y="35"/>
                                    </a:lnTo>
                                    <a:lnTo>
                                      <a:pt x="1923" y="36"/>
                                    </a:lnTo>
                                    <a:lnTo>
                                      <a:pt x="1924" y="36"/>
                                    </a:lnTo>
                                    <a:lnTo>
                                      <a:pt x="1924" y="39"/>
                                    </a:lnTo>
                                    <a:lnTo>
                                      <a:pt x="1925" y="36"/>
                                    </a:lnTo>
                                    <a:lnTo>
                                      <a:pt x="1926" y="36"/>
                                    </a:lnTo>
                                    <a:lnTo>
                                      <a:pt x="1926" y="39"/>
                                    </a:lnTo>
                                    <a:lnTo>
                                      <a:pt x="1928" y="36"/>
                                    </a:lnTo>
                                    <a:lnTo>
                                      <a:pt x="1929" y="36"/>
                                    </a:lnTo>
                                    <a:lnTo>
                                      <a:pt x="1929" y="37"/>
                                    </a:lnTo>
                                    <a:lnTo>
                                      <a:pt x="1930" y="36"/>
                                    </a:lnTo>
                                    <a:lnTo>
                                      <a:pt x="1930" y="37"/>
                                    </a:lnTo>
                                    <a:lnTo>
                                      <a:pt x="1931" y="35"/>
                                    </a:lnTo>
                                    <a:lnTo>
                                      <a:pt x="1931" y="36"/>
                                    </a:lnTo>
                                    <a:lnTo>
                                      <a:pt x="1932" y="36"/>
                                    </a:lnTo>
                                    <a:lnTo>
                                      <a:pt x="1932" y="39"/>
                                    </a:lnTo>
                                    <a:lnTo>
                                      <a:pt x="1933" y="36"/>
                                    </a:lnTo>
                                    <a:lnTo>
                                      <a:pt x="1933" y="39"/>
                                    </a:lnTo>
                                    <a:lnTo>
                                      <a:pt x="1934" y="36"/>
                                    </a:lnTo>
                                    <a:lnTo>
                                      <a:pt x="1934" y="39"/>
                                    </a:lnTo>
                                    <a:lnTo>
                                      <a:pt x="1935" y="37"/>
                                    </a:lnTo>
                                    <a:lnTo>
                                      <a:pt x="1935" y="41"/>
                                    </a:lnTo>
                                    <a:lnTo>
                                      <a:pt x="1937" y="39"/>
                                    </a:lnTo>
                                    <a:lnTo>
                                      <a:pt x="1937" y="41"/>
                                    </a:lnTo>
                                    <a:lnTo>
                                      <a:pt x="1938" y="37"/>
                                    </a:lnTo>
                                    <a:lnTo>
                                      <a:pt x="1938" y="41"/>
                                    </a:lnTo>
                                    <a:lnTo>
                                      <a:pt x="1939" y="36"/>
                                    </a:lnTo>
                                    <a:lnTo>
                                      <a:pt x="1939" y="39"/>
                                    </a:lnTo>
                                    <a:lnTo>
                                      <a:pt x="1940" y="36"/>
                                    </a:lnTo>
                                    <a:lnTo>
                                      <a:pt x="1940" y="39"/>
                                    </a:lnTo>
                                    <a:lnTo>
                                      <a:pt x="1941" y="36"/>
                                    </a:lnTo>
                                    <a:lnTo>
                                      <a:pt x="1941" y="39"/>
                                    </a:lnTo>
                                    <a:lnTo>
                                      <a:pt x="1942" y="35"/>
                                    </a:lnTo>
                                    <a:lnTo>
                                      <a:pt x="1942" y="39"/>
                                    </a:lnTo>
                                    <a:lnTo>
                                      <a:pt x="1943" y="36"/>
                                    </a:lnTo>
                                    <a:lnTo>
                                      <a:pt x="1943" y="37"/>
                                    </a:lnTo>
                                    <a:lnTo>
                                      <a:pt x="1945" y="36"/>
                                    </a:lnTo>
                                    <a:lnTo>
                                      <a:pt x="1945" y="41"/>
                                    </a:lnTo>
                                    <a:lnTo>
                                      <a:pt x="1946" y="39"/>
                                    </a:lnTo>
                                    <a:lnTo>
                                      <a:pt x="1947" y="39"/>
                                    </a:lnTo>
                                  </a:path>
                                </a:pathLst>
                              </a:custGeom>
                              <a:noFill/>
                              <a:ln w="1588">
                                <a:solidFill>
                                  <a:srgbClr val="00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36" name="Freeform 36"/>
                            <wps:cNvSpPr>
                              <a:spLocks/>
                            </wps:cNvSpPr>
                            <wps:spPr bwMode="auto">
                              <a:xfrm>
                                <a:off x="275660" y="2241107"/>
                                <a:ext cx="3090863" cy="104915"/>
                              </a:xfrm>
                              <a:custGeom>
                                <a:avLst/>
                                <a:gdLst>
                                  <a:gd name="T0" fmla="*/ 28 w 1947"/>
                                  <a:gd name="T1" fmla="*/ 4 h 42"/>
                                  <a:gd name="T2" fmla="*/ 56 w 1947"/>
                                  <a:gd name="T3" fmla="*/ 10 h 42"/>
                                  <a:gd name="T4" fmla="*/ 86 w 1947"/>
                                  <a:gd name="T5" fmla="*/ 10 h 42"/>
                                  <a:gd name="T6" fmla="*/ 116 w 1947"/>
                                  <a:gd name="T7" fmla="*/ 24 h 42"/>
                                  <a:gd name="T8" fmla="*/ 144 w 1947"/>
                                  <a:gd name="T9" fmla="*/ 20 h 42"/>
                                  <a:gd name="T10" fmla="*/ 174 w 1947"/>
                                  <a:gd name="T11" fmla="*/ 24 h 42"/>
                                  <a:gd name="T12" fmla="*/ 204 w 1947"/>
                                  <a:gd name="T13" fmla="*/ 15 h 42"/>
                                  <a:gd name="T14" fmla="*/ 234 w 1947"/>
                                  <a:gd name="T15" fmla="*/ 9 h 42"/>
                                  <a:gd name="T16" fmla="*/ 263 w 1947"/>
                                  <a:gd name="T17" fmla="*/ 3 h 42"/>
                                  <a:gd name="T18" fmla="*/ 292 w 1947"/>
                                  <a:gd name="T19" fmla="*/ 12 h 42"/>
                                  <a:gd name="T20" fmla="*/ 321 w 1947"/>
                                  <a:gd name="T21" fmla="*/ 14 h 42"/>
                                  <a:gd name="T22" fmla="*/ 351 w 1947"/>
                                  <a:gd name="T23" fmla="*/ 2 h 42"/>
                                  <a:gd name="T24" fmla="*/ 381 w 1947"/>
                                  <a:gd name="T25" fmla="*/ 19 h 42"/>
                                  <a:gd name="T26" fmla="*/ 413 w 1947"/>
                                  <a:gd name="T27" fmla="*/ 14 h 42"/>
                                  <a:gd name="T28" fmla="*/ 445 w 1947"/>
                                  <a:gd name="T29" fmla="*/ 22 h 42"/>
                                  <a:gd name="T30" fmla="*/ 478 w 1947"/>
                                  <a:gd name="T31" fmla="*/ 12 h 42"/>
                                  <a:gd name="T32" fmla="*/ 507 w 1947"/>
                                  <a:gd name="T33" fmla="*/ 9 h 42"/>
                                  <a:gd name="T34" fmla="*/ 540 w 1947"/>
                                  <a:gd name="T35" fmla="*/ 12 h 42"/>
                                  <a:gd name="T36" fmla="*/ 573 w 1947"/>
                                  <a:gd name="T37" fmla="*/ 15 h 42"/>
                                  <a:gd name="T38" fmla="*/ 603 w 1947"/>
                                  <a:gd name="T39" fmla="*/ 10 h 42"/>
                                  <a:gd name="T40" fmla="*/ 635 w 1947"/>
                                  <a:gd name="T41" fmla="*/ 20 h 42"/>
                                  <a:gd name="T42" fmla="*/ 664 w 1947"/>
                                  <a:gd name="T43" fmla="*/ 22 h 42"/>
                                  <a:gd name="T44" fmla="*/ 696 w 1947"/>
                                  <a:gd name="T45" fmla="*/ 20 h 42"/>
                                  <a:gd name="T46" fmla="*/ 723 w 1947"/>
                                  <a:gd name="T47" fmla="*/ 21 h 42"/>
                                  <a:gd name="T48" fmla="*/ 752 w 1947"/>
                                  <a:gd name="T49" fmla="*/ 24 h 42"/>
                                  <a:gd name="T50" fmla="*/ 782 w 1947"/>
                                  <a:gd name="T51" fmla="*/ 19 h 42"/>
                                  <a:gd name="T52" fmla="*/ 811 w 1947"/>
                                  <a:gd name="T53" fmla="*/ 13 h 42"/>
                                  <a:gd name="T54" fmla="*/ 840 w 1947"/>
                                  <a:gd name="T55" fmla="*/ 19 h 42"/>
                                  <a:gd name="T56" fmla="*/ 868 w 1947"/>
                                  <a:gd name="T57" fmla="*/ 20 h 42"/>
                                  <a:gd name="T58" fmla="*/ 898 w 1947"/>
                                  <a:gd name="T59" fmla="*/ 16 h 42"/>
                                  <a:gd name="T60" fmla="*/ 926 w 1947"/>
                                  <a:gd name="T61" fmla="*/ 28 h 42"/>
                                  <a:gd name="T62" fmla="*/ 959 w 1947"/>
                                  <a:gd name="T63" fmla="*/ 25 h 42"/>
                                  <a:gd name="T64" fmla="*/ 989 w 1947"/>
                                  <a:gd name="T65" fmla="*/ 16 h 42"/>
                                  <a:gd name="T66" fmla="*/ 1018 w 1947"/>
                                  <a:gd name="T67" fmla="*/ 9 h 42"/>
                                  <a:gd name="T68" fmla="*/ 1051 w 1947"/>
                                  <a:gd name="T69" fmla="*/ 13 h 42"/>
                                  <a:gd name="T70" fmla="*/ 1084 w 1947"/>
                                  <a:gd name="T71" fmla="*/ 10 h 42"/>
                                  <a:gd name="T72" fmla="*/ 1115 w 1947"/>
                                  <a:gd name="T73" fmla="*/ 10 h 42"/>
                                  <a:gd name="T74" fmla="*/ 1150 w 1947"/>
                                  <a:gd name="T75" fmla="*/ 13 h 42"/>
                                  <a:gd name="T76" fmla="*/ 1183 w 1947"/>
                                  <a:gd name="T77" fmla="*/ 13 h 42"/>
                                  <a:gd name="T78" fmla="*/ 1214 w 1947"/>
                                  <a:gd name="T79" fmla="*/ 28 h 42"/>
                                  <a:gd name="T80" fmla="*/ 1245 w 1947"/>
                                  <a:gd name="T81" fmla="*/ 40 h 42"/>
                                  <a:gd name="T82" fmla="*/ 1279 w 1947"/>
                                  <a:gd name="T83" fmla="*/ 41 h 42"/>
                                  <a:gd name="T84" fmla="*/ 1309 w 1947"/>
                                  <a:gd name="T85" fmla="*/ 33 h 42"/>
                                  <a:gd name="T86" fmla="*/ 1338 w 1947"/>
                                  <a:gd name="T87" fmla="*/ 40 h 42"/>
                                  <a:gd name="T88" fmla="*/ 1370 w 1947"/>
                                  <a:gd name="T89" fmla="*/ 30 h 42"/>
                                  <a:gd name="T90" fmla="*/ 1402 w 1947"/>
                                  <a:gd name="T91" fmla="*/ 32 h 42"/>
                                  <a:gd name="T92" fmla="*/ 1432 w 1947"/>
                                  <a:gd name="T93" fmla="*/ 33 h 42"/>
                                  <a:gd name="T94" fmla="*/ 1463 w 1947"/>
                                  <a:gd name="T95" fmla="*/ 33 h 42"/>
                                  <a:gd name="T96" fmla="*/ 1492 w 1947"/>
                                  <a:gd name="T97" fmla="*/ 33 h 42"/>
                                  <a:gd name="T98" fmla="*/ 1526 w 1947"/>
                                  <a:gd name="T99" fmla="*/ 22 h 42"/>
                                  <a:gd name="T100" fmla="*/ 1555 w 1947"/>
                                  <a:gd name="T101" fmla="*/ 24 h 42"/>
                                  <a:gd name="T102" fmla="*/ 1589 w 1947"/>
                                  <a:gd name="T103" fmla="*/ 24 h 42"/>
                                  <a:gd name="T104" fmla="*/ 1620 w 1947"/>
                                  <a:gd name="T105" fmla="*/ 28 h 42"/>
                                  <a:gd name="T106" fmla="*/ 1652 w 1947"/>
                                  <a:gd name="T107" fmla="*/ 31 h 42"/>
                                  <a:gd name="T108" fmla="*/ 1682 w 1947"/>
                                  <a:gd name="T109" fmla="*/ 37 h 42"/>
                                  <a:gd name="T110" fmla="*/ 1712 w 1947"/>
                                  <a:gd name="T111" fmla="*/ 38 h 42"/>
                                  <a:gd name="T112" fmla="*/ 1744 w 1947"/>
                                  <a:gd name="T113" fmla="*/ 31 h 42"/>
                                  <a:gd name="T114" fmla="*/ 1773 w 1947"/>
                                  <a:gd name="T115" fmla="*/ 20 h 42"/>
                                  <a:gd name="T116" fmla="*/ 1804 w 1947"/>
                                  <a:gd name="T117" fmla="*/ 24 h 42"/>
                                  <a:gd name="T118" fmla="*/ 1834 w 1947"/>
                                  <a:gd name="T119" fmla="*/ 28 h 42"/>
                                  <a:gd name="T120" fmla="*/ 1868 w 1947"/>
                                  <a:gd name="T121" fmla="*/ 30 h 42"/>
                                  <a:gd name="T122" fmla="*/ 1898 w 1947"/>
                                  <a:gd name="T123" fmla="*/ 34 h 42"/>
                                  <a:gd name="T124" fmla="*/ 1930 w 1947"/>
                                  <a:gd name="T125" fmla="*/ 36 h 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947" h="42">
                                    <a:moveTo>
                                      <a:pt x="0" y="6"/>
                                    </a:moveTo>
                                    <a:lnTo>
                                      <a:pt x="0" y="5"/>
                                    </a:lnTo>
                                    <a:lnTo>
                                      <a:pt x="0" y="6"/>
                                    </a:lnTo>
                                    <a:lnTo>
                                      <a:pt x="1" y="5"/>
                                    </a:lnTo>
                                    <a:lnTo>
                                      <a:pt x="2" y="5"/>
                                    </a:lnTo>
                                    <a:lnTo>
                                      <a:pt x="2" y="6"/>
                                    </a:lnTo>
                                    <a:lnTo>
                                      <a:pt x="3" y="5"/>
                                    </a:lnTo>
                                    <a:lnTo>
                                      <a:pt x="4" y="2"/>
                                    </a:lnTo>
                                    <a:lnTo>
                                      <a:pt x="4" y="5"/>
                                    </a:lnTo>
                                    <a:lnTo>
                                      <a:pt x="5" y="4"/>
                                    </a:lnTo>
                                    <a:lnTo>
                                      <a:pt x="5" y="5"/>
                                    </a:lnTo>
                                    <a:lnTo>
                                      <a:pt x="7" y="3"/>
                                    </a:lnTo>
                                    <a:lnTo>
                                      <a:pt x="7" y="5"/>
                                    </a:lnTo>
                                    <a:lnTo>
                                      <a:pt x="8" y="0"/>
                                    </a:lnTo>
                                    <a:lnTo>
                                      <a:pt x="8" y="3"/>
                                    </a:lnTo>
                                    <a:lnTo>
                                      <a:pt x="9" y="2"/>
                                    </a:lnTo>
                                    <a:lnTo>
                                      <a:pt x="9" y="3"/>
                                    </a:lnTo>
                                    <a:lnTo>
                                      <a:pt x="10" y="3"/>
                                    </a:lnTo>
                                    <a:lnTo>
                                      <a:pt x="10" y="4"/>
                                    </a:lnTo>
                                    <a:lnTo>
                                      <a:pt x="11" y="2"/>
                                    </a:lnTo>
                                    <a:lnTo>
                                      <a:pt x="11" y="4"/>
                                    </a:lnTo>
                                    <a:lnTo>
                                      <a:pt x="12" y="2"/>
                                    </a:lnTo>
                                    <a:lnTo>
                                      <a:pt x="12" y="3"/>
                                    </a:lnTo>
                                    <a:lnTo>
                                      <a:pt x="13" y="2"/>
                                    </a:lnTo>
                                    <a:lnTo>
                                      <a:pt x="13" y="3"/>
                                    </a:lnTo>
                                    <a:lnTo>
                                      <a:pt x="15" y="3"/>
                                    </a:lnTo>
                                    <a:lnTo>
                                      <a:pt x="15" y="4"/>
                                    </a:lnTo>
                                    <a:lnTo>
                                      <a:pt x="16" y="2"/>
                                    </a:lnTo>
                                    <a:lnTo>
                                      <a:pt x="17" y="3"/>
                                    </a:lnTo>
                                    <a:lnTo>
                                      <a:pt x="17" y="4"/>
                                    </a:lnTo>
                                    <a:lnTo>
                                      <a:pt x="18" y="3"/>
                                    </a:lnTo>
                                    <a:lnTo>
                                      <a:pt x="18" y="4"/>
                                    </a:lnTo>
                                    <a:lnTo>
                                      <a:pt x="19" y="2"/>
                                    </a:lnTo>
                                    <a:lnTo>
                                      <a:pt x="19" y="3"/>
                                    </a:lnTo>
                                    <a:lnTo>
                                      <a:pt x="20" y="2"/>
                                    </a:lnTo>
                                    <a:lnTo>
                                      <a:pt x="20" y="5"/>
                                    </a:lnTo>
                                    <a:lnTo>
                                      <a:pt x="21" y="3"/>
                                    </a:lnTo>
                                    <a:lnTo>
                                      <a:pt x="21" y="5"/>
                                    </a:lnTo>
                                    <a:lnTo>
                                      <a:pt x="22" y="4"/>
                                    </a:lnTo>
                                    <a:lnTo>
                                      <a:pt x="22" y="5"/>
                                    </a:lnTo>
                                    <a:lnTo>
                                      <a:pt x="24" y="4"/>
                                    </a:lnTo>
                                    <a:lnTo>
                                      <a:pt x="24" y="5"/>
                                    </a:lnTo>
                                    <a:lnTo>
                                      <a:pt x="25" y="5"/>
                                    </a:lnTo>
                                    <a:lnTo>
                                      <a:pt x="25" y="6"/>
                                    </a:lnTo>
                                    <a:lnTo>
                                      <a:pt x="26" y="5"/>
                                    </a:lnTo>
                                    <a:lnTo>
                                      <a:pt x="27" y="4"/>
                                    </a:lnTo>
                                    <a:lnTo>
                                      <a:pt x="27" y="5"/>
                                    </a:lnTo>
                                    <a:lnTo>
                                      <a:pt x="28" y="4"/>
                                    </a:lnTo>
                                    <a:lnTo>
                                      <a:pt x="28" y="5"/>
                                    </a:lnTo>
                                    <a:lnTo>
                                      <a:pt x="29" y="5"/>
                                    </a:lnTo>
                                    <a:lnTo>
                                      <a:pt x="29" y="9"/>
                                    </a:lnTo>
                                    <a:lnTo>
                                      <a:pt x="30" y="5"/>
                                    </a:lnTo>
                                    <a:lnTo>
                                      <a:pt x="30" y="9"/>
                                    </a:lnTo>
                                    <a:lnTo>
                                      <a:pt x="31" y="5"/>
                                    </a:lnTo>
                                    <a:lnTo>
                                      <a:pt x="31" y="6"/>
                                    </a:lnTo>
                                    <a:lnTo>
                                      <a:pt x="33" y="6"/>
                                    </a:lnTo>
                                    <a:lnTo>
                                      <a:pt x="33" y="9"/>
                                    </a:lnTo>
                                    <a:lnTo>
                                      <a:pt x="34" y="6"/>
                                    </a:lnTo>
                                    <a:lnTo>
                                      <a:pt x="34" y="9"/>
                                    </a:lnTo>
                                    <a:lnTo>
                                      <a:pt x="35" y="6"/>
                                    </a:lnTo>
                                    <a:lnTo>
                                      <a:pt x="35" y="9"/>
                                    </a:lnTo>
                                    <a:lnTo>
                                      <a:pt x="36" y="9"/>
                                    </a:lnTo>
                                    <a:lnTo>
                                      <a:pt x="36" y="10"/>
                                    </a:lnTo>
                                    <a:lnTo>
                                      <a:pt x="37" y="9"/>
                                    </a:lnTo>
                                    <a:lnTo>
                                      <a:pt x="37" y="12"/>
                                    </a:lnTo>
                                    <a:lnTo>
                                      <a:pt x="38" y="12"/>
                                    </a:lnTo>
                                    <a:lnTo>
                                      <a:pt x="39" y="12"/>
                                    </a:lnTo>
                                    <a:lnTo>
                                      <a:pt x="40" y="9"/>
                                    </a:lnTo>
                                    <a:lnTo>
                                      <a:pt x="40" y="12"/>
                                    </a:lnTo>
                                    <a:lnTo>
                                      <a:pt x="42" y="10"/>
                                    </a:lnTo>
                                    <a:lnTo>
                                      <a:pt x="43" y="10"/>
                                    </a:lnTo>
                                    <a:lnTo>
                                      <a:pt x="43" y="12"/>
                                    </a:lnTo>
                                    <a:lnTo>
                                      <a:pt x="44" y="10"/>
                                    </a:lnTo>
                                    <a:lnTo>
                                      <a:pt x="44" y="12"/>
                                    </a:lnTo>
                                    <a:lnTo>
                                      <a:pt x="45" y="10"/>
                                    </a:lnTo>
                                    <a:lnTo>
                                      <a:pt x="45" y="12"/>
                                    </a:lnTo>
                                    <a:lnTo>
                                      <a:pt x="46" y="9"/>
                                    </a:lnTo>
                                    <a:lnTo>
                                      <a:pt x="46" y="10"/>
                                    </a:lnTo>
                                    <a:lnTo>
                                      <a:pt x="47" y="6"/>
                                    </a:lnTo>
                                    <a:lnTo>
                                      <a:pt x="47" y="10"/>
                                    </a:lnTo>
                                    <a:lnTo>
                                      <a:pt x="48" y="10"/>
                                    </a:lnTo>
                                    <a:lnTo>
                                      <a:pt x="48" y="12"/>
                                    </a:lnTo>
                                    <a:lnTo>
                                      <a:pt x="49" y="9"/>
                                    </a:lnTo>
                                    <a:lnTo>
                                      <a:pt x="49" y="10"/>
                                    </a:lnTo>
                                    <a:lnTo>
                                      <a:pt x="51" y="9"/>
                                    </a:lnTo>
                                    <a:lnTo>
                                      <a:pt x="51" y="10"/>
                                    </a:lnTo>
                                    <a:lnTo>
                                      <a:pt x="52" y="9"/>
                                    </a:lnTo>
                                    <a:lnTo>
                                      <a:pt x="52" y="10"/>
                                    </a:lnTo>
                                    <a:lnTo>
                                      <a:pt x="53" y="9"/>
                                    </a:lnTo>
                                    <a:lnTo>
                                      <a:pt x="53" y="10"/>
                                    </a:lnTo>
                                    <a:lnTo>
                                      <a:pt x="54" y="9"/>
                                    </a:lnTo>
                                    <a:lnTo>
                                      <a:pt x="54" y="12"/>
                                    </a:lnTo>
                                    <a:lnTo>
                                      <a:pt x="55" y="6"/>
                                    </a:lnTo>
                                    <a:lnTo>
                                      <a:pt x="55" y="10"/>
                                    </a:lnTo>
                                    <a:lnTo>
                                      <a:pt x="56" y="6"/>
                                    </a:lnTo>
                                    <a:lnTo>
                                      <a:pt x="56" y="10"/>
                                    </a:lnTo>
                                    <a:lnTo>
                                      <a:pt x="57" y="10"/>
                                    </a:lnTo>
                                    <a:lnTo>
                                      <a:pt x="57" y="12"/>
                                    </a:lnTo>
                                    <a:lnTo>
                                      <a:pt x="59" y="10"/>
                                    </a:lnTo>
                                    <a:lnTo>
                                      <a:pt x="59" y="12"/>
                                    </a:lnTo>
                                    <a:lnTo>
                                      <a:pt x="60" y="9"/>
                                    </a:lnTo>
                                    <a:lnTo>
                                      <a:pt x="60" y="10"/>
                                    </a:lnTo>
                                    <a:lnTo>
                                      <a:pt x="61" y="10"/>
                                    </a:lnTo>
                                    <a:lnTo>
                                      <a:pt x="61" y="12"/>
                                    </a:lnTo>
                                    <a:lnTo>
                                      <a:pt x="62" y="6"/>
                                    </a:lnTo>
                                    <a:lnTo>
                                      <a:pt x="62" y="10"/>
                                    </a:lnTo>
                                    <a:lnTo>
                                      <a:pt x="63" y="9"/>
                                    </a:lnTo>
                                    <a:lnTo>
                                      <a:pt x="63" y="10"/>
                                    </a:lnTo>
                                    <a:lnTo>
                                      <a:pt x="64" y="10"/>
                                    </a:lnTo>
                                    <a:lnTo>
                                      <a:pt x="65" y="9"/>
                                    </a:lnTo>
                                    <a:lnTo>
                                      <a:pt x="65" y="10"/>
                                    </a:lnTo>
                                    <a:lnTo>
                                      <a:pt x="66" y="6"/>
                                    </a:lnTo>
                                    <a:lnTo>
                                      <a:pt x="66" y="9"/>
                                    </a:lnTo>
                                    <a:lnTo>
                                      <a:pt x="68" y="6"/>
                                    </a:lnTo>
                                    <a:lnTo>
                                      <a:pt x="69" y="6"/>
                                    </a:lnTo>
                                    <a:lnTo>
                                      <a:pt x="69" y="9"/>
                                    </a:lnTo>
                                    <a:lnTo>
                                      <a:pt x="70" y="5"/>
                                    </a:lnTo>
                                    <a:lnTo>
                                      <a:pt x="70" y="9"/>
                                    </a:lnTo>
                                    <a:lnTo>
                                      <a:pt x="71" y="5"/>
                                    </a:lnTo>
                                    <a:lnTo>
                                      <a:pt x="71" y="6"/>
                                    </a:lnTo>
                                    <a:lnTo>
                                      <a:pt x="72" y="6"/>
                                    </a:lnTo>
                                    <a:lnTo>
                                      <a:pt x="72" y="9"/>
                                    </a:lnTo>
                                    <a:lnTo>
                                      <a:pt x="73" y="6"/>
                                    </a:lnTo>
                                    <a:lnTo>
                                      <a:pt x="74" y="6"/>
                                    </a:lnTo>
                                    <a:lnTo>
                                      <a:pt x="75" y="4"/>
                                    </a:lnTo>
                                    <a:lnTo>
                                      <a:pt x="75" y="6"/>
                                    </a:lnTo>
                                    <a:lnTo>
                                      <a:pt x="77" y="5"/>
                                    </a:lnTo>
                                    <a:lnTo>
                                      <a:pt x="77" y="6"/>
                                    </a:lnTo>
                                    <a:lnTo>
                                      <a:pt x="78" y="5"/>
                                    </a:lnTo>
                                    <a:lnTo>
                                      <a:pt x="78" y="6"/>
                                    </a:lnTo>
                                    <a:lnTo>
                                      <a:pt x="79" y="5"/>
                                    </a:lnTo>
                                    <a:lnTo>
                                      <a:pt x="79" y="6"/>
                                    </a:lnTo>
                                    <a:lnTo>
                                      <a:pt x="80" y="5"/>
                                    </a:lnTo>
                                    <a:lnTo>
                                      <a:pt x="80" y="6"/>
                                    </a:lnTo>
                                    <a:lnTo>
                                      <a:pt x="81" y="5"/>
                                    </a:lnTo>
                                    <a:lnTo>
                                      <a:pt x="81" y="6"/>
                                    </a:lnTo>
                                    <a:lnTo>
                                      <a:pt x="82" y="4"/>
                                    </a:lnTo>
                                    <a:lnTo>
                                      <a:pt x="82" y="6"/>
                                    </a:lnTo>
                                    <a:lnTo>
                                      <a:pt x="83" y="6"/>
                                    </a:lnTo>
                                    <a:lnTo>
                                      <a:pt x="83" y="9"/>
                                    </a:lnTo>
                                    <a:lnTo>
                                      <a:pt x="84" y="9"/>
                                    </a:lnTo>
                                    <a:lnTo>
                                      <a:pt x="84" y="10"/>
                                    </a:lnTo>
                                    <a:lnTo>
                                      <a:pt x="86" y="9"/>
                                    </a:lnTo>
                                    <a:lnTo>
                                      <a:pt x="86" y="10"/>
                                    </a:lnTo>
                                    <a:lnTo>
                                      <a:pt x="87" y="9"/>
                                    </a:lnTo>
                                    <a:lnTo>
                                      <a:pt x="87" y="10"/>
                                    </a:lnTo>
                                    <a:lnTo>
                                      <a:pt x="88" y="10"/>
                                    </a:lnTo>
                                    <a:lnTo>
                                      <a:pt x="89" y="10"/>
                                    </a:lnTo>
                                    <a:lnTo>
                                      <a:pt x="89" y="12"/>
                                    </a:lnTo>
                                    <a:lnTo>
                                      <a:pt x="90" y="9"/>
                                    </a:lnTo>
                                    <a:lnTo>
                                      <a:pt x="90" y="12"/>
                                    </a:lnTo>
                                    <a:lnTo>
                                      <a:pt x="91" y="12"/>
                                    </a:lnTo>
                                    <a:lnTo>
                                      <a:pt x="91" y="13"/>
                                    </a:lnTo>
                                    <a:lnTo>
                                      <a:pt x="92" y="12"/>
                                    </a:lnTo>
                                    <a:lnTo>
                                      <a:pt x="92" y="13"/>
                                    </a:lnTo>
                                    <a:lnTo>
                                      <a:pt x="93" y="12"/>
                                    </a:lnTo>
                                    <a:lnTo>
                                      <a:pt x="93" y="14"/>
                                    </a:lnTo>
                                    <a:lnTo>
                                      <a:pt x="95" y="14"/>
                                    </a:lnTo>
                                    <a:lnTo>
                                      <a:pt x="95" y="15"/>
                                    </a:lnTo>
                                    <a:lnTo>
                                      <a:pt x="96" y="15"/>
                                    </a:lnTo>
                                    <a:lnTo>
                                      <a:pt x="96" y="18"/>
                                    </a:lnTo>
                                    <a:lnTo>
                                      <a:pt x="97" y="16"/>
                                    </a:lnTo>
                                    <a:lnTo>
                                      <a:pt x="97" y="18"/>
                                    </a:lnTo>
                                    <a:lnTo>
                                      <a:pt x="98" y="16"/>
                                    </a:lnTo>
                                    <a:lnTo>
                                      <a:pt x="98" y="20"/>
                                    </a:lnTo>
                                    <a:lnTo>
                                      <a:pt x="99" y="16"/>
                                    </a:lnTo>
                                    <a:lnTo>
                                      <a:pt x="100" y="18"/>
                                    </a:lnTo>
                                    <a:lnTo>
                                      <a:pt x="100" y="19"/>
                                    </a:lnTo>
                                    <a:lnTo>
                                      <a:pt x="101" y="19"/>
                                    </a:lnTo>
                                    <a:lnTo>
                                      <a:pt x="101" y="22"/>
                                    </a:lnTo>
                                    <a:lnTo>
                                      <a:pt x="103" y="19"/>
                                    </a:lnTo>
                                    <a:lnTo>
                                      <a:pt x="103" y="22"/>
                                    </a:lnTo>
                                    <a:lnTo>
                                      <a:pt x="104" y="20"/>
                                    </a:lnTo>
                                    <a:lnTo>
                                      <a:pt x="104" y="22"/>
                                    </a:lnTo>
                                    <a:lnTo>
                                      <a:pt x="105" y="20"/>
                                    </a:lnTo>
                                    <a:lnTo>
                                      <a:pt x="105" y="22"/>
                                    </a:lnTo>
                                    <a:lnTo>
                                      <a:pt x="106" y="20"/>
                                    </a:lnTo>
                                    <a:lnTo>
                                      <a:pt x="106" y="21"/>
                                    </a:lnTo>
                                    <a:lnTo>
                                      <a:pt x="107" y="20"/>
                                    </a:lnTo>
                                    <a:lnTo>
                                      <a:pt x="108" y="21"/>
                                    </a:lnTo>
                                    <a:lnTo>
                                      <a:pt x="108" y="24"/>
                                    </a:lnTo>
                                    <a:lnTo>
                                      <a:pt x="109" y="22"/>
                                    </a:lnTo>
                                    <a:lnTo>
                                      <a:pt x="109" y="24"/>
                                    </a:lnTo>
                                    <a:lnTo>
                                      <a:pt x="110" y="24"/>
                                    </a:lnTo>
                                    <a:lnTo>
                                      <a:pt x="112" y="24"/>
                                    </a:lnTo>
                                    <a:lnTo>
                                      <a:pt x="112" y="25"/>
                                    </a:lnTo>
                                    <a:lnTo>
                                      <a:pt x="113" y="22"/>
                                    </a:lnTo>
                                    <a:lnTo>
                                      <a:pt x="113" y="25"/>
                                    </a:lnTo>
                                    <a:lnTo>
                                      <a:pt x="114" y="25"/>
                                    </a:lnTo>
                                    <a:lnTo>
                                      <a:pt x="115" y="22"/>
                                    </a:lnTo>
                                    <a:lnTo>
                                      <a:pt x="115" y="25"/>
                                    </a:lnTo>
                                    <a:lnTo>
                                      <a:pt x="116" y="24"/>
                                    </a:lnTo>
                                    <a:lnTo>
                                      <a:pt x="116" y="28"/>
                                    </a:lnTo>
                                    <a:lnTo>
                                      <a:pt x="117" y="24"/>
                                    </a:lnTo>
                                    <a:lnTo>
                                      <a:pt x="117" y="28"/>
                                    </a:lnTo>
                                    <a:lnTo>
                                      <a:pt x="118" y="25"/>
                                    </a:lnTo>
                                    <a:lnTo>
                                      <a:pt x="119" y="22"/>
                                    </a:lnTo>
                                    <a:lnTo>
                                      <a:pt x="119" y="24"/>
                                    </a:lnTo>
                                    <a:lnTo>
                                      <a:pt x="121" y="24"/>
                                    </a:lnTo>
                                    <a:lnTo>
                                      <a:pt x="121" y="28"/>
                                    </a:lnTo>
                                    <a:lnTo>
                                      <a:pt x="122" y="24"/>
                                    </a:lnTo>
                                    <a:lnTo>
                                      <a:pt x="122" y="28"/>
                                    </a:lnTo>
                                    <a:lnTo>
                                      <a:pt x="123" y="25"/>
                                    </a:lnTo>
                                    <a:lnTo>
                                      <a:pt x="123" y="28"/>
                                    </a:lnTo>
                                    <a:lnTo>
                                      <a:pt x="124" y="24"/>
                                    </a:lnTo>
                                    <a:lnTo>
                                      <a:pt x="124" y="25"/>
                                    </a:lnTo>
                                    <a:lnTo>
                                      <a:pt x="125" y="25"/>
                                    </a:lnTo>
                                    <a:lnTo>
                                      <a:pt x="125" y="28"/>
                                    </a:lnTo>
                                    <a:lnTo>
                                      <a:pt x="126" y="24"/>
                                    </a:lnTo>
                                    <a:lnTo>
                                      <a:pt x="127" y="24"/>
                                    </a:lnTo>
                                    <a:lnTo>
                                      <a:pt x="127" y="25"/>
                                    </a:lnTo>
                                    <a:lnTo>
                                      <a:pt x="128" y="22"/>
                                    </a:lnTo>
                                    <a:lnTo>
                                      <a:pt x="128" y="24"/>
                                    </a:lnTo>
                                    <a:lnTo>
                                      <a:pt x="130" y="21"/>
                                    </a:lnTo>
                                    <a:lnTo>
                                      <a:pt x="130" y="22"/>
                                    </a:lnTo>
                                    <a:lnTo>
                                      <a:pt x="131" y="21"/>
                                    </a:lnTo>
                                    <a:lnTo>
                                      <a:pt x="131" y="22"/>
                                    </a:lnTo>
                                    <a:lnTo>
                                      <a:pt x="132" y="20"/>
                                    </a:lnTo>
                                    <a:lnTo>
                                      <a:pt x="132" y="22"/>
                                    </a:lnTo>
                                    <a:lnTo>
                                      <a:pt x="133" y="20"/>
                                    </a:lnTo>
                                    <a:lnTo>
                                      <a:pt x="133" y="22"/>
                                    </a:lnTo>
                                    <a:lnTo>
                                      <a:pt x="134" y="20"/>
                                    </a:lnTo>
                                    <a:lnTo>
                                      <a:pt x="134" y="21"/>
                                    </a:lnTo>
                                    <a:lnTo>
                                      <a:pt x="135" y="20"/>
                                    </a:lnTo>
                                    <a:lnTo>
                                      <a:pt x="135" y="21"/>
                                    </a:lnTo>
                                    <a:lnTo>
                                      <a:pt x="136" y="22"/>
                                    </a:lnTo>
                                    <a:lnTo>
                                      <a:pt x="136" y="24"/>
                                    </a:lnTo>
                                    <a:lnTo>
                                      <a:pt x="137" y="21"/>
                                    </a:lnTo>
                                    <a:lnTo>
                                      <a:pt x="137" y="22"/>
                                    </a:lnTo>
                                    <a:lnTo>
                                      <a:pt x="139" y="20"/>
                                    </a:lnTo>
                                    <a:lnTo>
                                      <a:pt x="139" y="22"/>
                                    </a:lnTo>
                                    <a:lnTo>
                                      <a:pt x="140" y="20"/>
                                    </a:lnTo>
                                    <a:lnTo>
                                      <a:pt x="140" y="22"/>
                                    </a:lnTo>
                                    <a:lnTo>
                                      <a:pt x="141" y="19"/>
                                    </a:lnTo>
                                    <a:lnTo>
                                      <a:pt x="141" y="21"/>
                                    </a:lnTo>
                                    <a:lnTo>
                                      <a:pt x="142" y="20"/>
                                    </a:lnTo>
                                    <a:lnTo>
                                      <a:pt x="142" y="21"/>
                                    </a:lnTo>
                                    <a:lnTo>
                                      <a:pt x="143" y="20"/>
                                    </a:lnTo>
                                    <a:lnTo>
                                      <a:pt x="143" y="21"/>
                                    </a:lnTo>
                                    <a:lnTo>
                                      <a:pt x="144" y="20"/>
                                    </a:lnTo>
                                    <a:lnTo>
                                      <a:pt x="144" y="22"/>
                                    </a:lnTo>
                                    <a:lnTo>
                                      <a:pt x="145" y="19"/>
                                    </a:lnTo>
                                    <a:lnTo>
                                      <a:pt x="145" y="20"/>
                                    </a:lnTo>
                                    <a:lnTo>
                                      <a:pt x="146" y="20"/>
                                    </a:lnTo>
                                    <a:lnTo>
                                      <a:pt x="146" y="21"/>
                                    </a:lnTo>
                                    <a:lnTo>
                                      <a:pt x="148" y="21"/>
                                    </a:lnTo>
                                    <a:lnTo>
                                      <a:pt x="148" y="22"/>
                                    </a:lnTo>
                                    <a:lnTo>
                                      <a:pt x="149" y="20"/>
                                    </a:lnTo>
                                    <a:lnTo>
                                      <a:pt x="149" y="21"/>
                                    </a:lnTo>
                                    <a:lnTo>
                                      <a:pt x="150" y="21"/>
                                    </a:lnTo>
                                    <a:lnTo>
                                      <a:pt x="150" y="24"/>
                                    </a:lnTo>
                                    <a:lnTo>
                                      <a:pt x="151" y="22"/>
                                    </a:lnTo>
                                    <a:lnTo>
                                      <a:pt x="151" y="24"/>
                                    </a:lnTo>
                                    <a:lnTo>
                                      <a:pt x="152" y="22"/>
                                    </a:lnTo>
                                    <a:lnTo>
                                      <a:pt x="152" y="24"/>
                                    </a:lnTo>
                                    <a:lnTo>
                                      <a:pt x="153" y="22"/>
                                    </a:lnTo>
                                    <a:lnTo>
                                      <a:pt x="154" y="22"/>
                                    </a:lnTo>
                                    <a:lnTo>
                                      <a:pt x="154" y="24"/>
                                    </a:lnTo>
                                    <a:lnTo>
                                      <a:pt x="156" y="22"/>
                                    </a:lnTo>
                                    <a:lnTo>
                                      <a:pt x="156" y="24"/>
                                    </a:lnTo>
                                    <a:lnTo>
                                      <a:pt x="157" y="21"/>
                                    </a:lnTo>
                                    <a:lnTo>
                                      <a:pt x="158" y="22"/>
                                    </a:lnTo>
                                    <a:lnTo>
                                      <a:pt x="159" y="20"/>
                                    </a:lnTo>
                                    <a:lnTo>
                                      <a:pt x="159" y="25"/>
                                    </a:lnTo>
                                    <a:lnTo>
                                      <a:pt x="160" y="20"/>
                                    </a:lnTo>
                                    <a:lnTo>
                                      <a:pt x="160" y="24"/>
                                    </a:lnTo>
                                    <a:lnTo>
                                      <a:pt x="161" y="20"/>
                                    </a:lnTo>
                                    <a:lnTo>
                                      <a:pt x="161" y="21"/>
                                    </a:lnTo>
                                    <a:lnTo>
                                      <a:pt x="162" y="20"/>
                                    </a:lnTo>
                                    <a:lnTo>
                                      <a:pt x="162" y="21"/>
                                    </a:lnTo>
                                    <a:lnTo>
                                      <a:pt x="163" y="20"/>
                                    </a:lnTo>
                                    <a:lnTo>
                                      <a:pt x="163" y="22"/>
                                    </a:lnTo>
                                    <a:lnTo>
                                      <a:pt x="165" y="21"/>
                                    </a:lnTo>
                                    <a:lnTo>
                                      <a:pt x="165" y="24"/>
                                    </a:lnTo>
                                    <a:lnTo>
                                      <a:pt x="166" y="22"/>
                                    </a:lnTo>
                                    <a:lnTo>
                                      <a:pt x="166" y="25"/>
                                    </a:lnTo>
                                    <a:lnTo>
                                      <a:pt x="167" y="24"/>
                                    </a:lnTo>
                                    <a:lnTo>
                                      <a:pt x="168" y="22"/>
                                    </a:lnTo>
                                    <a:lnTo>
                                      <a:pt x="168" y="24"/>
                                    </a:lnTo>
                                    <a:lnTo>
                                      <a:pt x="169" y="22"/>
                                    </a:lnTo>
                                    <a:lnTo>
                                      <a:pt x="169" y="24"/>
                                    </a:lnTo>
                                    <a:lnTo>
                                      <a:pt x="170" y="22"/>
                                    </a:lnTo>
                                    <a:lnTo>
                                      <a:pt x="170" y="24"/>
                                    </a:lnTo>
                                    <a:lnTo>
                                      <a:pt x="171" y="24"/>
                                    </a:lnTo>
                                    <a:lnTo>
                                      <a:pt x="172" y="22"/>
                                    </a:lnTo>
                                    <a:lnTo>
                                      <a:pt x="172" y="24"/>
                                    </a:lnTo>
                                    <a:lnTo>
                                      <a:pt x="174" y="22"/>
                                    </a:lnTo>
                                    <a:lnTo>
                                      <a:pt x="174" y="24"/>
                                    </a:lnTo>
                                    <a:lnTo>
                                      <a:pt x="175" y="22"/>
                                    </a:lnTo>
                                    <a:lnTo>
                                      <a:pt x="175" y="24"/>
                                    </a:lnTo>
                                    <a:lnTo>
                                      <a:pt x="176" y="24"/>
                                    </a:lnTo>
                                    <a:lnTo>
                                      <a:pt x="177" y="21"/>
                                    </a:lnTo>
                                    <a:lnTo>
                                      <a:pt x="177" y="22"/>
                                    </a:lnTo>
                                    <a:lnTo>
                                      <a:pt x="178" y="21"/>
                                    </a:lnTo>
                                    <a:lnTo>
                                      <a:pt x="178" y="25"/>
                                    </a:lnTo>
                                    <a:lnTo>
                                      <a:pt x="179" y="24"/>
                                    </a:lnTo>
                                    <a:lnTo>
                                      <a:pt x="180" y="20"/>
                                    </a:lnTo>
                                    <a:lnTo>
                                      <a:pt x="180" y="22"/>
                                    </a:lnTo>
                                    <a:lnTo>
                                      <a:pt x="181" y="21"/>
                                    </a:lnTo>
                                    <a:lnTo>
                                      <a:pt x="181" y="22"/>
                                    </a:lnTo>
                                    <a:lnTo>
                                      <a:pt x="183" y="20"/>
                                    </a:lnTo>
                                    <a:lnTo>
                                      <a:pt x="183" y="22"/>
                                    </a:lnTo>
                                    <a:lnTo>
                                      <a:pt x="184" y="20"/>
                                    </a:lnTo>
                                    <a:lnTo>
                                      <a:pt x="184" y="21"/>
                                    </a:lnTo>
                                    <a:lnTo>
                                      <a:pt x="185" y="20"/>
                                    </a:lnTo>
                                    <a:lnTo>
                                      <a:pt x="185" y="22"/>
                                    </a:lnTo>
                                    <a:lnTo>
                                      <a:pt x="186" y="20"/>
                                    </a:lnTo>
                                    <a:lnTo>
                                      <a:pt x="186" y="21"/>
                                    </a:lnTo>
                                    <a:lnTo>
                                      <a:pt x="187" y="20"/>
                                    </a:lnTo>
                                    <a:lnTo>
                                      <a:pt x="187" y="21"/>
                                    </a:lnTo>
                                    <a:lnTo>
                                      <a:pt x="188" y="16"/>
                                    </a:lnTo>
                                    <a:lnTo>
                                      <a:pt x="188" y="21"/>
                                    </a:lnTo>
                                    <a:lnTo>
                                      <a:pt x="189" y="16"/>
                                    </a:lnTo>
                                    <a:lnTo>
                                      <a:pt x="189" y="19"/>
                                    </a:lnTo>
                                    <a:lnTo>
                                      <a:pt x="190" y="19"/>
                                    </a:lnTo>
                                    <a:lnTo>
                                      <a:pt x="192" y="18"/>
                                    </a:lnTo>
                                    <a:lnTo>
                                      <a:pt x="192" y="20"/>
                                    </a:lnTo>
                                    <a:lnTo>
                                      <a:pt x="193" y="18"/>
                                    </a:lnTo>
                                    <a:lnTo>
                                      <a:pt x="194" y="16"/>
                                    </a:lnTo>
                                    <a:lnTo>
                                      <a:pt x="194" y="18"/>
                                    </a:lnTo>
                                    <a:lnTo>
                                      <a:pt x="195" y="14"/>
                                    </a:lnTo>
                                    <a:lnTo>
                                      <a:pt x="195" y="16"/>
                                    </a:lnTo>
                                    <a:lnTo>
                                      <a:pt x="196" y="14"/>
                                    </a:lnTo>
                                    <a:lnTo>
                                      <a:pt x="196" y="16"/>
                                    </a:lnTo>
                                    <a:lnTo>
                                      <a:pt x="197" y="14"/>
                                    </a:lnTo>
                                    <a:lnTo>
                                      <a:pt x="197" y="15"/>
                                    </a:lnTo>
                                    <a:lnTo>
                                      <a:pt x="198" y="16"/>
                                    </a:lnTo>
                                    <a:lnTo>
                                      <a:pt x="200" y="16"/>
                                    </a:lnTo>
                                    <a:lnTo>
                                      <a:pt x="201" y="18"/>
                                    </a:lnTo>
                                    <a:lnTo>
                                      <a:pt x="201" y="19"/>
                                    </a:lnTo>
                                    <a:lnTo>
                                      <a:pt x="202" y="15"/>
                                    </a:lnTo>
                                    <a:lnTo>
                                      <a:pt x="202" y="16"/>
                                    </a:lnTo>
                                    <a:lnTo>
                                      <a:pt x="203" y="14"/>
                                    </a:lnTo>
                                    <a:lnTo>
                                      <a:pt x="203" y="16"/>
                                    </a:lnTo>
                                    <a:lnTo>
                                      <a:pt x="204" y="13"/>
                                    </a:lnTo>
                                    <a:lnTo>
                                      <a:pt x="204" y="15"/>
                                    </a:lnTo>
                                    <a:lnTo>
                                      <a:pt x="205" y="14"/>
                                    </a:lnTo>
                                    <a:lnTo>
                                      <a:pt x="206" y="14"/>
                                    </a:lnTo>
                                    <a:lnTo>
                                      <a:pt x="206" y="15"/>
                                    </a:lnTo>
                                    <a:lnTo>
                                      <a:pt x="207" y="14"/>
                                    </a:lnTo>
                                    <a:lnTo>
                                      <a:pt x="207" y="18"/>
                                    </a:lnTo>
                                    <a:lnTo>
                                      <a:pt x="209" y="14"/>
                                    </a:lnTo>
                                    <a:lnTo>
                                      <a:pt x="209" y="16"/>
                                    </a:lnTo>
                                    <a:lnTo>
                                      <a:pt x="210" y="15"/>
                                    </a:lnTo>
                                    <a:lnTo>
                                      <a:pt x="211" y="16"/>
                                    </a:lnTo>
                                    <a:lnTo>
                                      <a:pt x="211" y="19"/>
                                    </a:lnTo>
                                    <a:lnTo>
                                      <a:pt x="212" y="14"/>
                                    </a:lnTo>
                                    <a:lnTo>
                                      <a:pt x="212" y="18"/>
                                    </a:lnTo>
                                    <a:lnTo>
                                      <a:pt x="213" y="14"/>
                                    </a:lnTo>
                                    <a:lnTo>
                                      <a:pt x="213" y="18"/>
                                    </a:lnTo>
                                    <a:lnTo>
                                      <a:pt x="214" y="12"/>
                                    </a:lnTo>
                                    <a:lnTo>
                                      <a:pt x="214" y="14"/>
                                    </a:lnTo>
                                    <a:lnTo>
                                      <a:pt x="215" y="13"/>
                                    </a:lnTo>
                                    <a:lnTo>
                                      <a:pt x="215" y="14"/>
                                    </a:lnTo>
                                    <a:lnTo>
                                      <a:pt x="216" y="14"/>
                                    </a:lnTo>
                                    <a:lnTo>
                                      <a:pt x="216" y="15"/>
                                    </a:lnTo>
                                    <a:lnTo>
                                      <a:pt x="218" y="13"/>
                                    </a:lnTo>
                                    <a:lnTo>
                                      <a:pt x="218" y="14"/>
                                    </a:lnTo>
                                    <a:lnTo>
                                      <a:pt x="219" y="13"/>
                                    </a:lnTo>
                                    <a:lnTo>
                                      <a:pt x="219" y="14"/>
                                    </a:lnTo>
                                    <a:lnTo>
                                      <a:pt x="220" y="12"/>
                                    </a:lnTo>
                                    <a:lnTo>
                                      <a:pt x="220" y="13"/>
                                    </a:lnTo>
                                    <a:lnTo>
                                      <a:pt x="221" y="14"/>
                                    </a:lnTo>
                                    <a:lnTo>
                                      <a:pt x="222" y="13"/>
                                    </a:lnTo>
                                    <a:lnTo>
                                      <a:pt x="222" y="14"/>
                                    </a:lnTo>
                                    <a:lnTo>
                                      <a:pt x="223" y="12"/>
                                    </a:lnTo>
                                    <a:lnTo>
                                      <a:pt x="223" y="14"/>
                                    </a:lnTo>
                                    <a:lnTo>
                                      <a:pt x="224" y="12"/>
                                    </a:lnTo>
                                    <a:lnTo>
                                      <a:pt x="224" y="13"/>
                                    </a:lnTo>
                                    <a:lnTo>
                                      <a:pt x="225" y="12"/>
                                    </a:lnTo>
                                    <a:lnTo>
                                      <a:pt x="227" y="12"/>
                                    </a:lnTo>
                                    <a:lnTo>
                                      <a:pt x="227" y="13"/>
                                    </a:lnTo>
                                    <a:lnTo>
                                      <a:pt x="228" y="10"/>
                                    </a:lnTo>
                                    <a:lnTo>
                                      <a:pt x="228" y="12"/>
                                    </a:lnTo>
                                    <a:lnTo>
                                      <a:pt x="229" y="12"/>
                                    </a:lnTo>
                                    <a:lnTo>
                                      <a:pt x="229" y="13"/>
                                    </a:lnTo>
                                    <a:lnTo>
                                      <a:pt x="230" y="9"/>
                                    </a:lnTo>
                                    <a:lnTo>
                                      <a:pt x="230" y="12"/>
                                    </a:lnTo>
                                    <a:lnTo>
                                      <a:pt x="231" y="10"/>
                                    </a:lnTo>
                                    <a:lnTo>
                                      <a:pt x="232" y="10"/>
                                    </a:lnTo>
                                    <a:lnTo>
                                      <a:pt x="232" y="12"/>
                                    </a:lnTo>
                                    <a:lnTo>
                                      <a:pt x="233" y="9"/>
                                    </a:lnTo>
                                    <a:lnTo>
                                      <a:pt x="233" y="10"/>
                                    </a:lnTo>
                                    <a:lnTo>
                                      <a:pt x="234" y="9"/>
                                    </a:lnTo>
                                    <a:lnTo>
                                      <a:pt x="234" y="10"/>
                                    </a:lnTo>
                                    <a:lnTo>
                                      <a:pt x="236" y="9"/>
                                    </a:lnTo>
                                    <a:lnTo>
                                      <a:pt x="236" y="10"/>
                                    </a:lnTo>
                                    <a:lnTo>
                                      <a:pt x="237" y="9"/>
                                    </a:lnTo>
                                    <a:lnTo>
                                      <a:pt x="237" y="12"/>
                                    </a:lnTo>
                                    <a:lnTo>
                                      <a:pt x="238" y="6"/>
                                    </a:lnTo>
                                    <a:lnTo>
                                      <a:pt x="238" y="9"/>
                                    </a:lnTo>
                                    <a:lnTo>
                                      <a:pt x="239" y="6"/>
                                    </a:lnTo>
                                    <a:lnTo>
                                      <a:pt x="239" y="9"/>
                                    </a:lnTo>
                                    <a:lnTo>
                                      <a:pt x="240" y="6"/>
                                    </a:lnTo>
                                    <a:lnTo>
                                      <a:pt x="241" y="6"/>
                                    </a:lnTo>
                                    <a:lnTo>
                                      <a:pt x="242" y="4"/>
                                    </a:lnTo>
                                    <a:lnTo>
                                      <a:pt x="242" y="6"/>
                                    </a:lnTo>
                                    <a:lnTo>
                                      <a:pt x="244" y="5"/>
                                    </a:lnTo>
                                    <a:lnTo>
                                      <a:pt x="244" y="6"/>
                                    </a:lnTo>
                                    <a:lnTo>
                                      <a:pt x="245" y="5"/>
                                    </a:lnTo>
                                    <a:lnTo>
                                      <a:pt x="245" y="6"/>
                                    </a:lnTo>
                                    <a:lnTo>
                                      <a:pt x="246" y="4"/>
                                    </a:lnTo>
                                    <a:lnTo>
                                      <a:pt x="246" y="5"/>
                                    </a:lnTo>
                                    <a:lnTo>
                                      <a:pt x="247" y="5"/>
                                    </a:lnTo>
                                    <a:lnTo>
                                      <a:pt x="247" y="6"/>
                                    </a:lnTo>
                                    <a:lnTo>
                                      <a:pt x="248" y="2"/>
                                    </a:lnTo>
                                    <a:lnTo>
                                      <a:pt x="248" y="5"/>
                                    </a:lnTo>
                                    <a:lnTo>
                                      <a:pt x="249" y="3"/>
                                    </a:lnTo>
                                    <a:lnTo>
                                      <a:pt x="249" y="5"/>
                                    </a:lnTo>
                                    <a:lnTo>
                                      <a:pt x="250" y="2"/>
                                    </a:lnTo>
                                    <a:lnTo>
                                      <a:pt x="250" y="5"/>
                                    </a:lnTo>
                                    <a:lnTo>
                                      <a:pt x="251" y="2"/>
                                    </a:lnTo>
                                    <a:lnTo>
                                      <a:pt x="251" y="3"/>
                                    </a:lnTo>
                                    <a:lnTo>
                                      <a:pt x="253" y="2"/>
                                    </a:lnTo>
                                    <a:lnTo>
                                      <a:pt x="253" y="3"/>
                                    </a:lnTo>
                                    <a:lnTo>
                                      <a:pt x="254" y="1"/>
                                    </a:lnTo>
                                    <a:lnTo>
                                      <a:pt x="254" y="3"/>
                                    </a:lnTo>
                                    <a:lnTo>
                                      <a:pt x="255" y="3"/>
                                    </a:lnTo>
                                    <a:lnTo>
                                      <a:pt x="255" y="5"/>
                                    </a:lnTo>
                                    <a:lnTo>
                                      <a:pt x="256" y="4"/>
                                    </a:lnTo>
                                    <a:lnTo>
                                      <a:pt x="256" y="5"/>
                                    </a:lnTo>
                                    <a:lnTo>
                                      <a:pt x="257" y="2"/>
                                    </a:lnTo>
                                    <a:lnTo>
                                      <a:pt x="257" y="4"/>
                                    </a:lnTo>
                                    <a:lnTo>
                                      <a:pt x="258" y="3"/>
                                    </a:lnTo>
                                    <a:lnTo>
                                      <a:pt x="258" y="4"/>
                                    </a:lnTo>
                                    <a:lnTo>
                                      <a:pt x="259" y="3"/>
                                    </a:lnTo>
                                    <a:lnTo>
                                      <a:pt x="260" y="2"/>
                                    </a:lnTo>
                                    <a:lnTo>
                                      <a:pt x="260" y="4"/>
                                    </a:lnTo>
                                    <a:lnTo>
                                      <a:pt x="262" y="2"/>
                                    </a:lnTo>
                                    <a:lnTo>
                                      <a:pt x="262" y="5"/>
                                    </a:lnTo>
                                    <a:lnTo>
                                      <a:pt x="263" y="2"/>
                                    </a:lnTo>
                                    <a:lnTo>
                                      <a:pt x="263" y="3"/>
                                    </a:lnTo>
                                    <a:lnTo>
                                      <a:pt x="264" y="0"/>
                                    </a:lnTo>
                                    <a:lnTo>
                                      <a:pt x="264" y="3"/>
                                    </a:lnTo>
                                    <a:lnTo>
                                      <a:pt x="265" y="2"/>
                                    </a:lnTo>
                                    <a:lnTo>
                                      <a:pt x="266" y="0"/>
                                    </a:lnTo>
                                    <a:lnTo>
                                      <a:pt x="266" y="2"/>
                                    </a:lnTo>
                                    <a:lnTo>
                                      <a:pt x="267" y="2"/>
                                    </a:lnTo>
                                    <a:lnTo>
                                      <a:pt x="268" y="1"/>
                                    </a:lnTo>
                                    <a:lnTo>
                                      <a:pt x="268" y="3"/>
                                    </a:lnTo>
                                    <a:lnTo>
                                      <a:pt x="269" y="2"/>
                                    </a:lnTo>
                                    <a:lnTo>
                                      <a:pt x="269" y="3"/>
                                    </a:lnTo>
                                    <a:lnTo>
                                      <a:pt x="271" y="4"/>
                                    </a:lnTo>
                                    <a:lnTo>
                                      <a:pt x="271" y="5"/>
                                    </a:lnTo>
                                    <a:lnTo>
                                      <a:pt x="272" y="2"/>
                                    </a:lnTo>
                                    <a:lnTo>
                                      <a:pt x="272" y="5"/>
                                    </a:lnTo>
                                    <a:lnTo>
                                      <a:pt x="273" y="2"/>
                                    </a:lnTo>
                                    <a:lnTo>
                                      <a:pt x="273" y="5"/>
                                    </a:lnTo>
                                    <a:lnTo>
                                      <a:pt x="274" y="3"/>
                                    </a:lnTo>
                                    <a:lnTo>
                                      <a:pt x="274" y="5"/>
                                    </a:lnTo>
                                    <a:lnTo>
                                      <a:pt x="275" y="2"/>
                                    </a:lnTo>
                                    <a:lnTo>
                                      <a:pt x="275" y="5"/>
                                    </a:lnTo>
                                    <a:lnTo>
                                      <a:pt x="276" y="5"/>
                                    </a:lnTo>
                                    <a:lnTo>
                                      <a:pt x="276" y="6"/>
                                    </a:lnTo>
                                    <a:lnTo>
                                      <a:pt x="277" y="5"/>
                                    </a:lnTo>
                                    <a:lnTo>
                                      <a:pt x="277" y="6"/>
                                    </a:lnTo>
                                    <a:lnTo>
                                      <a:pt x="278" y="5"/>
                                    </a:lnTo>
                                    <a:lnTo>
                                      <a:pt x="278" y="6"/>
                                    </a:lnTo>
                                    <a:lnTo>
                                      <a:pt x="280" y="6"/>
                                    </a:lnTo>
                                    <a:lnTo>
                                      <a:pt x="280" y="9"/>
                                    </a:lnTo>
                                    <a:lnTo>
                                      <a:pt x="281" y="6"/>
                                    </a:lnTo>
                                    <a:lnTo>
                                      <a:pt x="281" y="9"/>
                                    </a:lnTo>
                                    <a:lnTo>
                                      <a:pt x="282" y="10"/>
                                    </a:lnTo>
                                    <a:lnTo>
                                      <a:pt x="282" y="12"/>
                                    </a:lnTo>
                                    <a:lnTo>
                                      <a:pt x="283" y="9"/>
                                    </a:lnTo>
                                    <a:lnTo>
                                      <a:pt x="283" y="10"/>
                                    </a:lnTo>
                                    <a:lnTo>
                                      <a:pt x="284" y="10"/>
                                    </a:lnTo>
                                    <a:lnTo>
                                      <a:pt x="284" y="12"/>
                                    </a:lnTo>
                                    <a:lnTo>
                                      <a:pt x="285" y="10"/>
                                    </a:lnTo>
                                    <a:lnTo>
                                      <a:pt x="285" y="12"/>
                                    </a:lnTo>
                                    <a:lnTo>
                                      <a:pt x="286" y="12"/>
                                    </a:lnTo>
                                    <a:lnTo>
                                      <a:pt x="286" y="13"/>
                                    </a:lnTo>
                                    <a:lnTo>
                                      <a:pt x="287" y="10"/>
                                    </a:lnTo>
                                    <a:lnTo>
                                      <a:pt x="287" y="12"/>
                                    </a:lnTo>
                                    <a:lnTo>
                                      <a:pt x="289" y="12"/>
                                    </a:lnTo>
                                    <a:lnTo>
                                      <a:pt x="290" y="10"/>
                                    </a:lnTo>
                                    <a:lnTo>
                                      <a:pt x="290" y="12"/>
                                    </a:lnTo>
                                    <a:lnTo>
                                      <a:pt x="291" y="10"/>
                                    </a:lnTo>
                                    <a:lnTo>
                                      <a:pt x="291" y="12"/>
                                    </a:lnTo>
                                    <a:lnTo>
                                      <a:pt x="292" y="12"/>
                                    </a:lnTo>
                                    <a:lnTo>
                                      <a:pt x="293" y="12"/>
                                    </a:lnTo>
                                    <a:lnTo>
                                      <a:pt x="294" y="12"/>
                                    </a:lnTo>
                                    <a:lnTo>
                                      <a:pt x="294" y="14"/>
                                    </a:lnTo>
                                    <a:lnTo>
                                      <a:pt x="295" y="10"/>
                                    </a:lnTo>
                                    <a:lnTo>
                                      <a:pt x="295" y="14"/>
                                    </a:lnTo>
                                    <a:lnTo>
                                      <a:pt x="297" y="12"/>
                                    </a:lnTo>
                                    <a:lnTo>
                                      <a:pt x="297" y="13"/>
                                    </a:lnTo>
                                    <a:lnTo>
                                      <a:pt x="298" y="14"/>
                                    </a:lnTo>
                                    <a:lnTo>
                                      <a:pt x="298" y="15"/>
                                    </a:lnTo>
                                    <a:lnTo>
                                      <a:pt x="299" y="12"/>
                                    </a:lnTo>
                                    <a:lnTo>
                                      <a:pt x="299" y="13"/>
                                    </a:lnTo>
                                    <a:lnTo>
                                      <a:pt x="300" y="12"/>
                                    </a:lnTo>
                                    <a:lnTo>
                                      <a:pt x="301" y="14"/>
                                    </a:lnTo>
                                    <a:lnTo>
                                      <a:pt x="302" y="12"/>
                                    </a:lnTo>
                                    <a:lnTo>
                                      <a:pt x="302" y="14"/>
                                    </a:lnTo>
                                    <a:lnTo>
                                      <a:pt x="303" y="12"/>
                                    </a:lnTo>
                                    <a:lnTo>
                                      <a:pt x="303" y="13"/>
                                    </a:lnTo>
                                    <a:lnTo>
                                      <a:pt x="304" y="13"/>
                                    </a:lnTo>
                                    <a:lnTo>
                                      <a:pt x="304" y="16"/>
                                    </a:lnTo>
                                    <a:lnTo>
                                      <a:pt x="306" y="15"/>
                                    </a:lnTo>
                                    <a:lnTo>
                                      <a:pt x="306" y="18"/>
                                    </a:lnTo>
                                    <a:lnTo>
                                      <a:pt x="307" y="15"/>
                                    </a:lnTo>
                                    <a:lnTo>
                                      <a:pt x="307" y="16"/>
                                    </a:lnTo>
                                    <a:lnTo>
                                      <a:pt x="308" y="13"/>
                                    </a:lnTo>
                                    <a:lnTo>
                                      <a:pt x="308" y="16"/>
                                    </a:lnTo>
                                    <a:lnTo>
                                      <a:pt x="309" y="14"/>
                                    </a:lnTo>
                                    <a:lnTo>
                                      <a:pt x="309" y="16"/>
                                    </a:lnTo>
                                    <a:lnTo>
                                      <a:pt x="310" y="15"/>
                                    </a:lnTo>
                                    <a:lnTo>
                                      <a:pt x="310" y="16"/>
                                    </a:lnTo>
                                    <a:lnTo>
                                      <a:pt x="311" y="14"/>
                                    </a:lnTo>
                                    <a:lnTo>
                                      <a:pt x="311" y="18"/>
                                    </a:lnTo>
                                    <a:lnTo>
                                      <a:pt x="312" y="15"/>
                                    </a:lnTo>
                                    <a:lnTo>
                                      <a:pt x="312" y="18"/>
                                    </a:lnTo>
                                    <a:lnTo>
                                      <a:pt x="313" y="14"/>
                                    </a:lnTo>
                                    <a:lnTo>
                                      <a:pt x="313" y="16"/>
                                    </a:lnTo>
                                    <a:lnTo>
                                      <a:pt x="315" y="14"/>
                                    </a:lnTo>
                                    <a:lnTo>
                                      <a:pt x="315" y="15"/>
                                    </a:lnTo>
                                    <a:lnTo>
                                      <a:pt x="316" y="16"/>
                                    </a:lnTo>
                                    <a:lnTo>
                                      <a:pt x="316" y="18"/>
                                    </a:lnTo>
                                    <a:lnTo>
                                      <a:pt x="317" y="15"/>
                                    </a:lnTo>
                                    <a:lnTo>
                                      <a:pt x="317" y="18"/>
                                    </a:lnTo>
                                    <a:lnTo>
                                      <a:pt x="318" y="18"/>
                                    </a:lnTo>
                                    <a:lnTo>
                                      <a:pt x="318" y="20"/>
                                    </a:lnTo>
                                    <a:lnTo>
                                      <a:pt x="319" y="18"/>
                                    </a:lnTo>
                                    <a:lnTo>
                                      <a:pt x="319" y="19"/>
                                    </a:lnTo>
                                    <a:lnTo>
                                      <a:pt x="320" y="15"/>
                                    </a:lnTo>
                                    <a:lnTo>
                                      <a:pt x="320" y="18"/>
                                    </a:lnTo>
                                    <a:lnTo>
                                      <a:pt x="321" y="14"/>
                                    </a:lnTo>
                                    <a:lnTo>
                                      <a:pt x="321" y="15"/>
                                    </a:lnTo>
                                    <a:lnTo>
                                      <a:pt x="322" y="14"/>
                                    </a:lnTo>
                                    <a:lnTo>
                                      <a:pt x="322" y="18"/>
                                    </a:lnTo>
                                    <a:lnTo>
                                      <a:pt x="324" y="14"/>
                                    </a:lnTo>
                                    <a:lnTo>
                                      <a:pt x="324" y="18"/>
                                    </a:lnTo>
                                    <a:lnTo>
                                      <a:pt x="325" y="15"/>
                                    </a:lnTo>
                                    <a:lnTo>
                                      <a:pt x="325" y="16"/>
                                    </a:lnTo>
                                    <a:lnTo>
                                      <a:pt x="326" y="12"/>
                                    </a:lnTo>
                                    <a:lnTo>
                                      <a:pt x="326" y="13"/>
                                    </a:lnTo>
                                    <a:lnTo>
                                      <a:pt x="327" y="10"/>
                                    </a:lnTo>
                                    <a:lnTo>
                                      <a:pt x="327" y="12"/>
                                    </a:lnTo>
                                    <a:lnTo>
                                      <a:pt x="328" y="12"/>
                                    </a:lnTo>
                                    <a:lnTo>
                                      <a:pt x="328" y="13"/>
                                    </a:lnTo>
                                    <a:lnTo>
                                      <a:pt x="329" y="12"/>
                                    </a:lnTo>
                                    <a:lnTo>
                                      <a:pt x="330" y="9"/>
                                    </a:lnTo>
                                    <a:lnTo>
                                      <a:pt x="330" y="12"/>
                                    </a:lnTo>
                                    <a:lnTo>
                                      <a:pt x="331" y="9"/>
                                    </a:lnTo>
                                    <a:lnTo>
                                      <a:pt x="333" y="9"/>
                                    </a:lnTo>
                                    <a:lnTo>
                                      <a:pt x="334" y="6"/>
                                    </a:lnTo>
                                    <a:lnTo>
                                      <a:pt x="335" y="6"/>
                                    </a:lnTo>
                                    <a:lnTo>
                                      <a:pt x="335" y="9"/>
                                    </a:lnTo>
                                    <a:lnTo>
                                      <a:pt x="336" y="6"/>
                                    </a:lnTo>
                                    <a:lnTo>
                                      <a:pt x="336" y="9"/>
                                    </a:lnTo>
                                    <a:lnTo>
                                      <a:pt x="337" y="4"/>
                                    </a:lnTo>
                                    <a:lnTo>
                                      <a:pt x="337" y="6"/>
                                    </a:lnTo>
                                    <a:lnTo>
                                      <a:pt x="338" y="5"/>
                                    </a:lnTo>
                                    <a:lnTo>
                                      <a:pt x="338" y="6"/>
                                    </a:lnTo>
                                    <a:lnTo>
                                      <a:pt x="339" y="2"/>
                                    </a:lnTo>
                                    <a:lnTo>
                                      <a:pt x="339" y="5"/>
                                    </a:lnTo>
                                    <a:lnTo>
                                      <a:pt x="341" y="3"/>
                                    </a:lnTo>
                                    <a:lnTo>
                                      <a:pt x="341" y="6"/>
                                    </a:lnTo>
                                    <a:lnTo>
                                      <a:pt x="342" y="4"/>
                                    </a:lnTo>
                                    <a:lnTo>
                                      <a:pt x="342" y="5"/>
                                    </a:lnTo>
                                    <a:lnTo>
                                      <a:pt x="343" y="4"/>
                                    </a:lnTo>
                                    <a:lnTo>
                                      <a:pt x="343" y="6"/>
                                    </a:lnTo>
                                    <a:lnTo>
                                      <a:pt x="344" y="4"/>
                                    </a:lnTo>
                                    <a:lnTo>
                                      <a:pt x="344" y="6"/>
                                    </a:lnTo>
                                    <a:lnTo>
                                      <a:pt x="345" y="3"/>
                                    </a:lnTo>
                                    <a:lnTo>
                                      <a:pt x="345" y="5"/>
                                    </a:lnTo>
                                    <a:lnTo>
                                      <a:pt x="346" y="2"/>
                                    </a:lnTo>
                                    <a:lnTo>
                                      <a:pt x="346" y="6"/>
                                    </a:lnTo>
                                    <a:lnTo>
                                      <a:pt x="347" y="2"/>
                                    </a:lnTo>
                                    <a:lnTo>
                                      <a:pt x="347" y="5"/>
                                    </a:lnTo>
                                    <a:lnTo>
                                      <a:pt x="348" y="3"/>
                                    </a:lnTo>
                                    <a:lnTo>
                                      <a:pt x="348" y="5"/>
                                    </a:lnTo>
                                    <a:lnTo>
                                      <a:pt x="350" y="2"/>
                                    </a:lnTo>
                                    <a:lnTo>
                                      <a:pt x="350" y="3"/>
                                    </a:lnTo>
                                    <a:lnTo>
                                      <a:pt x="351" y="2"/>
                                    </a:lnTo>
                                    <a:lnTo>
                                      <a:pt x="351" y="5"/>
                                    </a:lnTo>
                                    <a:lnTo>
                                      <a:pt x="352" y="3"/>
                                    </a:lnTo>
                                    <a:lnTo>
                                      <a:pt x="352" y="4"/>
                                    </a:lnTo>
                                    <a:lnTo>
                                      <a:pt x="353" y="2"/>
                                    </a:lnTo>
                                    <a:lnTo>
                                      <a:pt x="353" y="3"/>
                                    </a:lnTo>
                                    <a:lnTo>
                                      <a:pt x="354" y="2"/>
                                    </a:lnTo>
                                    <a:lnTo>
                                      <a:pt x="354" y="3"/>
                                    </a:lnTo>
                                    <a:lnTo>
                                      <a:pt x="355" y="2"/>
                                    </a:lnTo>
                                    <a:lnTo>
                                      <a:pt x="355" y="5"/>
                                    </a:lnTo>
                                    <a:lnTo>
                                      <a:pt x="356" y="5"/>
                                    </a:lnTo>
                                    <a:lnTo>
                                      <a:pt x="357" y="3"/>
                                    </a:lnTo>
                                    <a:lnTo>
                                      <a:pt x="357" y="5"/>
                                    </a:lnTo>
                                    <a:lnTo>
                                      <a:pt x="359" y="4"/>
                                    </a:lnTo>
                                    <a:lnTo>
                                      <a:pt x="359" y="5"/>
                                    </a:lnTo>
                                    <a:lnTo>
                                      <a:pt x="360" y="5"/>
                                    </a:lnTo>
                                    <a:lnTo>
                                      <a:pt x="360" y="6"/>
                                    </a:lnTo>
                                    <a:lnTo>
                                      <a:pt x="361" y="6"/>
                                    </a:lnTo>
                                    <a:lnTo>
                                      <a:pt x="362" y="6"/>
                                    </a:lnTo>
                                    <a:lnTo>
                                      <a:pt x="362" y="9"/>
                                    </a:lnTo>
                                    <a:lnTo>
                                      <a:pt x="363" y="6"/>
                                    </a:lnTo>
                                    <a:lnTo>
                                      <a:pt x="363" y="9"/>
                                    </a:lnTo>
                                    <a:lnTo>
                                      <a:pt x="364" y="9"/>
                                    </a:lnTo>
                                    <a:lnTo>
                                      <a:pt x="364" y="10"/>
                                    </a:lnTo>
                                    <a:lnTo>
                                      <a:pt x="365" y="10"/>
                                    </a:lnTo>
                                    <a:lnTo>
                                      <a:pt x="366" y="10"/>
                                    </a:lnTo>
                                    <a:lnTo>
                                      <a:pt x="366" y="12"/>
                                    </a:lnTo>
                                    <a:lnTo>
                                      <a:pt x="368" y="10"/>
                                    </a:lnTo>
                                    <a:lnTo>
                                      <a:pt x="368" y="12"/>
                                    </a:lnTo>
                                    <a:lnTo>
                                      <a:pt x="369" y="12"/>
                                    </a:lnTo>
                                    <a:lnTo>
                                      <a:pt x="370" y="13"/>
                                    </a:lnTo>
                                    <a:lnTo>
                                      <a:pt x="370" y="14"/>
                                    </a:lnTo>
                                    <a:lnTo>
                                      <a:pt x="371" y="12"/>
                                    </a:lnTo>
                                    <a:lnTo>
                                      <a:pt x="371" y="14"/>
                                    </a:lnTo>
                                    <a:lnTo>
                                      <a:pt x="372" y="14"/>
                                    </a:lnTo>
                                    <a:lnTo>
                                      <a:pt x="373" y="14"/>
                                    </a:lnTo>
                                    <a:lnTo>
                                      <a:pt x="373" y="15"/>
                                    </a:lnTo>
                                    <a:lnTo>
                                      <a:pt x="374" y="14"/>
                                    </a:lnTo>
                                    <a:lnTo>
                                      <a:pt x="375" y="13"/>
                                    </a:lnTo>
                                    <a:lnTo>
                                      <a:pt x="375" y="14"/>
                                    </a:lnTo>
                                    <a:lnTo>
                                      <a:pt x="377" y="14"/>
                                    </a:lnTo>
                                    <a:lnTo>
                                      <a:pt x="378" y="14"/>
                                    </a:lnTo>
                                    <a:lnTo>
                                      <a:pt x="378" y="18"/>
                                    </a:lnTo>
                                    <a:lnTo>
                                      <a:pt x="379" y="15"/>
                                    </a:lnTo>
                                    <a:lnTo>
                                      <a:pt x="379" y="18"/>
                                    </a:lnTo>
                                    <a:lnTo>
                                      <a:pt x="380" y="18"/>
                                    </a:lnTo>
                                    <a:lnTo>
                                      <a:pt x="380" y="19"/>
                                    </a:lnTo>
                                    <a:lnTo>
                                      <a:pt x="381" y="18"/>
                                    </a:lnTo>
                                    <a:lnTo>
                                      <a:pt x="381" y="19"/>
                                    </a:lnTo>
                                    <a:lnTo>
                                      <a:pt x="382" y="16"/>
                                    </a:lnTo>
                                    <a:lnTo>
                                      <a:pt x="382" y="18"/>
                                    </a:lnTo>
                                    <a:lnTo>
                                      <a:pt x="383" y="18"/>
                                    </a:lnTo>
                                    <a:lnTo>
                                      <a:pt x="383" y="19"/>
                                    </a:lnTo>
                                    <a:lnTo>
                                      <a:pt x="385" y="18"/>
                                    </a:lnTo>
                                    <a:lnTo>
                                      <a:pt x="385" y="19"/>
                                    </a:lnTo>
                                    <a:lnTo>
                                      <a:pt x="386" y="18"/>
                                    </a:lnTo>
                                    <a:lnTo>
                                      <a:pt x="386" y="19"/>
                                    </a:lnTo>
                                    <a:lnTo>
                                      <a:pt x="387" y="18"/>
                                    </a:lnTo>
                                    <a:lnTo>
                                      <a:pt x="387" y="20"/>
                                    </a:lnTo>
                                    <a:lnTo>
                                      <a:pt x="388" y="18"/>
                                    </a:lnTo>
                                    <a:lnTo>
                                      <a:pt x="389" y="18"/>
                                    </a:lnTo>
                                    <a:lnTo>
                                      <a:pt x="389" y="20"/>
                                    </a:lnTo>
                                    <a:lnTo>
                                      <a:pt x="390" y="15"/>
                                    </a:lnTo>
                                    <a:lnTo>
                                      <a:pt x="390" y="20"/>
                                    </a:lnTo>
                                    <a:lnTo>
                                      <a:pt x="391" y="18"/>
                                    </a:lnTo>
                                    <a:lnTo>
                                      <a:pt x="391" y="19"/>
                                    </a:lnTo>
                                    <a:lnTo>
                                      <a:pt x="392" y="18"/>
                                    </a:lnTo>
                                    <a:lnTo>
                                      <a:pt x="394" y="18"/>
                                    </a:lnTo>
                                    <a:lnTo>
                                      <a:pt x="394" y="19"/>
                                    </a:lnTo>
                                    <a:lnTo>
                                      <a:pt x="395" y="18"/>
                                    </a:lnTo>
                                    <a:lnTo>
                                      <a:pt x="395" y="19"/>
                                    </a:lnTo>
                                    <a:lnTo>
                                      <a:pt x="396" y="15"/>
                                    </a:lnTo>
                                    <a:lnTo>
                                      <a:pt x="396" y="18"/>
                                    </a:lnTo>
                                    <a:lnTo>
                                      <a:pt x="397" y="12"/>
                                    </a:lnTo>
                                    <a:lnTo>
                                      <a:pt x="397" y="14"/>
                                    </a:lnTo>
                                    <a:lnTo>
                                      <a:pt x="398" y="14"/>
                                    </a:lnTo>
                                    <a:lnTo>
                                      <a:pt x="399" y="12"/>
                                    </a:lnTo>
                                    <a:lnTo>
                                      <a:pt x="400" y="12"/>
                                    </a:lnTo>
                                    <a:lnTo>
                                      <a:pt x="401" y="13"/>
                                    </a:lnTo>
                                    <a:lnTo>
                                      <a:pt x="401" y="14"/>
                                    </a:lnTo>
                                    <a:lnTo>
                                      <a:pt x="403" y="12"/>
                                    </a:lnTo>
                                    <a:lnTo>
                                      <a:pt x="403" y="13"/>
                                    </a:lnTo>
                                    <a:lnTo>
                                      <a:pt x="404" y="12"/>
                                    </a:lnTo>
                                    <a:lnTo>
                                      <a:pt x="404" y="14"/>
                                    </a:lnTo>
                                    <a:lnTo>
                                      <a:pt x="405" y="10"/>
                                    </a:lnTo>
                                    <a:lnTo>
                                      <a:pt x="405" y="12"/>
                                    </a:lnTo>
                                    <a:lnTo>
                                      <a:pt x="406" y="12"/>
                                    </a:lnTo>
                                    <a:lnTo>
                                      <a:pt x="407" y="12"/>
                                    </a:lnTo>
                                    <a:lnTo>
                                      <a:pt x="408" y="12"/>
                                    </a:lnTo>
                                    <a:lnTo>
                                      <a:pt x="409" y="12"/>
                                    </a:lnTo>
                                    <a:lnTo>
                                      <a:pt x="409" y="13"/>
                                    </a:lnTo>
                                    <a:lnTo>
                                      <a:pt x="410" y="12"/>
                                    </a:lnTo>
                                    <a:lnTo>
                                      <a:pt x="410" y="13"/>
                                    </a:lnTo>
                                    <a:lnTo>
                                      <a:pt x="412" y="13"/>
                                    </a:lnTo>
                                    <a:lnTo>
                                      <a:pt x="412" y="16"/>
                                    </a:lnTo>
                                    <a:lnTo>
                                      <a:pt x="413" y="12"/>
                                    </a:lnTo>
                                    <a:lnTo>
                                      <a:pt x="413" y="14"/>
                                    </a:lnTo>
                                    <a:lnTo>
                                      <a:pt x="414" y="14"/>
                                    </a:lnTo>
                                    <a:lnTo>
                                      <a:pt x="415" y="14"/>
                                    </a:lnTo>
                                    <a:lnTo>
                                      <a:pt x="415" y="15"/>
                                    </a:lnTo>
                                    <a:lnTo>
                                      <a:pt x="416" y="14"/>
                                    </a:lnTo>
                                    <a:lnTo>
                                      <a:pt x="416" y="15"/>
                                    </a:lnTo>
                                    <a:lnTo>
                                      <a:pt x="417" y="15"/>
                                    </a:lnTo>
                                    <a:lnTo>
                                      <a:pt x="417" y="18"/>
                                    </a:lnTo>
                                    <a:lnTo>
                                      <a:pt x="418" y="15"/>
                                    </a:lnTo>
                                    <a:lnTo>
                                      <a:pt x="419" y="16"/>
                                    </a:lnTo>
                                    <a:lnTo>
                                      <a:pt x="421" y="15"/>
                                    </a:lnTo>
                                    <a:lnTo>
                                      <a:pt x="421" y="18"/>
                                    </a:lnTo>
                                    <a:lnTo>
                                      <a:pt x="422" y="15"/>
                                    </a:lnTo>
                                    <a:lnTo>
                                      <a:pt x="422" y="18"/>
                                    </a:lnTo>
                                    <a:lnTo>
                                      <a:pt x="423" y="18"/>
                                    </a:lnTo>
                                    <a:lnTo>
                                      <a:pt x="423" y="20"/>
                                    </a:lnTo>
                                    <a:lnTo>
                                      <a:pt x="424" y="18"/>
                                    </a:lnTo>
                                    <a:lnTo>
                                      <a:pt x="424" y="19"/>
                                    </a:lnTo>
                                    <a:lnTo>
                                      <a:pt x="425" y="18"/>
                                    </a:lnTo>
                                    <a:lnTo>
                                      <a:pt x="425" y="19"/>
                                    </a:lnTo>
                                    <a:lnTo>
                                      <a:pt x="426" y="18"/>
                                    </a:lnTo>
                                    <a:lnTo>
                                      <a:pt x="426" y="19"/>
                                    </a:lnTo>
                                    <a:lnTo>
                                      <a:pt x="427" y="19"/>
                                    </a:lnTo>
                                    <a:lnTo>
                                      <a:pt x="427" y="20"/>
                                    </a:lnTo>
                                    <a:lnTo>
                                      <a:pt x="428" y="16"/>
                                    </a:lnTo>
                                    <a:lnTo>
                                      <a:pt x="428" y="18"/>
                                    </a:lnTo>
                                    <a:lnTo>
                                      <a:pt x="430" y="18"/>
                                    </a:lnTo>
                                    <a:lnTo>
                                      <a:pt x="430" y="20"/>
                                    </a:lnTo>
                                    <a:lnTo>
                                      <a:pt x="431" y="18"/>
                                    </a:lnTo>
                                    <a:lnTo>
                                      <a:pt x="432" y="18"/>
                                    </a:lnTo>
                                    <a:lnTo>
                                      <a:pt x="433" y="18"/>
                                    </a:lnTo>
                                    <a:lnTo>
                                      <a:pt x="433" y="20"/>
                                    </a:lnTo>
                                    <a:lnTo>
                                      <a:pt x="434" y="18"/>
                                    </a:lnTo>
                                    <a:lnTo>
                                      <a:pt x="435" y="18"/>
                                    </a:lnTo>
                                    <a:lnTo>
                                      <a:pt x="435" y="19"/>
                                    </a:lnTo>
                                    <a:lnTo>
                                      <a:pt x="436" y="18"/>
                                    </a:lnTo>
                                    <a:lnTo>
                                      <a:pt x="438" y="16"/>
                                    </a:lnTo>
                                    <a:lnTo>
                                      <a:pt x="439" y="18"/>
                                    </a:lnTo>
                                    <a:lnTo>
                                      <a:pt x="440" y="16"/>
                                    </a:lnTo>
                                    <a:lnTo>
                                      <a:pt x="440" y="19"/>
                                    </a:lnTo>
                                    <a:lnTo>
                                      <a:pt x="441" y="16"/>
                                    </a:lnTo>
                                    <a:lnTo>
                                      <a:pt x="442" y="18"/>
                                    </a:lnTo>
                                    <a:lnTo>
                                      <a:pt x="442" y="20"/>
                                    </a:lnTo>
                                    <a:lnTo>
                                      <a:pt x="443" y="18"/>
                                    </a:lnTo>
                                    <a:lnTo>
                                      <a:pt x="443" y="19"/>
                                    </a:lnTo>
                                    <a:lnTo>
                                      <a:pt x="444" y="20"/>
                                    </a:lnTo>
                                    <a:lnTo>
                                      <a:pt x="444" y="21"/>
                                    </a:lnTo>
                                    <a:lnTo>
                                      <a:pt x="445" y="20"/>
                                    </a:lnTo>
                                    <a:lnTo>
                                      <a:pt x="445" y="22"/>
                                    </a:lnTo>
                                    <a:lnTo>
                                      <a:pt x="447" y="20"/>
                                    </a:lnTo>
                                    <a:lnTo>
                                      <a:pt x="447" y="21"/>
                                    </a:lnTo>
                                    <a:lnTo>
                                      <a:pt x="448" y="18"/>
                                    </a:lnTo>
                                    <a:lnTo>
                                      <a:pt x="448" y="20"/>
                                    </a:lnTo>
                                    <a:lnTo>
                                      <a:pt x="449" y="18"/>
                                    </a:lnTo>
                                    <a:lnTo>
                                      <a:pt x="449" y="20"/>
                                    </a:lnTo>
                                    <a:lnTo>
                                      <a:pt x="450" y="19"/>
                                    </a:lnTo>
                                    <a:lnTo>
                                      <a:pt x="450" y="20"/>
                                    </a:lnTo>
                                    <a:lnTo>
                                      <a:pt x="451" y="18"/>
                                    </a:lnTo>
                                    <a:lnTo>
                                      <a:pt x="452" y="18"/>
                                    </a:lnTo>
                                    <a:lnTo>
                                      <a:pt x="453" y="18"/>
                                    </a:lnTo>
                                    <a:lnTo>
                                      <a:pt x="454" y="16"/>
                                    </a:lnTo>
                                    <a:lnTo>
                                      <a:pt x="454" y="18"/>
                                    </a:lnTo>
                                    <a:lnTo>
                                      <a:pt x="456" y="18"/>
                                    </a:lnTo>
                                    <a:lnTo>
                                      <a:pt x="456" y="19"/>
                                    </a:lnTo>
                                    <a:lnTo>
                                      <a:pt x="457" y="16"/>
                                    </a:lnTo>
                                    <a:lnTo>
                                      <a:pt x="457" y="18"/>
                                    </a:lnTo>
                                    <a:lnTo>
                                      <a:pt x="458" y="15"/>
                                    </a:lnTo>
                                    <a:lnTo>
                                      <a:pt x="458" y="16"/>
                                    </a:lnTo>
                                    <a:lnTo>
                                      <a:pt x="459" y="14"/>
                                    </a:lnTo>
                                    <a:lnTo>
                                      <a:pt x="459" y="18"/>
                                    </a:lnTo>
                                    <a:lnTo>
                                      <a:pt x="460" y="14"/>
                                    </a:lnTo>
                                    <a:lnTo>
                                      <a:pt x="460" y="15"/>
                                    </a:lnTo>
                                    <a:lnTo>
                                      <a:pt x="461" y="12"/>
                                    </a:lnTo>
                                    <a:lnTo>
                                      <a:pt x="461" y="14"/>
                                    </a:lnTo>
                                    <a:lnTo>
                                      <a:pt x="462" y="12"/>
                                    </a:lnTo>
                                    <a:lnTo>
                                      <a:pt x="462" y="14"/>
                                    </a:lnTo>
                                    <a:lnTo>
                                      <a:pt x="463" y="12"/>
                                    </a:lnTo>
                                    <a:lnTo>
                                      <a:pt x="463" y="13"/>
                                    </a:lnTo>
                                    <a:lnTo>
                                      <a:pt x="465" y="13"/>
                                    </a:lnTo>
                                    <a:lnTo>
                                      <a:pt x="466" y="14"/>
                                    </a:lnTo>
                                    <a:lnTo>
                                      <a:pt x="467" y="14"/>
                                    </a:lnTo>
                                    <a:lnTo>
                                      <a:pt x="467" y="15"/>
                                    </a:lnTo>
                                    <a:lnTo>
                                      <a:pt x="468" y="13"/>
                                    </a:lnTo>
                                    <a:lnTo>
                                      <a:pt x="468" y="16"/>
                                    </a:lnTo>
                                    <a:lnTo>
                                      <a:pt x="469" y="12"/>
                                    </a:lnTo>
                                    <a:lnTo>
                                      <a:pt x="469" y="13"/>
                                    </a:lnTo>
                                    <a:lnTo>
                                      <a:pt x="470" y="12"/>
                                    </a:lnTo>
                                    <a:lnTo>
                                      <a:pt x="471" y="12"/>
                                    </a:lnTo>
                                    <a:lnTo>
                                      <a:pt x="471" y="13"/>
                                    </a:lnTo>
                                    <a:lnTo>
                                      <a:pt x="472" y="12"/>
                                    </a:lnTo>
                                    <a:lnTo>
                                      <a:pt x="472" y="13"/>
                                    </a:lnTo>
                                    <a:lnTo>
                                      <a:pt x="474" y="12"/>
                                    </a:lnTo>
                                    <a:lnTo>
                                      <a:pt x="475" y="12"/>
                                    </a:lnTo>
                                    <a:lnTo>
                                      <a:pt x="475" y="13"/>
                                    </a:lnTo>
                                    <a:lnTo>
                                      <a:pt x="476" y="12"/>
                                    </a:lnTo>
                                    <a:lnTo>
                                      <a:pt x="477" y="12"/>
                                    </a:lnTo>
                                    <a:lnTo>
                                      <a:pt x="478" y="12"/>
                                    </a:lnTo>
                                    <a:lnTo>
                                      <a:pt x="479" y="10"/>
                                    </a:lnTo>
                                    <a:lnTo>
                                      <a:pt x="480" y="9"/>
                                    </a:lnTo>
                                    <a:lnTo>
                                      <a:pt x="480" y="12"/>
                                    </a:lnTo>
                                    <a:lnTo>
                                      <a:pt x="482" y="10"/>
                                    </a:lnTo>
                                    <a:lnTo>
                                      <a:pt x="482" y="12"/>
                                    </a:lnTo>
                                    <a:lnTo>
                                      <a:pt x="483" y="12"/>
                                    </a:lnTo>
                                    <a:lnTo>
                                      <a:pt x="483" y="13"/>
                                    </a:lnTo>
                                    <a:lnTo>
                                      <a:pt x="484" y="12"/>
                                    </a:lnTo>
                                    <a:lnTo>
                                      <a:pt x="484" y="13"/>
                                    </a:lnTo>
                                    <a:lnTo>
                                      <a:pt x="485" y="10"/>
                                    </a:lnTo>
                                    <a:lnTo>
                                      <a:pt x="485" y="12"/>
                                    </a:lnTo>
                                    <a:lnTo>
                                      <a:pt x="486" y="10"/>
                                    </a:lnTo>
                                    <a:lnTo>
                                      <a:pt x="486" y="12"/>
                                    </a:lnTo>
                                    <a:lnTo>
                                      <a:pt x="487" y="9"/>
                                    </a:lnTo>
                                    <a:lnTo>
                                      <a:pt x="488" y="9"/>
                                    </a:lnTo>
                                    <a:lnTo>
                                      <a:pt x="489" y="9"/>
                                    </a:lnTo>
                                    <a:lnTo>
                                      <a:pt x="489" y="10"/>
                                    </a:lnTo>
                                    <a:lnTo>
                                      <a:pt x="491" y="9"/>
                                    </a:lnTo>
                                    <a:lnTo>
                                      <a:pt x="491" y="10"/>
                                    </a:lnTo>
                                    <a:lnTo>
                                      <a:pt x="492" y="9"/>
                                    </a:lnTo>
                                    <a:lnTo>
                                      <a:pt x="492" y="10"/>
                                    </a:lnTo>
                                    <a:lnTo>
                                      <a:pt x="493" y="9"/>
                                    </a:lnTo>
                                    <a:lnTo>
                                      <a:pt x="493" y="10"/>
                                    </a:lnTo>
                                    <a:lnTo>
                                      <a:pt x="494" y="6"/>
                                    </a:lnTo>
                                    <a:lnTo>
                                      <a:pt x="494" y="9"/>
                                    </a:lnTo>
                                    <a:lnTo>
                                      <a:pt x="495" y="9"/>
                                    </a:lnTo>
                                    <a:lnTo>
                                      <a:pt x="495" y="10"/>
                                    </a:lnTo>
                                    <a:lnTo>
                                      <a:pt x="496" y="6"/>
                                    </a:lnTo>
                                    <a:lnTo>
                                      <a:pt x="496" y="9"/>
                                    </a:lnTo>
                                    <a:lnTo>
                                      <a:pt x="497" y="9"/>
                                    </a:lnTo>
                                    <a:lnTo>
                                      <a:pt x="497" y="10"/>
                                    </a:lnTo>
                                    <a:lnTo>
                                      <a:pt x="498" y="6"/>
                                    </a:lnTo>
                                    <a:lnTo>
                                      <a:pt x="498" y="10"/>
                                    </a:lnTo>
                                    <a:lnTo>
                                      <a:pt x="500" y="9"/>
                                    </a:lnTo>
                                    <a:lnTo>
                                      <a:pt x="500" y="12"/>
                                    </a:lnTo>
                                    <a:lnTo>
                                      <a:pt x="501" y="6"/>
                                    </a:lnTo>
                                    <a:lnTo>
                                      <a:pt x="501" y="12"/>
                                    </a:lnTo>
                                    <a:lnTo>
                                      <a:pt x="502" y="6"/>
                                    </a:lnTo>
                                    <a:lnTo>
                                      <a:pt x="502" y="10"/>
                                    </a:lnTo>
                                    <a:lnTo>
                                      <a:pt x="503" y="6"/>
                                    </a:lnTo>
                                    <a:lnTo>
                                      <a:pt x="503" y="10"/>
                                    </a:lnTo>
                                    <a:lnTo>
                                      <a:pt x="504" y="9"/>
                                    </a:lnTo>
                                    <a:lnTo>
                                      <a:pt x="504" y="10"/>
                                    </a:lnTo>
                                    <a:lnTo>
                                      <a:pt x="505" y="6"/>
                                    </a:lnTo>
                                    <a:lnTo>
                                      <a:pt x="505" y="9"/>
                                    </a:lnTo>
                                    <a:lnTo>
                                      <a:pt x="506" y="6"/>
                                    </a:lnTo>
                                    <a:lnTo>
                                      <a:pt x="507" y="6"/>
                                    </a:lnTo>
                                    <a:lnTo>
                                      <a:pt x="507" y="9"/>
                                    </a:lnTo>
                                    <a:lnTo>
                                      <a:pt x="509" y="6"/>
                                    </a:lnTo>
                                    <a:lnTo>
                                      <a:pt x="510" y="6"/>
                                    </a:lnTo>
                                    <a:lnTo>
                                      <a:pt x="510" y="9"/>
                                    </a:lnTo>
                                    <a:lnTo>
                                      <a:pt x="511" y="6"/>
                                    </a:lnTo>
                                    <a:lnTo>
                                      <a:pt x="511" y="9"/>
                                    </a:lnTo>
                                    <a:lnTo>
                                      <a:pt x="512" y="5"/>
                                    </a:lnTo>
                                    <a:lnTo>
                                      <a:pt x="512" y="6"/>
                                    </a:lnTo>
                                    <a:lnTo>
                                      <a:pt x="513" y="6"/>
                                    </a:lnTo>
                                    <a:lnTo>
                                      <a:pt x="514" y="6"/>
                                    </a:lnTo>
                                    <a:lnTo>
                                      <a:pt x="515" y="6"/>
                                    </a:lnTo>
                                    <a:lnTo>
                                      <a:pt x="515" y="9"/>
                                    </a:lnTo>
                                    <a:lnTo>
                                      <a:pt x="516" y="6"/>
                                    </a:lnTo>
                                    <a:lnTo>
                                      <a:pt x="516" y="10"/>
                                    </a:lnTo>
                                    <a:lnTo>
                                      <a:pt x="518" y="9"/>
                                    </a:lnTo>
                                    <a:lnTo>
                                      <a:pt x="518" y="10"/>
                                    </a:lnTo>
                                    <a:lnTo>
                                      <a:pt x="519" y="9"/>
                                    </a:lnTo>
                                    <a:lnTo>
                                      <a:pt x="519" y="10"/>
                                    </a:lnTo>
                                    <a:lnTo>
                                      <a:pt x="520" y="6"/>
                                    </a:lnTo>
                                    <a:lnTo>
                                      <a:pt x="520" y="9"/>
                                    </a:lnTo>
                                    <a:lnTo>
                                      <a:pt x="521" y="6"/>
                                    </a:lnTo>
                                    <a:lnTo>
                                      <a:pt x="521" y="10"/>
                                    </a:lnTo>
                                    <a:lnTo>
                                      <a:pt x="522" y="9"/>
                                    </a:lnTo>
                                    <a:lnTo>
                                      <a:pt x="523" y="9"/>
                                    </a:lnTo>
                                    <a:lnTo>
                                      <a:pt x="523" y="10"/>
                                    </a:lnTo>
                                    <a:lnTo>
                                      <a:pt x="524" y="10"/>
                                    </a:lnTo>
                                    <a:lnTo>
                                      <a:pt x="525" y="9"/>
                                    </a:lnTo>
                                    <a:lnTo>
                                      <a:pt x="527" y="6"/>
                                    </a:lnTo>
                                    <a:lnTo>
                                      <a:pt x="527" y="10"/>
                                    </a:lnTo>
                                    <a:lnTo>
                                      <a:pt x="528" y="6"/>
                                    </a:lnTo>
                                    <a:lnTo>
                                      <a:pt x="528" y="12"/>
                                    </a:lnTo>
                                    <a:lnTo>
                                      <a:pt x="529" y="9"/>
                                    </a:lnTo>
                                    <a:lnTo>
                                      <a:pt x="529" y="10"/>
                                    </a:lnTo>
                                    <a:lnTo>
                                      <a:pt x="530" y="9"/>
                                    </a:lnTo>
                                    <a:lnTo>
                                      <a:pt x="530" y="10"/>
                                    </a:lnTo>
                                    <a:lnTo>
                                      <a:pt x="531" y="9"/>
                                    </a:lnTo>
                                    <a:lnTo>
                                      <a:pt x="532" y="5"/>
                                    </a:lnTo>
                                    <a:lnTo>
                                      <a:pt x="532" y="10"/>
                                    </a:lnTo>
                                    <a:lnTo>
                                      <a:pt x="533" y="9"/>
                                    </a:lnTo>
                                    <a:lnTo>
                                      <a:pt x="533" y="10"/>
                                    </a:lnTo>
                                    <a:lnTo>
                                      <a:pt x="535" y="9"/>
                                    </a:lnTo>
                                    <a:lnTo>
                                      <a:pt x="535" y="10"/>
                                    </a:lnTo>
                                    <a:lnTo>
                                      <a:pt x="536" y="10"/>
                                    </a:lnTo>
                                    <a:lnTo>
                                      <a:pt x="537" y="10"/>
                                    </a:lnTo>
                                    <a:lnTo>
                                      <a:pt x="538" y="9"/>
                                    </a:lnTo>
                                    <a:lnTo>
                                      <a:pt x="538" y="12"/>
                                    </a:lnTo>
                                    <a:lnTo>
                                      <a:pt x="539" y="10"/>
                                    </a:lnTo>
                                    <a:lnTo>
                                      <a:pt x="540" y="10"/>
                                    </a:lnTo>
                                    <a:lnTo>
                                      <a:pt x="540" y="12"/>
                                    </a:lnTo>
                                    <a:lnTo>
                                      <a:pt x="541" y="10"/>
                                    </a:lnTo>
                                    <a:lnTo>
                                      <a:pt x="541" y="12"/>
                                    </a:lnTo>
                                    <a:lnTo>
                                      <a:pt x="542" y="10"/>
                                    </a:lnTo>
                                    <a:lnTo>
                                      <a:pt x="542" y="12"/>
                                    </a:lnTo>
                                    <a:lnTo>
                                      <a:pt x="544" y="12"/>
                                    </a:lnTo>
                                    <a:lnTo>
                                      <a:pt x="545" y="10"/>
                                    </a:lnTo>
                                    <a:lnTo>
                                      <a:pt x="545" y="12"/>
                                    </a:lnTo>
                                    <a:lnTo>
                                      <a:pt x="546" y="12"/>
                                    </a:lnTo>
                                    <a:lnTo>
                                      <a:pt x="547" y="12"/>
                                    </a:lnTo>
                                    <a:lnTo>
                                      <a:pt x="548" y="10"/>
                                    </a:lnTo>
                                    <a:lnTo>
                                      <a:pt x="548" y="12"/>
                                    </a:lnTo>
                                    <a:lnTo>
                                      <a:pt x="549" y="9"/>
                                    </a:lnTo>
                                    <a:lnTo>
                                      <a:pt x="549" y="12"/>
                                    </a:lnTo>
                                    <a:lnTo>
                                      <a:pt x="550" y="9"/>
                                    </a:lnTo>
                                    <a:lnTo>
                                      <a:pt x="550" y="10"/>
                                    </a:lnTo>
                                    <a:lnTo>
                                      <a:pt x="551" y="12"/>
                                    </a:lnTo>
                                    <a:lnTo>
                                      <a:pt x="553" y="12"/>
                                    </a:lnTo>
                                    <a:lnTo>
                                      <a:pt x="554" y="12"/>
                                    </a:lnTo>
                                    <a:lnTo>
                                      <a:pt x="555" y="12"/>
                                    </a:lnTo>
                                    <a:lnTo>
                                      <a:pt x="556" y="10"/>
                                    </a:lnTo>
                                    <a:lnTo>
                                      <a:pt x="556" y="12"/>
                                    </a:lnTo>
                                    <a:lnTo>
                                      <a:pt x="557" y="12"/>
                                    </a:lnTo>
                                    <a:lnTo>
                                      <a:pt x="557" y="13"/>
                                    </a:lnTo>
                                    <a:lnTo>
                                      <a:pt x="558" y="12"/>
                                    </a:lnTo>
                                    <a:lnTo>
                                      <a:pt x="559" y="12"/>
                                    </a:lnTo>
                                    <a:lnTo>
                                      <a:pt x="560" y="12"/>
                                    </a:lnTo>
                                    <a:lnTo>
                                      <a:pt x="560" y="13"/>
                                    </a:lnTo>
                                    <a:lnTo>
                                      <a:pt x="562" y="12"/>
                                    </a:lnTo>
                                    <a:lnTo>
                                      <a:pt x="563" y="10"/>
                                    </a:lnTo>
                                    <a:lnTo>
                                      <a:pt x="563" y="13"/>
                                    </a:lnTo>
                                    <a:lnTo>
                                      <a:pt x="564" y="12"/>
                                    </a:lnTo>
                                    <a:lnTo>
                                      <a:pt x="564" y="13"/>
                                    </a:lnTo>
                                    <a:lnTo>
                                      <a:pt x="565" y="12"/>
                                    </a:lnTo>
                                    <a:lnTo>
                                      <a:pt x="565" y="13"/>
                                    </a:lnTo>
                                    <a:lnTo>
                                      <a:pt x="566" y="10"/>
                                    </a:lnTo>
                                    <a:lnTo>
                                      <a:pt x="566" y="12"/>
                                    </a:lnTo>
                                    <a:lnTo>
                                      <a:pt x="567" y="10"/>
                                    </a:lnTo>
                                    <a:lnTo>
                                      <a:pt x="567" y="13"/>
                                    </a:lnTo>
                                    <a:lnTo>
                                      <a:pt x="568" y="12"/>
                                    </a:lnTo>
                                    <a:lnTo>
                                      <a:pt x="568" y="13"/>
                                    </a:lnTo>
                                    <a:lnTo>
                                      <a:pt x="569" y="12"/>
                                    </a:lnTo>
                                    <a:lnTo>
                                      <a:pt x="569" y="14"/>
                                    </a:lnTo>
                                    <a:lnTo>
                                      <a:pt x="571" y="12"/>
                                    </a:lnTo>
                                    <a:lnTo>
                                      <a:pt x="571" y="13"/>
                                    </a:lnTo>
                                    <a:lnTo>
                                      <a:pt x="572" y="12"/>
                                    </a:lnTo>
                                    <a:lnTo>
                                      <a:pt x="572" y="13"/>
                                    </a:lnTo>
                                    <a:lnTo>
                                      <a:pt x="573" y="12"/>
                                    </a:lnTo>
                                    <a:lnTo>
                                      <a:pt x="573" y="15"/>
                                    </a:lnTo>
                                    <a:lnTo>
                                      <a:pt x="574" y="13"/>
                                    </a:lnTo>
                                    <a:lnTo>
                                      <a:pt x="574" y="15"/>
                                    </a:lnTo>
                                    <a:lnTo>
                                      <a:pt x="575" y="12"/>
                                    </a:lnTo>
                                    <a:lnTo>
                                      <a:pt x="575" y="15"/>
                                    </a:lnTo>
                                    <a:lnTo>
                                      <a:pt x="576" y="12"/>
                                    </a:lnTo>
                                    <a:lnTo>
                                      <a:pt x="576" y="14"/>
                                    </a:lnTo>
                                    <a:lnTo>
                                      <a:pt x="577" y="12"/>
                                    </a:lnTo>
                                    <a:lnTo>
                                      <a:pt x="577" y="15"/>
                                    </a:lnTo>
                                    <a:lnTo>
                                      <a:pt x="579" y="14"/>
                                    </a:lnTo>
                                    <a:lnTo>
                                      <a:pt x="579" y="16"/>
                                    </a:lnTo>
                                    <a:lnTo>
                                      <a:pt x="580" y="15"/>
                                    </a:lnTo>
                                    <a:lnTo>
                                      <a:pt x="580" y="18"/>
                                    </a:lnTo>
                                    <a:lnTo>
                                      <a:pt x="581" y="16"/>
                                    </a:lnTo>
                                    <a:lnTo>
                                      <a:pt x="581" y="18"/>
                                    </a:lnTo>
                                    <a:lnTo>
                                      <a:pt x="582" y="16"/>
                                    </a:lnTo>
                                    <a:lnTo>
                                      <a:pt x="582" y="19"/>
                                    </a:lnTo>
                                    <a:lnTo>
                                      <a:pt x="583" y="16"/>
                                    </a:lnTo>
                                    <a:lnTo>
                                      <a:pt x="584" y="18"/>
                                    </a:lnTo>
                                    <a:lnTo>
                                      <a:pt x="584" y="19"/>
                                    </a:lnTo>
                                    <a:lnTo>
                                      <a:pt x="585" y="14"/>
                                    </a:lnTo>
                                    <a:lnTo>
                                      <a:pt x="585" y="18"/>
                                    </a:lnTo>
                                    <a:lnTo>
                                      <a:pt x="586" y="14"/>
                                    </a:lnTo>
                                    <a:lnTo>
                                      <a:pt x="586" y="16"/>
                                    </a:lnTo>
                                    <a:lnTo>
                                      <a:pt x="588" y="14"/>
                                    </a:lnTo>
                                    <a:lnTo>
                                      <a:pt x="588" y="16"/>
                                    </a:lnTo>
                                    <a:lnTo>
                                      <a:pt x="589" y="14"/>
                                    </a:lnTo>
                                    <a:lnTo>
                                      <a:pt x="589" y="16"/>
                                    </a:lnTo>
                                    <a:lnTo>
                                      <a:pt x="590" y="14"/>
                                    </a:lnTo>
                                    <a:lnTo>
                                      <a:pt x="591" y="13"/>
                                    </a:lnTo>
                                    <a:lnTo>
                                      <a:pt x="591" y="15"/>
                                    </a:lnTo>
                                    <a:lnTo>
                                      <a:pt x="592" y="13"/>
                                    </a:lnTo>
                                    <a:lnTo>
                                      <a:pt x="592" y="14"/>
                                    </a:lnTo>
                                    <a:lnTo>
                                      <a:pt x="593" y="12"/>
                                    </a:lnTo>
                                    <a:lnTo>
                                      <a:pt x="593" y="13"/>
                                    </a:lnTo>
                                    <a:lnTo>
                                      <a:pt x="594" y="14"/>
                                    </a:lnTo>
                                    <a:lnTo>
                                      <a:pt x="595" y="12"/>
                                    </a:lnTo>
                                    <a:lnTo>
                                      <a:pt x="597" y="12"/>
                                    </a:lnTo>
                                    <a:lnTo>
                                      <a:pt x="597" y="13"/>
                                    </a:lnTo>
                                    <a:lnTo>
                                      <a:pt x="598" y="10"/>
                                    </a:lnTo>
                                    <a:lnTo>
                                      <a:pt x="598" y="13"/>
                                    </a:lnTo>
                                    <a:lnTo>
                                      <a:pt x="599" y="10"/>
                                    </a:lnTo>
                                    <a:lnTo>
                                      <a:pt x="599" y="12"/>
                                    </a:lnTo>
                                    <a:lnTo>
                                      <a:pt x="600" y="10"/>
                                    </a:lnTo>
                                    <a:lnTo>
                                      <a:pt x="600" y="12"/>
                                    </a:lnTo>
                                    <a:lnTo>
                                      <a:pt x="601" y="10"/>
                                    </a:lnTo>
                                    <a:lnTo>
                                      <a:pt x="601" y="12"/>
                                    </a:lnTo>
                                    <a:lnTo>
                                      <a:pt x="602" y="10"/>
                                    </a:lnTo>
                                    <a:lnTo>
                                      <a:pt x="603" y="10"/>
                                    </a:lnTo>
                                    <a:lnTo>
                                      <a:pt x="604" y="10"/>
                                    </a:lnTo>
                                    <a:lnTo>
                                      <a:pt x="604" y="12"/>
                                    </a:lnTo>
                                    <a:lnTo>
                                      <a:pt x="606" y="10"/>
                                    </a:lnTo>
                                    <a:lnTo>
                                      <a:pt x="606" y="12"/>
                                    </a:lnTo>
                                    <a:lnTo>
                                      <a:pt x="607" y="12"/>
                                    </a:lnTo>
                                    <a:lnTo>
                                      <a:pt x="608" y="10"/>
                                    </a:lnTo>
                                    <a:lnTo>
                                      <a:pt x="608" y="12"/>
                                    </a:lnTo>
                                    <a:lnTo>
                                      <a:pt x="609" y="6"/>
                                    </a:lnTo>
                                    <a:lnTo>
                                      <a:pt x="609" y="10"/>
                                    </a:lnTo>
                                    <a:lnTo>
                                      <a:pt x="610" y="6"/>
                                    </a:lnTo>
                                    <a:lnTo>
                                      <a:pt x="610" y="10"/>
                                    </a:lnTo>
                                    <a:lnTo>
                                      <a:pt x="611" y="9"/>
                                    </a:lnTo>
                                    <a:lnTo>
                                      <a:pt x="611" y="12"/>
                                    </a:lnTo>
                                    <a:lnTo>
                                      <a:pt x="612" y="10"/>
                                    </a:lnTo>
                                    <a:lnTo>
                                      <a:pt x="613" y="9"/>
                                    </a:lnTo>
                                    <a:lnTo>
                                      <a:pt x="613" y="10"/>
                                    </a:lnTo>
                                    <a:lnTo>
                                      <a:pt x="615" y="9"/>
                                    </a:lnTo>
                                    <a:lnTo>
                                      <a:pt x="615" y="12"/>
                                    </a:lnTo>
                                    <a:lnTo>
                                      <a:pt x="616" y="9"/>
                                    </a:lnTo>
                                    <a:lnTo>
                                      <a:pt x="617" y="6"/>
                                    </a:lnTo>
                                    <a:lnTo>
                                      <a:pt x="617" y="10"/>
                                    </a:lnTo>
                                    <a:lnTo>
                                      <a:pt x="618" y="10"/>
                                    </a:lnTo>
                                    <a:lnTo>
                                      <a:pt x="619" y="10"/>
                                    </a:lnTo>
                                    <a:lnTo>
                                      <a:pt x="620" y="9"/>
                                    </a:lnTo>
                                    <a:lnTo>
                                      <a:pt x="620" y="12"/>
                                    </a:lnTo>
                                    <a:lnTo>
                                      <a:pt x="621" y="10"/>
                                    </a:lnTo>
                                    <a:lnTo>
                                      <a:pt x="621" y="12"/>
                                    </a:lnTo>
                                    <a:lnTo>
                                      <a:pt x="623" y="10"/>
                                    </a:lnTo>
                                    <a:lnTo>
                                      <a:pt x="623" y="12"/>
                                    </a:lnTo>
                                    <a:lnTo>
                                      <a:pt x="624" y="12"/>
                                    </a:lnTo>
                                    <a:lnTo>
                                      <a:pt x="625" y="12"/>
                                    </a:lnTo>
                                    <a:lnTo>
                                      <a:pt x="625" y="13"/>
                                    </a:lnTo>
                                    <a:lnTo>
                                      <a:pt x="626" y="13"/>
                                    </a:lnTo>
                                    <a:lnTo>
                                      <a:pt x="626" y="14"/>
                                    </a:lnTo>
                                    <a:lnTo>
                                      <a:pt x="627" y="12"/>
                                    </a:lnTo>
                                    <a:lnTo>
                                      <a:pt x="627" y="14"/>
                                    </a:lnTo>
                                    <a:lnTo>
                                      <a:pt x="628" y="14"/>
                                    </a:lnTo>
                                    <a:lnTo>
                                      <a:pt x="628" y="15"/>
                                    </a:lnTo>
                                    <a:lnTo>
                                      <a:pt x="629" y="14"/>
                                    </a:lnTo>
                                    <a:lnTo>
                                      <a:pt x="630" y="14"/>
                                    </a:lnTo>
                                    <a:lnTo>
                                      <a:pt x="630" y="16"/>
                                    </a:lnTo>
                                    <a:lnTo>
                                      <a:pt x="632" y="18"/>
                                    </a:lnTo>
                                    <a:lnTo>
                                      <a:pt x="632" y="20"/>
                                    </a:lnTo>
                                    <a:lnTo>
                                      <a:pt x="633" y="18"/>
                                    </a:lnTo>
                                    <a:lnTo>
                                      <a:pt x="633" y="20"/>
                                    </a:lnTo>
                                    <a:lnTo>
                                      <a:pt x="634" y="19"/>
                                    </a:lnTo>
                                    <a:lnTo>
                                      <a:pt x="634" y="20"/>
                                    </a:lnTo>
                                    <a:lnTo>
                                      <a:pt x="635" y="20"/>
                                    </a:lnTo>
                                    <a:lnTo>
                                      <a:pt x="636" y="19"/>
                                    </a:lnTo>
                                    <a:lnTo>
                                      <a:pt x="636" y="20"/>
                                    </a:lnTo>
                                    <a:lnTo>
                                      <a:pt x="637" y="20"/>
                                    </a:lnTo>
                                    <a:lnTo>
                                      <a:pt x="638" y="20"/>
                                    </a:lnTo>
                                    <a:lnTo>
                                      <a:pt x="638" y="22"/>
                                    </a:lnTo>
                                    <a:lnTo>
                                      <a:pt x="639" y="18"/>
                                    </a:lnTo>
                                    <a:lnTo>
                                      <a:pt x="639" y="20"/>
                                    </a:lnTo>
                                    <a:lnTo>
                                      <a:pt x="641" y="18"/>
                                    </a:lnTo>
                                    <a:lnTo>
                                      <a:pt x="641" y="20"/>
                                    </a:lnTo>
                                    <a:lnTo>
                                      <a:pt x="642" y="19"/>
                                    </a:lnTo>
                                    <a:lnTo>
                                      <a:pt x="642" y="20"/>
                                    </a:lnTo>
                                    <a:lnTo>
                                      <a:pt x="643" y="20"/>
                                    </a:lnTo>
                                    <a:lnTo>
                                      <a:pt x="643" y="22"/>
                                    </a:lnTo>
                                    <a:lnTo>
                                      <a:pt x="644" y="20"/>
                                    </a:lnTo>
                                    <a:lnTo>
                                      <a:pt x="644" y="22"/>
                                    </a:lnTo>
                                    <a:lnTo>
                                      <a:pt x="645" y="21"/>
                                    </a:lnTo>
                                    <a:lnTo>
                                      <a:pt x="645" y="22"/>
                                    </a:lnTo>
                                    <a:lnTo>
                                      <a:pt x="646" y="20"/>
                                    </a:lnTo>
                                    <a:lnTo>
                                      <a:pt x="646" y="24"/>
                                    </a:lnTo>
                                    <a:lnTo>
                                      <a:pt x="647" y="22"/>
                                    </a:lnTo>
                                    <a:lnTo>
                                      <a:pt x="648" y="22"/>
                                    </a:lnTo>
                                    <a:lnTo>
                                      <a:pt x="650" y="22"/>
                                    </a:lnTo>
                                    <a:lnTo>
                                      <a:pt x="650" y="24"/>
                                    </a:lnTo>
                                    <a:lnTo>
                                      <a:pt x="651" y="22"/>
                                    </a:lnTo>
                                    <a:lnTo>
                                      <a:pt x="651" y="24"/>
                                    </a:lnTo>
                                    <a:lnTo>
                                      <a:pt x="652" y="22"/>
                                    </a:lnTo>
                                    <a:lnTo>
                                      <a:pt x="652" y="25"/>
                                    </a:lnTo>
                                    <a:lnTo>
                                      <a:pt x="653" y="21"/>
                                    </a:lnTo>
                                    <a:lnTo>
                                      <a:pt x="653" y="22"/>
                                    </a:lnTo>
                                    <a:lnTo>
                                      <a:pt x="654" y="22"/>
                                    </a:lnTo>
                                    <a:lnTo>
                                      <a:pt x="654" y="24"/>
                                    </a:lnTo>
                                    <a:lnTo>
                                      <a:pt x="655" y="22"/>
                                    </a:lnTo>
                                    <a:lnTo>
                                      <a:pt x="655" y="24"/>
                                    </a:lnTo>
                                    <a:lnTo>
                                      <a:pt x="656" y="20"/>
                                    </a:lnTo>
                                    <a:lnTo>
                                      <a:pt x="656" y="21"/>
                                    </a:lnTo>
                                    <a:lnTo>
                                      <a:pt x="657" y="19"/>
                                    </a:lnTo>
                                    <a:lnTo>
                                      <a:pt x="657" y="22"/>
                                    </a:lnTo>
                                    <a:lnTo>
                                      <a:pt x="659" y="20"/>
                                    </a:lnTo>
                                    <a:lnTo>
                                      <a:pt x="659" y="22"/>
                                    </a:lnTo>
                                    <a:lnTo>
                                      <a:pt x="660" y="21"/>
                                    </a:lnTo>
                                    <a:lnTo>
                                      <a:pt x="660" y="22"/>
                                    </a:lnTo>
                                    <a:lnTo>
                                      <a:pt x="661" y="20"/>
                                    </a:lnTo>
                                    <a:lnTo>
                                      <a:pt x="661" y="24"/>
                                    </a:lnTo>
                                    <a:lnTo>
                                      <a:pt x="662" y="20"/>
                                    </a:lnTo>
                                    <a:lnTo>
                                      <a:pt x="662" y="22"/>
                                    </a:lnTo>
                                    <a:lnTo>
                                      <a:pt x="663" y="21"/>
                                    </a:lnTo>
                                    <a:lnTo>
                                      <a:pt x="663" y="22"/>
                                    </a:lnTo>
                                    <a:lnTo>
                                      <a:pt x="664" y="22"/>
                                    </a:lnTo>
                                    <a:lnTo>
                                      <a:pt x="665" y="22"/>
                                    </a:lnTo>
                                    <a:lnTo>
                                      <a:pt x="666" y="20"/>
                                    </a:lnTo>
                                    <a:lnTo>
                                      <a:pt x="666" y="22"/>
                                    </a:lnTo>
                                    <a:lnTo>
                                      <a:pt x="668" y="21"/>
                                    </a:lnTo>
                                    <a:lnTo>
                                      <a:pt x="668" y="22"/>
                                    </a:lnTo>
                                    <a:lnTo>
                                      <a:pt x="669" y="21"/>
                                    </a:lnTo>
                                    <a:lnTo>
                                      <a:pt x="669" y="22"/>
                                    </a:lnTo>
                                    <a:lnTo>
                                      <a:pt x="670" y="22"/>
                                    </a:lnTo>
                                    <a:lnTo>
                                      <a:pt x="671" y="20"/>
                                    </a:lnTo>
                                    <a:lnTo>
                                      <a:pt x="672" y="21"/>
                                    </a:lnTo>
                                    <a:lnTo>
                                      <a:pt x="672" y="22"/>
                                    </a:lnTo>
                                    <a:lnTo>
                                      <a:pt x="673" y="20"/>
                                    </a:lnTo>
                                    <a:lnTo>
                                      <a:pt x="673" y="22"/>
                                    </a:lnTo>
                                    <a:lnTo>
                                      <a:pt x="674" y="18"/>
                                    </a:lnTo>
                                    <a:lnTo>
                                      <a:pt x="674" y="20"/>
                                    </a:lnTo>
                                    <a:lnTo>
                                      <a:pt x="676" y="19"/>
                                    </a:lnTo>
                                    <a:lnTo>
                                      <a:pt x="677" y="16"/>
                                    </a:lnTo>
                                    <a:lnTo>
                                      <a:pt x="677" y="20"/>
                                    </a:lnTo>
                                    <a:lnTo>
                                      <a:pt x="678" y="18"/>
                                    </a:lnTo>
                                    <a:lnTo>
                                      <a:pt x="678" y="20"/>
                                    </a:lnTo>
                                    <a:lnTo>
                                      <a:pt x="679" y="19"/>
                                    </a:lnTo>
                                    <a:lnTo>
                                      <a:pt x="679" y="20"/>
                                    </a:lnTo>
                                    <a:lnTo>
                                      <a:pt x="680" y="19"/>
                                    </a:lnTo>
                                    <a:lnTo>
                                      <a:pt x="680" y="21"/>
                                    </a:lnTo>
                                    <a:lnTo>
                                      <a:pt x="681" y="21"/>
                                    </a:lnTo>
                                    <a:lnTo>
                                      <a:pt x="682" y="20"/>
                                    </a:lnTo>
                                    <a:lnTo>
                                      <a:pt x="682" y="22"/>
                                    </a:lnTo>
                                    <a:lnTo>
                                      <a:pt x="683" y="22"/>
                                    </a:lnTo>
                                    <a:lnTo>
                                      <a:pt x="683" y="24"/>
                                    </a:lnTo>
                                    <a:lnTo>
                                      <a:pt x="685" y="21"/>
                                    </a:lnTo>
                                    <a:lnTo>
                                      <a:pt x="685" y="22"/>
                                    </a:lnTo>
                                    <a:lnTo>
                                      <a:pt x="686" y="21"/>
                                    </a:lnTo>
                                    <a:lnTo>
                                      <a:pt x="686" y="22"/>
                                    </a:lnTo>
                                    <a:lnTo>
                                      <a:pt x="687" y="21"/>
                                    </a:lnTo>
                                    <a:lnTo>
                                      <a:pt x="687" y="22"/>
                                    </a:lnTo>
                                    <a:lnTo>
                                      <a:pt x="688" y="21"/>
                                    </a:lnTo>
                                    <a:lnTo>
                                      <a:pt x="688" y="24"/>
                                    </a:lnTo>
                                    <a:lnTo>
                                      <a:pt x="689" y="20"/>
                                    </a:lnTo>
                                    <a:lnTo>
                                      <a:pt x="689" y="22"/>
                                    </a:lnTo>
                                    <a:lnTo>
                                      <a:pt x="690" y="20"/>
                                    </a:lnTo>
                                    <a:lnTo>
                                      <a:pt x="690" y="22"/>
                                    </a:lnTo>
                                    <a:lnTo>
                                      <a:pt x="691" y="20"/>
                                    </a:lnTo>
                                    <a:lnTo>
                                      <a:pt x="692" y="20"/>
                                    </a:lnTo>
                                    <a:lnTo>
                                      <a:pt x="692" y="21"/>
                                    </a:lnTo>
                                    <a:lnTo>
                                      <a:pt x="694" y="21"/>
                                    </a:lnTo>
                                    <a:lnTo>
                                      <a:pt x="695" y="21"/>
                                    </a:lnTo>
                                    <a:lnTo>
                                      <a:pt x="695" y="22"/>
                                    </a:lnTo>
                                    <a:lnTo>
                                      <a:pt x="696" y="20"/>
                                    </a:lnTo>
                                    <a:lnTo>
                                      <a:pt x="696" y="22"/>
                                    </a:lnTo>
                                    <a:lnTo>
                                      <a:pt x="697" y="19"/>
                                    </a:lnTo>
                                    <a:lnTo>
                                      <a:pt x="697" y="22"/>
                                    </a:lnTo>
                                    <a:lnTo>
                                      <a:pt x="698" y="19"/>
                                    </a:lnTo>
                                    <a:lnTo>
                                      <a:pt x="698" y="21"/>
                                    </a:lnTo>
                                    <a:lnTo>
                                      <a:pt x="699" y="20"/>
                                    </a:lnTo>
                                    <a:lnTo>
                                      <a:pt x="699" y="22"/>
                                    </a:lnTo>
                                    <a:lnTo>
                                      <a:pt x="700" y="20"/>
                                    </a:lnTo>
                                    <a:lnTo>
                                      <a:pt x="700" y="22"/>
                                    </a:lnTo>
                                    <a:lnTo>
                                      <a:pt x="701" y="20"/>
                                    </a:lnTo>
                                    <a:lnTo>
                                      <a:pt x="701" y="22"/>
                                    </a:lnTo>
                                    <a:lnTo>
                                      <a:pt x="703" y="21"/>
                                    </a:lnTo>
                                    <a:lnTo>
                                      <a:pt x="703" y="22"/>
                                    </a:lnTo>
                                    <a:lnTo>
                                      <a:pt x="704" y="21"/>
                                    </a:lnTo>
                                    <a:lnTo>
                                      <a:pt x="704" y="24"/>
                                    </a:lnTo>
                                    <a:lnTo>
                                      <a:pt x="705" y="21"/>
                                    </a:lnTo>
                                    <a:lnTo>
                                      <a:pt x="705" y="24"/>
                                    </a:lnTo>
                                    <a:lnTo>
                                      <a:pt x="706" y="20"/>
                                    </a:lnTo>
                                    <a:lnTo>
                                      <a:pt x="706" y="22"/>
                                    </a:lnTo>
                                    <a:lnTo>
                                      <a:pt x="707" y="20"/>
                                    </a:lnTo>
                                    <a:lnTo>
                                      <a:pt x="707" y="22"/>
                                    </a:lnTo>
                                    <a:lnTo>
                                      <a:pt x="708" y="21"/>
                                    </a:lnTo>
                                    <a:lnTo>
                                      <a:pt x="708" y="22"/>
                                    </a:lnTo>
                                    <a:lnTo>
                                      <a:pt x="709" y="20"/>
                                    </a:lnTo>
                                    <a:lnTo>
                                      <a:pt x="709" y="22"/>
                                    </a:lnTo>
                                    <a:lnTo>
                                      <a:pt x="710" y="20"/>
                                    </a:lnTo>
                                    <a:lnTo>
                                      <a:pt x="710" y="22"/>
                                    </a:lnTo>
                                    <a:lnTo>
                                      <a:pt x="712" y="19"/>
                                    </a:lnTo>
                                    <a:lnTo>
                                      <a:pt x="712" y="22"/>
                                    </a:lnTo>
                                    <a:lnTo>
                                      <a:pt x="713" y="22"/>
                                    </a:lnTo>
                                    <a:lnTo>
                                      <a:pt x="713" y="24"/>
                                    </a:lnTo>
                                    <a:lnTo>
                                      <a:pt x="714" y="22"/>
                                    </a:lnTo>
                                    <a:lnTo>
                                      <a:pt x="714" y="24"/>
                                    </a:lnTo>
                                    <a:lnTo>
                                      <a:pt x="715" y="22"/>
                                    </a:lnTo>
                                    <a:lnTo>
                                      <a:pt x="715" y="24"/>
                                    </a:lnTo>
                                    <a:lnTo>
                                      <a:pt x="716" y="21"/>
                                    </a:lnTo>
                                    <a:lnTo>
                                      <a:pt x="716" y="22"/>
                                    </a:lnTo>
                                    <a:lnTo>
                                      <a:pt x="717" y="20"/>
                                    </a:lnTo>
                                    <a:lnTo>
                                      <a:pt x="717" y="22"/>
                                    </a:lnTo>
                                    <a:lnTo>
                                      <a:pt x="718" y="19"/>
                                    </a:lnTo>
                                    <a:lnTo>
                                      <a:pt x="718" y="22"/>
                                    </a:lnTo>
                                    <a:lnTo>
                                      <a:pt x="720" y="18"/>
                                    </a:lnTo>
                                    <a:lnTo>
                                      <a:pt x="720" y="20"/>
                                    </a:lnTo>
                                    <a:lnTo>
                                      <a:pt x="721" y="18"/>
                                    </a:lnTo>
                                    <a:lnTo>
                                      <a:pt x="721" y="20"/>
                                    </a:lnTo>
                                    <a:lnTo>
                                      <a:pt x="722" y="20"/>
                                    </a:lnTo>
                                    <a:lnTo>
                                      <a:pt x="723" y="20"/>
                                    </a:lnTo>
                                    <a:lnTo>
                                      <a:pt x="723" y="21"/>
                                    </a:lnTo>
                                    <a:lnTo>
                                      <a:pt x="724" y="18"/>
                                    </a:lnTo>
                                    <a:lnTo>
                                      <a:pt x="724" y="22"/>
                                    </a:lnTo>
                                    <a:lnTo>
                                      <a:pt x="725" y="16"/>
                                    </a:lnTo>
                                    <a:lnTo>
                                      <a:pt x="725" y="22"/>
                                    </a:lnTo>
                                    <a:lnTo>
                                      <a:pt x="726" y="20"/>
                                    </a:lnTo>
                                    <a:lnTo>
                                      <a:pt x="727" y="20"/>
                                    </a:lnTo>
                                    <a:lnTo>
                                      <a:pt x="727" y="22"/>
                                    </a:lnTo>
                                    <a:lnTo>
                                      <a:pt x="729" y="22"/>
                                    </a:lnTo>
                                    <a:lnTo>
                                      <a:pt x="730" y="20"/>
                                    </a:lnTo>
                                    <a:lnTo>
                                      <a:pt x="730" y="22"/>
                                    </a:lnTo>
                                    <a:lnTo>
                                      <a:pt x="731" y="20"/>
                                    </a:lnTo>
                                    <a:lnTo>
                                      <a:pt x="731" y="22"/>
                                    </a:lnTo>
                                    <a:lnTo>
                                      <a:pt x="732" y="20"/>
                                    </a:lnTo>
                                    <a:lnTo>
                                      <a:pt x="732" y="22"/>
                                    </a:lnTo>
                                    <a:lnTo>
                                      <a:pt x="733" y="22"/>
                                    </a:lnTo>
                                    <a:lnTo>
                                      <a:pt x="733" y="24"/>
                                    </a:lnTo>
                                    <a:lnTo>
                                      <a:pt x="734" y="20"/>
                                    </a:lnTo>
                                    <a:lnTo>
                                      <a:pt x="734" y="22"/>
                                    </a:lnTo>
                                    <a:lnTo>
                                      <a:pt x="735" y="22"/>
                                    </a:lnTo>
                                    <a:lnTo>
                                      <a:pt x="736" y="24"/>
                                    </a:lnTo>
                                    <a:lnTo>
                                      <a:pt x="736" y="25"/>
                                    </a:lnTo>
                                    <a:lnTo>
                                      <a:pt x="738" y="24"/>
                                    </a:lnTo>
                                    <a:lnTo>
                                      <a:pt x="738" y="25"/>
                                    </a:lnTo>
                                    <a:lnTo>
                                      <a:pt x="739" y="24"/>
                                    </a:lnTo>
                                    <a:lnTo>
                                      <a:pt x="739" y="25"/>
                                    </a:lnTo>
                                    <a:lnTo>
                                      <a:pt x="740" y="24"/>
                                    </a:lnTo>
                                    <a:lnTo>
                                      <a:pt x="740" y="28"/>
                                    </a:lnTo>
                                    <a:lnTo>
                                      <a:pt x="741" y="24"/>
                                    </a:lnTo>
                                    <a:lnTo>
                                      <a:pt x="741" y="28"/>
                                    </a:lnTo>
                                    <a:lnTo>
                                      <a:pt x="742" y="24"/>
                                    </a:lnTo>
                                    <a:lnTo>
                                      <a:pt x="742" y="25"/>
                                    </a:lnTo>
                                    <a:lnTo>
                                      <a:pt x="743" y="24"/>
                                    </a:lnTo>
                                    <a:lnTo>
                                      <a:pt x="743" y="25"/>
                                    </a:lnTo>
                                    <a:lnTo>
                                      <a:pt x="744" y="24"/>
                                    </a:lnTo>
                                    <a:lnTo>
                                      <a:pt x="744" y="25"/>
                                    </a:lnTo>
                                    <a:lnTo>
                                      <a:pt x="745" y="24"/>
                                    </a:lnTo>
                                    <a:lnTo>
                                      <a:pt x="745" y="25"/>
                                    </a:lnTo>
                                    <a:lnTo>
                                      <a:pt x="747" y="25"/>
                                    </a:lnTo>
                                    <a:lnTo>
                                      <a:pt x="748" y="24"/>
                                    </a:lnTo>
                                    <a:lnTo>
                                      <a:pt x="748" y="25"/>
                                    </a:lnTo>
                                    <a:lnTo>
                                      <a:pt x="749" y="24"/>
                                    </a:lnTo>
                                    <a:lnTo>
                                      <a:pt x="749" y="25"/>
                                    </a:lnTo>
                                    <a:lnTo>
                                      <a:pt x="750" y="22"/>
                                    </a:lnTo>
                                    <a:lnTo>
                                      <a:pt x="750" y="25"/>
                                    </a:lnTo>
                                    <a:lnTo>
                                      <a:pt x="751" y="22"/>
                                    </a:lnTo>
                                    <a:lnTo>
                                      <a:pt x="751" y="24"/>
                                    </a:lnTo>
                                    <a:lnTo>
                                      <a:pt x="752" y="21"/>
                                    </a:lnTo>
                                    <a:lnTo>
                                      <a:pt x="752" y="24"/>
                                    </a:lnTo>
                                    <a:lnTo>
                                      <a:pt x="753" y="20"/>
                                    </a:lnTo>
                                    <a:lnTo>
                                      <a:pt x="753" y="25"/>
                                    </a:lnTo>
                                    <a:lnTo>
                                      <a:pt x="754" y="22"/>
                                    </a:lnTo>
                                    <a:lnTo>
                                      <a:pt x="754" y="24"/>
                                    </a:lnTo>
                                    <a:lnTo>
                                      <a:pt x="756" y="19"/>
                                    </a:lnTo>
                                    <a:lnTo>
                                      <a:pt x="756" y="22"/>
                                    </a:lnTo>
                                    <a:lnTo>
                                      <a:pt x="757" y="20"/>
                                    </a:lnTo>
                                    <a:lnTo>
                                      <a:pt x="757" y="22"/>
                                    </a:lnTo>
                                    <a:lnTo>
                                      <a:pt x="758" y="20"/>
                                    </a:lnTo>
                                    <a:lnTo>
                                      <a:pt x="758" y="21"/>
                                    </a:lnTo>
                                    <a:lnTo>
                                      <a:pt x="759" y="20"/>
                                    </a:lnTo>
                                    <a:lnTo>
                                      <a:pt x="760" y="18"/>
                                    </a:lnTo>
                                    <a:lnTo>
                                      <a:pt x="760" y="20"/>
                                    </a:lnTo>
                                    <a:lnTo>
                                      <a:pt x="761" y="19"/>
                                    </a:lnTo>
                                    <a:lnTo>
                                      <a:pt x="761" y="20"/>
                                    </a:lnTo>
                                    <a:lnTo>
                                      <a:pt x="762" y="18"/>
                                    </a:lnTo>
                                    <a:lnTo>
                                      <a:pt x="762" y="20"/>
                                    </a:lnTo>
                                    <a:lnTo>
                                      <a:pt x="764" y="18"/>
                                    </a:lnTo>
                                    <a:lnTo>
                                      <a:pt x="764" y="19"/>
                                    </a:lnTo>
                                    <a:lnTo>
                                      <a:pt x="765" y="16"/>
                                    </a:lnTo>
                                    <a:lnTo>
                                      <a:pt x="765" y="19"/>
                                    </a:lnTo>
                                    <a:lnTo>
                                      <a:pt x="766" y="14"/>
                                    </a:lnTo>
                                    <a:lnTo>
                                      <a:pt x="766" y="18"/>
                                    </a:lnTo>
                                    <a:lnTo>
                                      <a:pt x="767" y="15"/>
                                    </a:lnTo>
                                    <a:lnTo>
                                      <a:pt x="767" y="16"/>
                                    </a:lnTo>
                                    <a:lnTo>
                                      <a:pt x="768" y="16"/>
                                    </a:lnTo>
                                    <a:lnTo>
                                      <a:pt x="768" y="18"/>
                                    </a:lnTo>
                                    <a:lnTo>
                                      <a:pt x="769" y="12"/>
                                    </a:lnTo>
                                    <a:lnTo>
                                      <a:pt x="769" y="13"/>
                                    </a:lnTo>
                                    <a:lnTo>
                                      <a:pt x="770" y="13"/>
                                    </a:lnTo>
                                    <a:lnTo>
                                      <a:pt x="770" y="14"/>
                                    </a:lnTo>
                                    <a:lnTo>
                                      <a:pt x="771" y="12"/>
                                    </a:lnTo>
                                    <a:lnTo>
                                      <a:pt x="771" y="14"/>
                                    </a:lnTo>
                                    <a:lnTo>
                                      <a:pt x="773" y="14"/>
                                    </a:lnTo>
                                    <a:lnTo>
                                      <a:pt x="774" y="12"/>
                                    </a:lnTo>
                                    <a:lnTo>
                                      <a:pt x="774" y="14"/>
                                    </a:lnTo>
                                    <a:lnTo>
                                      <a:pt x="775" y="14"/>
                                    </a:lnTo>
                                    <a:lnTo>
                                      <a:pt x="775" y="15"/>
                                    </a:lnTo>
                                    <a:lnTo>
                                      <a:pt x="776" y="14"/>
                                    </a:lnTo>
                                    <a:lnTo>
                                      <a:pt x="776" y="15"/>
                                    </a:lnTo>
                                    <a:lnTo>
                                      <a:pt x="777" y="14"/>
                                    </a:lnTo>
                                    <a:lnTo>
                                      <a:pt x="777" y="16"/>
                                    </a:lnTo>
                                    <a:lnTo>
                                      <a:pt x="778" y="14"/>
                                    </a:lnTo>
                                    <a:lnTo>
                                      <a:pt x="778" y="15"/>
                                    </a:lnTo>
                                    <a:lnTo>
                                      <a:pt x="779" y="16"/>
                                    </a:lnTo>
                                    <a:lnTo>
                                      <a:pt x="779" y="18"/>
                                    </a:lnTo>
                                    <a:lnTo>
                                      <a:pt x="780" y="18"/>
                                    </a:lnTo>
                                    <a:lnTo>
                                      <a:pt x="782" y="19"/>
                                    </a:lnTo>
                                    <a:lnTo>
                                      <a:pt x="782" y="20"/>
                                    </a:lnTo>
                                    <a:lnTo>
                                      <a:pt x="783" y="19"/>
                                    </a:lnTo>
                                    <a:lnTo>
                                      <a:pt x="784" y="18"/>
                                    </a:lnTo>
                                    <a:lnTo>
                                      <a:pt x="784" y="19"/>
                                    </a:lnTo>
                                    <a:lnTo>
                                      <a:pt x="785" y="19"/>
                                    </a:lnTo>
                                    <a:lnTo>
                                      <a:pt x="785" y="20"/>
                                    </a:lnTo>
                                    <a:lnTo>
                                      <a:pt x="786" y="21"/>
                                    </a:lnTo>
                                    <a:lnTo>
                                      <a:pt x="786" y="22"/>
                                    </a:lnTo>
                                    <a:lnTo>
                                      <a:pt x="787" y="20"/>
                                    </a:lnTo>
                                    <a:lnTo>
                                      <a:pt x="787" y="22"/>
                                    </a:lnTo>
                                    <a:lnTo>
                                      <a:pt x="788" y="20"/>
                                    </a:lnTo>
                                    <a:lnTo>
                                      <a:pt x="788" y="22"/>
                                    </a:lnTo>
                                    <a:lnTo>
                                      <a:pt x="789" y="20"/>
                                    </a:lnTo>
                                    <a:lnTo>
                                      <a:pt x="789" y="21"/>
                                    </a:lnTo>
                                    <a:lnTo>
                                      <a:pt x="791" y="21"/>
                                    </a:lnTo>
                                    <a:lnTo>
                                      <a:pt x="791" y="22"/>
                                    </a:lnTo>
                                    <a:lnTo>
                                      <a:pt x="792" y="20"/>
                                    </a:lnTo>
                                    <a:lnTo>
                                      <a:pt x="793" y="20"/>
                                    </a:lnTo>
                                    <a:lnTo>
                                      <a:pt x="793" y="21"/>
                                    </a:lnTo>
                                    <a:lnTo>
                                      <a:pt x="794" y="19"/>
                                    </a:lnTo>
                                    <a:lnTo>
                                      <a:pt x="794" y="20"/>
                                    </a:lnTo>
                                    <a:lnTo>
                                      <a:pt x="795" y="15"/>
                                    </a:lnTo>
                                    <a:lnTo>
                                      <a:pt x="795" y="19"/>
                                    </a:lnTo>
                                    <a:lnTo>
                                      <a:pt x="796" y="18"/>
                                    </a:lnTo>
                                    <a:lnTo>
                                      <a:pt x="797" y="18"/>
                                    </a:lnTo>
                                    <a:lnTo>
                                      <a:pt x="797" y="19"/>
                                    </a:lnTo>
                                    <a:lnTo>
                                      <a:pt x="798" y="15"/>
                                    </a:lnTo>
                                    <a:lnTo>
                                      <a:pt x="798" y="18"/>
                                    </a:lnTo>
                                    <a:lnTo>
                                      <a:pt x="800" y="15"/>
                                    </a:lnTo>
                                    <a:lnTo>
                                      <a:pt x="800" y="19"/>
                                    </a:lnTo>
                                    <a:lnTo>
                                      <a:pt x="801" y="14"/>
                                    </a:lnTo>
                                    <a:lnTo>
                                      <a:pt x="801" y="16"/>
                                    </a:lnTo>
                                    <a:lnTo>
                                      <a:pt x="802" y="14"/>
                                    </a:lnTo>
                                    <a:lnTo>
                                      <a:pt x="802" y="16"/>
                                    </a:lnTo>
                                    <a:lnTo>
                                      <a:pt x="803" y="14"/>
                                    </a:lnTo>
                                    <a:lnTo>
                                      <a:pt x="803" y="15"/>
                                    </a:lnTo>
                                    <a:lnTo>
                                      <a:pt x="804" y="14"/>
                                    </a:lnTo>
                                    <a:lnTo>
                                      <a:pt x="804" y="16"/>
                                    </a:lnTo>
                                    <a:lnTo>
                                      <a:pt x="805" y="14"/>
                                    </a:lnTo>
                                    <a:lnTo>
                                      <a:pt x="805" y="15"/>
                                    </a:lnTo>
                                    <a:lnTo>
                                      <a:pt x="806" y="13"/>
                                    </a:lnTo>
                                    <a:lnTo>
                                      <a:pt x="806" y="14"/>
                                    </a:lnTo>
                                    <a:lnTo>
                                      <a:pt x="807" y="15"/>
                                    </a:lnTo>
                                    <a:lnTo>
                                      <a:pt x="809" y="14"/>
                                    </a:lnTo>
                                    <a:lnTo>
                                      <a:pt x="809" y="16"/>
                                    </a:lnTo>
                                    <a:lnTo>
                                      <a:pt x="810" y="14"/>
                                    </a:lnTo>
                                    <a:lnTo>
                                      <a:pt x="810" y="18"/>
                                    </a:lnTo>
                                    <a:lnTo>
                                      <a:pt x="811" y="13"/>
                                    </a:lnTo>
                                    <a:lnTo>
                                      <a:pt x="811" y="16"/>
                                    </a:lnTo>
                                    <a:lnTo>
                                      <a:pt x="812" y="14"/>
                                    </a:lnTo>
                                    <a:lnTo>
                                      <a:pt x="812" y="15"/>
                                    </a:lnTo>
                                    <a:lnTo>
                                      <a:pt x="813" y="14"/>
                                    </a:lnTo>
                                    <a:lnTo>
                                      <a:pt x="813" y="18"/>
                                    </a:lnTo>
                                    <a:lnTo>
                                      <a:pt x="814" y="14"/>
                                    </a:lnTo>
                                    <a:lnTo>
                                      <a:pt x="814" y="15"/>
                                    </a:lnTo>
                                    <a:lnTo>
                                      <a:pt x="815" y="14"/>
                                    </a:lnTo>
                                    <a:lnTo>
                                      <a:pt x="815" y="15"/>
                                    </a:lnTo>
                                    <a:lnTo>
                                      <a:pt x="817" y="13"/>
                                    </a:lnTo>
                                    <a:lnTo>
                                      <a:pt x="817" y="15"/>
                                    </a:lnTo>
                                    <a:lnTo>
                                      <a:pt x="818" y="13"/>
                                    </a:lnTo>
                                    <a:lnTo>
                                      <a:pt x="818" y="14"/>
                                    </a:lnTo>
                                    <a:lnTo>
                                      <a:pt x="819" y="14"/>
                                    </a:lnTo>
                                    <a:lnTo>
                                      <a:pt x="820" y="14"/>
                                    </a:lnTo>
                                    <a:lnTo>
                                      <a:pt x="820" y="16"/>
                                    </a:lnTo>
                                    <a:lnTo>
                                      <a:pt x="821" y="14"/>
                                    </a:lnTo>
                                    <a:lnTo>
                                      <a:pt x="821" y="18"/>
                                    </a:lnTo>
                                    <a:lnTo>
                                      <a:pt x="822" y="15"/>
                                    </a:lnTo>
                                    <a:lnTo>
                                      <a:pt x="822" y="18"/>
                                    </a:lnTo>
                                    <a:lnTo>
                                      <a:pt x="823" y="14"/>
                                    </a:lnTo>
                                    <a:lnTo>
                                      <a:pt x="823" y="15"/>
                                    </a:lnTo>
                                    <a:lnTo>
                                      <a:pt x="824" y="14"/>
                                    </a:lnTo>
                                    <a:lnTo>
                                      <a:pt x="824" y="16"/>
                                    </a:lnTo>
                                    <a:lnTo>
                                      <a:pt x="826" y="18"/>
                                    </a:lnTo>
                                    <a:lnTo>
                                      <a:pt x="826" y="19"/>
                                    </a:lnTo>
                                    <a:lnTo>
                                      <a:pt x="827" y="16"/>
                                    </a:lnTo>
                                    <a:lnTo>
                                      <a:pt x="828" y="18"/>
                                    </a:lnTo>
                                    <a:lnTo>
                                      <a:pt x="829" y="18"/>
                                    </a:lnTo>
                                    <a:lnTo>
                                      <a:pt x="829" y="19"/>
                                    </a:lnTo>
                                    <a:lnTo>
                                      <a:pt x="830" y="18"/>
                                    </a:lnTo>
                                    <a:lnTo>
                                      <a:pt x="830" y="19"/>
                                    </a:lnTo>
                                    <a:lnTo>
                                      <a:pt x="831" y="16"/>
                                    </a:lnTo>
                                    <a:lnTo>
                                      <a:pt x="831" y="19"/>
                                    </a:lnTo>
                                    <a:lnTo>
                                      <a:pt x="832" y="18"/>
                                    </a:lnTo>
                                    <a:lnTo>
                                      <a:pt x="832" y="20"/>
                                    </a:lnTo>
                                    <a:lnTo>
                                      <a:pt x="833" y="19"/>
                                    </a:lnTo>
                                    <a:lnTo>
                                      <a:pt x="833" y="20"/>
                                    </a:lnTo>
                                    <a:lnTo>
                                      <a:pt x="835" y="20"/>
                                    </a:lnTo>
                                    <a:lnTo>
                                      <a:pt x="835" y="21"/>
                                    </a:lnTo>
                                    <a:lnTo>
                                      <a:pt x="836" y="20"/>
                                    </a:lnTo>
                                    <a:lnTo>
                                      <a:pt x="837" y="20"/>
                                    </a:lnTo>
                                    <a:lnTo>
                                      <a:pt x="837" y="21"/>
                                    </a:lnTo>
                                    <a:lnTo>
                                      <a:pt x="838" y="19"/>
                                    </a:lnTo>
                                    <a:lnTo>
                                      <a:pt x="838" y="21"/>
                                    </a:lnTo>
                                    <a:lnTo>
                                      <a:pt x="839" y="21"/>
                                    </a:lnTo>
                                    <a:lnTo>
                                      <a:pt x="839" y="22"/>
                                    </a:lnTo>
                                    <a:lnTo>
                                      <a:pt x="840" y="19"/>
                                    </a:lnTo>
                                    <a:lnTo>
                                      <a:pt x="840" y="21"/>
                                    </a:lnTo>
                                    <a:lnTo>
                                      <a:pt x="841" y="20"/>
                                    </a:lnTo>
                                    <a:lnTo>
                                      <a:pt x="841" y="22"/>
                                    </a:lnTo>
                                    <a:lnTo>
                                      <a:pt x="842" y="20"/>
                                    </a:lnTo>
                                    <a:lnTo>
                                      <a:pt x="842" y="21"/>
                                    </a:lnTo>
                                    <a:lnTo>
                                      <a:pt x="844" y="20"/>
                                    </a:lnTo>
                                    <a:lnTo>
                                      <a:pt x="844" y="21"/>
                                    </a:lnTo>
                                    <a:lnTo>
                                      <a:pt x="845" y="20"/>
                                    </a:lnTo>
                                    <a:lnTo>
                                      <a:pt x="845" y="22"/>
                                    </a:lnTo>
                                    <a:lnTo>
                                      <a:pt x="846" y="21"/>
                                    </a:lnTo>
                                    <a:lnTo>
                                      <a:pt x="846" y="22"/>
                                    </a:lnTo>
                                    <a:lnTo>
                                      <a:pt x="847" y="20"/>
                                    </a:lnTo>
                                    <a:lnTo>
                                      <a:pt x="847" y="22"/>
                                    </a:lnTo>
                                    <a:lnTo>
                                      <a:pt x="848" y="19"/>
                                    </a:lnTo>
                                    <a:lnTo>
                                      <a:pt x="848" y="20"/>
                                    </a:lnTo>
                                    <a:lnTo>
                                      <a:pt x="849" y="20"/>
                                    </a:lnTo>
                                    <a:lnTo>
                                      <a:pt x="849" y="22"/>
                                    </a:lnTo>
                                    <a:lnTo>
                                      <a:pt x="850" y="19"/>
                                    </a:lnTo>
                                    <a:lnTo>
                                      <a:pt x="850" y="21"/>
                                    </a:lnTo>
                                    <a:lnTo>
                                      <a:pt x="851" y="20"/>
                                    </a:lnTo>
                                    <a:lnTo>
                                      <a:pt x="851" y="22"/>
                                    </a:lnTo>
                                    <a:lnTo>
                                      <a:pt x="853" y="20"/>
                                    </a:lnTo>
                                    <a:lnTo>
                                      <a:pt x="853" y="21"/>
                                    </a:lnTo>
                                    <a:lnTo>
                                      <a:pt x="854" y="21"/>
                                    </a:lnTo>
                                    <a:lnTo>
                                      <a:pt x="854" y="22"/>
                                    </a:lnTo>
                                    <a:lnTo>
                                      <a:pt x="855" y="20"/>
                                    </a:lnTo>
                                    <a:lnTo>
                                      <a:pt x="855" y="21"/>
                                    </a:lnTo>
                                    <a:lnTo>
                                      <a:pt x="856" y="20"/>
                                    </a:lnTo>
                                    <a:lnTo>
                                      <a:pt x="857" y="21"/>
                                    </a:lnTo>
                                    <a:lnTo>
                                      <a:pt x="857" y="22"/>
                                    </a:lnTo>
                                    <a:lnTo>
                                      <a:pt x="858" y="20"/>
                                    </a:lnTo>
                                    <a:lnTo>
                                      <a:pt x="858" y="21"/>
                                    </a:lnTo>
                                    <a:lnTo>
                                      <a:pt x="859" y="22"/>
                                    </a:lnTo>
                                    <a:lnTo>
                                      <a:pt x="861" y="21"/>
                                    </a:lnTo>
                                    <a:lnTo>
                                      <a:pt x="861" y="22"/>
                                    </a:lnTo>
                                    <a:lnTo>
                                      <a:pt x="862" y="20"/>
                                    </a:lnTo>
                                    <a:lnTo>
                                      <a:pt x="862" y="21"/>
                                    </a:lnTo>
                                    <a:lnTo>
                                      <a:pt x="863" y="20"/>
                                    </a:lnTo>
                                    <a:lnTo>
                                      <a:pt x="863" y="22"/>
                                    </a:lnTo>
                                    <a:lnTo>
                                      <a:pt x="864" y="20"/>
                                    </a:lnTo>
                                    <a:lnTo>
                                      <a:pt x="865" y="20"/>
                                    </a:lnTo>
                                    <a:lnTo>
                                      <a:pt x="865" y="22"/>
                                    </a:lnTo>
                                    <a:lnTo>
                                      <a:pt x="866" y="21"/>
                                    </a:lnTo>
                                    <a:lnTo>
                                      <a:pt x="866" y="22"/>
                                    </a:lnTo>
                                    <a:lnTo>
                                      <a:pt x="867" y="20"/>
                                    </a:lnTo>
                                    <a:lnTo>
                                      <a:pt x="867" y="21"/>
                                    </a:lnTo>
                                    <a:lnTo>
                                      <a:pt x="868" y="19"/>
                                    </a:lnTo>
                                    <a:lnTo>
                                      <a:pt x="868" y="20"/>
                                    </a:lnTo>
                                    <a:lnTo>
                                      <a:pt x="870" y="20"/>
                                    </a:lnTo>
                                    <a:lnTo>
                                      <a:pt x="871" y="18"/>
                                    </a:lnTo>
                                    <a:lnTo>
                                      <a:pt x="871" y="19"/>
                                    </a:lnTo>
                                    <a:lnTo>
                                      <a:pt x="872" y="16"/>
                                    </a:lnTo>
                                    <a:lnTo>
                                      <a:pt x="872" y="19"/>
                                    </a:lnTo>
                                    <a:lnTo>
                                      <a:pt x="873" y="18"/>
                                    </a:lnTo>
                                    <a:lnTo>
                                      <a:pt x="873" y="19"/>
                                    </a:lnTo>
                                    <a:lnTo>
                                      <a:pt x="874" y="15"/>
                                    </a:lnTo>
                                    <a:lnTo>
                                      <a:pt x="874" y="18"/>
                                    </a:lnTo>
                                    <a:lnTo>
                                      <a:pt x="875" y="14"/>
                                    </a:lnTo>
                                    <a:lnTo>
                                      <a:pt x="875" y="16"/>
                                    </a:lnTo>
                                    <a:lnTo>
                                      <a:pt x="876" y="14"/>
                                    </a:lnTo>
                                    <a:lnTo>
                                      <a:pt x="876" y="15"/>
                                    </a:lnTo>
                                    <a:lnTo>
                                      <a:pt x="877" y="13"/>
                                    </a:lnTo>
                                    <a:lnTo>
                                      <a:pt x="879" y="13"/>
                                    </a:lnTo>
                                    <a:lnTo>
                                      <a:pt x="879" y="14"/>
                                    </a:lnTo>
                                    <a:lnTo>
                                      <a:pt x="880" y="14"/>
                                    </a:lnTo>
                                    <a:lnTo>
                                      <a:pt x="880" y="15"/>
                                    </a:lnTo>
                                    <a:lnTo>
                                      <a:pt x="881" y="14"/>
                                    </a:lnTo>
                                    <a:lnTo>
                                      <a:pt x="882" y="14"/>
                                    </a:lnTo>
                                    <a:lnTo>
                                      <a:pt x="882" y="15"/>
                                    </a:lnTo>
                                    <a:lnTo>
                                      <a:pt x="883" y="14"/>
                                    </a:lnTo>
                                    <a:lnTo>
                                      <a:pt x="883" y="16"/>
                                    </a:lnTo>
                                    <a:lnTo>
                                      <a:pt x="884" y="14"/>
                                    </a:lnTo>
                                    <a:lnTo>
                                      <a:pt x="884" y="15"/>
                                    </a:lnTo>
                                    <a:lnTo>
                                      <a:pt x="885" y="13"/>
                                    </a:lnTo>
                                    <a:lnTo>
                                      <a:pt x="885" y="14"/>
                                    </a:lnTo>
                                    <a:lnTo>
                                      <a:pt x="886" y="14"/>
                                    </a:lnTo>
                                    <a:lnTo>
                                      <a:pt x="886" y="19"/>
                                    </a:lnTo>
                                    <a:lnTo>
                                      <a:pt x="888" y="15"/>
                                    </a:lnTo>
                                    <a:lnTo>
                                      <a:pt x="888" y="16"/>
                                    </a:lnTo>
                                    <a:lnTo>
                                      <a:pt x="889" y="18"/>
                                    </a:lnTo>
                                    <a:lnTo>
                                      <a:pt x="890" y="14"/>
                                    </a:lnTo>
                                    <a:lnTo>
                                      <a:pt x="890" y="16"/>
                                    </a:lnTo>
                                    <a:lnTo>
                                      <a:pt x="891" y="15"/>
                                    </a:lnTo>
                                    <a:lnTo>
                                      <a:pt x="891" y="18"/>
                                    </a:lnTo>
                                    <a:lnTo>
                                      <a:pt x="892" y="14"/>
                                    </a:lnTo>
                                    <a:lnTo>
                                      <a:pt x="892" y="18"/>
                                    </a:lnTo>
                                    <a:lnTo>
                                      <a:pt x="893" y="14"/>
                                    </a:lnTo>
                                    <a:lnTo>
                                      <a:pt x="893" y="18"/>
                                    </a:lnTo>
                                    <a:lnTo>
                                      <a:pt x="894" y="16"/>
                                    </a:lnTo>
                                    <a:lnTo>
                                      <a:pt x="894" y="18"/>
                                    </a:lnTo>
                                    <a:lnTo>
                                      <a:pt x="895" y="15"/>
                                    </a:lnTo>
                                    <a:lnTo>
                                      <a:pt x="895" y="16"/>
                                    </a:lnTo>
                                    <a:lnTo>
                                      <a:pt x="897" y="15"/>
                                    </a:lnTo>
                                    <a:lnTo>
                                      <a:pt x="897" y="18"/>
                                    </a:lnTo>
                                    <a:lnTo>
                                      <a:pt x="898" y="14"/>
                                    </a:lnTo>
                                    <a:lnTo>
                                      <a:pt x="898" y="16"/>
                                    </a:lnTo>
                                    <a:lnTo>
                                      <a:pt x="899" y="14"/>
                                    </a:lnTo>
                                    <a:lnTo>
                                      <a:pt x="900" y="14"/>
                                    </a:lnTo>
                                    <a:lnTo>
                                      <a:pt x="900" y="18"/>
                                    </a:lnTo>
                                    <a:lnTo>
                                      <a:pt x="901" y="15"/>
                                    </a:lnTo>
                                    <a:lnTo>
                                      <a:pt x="901" y="18"/>
                                    </a:lnTo>
                                    <a:lnTo>
                                      <a:pt x="902" y="15"/>
                                    </a:lnTo>
                                    <a:lnTo>
                                      <a:pt x="902" y="18"/>
                                    </a:lnTo>
                                    <a:lnTo>
                                      <a:pt x="903" y="16"/>
                                    </a:lnTo>
                                    <a:lnTo>
                                      <a:pt x="903" y="18"/>
                                    </a:lnTo>
                                    <a:lnTo>
                                      <a:pt x="905" y="16"/>
                                    </a:lnTo>
                                    <a:lnTo>
                                      <a:pt x="905" y="18"/>
                                    </a:lnTo>
                                    <a:lnTo>
                                      <a:pt x="906" y="16"/>
                                    </a:lnTo>
                                    <a:lnTo>
                                      <a:pt x="906" y="19"/>
                                    </a:lnTo>
                                    <a:lnTo>
                                      <a:pt x="907" y="19"/>
                                    </a:lnTo>
                                    <a:lnTo>
                                      <a:pt x="907" y="20"/>
                                    </a:lnTo>
                                    <a:lnTo>
                                      <a:pt x="908" y="18"/>
                                    </a:lnTo>
                                    <a:lnTo>
                                      <a:pt x="908" y="20"/>
                                    </a:lnTo>
                                    <a:lnTo>
                                      <a:pt x="909" y="18"/>
                                    </a:lnTo>
                                    <a:lnTo>
                                      <a:pt x="909" y="19"/>
                                    </a:lnTo>
                                    <a:lnTo>
                                      <a:pt x="910" y="20"/>
                                    </a:lnTo>
                                    <a:lnTo>
                                      <a:pt x="910" y="21"/>
                                    </a:lnTo>
                                    <a:lnTo>
                                      <a:pt x="911" y="20"/>
                                    </a:lnTo>
                                    <a:lnTo>
                                      <a:pt x="911" y="22"/>
                                    </a:lnTo>
                                    <a:lnTo>
                                      <a:pt x="912" y="21"/>
                                    </a:lnTo>
                                    <a:lnTo>
                                      <a:pt x="912" y="24"/>
                                    </a:lnTo>
                                    <a:lnTo>
                                      <a:pt x="914" y="20"/>
                                    </a:lnTo>
                                    <a:lnTo>
                                      <a:pt x="914" y="22"/>
                                    </a:lnTo>
                                    <a:lnTo>
                                      <a:pt x="915" y="21"/>
                                    </a:lnTo>
                                    <a:lnTo>
                                      <a:pt x="915" y="22"/>
                                    </a:lnTo>
                                    <a:lnTo>
                                      <a:pt x="916" y="22"/>
                                    </a:lnTo>
                                    <a:lnTo>
                                      <a:pt x="916" y="24"/>
                                    </a:lnTo>
                                    <a:lnTo>
                                      <a:pt x="917" y="22"/>
                                    </a:lnTo>
                                    <a:lnTo>
                                      <a:pt x="917" y="24"/>
                                    </a:lnTo>
                                    <a:lnTo>
                                      <a:pt x="918" y="24"/>
                                    </a:lnTo>
                                    <a:lnTo>
                                      <a:pt x="918" y="25"/>
                                    </a:lnTo>
                                    <a:lnTo>
                                      <a:pt x="919" y="24"/>
                                    </a:lnTo>
                                    <a:lnTo>
                                      <a:pt x="919" y="25"/>
                                    </a:lnTo>
                                    <a:lnTo>
                                      <a:pt x="920" y="24"/>
                                    </a:lnTo>
                                    <a:lnTo>
                                      <a:pt x="920" y="25"/>
                                    </a:lnTo>
                                    <a:lnTo>
                                      <a:pt x="921" y="25"/>
                                    </a:lnTo>
                                    <a:lnTo>
                                      <a:pt x="921" y="28"/>
                                    </a:lnTo>
                                    <a:lnTo>
                                      <a:pt x="923" y="24"/>
                                    </a:lnTo>
                                    <a:lnTo>
                                      <a:pt x="923" y="28"/>
                                    </a:lnTo>
                                    <a:lnTo>
                                      <a:pt x="924" y="25"/>
                                    </a:lnTo>
                                    <a:lnTo>
                                      <a:pt x="924" y="28"/>
                                    </a:lnTo>
                                    <a:lnTo>
                                      <a:pt x="925" y="25"/>
                                    </a:lnTo>
                                    <a:lnTo>
                                      <a:pt x="925" y="28"/>
                                    </a:lnTo>
                                    <a:lnTo>
                                      <a:pt x="926" y="28"/>
                                    </a:lnTo>
                                    <a:lnTo>
                                      <a:pt x="927" y="28"/>
                                    </a:lnTo>
                                    <a:lnTo>
                                      <a:pt x="927" y="30"/>
                                    </a:lnTo>
                                    <a:lnTo>
                                      <a:pt x="928" y="28"/>
                                    </a:lnTo>
                                    <a:lnTo>
                                      <a:pt x="928" y="30"/>
                                    </a:lnTo>
                                    <a:lnTo>
                                      <a:pt x="929" y="28"/>
                                    </a:lnTo>
                                    <a:lnTo>
                                      <a:pt x="929" y="30"/>
                                    </a:lnTo>
                                    <a:lnTo>
                                      <a:pt x="930" y="28"/>
                                    </a:lnTo>
                                    <a:lnTo>
                                      <a:pt x="930" y="30"/>
                                    </a:lnTo>
                                    <a:lnTo>
                                      <a:pt x="932" y="28"/>
                                    </a:lnTo>
                                    <a:lnTo>
                                      <a:pt x="932" y="30"/>
                                    </a:lnTo>
                                    <a:lnTo>
                                      <a:pt x="933" y="28"/>
                                    </a:lnTo>
                                    <a:lnTo>
                                      <a:pt x="933" y="30"/>
                                    </a:lnTo>
                                    <a:lnTo>
                                      <a:pt x="934" y="28"/>
                                    </a:lnTo>
                                    <a:lnTo>
                                      <a:pt x="934" y="30"/>
                                    </a:lnTo>
                                    <a:lnTo>
                                      <a:pt x="935" y="30"/>
                                    </a:lnTo>
                                    <a:lnTo>
                                      <a:pt x="936" y="28"/>
                                    </a:lnTo>
                                    <a:lnTo>
                                      <a:pt x="936" y="30"/>
                                    </a:lnTo>
                                    <a:lnTo>
                                      <a:pt x="937" y="28"/>
                                    </a:lnTo>
                                    <a:lnTo>
                                      <a:pt x="937" y="30"/>
                                    </a:lnTo>
                                    <a:lnTo>
                                      <a:pt x="938" y="28"/>
                                    </a:lnTo>
                                    <a:lnTo>
                                      <a:pt x="938" y="30"/>
                                    </a:lnTo>
                                    <a:lnTo>
                                      <a:pt x="939" y="28"/>
                                    </a:lnTo>
                                    <a:lnTo>
                                      <a:pt x="941" y="28"/>
                                    </a:lnTo>
                                    <a:lnTo>
                                      <a:pt x="942" y="28"/>
                                    </a:lnTo>
                                    <a:lnTo>
                                      <a:pt x="943" y="28"/>
                                    </a:lnTo>
                                    <a:lnTo>
                                      <a:pt x="944" y="28"/>
                                    </a:lnTo>
                                    <a:lnTo>
                                      <a:pt x="945" y="28"/>
                                    </a:lnTo>
                                    <a:lnTo>
                                      <a:pt x="946" y="28"/>
                                    </a:lnTo>
                                    <a:lnTo>
                                      <a:pt x="947" y="25"/>
                                    </a:lnTo>
                                    <a:lnTo>
                                      <a:pt x="947" y="28"/>
                                    </a:lnTo>
                                    <a:lnTo>
                                      <a:pt x="948" y="25"/>
                                    </a:lnTo>
                                    <a:lnTo>
                                      <a:pt x="948" y="28"/>
                                    </a:lnTo>
                                    <a:lnTo>
                                      <a:pt x="950" y="28"/>
                                    </a:lnTo>
                                    <a:lnTo>
                                      <a:pt x="950" y="30"/>
                                    </a:lnTo>
                                    <a:lnTo>
                                      <a:pt x="951" y="25"/>
                                    </a:lnTo>
                                    <a:lnTo>
                                      <a:pt x="951" y="28"/>
                                    </a:lnTo>
                                    <a:lnTo>
                                      <a:pt x="952" y="25"/>
                                    </a:lnTo>
                                    <a:lnTo>
                                      <a:pt x="952" y="28"/>
                                    </a:lnTo>
                                    <a:lnTo>
                                      <a:pt x="953" y="24"/>
                                    </a:lnTo>
                                    <a:lnTo>
                                      <a:pt x="953" y="28"/>
                                    </a:lnTo>
                                    <a:lnTo>
                                      <a:pt x="954" y="25"/>
                                    </a:lnTo>
                                    <a:lnTo>
                                      <a:pt x="955" y="24"/>
                                    </a:lnTo>
                                    <a:lnTo>
                                      <a:pt x="955" y="25"/>
                                    </a:lnTo>
                                    <a:lnTo>
                                      <a:pt x="956" y="24"/>
                                    </a:lnTo>
                                    <a:lnTo>
                                      <a:pt x="956" y="25"/>
                                    </a:lnTo>
                                    <a:lnTo>
                                      <a:pt x="958" y="24"/>
                                    </a:lnTo>
                                    <a:lnTo>
                                      <a:pt x="958" y="25"/>
                                    </a:lnTo>
                                    <a:lnTo>
                                      <a:pt x="959" y="25"/>
                                    </a:lnTo>
                                    <a:lnTo>
                                      <a:pt x="960" y="22"/>
                                    </a:lnTo>
                                    <a:lnTo>
                                      <a:pt x="960" y="25"/>
                                    </a:lnTo>
                                    <a:lnTo>
                                      <a:pt x="961" y="22"/>
                                    </a:lnTo>
                                    <a:lnTo>
                                      <a:pt x="961" y="24"/>
                                    </a:lnTo>
                                    <a:lnTo>
                                      <a:pt x="962" y="24"/>
                                    </a:lnTo>
                                    <a:lnTo>
                                      <a:pt x="962" y="25"/>
                                    </a:lnTo>
                                    <a:lnTo>
                                      <a:pt x="963" y="22"/>
                                    </a:lnTo>
                                    <a:lnTo>
                                      <a:pt x="963" y="25"/>
                                    </a:lnTo>
                                    <a:lnTo>
                                      <a:pt x="964" y="22"/>
                                    </a:lnTo>
                                    <a:lnTo>
                                      <a:pt x="964" y="24"/>
                                    </a:lnTo>
                                    <a:lnTo>
                                      <a:pt x="965" y="21"/>
                                    </a:lnTo>
                                    <a:lnTo>
                                      <a:pt x="965" y="24"/>
                                    </a:lnTo>
                                    <a:lnTo>
                                      <a:pt x="967" y="22"/>
                                    </a:lnTo>
                                    <a:lnTo>
                                      <a:pt x="967" y="24"/>
                                    </a:lnTo>
                                    <a:lnTo>
                                      <a:pt x="968" y="22"/>
                                    </a:lnTo>
                                    <a:lnTo>
                                      <a:pt x="968" y="24"/>
                                    </a:lnTo>
                                    <a:lnTo>
                                      <a:pt x="969" y="20"/>
                                    </a:lnTo>
                                    <a:lnTo>
                                      <a:pt x="969" y="22"/>
                                    </a:lnTo>
                                    <a:lnTo>
                                      <a:pt x="970" y="21"/>
                                    </a:lnTo>
                                    <a:lnTo>
                                      <a:pt x="970" y="22"/>
                                    </a:lnTo>
                                    <a:lnTo>
                                      <a:pt x="971" y="22"/>
                                    </a:lnTo>
                                    <a:lnTo>
                                      <a:pt x="972" y="21"/>
                                    </a:lnTo>
                                    <a:lnTo>
                                      <a:pt x="972" y="24"/>
                                    </a:lnTo>
                                    <a:lnTo>
                                      <a:pt x="973" y="20"/>
                                    </a:lnTo>
                                    <a:lnTo>
                                      <a:pt x="973" y="21"/>
                                    </a:lnTo>
                                    <a:lnTo>
                                      <a:pt x="974" y="19"/>
                                    </a:lnTo>
                                    <a:lnTo>
                                      <a:pt x="974" y="22"/>
                                    </a:lnTo>
                                    <a:lnTo>
                                      <a:pt x="976" y="20"/>
                                    </a:lnTo>
                                    <a:lnTo>
                                      <a:pt x="977" y="22"/>
                                    </a:lnTo>
                                    <a:lnTo>
                                      <a:pt x="977" y="24"/>
                                    </a:lnTo>
                                    <a:lnTo>
                                      <a:pt x="978" y="21"/>
                                    </a:lnTo>
                                    <a:lnTo>
                                      <a:pt x="978" y="22"/>
                                    </a:lnTo>
                                    <a:lnTo>
                                      <a:pt x="979" y="19"/>
                                    </a:lnTo>
                                    <a:lnTo>
                                      <a:pt x="979" y="22"/>
                                    </a:lnTo>
                                    <a:lnTo>
                                      <a:pt x="980" y="18"/>
                                    </a:lnTo>
                                    <a:lnTo>
                                      <a:pt x="980" y="21"/>
                                    </a:lnTo>
                                    <a:lnTo>
                                      <a:pt x="981" y="20"/>
                                    </a:lnTo>
                                    <a:lnTo>
                                      <a:pt x="982" y="19"/>
                                    </a:lnTo>
                                    <a:lnTo>
                                      <a:pt x="983" y="18"/>
                                    </a:lnTo>
                                    <a:lnTo>
                                      <a:pt x="983" y="19"/>
                                    </a:lnTo>
                                    <a:lnTo>
                                      <a:pt x="985" y="18"/>
                                    </a:lnTo>
                                    <a:lnTo>
                                      <a:pt x="985" y="19"/>
                                    </a:lnTo>
                                    <a:lnTo>
                                      <a:pt x="986" y="18"/>
                                    </a:lnTo>
                                    <a:lnTo>
                                      <a:pt x="987" y="18"/>
                                    </a:lnTo>
                                    <a:lnTo>
                                      <a:pt x="987" y="19"/>
                                    </a:lnTo>
                                    <a:lnTo>
                                      <a:pt x="988" y="18"/>
                                    </a:lnTo>
                                    <a:lnTo>
                                      <a:pt x="988" y="19"/>
                                    </a:lnTo>
                                    <a:lnTo>
                                      <a:pt x="989" y="16"/>
                                    </a:lnTo>
                                    <a:lnTo>
                                      <a:pt x="989" y="18"/>
                                    </a:lnTo>
                                    <a:lnTo>
                                      <a:pt x="990" y="16"/>
                                    </a:lnTo>
                                    <a:lnTo>
                                      <a:pt x="990" y="18"/>
                                    </a:lnTo>
                                    <a:lnTo>
                                      <a:pt x="991" y="16"/>
                                    </a:lnTo>
                                    <a:lnTo>
                                      <a:pt x="991" y="18"/>
                                    </a:lnTo>
                                    <a:lnTo>
                                      <a:pt x="992" y="16"/>
                                    </a:lnTo>
                                    <a:lnTo>
                                      <a:pt x="992" y="18"/>
                                    </a:lnTo>
                                    <a:lnTo>
                                      <a:pt x="994" y="14"/>
                                    </a:lnTo>
                                    <a:lnTo>
                                      <a:pt x="994" y="16"/>
                                    </a:lnTo>
                                    <a:lnTo>
                                      <a:pt x="995" y="14"/>
                                    </a:lnTo>
                                    <a:lnTo>
                                      <a:pt x="995" y="15"/>
                                    </a:lnTo>
                                    <a:lnTo>
                                      <a:pt x="996" y="14"/>
                                    </a:lnTo>
                                    <a:lnTo>
                                      <a:pt x="996" y="15"/>
                                    </a:lnTo>
                                    <a:lnTo>
                                      <a:pt x="997" y="15"/>
                                    </a:lnTo>
                                    <a:lnTo>
                                      <a:pt x="997" y="16"/>
                                    </a:lnTo>
                                    <a:lnTo>
                                      <a:pt x="998" y="13"/>
                                    </a:lnTo>
                                    <a:lnTo>
                                      <a:pt x="998" y="15"/>
                                    </a:lnTo>
                                    <a:lnTo>
                                      <a:pt x="999" y="12"/>
                                    </a:lnTo>
                                    <a:lnTo>
                                      <a:pt x="999" y="14"/>
                                    </a:lnTo>
                                    <a:lnTo>
                                      <a:pt x="1000" y="12"/>
                                    </a:lnTo>
                                    <a:lnTo>
                                      <a:pt x="1000" y="13"/>
                                    </a:lnTo>
                                    <a:lnTo>
                                      <a:pt x="1002" y="13"/>
                                    </a:lnTo>
                                    <a:lnTo>
                                      <a:pt x="1002" y="14"/>
                                    </a:lnTo>
                                    <a:lnTo>
                                      <a:pt x="1003" y="12"/>
                                    </a:lnTo>
                                    <a:lnTo>
                                      <a:pt x="1004" y="12"/>
                                    </a:lnTo>
                                    <a:lnTo>
                                      <a:pt x="1004" y="14"/>
                                    </a:lnTo>
                                    <a:lnTo>
                                      <a:pt x="1005" y="13"/>
                                    </a:lnTo>
                                    <a:lnTo>
                                      <a:pt x="1005" y="14"/>
                                    </a:lnTo>
                                    <a:lnTo>
                                      <a:pt x="1006" y="12"/>
                                    </a:lnTo>
                                    <a:lnTo>
                                      <a:pt x="1006" y="13"/>
                                    </a:lnTo>
                                    <a:lnTo>
                                      <a:pt x="1007" y="12"/>
                                    </a:lnTo>
                                    <a:lnTo>
                                      <a:pt x="1007" y="14"/>
                                    </a:lnTo>
                                    <a:lnTo>
                                      <a:pt x="1008" y="12"/>
                                    </a:lnTo>
                                    <a:lnTo>
                                      <a:pt x="1009" y="12"/>
                                    </a:lnTo>
                                    <a:lnTo>
                                      <a:pt x="1011" y="12"/>
                                    </a:lnTo>
                                    <a:lnTo>
                                      <a:pt x="1011" y="14"/>
                                    </a:lnTo>
                                    <a:lnTo>
                                      <a:pt x="1012" y="12"/>
                                    </a:lnTo>
                                    <a:lnTo>
                                      <a:pt x="1013" y="10"/>
                                    </a:lnTo>
                                    <a:lnTo>
                                      <a:pt x="1013" y="12"/>
                                    </a:lnTo>
                                    <a:lnTo>
                                      <a:pt x="1014" y="9"/>
                                    </a:lnTo>
                                    <a:lnTo>
                                      <a:pt x="1014" y="10"/>
                                    </a:lnTo>
                                    <a:lnTo>
                                      <a:pt x="1015" y="9"/>
                                    </a:lnTo>
                                    <a:lnTo>
                                      <a:pt x="1015" y="10"/>
                                    </a:lnTo>
                                    <a:lnTo>
                                      <a:pt x="1016" y="9"/>
                                    </a:lnTo>
                                    <a:lnTo>
                                      <a:pt x="1016" y="10"/>
                                    </a:lnTo>
                                    <a:lnTo>
                                      <a:pt x="1017" y="9"/>
                                    </a:lnTo>
                                    <a:lnTo>
                                      <a:pt x="1017" y="10"/>
                                    </a:lnTo>
                                    <a:lnTo>
                                      <a:pt x="1018" y="9"/>
                                    </a:lnTo>
                                    <a:lnTo>
                                      <a:pt x="1020" y="9"/>
                                    </a:lnTo>
                                    <a:lnTo>
                                      <a:pt x="1020" y="10"/>
                                    </a:lnTo>
                                    <a:lnTo>
                                      <a:pt x="1021" y="9"/>
                                    </a:lnTo>
                                    <a:lnTo>
                                      <a:pt x="1022" y="10"/>
                                    </a:lnTo>
                                    <a:lnTo>
                                      <a:pt x="1023" y="9"/>
                                    </a:lnTo>
                                    <a:lnTo>
                                      <a:pt x="1023" y="10"/>
                                    </a:lnTo>
                                    <a:lnTo>
                                      <a:pt x="1024" y="9"/>
                                    </a:lnTo>
                                    <a:lnTo>
                                      <a:pt x="1024" y="10"/>
                                    </a:lnTo>
                                    <a:lnTo>
                                      <a:pt x="1025" y="6"/>
                                    </a:lnTo>
                                    <a:lnTo>
                                      <a:pt x="1025" y="10"/>
                                    </a:lnTo>
                                    <a:lnTo>
                                      <a:pt x="1026" y="9"/>
                                    </a:lnTo>
                                    <a:lnTo>
                                      <a:pt x="1027" y="6"/>
                                    </a:lnTo>
                                    <a:lnTo>
                                      <a:pt x="1027" y="10"/>
                                    </a:lnTo>
                                    <a:lnTo>
                                      <a:pt x="1029" y="6"/>
                                    </a:lnTo>
                                    <a:lnTo>
                                      <a:pt x="1029" y="12"/>
                                    </a:lnTo>
                                    <a:lnTo>
                                      <a:pt x="1030" y="9"/>
                                    </a:lnTo>
                                    <a:lnTo>
                                      <a:pt x="1031" y="10"/>
                                    </a:lnTo>
                                    <a:lnTo>
                                      <a:pt x="1032" y="9"/>
                                    </a:lnTo>
                                    <a:lnTo>
                                      <a:pt x="1032" y="10"/>
                                    </a:lnTo>
                                    <a:lnTo>
                                      <a:pt x="1033" y="9"/>
                                    </a:lnTo>
                                    <a:lnTo>
                                      <a:pt x="1033" y="10"/>
                                    </a:lnTo>
                                    <a:lnTo>
                                      <a:pt x="1034" y="10"/>
                                    </a:lnTo>
                                    <a:lnTo>
                                      <a:pt x="1034" y="12"/>
                                    </a:lnTo>
                                    <a:lnTo>
                                      <a:pt x="1035" y="12"/>
                                    </a:lnTo>
                                    <a:lnTo>
                                      <a:pt x="1036" y="12"/>
                                    </a:lnTo>
                                    <a:lnTo>
                                      <a:pt x="1036" y="13"/>
                                    </a:lnTo>
                                    <a:lnTo>
                                      <a:pt x="1038" y="12"/>
                                    </a:lnTo>
                                    <a:lnTo>
                                      <a:pt x="1038" y="14"/>
                                    </a:lnTo>
                                    <a:lnTo>
                                      <a:pt x="1039" y="12"/>
                                    </a:lnTo>
                                    <a:lnTo>
                                      <a:pt x="1039" y="13"/>
                                    </a:lnTo>
                                    <a:lnTo>
                                      <a:pt x="1040" y="13"/>
                                    </a:lnTo>
                                    <a:lnTo>
                                      <a:pt x="1040" y="14"/>
                                    </a:lnTo>
                                    <a:lnTo>
                                      <a:pt x="1041" y="14"/>
                                    </a:lnTo>
                                    <a:lnTo>
                                      <a:pt x="1042" y="13"/>
                                    </a:lnTo>
                                    <a:lnTo>
                                      <a:pt x="1042" y="14"/>
                                    </a:lnTo>
                                    <a:lnTo>
                                      <a:pt x="1043" y="13"/>
                                    </a:lnTo>
                                    <a:lnTo>
                                      <a:pt x="1043" y="14"/>
                                    </a:lnTo>
                                    <a:lnTo>
                                      <a:pt x="1044" y="12"/>
                                    </a:lnTo>
                                    <a:lnTo>
                                      <a:pt x="1046" y="12"/>
                                    </a:lnTo>
                                    <a:lnTo>
                                      <a:pt x="1046" y="13"/>
                                    </a:lnTo>
                                    <a:lnTo>
                                      <a:pt x="1047" y="12"/>
                                    </a:lnTo>
                                    <a:lnTo>
                                      <a:pt x="1048" y="10"/>
                                    </a:lnTo>
                                    <a:lnTo>
                                      <a:pt x="1048" y="12"/>
                                    </a:lnTo>
                                    <a:lnTo>
                                      <a:pt x="1049" y="12"/>
                                    </a:lnTo>
                                    <a:lnTo>
                                      <a:pt x="1050" y="12"/>
                                    </a:lnTo>
                                    <a:lnTo>
                                      <a:pt x="1050" y="13"/>
                                    </a:lnTo>
                                    <a:lnTo>
                                      <a:pt x="1051" y="12"/>
                                    </a:lnTo>
                                    <a:lnTo>
                                      <a:pt x="1051" y="13"/>
                                    </a:lnTo>
                                    <a:lnTo>
                                      <a:pt x="1052" y="13"/>
                                    </a:lnTo>
                                    <a:lnTo>
                                      <a:pt x="1052" y="14"/>
                                    </a:lnTo>
                                    <a:lnTo>
                                      <a:pt x="1053" y="12"/>
                                    </a:lnTo>
                                    <a:lnTo>
                                      <a:pt x="1053" y="14"/>
                                    </a:lnTo>
                                    <a:lnTo>
                                      <a:pt x="1055" y="12"/>
                                    </a:lnTo>
                                    <a:lnTo>
                                      <a:pt x="1055" y="13"/>
                                    </a:lnTo>
                                    <a:lnTo>
                                      <a:pt x="1056" y="12"/>
                                    </a:lnTo>
                                    <a:lnTo>
                                      <a:pt x="1056" y="13"/>
                                    </a:lnTo>
                                    <a:lnTo>
                                      <a:pt x="1057" y="10"/>
                                    </a:lnTo>
                                    <a:lnTo>
                                      <a:pt x="1057" y="12"/>
                                    </a:lnTo>
                                    <a:lnTo>
                                      <a:pt x="1058" y="12"/>
                                    </a:lnTo>
                                    <a:lnTo>
                                      <a:pt x="1059" y="12"/>
                                    </a:lnTo>
                                    <a:lnTo>
                                      <a:pt x="1059" y="13"/>
                                    </a:lnTo>
                                    <a:lnTo>
                                      <a:pt x="1060" y="12"/>
                                    </a:lnTo>
                                    <a:lnTo>
                                      <a:pt x="1061" y="12"/>
                                    </a:lnTo>
                                    <a:lnTo>
                                      <a:pt x="1062" y="12"/>
                                    </a:lnTo>
                                    <a:lnTo>
                                      <a:pt x="1062" y="14"/>
                                    </a:lnTo>
                                    <a:lnTo>
                                      <a:pt x="1064" y="10"/>
                                    </a:lnTo>
                                    <a:lnTo>
                                      <a:pt x="1064" y="12"/>
                                    </a:lnTo>
                                    <a:lnTo>
                                      <a:pt x="1065" y="12"/>
                                    </a:lnTo>
                                    <a:lnTo>
                                      <a:pt x="1065" y="13"/>
                                    </a:lnTo>
                                    <a:lnTo>
                                      <a:pt x="1066" y="12"/>
                                    </a:lnTo>
                                    <a:lnTo>
                                      <a:pt x="1067" y="12"/>
                                    </a:lnTo>
                                    <a:lnTo>
                                      <a:pt x="1067" y="13"/>
                                    </a:lnTo>
                                    <a:lnTo>
                                      <a:pt x="1068" y="10"/>
                                    </a:lnTo>
                                    <a:lnTo>
                                      <a:pt x="1068" y="12"/>
                                    </a:lnTo>
                                    <a:lnTo>
                                      <a:pt x="1069" y="12"/>
                                    </a:lnTo>
                                    <a:lnTo>
                                      <a:pt x="1070" y="10"/>
                                    </a:lnTo>
                                    <a:lnTo>
                                      <a:pt x="1070" y="12"/>
                                    </a:lnTo>
                                    <a:lnTo>
                                      <a:pt x="1071" y="10"/>
                                    </a:lnTo>
                                    <a:lnTo>
                                      <a:pt x="1071" y="12"/>
                                    </a:lnTo>
                                    <a:lnTo>
                                      <a:pt x="1073" y="10"/>
                                    </a:lnTo>
                                    <a:lnTo>
                                      <a:pt x="1073" y="12"/>
                                    </a:lnTo>
                                    <a:lnTo>
                                      <a:pt x="1074" y="9"/>
                                    </a:lnTo>
                                    <a:lnTo>
                                      <a:pt x="1074" y="10"/>
                                    </a:lnTo>
                                    <a:lnTo>
                                      <a:pt x="1075" y="9"/>
                                    </a:lnTo>
                                    <a:lnTo>
                                      <a:pt x="1076" y="9"/>
                                    </a:lnTo>
                                    <a:lnTo>
                                      <a:pt x="1076" y="10"/>
                                    </a:lnTo>
                                    <a:lnTo>
                                      <a:pt x="1077" y="10"/>
                                    </a:lnTo>
                                    <a:lnTo>
                                      <a:pt x="1077" y="12"/>
                                    </a:lnTo>
                                    <a:lnTo>
                                      <a:pt x="1078" y="12"/>
                                    </a:lnTo>
                                    <a:lnTo>
                                      <a:pt x="1079" y="9"/>
                                    </a:lnTo>
                                    <a:lnTo>
                                      <a:pt x="1080" y="10"/>
                                    </a:lnTo>
                                    <a:lnTo>
                                      <a:pt x="1080" y="12"/>
                                    </a:lnTo>
                                    <a:lnTo>
                                      <a:pt x="1082" y="12"/>
                                    </a:lnTo>
                                    <a:lnTo>
                                      <a:pt x="1083" y="10"/>
                                    </a:lnTo>
                                    <a:lnTo>
                                      <a:pt x="1083" y="14"/>
                                    </a:lnTo>
                                    <a:lnTo>
                                      <a:pt x="1084" y="10"/>
                                    </a:lnTo>
                                    <a:lnTo>
                                      <a:pt x="1084" y="12"/>
                                    </a:lnTo>
                                    <a:lnTo>
                                      <a:pt x="1085" y="10"/>
                                    </a:lnTo>
                                    <a:lnTo>
                                      <a:pt x="1085" y="12"/>
                                    </a:lnTo>
                                    <a:lnTo>
                                      <a:pt x="1086" y="10"/>
                                    </a:lnTo>
                                    <a:lnTo>
                                      <a:pt x="1086" y="12"/>
                                    </a:lnTo>
                                    <a:lnTo>
                                      <a:pt x="1087" y="10"/>
                                    </a:lnTo>
                                    <a:lnTo>
                                      <a:pt x="1087" y="12"/>
                                    </a:lnTo>
                                    <a:lnTo>
                                      <a:pt x="1088" y="12"/>
                                    </a:lnTo>
                                    <a:lnTo>
                                      <a:pt x="1089" y="12"/>
                                    </a:lnTo>
                                    <a:lnTo>
                                      <a:pt x="1089" y="13"/>
                                    </a:lnTo>
                                    <a:lnTo>
                                      <a:pt x="1091" y="10"/>
                                    </a:lnTo>
                                    <a:lnTo>
                                      <a:pt x="1091" y="12"/>
                                    </a:lnTo>
                                    <a:lnTo>
                                      <a:pt x="1092" y="12"/>
                                    </a:lnTo>
                                    <a:lnTo>
                                      <a:pt x="1093" y="12"/>
                                    </a:lnTo>
                                    <a:lnTo>
                                      <a:pt x="1094" y="12"/>
                                    </a:lnTo>
                                    <a:lnTo>
                                      <a:pt x="1095" y="12"/>
                                    </a:lnTo>
                                    <a:lnTo>
                                      <a:pt x="1096" y="10"/>
                                    </a:lnTo>
                                    <a:lnTo>
                                      <a:pt x="1096" y="12"/>
                                    </a:lnTo>
                                    <a:lnTo>
                                      <a:pt x="1097" y="10"/>
                                    </a:lnTo>
                                    <a:lnTo>
                                      <a:pt x="1097" y="13"/>
                                    </a:lnTo>
                                    <a:lnTo>
                                      <a:pt x="1099" y="10"/>
                                    </a:lnTo>
                                    <a:lnTo>
                                      <a:pt x="1099" y="12"/>
                                    </a:lnTo>
                                    <a:lnTo>
                                      <a:pt x="1100" y="10"/>
                                    </a:lnTo>
                                    <a:lnTo>
                                      <a:pt x="1100" y="12"/>
                                    </a:lnTo>
                                    <a:lnTo>
                                      <a:pt x="1101" y="10"/>
                                    </a:lnTo>
                                    <a:lnTo>
                                      <a:pt x="1102" y="9"/>
                                    </a:lnTo>
                                    <a:lnTo>
                                      <a:pt x="1102" y="10"/>
                                    </a:lnTo>
                                    <a:lnTo>
                                      <a:pt x="1103" y="10"/>
                                    </a:lnTo>
                                    <a:lnTo>
                                      <a:pt x="1103" y="12"/>
                                    </a:lnTo>
                                    <a:lnTo>
                                      <a:pt x="1104" y="10"/>
                                    </a:lnTo>
                                    <a:lnTo>
                                      <a:pt x="1104" y="13"/>
                                    </a:lnTo>
                                    <a:lnTo>
                                      <a:pt x="1105" y="10"/>
                                    </a:lnTo>
                                    <a:lnTo>
                                      <a:pt x="1105" y="12"/>
                                    </a:lnTo>
                                    <a:lnTo>
                                      <a:pt x="1106" y="12"/>
                                    </a:lnTo>
                                    <a:lnTo>
                                      <a:pt x="1108" y="10"/>
                                    </a:lnTo>
                                    <a:lnTo>
                                      <a:pt x="1108" y="12"/>
                                    </a:lnTo>
                                    <a:lnTo>
                                      <a:pt x="1109" y="9"/>
                                    </a:lnTo>
                                    <a:lnTo>
                                      <a:pt x="1109" y="12"/>
                                    </a:lnTo>
                                    <a:lnTo>
                                      <a:pt x="1110" y="6"/>
                                    </a:lnTo>
                                    <a:lnTo>
                                      <a:pt x="1110" y="10"/>
                                    </a:lnTo>
                                    <a:lnTo>
                                      <a:pt x="1111" y="9"/>
                                    </a:lnTo>
                                    <a:lnTo>
                                      <a:pt x="1111" y="10"/>
                                    </a:lnTo>
                                    <a:lnTo>
                                      <a:pt x="1112" y="10"/>
                                    </a:lnTo>
                                    <a:lnTo>
                                      <a:pt x="1112" y="12"/>
                                    </a:lnTo>
                                    <a:lnTo>
                                      <a:pt x="1113" y="9"/>
                                    </a:lnTo>
                                    <a:lnTo>
                                      <a:pt x="1113" y="10"/>
                                    </a:lnTo>
                                    <a:lnTo>
                                      <a:pt x="1114" y="10"/>
                                    </a:lnTo>
                                    <a:lnTo>
                                      <a:pt x="1115" y="10"/>
                                    </a:lnTo>
                                    <a:lnTo>
                                      <a:pt x="1115" y="12"/>
                                    </a:lnTo>
                                    <a:lnTo>
                                      <a:pt x="1117" y="9"/>
                                    </a:lnTo>
                                    <a:lnTo>
                                      <a:pt x="1117" y="12"/>
                                    </a:lnTo>
                                    <a:lnTo>
                                      <a:pt x="1118" y="10"/>
                                    </a:lnTo>
                                    <a:lnTo>
                                      <a:pt x="1118" y="12"/>
                                    </a:lnTo>
                                    <a:lnTo>
                                      <a:pt x="1119" y="12"/>
                                    </a:lnTo>
                                    <a:lnTo>
                                      <a:pt x="1120" y="10"/>
                                    </a:lnTo>
                                    <a:lnTo>
                                      <a:pt x="1120" y="12"/>
                                    </a:lnTo>
                                    <a:lnTo>
                                      <a:pt x="1121" y="12"/>
                                    </a:lnTo>
                                    <a:lnTo>
                                      <a:pt x="1122" y="10"/>
                                    </a:lnTo>
                                    <a:lnTo>
                                      <a:pt x="1122" y="12"/>
                                    </a:lnTo>
                                    <a:lnTo>
                                      <a:pt x="1123" y="12"/>
                                    </a:lnTo>
                                    <a:lnTo>
                                      <a:pt x="1124" y="12"/>
                                    </a:lnTo>
                                    <a:lnTo>
                                      <a:pt x="1126" y="12"/>
                                    </a:lnTo>
                                    <a:lnTo>
                                      <a:pt x="1127" y="12"/>
                                    </a:lnTo>
                                    <a:lnTo>
                                      <a:pt x="1127" y="14"/>
                                    </a:lnTo>
                                    <a:lnTo>
                                      <a:pt x="1128" y="12"/>
                                    </a:lnTo>
                                    <a:lnTo>
                                      <a:pt x="1128" y="13"/>
                                    </a:lnTo>
                                    <a:lnTo>
                                      <a:pt x="1129" y="12"/>
                                    </a:lnTo>
                                    <a:lnTo>
                                      <a:pt x="1130" y="12"/>
                                    </a:lnTo>
                                    <a:lnTo>
                                      <a:pt x="1130" y="13"/>
                                    </a:lnTo>
                                    <a:lnTo>
                                      <a:pt x="1131" y="12"/>
                                    </a:lnTo>
                                    <a:lnTo>
                                      <a:pt x="1132" y="12"/>
                                    </a:lnTo>
                                    <a:lnTo>
                                      <a:pt x="1133" y="12"/>
                                    </a:lnTo>
                                    <a:lnTo>
                                      <a:pt x="1133" y="14"/>
                                    </a:lnTo>
                                    <a:lnTo>
                                      <a:pt x="1135" y="10"/>
                                    </a:lnTo>
                                    <a:lnTo>
                                      <a:pt x="1135" y="12"/>
                                    </a:lnTo>
                                    <a:lnTo>
                                      <a:pt x="1136" y="12"/>
                                    </a:lnTo>
                                    <a:lnTo>
                                      <a:pt x="1137" y="12"/>
                                    </a:lnTo>
                                    <a:lnTo>
                                      <a:pt x="1138" y="12"/>
                                    </a:lnTo>
                                    <a:lnTo>
                                      <a:pt x="1139" y="10"/>
                                    </a:lnTo>
                                    <a:lnTo>
                                      <a:pt x="1140" y="10"/>
                                    </a:lnTo>
                                    <a:lnTo>
                                      <a:pt x="1140" y="12"/>
                                    </a:lnTo>
                                    <a:lnTo>
                                      <a:pt x="1141" y="10"/>
                                    </a:lnTo>
                                    <a:lnTo>
                                      <a:pt x="1141" y="12"/>
                                    </a:lnTo>
                                    <a:lnTo>
                                      <a:pt x="1143" y="12"/>
                                    </a:lnTo>
                                    <a:lnTo>
                                      <a:pt x="1144" y="12"/>
                                    </a:lnTo>
                                    <a:lnTo>
                                      <a:pt x="1144" y="13"/>
                                    </a:lnTo>
                                    <a:lnTo>
                                      <a:pt x="1145" y="10"/>
                                    </a:lnTo>
                                    <a:lnTo>
                                      <a:pt x="1145" y="12"/>
                                    </a:lnTo>
                                    <a:lnTo>
                                      <a:pt x="1146" y="12"/>
                                    </a:lnTo>
                                    <a:lnTo>
                                      <a:pt x="1146" y="14"/>
                                    </a:lnTo>
                                    <a:lnTo>
                                      <a:pt x="1147" y="12"/>
                                    </a:lnTo>
                                    <a:lnTo>
                                      <a:pt x="1148" y="10"/>
                                    </a:lnTo>
                                    <a:lnTo>
                                      <a:pt x="1149" y="10"/>
                                    </a:lnTo>
                                    <a:lnTo>
                                      <a:pt x="1149" y="12"/>
                                    </a:lnTo>
                                    <a:lnTo>
                                      <a:pt x="1150" y="10"/>
                                    </a:lnTo>
                                    <a:lnTo>
                                      <a:pt x="1150" y="13"/>
                                    </a:lnTo>
                                    <a:lnTo>
                                      <a:pt x="1152" y="10"/>
                                    </a:lnTo>
                                    <a:lnTo>
                                      <a:pt x="1152" y="12"/>
                                    </a:lnTo>
                                    <a:lnTo>
                                      <a:pt x="1153" y="10"/>
                                    </a:lnTo>
                                    <a:lnTo>
                                      <a:pt x="1153" y="12"/>
                                    </a:lnTo>
                                    <a:lnTo>
                                      <a:pt x="1154" y="9"/>
                                    </a:lnTo>
                                    <a:lnTo>
                                      <a:pt x="1154" y="10"/>
                                    </a:lnTo>
                                    <a:lnTo>
                                      <a:pt x="1155" y="10"/>
                                    </a:lnTo>
                                    <a:lnTo>
                                      <a:pt x="1156" y="9"/>
                                    </a:lnTo>
                                    <a:lnTo>
                                      <a:pt x="1156" y="10"/>
                                    </a:lnTo>
                                    <a:lnTo>
                                      <a:pt x="1157" y="9"/>
                                    </a:lnTo>
                                    <a:lnTo>
                                      <a:pt x="1157" y="10"/>
                                    </a:lnTo>
                                    <a:lnTo>
                                      <a:pt x="1158" y="10"/>
                                    </a:lnTo>
                                    <a:lnTo>
                                      <a:pt x="1158" y="12"/>
                                    </a:lnTo>
                                    <a:lnTo>
                                      <a:pt x="1159" y="10"/>
                                    </a:lnTo>
                                    <a:lnTo>
                                      <a:pt x="1159" y="12"/>
                                    </a:lnTo>
                                    <a:lnTo>
                                      <a:pt x="1161" y="10"/>
                                    </a:lnTo>
                                    <a:lnTo>
                                      <a:pt x="1162" y="12"/>
                                    </a:lnTo>
                                    <a:lnTo>
                                      <a:pt x="1162" y="13"/>
                                    </a:lnTo>
                                    <a:lnTo>
                                      <a:pt x="1163" y="10"/>
                                    </a:lnTo>
                                    <a:lnTo>
                                      <a:pt x="1163" y="12"/>
                                    </a:lnTo>
                                    <a:lnTo>
                                      <a:pt x="1164" y="10"/>
                                    </a:lnTo>
                                    <a:lnTo>
                                      <a:pt x="1164" y="12"/>
                                    </a:lnTo>
                                    <a:lnTo>
                                      <a:pt x="1165" y="12"/>
                                    </a:lnTo>
                                    <a:lnTo>
                                      <a:pt x="1165" y="13"/>
                                    </a:lnTo>
                                    <a:lnTo>
                                      <a:pt x="1166" y="12"/>
                                    </a:lnTo>
                                    <a:lnTo>
                                      <a:pt x="1166" y="13"/>
                                    </a:lnTo>
                                    <a:lnTo>
                                      <a:pt x="1167" y="12"/>
                                    </a:lnTo>
                                    <a:lnTo>
                                      <a:pt x="1168" y="12"/>
                                    </a:lnTo>
                                    <a:lnTo>
                                      <a:pt x="1168" y="13"/>
                                    </a:lnTo>
                                    <a:lnTo>
                                      <a:pt x="1170" y="12"/>
                                    </a:lnTo>
                                    <a:lnTo>
                                      <a:pt x="1171" y="13"/>
                                    </a:lnTo>
                                    <a:lnTo>
                                      <a:pt x="1171" y="14"/>
                                    </a:lnTo>
                                    <a:lnTo>
                                      <a:pt x="1172" y="13"/>
                                    </a:lnTo>
                                    <a:lnTo>
                                      <a:pt x="1172" y="14"/>
                                    </a:lnTo>
                                    <a:lnTo>
                                      <a:pt x="1173" y="10"/>
                                    </a:lnTo>
                                    <a:lnTo>
                                      <a:pt x="1173" y="12"/>
                                    </a:lnTo>
                                    <a:lnTo>
                                      <a:pt x="1174" y="12"/>
                                    </a:lnTo>
                                    <a:lnTo>
                                      <a:pt x="1175" y="12"/>
                                    </a:lnTo>
                                    <a:lnTo>
                                      <a:pt x="1176" y="12"/>
                                    </a:lnTo>
                                    <a:lnTo>
                                      <a:pt x="1177" y="12"/>
                                    </a:lnTo>
                                    <a:lnTo>
                                      <a:pt x="1179" y="10"/>
                                    </a:lnTo>
                                    <a:lnTo>
                                      <a:pt x="1179" y="12"/>
                                    </a:lnTo>
                                    <a:lnTo>
                                      <a:pt x="1180" y="12"/>
                                    </a:lnTo>
                                    <a:lnTo>
                                      <a:pt x="1181" y="12"/>
                                    </a:lnTo>
                                    <a:lnTo>
                                      <a:pt x="1181" y="14"/>
                                    </a:lnTo>
                                    <a:lnTo>
                                      <a:pt x="1182" y="12"/>
                                    </a:lnTo>
                                    <a:lnTo>
                                      <a:pt x="1182" y="14"/>
                                    </a:lnTo>
                                    <a:lnTo>
                                      <a:pt x="1183" y="13"/>
                                    </a:lnTo>
                                    <a:lnTo>
                                      <a:pt x="1183" y="14"/>
                                    </a:lnTo>
                                    <a:lnTo>
                                      <a:pt x="1184" y="13"/>
                                    </a:lnTo>
                                    <a:lnTo>
                                      <a:pt x="1184" y="14"/>
                                    </a:lnTo>
                                    <a:lnTo>
                                      <a:pt x="1185" y="13"/>
                                    </a:lnTo>
                                    <a:lnTo>
                                      <a:pt x="1185" y="14"/>
                                    </a:lnTo>
                                    <a:lnTo>
                                      <a:pt x="1187" y="15"/>
                                    </a:lnTo>
                                    <a:lnTo>
                                      <a:pt x="1187" y="18"/>
                                    </a:lnTo>
                                    <a:lnTo>
                                      <a:pt x="1188" y="14"/>
                                    </a:lnTo>
                                    <a:lnTo>
                                      <a:pt x="1188" y="15"/>
                                    </a:lnTo>
                                    <a:lnTo>
                                      <a:pt x="1189" y="16"/>
                                    </a:lnTo>
                                    <a:lnTo>
                                      <a:pt x="1189" y="19"/>
                                    </a:lnTo>
                                    <a:lnTo>
                                      <a:pt x="1190" y="16"/>
                                    </a:lnTo>
                                    <a:lnTo>
                                      <a:pt x="1191" y="18"/>
                                    </a:lnTo>
                                    <a:lnTo>
                                      <a:pt x="1192" y="19"/>
                                    </a:lnTo>
                                    <a:lnTo>
                                      <a:pt x="1192" y="20"/>
                                    </a:lnTo>
                                    <a:lnTo>
                                      <a:pt x="1193" y="20"/>
                                    </a:lnTo>
                                    <a:lnTo>
                                      <a:pt x="1194" y="18"/>
                                    </a:lnTo>
                                    <a:lnTo>
                                      <a:pt x="1194" y="20"/>
                                    </a:lnTo>
                                    <a:lnTo>
                                      <a:pt x="1196" y="20"/>
                                    </a:lnTo>
                                    <a:lnTo>
                                      <a:pt x="1196" y="22"/>
                                    </a:lnTo>
                                    <a:lnTo>
                                      <a:pt x="1197" y="20"/>
                                    </a:lnTo>
                                    <a:lnTo>
                                      <a:pt x="1197" y="22"/>
                                    </a:lnTo>
                                    <a:lnTo>
                                      <a:pt x="1198" y="22"/>
                                    </a:lnTo>
                                    <a:lnTo>
                                      <a:pt x="1199" y="22"/>
                                    </a:lnTo>
                                    <a:lnTo>
                                      <a:pt x="1199" y="24"/>
                                    </a:lnTo>
                                    <a:lnTo>
                                      <a:pt x="1200" y="22"/>
                                    </a:lnTo>
                                    <a:lnTo>
                                      <a:pt x="1200" y="24"/>
                                    </a:lnTo>
                                    <a:lnTo>
                                      <a:pt x="1201" y="22"/>
                                    </a:lnTo>
                                    <a:lnTo>
                                      <a:pt x="1202" y="24"/>
                                    </a:lnTo>
                                    <a:lnTo>
                                      <a:pt x="1202" y="25"/>
                                    </a:lnTo>
                                    <a:lnTo>
                                      <a:pt x="1203" y="24"/>
                                    </a:lnTo>
                                    <a:lnTo>
                                      <a:pt x="1203" y="25"/>
                                    </a:lnTo>
                                    <a:lnTo>
                                      <a:pt x="1205" y="24"/>
                                    </a:lnTo>
                                    <a:lnTo>
                                      <a:pt x="1206" y="22"/>
                                    </a:lnTo>
                                    <a:lnTo>
                                      <a:pt x="1206" y="24"/>
                                    </a:lnTo>
                                    <a:lnTo>
                                      <a:pt x="1207" y="25"/>
                                    </a:lnTo>
                                    <a:lnTo>
                                      <a:pt x="1207" y="28"/>
                                    </a:lnTo>
                                    <a:lnTo>
                                      <a:pt x="1208" y="25"/>
                                    </a:lnTo>
                                    <a:lnTo>
                                      <a:pt x="1208" y="28"/>
                                    </a:lnTo>
                                    <a:lnTo>
                                      <a:pt x="1209" y="28"/>
                                    </a:lnTo>
                                    <a:lnTo>
                                      <a:pt x="1210" y="25"/>
                                    </a:lnTo>
                                    <a:lnTo>
                                      <a:pt x="1210" y="28"/>
                                    </a:lnTo>
                                    <a:lnTo>
                                      <a:pt x="1211" y="25"/>
                                    </a:lnTo>
                                    <a:lnTo>
                                      <a:pt x="1211" y="28"/>
                                    </a:lnTo>
                                    <a:lnTo>
                                      <a:pt x="1212" y="25"/>
                                    </a:lnTo>
                                    <a:lnTo>
                                      <a:pt x="1212" y="28"/>
                                    </a:lnTo>
                                    <a:lnTo>
                                      <a:pt x="1214" y="25"/>
                                    </a:lnTo>
                                    <a:lnTo>
                                      <a:pt x="1214" y="28"/>
                                    </a:lnTo>
                                    <a:lnTo>
                                      <a:pt x="1215" y="28"/>
                                    </a:lnTo>
                                    <a:lnTo>
                                      <a:pt x="1215" y="30"/>
                                    </a:lnTo>
                                    <a:lnTo>
                                      <a:pt x="1216" y="28"/>
                                    </a:lnTo>
                                    <a:lnTo>
                                      <a:pt x="1217" y="28"/>
                                    </a:lnTo>
                                    <a:lnTo>
                                      <a:pt x="1217" y="30"/>
                                    </a:lnTo>
                                    <a:lnTo>
                                      <a:pt x="1218" y="30"/>
                                    </a:lnTo>
                                    <a:lnTo>
                                      <a:pt x="1219" y="30"/>
                                    </a:lnTo>
                                    <a:lnTo>
                                      <a:pt x="1220" y="28"/>
                                    </a:lnTo>
                                    <a:lnTo>
                                      <a:pt x="1220" y="30"/>
                                    </a:lnTo>
                                    <a:lnTo>
                                      <a:pt x="1221" y="28"/>
                                    </a:lnTo>
                                    <a:lnTo>
                                      <a:pt x="1221" y="30"/>
                                    </a:lnTo>
                                    <a:lnTo>
                                      <a:pt x="1223" y="30"/>
                                    </a:lnTo>
                                    <a:lnTo>
                                      <a:pt x="1223" y="31"/>
                                    </a:lnTo>
                                    <a:lnTo>
                                      <a:pt x="1224" y="30"/>
                                    </a:lnTo>
                                    <a:lnTo>
                                      <a:pt x="1224" y="32"/>
                                    </a:lnTo>
                                    <a:lnTo>
                                      <a:pt x="1225" y="31"/>
                                    </a:lnTo>
                                    <a:lnTo>
                                      <a:pt x="1225" y="33"/>
                                    </a:lnTo>
                                    <a:lnTo>
                                      <a:pt x="1226" y="30"/>
                                    </a:lnTo>
                                    <a:lnTo>
                                      <a:pt x="1226" y="33"/>
                                    </a:lnTo>
                                    <a:lnTo>
                                      <a:pt x="1227" y="32"/>
                                    </a:lnTo>
                                    <a:lnTo>
                                      <a:pt x="1227" y="33"/>
                                    </a:lnTo>
                                    <a:lnTo>
                                      <a:pt x="1228" y="34"/>
                                    </a:lnTo>
                                    <a:lnTo>
                                      <a:pt x="1228" y="36"/>
                                    </a:lnTo>
                                    <a:lnTo>
                                      <a:pt x="1229" y="33"/>
                                    </a:lnTo>
                                    <a:lnTo>
                                      <a:pt x="1229" y="37"/>
                                    </a:lnTo>
                                    <a:lnTo>
                                      <a:pt x="1230" y="36"/>
                                    </a:lnTo>
                                    <a:lnTo>
                                      <a:pt x="1230" y="37"/>
                                    </a:lnTo>
                                    <a:lnTo>
                                      <a:pt x="1232" y="37"/>
                                    </a:lnTo>
                                    <a:lnTo>
                                      <a:pt x="1233" y="36"/>
                                    </a:lnTo>
                                    <a:lnTo>
                                      <a:pt x="1233" y="40"/>
                                    </a:lnTo>
                                    <a:lnTo>
                                      <a:pt x="1234" y="38"/>
                                    </a:lnTo>
                                    <a:lnTo>
                                      <a:pt x="1234" y="40"/>
                                    </a:lnTo>
                                    <a:lnTo>
                                      <a:pt x="1235" y="38"/>
                                    </a:lnTo>
                                    <a:lnTo>
                                      <a:pt x="1236" y="41"/>
                                    </a:lnTo>
                                    <a:lnTo>
                                      <a:pt x="1237" y="40"/>
                                    </a:lnTo>
                                    <a:lnTo>
                                      <a:pt x="1237" y="41"/>
                                    </a:lnTo>
                                    <a:lnTo>
                                      <a:pt x="1238" y="38"/>
                                    </a:lnTo>
                                    <a:lnTo>
                                      <a:pt x="1240" y="41"/>
                                    </a:lnTo>
                                    <a:lnTo>
                                      <a:pt x="1241" y="38"/>
                                    </a:lnTo>
                                    <a:lnTo>
                                      <a:pt x="1241" y="41"/>
                                    </a:lnTo>
                                    <a:lnTo>
                                      <a:pt x="1242" y="40"/>
                                    </a:lnTo>
                                    <a:lnTo>
                                      <a:pt x="1242" y="42"/>
                                    </a:lnTo>
                                    <a:lnTo>
                                      <a:pt x="1243" y="40"/>
                                    </a:lnTo>
                                    <a:lnTo>
                                      <a:pt x="1243" y="41"/>
                                    </a:lnTo>
                                    <a:lnTo>
                                      <a:pt x="1244" y="40"/>
                                    </a:lnTo>
                                    <a:lnTo>
                                      <a:pt x="1244" y="41"/>
                                    </a:lnTo>
                                    <a:lnTo>
                                      <a:pt x="1245" y="38"/>
                                    </a:lnTo>
                                    <a:lnTo>
                                      <a:pt x="1245" y="40"/>
                                    </a:lnTo>
                                    <a:lnTo>
                                      <a:pt x="1246" y="38"/>
                                    </a:lnTo>
                                    <a:lnTo>
                                      <a:pt x="1246" y="41"/>
                                    </a:lnTo>
                                    <a:lnTo>
                                      <a:pt x="1247" y="38"/>
                                    </a:lnTo>
                                    <a:lnTo>
                                      <a:pt x="1247" y="40"/>
                                    </a:lnTo>
                                    <a:lnTo>
                                      <a:pt x="1249" y="40"/>
                                    </a:lnTo>
                                    <a:lnTo>
                                      <a:pt x="1250" y="38"/>
                                    </a:lnTo>
                                    <a:lnTo>
                                      <a:pt x="1251" y="37"/>
                                    </a:lnTo>
                                    <a:lnTo>
                                      <a:pt x="1251" y="38"/>
                                    </a:lnTo>
                                    <a:lnTo>
                                      <a:pt x="1252" y="36"/>
                                    </a:lnTo>
                                    <a:lnTo>
                                      <a:pt x="1252" y="38"/>
                                    </a:lnTo>
                                    <a:lnTo>
                                      <a:pt x="1253" y="37"/>
                                    </a:lnTo>
                                    <a:lnTo>
                                      <a:pt x="1253" y="38"/>
                                    </a:lnTo>
                                    <a:lnTo>
                                      <a:pt x="1254" y="34"/>
                                    </a:lnTo>
                                    <a:lnTo>
                                      <a:pt x="1254" y="37"/>
                                    </a:lnTo>
                                    <a:lnTo>
                                      <a:pt x="1255" y="34"/>
                                    </a:lnTo>
                                    <a:lnTo>
                                      <a:pt x="1255" y="37"/>
                                    </a:lnTo>
                                    <a:lnTo>
                                      <a:pt x="1256" y="37"/>
                                    </a:lnTo>
                                    <a:lnTo>
                                      <a:pt x="1258" y="37"/>
                                    </a:lnTo>
                                    <a:lnTo>
                                      <a:pt x="1259" y="37"/>
                                    </a:lnTo>
                                    <a:lnTo>
                                      <a:pt x="1259" y="38"/>
                                    </a:lnTo>
                                    <a:lnTo>
                                      <a:pt x="1260" y="37"/>
                                    </a:lnTo>
                                    <a:lnTo>
                                      <a:pt x="1261" y="37"/>
                                    </a:lnTo>
                                    <a:lnTo>
                                      <a:pt x="1262" y="37"/>
                                    </a:lnTo>
                                    <a:lnTo>
                                      <a:pt x="1263" y="34"/>
                                    </a:lnTo>
                                    <a:lnTo>
                                      <a:pt x="1263" y="37"/>
                                    </a:lnTo>
                                    <a:lnTo>
                                      <a:pt x="1264" y="34"/>
                                    </a:lnTo>
                                    <a:lnTo>
                                      <a:pt x="1264" y="37"/>
                                    </a:lnTo>
                                    <a:lnTo>
                                      <a:pt x="1265" y="36"/>
                                    </a:lnTo>
                                    <a:lnTo>
                                      <a:pt x="1265" y="38"/>
                                    </a:lnTo>
                                    <a:lnTo>
                                      <a:pt x="1267" y="36"/>
                                    </a:lnTo>
                                    <a:lnTo>
                                      <a:pt x="1267" y="38"/>
                                    </a:lnTo>
                                    <a:lnTo>
                                      <a:pt x="1268" y="37"/>
                                    </a:lnTo>
                                    <a:lnTo>
                                      <a:pt x="1269" y="37"/>
                                    </a:lnTo>
                                    <a:lnTo>
                                      <a:pt x="1270" y="37"/>
                                    </a:lnTo>
                                    <a:lnTo>
                                      <a:pt x="1271" y="37"/>
                                    </a:lnTo>
                                    <a:lnTo>
                                      <a:pt x="1271" y="38"/>
                                    </a:lnTo>
                                    <a:lnTo>
                                      <a:pt x="1272" y="37"/>
                                    </a:lnTo>
                                    <a:lnTo>
                                      <a:pt x="1272" y="38"/>
                                    </a:lnTo>
                                    <a:lnTo>
                                      <a:pt x="1273" y="37"/>
                                    </a:lnTo>
                                    <a:lnTo>
                                      <a:pt x="1273" y="38"/>
                                    </a:lnTo>
                                    <a:lnTo>
                                      <a:pt x="1274" y="37"/>
                                    </a:lnTo>
                                    <a:lnTo>
                                      <a:pt x="1274" y="38"/>
                                    </a:lnTo>
                                    <a:lnTo>
                                      <a:pt x="1276" y="37"/>
                                    </a:lnTo>
                                    <a:lnTo>
                                      <a:pt x="1276" y="41"/>
                                    </a:lnTo>
                                    <a:lnTo>
                                      <a:pt x="1277" y="38"/>
                                    </a:lnTo>
                                    <a:lnTo>
                                      <a:pt x="1278" y="40"/>
                                    </a:lnTo>
                                    <a:lnTo>
                                      <a:pt x="1278" y="42"/>
                                    </a:lnTo>
                                    <a:lnTo>
                                      <a:pt x="1279" y="41"/>
                                    </a:lnTo>
                                    <a:lnTo>
                                      <a:pt x="1279" y="42"/>
                                    </a:lnTo>
                                    <a:lnTo>
                                      <a:pt x="1280" y="40"/>
                                    </a:lnTo>
                                    <a:lnTo>
                                      <a:pt x="1280" y="42"/>
                                    </a:lnTo>
                                    <a:lnTo>
                                      <a:pt x="1281" y="42"/>
                                    </a:lnTo>
                                    <a:lnTo>
                                      <a:pt x="1282" y="40"/>
                                    </a:lnTo>
                                    <a:lnTo>
                                      <a:pt x="1282" y="41"/>
                                    </a:lnTo>
                                    <a:lnTo>
                                      <a:pt x="1284" y="41"/>
                                    </a:lnTo>
                                    <a:lnTo>
                                      <a:pt x="1284" y="42"/>
                                    </a:lnTo>
                                    <a:lnTo>
                                      <a:pt x="1285" y="41"/>
                                    </a:lnTo>
                                    <a:lnTo>
                                      <a:pt x="1285" y="42"/>
                                    </a:lnTo>
                                    <a:lnTo>
                                      <a:pt x="1286" y="41"/>
                                    </a:lnTo>
                                    <a:lnTo>
                                      <a:pt x="1286" y="42"/>
                                    </a:lnTo>
                                    <a:lnTo>
                                      <a:pt x="1287" y="42"/>
                                    </a:lnTo>
                                    <a:lnTo>
                                      <a:pt x="1288" y="41"/>
                                    </a:lnTo>
                                    <a:lnTo>
                                      <a:pt x="1288" y="42"/>
                                    </a:lnTo>
                                    <a:lnTo>
                                      <a:pt x="1289" y="37"/>
                                    </a:lnTo>
                                    <a:lnTo>
                                      <a:pt x="1289" y="41"/>
                                    </a:lnTo>
                                    <a:lnTo>
                                      <a:pt x="1290" y="40"/>
                                    </a:lnTo>
                                    <a:lnTo>
                                      <a:pt x="1290" y="41"/>
                                    </a:lnTo>
                                    <a:lnTo>
                                      <a:pt x="1291" y="40"/>
                                    </a:lnTo>
                                    <a:lnTo>
                                      <a:pt x="1291" y="41"/>
                                    </a:lnTo>
                                    <a:lnTo>
                                      <a:pt x="1293" y="40"/>
                                    </a:lnTo>
                                    <a:lnTo>
                                      <a:pt x="1293" y="41"/>
                                    </a:lnTo>
                                    <a:lnTo>
                                      <a:pt x="1294" y="36"/>
                                    </a:lnTo>
                                    <a:lnTo>
                                      <a:pt x="1294" y="38"/>
                                    </a:lnTo>
                                    <a:lnTo>
                                      <a:pt x="1295" y="38"/>
                                    </a:lnTo>
                                    <a:lnTo>
                                      <a:pt x="1295" y="40"/>
                                    </a:lnTo>
                                    <a:lnTo>
                                      <a:pt x="1296" y="38"/>
                                    </a:lnTo>
                                    <a:lnTo>
                                      <a:pt x="1296" y="41"/>
                                    </a:lnTo>
                                    <a:lnTo>
                                      <a:pt x="1297" y="38"/>
                                    </a:lnTo>
                                    <a:lnTo>
                                      <a:pt x="1298" y="37"/>
                                    </a:lnTo>
                                    <a:lnTo>
                                      <a:pt x="1298" y="38"/>
                                    </a:lnTo>
                                    <a:lnTo>
                                      <a:pt x="1299" y="38"/>
                                    </a:lnTo>
                                    <a:lnTo>
                                      <a:pt x="1299" y="41"/>
                                    </a:lnTo>
                                    <a:lnTo>
                                      <a:pt x="1300" y="37"/>
                                    </a:lnTo>
                                    <a:lnTo>
                                      <a:pt x="1300" y="38"/>
                                    </a:lnTo>
                                    <a:lnTo>
                                      <a:pt x="1302" y="38"/>
                                    </a:lnTo>
                                    <a:lnTo>
                                      <a:pt x="1303" y="36"/>
                                    </a:lnTo>
                                    <a:lnTo>
                                      <a:pt x="1303" y="37"/>
                                    </a:lnTo>
                                    <a:lnTo>
                                      <a:pt x="1304" y="37"/>
                                    </a:lnTo>
                                    <a:lnTo>
                                      <a:pt x="1305" y="37"/>
                                    </a:lnTo>
                                    <a:lnTo>
                                      <a:pt x="1306" y="36"/>
                                    </a:lnTo>
                                    <a:lnTo>
                                      <a:pt x="1306" y="37"/>
                                    </a:lnTo>
                                    <a:lnTo>
                                      <a:pt x="1307" y="34"/>
                                    </a:lnTo>
                                    <a:lnTo>
                                      <a:pt x="1307" y="37"/>
                                    </a:lnTo>
                                    <a:lnTo>
                                      <a:pt x="1308" y="36"/>
                                    </a:lnTo>
                                    <a:lnTo>
                                      <a:pt x="1308" y="37"/>
                                    </a:lnTo>
                                    <a:lnTo>
                                      <a:pt x="1309" y="33"/>
                                    </a:lnTo>
                                    <a:lnTo>
                                      <a:pt x="1309" y="37"/>
                                    </a:lnTo>
                                    <a:lnTo>
                                      <a:pt x="1311" y="33"/>
                                    </a:lnTo>
                                    <a:lnTo>
                                      <a:pt x="1311" y="37"/>
                                    </a:lnTo>
                                    <a:lnTo>
                                      <a:pt x="1312" y="33"/>
                                    </a:lnTo>
                                    <a:lnTo>
                                      <a:pt x="1312" y="37"/>
                                    </a:lnTo>
                                    <a:lnTo>
                                      <a:pt x="1313" y="36"/>
                                    </a:lnTo>
                                    <a:lnTo>
                                      <a:pt x="1313" y="37"/>
                                    </a:lnTo>
                                    <a:lnTo>
                                      <a:pt x="1314" y="34"/>
                                    </a:lnTo>
                                    <a:lnTo>
                                      <a:pt x="1314" y="37"/>
                                    </a:lnTo>
                                    <a:lnTo>
                                      <a:pt x="1315" y="34"/>
                                    </a:lnTo>
                                    <a:lnTo>
                                      <a:pt x="1315" y="37"/>
                                    </a:lnTo>
                                    <a:lnTo>
                                      <a:pt x="1316" y="33"/>
                                    </a:lnTo>
                                    <a:lnTo>
                                      <a:pt x="1316" y="37"/>
                                    </a:lnTo>
                                    <a:lnTo>
                                      <a:pt x="1317" y="37"/>
                                    </a:lnTo>
                                    <a:lnTo>
                                      <a:pt x="1317" y="38"/>
                                    </a:lnTo>
                                    <a:lnTo>
                                      <a:pt x="1318" y="36"/>
                                    </a:lnTo>
                                    <a:lnTo>
                                      <a:pt x="1318" y="38"/>
                                    </a:lnTo>
                                    <a:lnTo>
                                      <a:pt x="1320" y="37"/>
                                    </a:lnTo>
                                    <a:lnTo>
                                      <a:pt x="1320" y="38"/>
                                    </a:lnTo>
                                    <a:lnTo>
                                      <a:pt x="1321" y="38"/>
                                    </a:lnTo>
                                    <a:lnTo>
                                      <a:pt x="1322" y="37"/>
                                    </a:lnTo>
                                    <a:lnTo>
                                      <a:pt x="1322" y="38"/>
                                    </a:lnTo>
                                    <a:lnTo>
                                      <a:pt x="1323" y="37"/>
                                    </a:lnTo>
                                    <a:lnTo>
                                      <a:pt x="1323" y="38"/>
                                    </a:lnTo>
                                    <a:lnTo>
                                      <a:pt x="1324" y="37"/>
                                    </a:lnTo>
                                    <a:lnTo>
                                      <a:pt x="1324" y="38"/>
                                    </a:lnTo>
                                    <a:lnTo>
                                      <a:pt x="1325" y="41"/>
                                    </a:lnTo>
                                    <a:lnTo>
                                      <a:pt x="1326" y="38"/>
                                    </a:lnTo>
                                    <a:lnTo>
                                      <a:pt x="1326" y="40"/>
                                    </a:lnTo>
                                    <a:lnTo>
                                      <a:pt x="1328" y="38"/>
                                    </a:lnTo>
                                    <a:lnTo>
                                      <a:pt x="1328" y="41"/>
                                    </a:lnTo>
                                    <a:lnTo>
                                      <a:pt x="1329" y="40"/>
                                    </a:lnTo>
                                    <a:lnTo>
                                      <a:pt x="1329" y="41"/>
                                    </a:lnTo>
                                    <a:lnTo>
                                      <a:pt x="1330" y="38"/>
                                    </a:lnTo>
                                    <a:lnTo>
                                      <a:pt x="1330" y="41"/>
                                    </a:lnTo>
                                    <a:lnTo>
                                      <a:pt x="1331" y="38"/>
                                    </a:lnTo>
                                    <a:lnTo>
                                      <a:pt x="1331" y="40"/>
                                    </a:lnTo>
                                    <a:lnTo>
                                      <a:pt x="1332" y="37"/>
                                    </a:lnTo>
                                    <a:lnTo>
                                      <a:pt x="1332" y="40"/>
                                    </a:lnTo>
                                    <a:lnTo>
                                      <a:pt x="1333" y="34"/>
                                    </a:lnTo>
                                    <a:lnTo>
                                      <a:pt x="1333" y="38"/>
                                    </a:lnTo>
                                    <a:lnTo>
                                      <a:pt x="1334" y="37"/>
                                    </a:lnTo>
                                    <a:lnTo>
                                      <a:pt x="1334" y="38"/>
                                    </a:lnTo>
                                    <a:lnTo>
                                      <a:pt x="1335" y="37"/>
                                    </a:lnTo>
                                    <a:lnTo>
                                      <a:pt x="1335" y="38"/>
                                    </a:lnTo>
                                    <a:lnTo>
                                      <a:pt x="1337" y="37"/>
                                    </a:lnTo>
                                    <a:lnTo>
                                      <a:pt x="1337" y="40"/>
                                    </a:lnTo>
                                    <a:lnTo>
                                      <a:pt x="1338" y="40"/>
                                    </a:lnTo>
                                    <a:lnTo>
                                      <a:pt x="1338" y="41"/>
                                    </a:lnTo>
                                    <a:lnTo>
                                      <a:pt x="1339" y="37"/>
                                    </a:lnTo>
                                    <a:lnTo>
                                      <a:pt x="1339" y="38"/>
                                    </a:lnTo>
                                    <a:lnTo>
                                      <a:pt x="1340" y="34"/>
                                    </a:lnTo>
                                    <a:lnTo>
                                      <a:pt x="1340" y="37"/>
                                    </a:lnTo>
                                    <a:lnTo>
                                      <a:pt x="1341" y="37"/>
                                    </a:lnTo>
                                    <a:lnTo>
                                      <a:pt x="1341" y="38"/>
                                    </a:lnTo>
                                    <a:lnTo>
                                      <a:pt x="1342" y="38"/>
                                    </a:lnTo>
                                    <a:lnTo>
                                      <a:pt x="1343" y="37"/>
                                    </a:lnTo>
                                    <a:lnTo>
                                      <a:pt x="1343" y="38"/>
                                    </a:lnTo>
                                    <a:lnTo>
                                      <a:pt x="1344" y="37"/>
                                    </a:lnTo>
                                    <a:lnTo>
                                      <a:pt x="1346" y="36"/>
                                    </a:lnTo>
                                    <a:lnTo>
                                      <a:pt x="1346" y="37"/>
                                    </a:lnTo>
                                    <a:lnTo>
                                      <a:pt x="1347" y="33"/>
                                    </a:lnTo>
                                    <a:lnTo>
                                      <a:pt x="1347" y="36"/>
                                    </a:lnTo>
                                    <a:lnTo>
                                      <a:pt x="1348" y="33"/>
                                    </a:lnTo>
                                    <a:lnTo>
                                      <a:pt x="1348" y="34"/>
                                    </a:lnTo>
                                    <a:lnTo>
                                      <a:pt x="1349" y="36"/>
                                    </a:lnTo>
                                    <a:lnTo>
                                      <a:pt x="1349" y="37"/>
                                    </a:lnTo>
                                    <a:lnTo>
                                      <a:pt x="1350" y="33"/>
                                    </a:lnTo>
                                    <a:lnTo>
                                      <a:pt x="1350" y="36"/>
                                    </a:lnTo>
                                    <a:lnTo>
                                      <a:pt x="1351" y="31"/>
                                    </a:lnTo>
                                    <a:lnTo>
                                      <a:pt x="1351" y="34"/>
                                    </a:lnTo>
                                    <a:lnTo>
                                      <a:pt x="1352" y="30"/>
                                    </a:lnTo>
                                    <a:lnTo>
                                      <a:pt x="1352" y="32"/>
                                    </a:lnTo>
                                    <a:lnTo>
                                      <a:pt x="1353" y="31"/>
                                    </a:lnTo>
                                    <a:lnTo>
                                      <a:pt x="1353" y="33"/>
                                    </a:lnTo>
                                    <a:lnTo>
                                      <a:pt x="1355" y="30"/>
                                    </a:lnTo>
                                    <a:lnTo>
                                      <a:pt x="1355" y="32"/>
                                    </a:lnTo>
                                    <a:lnTo>
                                      <a:pt x="1356" y="30"/>
                                    </a:lnTo>
                                    <a:lnTo>
                                      <a:pt x="1357" y="31"/>
                                    </a:lnTo>
                                    <a:lnTo>
                                      <a:pt x="1358" y="28"/>
                                    </a:lnTo>
                                    <a:lnTo>
                                      <a:pt x="1358" y="31"/>
                                    </a:lnTo>
                                    <a:lnTo>
                                      <a:pt x="1359" y="30"/>
                                    </a:lnTo>
                                    <a:lnTo>
                                      <a:pt x="1360" y="28"/>
                                    </a:lnTo>
                                    <a:lnTo>
                                      <a:pt x="1360" y="30"/>
                                    </a:lnTo>
                                    <a:lnTo>
                                      <a:pt x="1361" y="28"/>
                                    </a:lnTo>
                                    <a:lnTo>
                                      <a:pt x="1361" y="30"/>
                                    </a:lnTo>
                                    <a:lnTo>
                                      <a:pt x="1362" y="30"/>
                                    </a:lnTo>
                                    <a:lnTo>
                                      <a:pt x="1364" y="30"/>
                                    </a:lnTo>
                                    <a:lnTo>
                                      <a:pt x="1365" y="30"/>
                                    </a:lnTo>
                                    <a:lnTo>
                                      <a:pt x="1365" y="31"/>
                                    </a:lnTo>
                                    <a:lnTo>
                                      <a:pt x="1366" y="30"/>
                                    </a:lnTo>
                                    <a:lnTo>
                                      <a:pt x="1367" y="30"/>
                                    </a:lnTo>
                                    <a:lnTo>
                                      <a:pt x="1368" y="30"/>
                                    </a:lnTo>
                                    <a:lnTo>
                                      <a:pt x="1368" y="31"/>
                                    </a:lnTo>
                                    <a:lnTo>
                                      <a:pt x="1369" y="30"/>
                                    </a:lnTo>
                                    <a:lnTo>
                                      <a:pt x="1370" y="30"/>
                                    </a:lnTo>
                                    <a:lnTo>
                                      <a:pt x="1371" y="30"/>
                                    </a:lnTo>
                                    <a:lnTo>
                                      <a:pt x="1373" y="28"/>
                                    </a:lnTo>
                                    <a:lnTo>
                                      <a:pt x="1373" y="32"/>
                                    </a:lnTo>
                                    <a:lnTo>
                                      <a:pt x="1374" y="30"/>
                                    </a:lnTo>
                                    <a:lnTo>
                                      <a:pt x="1375" y="30"/>
                                    </a:lnTo>
                                    <a:lnTo>
                                      <a:pt x="1375" y="32"/>
                                    </a:lnTo>
                                    <a:lnTo>
                                      <a:pt x="1376" y="30"/>
                                    </a:lnTo>
                                    <a:lnTo>
                                      <a:pt x="1376" y="31"/>
                                    </a:lnTo>
                                    <a:lnTo>
                                      <a:pt x="1377" y="32"/>
                                    </a:lnTo>
                                    <a:lnTo>
                                      <a:pt x="1377" y="33"/>
                                    </a:lnTo>
                                    <a:lnTo>
                                      <a:pt x="1378" y="31"/>
                                    </a:lnTo>
                                    <a:lnTo>
                                      <a:pt x="1378" y="34"/>
                                    </a:lnTo>
                                    <a:lnTo>
                                      <a:pt x="1379" y="31"/>
                                    </a:lnTo>
                                    <a:lnTo>
                                      <a:pt x="1379" y="33"/>
                                    </a:lnTo>
                                    <a:lnTo>
                                      <a:pt x="1381" y="32"/>
                                    </a:lnTo>
                                    <a:lnTo>
                                      <a:pt x="1381" y="33"/>
                                    </a:lnTo>
                                    <a:lnTo>
                                      <a:pt x="1382" y="33"/>
                                    </a:lnTo>
                                    <a:lnTo>
                                      <a:pt x="1383" y="33"/>
                                    </a:lnTo>
                                    <a:lnTo>
                                      <a:pt x="1383" y="34"/>
                                    </a:lnTo>
                                    <a:lnTo>
                                      <a:pt x="1384" y="34"/>
                                    </a:lnTo>
                                    <a:lnTo>
                                      <a:pt x="1385" y="34"/>
                                    </a:lnTo>
                                    <a:lnTo>
                                      <a:pt x="1385" y="36"/>
                                    </a:lnTo>
                                    <a:lnTo>
                                      <a:pt x="1386" y="34"/>
                                    </a:lnTo>
                                    <a:lnTo>
                                      <a:pt x="1386" y="37"/>
                                    </a:lnTo>
                                    <a:lnTo>
                                      <a:pt x="1387" y="36"/>
                                    </a:lnTo>
                                    <a:lnTo>
                                      <a:pt x="1387" y="37"/>
                                    </a:lnTo>
                                    <a:lnTo>
                                      <a:pt x="1388" y="33"/>
                                    </a:lnTo>
                                    <a:lnTo>
                                      <a:pt x="1388" y="36"/>
                                    </a:lnTo>
                                    <a:lnTo>
                                      <a:pt x="1390" y="34"/>
                                    </a:lnTo>
                                    <a:lnTo>
                                      <a:pt x="1390" y="36"/>
                                    </a:lnTo>
                                    <a:lnTo>
                                      <a:pt x="1391" y="33"/>
                                    </a:lnTo>
                                    <a:lnTo>
                                      <a:pt x="1391" y="34"/>
                                    </a:lnTo>
                                    <a:lnTo>
                                      <a:pt x="1392" y="33"/>
                                    </a:lnTo>
                                    <a:lnTo>
                                      <a:pt x="1392" y="34"/>
                                    </a:lnTo>
                                    <a:lnTo>
                                      <a:pt x="1393" y="33"/>
                                    </a:lnTo>
                                    <a:lnTo>
                                      <a:pt x="1393" y="36"/>
                                    </a:lnTo>
                                    <a:lnTo>
                                      <a:pt x="1394" y="34"/>
                                    </a:lnTo>
                                    <a:lnTo>
                                      <a:pt x="1394" y="37"/>
                                    </a:lnTo>
                                    <a:lnTo>
                                      <a:pt x="1395" y="34"/>
                                    </a:lnTo>
                                    <a:lnTo>
                                      <a:pt x="1396" y="33"/>
                                    </a:lnTo>
                                    <a:lnTo>
                                      <a:pt x="1396" y="37"/>
                                    </a:lnTo>
                                    <a:lnTo>
                                      <a:pt x="1397" y="33"/>
                                    </a:lnTo>
                                    <a:lnTo>
                                      <a:pt x="1399" y="31"/>
                                    </a:lnTo>
                                    <a:lnTo>
                                      <a:pt x="1399" y="32"/>
                                    </a:lnTo>
                                    <a:lnTo>
                                      <a:pt x="1400" y="32"/>
                                    </a:lnTo>
                                    <a:lnTo>
                                      <a:pt x="1401" y="32"/>
                                    </a:lnTo>
                                    <a:lnTo>
                                      <a:pt x="1401" y="33"/>
                                    </a:lnTo>
                                    <a:lnTo>
                                      <a:pt x="1402" y="32"/>
                                    </a:lnTo>
                                    <a:lnTo>
                                      <a:pt x="1402" y="33"/>
                                    </a:lnTo>
                                    <a:lnTo>
                                      <a:pt x="1403" y="31"/>
                                    </a:lnTo>
                                    <a:lnTo>
                                      <a:pt x="1403" y="33"/>
                                    </a:lnTo>
                                    <a:lnTo>
                                      <a:pt x="1404" y="31"/>
                                    </a:lnTo>
                                    <a:lnTo>
                                      <a:pt x="1404" y="32"/>
                                    </a:lnTo>
                                    <a:lnTo>
                                      <a:pt x="1405" y="31"/>
                                    </a:lnTo>
                                    <a:lnTo>
                                      <a:pt x="1405" y="32"/>
                                    </a:lnTo>
                                    <a:lnTo>
                                      <a:pt x="1406" y="30"/>
                                    </a:lnTo>
                                    <a:lnTo>
                                      <a:pt x="1406" y="31"/>
                                    </a:lnTo>
                                    <a:lnTo>
                                      <a:pt x="1408" y="31"/>
                                    </a:lnTo>
                                    <a:lnTo>
                                      <a:pt x="1409" y="28"/>
                                    </a:lnTo>
                                    <a:lnTo>
                                      <a:pt x="1409" y="30"/>
                                    </a:lnTo>
                                    <a:lnTo>
                                      <a:pt x="1410" y="30"/>
                                    </a:lnTo>
                                    <a:lnTo>
                                      <a:pt x="1411" y="30"/>
                                    </a:lnTo>
                                    <a:lnTo>
                                      <a:pt x="1412" y="30"/>
                                    </a:lnTo>
                                    <a:lnTo>
                                      <a:pt x="1413" y="30"/>
                                    </a:lnTo>
                                    <a:lnTo>
                                      <a:pt x="1414" y="28"/>
                                    </a:lnTo>
                                    <a:lnTo>
                                      <a:pt x="1414" y="30"/>
                                    </a:lnTo>
                                    <a:lnTo>
                                      <a:pt x="1415" y="28"/>
                                    </a:lnTo>
                                    <a:lnTo>
                                      <a:pt x="1415" y="30"/>
                                    </a:lnTo>
                                    <a:lnTo>
                                      <a:pt x="1417" y="25"/>
                                    </a:lnTo>
                                    <a:lnTo>
                                      <a:pt x="1417" y="28"/>
                                    </a:lnTo>
                                    <a:lnTo>
                                      <a:pt x="1418" y="28"/>
                                    </a:lnTo>
                                    <a:lnTo>
                                      <a:pt x="1418" y="30"/>
                                    </a:lnTo>
                                    <a:lnTo>
                                      <a:pt x="1419" y="28"/>
                                    </a:lnTo>
                                    <a:lnTo>
                                      <a:pt x="1419" y="30"/>
                                    </a:lnTo>
                                    <a:lnTo>
                                      <a:pt x="1420" y="30"/>
                                    </a:lnTo>
                                    <a:lnTo>
                                      <a:pt x="1420" y="32"/>
                                    </a:lnTo>
                                    <a:lnTo>
                                      <a:pt x="1421" y="30"/>
                                    </a:lnTo>
                                    <a:lnTo>
                                      <a:pt x="1422" y="30"/>
                                    </a:lnTo>
                                    <a:lnTo>
                                      <a:pt x="1422" y="33"/>
                                    </a:lnTo>
                                    <a:lnTo>
                                      <a:pt x="1423" y="30"/>
                                    </a:lnTo>
                                    <a:lnTo>
                                      <a:pt x="1423" y="32"/>
                                    </a:lnTo>
                                    <a:lnTo>
                                      <a:pt x="1425" y="30"/>
                                    </a:lnTo>
                                    <a:lnTo>
                                      <a:pt x="1426" y="30"/>
                                    </a:lnTo>
                                    <a:lnTo>
                                      <a:pt x="1426" y="31"/>
                                    </a:lnTo>
                                    <a:lnTo>
                                      <a:pt x="1427" y="30"/>
                                    </a:lnTo>
                                    <a:lnTo>
                                      <a:pt x="1427" y="32"/>
                                    </a:lnTo>
                                    <a:lnTo>
                                      <a:pt x="1428" y="30"/>
                                    </a:lnTo>
                                    <a:lnTo>
                                      <a:pt x="1428" y="32"/>
                                    </a:lnTo>
                                    <a:lnTo>
                                      <a:pt x="1429" y="31"/>
                                    </a:lnTo>
                                    <a:lnTo>
                                      <a:pt x="1429" y="33"/>
                                    </a:lnTo>
                                    <a:lnTo>
                                      <a:pt x="1430" y="30"/>
                                    </a:lnTo>
                                    <a:lnTo>
                                      <a:pt x="1430" y="33"/>
                                    </a:lnTo>
                                    <a:lnTo>
                                      <a:pt x="1431" y="30"/>
                                    </a:lnTo>
                                    <a:lnTo>
                                      <a:pt x="1431" y="33"/>
                                    </a:lnTo>
                                    <a:lnTo>
                                      <a:pt x="1432" y="30"/>
                                    </a:lnTo>
                                    <a:lnTo>
                                      <a:pt x="1432" y="33"/>
                                    </a:lnTo>
                                    <a:lnTo>
                                      <a:pt x="1434" y="32"/>
                                    </a:lnTo>
                                    <a:lnTo>
                                      <a:pt x="1434" y="33"/>
                                    </a:lnTo>
                                    <a:lnTo>
                                      <a:pt x="1435" y="33"/>
                                    </a:lnTo>
                                    <a:lnTo>
                                      <a:pt x="1436" y="32"/>
                                    </a:lnTo>
                                    <a:lnTo>
                                      <a:pt x="1436" y="33"/>
                                    </a:lnTo>
                                    <a:lnTo>
                                      <a:pt x="1437" y="32"/>
                                    </a:lnTo>
                                    <a:lnTo>
                                      <a:pt x="1437" y="33"/>
                                    </a:lnTo>
                                    <a:lnTo>
                                      <a:pt x="1438" y="32"/>
                                    </a:lnTo>
                                    <a:lnTo>
                                      <a:pt x="1438" y="33"/>
                                    </a:lnTo>
                                    <a:lnTo>
                                      <a:pt x="1439" y="33"/>
                                    </a:lnTo>
                                    <a:lnTo>
                                      <a:pt x="1440" y="33"/>
                                    </a:lnTo>
                                    <a:lnTo>
                                      <a:pt x="1440" y="36"/>
                                    </a:lnTo>
                                    <a:lnTo>
                                      <a:pt x="1441" y="33"/>
                                    </a:lnTo>
                                    <a:lnTo>
                                      <a:pt x="1441" y="37"/>
                                    </a:lnTo>
                                    <a:lnTo>
                                      <a:pt x="1443" y="33"/>
                                    </a:lnTo>
                                    <a:lnTo>
                                      <a:pt x="1443" y="36"/>
                                    </a:lnTo>
                                    <a:lnTo>
                                      <a:pt x="1444" y="33"/>
                                    </a:lnTo>
                                    <a:lnTo>
                                      <a:pt x="1444" y="37"/>
                                    </a:lnTo>
                                    <a:lnTo>
                                      <a:pt x="1445" y="33"/>
                                    </a:lnTo>
                                    <a:lnTo>
                                      <a:pt x="1445" y="37"/>
                                    </a:lnTo>
                                    <a:lnTo>
                                      <a:pt x="1446" y="33"/>
                                    </a:lnTo>
                                    <a:lnTo>
                                      <a:pt x="1446" y="36"/>
                                    </a:lnTo>
                                    <a:lnTo>
                                      <a:pt x="1447" y="34"/>
                                    </a:lnTo>
                                    <a:lnTo>
                                      <a:pt x="1447" y="36"/>
                                    </a:lnTo>
                                    <a:lnTo>
                                      <a:pt x="1448" y="33"/>
                                    </a:lnTo>
                                    <a:lnTo>
                                      <a:pt x="1449" y="31"/>
                                    </a:lnTo>
                                    <a:lnTo>
                                      <a:pt x="1449" y="33"/>
                                    </a:lnTo>
                                    <a:lnTo>
                                      <a:pt x="1450" y="32"/>
                                    </a:lnTo>
                                    <a:lnTo>
                                      <a:pt x="1450" y="33"/>
                                    </a:lnTo>
                                    <a:lnTo>
                                      <a:pt x="1452" y="34"/>
                                    </a:lnTo>
                                    <a:lnTo>
                                      <a:pt x="1453" y="33"/>
                                    </a:lnTo>
                                    <a:lnTo>
                                      <a:pt x="1454" y="33"/>
                                    </a:lnTo>
                                    <a:lnTo>
                                      <a:pt x="1454" y="34"/>
                                    </a:lnTo>
                                    <a:lnTo>
                                      <a:pt x="1455" y="33"/>
                                    </a:lnTo>
                                    <a:lnTo>
                                      <a:pt x="1456" y="32"/>
                                    </a:lnTo>
                                    <a:lnTo>
                                      <a:pt x="1456" y="33"/>
                                    </a:lnTo>
                                    <a:lnTo>
                                      <a:pt x="1457" y="31"/>
                                    </a:lnTo>
                                    <a:lnTo>
                                      <a:pt x="1457" y="32"/>
                                    </a:lnTo>
                                    <a:lnTo>
                                      <a:pt x="1458" y="32"/>
                                    </a:lnTo>
                                    <a:lnTo>
                                      <a:pt x="1458" y="33"/>
                                    </a:lnTo>
                                    <a:lnTo>
                                      <a:pt x="1459" y="33"/>
                                    </a:lnTo>
                                    <a:lnTo>
                                      <a:pt x="1459" y="34"/>
                                    </a:lnTo>
                                    <a:lnTo>
                                      <a:pt x="1461" y="32"/>
                                    </a:lnTo>
                                    <a:lnTo>
                                      <a:pt x="1461" y="34"/>
                                    </a:lnTo>
                                    <a:lnTo>
                                      <a:pt x="1462" y="32"/>
                                    </a:lnTo>
                                    <a:lnTo>
                                      <a:pt x="1462" y="33"/>
                                    </a:lnTo>
                                    <a:lnTo>
                                      <a:pt x="1463" y="32"/>
                                    </a:lnTo>
                                    <a:lnTo>
                                      <a:pt x="1463" y="33"/>
                                    </a:lnTo>
                                    <a:lnTo>
                                      <a:pt x="1464" y="32"/>
                                    </a:lnTo>
                                    <a:lnTo>
                                      <a:pt x="1464" y="33"/>
                                    </a:lnTo>
                                    <a:lnTo>
                                      <a:pt x="1465" y="30"/>
                                    </a:lnTo>
                                    <a:lnTo>
                                      <a:pt x="1465" y="32"/>
                                    </a:lnTo>
                                    <a:lnTo>
                                      <a:pt x="1466" y="31"/>
                                    </a:lnTo>
                                    <a:lnTo>
                                      <a:pt x="1466" y="32"/>
                                    </a:lnTo>
                                    <a:lnTo>
                                      <a:pt x="1467" y="30"/>
                                    </a:lnTo>
                                    <a:lnTo>
                                      <a:pt x="1467" y="31"/>
                                    </a:lnTo>
                                    <a:lnTo>
                                      <a:pt x="1469" y="32"/>
                                    </a:lnTo>
                                    <a:lnTo>
                                      <a:pt x="1469" y="33"/>
                                    </a:lnTo>
                                    <a:lnTo>
                                      <a:pt x="1470" y="33"/>
                                    </a:lnTo>
                                    <a:lnTo>
                                      <a:pt x="1471" y="31"/>
                                    </a:lnTo>
                                    <a:lnTo>
                                      <a:pt x="1471" y="34"/>
                                    </a:lnTo>
                                    <a:lnTo>
                                      <a:pt x="1472" y="32"/>
                                    </a:lnTo>
                                    <a:lnTo>
                                      <a:pt x="1472" y="33"/>
                                    </a:lnTo>
                                    <a:lnTo>
                                      <a:pt x="1473" y="32"/>
                                    </a:lnTo>
                                    <a:lnTo>
                                      <a:pt x="1473" y="33"/>
                                    </a:lnTo>
                                    <a:lnTo>
                                      <a:pt x="1474" y="33"/>
                                    </a:lnTo>
                                    <a:lnTo>
                                      <a:pt x="1475" y="32"/>
                                    </a:lnTo>
                                    <a:lnTo>
                                      <a:pt x="1475" y="34"/>
                                    </a:lnTo>
                                    <a:lnTo>
                                      <a:pt x="1476" y="30"/>
                                    </a:lnTo>
                                    <a:lnTo>
                                      <a:pt x="1476" y="34"/>
                                    </a:lnTo>
                                    <a:lnTo>
                                      <a:pt x="1478" y="33"/>
                                    </a:lnTo>
                                    <a:lnTo>
                                      <a:pt x="1478" y="34"/>
                                    </a:lnTo>
                                    <a:lnTo>
                                      <a:pt x="1479" y="31"/>
                                    </a:lnTo>
                                    <a:lnTo>
                                      <a:pt x="1479" y="33"/>
                                    </a:lnTo>
                                    <a:lnTo>
                                      <a:pt x="1480" y="31"/>
                                    </a:lnTo>
                                    <a:lnTo>
                                      <a:pt x="1480" y="32"/>
                                    </a:lnTo>
                                    <a:lnTo>
                                      <a:pt x="1481" y="33"/>
                                    </a:lnTo>
                                    <a:lnTo>
                                      <a:pt x="1481" y="34"/>
                                    </a:lnTo>
                                    <a:lnTo>
                                      <a:pt x="1482" y="33"/>
                                    </a:lnTo>
                                    <a:lnTo>
                                      <a:pt x="1482" y="34"/>
                                    </a:lnTo>
                                    <a:lnTo>
                                      <a:pt x="1483" y="33"/>
                                    </a:lnTo>
                                    <a:lnTo>
                                      <a:pt x="1484" y="33"/>
                                    </a:lnTo>
                                    <a:lnTo>
                                      <a:pt x="1484" y="34"/>
                                    </a:lnTo>
                                    <a:lnTo>
                                      <a:pt x="1485" y="32"/>
                                    </a:lnTo>
                                    <a:lnTo>
                                      <a:pt x="1485" y="33"/>
                                    </a:lnTo>
                                    <a:lnTo>
                                      <a:pt x="1487" y="32"/>
                                    </a:lnTo>
                                    <a:lnTo>
                                      <a:pt x="1487" y="34"/>
                                    </a:lnTo>
                                    <a:lnTo>
                                      <a:pt x="1488" y="33"/>
                                    </a:lnTo>
                                    <a:lnTo>
                                      <a:pt x="1488" y="34"/>
                                    </a:lnTo>
                                    <a:lnTo>
                                      <a:pt x="1489" y="33"/>
                                    </a:lnTo>
                                    <a:lnTo>
                                      <a:pt x="1489" y="37"/>
                                    </a:lnTo>
                                    <a:lnTo>
                                      <a:pt x="1490" y="31"/>
                                    </a:lnTo>
                                    <a:lnTo>
                                      <a:pt x="1490" y="33"/>
                                    </a:lnTo>
                                    <a:lnTo>
                                      <a:pt x="1491" y="31"/>
                                    </a:lnTo>
                                    <a:lnTo>
                                      <a:pt x="1492" y="30"/>
                                    </a:lnTo>
                                    <a:lnTo>
                                      <a:pt x="1492" y="33"/>
                                    </a:lnTo>
                                    <a:lnTo>
                                      <a:pt x="1493" y="30"/>
                                    </a:lnTo>
                                    <a:lnTo>
                                      <a:pt x="1493" y="33"/>
                                    </a:lnTo>
                                    <a:lnTo>
                                      <a:pt x="1494" y="30"/>
                                    </a:lnTo>
                                    <a:lnTo>
                                      <a:pt x="1494" y="31"/>
                                    </a:lnTo>
                                    <a:lnTo>
                                      <a:pt x="1496" y="30"/>
                                    </a:lnTo>
                                    <a:lnTo>
                                      <a:pt x="1497" y="30"/>
                                    </a:lnTo>
                                    <a:lnTo>
                                      <a:pt x="1498" y="28"/>
                                    </a:lnTo>
                                    <a:lnTo>
                                      <a:pt x="1498" y="30"/>
                                    </a:lnTo>
                                    <a:lnTo>
                                      <a:pt x="1499" y="30"/>
                                    </a:lnTo>
                                    <a:lnTo>
                                      <a:pt x="1499" y="31"/>
                                    </a:lnTo>
                                    <a:lnTo>
                                      <a:pt x="1500" y="28"/>
                                    </a:lnTo>
                                    <a:lnTo>
                                      <a:pt x="1500" y="30"/>
                                    </a:lnTo>
                                    <a:lnTo>
                                      <a:pt x="1501" y="30"/>
                                    </a:lnTo>
                                    <a:lnTo>
                                      <a:pt x="1502" y="28"/>
                                    </a:lnTo>
                                    <a:lnTo>
                                      <a:pt x="1502" y="30"/>
                                    </a:lnTo>
                                    <a:lnTo>
                                      <a:pt x="1503" y="28"/>
                                    </a:lnTo>
                                    <a:lnTo>
                                      <a:pt x="1505" y="28"/>
                                    </a:lnTo>
                                    <a:lnTo>
                                      <a:pt x="1506" y="28"/>
                                    </a:lnTo>
                                    <a:lnTo>
                                      <a:pt x="1507" y="28"/>
                                    </a:lnTo>
                                    <a:lnTo>
                                      <a:pt x="1507" y="30"/>
                                    </a:lnTo>
                                    <a:lnTo>
                                      <a:pt x="1508" y="25"/>
                                    </a:lnTo>
                                    <a:lnTo>
                                      <a:pt x="1508" y="28"/>
                                    </a:lnTo>
                                    <a:lnTo>
                                      <a:pt x="1509" y="25"/>
                                    </a:lnTo>
                                    <a:lnTo>
                                      <a:pt x="1509" y="28"/>
                                    </a:lnTo>
                                    <a:lnTo>
                                      <a:pt x="1510" y="28"/>
                                    </a:lnTo>
                                    <a:lnTo>
                                      <a:pt x="1511" y="24"/>
                                    </a:lnTo>
                                    <a:lnTo>
                                      <a:pt x="1511" y="25"/>
                                    </a:lnTo>
                                    <a:lnTo>
                                      <a:pt x="1512" y="24"/>
                                    </a:lnTo>
                                    <a:lnTo>
                                      <a:pt x="1512" y="25"/>
                                    </a:lnTo>
                                    <a:lnTo>
                                      <a:pt x="1514" y="25"/>
                                    </a:lnTo>
                                    <a:lnTo>
                                      <a:pt x="1514" y="28"/>
                                    </a:lnTo>
                                    <a:lnTo>
                                      <a:pt x="1515" y="24"/>
                                    </a:lnTo>
                                    <a:lnTo>
                                      <a:pt x="1515" y="25"/>
                                    </a:lnTo>
                                    <a:lnTo>
                                      <a:pt x="1516" y="25"/>
                                    </a:lnTo>
                                    <a:lnTo>
                                      <a:pt x="1516" y="28"/>
                                    </a:lnTo>
                                    <a:lnTo>
                                      <a:pt x="1517" y="25"/>
                                    </a:lnTo>
                                    <a:lnTo>
                                      <a:pt x="1518" y="24"/>
                                    </a:lnTo>
                                    <a:lnTo>
                                      <a:pt x="1518" y="25"/>
                                    </a:lnTo>
                                    <a:lnTo>
                                      <a:pt x="1519" y="24"/>
                                    </a:lnTo>
                                    <a:lnTo>
                                      <a:pt x="1520" y="24"/>
                                    </a:lnTo>
                                    <a:lnTo>
                                      <a:pt x="1522" y="24"/>
                                    </a:lnTo>
                                    <a:lnTo>
                                      <a:pt x="1522" y="25"/>
                                    </a:lnTo>
                                    <a:lnTo>
                                      <a:pt x="1523" y="22"/>
                                    </a:lnTo>
                                    <a:lnTo>
                                      <a:pt x="1523" y="24"/>
                                    </a:lnTo>
                                    <a:lnTo>
                                      <a:pt x="1524" y="24"/>
                                    </a:lnTo>
                                    <a:lnTo>
                                      <a:pt x="1525" y="22"/>
                                    </a:lnTo>
                                    <a:lnTo>
                                      <a:pt x="1525" y="25"/>
                                    </a:lnTo>
                                    <a:lnTo>
                                      <a:pt x="1526" y="22"/>
                                    </a:lnTo>
                                    <a:lnTo>
                                      <a:pt x="1526" y="24"/>
                                    </a:lnTo>
                                    <a:lnTo>
                                      <a:pt x="1527" y="22"/>
                                    </a:lnTo>
                                    <a:lnTo>
                                      <a:pt x="1527" y="24"/>
                                    </a:lnTo>
                                    <a:lnTo>
                                      <a:pt x="1528" y="22"/>
                                    </a:lnTo>
                                    <a:lnTo>
                                      <a:pt x="1529" y="22"/>
                                    </a:lnTo>
                                    <a:lnTo>
                                      <a:pt x="1529" y="24"/>
                                    </a:lnTo>
                                    <a:lnTo>
                                      <a:pt x="1531" y="22"/>
                                    </a:lnTo>
                                    <a:lnTo>
                                      <a:pt x="1531" y="24"/>
                                    </a:lnTo>
                                    <a:lnTo>
                                      <a:pt x="1532" y="22"/>
                                    </a:lnTo>
                                    <a:lnTo>
                                      <a:pt x="1533" y="24"/>
                                    </a:lnTo>
                                    <a:lnTo>
                                      <a:pt x="1533" y="25"/>
                                    </a:lnTo>
                                    <a:lnTo>
                                      <a:pt x="1534" y="22"/>
                                    </a:lnTo>
                                    <a:lnTo>
                                      <a:pt x="1534" y="24"/>
                                    </a:lnTo>
                                    <a:lnTo>
                                      <a:pt x="1535" y="24"/>
                                    </a:lnTo>
                                    <a:lnTo>
                                      <a:pt x="1536" y="22"/>
                                    </a:lnTo>
                                    <a:lnTo>
                                      <a:pt x="1536" y="24"/>
                                    </a:lnTo>
                                    <a:lnTo>
                                      <a:pt x="1537" y="21"/>
                                    </a:lnTo>
                                    <a:lnTo>
                                      <a:pt x="1537" y="24"/>
                                    </a:lnTo>
                                    <a:lnTo>
                                      <a:pt x="1538" y="22"/>
                                    </a:lnTo>
                                    <a:lnTo>
                                      <a:pt x="1538" y="24"/>
                                    </a:lnTo>
                                    <a:lnTo>
                                      <a:pt x="1540" y="22"/>
                                    </a:lnTo>
                                    <a:lnTo>
                                      <a:pt x="1540" y="24"/>
                                    </a:lnTo>
                                    <a:lnTo>
                                      <a:pt x="1541" y="21"/>
                                    </a:lnTo>
                                    <a:lnTo>
                                      <a:pt x="1541" y="22"/>
                                    </a:lnTo>
                                    <a:lnTo>
                                      <a:pt x="1542" y="22"/>
                                    </a:lnTo>
                                    <a:lnTo>
                                      <a:pt x="1542" y="25"/>
                                    </a:lnTo>
                                    <a:lnTo>
                                      <a:pt x="1543" y="21"/>
                                    </a:lnTo>
                                    <a:lnTo>
                                      <a:pt x="1543" y="22"/>
                                    </a:lnTo>
                                    <a:lnTo>
                                      <a:pt x="1544" y="22"/>
                                    </a:lnTo>
                                    <a:lnTo>
                                      <a:pt x="1545" y="24"/>
                                    </a:lnTo>
                                    <a:lnTo>
                                      <a:pt x="1545" y="25"/>
                                    </a:lnTo>
                                    <a:lnTo>
                                      <a:pt x="1546" y="22"/>
                                    </a:lnTo>
                                    <a:lnTo>
                                      <a:pt x="1546" y="25"/>
                                    </a:lnTo>
                                    <a:lnTo>
                                      <a:pt x="1547" y="22"/>
                                    </a:lnTo>
                                    <a:lnTo>
                                      <a:pt x="1547" y="24"/>
                                    </a:lnTo>
                                    <a:lnTo>
                                      <a:pt x="1549" y="21"/>
                                    </a:lnTo>
                                    <a:lnTo>
                                      <a:pt x="1549" y="24"/>
                                    </a:lnTo>
                                    <a:lnTo>
                                      <a:pt x="1550" y="22"/>
                                    </a:lnTo>
                                    <a:lnTo>
                                      <a:pt x="1550" y="25"/>
                                    </a:lnTo>
                                    <a:lnTo>
                                      <a:pt x="1551" y="22"/>
                                    </a:lnTo>
                                    <a:lnTo>
                                      <a:pt x="1551" y="24"/>
                                    </a:lnTo>
                                    <a:lnTo>
                                      <a:pt x="1552" y="21"/>
                                    </a:lnTo>
                                    <a:lnTo>
                                      <a:pt x="1552" y="22"/>
                                    </a:lnTo>
                                    <a:lnTo>
                                      <a:pt x="1553" y="24"/>
                                    </a:lnTo>
                                    <a:lnTo>
                                      <a:pt x="1553" y="25"/>
                                    </a:lnTo>
                                    <a:lnTo>
                                      <a:pt x="1554" y="24"/>
                                    </a:lnTo>
                                    <a:lnTo>
                                      <a:pt x="1554" y="25"/>
                                    </a:lnTo>
                                    <a:lnTo>
                                      <a:pt x="1555" y="24"/>
                                    </a:lnTo>
                                    <a:lnTo>
                                      <a:pt x="1556" y="25"/>
                                    </a:lnTo>
                                    <a:lnTo>
                                      <a:pt x="1558" y="25"/>
                                    </a:lnTo>
                                    <a:lnTo>
                                      <a:pt x="1559" y="25"/>
                                    </a:lnTo>
                                    <a:lnTo>
                                      <a:pt x="1560" y="22"/>
                                    </a:lnTo>
                                    <a:lnTo>
                                      <a:pt x="1560" y="25"/>
                                    </a:lnTo>
                                    <a:lnTo>
                                      <a:pt x="1561" y="24"/>
                                    </a:lnTo>
                                    <a:lnTo>
                                      <a:pt x="1561" y="25"/>
                                    </a:lnTo>
                                    <a:lnTo>
                                      <a:pt x="1562" y="24"/>
                                    </a:lnTo>
                                    <a:lnTo>
                                      <a:pt x="1562" y="25"/>
                                    </a:lnTo>
                                    <a:lnTo>
                                      <a:pt x="1563" y="24"/>
                                    </a:lnTo>
                                    <a:lnTo>
                                      <a:pt x="1563" y="28"/>
                                    </a:lnTo>
                                    <a:lnTo>
                                      <a:pt x="1564" y="24"/>
                                    </a:lnTo>
                                    <a:lnTo>
                                      <a:pt x="1564" y="25"/>
                                    </a:lnTo>
                                    <a:lnTo>
                                      <a:pt x="1566" y="25"/>
                                    </a:lnTo>
                                    <a:lnTo>
                                      <a:pt x="1566" y="28"/>
                                    </a:lnTo>
                                    <a:lnTo>
                                      <a:pt x="1567" y="24"/>
                                    </a:lnTo>
                                    <a:lnTo>
                                      <a:pt x="1568" y="22"/>
                                    </a:lnTo>
                                    <a:lnTo>
                                      <a:pt x="1568" y="24"/>
                                    </a:lnTo>
                                    <a:lnTo>
                                      <a:pt x="1569" y="24"/>
                                    </a:lnTo>
                                    <a:lnTo>
                                      <a:pt x="1570" y="24"/>
                                    </a:lnTo>
                                    <a:lnTo>
                                      <a:pt x="1570" y="25"/>
                                    </a:lnTo>
                                    <a:lnTo>
                                      <a:pt x="1571" y="24"/>
                                    </a:lnTo>
                                    <a:lnTo>
                                      <a:pt x="1571" y="28"/>
                                    </a:lnTo>
                                    <a:lnTo>
                                      <a:pt x="1572" y="24"/>
                                    </a:lnTo>
                                    <a:lnTo>
                                      <a:pt x="1572" y="28"/>
                                    </a:lnTo>
                                    <a:lnTo>
                                      <a:pt x="1573" y="24"/>
                                    </a:lnTo>
                                    <a:lnTo>
                                      <a:pt x="1573" y="25"/>
                                    </a:lnTo>
                                    <a:lnTo>
                                      <a:pt x="1575" y="22"/>
                                    </a:lnTo>
                                    <a:lnTo>
                                      <a:pt x="1575" y="24"/>
                                    </a:lnTo>
                                    <a:lnTo>
                                      <a:pt x="1576" y="24"/>
                                    </a:lnTo>
                                    <a:lnTo>
                                      <a:pt x="1577" y="24"/>
                                    </a:lnTo>
                                    <a:lnTo>
                                      <a:pt x="1577" y="25"/>
                                    </a:lnTo>
                                    <a:lnTo>
                                      <a:pt x="1578" y="24"/>
                                    </a:lnTo>
                                    <a:lnTo>
                                      <a:pt x="1579" y="24"/>
                                    </a:lnTo>
                                    <a:lnTo>
                                      <a:pt x="1580" y="22"/>
                                    </a:lnTo>
                                    <a:lnTo>
                                      <a:pt x="1580" y="25"/>
                                    </a:lnTo>
                                    <a:lnTo>
                                      <a:pt x="1581" y="22"/>
                                    </a:lnTo>
                                    <a:lnTo>
                                      <a:pt x="1581" y="25"/>
                                    </a:lnTo>
                                    <a:lnTo>
                                      <a:pt x="1582" y="25"/>
                                    </a:lnTo>
                                    <a:lnTo>
                                      <a:pt x="1584" y="22"/>
                                    </a:lnTo>
                                    <a:lnTo>
                                      <a:pt x="1584" y="25"/>
                                    </a:lnTo>
                                    <a:lnTo>
                                      <a:pt x="1585" y="22"/>
                                    </a:lnTo>
                                    <a:lnTo>
                                      <a:pt x="1585" y="24"/>
                                    </a:lnTo>
                                    <a:lnTo>
                                      <a:pt x="1586" y="22"/>
                                    </a:lnTo>
                                    <a:lnTo>
                                      <a:pt x="1587" y="22"/>
                                    </a:lnTo>
                                    <a:lnTo>
                                      <a:pt x="1588" y="22"/>
                                    </a:lnTo>
                                    <a:lnTo>
                                      <a:pt x="1589" y="22"/>
                                    </a:lnTo>
                                    <a:lnTo>
                                      <a:pt x="1589" y="24"/>
                                    </a:lnTo>
                                    <a:lnTo>
                                      <a:pt x="1590" y="22"/>
                                    </a:lnTo>
                                    <a:lnTo>
                                      <a:pt x="1590" y="24"/>
                                    </a:lnTo>
                                    <a:lnTo>
                                      <a:pt x="1591" y="22"/>
                                    </a:lnTo>
                                    <a:lnTo>
                                      <a:pt x="1591" y="25"/>
                                    </a:lnTo>
                                    <a:lnTo>
                                      <a:pt x="1593" y="22"/>
                                    </a:lnTo>
                                    <a:lnTo>
                                      <a:pt x="1593" y="24"/>
                                    </a:lnTo>
                                    <a:lnTo>
                                      <a:pt x="1594" y="21"/>
                                    </a:lnTo>
                                    <a:lnTo>
                                      <a:pt x="1594" y="24"/>
                                    </a:lnTo>
                                    <a:lnTo>
                                      <a:pt x="1595" y="22"/>
                                    </a:lnTo>
                                    <a:lnTo>
                                      <a:pt x="1595" y="24"/>
                                    </a:lnTo>
                                    <a:lnTo>
                                      <a:pt x="1596" y="22"/>
                                    </a:lnTo>
                                    <a:lnTo>
                                      <a:pt x="1596" y="24"/>
                                    </a:lnTo>
                                    <a:lnTo>
                                      <a:pt x="1597" y="22"/>
                                    </a:lnTo>
                                    <a:lnTo>
                                      <a:pt x="1598" y="22"/>
                                    </a:lnTo>
                                    <a:lnTo>
                                      <a:pt x="1598" y="25"/>
                                    </a:lnTo>
                                    <a:lnTo>
                                      <a:pt x="1599" y="22"/>
                                    </a:lnTo>
                                    <a:lnTo>
                                      <a:pt x="1599" y="25"/>
                                    </a:lnTo>
                                    <a:lnTo>
                                      <a:pt x="1600" y="22"/>
                                    </a:lnTo>
                                    <a:lnTo>
                                      <a:pt x="1600" y="25"/>
                                    </a:lnTo>
                                    <a:lnTo>
                                      <a:pt x="1602" y="24"/>
                                    </a:lnTo>
                                    <a:lnTo>
                                      <a:pt x="1602" y="25"/>
                                    </a:lnTo>
                                    <a:lnTo>
                                      <a:pt x="1603" y="22"/>
                                    </a:lnTo>
                                    <a:lnTo>
                                      <a:pt x="1603" y="25"/>
                                    </a:lnTo>
                                    <a:lnTo>
                                      <a:pt x="1604" y="25"/>
                                    </a:lnTo>
                                    <a:lnTo>
                                      <a:pt x="1605" y="25"/>
                                    </a:lnTo>
                                    <a:lnTo>
                                      <a:pt x="1605" y="28"/>
                                    </a:lnTo>
                                    <a:lnTo>
                                      <a:pt x="1606" y="21"/>
                                    </a:lnTo>
                                    <a:lnTo>
                                      <a:pt x="1606" y="25"/>
                                    </a:lnTo>
                                    <a:lnTo>
                                      <a:pt x="1607" y="25"/>
                                    </a:lnTo>
                                    <a:lnTo>
                                      <a:pt x="1608" y="25"/>
                                    </a:lnTo>
                                    <a:lnTo>
                                      <a:pt x="1610" y="28"/>
                                    </a:lnTo>
                                    <a:lnTo>
                                      <a:pt x="1611" y="25"/>
                                    </a:lnTo>
                                    <a:lnTo>
                                      <a:pt x="1611" y="28"/>
                                    </a:lnTo>
                                    <a:lnTo>
                                      <a:pt x="1612" y="25"/>
                                    </a:lnTo>
                                    <a:lnTo>
                                      <a:pt x="1612" y="28"/>
                                    </a:lnTo>
                                    <a:lnTo>
                                      <a:pt x="1613" y="24"/>
                                    </a:lnTo>
                                    <a:lnTo>
                                      <a:pt x="1613" y="28"/>
                                    </a:lnTo>
                                    <a:lnTo>
                                      <a:pt x="1614" y="24"/>
                                    </a:lnTo>
                                    <a:lnTo>
                                      <a:pt x="1614" y="28"/>
                                    </a:lnTo>
                                    <a:lnTo>
                                      <a:pt x="1615" y="25"/>
                                    </a:lnTo>
                                    <a:lnTo>
                                      <a:pt x="1615" y="28"/>
                                    </a:lnTo>
                                    <a:lnTo>
                                      <a:pt x="1616" y="25"/>
                                    </a:lnTo>
                                    <a:lnTo>
                                      <a:pt x="1616" y="28"/>
                                    </a:lnTo>
                                    <a:lnTo>
                                      <a:pt x="1617" y="28"/>
                                    </a:lnTo>
                                    <a:lnTo>
                                      <a:pt x="1619" y="25"/>
                                    </a:lnTo>
                                    <a:lnTo>
                                      <a:pt x="1619" y="28"/>
                                    </a:lnTo>
                                    <a:lnTo>
                                      <a:pt x="1620" y="24"/>
                                    </a:lnTo>
                                    <a:lnTo>
                                      <a:pt x="1620" y="28"/>
                                    </a:lnTo>
                                    <a:lnTo>
                                      <a:pt x="1621" y="25"/>
                                    </a:lnTo>
                                    <a:lnTo>
                                      <a:pt x="1621" y="28"/>
                                    </a:lnTo>
                                    <a:lnTo>
                                      <a:pt x="1622" y="22"/>
                                    </a:lnTo>
                                    <a:lnTo>
                                      <a:pt x="1622" y="28"/>
                                    </a:lnTo>
                                    <a:lnTo>
                                      <a:pt x="1623" y="22"/>
                                    </a:lnTo>
                                    <a:lnTo>
                                      <a:pt x="1624" y="22"/>
                                    </a:lnTo>
                                    <a:lnTo>
                                      <a:pt x="1624" y="24"/>
                                    </a:lnTo>
                                    <a:lnTo>
                                      <a:pt x="1625" y="22"/>
                                    </a:lnTo>
                                    <a:lnTo>
                                      <a:pt x="1625" y="25"/>
                                    </a:lnTo>
                                    <a:lnTo>
                                      <a:pt x="1626" y="25"/>
                                    </a:lnTo>
                                    <a:lnTo>
                                      <a:pt x="1626" y="28"/>
                                    </a:lnTo>
                                    <a:lnTo>
                                      <a:pt x="1628" y="25"/>
                                    </a:lnTo>
                                    <a:lnTo>
                                      <a:pt x="1628" y="28"/>
                                    </a:lnTo>
                                    <a:lnTo>
                                      <a:pt x="1629" y="28"/>
                                    </a:lnTo>
                                    <a:lnTo>
                                      <a:pt x="1630" y="28"/>
                                    </a:lnTo>
                                    <a:lnTo>
                                      <a:pt x="1631" y="25"/>
                                    </a:lnTo>
                                    <a:lnTo>
                                      <a:pt x="1631" y="28"/>
                                    </a:lnTo>
                                    <a:lnTo>
                                      <a:pt x="1632" y="28"/>
                                    </a:lnTo>
                                    <a:lnTo>
                                      <a:pt x="1633" y="25"/>
                                    </a:lnTo>
                                    <a:lnTo>
                                      <a:pt x="1633" y="28"/>
                                    </a:lnTo>
                                    <a:lnTo>
                                      <a:pt x="1634" y="25"/>
                                    </a:lnTo>
                                    <a:lnTo>
                                      <a:pt x="1635" y="25"/>
                                    </a:lnTo>
                                    <a:lnTo>
                                      <a:pt x="1635" y="28"/>
                                    </a:lnTo>
                                    <a:lnTo>
                                      <a:pt x="1637" y="28"/>
                                    </a:lnTo>
                                    <a:lnTo>
                                      <a:pt x="1638" y="28"/>
                                    </a:lnTo>
                                    <a:lnTo>
                                      <a:pt x="1639" y="28"/>
                                    </a:lnTo>
                                    <a:lnTo>
                                      <a:pt x="1640" y="25"/>
                                    </a:lnTo>
                                    <a:lnTo>
                                      <a:pt x="1640" y="28"/>
                                    </a:lnTo>
                                    <a:lnTo>
                                      <a:pt x="1641" y="28"/>
                                    </a:lnTo>
                                    <a:lnTo>
                                      <a:pt x="1641" y="30"/>
                                    </a:lnTo>
                                    <a:lnTo>
                                      <a:pt x="1642" y="28"/>
                                    </a:lnTo>
                                    <a:lnTo>
                                      <a:pt x="1642" y="30"/>
                                    </a:lnTo>
                                    <a:lnTo>
                                      <a:pt x="1643" y="30"/>
                                    </a:lnTo>
                                    <a:lnTo>
                                      <a:pt x="1643" y="31"/>
                                    </a:lnTo>
                                    <a:lnTo>
                                      <a:pt x="1644" y="28"/>
                                    </a:lnTo>
                                    <a:lnTo>
                                      <a:pt x="1644" y="30"/>
                                    </a:lnTo>
                                    <a:lnTo>
                                      <a:pt x="1646" y="28"/>
                                    </a:lnTo>
                                    <a:lnTo>
                                      <a:pt x="1646" y="30"/>
                                    </a:lnTo>
                                    <a:lnTo>
                                      <a:pt x="1647" y="28"/>
                                    </a:lnTo>
                                    <a:lnTo>
                                      <a:pt x="1647" y="30"/>
                                    </a:lnTo>
                                    <a:lnTo>
                                      <a:pt x="1648" y="30"/>
                                    </a:lnTo>
                                    <a:lnTo>
                                      <a:pt x="1649" y="30"/>
                                    </a:lnTo>
                                    <a:lnTo>
                                      <a:pt x="1649" y="31"/>
                                    </a:lnTo>
                                    <a:lnTo>
                                      <a:pt x="1650" y="30"/>
                                    </a:lnTo>
                                    <a:lnTo>
                                      <a:pt x="1650" y="31"/>
                                    </a:lnTo>
                                    <a:lnTo>
                                      <a:pt x="1651" y="30"/>
                                    </a:lnTo>
                                    <a:lnTo>
                                      <a:pt x="1652" y="30"/>
                                    </a:lnTo>
                                    <a:lnTo>
                                      <a:pt x="1652" y="31"/>
                                    </a:lnTo>
                                    <a:lnTo>
                                      <a:pt x="1653" y="30"/>
                                    </a:lnTo>
                                    <a:lnTo>
                                      <a:pt x="1653" y="33"/>
                                    </a:lnTo>
                                    <a:lnTo>
                                      <a:pt x="1655" y="31"/>
                                    </a:lnTo>
                                    <a:lnTo>
                                      <a:pt x="1655" y="33"/>
                                    </a:lnTo>
                                    <a:lnTo>
                                      <a:pt x="1656" y="32"/>
                                    </a:lnTo>
                                    <a:lnTo>
                                      <a:pt x="1656" y="33"/>
                                    </a:lnTo>
                                    <a:lnTo>
                                      <a:pt x="1657" y="31"/>
                                    </a:lnTo>
                                    <a:lnTo>
                                      <a:pt x="1657" y="32"/>
                                    </a:lnTo>
                                    <a:lnTo>
                                      <a:pt x="1658" y="30"/>
                                    </a:lnTo>
                                    <a:lnTo>
                                      <a:pt x="1658" y="33"/>
                                    </a:lnTo>
                                    <a:lnTo>
                                      <a:pt x="1659" y="32"/>
                                    </a:lnTo>
                                    <a:lnTo>
                                      <a:pt x="1659" y="33"/>
                                    </a:lnTo>
                                    <a:lnTo>
                                      <a:pt x="1660" y="33"/>
                                    </a:lnTo>
                                    <a:lnTo>
                                      <a:pt x="1660" y="34"/>
                                    </a:lnTo>
                                    <a:lnTo>
                                      <a:pt x="1661" y="33"/>
                                    </a:lnTo>
                                    <a:lnTo>
                                      <a:pt x="1661" y="37"/>
                                    </a:lnTo>
                                    <a:lnTo>
                                      <a:pt x="1663" y="34"/>
                                    </a:lnTo>
                                    <a:lnTo>
                                      <a:pt x="1663" y="36"/>
                                    </a:lnTo>
                                    <a:lnTo>
                                      <a:pt x="1664" y="37"/>
                                    </a:lnTo>
                                    <a:lnTo>
                                      <a:pt x="1664" y="38"/>
                                    </a:lnTo>
                                    <a:lnTo>
                                      <a:pt x="1665" y="34"/>
                                    </a:lnTo>
                                    <a:lnTo>
                                      <a:pt x="1665" y="37"/>
                                    </a:lnTo>
                                    <a:lnTo>
                                      <a:pt x="1666" y="37"/>
                                    </a:lnTo>
                                    <a:lnTo>
                                      <a:pt x="1667" y="37"/>
                                    </a:lnTo>
                                    <a:lnTo>
                                      <a:pt x="1667" y="38"/>
                                    </a:lnTo>
                                    <a:lnTo>
                                      <a:pt x="1668" y="37"/>
                                    </a:lnTo>
                                    <a:lnTo>
                                      <a:pt x="1668" y="40"/>
                                    </a:lnTo>
                                    <a:lnTo>
                                      <a:pt x="1669" y="37"/>
                                    </a:lnTo>
                                    <a:lnTo>
                                      <a:pt x="1669" y="38"/>
                                    </a:lnTo>
                                    <a:lnTo>
                                      <a:pt x="1670" y="37"/>
                                    </a:lnTo>
                                    <a:lnTo>
                                      <a:pt x="1672" y="37"/>
                                    </a:lnTo>
                                    <a:lnTo>
                                      <a:pt x="1672" y="38"/>
                                    </a:lnTo>
                                    <a:lnTo>
                                      <a:pt x="1673" y="37"/>
                                    </a:lnTo>
                                    <a:lnTo>
                                      <a:pt x="1673" y="41"/>
                                    </a:lnTo>
                                    <a:lnTo>
                                      <a:pt x="1674" y="38"/>
                                    </a:lnTo>
                                    <a:lnTo>
                                      <a:pt x="1675" y="38"/>
                                    </a:lnTo>
                                    <a:lnTo>
                                      <a:pt x="1675" y="40"/>
                                    </a:lnTo>
                                    <a:lnTo>
                                      <a:pt x="1676" y="37"/>
                                    </a:lnTo>
                                    <a:lnTo>
                                      <a:pt x="1676" y="40"/>
                                    </a:lnTo>
                                    <a:lnTo>
                                      <a:pt x="1677" y="37"/>
                                    </a:lnTo>
                                    <a:lnTo>
                                      <a:pt x="1677" y="38"/>
                                    </a:lnTo>
                                    <a:lnTo>
                                      <a:pt x="1678" y="34"/>
                                    </a:lnTo>
                                    <a:lnTo>
                                      <a:pt x="1678" y="38"/>
                                    </a:lnTo>
                                    <a:lnTo>
                                      <a:pt x="1679" y="34"/>
                                    </a:lnTo>
                                    <a:lnTo>
                                      <a:pt x="1679" y="37"/>
                                    </a:lnTo>
                                    <a:lnTo>
                                      <a:pt x="1681" y="36"/>
                                    </a:lnTo>
                                    <a:lnTo>
                                      <a:pt x="1681" y="38"/>
                                    </a:lnTo>
                                    <a:lnTo>
                                      <a:pt x="1682" y="37"/>
                                    </a:lnTo>
                                    <a:lnTo>
                                      <a:pt x="1682" y="38"/>
                                    </a:lnTo>
                                    <a:lnTo>
                                      <a:pt x="1683" y="37"/>
                                    </a:lnTo>
                                    <a:lnTo>
                                      <a:pt x="1683" y="38"/>
                                    </a:lnTo>
                                    <a:lnTo>
                                      <a:pt x="1684" y="38"/>
                                    </a:lnTo>
                                    <a:lnTo>
                                      <a:pt x="1685" y="37"/>
                                    </a:lnTo>
                                    <a:lnTo>
                                      <a:pt x="1685" y="38"/>
                                    </a:lnTo>
                                    <a:lnTo>
                                      <a:pt x="1686" y="36"/>
                                    </a:lnTo>
                                    <a:lnTo>
                                      <a:pt x="1686" y="38"/>
                                    </a:lnTo>
                                    <a:lnTo>
                                      <a:pt x="1687" y="37"/>
                                    </a:lnTo>
                                    <a:lnTo>
                                      <a:pt x="1688" y="37"/>
                                    </a:lnTo>
                                    <a:lnTo>
                                      <a:pt x="1688" y="38"/>
                                    </a:lnTo>
                                    <a:lnTo>
                                      <a:pt x="1690" y="36"/>
                                    </a:lnTo>
                                    <a:lnTo>
                                      <a:pt x="1690" y="37"/>
                                    </a:lnTo>
                                    <a:lnTo>
                                      <a:pt x="1691" y="37"/>
                                    </a:lnTo>
                                    <a:lnTo>
                                      <a:pt x="1691" y="41"/>
                                    </a:lnTo>
                                    <a:lnTo>
                                      <a:pt x="1692" y="38"/>
                                    </a:lnTo>
                                    <a:lnTo>
                                      <a:pt x="1693" y="38"/>
                                    </a:lnTo>
                                    <a:lnTo>
                                      <a:pt x="1693" y="40"/>
                                    </a:lnTo>
                                    <a:lnTo>
                                      <a:pt x="1694" y="37"/>
                                    </a:lnTo>
                                    <a:lnTo>
                                      <a:pt x="1694" y="38"/>
                                    </a:lnTo>
                                    <a:lnTo>
                                      <a:pt x="1695" y="37"/>
                                    </a:lnTo>
                                    <a:lnTo>
                                      <a:pt x="1695" y="40"/>
                                    </a:lnTo>
                                    <a:lnTo>
                                      <a:pt x="1696" y="38"/>
                                    </a:lnTo>
                                    <a:lnTo>
                                      <a:pt x="1696" y="40"/>
                                    </a:lnTo>
                                    <a:lnTo>
                                      <a:pt x="1697" y="37"/>
                                    </a:lnTo>
                                    <a:lnTo>
                                      <a:pt x="1697" y="41"/>
                                    </a:lnTo>
                                    <a:lnTo>
                                      <a:pt x="1699" y="38"/>
                                    </a:lnTo>
                                    <a:lnTo>
                                      <a:pt x="1699" y="41"/>
                                    </a:lnTo>
                                    <a:lnTo>
                                      <a:pt x="1700" y="40"/>
                                    </a:lnTo>
                                    <a:lnTo>
                                      <a:pt x="1701" y="38"/>
                                    </a:lnTo>
                                    <a:lnTo>
                                      <a:pt x="1702" y="38"/>
                                    </a:lnTo>
                                    <a:lnTo>
                                      <a:pt x="1702" y="41"/>
                                    </a:lnTo>
                                    <a:lnTo>
                                      <a:pt x="1703" y="38"/>
                                    </a:lnTo>
                                    <a:lnTo>
                                      <a:pt x="1703" y="41"/>
                                    </a:lnTo>
                                    <a:lnTo>
                                      <a:pt x="1704" y="38"/>
                                    </a:lnTo>
                                    <a:lnTo>
                                      <a:pt x="1704" y="41"/>
                                    </a:lnTo>
                                    <a:lnTo>
                                      <a:pt x="1705" y="38"/>
                                    </a:lnTo>
                                    <a:lnTo>
                                      <a:pt x="1705" y="41"/>
                                    </a:lnTo>
                                    <a:lnTo>
                                      <a:pt x="1707" y="40"/>
                                    </a:lnTo>
                                    <a:lnTo>
                                      <a:pt x="1707" y="41"/>
                                    </a:lnTo>
                                    <a:lnTo>
                                      <a:pt x="1708" y="40"/>
                                    </a:lnTo>
                                    <a:lnTo>
                                      <a:pt x="1708" y="41"/>
                                    </a:lnTo>
                                    <a:lnTo>
                                      <a:pt x="1709" y="40"/>
                                    </a:lnTo>
                                    <a:lnTo>
                                      <a:pt x="1709" y="41"/>
                                    </a:lnTo>
                                    <a:lnTo>
                                      <a:pt x="1710" y="38"/>
                                    </a:lnTo>
                                    <a:lnTo>
                                      <a:pt x="1710" y="40"/>
                                    </a:lnTo>
                                    <a:lnTo>
                                      <a:pt x="1711" y="41"/>
                                    </a:lnTo>
                                    <a:lnTo>
                                      <a:pt x="1712" y="38"/>
                                    </a:lnTo>
                                    <a:lnTo>
                                      <a:pt x="1713" y="37"/>
                                    </a:lnTo>
                                    <a:lnTo>
                                      <a:pt x="1713" y="40"/>
                                    </a:lnTo>
                                    <a:lnTo>
                                      <a:pt x="1714" y="37"/>
                                    </a:lnTo>
                                    <a:lnTo>
                                      <a:pt x="1714" y="38"/>
                                    </a:lnTo>
                                    <a:lnTo>
                                      <a:pt x="1716" y="37"/>
                                    </a:lnTo>
                                    <a:lnTo>
                                      <a:pt x="1716" y="38"/>
                                    </a:lnTo>
                                    <a:lnTo>
                                      <a:pt x="1717" y="38"/>
                                    </a:lnTo>
                                    <a:lnTo>
                                      <a:pt x="1718" y="38"/>
                                    </a:lnTo>
                                    <a:lnTo>
                                      <a:pt x="1718" y="40"/>
                                    </a:lnTo>
                                    <a:lnTo>
                                      <a:pt x="1719" y="38"/>
                                    </a:lnTo>
                                    <a:lnTo>
                                      <a:pt x="1719" y="41"/>
                                    </a:lnTo>
                                    <a:lnTo>
                                      <a:pt x="1720" y="41"/>
                                    </a:lnTo>
                                    <a:lnTo>
                                      <a:pt x="1721" y="38"/>
                                    </a:lnTo>
                                    <a:lnTo>
                                      <a:pt x="1721" y="41"/>
                                    </a:lnTo>
                                    <a:lnTo>
                                      <a:pt x="1722" y="38"/>
                                    </a:lnTo>
                                    <a:lnTo>
                                      <a:pt x="1723" y="36"/>
                                    </a:lnTo>
                                    <a:lnTo>
                                      <a:pt x="1723" y="37"/>
                                    </a:lnTo>
                                    <a:lnTo>
                                      <a:pt x="1725" y="34"/>
                                    </a:lnTo>
                                    <a:lnTo>
                                      <a:pt x="1725" y="36"/>
                                    </a:lnTo>
                                    <a:lnTo>
                                      <a:pt x="1726" y="36"/>
                                    </a:lnTo>
                                    <a:lnTo>
                                      <a:pt x="1726" y="38"/>
                                    </a:lnTo>
                                    <a:lnTo>
                                      <a:pt x="1727" y="34"/>
                                    </a:lnTo>
                                    <a:lnTo>
                                      <a:pt x="1727" y="37"/>
                                    </a:lnTo>
                                    <a:lnTo>
                                      <a:pt x="1728" y="37"/>
                                    </a:lnTo>
                                    <a:lnTo>
                                      <a:pt x="1729" y="33"/>
                                    </a:lnTo>
                                    <a:lnTo>
                                      <a:pt x="1729" y="34"/>
                                    </a:lnTo>
                                    <a:lnTo>
                                      <a:pt x="1730" y="33"/>
                                    </a:lnTo>
                                    <a:lnTo>
                                      <a:pt x="1730" y="36"/>
                                    </a:lnTo>
                                    <a:lnTo>
                                      <a:pt x="1731" y="34"/>
                                    </a:lnTo>
                                    <a:lnTo>
                                      <a:pt x="1732" y="33"/>
                                    </a:lnTo>
                                    <a:lnTo>
                                      <a:pt x="1732" y="36"/>
                                    </a:lnTo>
                                    <a:lnTo>
                                      <a:pt x="1734" y="33"/>
                                    </a:lnTo>
                                    <a:lnTo>
                                      <a:pt x="1734" y="37"/>
                                    </a:lnTo>
                                    <a:lnTo>
                                      <a:pt x="1735" y="31"/>
                                    </a:lnTo>
                                    <a:lnTo>
                                      <a:pt x="1735" y="33"/>
                                    </a:lnTo>
                                    <a:lnTo>
                                      <a:pt x="1736" y="32"/>
                                    </a:lnTo>
                                    <a:lnTo>
                                      <a:pt x="1736" y="34"/>
                                    </a:lnTo>
                                    <a:lnTo>
                                      <a:pt x="1737" y="33"/>
                                    </a:lnTo>
                                    <a:lnTo>
                                      <a:pt x="1737" y="34"/>
                                    </a:lnTo>
                                    <a:lnTo>
                                      <a:pt x="1738" y="31"/>
                                    </a:lnTo>
                                    <a:lnTo>
                                      <a:pt x="1738" y="34"/>
                                    </a:lnTo>
                                    <a:lnTo>
                                      <a:pt x="1739" y="31"/>
                                    </a:lnTo>
                                    <a:lnTo>
                                      <a:pt x="1740" y="31"/>
                                    </a:lnTo>
                                    <a:lnTo>
                                      <a:pt x="1740" y="36"/>
                                    </a:lnTo>
                                    <a:lnTo>
                                      <a:pt x="1741" y="33"/>
                                    </a:lnTo>
                                    <a:lnTo>
                                      <a:pt x="1743" y="31"/>
                                    </a:lnTo>
                                    <a:lnTo>
                                      <a:pt x="1743" y="33"/>
                                    </a:lnTo>
                                    <a:lnTo>
                                      <a:pt x="1744" y="31"/>
                                    </a:lnTo>
                                    <a:lnTo>
                                      <a:pt x="1744" y="32"/>
                                    </a:lnTo>
                                    <a:lnTo>
                                      <a:pt x="1745" y="30"/>
                                    </a:lnTo>
                                    <a:lnTo>
                                      <a:pt x="1745" y="32"/>
                                    </a:lnTo>
                                    <a:lnTo>
                                      <a:pt x="1746" y="31"/>
                                    </a:lnTo>
                                    <a:lnTo>
                                      <a:pt x="1746" y="33"/>
                                    </a:lnTo>
                                    <a:lnTo>
                                      <a:pt x="1747" y="30"/>
                                    </a:lnTo>
                                    <a:lnTo>
                                      <a:pt x="1747" y="31"/>
                                    </a:lnTo>
                                    <a:lnTo>
                                      <a:pt x="1748" y="30"/>
                                    </a:lnTo>
                                    <a:lnTo>
                                      <a:pt x="1748" y="31"/>
                                    </a:lnTo>
                                    <a:lnTo>
                                      <a:pt x="1749" y="28"/>
                                    </a:lnTo>
                                    <a:lnTo>
                                      <a:pt x="1749" y="30"/>
                                    </a:lnTo>
                                    <a:lnTo>
                                      <a:pt x="1750" y="28"/>
                                    </a:lnTo>
                                    <a:lnTo>
                                      <a:pt x="1752" y="25"/>
                                    </a:lnTo>
                                    <a:lnTo>
                                      <a:pt x="1752" y="28"/>
                                    </a:lnTo>
                                    <a:lnTo>
                                      <a:pt x="1753" y="24"/>
                                    </a:lnTo>
                                    <a:lnTo>
                                      <a:pt x="1753" y="28"/>
                                    </a:lnTo>
                                    <a:lnTo>
                                      <a:pt x="1754" y="24"/>
                                    </a:lnTo>
                                    <a:lnTo>
                                      <a:pt x="1754" y="25"/>
                                    </a:lnTo>
                                    <a:lnTo>
                                      <a:pt x="1755" y="25"/>
                                    </a:lnTo>
                                    <a:lnTo>
                                      <a:pt x="1756" y="25"/>
                                    </a:lnTo>
                                    <a:lnTo>
                                      <a:pt x="1757" y="22"/>
                                    </a:lnTo>
                                    <a:lnTo>
                                      <a:pt x="1757" y="25"/>
                                    </a:lnTo>
                                    <a:lnTo>
                                      <a:pt x="1758" y="22"/>
                                    </a:lnTo>
                                    <a:lnTo>
                                      <a:pt x="1758" y="24"/>
                                    </a:lnTo>
                                    <a:lnTo>
                                      <a:pt x="1760" y="20"/>
                                    </a:lnTo>
                                    <a:lnTo>
                                      <a:pt x="1760" y="24"/>
                                    </a:lnTo>
                                    <a:lnTo>
                                      <a:pt x="1761" y="20"/>
                                    </a:lnTo>
                                    <a:lnTo>
                                      <a:pt x="1762" y="20"/>
                                    </a:lnTo>
                                    <a:lnTo>
                                      <a:pt x="1762" y="22"/>
                                    </a:lnTo>
                                    <a:lnTo>
                                      <a:pt x="1763" y="20"/>
                                    </a:lnTo>
                                    <a:lnTo>
                                      <a:pt x="1763" y="22"/>
                                    </a:lnTo>
                                    <a:lnTo>
                                      <a:pt x="1764" y="19"/>
                                    </a:lnTo>
                                    <a:lnTo>
                                      <a:pt x="1764" y="20"/>
                                    </a:lnTo>
                                    <a:lnTo>
                                      <a:pt x="1765" y="15"/>
                                    </a:lnTo>
                                    <a:lnTo>
                                      <a:pt x="1765" y="19"/>
                                    </a:lnTo>
                                    <a:lnTo>
                                      <a:pt x="1766" y="14"/>
                                    </a:lnTo>
                                    <a:lnTo>
                                      <a:pt x="1766" y="18"/>
                                    </a:lnTo>
                                    <a:lnTo>
                                      <a:pt x="1767" y="14"/>
                                    </a:lnTo>
                                    <a:lnTo>
                                      <a:pt x="1767" y="16"/>
                                    </a:lnTo>
                                    <a:lnTo>
                                      <a:pt x="1769" y="15"/>
                                    </a:lnTo>
                                    <a:lnTo>
                                      <a:pt x="1769" y="18"/>
                                    </a:lnTo>
                                    <a:lnTo>
                                      <a:pt x="1770" y="15"/>
                                    </a:lnTo>
                                    <a:lnTo>
                                      <a:pt x="1770" y="18"/>
                                    </a:lnTo>
                                    <a:lnTo>
                                      <a:pt x="1771" y="18"/>
                                    </a:lnTo>
                                    <a:lnTo>
                                      <a:pt x="1772" y="18"/>
                                    </a:lnTo>
                                    <a:lnTo>
                                      <a:pt x="1772" y="19"/>
                                    </a:lnTo>
                                    <a:lnTo>
                                      <a:pt x="1773" y="18"/>
                                    </a:lnTo>
                                    <a:lnTo>
                                      <a:pt x="1773" y="20"/>
                                    </a:lnTo>
                                    <a:lnTo>
                                      <a:pt x="1774" y="15"/>
                                    </a:lnTo>
                                    <a:lnTo>
                                      <a:pt x="1774" y="18"/>
                                    </a:lnTo>
                                    <a:lnTo>
                                      <a:pt x="1775" y="16"/>
                                    </a:lnTo>
                                    <a:lnTo>
                                      <a:pt x="1775" y="19"/>
                                    </a:lnTo>
                                    <a:lnTo>
                                      <a:pt x="1776" y="16"/>
                                    </a:lnTo>
                                    <a:lnTo>
                                      <a:pt x="1776" y="18"/>
                                    </a:lnTo>
                                    <a:lnTo>
                                      <a:pt x="1778" y="18"/>
                                    </a:lnTo>
                                    <a:lnTo>
                                      <a:pt x="1778" y="19"/>
                                    </a:lnTo>
                                    <a:lnTo>
                                      <a:pt x="1779" y="18"/>
                                    </a:lnTo>
                                    <a:lnTo>
                                      <a:pt x="1779" y="19"/>
                                    </a:lnTo>
                                    <a:lnTo>
                                      <a:pt x="1780" y="15"/>
                                    </a:lnTo>
                                    <a:lnTo>
                                      <a:pt x="1780" y="18"/>
                                    </a:lnTo>
                                    <a:lnTo>
                                      <a:pt x="1781" y="19"/>
                                    </a:lnTo>
                                    <a:lnTo>
                                      <a:pt x="1781" y="20"/>
                                    </a:lnTo>
                                    <a:lnTo>
                                      <a:pt x="1782" y="18"/>
                                    </a:lnTo>
                                    <a:lnTo>
                                      <a:pt x="1782" y="19"/>
                                    </a:lnTo>
                                    <a:lnTo>
                                      <a:pt x="1783" y="18"/>
                                    </a:lnTo>
                                    <a:lnTo>
                                      <a:pt x="1783" y="20"/>
                                    </a:lnTo>
                                    <a:lnTo>
                                      <a:pt x="1784" y="20"/>
                                    </a:lnTo>
                                    <a:lnTo>
                                      <a:pt x="1784" y="22"/>
                                    </a:lnTo>
                                    <a:lnTo>
                                      <a:pt x="1785" y="18"/>
                                    </a:lnTo>
                                    <a:lnTo>
                                      <a:pt x="1785" y="20"/>
                                    </a:lnTo>
                                    <a:lnTo>
                                      <a:pt x="1787" y="20"/>
                                    </a:lnTo>
                                    <a:lnTo>
                                      <a:pt x="1787" y="21"/>
                                    </a:lnTo>
                                    <a:lnTo>
                                      <a:pt x="1788" y="20"/>
                                    </a:lnTo>
                                    <a:lnTo>
                                      <a:pt x="1788" y="22"/>
                                    </a:lnTo>
                                    <a:lnTo>
                                      <a:pt x="1789" y="20"/>
                                    </a:lnTo>
                                    <a:lnTo>
                                      <a:pt x="1789" y="22"/>
                                    </a:lnTo>
                                    <a:lnTo>
                                      <a:pt x="1790" y="20"/>
                                    </a:lnTo>
                                    <a:lnTo>
                                      <a:pt x="1790" y="22"/>
                                    </a:lnTo>
                                    <a:lnTo>
                                      <a:pt x="1791" y="21"/>
                                    </a:lnTo>
                                    <a:lnTo>
                                      <a:pt x="1791" y="22"/>
                                    </a:lnTo>
                                    <a:lnTo>
                                      <a:pt x="1792" y="21"/>
                                    </a:lnTo>
                                    <a:lnTo>
                                      <a:pt x="1793" y="21"/>
                                    </a:lnTo>
                                    <a:lnTo>
                                      <a:pt x="1793" y="22"/>
                                    </a:lnTo>
                                    <a:lnTo>
                                      <a:pt x="1794" y="21"/>
                                    </a:lnTo>
                                    <a:lnTo>
                                      <a:pt x="1794" y="22"/>
                                    </a:lnTo>
                                    <a:lnTo>
                                      <a:pt x="1796" y="22"/>
                                    </a:lnTo>
                                    <a:lnTo>
                                      <a:pt x="1796" y="24"/>
                                    </a:lnTo>
                                    <a:lnTo>
                                      <a:pt x="1797" y="22"/>
                                    </a:lnTo>
                                    <a:lnTo>
                                      <a:pt x="1798" y="22"/>
                                    </a:lnTo>
                                    <a:lnTo>
                                      <a:pt x="1799" y="22"/>
                                    </a:lnTo>
                                    <a:lnTo>
                                      <a:pt x="1799" y="24"/>
                                    </a:lnTo>
                                    <a:lnTo>
                                      <a:pt x="1800" y="22"/>
                                    </a:lnTo>
                                    <a:lnTo>
                                      <a:pt x="1800" y="24"/>
                                    </a:lnTo>
                                    <a:lnTo>
                                      <a:pt x="1801" y="25"/>
                                    </a:lnTo>
                                    <a:lnTo>
                                      <a:pt x="1802" y="25"/>
                                    </a:lnTo>
                                    <a:lnTo>
                                      <a:pt x="1804" y="24"/>
                                    </a:lnTo>
                                    <a:lnTo>
                                      <a:pt x="1804" y="25"/>
                                    </a:lnTo>
                                    <a:lnTo>
                                      <a:pt x="1805" y="25"/>
                                    </a:lnTo>
                                    <a:lnTo>
                                      <a:pt x="1806" y="24"/>
                                    </a:lnTo>
                                    <a:lnTo>
                                      <a:pt x="1806" y="28"/>
                                    </a:lnTo>
                                    <a:lnTo>
                                      <a:pt x="1807" y="25"/>
                                    </a:lnTo>
                                    <a:lnTo>
                                      <a:pt x="1807" y="28"/>
                                    </a:lnTo>
                                    <a:lnTo>
                                      <a:pt x="1808" y="25"/>
                                    </a:lnTo>
                                    <a:lnTo>
                                      <a:pt x="1808" y="28"/>
                                    </a:lnTo>
                                    <a:lnTo>
                                      <a:pt x="1809" y="24"/>
                                    </a:lnTo>
                                    <a:lnTo>
                                      <a:pt x="1809" y="25"/>
                                    </a:lnTo>
                                    <a:lnTo>
                                      <a:pt x="1810" y="25"/>
                                    </a:lnTo>
                                    <a:lnTo>
                                      <a:pt x="1811" y="25"/>
                                    </a:lnTo>
                                    <a:lnTo>
                                      <a:pt x="1811" y="28"/>
                                    </a:lnTo>
                                    <a:lnTo>
                                      <a:pt x="1813" y="25"/>
                                    </a:lnTo>
                                    <a:lnTo>
                                      <a:pt x="1813" y="28"/>
                                    </a:lnTo>
                                    <a:lnTo>
                                      <a:pt x="1814" y="24"/>
                                    </a:lnTo>
                                    <a:lnTo>
                                      <a:pt x="1814" y="25"/>
                                    </a:lnTo>
                                    <a:lnTo>
                                      <a:pt x="1815" y="24"/>
                                    </a:lnTo>
                                    <a:lnTo>
                                      <a:pt x="1815" y="25"/>
                                    </a:lnTo>
                                    <a:lnTo>
                                      <a:pt x="1816" y="25"/>
                                    </a:lnTo>
                                    <a:lnTo>
                                      <a:pt x="1817" y="24"/>
                                    </a:lnTo>
                                    <a:lnTo>
                                      <a:pt x="1817" y="25"/>
                                    </a:lnTo>
                                    <a:lnTo>
                                      <a:pt x="1818" y="25"/>
                                    </a:lnTo>
                                    <a:lnTo>
                                      <a:pt x="1819" y="24"/>
                                    </a:lnTo>
                                    <a:lnTo>
                                      <a:pt x="1819" y="25"/>
                                    </a:lnTo>
                                    <a:lnTo>
                                      <a:pt x="1820" y="24"/>
                                    </a:lnTo>
                                    <a:lnTo>
                                      <a:pt x="1822" y="22"/>
                                    </a:lnTo>
                                    <a:lnTo>
                                      <a:pt x="1822" y="24"/>
                                    </a:lnTo>
                                    <a:lnTo>
                                      <a:pt x="1823" y="21"/>
                                    </a:lnTo>
                                    <a:lnTo>
                                      <a:pt x="1823" y="22"/>
                                    </a:lnTo>
                                    <a:lnTo>
                                      <a:pt x="1824" y="24"/>
                                    </a:lnTo>
                                    <a:lnTo>
                                      <a:pt x="1825" y="22"/>
                                    </a:lnTo>
                                    <a:lnTo>
                                      <a:pt x="1825" y="24"/>
                                    </a:lnTo>
                                    <a:lnTo>
                                      <a:pt x="1826" y="24"/>
                                    </a:lnTo>
                                    <a:lnTo>
                                      <a:pt x="1826" y="25"/>
                                    </a:lnTo>
                                    <a:lnTo>
                                      <a:pt x="1827" y="24"/>
                                    </a:lnTo>
                                    <a:lnTo>
                                      <a:pt x="1827" y="25"/>
                                    </a:lnTo>
                                    <a:lnTo>
                                      <a:pt x="1828" y="24"/>
                                    </a:lnTo>
                                    <a:lnTo>
                                      <a:pt x="1828" y="25"/>
                                    </a:lnTo>
                                    <a:lnTo>
                                      <a:pt x="1829" y="24"/>
                                    </a:lnTo>
                                    <a:lnTo>
                                      <a:pt x="1829" y="28"/>
                                    </a:lnTo>
                                    <a:lnTo>
                                      <a:pt x="1831" y="24"/>
                                    </a:lnTo>
                                    <a:lnTo>
                                      <a:pt x="1832" y="25"/>
                                    </a:lnTo>
                                    <a:lnTo>
                                      <a:pt x="1832" y="28"/>
                                    </a:lnTo>
                                    <a:lnTo>
                                      <a:pt x="1833" y="24"/>
                                    </a:lnTo>
                                    <a:lnTo>
                                      <a:pt x="1833" y="25"/>
                                    </a:lnTo>
                                    <a:lnTo>
                                      <a:pt x="1834" y="25"/>
                                    </a:lnTo>
                                    <a:lnTo>
                                      <a:pt x="1834" y="28"/>
                                    </a:lnTo>
                                    <a:lnTo>
                                      <a:pt x="1835" y="28"/>
                                    </a:lnTo>
                                    <a:lnTo>
                                      <a:pt x="1836" y="28"/>
                                    </a:lnTo>
                                    <a:lnTo>
                                      <a:pt x="1837" y="30"/>
                                    </a:lnTo>
                                    <a:lnTo>
                                      <a:pt x="1838" y="28"/>
                                    </a:lnTo>
                                    <a:lnTo>
                                      <a:pt x="1840" y="28"/>
                                    </a:lnTo>
                                    <a:lnTo>
                                      <a:pt x="1841" y="28"/>
                                    </a:lnTo>
                                    <a:lnTo>
                                      <a:pt x="1842" y="25"/>
                                    </a:lnTo>
                                    <a:lnTo>
                                      <a:pt x="1842" y="28"/>
                                    </a:lnTo>
                                    <a:lnTo>
                                      <a:pt x="1843" y="25"/>
                                    </a:lnTo>
                                    <a:lnTo>
                                      <a:pt x="1843" y="28"/>
                                    </a:lnTo>
                                    <a:lnTo>
                                      <a:pt x="1844" y="25"/>
                                    </a:lnTo>
                                    <a:lnTo>
                                      <a:pt x="1844" y="28"/>
                                    </a:lnTo>
                                    <a:lnTo>
                                      <a:pt x="1845" y="25"/>
                                    </a:lnTo>
                                    <a:lnTo>
                                      <a:pt x="1846" y="24"/>
                                    </a:lnTo>
                                    <a:lnTo>
                                      <a:pt x="1846" y="25"/>
                                    </a:lnTo>
                                    <a:lnTo>
                                      <a:pt x="1848" y="28"/>
                                    </a:lnTo>
                                    <a:lnTo>
                                      <a:pt x="1849" y="28"/>
                                    </a:lnTo>
                                    <a:lnTo>
                                      <a:pt x="1850" y="25"/>
                                    </a:lnTo>
                                    <a:lnTo>
                                      <a:pt x="1850" y="28"/>
                                    </a:lnTo>
                                    <a:lnTo>
                                      <a:pt x="1851" y="24"/>
                                    </a:lnTo>
                                    <a:lnTo>
                                      <a:pt x="1851" y="25"/>
                                    </a:lnTo>
                                    <a:lnTo>
                                      <a:pt x="1852" y="24"/>
                                    </a:lnTo>
                                    <a:lnTo>
                                      <a:pt x="1852" y="28"/>
                                    </a:lnTo>
                                    <a:lnTo>
                                      <a:pt x="1853" y="25"/>
                                    </a:lnTo>
                                    <a:lnTo>
                                      <a:pt x="1853" y="28"/>
                                    </a:lnTo>
                                    <a:lnTo>
                                      <a:pt x="1854" y="25"/>
                                    </a:lnTo>
                                    <a:lnTo>
                                      <a:pt x="1854" y="28"/>
                                    </a:lnTo>
                                    <a:lnTo>
                                      <a:pt x="1855" y="25"/>
                                    </a:lnTo>
                                    <a:lnTo>
                                      <a:pt x="1855" y="28"/>
                                    </a:lnTo>
                                    <a:lnTo>
                                      <a:pt x="1857" y="24"/>
                                    </a:lnTo>
                                    <a:lnTo>
                                      <a:pt x="1857" y="28"/>
                                    </a:lnTo>
                                    <a:lnTo>
                                      <a:pt x="1858" y="25"/>
                                    </a:lnTo>
                                    <a:lnTo>
                                      <a:pt x="1859" y="25"/>
                                    </a:lnTo>
                                    <a:lnTo>
                                      <a:pt x="1859" y="28"/>
                                    </a:lnTo>
                                    <a:lnTo>
                                      <a:pt x="1860" y="25"/>
                                    </a:lnTo>
                                    <a:lnTo>
                                      <a:pt x="1860" y="30"/>
                                    </a:lnTo>
                                    <a:lnTo>
                                      <a:pt x="1861" y="28"/>
                                    </a:lnTo>
                                    <a:lnTo>
                                      <a:pt x="1861" y="30"/>
                                    </a:lnTo>
                                    <a:lnTo>
                                      <a:pt x="1862" y="28"/>
                                    </a:lnTo>
                                    <a:lnTo>
                                      <a:pt x="1862" y="30"/>
                                    </a:lnTo>
                                    <a:lnTo>
                                      <a:pt x="1863" y="28"/>
                                    </a:lnTo>
                                    <a:lnTo>
                                      <a:pt x="1863" y="31"/>
                                    </a:lnTo>
                                    <a:lnTo>
                                      <a:pt x="1864" y="30"/>
                                    </a:lnTo>
                                    <a:lnTo>
                                      <a:pt x="1866" y="31"/>
                                    </a:lnTo>
                                    <a:lnTo>
                                      <a:pt x="1866" y="32"/>
                                    </a:lnTo>
                                    <a:lnTo>
                                      <a:pt x="1867" y="31"/>
                                    </a:lnTo>
                                    <a:lnTo>
                                      <a:pt x="1867" y="33"/>
                                    </a:lnTo>
                                    <a:lnTo>
                                      <a:pt x="1868" y="30"/>
                                    </a:lnTo>
                                    <a:lnTo>
                                      <a:pt x="1868" y="32"/>
                                    </a:lnTo>
                                    <a:lnTo>
                                      <a:pt x="1869" y="31"/>
                                    </a:lnTo>
                                    <a:lnTo>
                                      <a:pt x="1869" y="32"/>
                                    </a:lnTo>
                                    <a:lnTo>
                                      <a:pt x="1870" y="31"/>
                                    </a:lnTo>
                                    <a:lnTo>
                                      <a:pt x="1870" y="33"/>
                                    </a:lnTo>
                                    <a:lnTo>
                                      <a:pt x="1871" y="30"/>
                                    </a:lnTo>
                                    <a:lnTo>
                                      <a:pt x="1871" y="31"/>
                                    </a:lnTo>
                                    <a:lnTo>
                                      <a:pt x="1872" y="30"/>
                                    </a:lnTo>
                                    <a:lnTo>
                                      <a:pt x="1872" y="32"/>
                                    </a:lnTo>
                                    <a:lnTo>
                                      <a:pt x="1873" y="30"/>
                                    </a:lnTo>
                                    <a:lnTo>
                                      <a:pt x="1873" y="31"/>
                                    </a:lnTo>
                                    <a:lnTo>
                                      <a:pt x="1875" y="30"/>
                                    </a:lnTo>
                                    <a:lnTo>
                                      <a:pt x="1875" y="31"/>
                                    </a:lnTo>
                                    <a:lnTo>
                                      <a:pt x="1876" y="30"/>
                                    </a:lnTo>
                                    <a:lnTo>
                                      <a:pt x="1876" y="32"/>
                                    </a:lnTo>
                                    <a:lnTo>
                                      <a:pt x="1877" y="30"/>
                                    </a:lnTo>
                                    <a:lnTo>
                                      <a:pt x="1877" y="32"/>
                                    </a:lnTo>
                                    <a:lnTo>
                                      <a:pt x="1878" y="30"/>
                                    </a:lnTo>
                                    <a:lnTo>
                                      <a:pt x="1878" y="32"/>
                                    </a:lnTo>
                                    <a:lnTo>
                                      <a:pt x="1879" y="30"/>
                                    </a:lnTo>
                                    <a:lnTo>
                                      <a:pt x="1879" y="31"/>
                                    </a:lnTo>
                                    <a:lnTo>
                                      <a:pt x="1880" y="30"/>
                                    </a:lnTo>
                                    <a:lnTo>
                                      <a:pt x="1880" y="31"/>
                                    </a:lnTo>
                                    <a:lnTo>
                                      <a:pt x="1881" y="31"/>
                                    </a:lnTo>
                                    <a:lnTo>
                                      <a:pt x="1882" y="30"/>
                                    </a:lnTo>
                                    <a:lnTo>
                                      <a:pt x="1884" y="30"/>
                                    </a:lnTo>
                                    <a:lnTo>
                                      <a:pt x="1885" y="30"/>
                                    </a:lnTo>
                                    <a:lnTo>
                                      <a:pt x="1886" y="28"/>
                                    </a:lnTo>
                                    <a:lnTo>
                                      <a:pt x="1886" y="30"/>
                                    </a:lnTo>
                                    <a:lnTo>
                                      <a:pt x="1887" y="28"/>
                                    </a:lnTo>
                                    <a:lnTo>
                                      <a:pt x="1887" y="31"/>
                                    </a:lnTo>
                                    <a:lnTo>
                                      <a:pt x="1888" y="30"/>
                                    </a:lnTo>
                                    <a:lnTo>
                                      <a:pt x="1888" y="31"/>
                                    </a:lnTo>
                                    <a:lnTo>
                                      <a:pt x="1889" y="31"/>
                                    </a:lnTo>
                                    <a:lnTo>
                                      <a:pt x="1889" y="32"/>
                                    </a:lnTo>
                                    <a:lnTo>
                                      <a:pt x="1890" y="30"/>
                                    </a:lnTo>
                                    <a:lnTo>
                                      <a:pt x="1891" y="31"/>
                                    </a:lnTo>
                                    <a:lnTo>
                                      <a:pt x="1893" y="31"/>
                                    </a:lnTo>
                                    <a:lnTo>
                                      <a:pt x="1894" y="31"/>
                                    </a:lnTo>
                                    <a:lnTo>
                                      <a:pt x="1894" y="33"/>
                                    </a:lnTo>
                                    <a:lnTo>
                                      <a:pt x="1895" y="31"/>
                                    </a:lnTo>
                                    <a:lnTo>
                                      <a:pt x="1895" y="32"/>
                                    </a:lnTo>
                                    <a:lnTo>
                                      <a:pt x="1896" y="31"/>
                                    </a:lnTo>
                                    <a:lnTo>
                                      <a:pt x="1896" y="33"/>
                                    </a:lnTo>
                                    <a:lnTo>
                                      <a:pt x="1897" y="33"/>
                                    </a:lnTo>
                                    <a:lnTo>
                                      <a:pt x="1897" y="36"/>
                                    </a:lnTo>
                                    <a:lnTo>
                                      <a:pt x="1898" y="33"/>
                                    </a:lnTo>
                                    <a:lnTo>
                                      <a:pt x="1898" y="34"/>
                                    </a:lnTo>
                                    <a:lnTo>
                                      <a:pt x="1899" y="30"/>
                                    </a:lnTo>
                                    <a:lnTo>
                                      <a:pt x="1899" y="33"/>
                                    </a:lnTo>
                                    <a:lnTo>
                                      <a:pt x="1901" y="30"/>
                                    </a:lnTo>
                                    <a:lnTo>
                                      <a:pt x="1901" y="32"/>
                                    </a:lnTo>
                                    <a:lnTo>
                                      <a:pt x="1902" y="30"/>
                                    </a:lnTo>
                                    <a:lnTo>
                                      <a:pt x="1902" y="32"/>
                                    </a:lnTo>
                                    <a:lnTo>
                                      <a:pt x="1903" y="30"/>
                                    </a:lnTo>
                                    <a:lnTo>
                                      <a:pt x="1903" y="32"/>
                                    </a:lnTo>
                                    <a:lnTo>
                                      <a:pt x="1904" y="30"/>
                                    </a:lnTo>
                                    <a:lnTo>
                                      <a:pt x="1904" y="32"/>
                                    </a:lnTo>
                                    <a:lnTo>
                                      <a:pt x="1905" y="30"/>
                                    </a:lnTo>
                                    <a:lnTo>
                                      <a:pt x="1905" y="31"/>
                                    </a:lnTo>
                                    <a:lnTo>
                                      <a:pt x="1906" y="30"/>
                                    </a:lnTo>
                                    <a:lnTo>
                                      <a:pt x="1907" y="28"/>
                                    </a:lnTo>
                                    <a:lnTo>
                                      <a:pt x="1907" y="31"/>
                                    </a:lnTo>
                                    <a:lnTo>
                                      <a:pt x="1908" y="30"/>
                                    </a:lnTo>
                                    <a:lnTo>
                                      <a:pt x="1910" y="30"/>
                                    </a:lnTo>
                                    <a:lnTo>
                                      <a:pt x="1911" y="30"/>
                                    </a:lnTo>
                                    <a:lnTo>
                                      <a:pt x="1912" y="30"/>
                                    </a:lnTo>
                                    <a:lnTo>
                                      <a:pt x="1913" y="30"/>
                                    </a:lnTo>
                                    <a:lnTo>
                                      <a:pt x="1914" y="30"/>
                                    </a:lnTo>
                                    <a:lnTo>
                                      <a:pt x="1914" y="33"/>
                                    </a:lnTo>
                                    <a:lnTo>
                                      <a:pt x="1915" y="32"/>
                                    </a:lnTo>
                                    <a:lnTo>
                                      <a:pt x="1915" y="33"/>
                                    </a:lnTo>
                                    <a:lnTo>
                                      <a:pt x="1916" y="32"/>
                                    </a:lnTo>
                                    <a:lnTo>
                                      <a:pt x="1916" y="34"/>
                                    </a:lnTo>
                                    <a:lnTo>
                                      <a:pt x="1917" y="30"/>
                                    </a:lnTo>
                                    <a:lnTo>
                                      <a:pt x="1917" y="33"/>
                                    </a:lnTo>
                                    <a:lnTo>
                                      <a:pt x="1919" y="33"/>
                                    </a:lnTo>
                                    <a:lnTo>
                                      <a:pt x="1919" y="37"/>
                                    </a:lnTo>
                                    <a:lnTo>
                                      <a:pt x="1920" y="36"/>
                                    </a:lnTo>
                                    <a:lnTo>
                                      <a:pt x="1920" y="37"/>
                                    </a:lnTo>
                                    <a:lnTo>
                                      <a:pt x="1921" y="36"/>
                                    </a:lnTo>
                                    <a:lnTo>
                                      <a:pt x="1921" y="38"/>
                                    </a:lnTo>
                                    <a:lnTo>
                                      <a:pt x="1922" y="36"/>
                                    </a:lnTo>
                                    <a:lnTo>
                                      <a:pt x="1922" y="37"/>
                                    </a:lnTo>
                                    <a:lnTo>
                                      <a:pt x="1923" y="37"/>
                                    </a:lnTo>
                                    <a:lnTo>
                                      <a:pt x="1923" y="38"/>
                                    </a:lnTo>
                                    <a:lnTo>
                                      <a:pt x="1924" y="36"/>
                                    </a:lnTo>
                                    <a:lnTo>
                                      <a:pt x="1924" y="37"/>
                                    </a:lnTo>
                                    <a:lnTo>
                                      <a:pt x="1925" y="36"/>
                                    </a:lnTo>
                                    <a:lnTo>
                                      <a:pt x="1925" y="37"/>
                                    </a:lnTo>
                                    <a:lnTo>
                                      <a:pt x="1926" y="37"/>
                                    </a:lnTo>
                                    <a:lnTo>
                                      <a:pt x="1926" y="38"/>
                                    </a:lnTo>
                                    <a:lnTo>
                                      <a:pt x="1928" y="38"/>
                                    </a:lnTo>
                                    <a:lnTo>
                                      <a:pt x="1928" y="41"/>
                                    </a:lnTo>
                                    <a:lnTo>
                                      <a:pt x="1929" y="38"/>
                                    </a:lnTo>
                                    <a:lnTo>
                                      <a:pt x="1930" y="36"/>
                                    </a:lnTo>
                                    <a:lnTo>
                                      <a:pt x="1930" y="38"/>
                                    </a:lnTo>
                                    <a:lnTo>
                                      <a:pt x="1931" y="36"/>
                                    </a:lnTo>
                                    <a:lnTo>
                                      <a:pt x="1931" y="37"/>
                                    </a:lnTo>
                                    <a:lnTo>
                                      <a:pt x="1932" y="34"/>
                                    </a:lnTo>
                                    <a:lnTo>
                                      <a:pt x="1932" y="38"/>
                                    </a:lnTo>
                                    <a:lnTo>
                                      <a:pt x="1933" y="33"/>
                                    </a:lnTo>
                                    <a:lnTo>
                                      <a:pt x="1933" y="37"/>
                                    </a:lnTo>
                                    <a:lnTo>
                                      <a:pt x="1934" y="34"/>
                                    </a:lnTo>
                                    <a:lnTo>
                                      <a:pt x="1934" y="37"/>
                                    </a:lnTo>
                                    <a:lnTo>
                                      <a:pt x="1935" y="37"/>
                                    </a:lnTo>
                                    <a:lnTo>
                                      <a:pt x="1937" y="37"/>
                                    </a:lnTo>
                                    <a:lnTo>
                                      <a:pt x="1937" y="38"/>
                                    </a:lnTo>
                                    <a:lnTo>
                                      <a:pt x="1938" y="36"/>
                                    </a:lnTo>
                                    <a:lnTo>
                                      <a:pt x="1938" y="37"/>
                                    </a:lnTo>
                                    <a:lnTo>
                                      <a:pt x="1939" y="34"/>
                                    </a:lnTo>
                                    <a:lnTo>
                                      <a:pt x="1939" y="38"/>
                                    </a:lnTo>
                                    <a:lnTo>
                                      <a:pt x="1940" y="37"/>
                                    </a:lnTo>
                                    <a:lnTo>
                                      <a:pt x="1940" y="38"/>
                                    </a:lnTo>
                                    <a:lnTo>
                                      <a:pt x="1941" y="37"/>
                                    </a:lnTo>
                                    <a:lnTo>
                                      <a:pt x="1941" y="38"/>
                                    </a:lnTo>
                                    <a:lnTo>
                                      <a:pt x="1942" y="36"/>
                                    </a:lnTo>
                                    <a:lnTo>
                                      <a:pt x="1942" y="37"/>
                                    </a:lnTo>
                                    <a:lnTo>
                                      <a:pt x="1943" y="37"/>
                                    </a:lnTo>
                                    <a:lnTo>
                                      <a:pt x="1943" y="38"/>
                                    </a:lnTo>
                                    <a:lnTo>
                                      <a:pt x="1945" y="37"/>
                                    </a:lnTo>
                                    <a:lnTo>
                                      <a:pt x="1945" y="38"/>
                                    </a:lnTo>
                                    <a:lnTo>
                                      <a:pt x="1946" y="38"/>
                                    </a:lnTo>
                                    <a:lnTo>
                                      <a:pt x="1946" y="41"/>
                                    </a:lnTo>
                                    <a:lnTo>
                                      <a:pt x="1947" y="41"/>
                                    </a:lnTo>
                                  </a:path>
                                </a:pathLst>
                              </a:custGeom>
                              <a:noFill/>
                              <a:ln w="1588">
                                <a:solidFill>
                                  <a:srgbClr val="00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37" name="Freeform 37"/>
                            <wps:cNvSpPr>
                              <a:spLocks/>
                            </wps:cNvSpPr>
                            <wps:spPr bwMode="auto">
                              <a:xfrm>
                                <a:off x="275660" y="2468001"/>
                                <a:ext cx="3090863" cy="339725"/>
                              </a:xfrm>
                              <a:custGeom>
                                <a:avLst/>
                                <a:gdLst>
                                  <a:gd name="T0" fmla="*/ 29 w 1947"/>
                                  <a:gd name="T1" fmla="*/ 23 h 136"/>
                                  <a:gd name="T2" fmla="*/ 60 w 1947"/>
                                  <a:gd name="T3" fmla="*/ 13 h 136"/>
                                  <a:gd name="T4" fmla="*/ 89 w 1947"/>
                                  <a:gd name="T5" fmla="*/ 20 h 136"/>
                                  <a:gd name="T6" fmla="*/ 117 w 1947"/>
                                  <a:gd name="T7" fmla="*/ 16 h 136"/>
                                  <a:gd name="T8" fmla="*/ 152 w 1947"/>
                                  <a:gd name="T9" fmla="*/ 18 h 136"/>
                                  <a:gd name="T10" fmla="*/ 184 w 1947"/>
                                  <a:gd name="T11" fmla="*/ 26 h 136"/>
                                  <a:gd name="T12" fmla="*/ 215 w 1947"/>
                                  <a:gd name="T13" fmla="*/ 11 h 136"/>
                                  <a:gd name="T14" fmla="*/ 249 w 1947"/>
                                  <a:gd name="T15" fmla="*/ 0 h 136"/>
                                  <a:gd name="T16" fmla="*/ 281 w 1947"/>
                                  <a:gd name="T17" fmla="*/ 22 h 136"/>
                                  <a:gd name="T18" fmla="*/ 309 w 1947"/>
                                  <a:gd name="T19" fmla="*/ 18 h 136"/>
                                  <a:gd name="T20" fmla="*/ 342 w 1947"/>
                                  <a:gd name="T21" fmla="*/ 13 h 136"/>
                                  <a:gd name="T22" fmla="*/ 374 w 1947"/>
                                  <a:gd name="T23" fmla="*/ 26 h 136"/>
                                  <a:gd name="T24" fmla="*/ 406 w 1947"/>
                                  <a:gd name="T25" fmla="*/ 34 h 136"/>
                                  <a:gd name="T26" fmla="*/ 435 w 1947"/>
                                  <a:gd name="T27" fmla="*/ 28 h 136"/>
                                  <a:gd name="T28" fmla="*/ 466 w 1947"/>
                                  <a:gd name="T29" fmla="*/ 32 h 136"/>
                                  <a:gd name="T30" fmla="*/ 494 w 1947"/>
                                  <a:gd name="T31" fmla="*/ 41 h 136"/>
                                  <a:gd name="T32" fmla="*/ 521 w 1947"/>
                                  <a:gd name="T33" fmla="*/ 44 h 136"/>
                                  <a:gd name="T34" fmla="*/ 554 w 1947"/>
                                  <a:gd name="T35" fmla="*/ 45 h 136"/>
                                  <a:gd name="T36" fmla="*/ 586 w 1947"/>
                                  <a:gd name="T37" fmla="*/ 51 h 136"/>
                                  <a:gd name="T38" fmla="*/ 617 w 1947"/>
                                  <a:gd name="T39" fmla="*/ 53 h 136"/>
                                  <a:gd name="T40" fmla="*/ 647 w 1947"/>
                                  <a:gd name="T41" fmla="*/ 57 h 136"/>
                                  <a:gd name="T42" fmla="*/ 679 w 1947"/>
                                  <a:gd name="T43" fmla="*/ 66 h 136"/>
                                  <a:gd name="T44" fmla="*/ 712 w 1947"/>
                                  <a:gd name="T45" fmla="*/ 57 h 136"/>
                                  <a:gd name="T46" fmla="*/ 740 w 1947"/>
                                  <a:gd name="T47" fmla="*/ 79 h 136"/>
                                  <a:gd name="T48" fmla="*/ 773 w 1947"/>
                                  <a:gd name="T49" fmla="*/ 65 h 136"/>
                                  <a:gd name="T50" fmla="*/ 804 w 1947"/>
                                  <a:gd name="T51" fmla="*/ 45 h 136"/>
                                  <a:gd name="T52" fmla="*/ 836 w 1947"/>
                                  <a:gd name="T53" fmla="*/ 46 h 136"/>
                                  <a:gd name="T54" fmla="*/ 867 w 1947"/>
                                  <a:gd name="T55" fmla="*/ 49 h 136"/>
                                  <a:gd name="T56" fmla="*/ 897 w 1947"/>
                                  <a:gd name="T57" fmla="*/ 57 h 136"/>
                                  <a:gd name="T58" fmla="*/ 930 w 1947"/>
                                  <a:gd name="T59" fmla="*/ 61 h 136"/>
                                  <a:gd name="T60" fmla="*/ 962 w 1947"/>
                                  <a:gd name="T61" fmla="*/ 55 h 136"/>
                                  <a:gd name="T62" fmla="*/ 994 w 1947"/>
                                  <a:gd name="T63" fmla="*/ 35 h 136"/>
                                  <a:gd name="T64" fmla="*/ 1025 w 1947"/>
                                  <a:gd name="T65" fmla="*/ 18 h 136"/>
                                  <a:gd name="T66" fmla="*/ 1057 w 1947"/>
                                  <a:gd name="T67" fmla="*/ 30 h 136"/>
                                  <a:gd name="T68" fmla="*/ 1087 w 1947"/>
                                  <a:gd name="T69" fmla="*/ 41 h 136"/>
                                  <a:gd name="T70" fmla="*/ 1118 w 1947"/>
                                  <a:gd name="T71" fmla="*/ 34 h 136"/>
                                  <a:gd name="T72" fmla="*/ 1148 w 1947"/>
                                  <a:gd name="T73" fmla="*/ 29 h 136"/>
                                  <a:gd name="T74" fmla="*/ 1179 w 1947"/>
                                  <a:gd name="T75" fmla="*/ 45 h 136"/>
                                  <a:gd name="T76" fmla="*/ 1208 w 1947"/>
                                  <a:gd name="T77" fmla="*/ 47 h 136"/>
                                  <a:gd name="T78" fmla="*/ 1240 w 1947"/>
                                  <a:gd name="T79" fmla="*/ 44 h 136"/>
                                  <a:gd name="T80" fmla="*/ 1269 w 1947"/>
                                  <a:gd name="T81" fmla="*/ 29 h 136"/>
                                  <a:gd name="T82" fmla="*/ 1303 w 1947"/>
                                  <a:gd name="T83" fmla="*/ 23 h 136"/>
                                  <a:gd name="T84" fmla="*/ 1334 w 1947"/>
                                  <a:gd name="T85" fmla="*/ 20 h 136"/>
                                  <a:gd name="T86" fmla="*/ 1364 w 1947"/>
                                  <a:gd name="T87" fmla="*/ 29 h 136"/>
                                  <a:gd name="T88" fmla="*/ 1394 w 1947"/>
                                  <a:gd name="T89" fmla="*/ 41 h 136"/>
                                  <a:gd name="T90" fmla="*/ 1426 w 1947"/>
                                  <a:gd name="T91" fmla="*/ 55 h 136"/>
                                  <a:gd name="T92" fmla="*/ 1459 w 1947"/>
                                  <a:gd name="T93" fmla="*/ 81 h 136"/>
                                  <a:gd name="T94" fmla="*/ 1490 w 1947"/>
                                  <a:gd name="T95" fmla="*/ 100 h 136"/>
                                  <a:gd name="T96" fmla="*/ 1519 w 1947"/>
                                  <a:gd name="T97" fmla="*/ 114 h 136"/>
                                  <a:gd name="T98" fmla="*/ 1547 w 1947"/>
                                  <a:gd name="T99" fmla="*/ 126 h 136"/>
                                  <a:gd name="T100" fmla="*/ 1581 w 1947"/>
                                  <a:gd name="T101" fmla="*/ 134 h 136"/>
                                  <a:gd name="T102" fmla="*/ 1621 w 1947"/>
                                  <a:gd name="T103" fmla="*/ 134 h 136"/>
                                  <a:gd name="T104" fmla="*/ 1657 w 1947"/>
                                  <a:gd name="T105" fmla="*/ 133 h 136"/>
                                  <a:gd name="T106" fmla="*/ 1687 w 1947"/>
                                  <a:gd name="T107" fmla="*/ 128 h 136"/>
                                  <a:gd name="T108" fmla="*/ 1716 w 1947"/>
                                  <a:gd name="T109" fmla="*/ 131 h 136"/>
                                  <a:gd name="T110" fmla="*/ 1747 w 1947"/>
                                  <a:gd name="T111" fmla="*/ 118 h 136"/>
                                  <a:gd name="T112" fmla="*/ 1776 w 1947"/>
                                  <a:gd name="T113" fmla="*/ 106 h 136"/>
                                  <a:gd name="T114" fmla="*/ 1809 w 1947"/>
                                  <a:gd name="T115" fmla="*/ 114 h 136"/>
                                  <a:gd name="T116" fmla="*/ 1837 w 1947"/>
                                  <a:gd name="T117" fmla="*/ 110 h 136"/>
                                  <a:gd name="T118" fmla="*/ 1864 w 1947"/>
                                  <a:gd name="T119" fmla="*/ 108 h 136"/>
                                  <a:gd name="T120" fmla="*/ 1895 w 1947"/>
                                  <a:gd name="T121" fmla="*/ 113 h 136"/>
                                  <a:gd name="T122" fmla="*/ 1924 w 1947"/>
                                  <a:gd name="T123" fmla="*/ 109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947" h="136">
                                    <a:moveTo>
                                      <a:pt x="0" y="3"/>
                                    </a:moveTo>
                                    <a:lnTo>
                                      <a:pt x="0" y="2"/>
                                    </a:lnTo>
                                    <a:lnTo>
                                      <a:pt x="0" y="3"/>
                                    </a:lnTo>
                                    <a:lnTo>
                                      <a:pt x="1" y="3"/>
                                    </a:lnTo>
                                    <a:lnTo>
                                      <a:pt x="2" y="3"/>
                                    </a:lnTo>
                                    <a:lnTo>
                                      <a:pt x="2" y="5"/>
                                    </a:lnTo>
                                    <a:lnTo>
                                      <a:pt x="3" y="3"/>
                                    </a:lnTo>
                                    <a:lnTo>
                                      <a:pt x="3" y="5"/>
                                    </a:lnTo>
                                    <a:lnTo>
                                      <a:pt x="4" y="3"/>
                                    </a:lnTo>
                                    <a:lnTo>
                                      <a:pt x="4" y="5"/>
                                    </a:lnTo>
                                    <a:lnTo>
                                      <a:pt x="5" y="3"/>
                                    </a:lnTo>
                                    <a:lnTo>
                                      <a:pt x="5" y="5"/>
                                    </a:lnTo>
                                    <a:lnTo>
                                      <a:pt x="7" y="5"/>
                                    </a:lnTo>
                                    <a:lnTo>
                                      <a:pt x="8" y="8"/>
                                    </a:lnTo>
                                    <a:lnTo>
                                      <a:pt x="8" y="9"/>
                                    </a:lnTo>
                                    <a:lnTo>
                                      <a:pt x="9" y="9"/>
                                    </a:lnTo>
                                    <a:lnTo>
                                      <a:pt x="9" y="10"/>
                                    </a:lnTo>
                                    <a:lnTo>
                                      <a:pt x="10" y="9"/>
                                    </a:lnTo>
                                    <a:lnTo>
                                      <a:pt x="11" y="9"/>
                                    </a:lnTo>
                                    <a:lnTo>
                                      <a:pt x="11" y="13"/>
                                    </a:lnTo>
                                    <a:lnTo>
                                      <a:pt x="12" y="11"/>
                                    </a:lnTo>
                                    <a:lnTo>
                                      <a:pt x="12" y="13"/>
                                    </a:lnTo>
                                    <a:lnTo>
                                      <a:pt x="13" y="13"/>
                                    </a:lnTo>
                                    <a:lnTo>
                                      <a:pt x="15" y="16"/>
                                    </a:lnTo>
                                    <a:lnTo>
                                      <a:pt x="16" y="13"/>
                                    </a:lnTo>
                                    <a:lnTo>
                                      <a:pt x="16" y="16"/>
                                    </a:lnTo>
                                    <a:lnTo>
                                      <a:pt x="17" y="16"/>
                                    </a:lnTo>
                                    <a:lnTo>
                                      <a:pt x="17" y="18"/>
                                    </a:lnTo>
                                    <a:lnTo>
                                      <a:pt x="18" y="18"/>
                                    </a:lnTo>
                                    <a:lnTo>
                                      <a:pt x="19" y="20"/>
                                    </a:lnTo>
                                    <a:lnTo>
                                      <a:pt x="20" y="20"/>
                                    </a:lnTo>
                                    <a:lnTo>
                                      <a:pt x="20" y="21"/>
                                    </a:lnTo>
                                    <a:lnTo>
                                      <a:pt x="21" y="20"/>
                                    </a:lnTo>
                                    <a:lnTo>
                                      <a:pt x="21" y="21"/>
                                    </a:lnTo>
                                    <a:lnTo>
                                      <a:pt x="22" y="20"/>
                                    </a:lnTo>
                                    <a:lnTo>
                                      <a:pt x="22" y="21"/>
                                    </a:lnTo>
                                    <a:lnTo>
                                      <a:pt x="24" y="21"/>
                                    </a:lnTo>
                                    <a:lnTo>
                                      <a:pt x="25" y="20"/>
                                    </a:lnTo>
                                    <a:lnTo>
                                      <a:pt x="25" y="21"/>
                                    </a:lnTo>
                                    <a:lnTo>
                                      <a:pt x="26" y="21"/>
                                    </a:lnTo>
                                    <a:lnTo>
                                      <a:pt x="26" y="22"/>
                                    </a:lnTo>
                                    <a:lnTo>
                                      <a:pt x="27" y="21"/>
                                    </a:lnTo>
                                    <a:lnTo>
                                      <a:pt x="28" y="21"/>
                                    </a:lnTo>
                                    <a:lnTo>
                                      <a:pt x="28" y="23"/>
                                    </a:lnTo>
                                    <a:lnTo>
                                      <a:pt x="29" y="22"/>
                                    </a:lnTo>
                                    <a:lnTo>
                                      <a:pt x="29" y="23"/>
                                    </a:lnTo>
                                    <a:lnTo>
                                      <a:pt x="30" y="23"/>
                                    </a:lnTo>
                                    <a:lnTo>
                                      <a:pt x="31" y="22"/>
                                    </a:lnTo>
                                    <a:lnTo>
                                      <a:pt x="31" y="23"/>
                                    </a:lnTo>
                                    <a:lnTo>
                                      <a:pt x="33" y="21"/>
                                    </a:lnTo>
                                    <a:lnTo>
                                      <a:pt x="33" y="22"/>
                                    </a:lnTo>
                                    <a:lnTo>
                                      <a:pt x="34" y="22"/>
                                    </a:lnTo>
                                    <a:lnTo>
                                      <a:pt x="34" y="23"/>
                                    </a:lnTo>
                                    <a:lnTo>
                                      <a:pt x="35" y="21"/>
                                    </a:lnTo>
                                    <a:lnTo>
                                      <a:pt x="35" y="23"/>
                                    </a:lnTo>
                                    <a:lnTo>
                                      <a:pt x="36" y="22"/>
                                    </a:lnTo>
                                    <a:lnTo>
                                      <a:pt x="36" y="23"/>
                                    </a:lnTo>
                                    <a:lnTo>
                                      <a:pt x="37" y="21"/>
                                    </a:lnTo>
                                    <a:lnTo>
                                      <a:pt x="38" y="22"/>
                                    </a:lnTo>
                                    <a:lnTo>
                                      <a:pt x="38" y="23"/>
                                    </a:lnTo>
                                    <a:lnTo>
                                      <a:pt x="39" y="19"/>
                                    </a:lnTo>
                                    <a:lnTo>
                                      <a:pt x="39" y="21"/>
                                    </a:lnTo>
                                    <a:lnTo>
                                      <a:pt x="40" y="20"/>
                                    </a:lnTo>
                                    <a:lnTo>
                                      <a:pt x="40" y="21"/>
                                    </a:lnTo>
                                    <a:lnTo>
                                      <a:pt x="42" y="18"/>
                                    </a:lnTo>
                                    <a:lnTo>
                                      <a:pt x="42" y="20"/>
                                    </a:lnTo>
                                    <a:lnTo>
                                      <a:pt x="43" y="19"/>
                                    </a:lnTo>
                                    <a:lnTo>
                                      <a:pt x="43" y="20"/>
                                    </a:lnTo>
                                    <a:lnTo>
                                      <a:pt x="44" y="16"/>
                                    </a:lnTo>
                                    <a:lnTo>
                                      <a:pt x="44" y="20"/>
                                    </a:lnTo>
                                    <a:lnTo>
                                      <a:pt x="45" y="16"/>
                                    </a:lnTo>
                                    <a:lnTo>
                                      <a:pt x="45" y="18"/>
                                    </a:lnTo>
                                    <a:lnTo>
                                      <a:pt x="46" y="16"/>
                                    </a:lnTo>
                                    <a:lnTo>
                                      <a:pt x="46" y="18"/>
                                    </a:lnTo>
                                    <a:lnTo>
                                      <a:pt x="47" y="16"/>
                                    </a:lnTo>
                                    <a:lnTo>
                                      <a:pt x="48" y="18"/>
                                    </a:lnTo>
                                    <a:lnTo>
                                      <a:pt x="49" y="16"/>
                                    </a:lnTo>
                                    <a:lnTo>
                                      <a:pt x="49" y="18"/>
                                    </a:lnTo>
                                    <a:lnTo>
                                      <a:pt x="51" y="16"/>
                                    </a:lnTo>
                                    <a:lnTo>
                                      <a:pt x="52" y="16"/>
                                    </a:lnTo>
                                    <a:lnTo>
                                      <a:pt x="52" y="18"/>
                                    </a:lnTo>
                                    <a:lnTo>
                                      <a:pt x="53" y="16"/>
                                    </a:lnTo>
                                    <a:lnTo>
                                      <a:pt x="53" y="18"/>
                                    </a:lnTo>
                                    <a:lnTo>
                                      <a:pt x="54" y="16"/>
                                    </a:lnTo>
                                    <a:lnTo>
                                      <a:pt x="55" y="16"/>
                                    </a:lnTo>
                                    <a:lnTo>
                                      <a:pt x="56" y="13"/>
                                    </a:lnTo>
                                    <a:lnTo>
                                      <a:pt x="56" y="16"/>
                                    </a:lnTo>
                                    <a:lnTo>
                                      <a:pt x="57" y="13"/>
                                    </a:lnTo>
                                    <a:lnTo>
                                      <a:pt x="57" y="16"/>
                                    </a:lnTo>
                                    <a:lnTo>
                                      <a:pt x="59" y="11"/>
                                    </a:lnTo>
                                    <a:lnTo>
                                      <a:pt x="60" y="11"/>
                                    </a:lnTo>
                                    <a:lnTo>
                                      <a:pt x="60" y="13"/>
                                    </a:lnTo>
                                    <a:lnTo>
                                      <a:pt x="61" y="11"/>
                                    </a:lnTo>
                                    <a:lnTo>
                                      <a:pt x="61" y="13"/>
                                    </a:lnTo>
                                    <a:lnTo>
                                      <a:pt x="62" y="11"/>
                                    </a:lnTo>
                                    <a:lnTo>
                                      <a:pt x="62" y="13"/>
                                    </a:lnTo>
                                    <a:lnTo>
                                      <a:pt x="63" y="11"/>
                                    </a:lnTo>
                                    <a:lnTo>
                                      <a:pt x="63" y="13"/>
                                    </a:lnTo>
                                    <a:lnTo>
                                      <a:pt x="64" y="9"/>
                                    </a:lnTo>
                                    <a:lnTo>
                                      <a:pt x="64" y="10"/>
                                    </a:lnTo>
                                    <a:lnTo>
                                      <a:pt x="65" y="9"/>
                                    </a:lnTo>
                                    <a:lnTo>
                                      <a:pt x="65" y="11"/>
                                    </a:lnTo>
                                    <a:lnTo>
                                      <a:pt x="66" y="10"/>
                                    </a:lnTo>
                                    <a:lnTo>
                                      <a:pt x="66" y="11"/>
                                    </a:lnTo>
                                    <a:lnTo>
                                      <a:pt x="68" y="10"/>
                                    </a:lnTo>
                                    <a:lnTo>
                                      <a:pt x="68" y="13"/>
                                    </a:lnTo>
                                    <a:lnTo>
                                      <a:pt x="69" y="11"/>
                                    </a:lnTo>
                                    <a:lnTo>
                                      <a:pt x="70" y="11"/>
                                    </a:lnTo>
                                    <a:lnTo>
                                      <a:pt x="71" y="10"/>
                                    </a:lnTo>
                                    <a:lnTo>
                                      <a:pt x="71" y="11"/>
                                    </a:lnTo>
                                    <a:lnTo>
                                      <a:pt x="72" y="13"/>
                                    </a:lnTo>
                                    <a:lnTo>
                                      <a:pt x="73" y="13"/>
                                    </a:lnTo>
                                    <a:lnTo>
                                      <a:pt x="73" y="16"/>
                                    </a:lnTo>
                                    <a:lnTo>
                                      <a:pt x="74" y="11"/>
                                    </a:lnTo>
                                    <a:lnTo>
                                      <a:pt x="74" y="16"/>
                                    </a:lnTo>
                                    <a:lnTo>
                                      <a:pt x="75" y="13"/>
                                    </a:lnTo>
                                    <a:lnTo>
                                      <a:pt x="75" y="16"/>
                                    </a:lnTo>
                                    <a:lnTo>
                                      <a:pt x="77" y="13"/>
                                    </a:lnTo>
                                    <a:lnTo>
                                      <a:pt x="77" y="16"/>
                                    </a:lnTo>
                                    <a:lnTo>
                                      <a:pt x="78" y="16"/>
                                    </a:lnTo>
                                    <a:lnTo>
                                      <a:pt x="79" y="16"/>
                                    </a:lnTo>
                                    <a:lnTo>
                                      <a:pt x="80" y="16"/>
                                    </a:lnTo>
                                    <a:lnTo>
                                      <a:pt x="80" y="18"/>
                                    </a:lnTo>
                                    <a:lnTo>
                                      <a:pt x="81" y="16"/>
                                    </a:lnTo>
                                    <a:lnTo>
                                      <a:pt x="82" y="16"/>
                                    </a:lnTo>
                                    <a:lnTo>
                                      <a:pt x="82" y="18"/>
                                    </a:lnTo>
                                    <a:lnTo>
                                      <a:pt x="83" y="16"/>
                                    </a:lnTo>
                                    <a:lnTo>
                                      <a:pt x="83" y="18"/>
                                    </a:lnTo>
                                    <a:lnTo>
                                      <a:pt x="84" y="16"/>
                                    </a:lnTo>
                                    <a:lnTo>
                                      <a:pt x="84" y="18"/>
                                    </a:lnTo>
                                    <a:lnTo>
                                      <a:pt x="86" y="16"/>
                                    </a:lnTo>
                                    <a:lnTo>
                                      <a:pt x="86" y="18"/>
                                    </a:lnTo>
                                    <a:lnTo>
                                      <a:pt x="87" y="16"/>
                                    </a:lnTo>
                                    <a:lnTo>
                                      <a:pt x="87" y="19"/>
                                    </a:lnTo>
                                    <a:lnTo>
                                      <a:pt x="88" y="18"/>
                                    </a:lnTo>
                                    <a:lnTo>
                                      <a:pt x="88" y="19"/>
                                    </a:lnTo>
                                    <a:lnTo>
                                      <a:pt x="89" y="18"/>
                                    </a:lnTo>
                                    <a:lnTo>
                                      <a:pt x="89" y="20"/>
                                    </a:lnTo>
                                    <a:lnTo>
                                      <a:pt x="90" y="18"/>
                                    </a:lnTo>
                                    <a:lnTo>
                                      <a:pt x="90" y="20"/>
                                    </a:lnTo>
                                    <a:lnTo>
                                      <a:pt x="91" y="19"/>
                                    </a:lnTo>
                                    <a:lnTo>
                                      <a:pt x="91" y="20"/>
                                    </a:lnTo>
                                    <a:lnTo>
                                      <a:pt x="92" y="18"/>
                                    </a:lnTo>
                                    <a:lnTo>
                                      <a:pt x="92" y="19"/>
                                    </a:lnTo>
                                    <a:lnTo>
                                      <a:pt x="93" y="18"/>
                                    </a:lnTo>
                                    <a:lnTo>
                                      <a:pt x="93" y="19"/>
                                    </a:lnTo>
                                    <a:lnTo>
                                      <a:pt x="95" y="18"/>
                                    </a:lnTo>
                                    <a:lnTo>
                                      <a:pt x="95" y="19"/>
                                    </a:lnTo>
                                    <a:lnTo>
                                      <a:pt x="96" y="19"/>
                                    </a:lnTo>
                                    <a:lnTo>
                                      <a:pt x="96" y="20"/>
                                    </a:lnTo>
                                    <a:lnTo>
                                      <a:pt x="97" y="19"/>
                                    </a:lnTo>
                                    <a:lnTo>
                                      <a:pt x="97" y="21"/>
                                    </a:lnTo>
                                    <a:lnTo>
                                      <a:pt x="98" y="20"/>
                                    </a:lnTo>
                                    <a:lnTo>
                                      <a:pt x="98" y="21"/>
                                    </a:lnTo>
                                    <a:lnTo>
                                      <a:pt x="99" y="20"/>
                                    </a:lnTo>
                                    <a:lnTo>
                                      <a:pt x="99" y="21"/>
                                    </a:lnTo>
                                    <a:lnTo>
                                      <a:pt x="100" y="20"/>
                                    </a:lnTo>
                                    <a:lnTo>
                                      <a:pt x="101" y="19"/>
                                    </a:lnTo>
                                    <a:lnTo>
                                      <a:pt x="101" y="21"/>
                                    </a:lnTo>
                                    <a:lnTo>
                                      <a:pt x="103" y="20"/>
                                    </a:lnTo>
                                    <a:lnTo>
                                      <a:pt x="103" y="21"/>
                                    </a:lnTo>
                                    <a:lnTo>
                                      <a:pt x="104" y="20"/>
                                    </a:lnTo>
                                    <a:lnTo>
                                      <a:pt x="104" y="21"/>
                                    </a:lnTo>
                                    <a:lnTo>
                                      <a:pt x="105" y="19"/>
                                    </a:lnTo>
                                    <a:lnTo>
                                      <a:pt x="105" y="20"/>
                                    </a:lnTo>
                                    <a:lnTo>
                                      <a:pt x="106" y="19"/>
                                    </a:lnTo>
                                    <a:lnTo>
                                      <a:pt x="106" y="20"/>
                                    </a:lnTo>
                                    <a:lnTo>
                                      <a:pt x="107" y="20"/>
                                    </a:lnTo>
                                    <a:lnTo>
                                      <a:pt x="107" y="21"/>
                                    </a:lnTo>
                                    <a:lnTo>
                                      <a:pt x="108" y="19"/>
                                    </a:lnTo>
                                    <a:lnTo>
                                      <a:pt x="108" y="20"/>
                                    </a:lnTo>
                                    <a:lnTo>
                                      <a:pt x="109" y="18"/>
                                    </a:lnTo>
                                    <a:lnTo>
                                      <a:pt x="109" y="19"/>
                                    </a:lnTo>
                                    <a:lnTo>
                                      <a:pt x="110" y="19"/>
                                    </a:lnTo>
                                    <a:lnTo>
                                      <a:pt x="112" y="16"/>
                                    </a:lnTo>
                                    <a:lnTo>
                                      <a:pt x="112" y="19"/>
                                    </a:lnTo>
                                    <a:lnTo>
                                      <a:pt x="113" y="18"/>
                                    </a:lnTo>
                                    <a:lnTo>
                                      <a:pt x="113" y="20"/>
                                    </a:lnTo>
                                    <a:lnTo>
                                      <a:pt x="114" y="18"/>
                                    </a:lnTo>
                                    <a:lnTo>
                                      <a:pt x="115" y="16"/>
                                    </a:lnTo>
                                    <a:lnTo>
                                      <a:pt x="115" y="19"/>
                                    </a:lnTo>
                                    <a:lnTo>
                                      <a:pt x="116" y="16"/>
                                    </a:lnTo>
                                    <a:lnTo>
                                      <a:pt x="117" y="13"/>
                                    </a:lnTo>
                                    <a:lnTo>
                                      <a:pt x="117" y="16"/>
                                    </a:lnTo>
                                    <a:lnTo>
                                      <a:pt x="118" y="13"/>
                                    </a:lnTo>
                                    <a:lnTo>
                                      <a:pt x="119" y="11"/>
                                    </a:lnTo>
                                    <a:lnTo>
                                      <a:pt x="121" y="10"/>
                                    </a:lnTo>
                                    <a:lnTo>
                                      <a:pt x="122" y="8"/>
                                    </a:lnTo>
                                    <a:lnTo>
                                      <a:pt x="122" y="10"/>
                                    </a:lnTo>
                                    <a:lnTo>
                                      <a:pt x="123" y="5"/>
                                    </a:lnTo>
                                    <a:lnTo>
                                      <a:pt x="123" y="9"/>
                                    </a:lnTo>
                                    <a:lnTo>
                                      <a:pt x="124" y="5"/>
                                    </a:lnTo>
                                    <a:lnTo>
                                      <a:pt x="125" y="3"/>
                                    </a:lnTo>
                                    <a:lnTo>
                                      <a:pt x="125" y="5"/>
                                    </a:lnTo>
                                    <a:lnTo>
                                      <a:pt x="126" y="3"/>
                                    </a:lnTo>
                                    <a:lnTo>
                                      <a:pt x="126" y="5"/>
                                    </a:lnTo>
                                    <a:lnTo>
                                      <a:pt x="127" y="3"/>
                                    </a:lnTo>
                                    <a:lnTo>
                                      <a:pt x="128" y="3"/>
                                    </a:lnTo>
                                    <a:lnTo>
                                      <a:pt x="130" y="3"/>
                                    </a:lnTo>
                                    <a:lnTo>
                                      <a:pt x="131" y="2"/>
                                    </a:lnTo>
                                    <a:lnTo>
                                      <a:pt x="131" y="3"/>
                                    </a:lnTo>
                                    <a:lnTo>
                                      <a:pt x="132" y="3"/>
                                    </a:lnTo>
                                    <a:lnTo>
                                      <a:pt x="133" y="2"/>
                                    </a:lnTo>
                                    <a:lnTo>
                                      <a:pt x="133" y="3"/>
                                    </a:lnTo>
                                    <a:lnTo>
                                      <a:pt x="134" y="2"/>
                                    </a:lnTo>
                                    <a:lnTo>
                                      <a:pt x="134" y="3"/>
                                    </a:lnTo>
                                    <a:lnTo>
                                      <a:pt x="135" y="3"/>
                                    </a:lnTo>
                                    <a:lnTo>
                                      <a:pt x="136" y="2"/>
                                    </a:lnTo>
                                    <a:lnTo>
                                      <a:pt x="136" y="3"/>
                                    </a:lnTo>
                                    <a:lnTo>
                                      <a:pt x="137" y="3"/>
                                    </a:lnTo>
                                    <a:lnTo>
                                      <a:pt x="139" y="2"/>
                                    </a:lnTo>
                                    <a:lnTo>
                                      <a:pt x="139" y="3"/>
                                    </a:lnTo>
                                    <a:lnTo>
                                      <a:pt x="140" y="3"/>
                                    </a:lnTo>
                                    <a:lnTo>
                                      <a:pt x="140" y="5"/>
                                    </a:lnTo>
                                    <a:lnTo>
                                      <a:pt x="141" y="5"/>
                                    </a:lnTo>
                                    <a:lnTo>
                                      <a:pt x="142" y="5"/>
                                    </a:lnTo>
                                    <a:lnTo>
                                      <a:pt x="143" y="5"/>
                                    </a:lnTo>
                                    <a:lnTo>
                                      <a:pt x="144" y="8"/>
                                    </a:lnTo>
                                    <a:lnTo>
                                      <a:pt x="145" y="9"/>
                                    </a:lnTo>
                                    <a:lnTo>
                                      <a:pt x="145" y="11"/>
                                    </a:lnTo>
                                    <a:lnTo>
                                      <a:pt x="146" y="10"/>
                                    </a:lnTo>
                                    <a:lnTo>
                                      <a:pt x="148" y="11"/>
                                    </a:lnTo>
                                    <a:lnTo>
                                      <a:pt x="148" y="13"/>
                                    </a:lnTo>
                                    <a:lnTo>
                                      <a:pt x="149" y="13"/>
                                    </a:lnTo>
                                    <a:lnTo>
                                      <a:pt x="150" y="13"/>
                                    </a:lnTo>
                                    <a:lnTo>
                                      <a:pt x="150" y="16"/>
                                    </a:lnTo>
                                    <a:lnTo>
                                      <a:pt x="151" y="16"/>
                                    </a:lnTo>
                                    <a:lnTo>
                                      <a:pt x="151" y="18"/>
                                    </a:lnTo>
                                    <a:lnTo>
                                      <a:pt x="152" y="16"/>
                                    </a:lnTo>
                                    <a:lnTo>
                                      <a:pt x="152" y="18"/>
                                    </a:lnTo>
                                    <a:lnTo>
                                      <a:pt x="153" y="18"/>
                                    </a:lnTo>
                                    <a:lnTo>
                                      <a:pt x="154" y="19"/>
                                    </a:lnTo>
                                    <a:lnTo>
                                      <a:pt x="154" y="20"/>
                                    </a:lnTo>
                                    <a:lnTo>
                                      <a:pt x="156" y="20"/>
                                    </a:lnTo>
                                    <a:lnTo>
                                      <a:pt x="157" y="19"/>
                                    </a:lnTo>
                                    <a:lnTo>
                                      <a:pt x="157" y="20"/>
                                    </a:lnTo>
                                    <a:lnTo>
                                      <a:pt x="158" y="21"/>
                                    </a:lnTo>
                                    <a:lnTo>
                                      <a:pt x="159" y="21"/>
                                    </a:lnTo>
                                    <a:lnTo>
                                      <a:pt x="160" y="20"/>
                                    </a:lnTo>
                                    <a:lnTo>
                                      <a:pt x="160" y="23"/>
                                    </a:lnTo>
                                    <a:lnTo>
                                      <a:pt x="161" y="21"/>
                                    </a:lnTo>
                                    <a:lnTo>
                                      <a:pt x="161" y="22"/>
                                    </a:lnTo>
                                    <a:lnTo>
                                      <a:pt x="162" y="22"/>
                                    </a:lnTo>
                                    <a:lnTo>
                                      <a:pt x="163" y="22"/>
                                    </a:lnTo>
                                    <a:lnTo>
                                      <a:pt x="163" y="23"/>
                                    </a:lnTo>
                                    <a:lnTo>
                                      <a:pt x="165" y="23"/>
                                    </a:lnTo>
                                    <a:lnTo>
                                      <a:pt x="166" y="22"/>
                                    </a:lnTo>
                                    <a:lnTo>
                                      <a:pt x="166" y="23"/>
                                    </a:lnTo>
                                    <a:lnTo>
                                      <a:pt x="167" y="22"/>
                                    </a:lnTo>
                                    <a:lnTo>
                                      <a:pt x="167" y="23"/>
                                    </a:lnTo>
                                    <a:lnTo>
                                      <a:pt x="168" y="23"/>
                                    </a:lnTo>
                                    <a:lnTo>
                                      <a:pt x="169" y="22"/>
                                    </a:lnTo>
                                    <a:lnTo>
                                      <a:pt x="169" y="23"/>
                                    </a:lnTo>
                                    <a:lnTo>
                                      <a:pt x="170" y="23"/>
                                    </a:lnTo>
                                    <a:lnTo>
                                      <a:pt x="170" y="26"/>
                                    </a:lnTo>
                                    <a:lnTo>
                                      <a:pt x="171" y="23"/>
                                    </a:lnTo>
                                    <a:lnTo>
                                      <a:pt x="171" y="26"/>
                                    </a:lnTo>
                                    <a:lnTo>
                                      <a:pt x="172" y="23"/>
                                    </a:lnTo>
                                    <a:lnTo>
                                      <a:pt x="174" y="23"/>
                                    </a:lnTo>
                                    <a:lnTo>
                                      <a:pt x="174" y="26"/>
                                    </a:lnTo>
                                    <a:lnTo>
                                      <a:pt x="175" y="23"/>
                                    </a:lnTo>
                                    <a:lnTo>
                                      <a:pt x="175" y="26"/>
                                    </a:lnTo>
                                    <a:lnTo>
                                      <a:pt x="176" y="23"/>
                                    </a:lnTo>
                                    <a:lnTo>
                                      <a:pt x="176" y="26"/>
                                    </a:lnTo>
                                    <a:lnTo>
                                      <a:pt x="177" y="23"/>
                                    </a:lnTo>
                                    <a:lnTo>
                                      <a:pt x="177" y="26"/>
                                    </a:lnTo>
                                    <a:lnTo>
                                      <a:pt x="178" y="23"/>
                                    </a:lnTo>
                                    <a:lnTo>
                                      <a:pt x="178" y="26"/>
                                    </a:lnTo>
                                    <a:lnTo>
                                      <a:pt x="179" y="26"/>
                                    </a:lnTo>
                                    <a:lnTo>
                                      <a:pt x="180" y="26"/>
                                    </a:lnTo>
                                    <a:lnTo>
                                      <a:pt x="180" y="27"/>
                                    </a:lnTo>
                                    <a:lnTo>
                                      <a:pt x="181" y="26"/>
                                    </a:lnTo>
                                    <a:lnTo>
                                      <a:pt x="183" y="26"/>
                                    </a:lnTo>
                                    <a:lnTo>
                                      <a:pt x="183" y="28"/>
                                    </a:lnTo>
                                    <a:lnTo>
                                      <a:pt x="184" y="23"/>
                                    </a:lnTo>
                                    <a:lnTo>
                                      <a:pt x="184" y="26"/>
                                    </a:lnTo>
                                    <a:lnTo>
                                      <a:pt x="185" y="26"/>
                                    </a:lnTo>
                                    <a:lnTo>
                                      <a:pt x="185" y="27"/>
                                    </a:lnTo>
                                    <a:lnTo>
                                      <a:pt x="186" y="26"/>
                                    </a:lnTo>
                                    <a:lnTo>
                                      <a:pt x="186" y="27"/>
                                    </a:lnTo>
                                    <a:lnTo>
                                      <a:pt x="187" y="28"/>
                                    </a:lnTo>
                                    <a:lnTo>
                                      <a:pt x="188" y="26"/>
                                    </a:lnTo>
                                    <a:lnTo>
                                      <a:pt x="188" y="27"/>
                                    </a:lnTo>
                                    <a:lnTo>
                                      <a:pt x="189" y="26"/>
                                    </a:lnTo>
                                    <a:lnTo>
                                      <a:pt x="189" y="27"/>
                                    </a:lnTo>
                                    <a:lnTo>
                                      <a:pt x="190" y="23"/>
                                    </a:lnTo>
                                    <a:lnTo>
                                      <a:pt x="190" y="26"/>
                                    </a:lnTo>
                                    <a:lnTo>
                                      <a:pt x="192" y="26"/>
                                    </a:lnTo>
                                    <a:lnTo>
                                      <a:pt x="192" y="27"/>
                                    </a:lnTo>
                                    <a:lnTo>
                                      <a:pt x="193" y="23"/>
                                    </a:lnTo>
                                    <a:lnTo>
                                      <a:pt x="193" y="26"/>
                                    </a:lnTo>
                                    <a:lnTo>
                                      <a:pt x="194" y="23"/>
                                    </a:lnTo>
                                    <a:lnTo>
                                      <a:pt x="194" y="26"/>
                                    </a:lnTo>
                                    <a:lnTo>
                                      <a:pt x="195" y="26"/>
                                    </a:lnTo>
                                    <a:lnTo>
                                      <a:pt x="196" y="23"/>
                                    </a:lnTo>
                                    <a:lnTo>
                                      <a:pt x="196" y="26"/>
                                    </a:lnTo>
                                    <a:lnTo>
                                      <a:pt x="197" y="26"/>
                                    </a:lnTo>
                                    <a:lnTo>
                                      <a:pt x="197" y="28"/>
                                    </a:lnTo>
                                    <a:lnTo>
                                      <a:pt x="198" y="26"/>
                                    </a:lnTo>
                                    <a:lnTo>
                                      <a:pt x="200" y="23"/>
                                    </a:lnTo>
                                    <a:lnTo>
                                      <a:pt x="201" y="23"/>
                                    </a:lnTo>
                                    <a:lnTo>
                                      <a:pt x="201" y="26"/>
                                    </a:lnTo>
                                    <a:lnTo>
                                      <a:pt x="202" y="23"/>
                                    </a:lnTo>
                                    <a:lnTo>
                                      <a:pt x="203" y="22"/>
                                    </a:lnTo>
                                    <a:lnTo>
                                      <a:pt x="203" y="23"/>
                                    </a:lnTo>
                                    <a:lnTo>
                                      <a:pt x="204" y="20"/>
                                    </a:lnTo>
                                    <a:lnTo>
                                      <a:pt x="204" y="21"/>
                                    </a:lnTo>
                                    <a:lnTo>
                                      <a:pt x="205" y="20"/>
                                    </a:lnTo>
                                    <a:lnTo>
                                      <a:pt x="206" y="18"/>
                                    </a:lnTo>
                                    <a:lnTo>
                                      <a:pt x="206" y="19"/>
                                    </a:lnTo>
                                    <a:lnTo>
                                      <a:pt x="207" y="18"/>
                                    </a:lnTo>
                                    <a:lnTo>
                                      <a:pt x="207" y="19"/>
                                    </a:lnTo>
                                    <a:lnTo>
                                      <a:pt x="209" y="18"/>
                                    </a:lnTo>
                                    <a:lnTo>
                                      <a:pt x="210" y="16"/>
                                    </a:lnTo>
                                    <a:lnTo>
                                      <a:pt x="210" y="18"/>
                                    </a:lnTo>
                                    <a:lnTo>
                                      <a:pt x="211" y="13"/>
                                    </a:lnTo>
                                    <a:lnTo>
                                      <a:pt x="211" y="16"/>
                                    </a:lnTo>
                                    <a:lnTo>
                                      <a:pt x="212" y="13"/>
                                    </a:lnTo>
                                    <a:lnTo>
                                      <a:pt x="212" y="16"/>
                                    </a:lnTo>
                                    <a:lnTo>
                                      <a:pt x="213" y="13"/>
                                    </a:lnTo>
                                    <a:lnTo>
                                      <a:pt x="214" y="13"/>
                                    </a:lnTo>
                                    <a:lnTo>
                                      <a:pt x="215" y="11"/>
                                    </a:lnTo>
                                    <a:lnTo>
                                      <a:pt x="215" y="13"/>
                                    </a:lnTo>
                                    <a:lnTo>
                                      <a:pt x="216" y="11"/>
                                    </a:lnTo>
                                    <a:lnTo>
                                      <a:pt x="216" y="13"/>
                                    </a:lnTo>
                                    <a:lnTo>
                                      <a:pt x="218" y="11"/>
                                    </a:lnTo>
                                    <a:lnTo>
                                      <a:pt x="219" y="10"/>
                                    </a:lnTo>
                                    <a:lnTo>
                                      <a:pt x="219" y="13"/>
                                    </a:lnTo>
                                    <a:lnTo>
                                      <a:pt x="220" y="10"/>
                                    </a:lnTo>
                                    <a:lnTo>
                                      <a:pt x="220" y="11"/>
                                    </a:lnTo>
                                    <a:lnTo>
                                      <a:pt x="221" y="11"/>
                                    </a:lnTo>
                                    <a:lnTo>
                                      <a:pt x="222" y="9"/>
                                    </a:lnTo>
                                    <a:lnTo>
                                      <a:pt x="222" y="10"/>
                                    </a:lnTo>
                                    <a:lnTo>
                                      <a:pt x="223" y="9"/>
                                    </a:lnTo>
                                    <a:lnTo>
                                      <a:pt x="224" y="8"/>
                                    </a:lnTo>
                                    <a:lnTo>
                                      <a:pt x="224" y="9"/>
                                    </a:lnTo>
                                    <a:lnTo>
                                      <a:pt x="225" y="9"/>
                                    </a:lnTo>
                                    <a:lnTo>
                                      <a:pt x="227" y="8"/>
                                    </a:lnTo>
                                    <a:lnTo>
                                      <a:pt x="227" y="9"/>
                                    </a:lnTo>
                                    <a:lnTo>
                                      <a:pt x="228" y="5"/>
                                    </a:lnTo>
                                    <a:lnTo>
                                      <a:pt x="228" y="8"/>
                                    </a:lnTo>
                                    <a:lnTo>
                                      <a:pt x="229" y="8"/>
                                    </a:lnTo>
                                    <a:lnTo>
                                      <a:pt x="230" y="8"/>
                                    </a:lnTo>
                                    <a:lnTo>
                                      <a:pt x="231" y="5"/>
                                    </a:lnTo>
                                    <a:lnTo>
                                      <a:pt x="231" y="8"/>
                                    </a:lnTo>
                                    <a:lnTo>
                                      <a:pt x="232" y="5"/>
                                    </a:lnTo>
                                    <a:lnTo>
                                      <a:pt x="233" y="5"/>
                                    </a:lnTo>
                                    <a:lnTo>
                                      <a:pt x="233" y="9"/>
                                    </a:lnTo>
                                    <a:lnTo>
                                      <a:pt x="234" y="5"/>
                                    </a:lnTo>
                                    <a:lnTo>
                                      <a:pt x="236" y="5"/>
                                    </a:lnTo>
                                    <a:lnTo>
                                      <a:pt x="236" y="8"/>
                                    </a:lnTo>
                                    <a:lnTo>
                                      <a:pt x="237" y="5"/>
                                    </a:lnTo>
                                    <a:lnTo>
                                      <a:pt x="237" y="8"/>
                                    </a:lnTo>
                                    <a:lnTo>
                                      <a:pt x="238" y="5"/>
                                    </a:lnTo>
                                    <a:lnTo>
                                      <a:pt x="239" y="5"/>
                                    </a:lnTo>
                                    <a:lnTo>
                                      <a:pt x="240" y="5"/>
                                    </a:lnTo>
                                    <a:lnTo>
                                      <a:pt x="241" y="3"/>
                                    </a:lnTo>
                                    <a:lnTo>
                                      <a:pt x="241" y="5"/>
                                    </a:lnTo>
                                    <a:lnTo>
                                      <a:pt x="242" y="3"/>
                                    </a:lnTo>
                                    <a:lnTo>
                                      <a:pt x="244" y="3"/>
                                    </a:lnTo>
                                    <a:lnTo>
                                      <a:pt x="245" y="3"/>
                                    </a:lnTo>
                                    <a:lnTo>
                                      <a:pt x="246" y="2"/>
                                    </a:lnTo>
                                    <a:lnTo>
                                      <a:pt x="246" y="3"/>
                                    </a:lnTo>
                                    <a:lnTo>
                                      <a:pt x="247" y="0"/>
                                    </a:lnTo>
                                    <a:lnTo>
                                      <a:pt x="247" y="3"/>
                                    </a:lnTo>
                                    <a:lnTo>
                                      <a:pt x="248" y="2"/>
                                    </a:lnTo>
                                    <a:lnTo>
                                      <a:pt x="248" y="3"/>
                                    </a:lnTo>
                                    <a:lnTo>
                                      <a:pt x="249" y="0"/>
                                    </a:lnTo>
                                    <a:lnTo>
                                      <a:pt x="250" y="0"/>
                                    </a:lnTo>
                                    <a:lnTo>
                                      <a:pt x="250" y="3"/>
                                    </a:lnTo>
                                    <a:lnTo>
                                      <a:pt x="251" y="0"/>
                                    </a:lnTo>
                                    <a:lnTo>
                                      <a:pt x="251" y="3"/>
                                    </a:lnTo>
                                    <a:lnTo>
                                      <a:pt x="253" y="0"/>
                                    </a:lnTo>
                                    <a:lnTo>
                                      <a:pt x="253" y="2"/>
                                    </a:lnTo>
                                    <a:lnTo>
                                      <a:pt x="254" y="0"/>
                                    </a:lnTo>
                                    <a:lnTo>
                                      <a:pt x="255" y="2"/>
                                    </a:lnTo>
                                    <a:lnTo>
                                      <a:pt x="255" y="3"/>
                                    </a:lnTo>
                                    <a:lnTo>
                                      <a:pt x="256" y="0"/>
                                    </a:lnTo>
                                    <a:lnTo>
                                      <a:pt x="256" y="3"/>
                                    </a:lnTo>
                                    <a:lnTo>
                                      <a:pt x="257" y="3"/>
                                    </a:lnTo>
                                    <a:lnTo>
                                      <a:pt x="257" y="5"/>
                                    </a:lnTo>
                                    <a:lnTo>
                                      <a:pt x="258" y="3"/>
                                    </a:lnTo>
                                    <a:lnTo>
                                      <a:pt x="259" y="3"/>
                                    </a:lnTo>
                                    <a:lnTo>
                                      <a:pt x="259" y="5"/>
                                    </a:lnTo>
                                    <a:lnTo>
                                      <a:pt x="260" y="5"/>
                                    </a:lnTo>
                                    <a:lnTo>
                                      <a:pt x="262" y="5"/>
                                    </a:lnTo>
                                    <a:lnTo>
                                      <a:pt x="262" y="8"/>
                                    </a:lnTo>
                                    <a:lnTo>
                                      <a:pt x="263" y="5"/>
                                    </a:lnTo>
                                    <a:lnTo>
                                      <a:pt x="263" y="8"/>
                                    </a:lnTo>
                                    <a:lnTo>
                                      <a:pt x="264" y="5"/>
                                    </a:lnTo>
                                    <a:lnTo>
                                      <a:pt x="264" y="8"/>
                                    </a:lnTo>
                                    <a:lnTo>
                                      <a:pt x="265" y="8"/>
                                    </a:lnTo>
                                    <a:lnTo>
                                      <a:pt x="265" y="9"/>
                                    </a:lnTo>
                                    <a:lnTo>
                                      <a:pt x="266" y="9"/>
                                    </a:lnTo>
                                    <a:lnTo>
                                      <a:pt x="267" y="10"/>
                                    </a:lnTo>
                                    <a:lnTo>
                                      <a:pt x="268" y="11"/>
                                    </a:lnTo>
                                    <a:lnTo>
                                      <a:pt x="269" y="10"/>
                                    </a:lnTo>
                                    <a:lnTo>
                                      <a:pt x="269" y="13"/>
                                    </a:lnTo>
                                    <a:lnTo>
                                      <a:pt x="271" y="11"/>
                                    </a:lnTo>
                                    <a:lnTo>
                                      <a:pt x="271" y="13"/>
                                    </a:lnTo>
                                    <a:lnTo>
                                      <a:pt x="272" y="13"/>
                                    </a:lnTo>
                                    <a:lnTo>
                                      <a:pt x="273" y="13"/>
                                    </a:lnTo>
                                    <a:lnTo>
                                      <a:pt x="273" y="16"/>
                                    </a:lnTo>
                                    <a:lnTo>
                                      <a:pt x="274" y="16"/>
                                    </a:lnTo>
                                    <a:lnTo>
                                      <a:pt x="275" y="16"/>
                                    </a:lnTo>
                                    <a:lnTo>
                                      <a:pt x="275" y="18"/>
                                    </a:lnTo>
                                    <a:lnTo>
                                      <a:pt x="276" y="18"/>
                                    </a:lnTo>
                                    <a:lnTo>
                                      <a:pt x="276" y="20"/>
                                    </a:lnTo>
                                    <a:lnTo>
                                      <a:pt x="277" y="20"/>
                                    </a:lnTo>
                                    <a:lnTo>
                                      <a:pt x="278" y="21"/>
                                    </a:lnTo>
                                    <a:lnTo>
                                      <a:pt x="280" y="21"/>
                                    </a:lnTo>
                                    <a:lnTo>
                                      <a:pt x="280" y="22"/>
                                    </a:lnTo>
                                    <a:lnTo>
                                      <a:pt x="281" y="21"/>
                                    </a:lnTo>
                                    <a:lnTo>
                                      <a:pt x="281" y="22"/>
                                    </a:lnTo>
                                    <a:lnTo>
                                      <a:pt x="282" y="21"/>
                                    </a:lnTo>
                                    <a:lnTo>
                                      <a:pt x="282" y="23"/>
                                    </a:lnTo>
                                    <a:lnTo>
                                      <a:pt x="283" y="23"/>
                                    </a:lnTo>
                                    <a:lnTo>
                                      <a:pt x="283" y="26"/>
                                    </a:lnTo>
                                    <a:lnTo>
                                      <a:pt x="284" y="22"/>
                                    </a:lnTo>
                                    <a:lnTo>
                                      <a:pt x="284" y="23"/>
                                    </a:lnTo>
                                    <a:lnTo>
                                      <a:pt x="285" y="22"/>
                                    </a:lnTo>
                                    <a:lnTo>
                                      <a:pt x="285" y="23"/>
                                    </a:lnTo>
                                    <a:lnTo>
                                      <a:pt x="286" y="22"/>
                                    </a:lnTo>
                                    <a:lnTo>
                                      <a:pt x="286" y="23"/>
                                    </a:lnTo>
                                    <a:lnTo>
                                      <a:pt x="287" y="22"/>
                                    </a:lnTo>
                                    <a:lnTo>
                                      <a:pt x="287" y="23"/>
                                    </a:lnTo>
                                    <a:lnTo>
                                      <a:pt x="289" y="22"/>
                                    </a:lnTo>
                                    <a:lnTo>
                                      <a:pt x="289" y="23"/>
                                    </a:lnTo>
                                    <a:lnTo>
                                      <a:pt x="290" y="22"/>
                                    </a:lnTo>
                                    <a:lnTo>
                                      <a:pt x="290" y="23"/>
                                    </a:lnTo>
                                    <a:lnTo>
                                      <a:pt x="291" y="22"/>
                                    </a:lnTo>
                                    <a:lnTo>
                                      <a:pt x="291" y="23"/>
                                    </a:lnTo>
                                    <a:lnTo>
                                      <a:pt x="292" y="22"/>
                                    </a:lnTo>
                                    <a:lnTo>
                                      <a:pt x="292" y="26"/>
                                    </a:lnTo>
                                    <a:lnTo>
                                      <a:pt x="293" y="22"/>
                                    </a:lnTo>
                                    <a:lnTo>
                                      <a:pt x="293" y="23"/>
                                    </a:lnTo>
                                    <a:lnTo>
                                      <a:pt x="294" y="21"/>
                                    </a:lnTo>
                                    <a:lnTo>
                                      <a:pt x="294" y="22"/>
                                    </a:lnTo>
                                    <a:lnTo>
                                      <a:pt x="295" y="21"/>
                                    </a:lnTo>
                                    <a:lnTo>
                                      <a:pt x="295" y="22"/>
                                    </a:lnTo>
                                    <a:lnTo>
                                      <a:pt x="297" y="20"/>
                                    </a:lnTo>
                                    <a:lnTo>
                                      <a:pt x="297" y="21"/>
                                    </a:lnTo>
                                    <a:lnTo>
                                      <a:pt x="298" y="20"/>
                                    </a:lnTo>
                                    <a:lnTo>
                                      <a:pt x="298" y="21"/>
                                    </a:lnTo>
                                    <a:lnTo>
                                      <a:pt x="299" y="20"/>
                                    </a:lnTo>
                                    <a:lnTo>
                                      <a:pt x="299" y="23"/>
                                    </a:lnTo>
                                    <a:lnTo>
                                      <a:pt x="300" y="20"/>
                                    </a:lnTo>
                                    <a:lnTo>
                                      <a:pt x="301" y="20"/>
                                    </a:lnTo>
                                    <a:lnTo>
                                      <a:pt x="301" y="21"/>
                                    </a:lnTo>
                                    <a:lnTo>
                                      <a:pt x="302" y="20"/>
                                    </a:lnTo>
                                    <a:lnTo>
                                      <a:pt x="302" y="21"/>
                                    </a:lnTo>
                                    <a:lnTo>
                                      <a:pt x="303" y="20"/>
                                    </a:lnTo>
                                    <a:lnTo>
                                      <a:pt x="303" y="21"/>
                                    </a:lnTo>
                                    <a:lnTo>
                                      <a:pt x="304" y="19"/>
                                    </a:lnTo>
                                    <a:lnTo>
                                      <a:pt x="304" y="20"/>
                                    </a:lnTo>
                                    <a:lnTo>
                                      <a:pt x="306" y="20"/>
                                    </a:lnTo>
                                    <a:lnTo>
                                      <a:pt x="306" y="21"/>
                                    </a:lnTo>
                                    <a:lnTo>
                                      <a:pt x="307" y="20"/>
                                    </a:lnTo>
                                    <a:lnTo>
                                      <a:pt x="308" y="20"/>
                                    </a:lnTo>
                                    <a:lnTo>
                                      <a:pt x="309" y="18"/>
                                    </a:lnTo>
                                    <a:lnTo>
                                      <a:pt x="309" y="21"/>
                                    </a:lnTo>
                                    <a:lnTo>
                                      <a:pt x="310" y="21"/>
                                    </a:lnTo>
                                    <a:lnTo>
                                      <a:pt x="311" y="19"/>
                                    </a:lnTo>
                                    <a:lnTo>
                                      <a:pt x="311" y="21"/>
                                    </a:lnTo>
                                    <a:lnTo>
                                      <a:pt x="312" y="19"/>
                                    </a:lnTo>
                                    <a:lnTo>
                                      <a:pt x="312" y="20"/>
                                    </a:lnTo>
                                    <a:lnTo>
                                      <a:pt x="313" y="20"/>
                                    </a:lnTo>
                                    <a:lnTo>
                                      <a:pt x="315" y="19"/>
                                    </a:lnTo>
                                    <a:lnTo>
                                      <a:pt x="315" y="20"/>
                                    </a:lnTo>
                                    <a:lnTo>
                                      <a:pt x="316" y="18"/>
                                    </a:lnTo>
                                    <a:lnTo>
                                      <a:pt x="316" y="19"/>
                                    </a:lnTo>
                                    <a:lnTo>
                                      <a:pt x="317" y="18"/>
                                    </a:lnTo>
                                    <a:lnTo>
                                      <a:pt x="317" y="19"/>
                                    </a:lnTo>
                                    <a:lnTo>
                                      <a:pt x="318" y="18"/>
                                    </a:lnTo>
                                    <a:lnTo>
                                      <a:pt x="319" y="16"/>
                                    </a:lnTo>
                                    <a:lnTo>
                                      <a:pt x="319" y="18"/>
                                    </a:lnTo>
                                    <a:lnTo>
                                      <a:pt x="320" y="16"/>
                                    </a:lnTo>
                                    <a:lnTo>
                                      <a:pt x="320" y="18"/>
                                    </a:lnTo>
                                    <a:lnTo>
                                      <a:pt x="321" y="16"/>
                                    </a:lnTo>
                                    <a:lnTo>
                                      <a:pt x="321" y="18"/>
                                    </a:lnTo>
                                    <a:lnTo>
                                      <a:pt x="322" y="16"/>
                                    </a:lnTo>
                                    <a:lnTo>
                                      <a:pt x="322" y="18"/>
                                    </a:lnTo>
                                    <a:lnTo>
                                      <a:pt x="324" y="16"/>
                                    </a:lnTo>
                                    <a:lnTo>
                                      <a:pt x="325" y="16"/>
                                    </a:lnTo>
                                    <a:lnTo>
                                      <a:pt x="326" y="16"/>
                                    </a:lnTo>
                                    <a:lnTo>
                                      <a:pt x="327" y="16"/>
                                    </a:lnTo>
                                    <a:lnTo>
                                      <a:pt x="328" y="13"/>
                                    </a:lnTo>
                                    <a:lnTo>
                                      <a:pt x="328" y="16"/>
                                    </a:lnTo>
                                    <a:lnTo>
                                      <a:pt x="329" y="13"/>
                                    </a:lnTo>
                                    <a:lnTo>
                                      <a:pt x="329" y="16"/>
                                    </a:lnTo>
                                    <a:lnTo>
                                      <a:pt x="330" y="13"/>
                                    </a:lnTo>
                                    <a:lnTo>
                                      <a:pt x="331" y="11"/>
                                    </a:lnTo>
                                    <a:lnTo>
                                      <a:pt x="331" y="13"/>
                                    </a:lnTo>
                                    <a:lnTo>
                                      <a:pt x="333" y="13"/>
                                    </a:lnTo>
                                    <a:lnTo>
                                      <a:pt x="334" y="16"/>
                                    </a:lnTo>
                                    <a:lnTo>
                                      <a:pt x="335" y="13"/>
                                    </a:lnTo>
                                    <a:lnTo>
                                      <a:pt x="335" y="16"/>
                                    </a:lnTo>
                                    <a:lnTo>
                                      <a:pt x="336" y="13"/>
                                    </a:lnTo>
                                    <a:lnTo>
                                      <a:pt x="336" y="16"/>
                                    </a:lnTo>
                                    <a:lnTo>
                                      <a:pt x="337" y="13"/>
                                    </a:lnTo>
                                    <a:lnTo>
                                      <a:pt x="338" y="11"/>
                                    </a:lnTo>
                                    <a:lnTo>
                                      <a:pt x="338" y="13"/>
                                    </a:lnTo>
                                    <a:lnTo>
                                      <a:pt x="339" y="13"/>
                                    </a:lnTo>
                                    <a:lnTo>
                                      <a:pt x="341" y="13"/>
                                    </a:lnTo>
                                    <a:lnTo>
                                      <a:pt x="342" y="11"/>
                                    </a:lnTo>
                                    <a:lnTo>
                                      <a:pt x="342" y="13"/>
                                    </a:lnTo>
                                    <a:lnTo>
                                      <a:pt x="343" y="13"/>
                                    </a:lnTo>
                                    <a:lnTo>
                                      <a:pt x="344" y="13"/>
                                    </a:lnTo>
                                    <a:lnTo>
                                      <a:pt x="345" y="13"/>
                                    </a:lnTo>
                                    <a:lnTo>
                                      <a:pt x="345" y="16"/>
                                    </a:lnTo>
                                    <a:lnTo>
                                      <a:pt x="346" y="13"/>
                                    </a:lnTo>
                                    <a:lnTo>
                                      <a:pt x="347" y="13"/>
                                    </a:lnTo>
                                    <a:lnTo>
                                      <a:pt x="347" y="16"/>
                                    </a:lnTo>
                                    <a:lnTo>
                                      <a:pt x="348" y="16"/>
                                    </a:lnTo>
                                    <a:lnTo>
                                      <a:pt x="350" y="16"/>
                                    </a:lnTo>
                                    <a:lnTo>
                                      <a:pt x="351" y="16"/>
                                    </a:lnTo>
                                    <a:lnTo>
                                      <a:pt x="352" y="16"/>
                                    </a:lnTo>
                                    <a:lnTo>
                                      <a:pt x="353" y="13"/>
                                    </a:lnTo>
                                    <a:lnTo>
                                      <a:pt x="353" y="16"/>
                                    </a:lnTo>
                                    <a:lnTo>
                                      <a:pt x="354" y="16"/>
                                    </a:lnTo>
                                    <a:lnTo>
                                      <a:pt x="355" y="16"/>
                                    </a:lnTo>
                                    <a:lnTo>
                                      <a:pt x="356" y="16"/>
                                    </a:lnTo>
                                    <a:lnTo>
                                      <a:pt x="357" y="16"/>
                                    </a:lnTo>
                                    <a:lnTo>
                                      <a:pt x="357" y="18"/>
                                    </a:lnTo>
                                    <a:lnTo>
                                      <a:pt x="359" y="16"/>
                                    </a:lnTo>
                                    <a:lnTo>
                                      <a:pt x="359" y="18"/>
                                    </a:lnTo>
                                    <a:lnTo>
                                      <a:pt x="360" y="16"/>
                                    </a:lnTo>
                                    <a:lnTo>
                                      <a:pt x="360" y="18"/>
                                    </a:lnTo>
                                    <a:lnTo>
                                      <a:pt x="361" y="19"/>
                                    </a:lnTo>
                                    <a:lnTo>
                                      <a:pt x="361" y="20"/>
                                    </a:lnTo>
                                    <a:lnTo>
                                      <a:pt x="362" y="20"/>
                                    </a:lnTo>
                                    <a:lnTo>
                                      <a:pt x="363" y="19"/>
                                    </a:lnTo>
                                    <a:lnTo>
                                      <a:pt x="363" y="20"/>
                                    </a:lnTo>
                                    <a:lnTo>
                                      <a:pt x="364" y="20"/>
                                    </a:lnTo>
                                    <a:lnTo>
                                      <a:pt x="364" y="21"/>
                                    </a:lnTo>
                                    <a:lnTo>
                                      <a:pt x="365" y="21"/>
                                    </a:lnTo>
                                    <a:lnTo>
                                      <a:pt x="365" y="22"/>
                                    </a:lnTo>
                                    <a:lnTo>
                                      <a:pt x="366" y="22"/>
                                    </a:lnTo>
                                    <a:lnTo>
                                      <a:pt x="366" y="23"/>
                                    </a:lnTo>
                                    <a:lnTo>
                                      <a:pt x="368" y="23"/>
                                    </a:lnTo>
                                    <a:lnTo>
                                      <a:pt x="368" y="26"/>
                                    </a:lnTo>
                                    <a:lnTo>
                                      <a:pt x="369" y="23"/>
                                    </a:lnTo>
                                    <a:lnTo>
                                      <a:pt x="369" y="26"/>
                                    </a:lnTo>
                                    <a:lnTo>
                                      <a:pt x="370" y="26"/>
                                    </a:lnTo>
                                    <a:lnTo>
                                      <a:pt x="370" y="28"/>
                                    </a:lnTo>
                                    <a:lnTo>
                                      <a:pt x="371" y="23"/>
                                    </a:lnTo>
                                    <a:lnTo>
                                      <a:pt x="371" y="26"/>
                                    </a:lnTo>
                                    <a:lnTo>
                                      <a:pt x="372" y="26"/>
                                    </a:lnTo>
                                    <a:lnTo>
                                      <a:pt x="372" y="27"/>
                                    </a:lnTo>
                                    <a:lnTo>
                                      <a:pt x="373" y="26"/>
                                    </a:lnTo>
                                    <a:lnTo>
                                      <a:pt x="373" y="29"/>
                                    </a:lnTo>
                                    <a:lnTo>
                                      <a:pt x="374" y="26"/>
                                    </a:lnTo>
                                    <a:lnTo>
                                      <a:pt x="374" y="28"/>
                                    </a:lnTo>
                                    <a:lnTo>
                                      <a:pt x="375" y="27"/>
                                    </a:lnTo>
                                    <a:lnTo>
                                      <a:pt x="375" y="29"/>
                                    </a:lnTo>
                                    <a:lnTo>
                                      <a:pt x="377" y="26"/>
                                    </a:lnTo>
                                    <a:lnTo>
                                      <a:pt x="377" y="27"/>
                                    </a:lnTo>
                                    <a:lnTo>
                                      <a:pt x="378" y="27"/>
                                    </a:lnTo>
                                    <a:lnTo>
                                      <a:pt x="378" y="28"/>
                                    </a:lnTo>
                                    <a:lnTo>
                                      <a:pt x="379" y="23"/>
                                    </a:lnTo>
                                    <a:lnTo>
                                      <a:pt x="379" y="26"/>
                                    </a:lnTo>
                                    <a:lnTo>
                                      <a:pt x="380" y="27"/>
                                    </a:lnTo>
                                    <a:lnTo>
                                      <a:pt x="381" y="27"/>
                                    </a:lnTo>
                                    <a:lnTo>
                                      <a:pt x="381" y="28"/>
                                    </a:lnTo>
                                    <a:lnTo>
                                      <a:pt x="382" y="27"/>
                                    </a:lnTo>
                                    <a:lnTo>
                                      <a:pt x="382" y="29"/>
                                    </a:lnTo>
                                    <a:lnTo>
                                      <a:pt x="383" y="27"/>
                                    </a:lnTo>
                                    <a:lnTo>
                                      <a:pt x="383" y="29"/>
                                    </a:lnTo>
                                    <a:lnTo>
                                      <a:pt x="385" y="29"/>
                                    </a:lnTo>
                                    <a:lnTo>
                                      <a:pt x="386" y="27"/>
                                    </a:lnTo>
                                    <a:lnTo>
                                      <a:pt x="386" y="29"/>
                                    </a:lnTo>
                                    <a:lnTo>
                                      <a:pt x="387" y="29"/>
                                    </a:lnTo>
                                    <a:lnTo>
                                      <a:pt x="388" y="29"/>
                                    </a:lnTo>
                                    <a:lnTo>
                                      <a:pt x="389" y="29"/>
                                    </a:lnTo>
                                    <a:lnTo>
                                      <a:pt x="390" y="29"/>
                                    </a:lnTo>
                                    <a:lnTo>
                                      <a:pt x="391" y="29"/>
                                    </a:lnTo>
                                    <a:lnTo>
                                      <a:pt x="392" y="29"/>
                                    </a:lnTo>
                                    <a:lnTo>
                                      <a:pt x="394" y="29"/>
                                    </a:lnTo>
                                    <a:lnTo>
                                      <a:pt x="394" y="30"/>
                                    </a:lnTo>
                                    <a:lnTo>
                                      <a:pt x="395" y="29"/>
                                    </a:lnTo>
                                    <a:lnTo>
                                      <a:pt x="395" y="31"/>
                                    </a:lnTo>
                                    <a:lnTo>
                                      <a:pt x="396" y="29"/>
                                    </a:lnTo>
                                    <a:lnTo>
                                      <a:pt x="396" y="30"/>
                                    </a:lnTo>
                                    <a:lnTo>
                                      <a:pt x="397" y="29"/>
                                    </a:lnTo>
                                    <a:lnTo>
                                      <a:pt x="397" y="31"/>
                                    </a:lnTo>
                                    <a:lnTo>
                                      <a:pt x="398" y="31"/>
                                    </a:lnTo>
                                    <a:lnTo>
                                      <a:pt x="399" y="29"/>
                                    </a:lnTo>
                                    <a:lnTo>
                                      <a:pt x="399" y="32"/>
                                    </a:lnTo>
                                    <a:lnTo>
                                      <a:pt x="400" y="31"/>
                                    </a:lnTo>
                                    <a:lnTo>
                                      <a:pt x="400" y="32"/>
                                    </a:lnTo>
                                    <a:lnTo>
                                      <a:pt x="401" y="31"/>
                                    </a:lnTo>
                                    <a:lnTo>
                                      <a:pt x="401" y="32"/>
                                    </a:lnTo>
                                    <a:lnTo>
                                      <a:pt x="403" y="31"/>
                                    </a:lnTo>
                                    <a:lnTo>
                                      <a:pt x="404" y="31"/>
                                    </a:lnTo>
                                    <a:lnTo>
                                      <a:pt x="404" y="34"/>
                                    </a:lnTo>
                                    <a:lnTo>
                                      <a:pt x="405" y="32"/>
                                    </a:lnTo>
                                    <a:lnTo>
                                      <a:pt x="406" y="31"/>
                                    </a:lnTo>
                                    <a:lnTo>
                                      <a:pt x="406" y="34"/>
                                    </a:lnTo>
                                    <a:lnTo>
                                      <a:pt x="407" y="34"/>
                                    </a:lnTo>
                                    <a:lnTo>
                                      <a:pt x="407" y="35"/>
                                    </a:lnTo>
                                    <a:lnTo>
                                      <a:pt x="408" y="32"/>
                                    </a:lnTo>
                                    <a:lnTo>
                                      <a:pt x="408" y="35"/>
                                    </a:lnTo>
                                    <a:lnTo>
                                      <a:pt x="409" y="36"/>
                                    </a:lnTo>
                                    <a:lnTo>
                                      <a:pt x="409" y="37"/>
                                    </a:lnTo>
                                    <a:lnTo>
                                      <a:pt x="410" y="35"/>
                                    </a:lnTo>
                                    <a:lnTo>
                                      <a:pt x="410" y="36"/>
                                    </a:lnTo>
                                    <a:lnTo>
                                      <a:pt x="412" y="35"/>
                                    </a:lnTo>
                                    <a:lnTo>
                                      <a:pt x="412" y="36"/>
                                    </a:lnTo>
                                    <a:lnTo>
                                      <a:pt x="413" y="35"/>
                                    </a:lnTo>
                                    <a:lnTo>
                                      <a:pt x="414" y="32"/>
                                    </a:lnTo>
                                    <a:lnTo>
                                      <a:pt x="414" y="35"/>
                                    </a:lnTo>
                                    <a:lnTo>
                                      <a:pt x="415" y="34"/>
                                    </a:lnTo>
                                    <a:lnTo>
                                      <a:pt x="415" y="35"/>
                                    </a:lnTo>
                                    <a:lnTo>
                                      <a:pt x="416" y="36"/>
                                    </a:lnTo>
                                    <a:lnTo>
                                      <a:pt x="416" y="37"/>
                                    </a:lnTo>
                                    <a:lnTo>
                                      <a:pt x="417" y="34"/>
                                    </a:lnTo>
                                    <a:lnTo>
                                      <a:pt x="417" y="35"/>
                                    </a:lnTo>
                                    <a:lnTo>
                                      <a:pt x="418" y="35"/>
                                    </a:lnTo>
                                    <a:lnTo>
                                      <a:pt x="418" y="36"/>
                                    </a:lnTo>
                                    <a:lnTo>
                                      <a:pt x="419" y="35"/>
                                    </a:lnTo>
                                    <a:lnTo>
                                      <a:pt x="421" y="35"/>
                                    </a:lnTo>
                                    <a:lnTo>
                                      <a:pt x="422" y="32"/>
                                    </a:lnTo>
                                    <a:lnTo>
                                      <a:pt x="422" y="35"/>
                                    </a:lnTo>
                                    <a:lnTo>
                                      <a:pt x="423" y="31"/>
                                    </a:lnTo>
                                    <a:lnTo>
                                      <a:pt x="423" y="35"/>
                                    </a:lnTo>
                                    <a:lnTo>
                                      <a:pt x="424" y="31"/>
                                    </a:lnTo>
                                    <a:lnTo>
                                      <a:pt x="425" y="30"/>
                                    </a:lnTo>
                                    <a:lnTo>
                                      <a:pt x="425" y="32"/>
                                    </a:lnTo>
                                    <a:lnTo>
                                      <a:pt x="426" y="31"/>
                                    </a:lnTo>
                                    <a:lnTo>
                                      <a:pt x="427" y="30"/>
                                    </a:lnTo>
                                    <a:lnTo>
                                      <a:pt x="427" y="31"/>
                                    </a:lnTo>
                                    <a:lnTo>
                                      <a:pt x="428" y="29"/>
                                    </a:lnTo>
                                    <a:lnTo>
                                      <a:pt x="428" y="30"/>
                                    </a:lnTo>
                                    <a:lnTo>
                                      <a:pt x="430" y="29"/>
                                    </a:lnTo>
                                    <a:lnTo>
                                      <a:pt x="430" y="30"/>
                                    </a:lnTo>
                                    <a:lnTo>
                                      <a:pt x="431" y="29"/>
                                    </a:lnTo>
                                    <a:lnTo>
                                      <a:pt x="432" y="28"/>
                                    </a:lnTo>
                                    <a:lnTo>
                                      <a:pt x="432" y="29"/>
                                    </a:lnTo>
                                    <a:lnTo>
                                      <a:pt x="433" y="27"/>
                                    </a:lnTo>
                                    <a:lnTo>
                                      <a:pt x="433" y="29"/>
                                    </a:lnTo>
                                    <a:lnTo>
                                      <a:pt x="434" y="27"/>
                                    </a:lnTo>
                                    <a:lnTo>
                                      <a:pt x="434" y="28"/>
                                    </a:lnTo>
                                    <a:lnTo>
                                      <a:pt x="435" y="27"/>
                                    </a:lnTo>
                                    <a:lnTo>
                                      <a:pt x="435" y="28"/>
                                    </a:lnTo>
                                    <a:lnTo>
                                      <a:pt x="436" y="26"/>
                                    </a:lnTo>
                                    <a:lnTo>
                                      <a:pt x="436" y="28"/>
                                    </a:lnTo>
                                    <a:lnTo>
                                      <a:pt x="438" y="26"/>
                                    </a:lnTo>
                                    <a:lnTo>
                                      <a:pt x="438" y="29"/>
                                    </a:lnTo>
                                    <a:lnTo>
                                      <a:pt x="439" y="27"/>
                                    </a:lnTo>
                                    <a:lnTo>
                                      <a:pt x="440" y="26"/>
                                    </a:lnTo>
                                    <a:lnTo>
                                      <a:pt x="440" y="28"/>
                                    </a:lnTo>
                                    <a:lnTo>
                                      <a:pt x="441" y="27"/>
                                    </a:lnTo>
                                    <a:lnTo>
                                      <a:pt x="442" y="26"/>
                                    </a:lnTo>
                                    <a:lnTo>
                                      <a:pt x="442" y="27"/>
                                    </a:lnTo>
                                    <a:lnTo>
                                      <a:pt x="443" y="26"/>
                                    </a:lnTo>
                                    <a:lnTo>
                                      <a:pt x="443" y="28"/>
                                    </a:lnTo>
                                    <a:lnTo>
                                      <a:pt x="444" y="27"/>
                                    </a:lnTo>
                                    <a:lnTo>
                                      <a:pt x="444" y="28"/>
                                    </a:lnTo>
                                    <a:lnTo>
                                      <a:pt x="445" y="26"/>
                                    </a:lnTo>
                                    <a:lnTo>
                                      <a:pt x="445" y="29"/>
                                    </a:lnTo>
                                    <a:lnTo>
                                      <a:pt x="447" y="26"/>
                                    </a:lnTo>
                                    <a:lnTo>
                                      <a:pt x="447" y="28"/>
                                    </a:lnTo>
                                    <a:lnTo>
                                      <a:pt x="448" y="26"/>
                                    </a:lnTo>
                                    <a:lnTo>
                                      <a:pt x="448" y="28"/>
                                    </a:lnTo>
                                    <a:lnTo>
                                      <a:pt x="449" y="28"/>
                                    </a:lnTo>
                                    <a:lnTo>
                                      <a:pt x="449" y="29"/>
                                    </a:lnTo>
                                    <a:lnTo>
                                      <a:pt x="450" y="28"/>
                                    </a:lnTo>
                                    <a:lnTo>
                                      <a:pt x="450" y="29"/>
                                    </a:lnTo>
                                    <a:lnTo>
                                      <a:pt x="451" y="28"/>
                                    </a:lnTo>
                                    <a:lnTo>
                                      <a:pt x="451" y="29"/>
                                    </a:lnTo>
                                    <a:lnTo>
                                      <a:pt x="452" y="28"/>
                                    </a:lnTo>
                                    <a:lnTo>
                                      <a:pt x="452" y="29"/>
                                    </a:lnTo>
                                    <a:lnTo>
                                      <a:pt x="453" y="29"/>
                                    </a:lnTo>
                                    <a:lnTo>
                                      <a:pt x="454" y="29"/>
                                    </a:lnTo>
                                    <a:lnTo>
                                      <a:pt x="454" y="31"/>
                                    </a:lnTo>
                                    <a:lnTo>
                                      <a:pt x="456" y="29"/>
                                    </a:lnTo>
                                    <a:lnTo>
                                      <a:pt x="457" y="29"/>
                                    </a:lnTo>
                                    <a:lnTo>
                                      <a:pt x="458" y="29"/>
                                    </a:lnTo>
                                    <a:lnTo>
                                      <a:pt x="458" y="30"/>
                                    </a:lnTo>
                                    <a:lnTo>
                                      <a:pt x="459" y="29"/>
                                    </a:lnTo>
                                    <a:lnTo>
                                      <a:pt x="459" y="31"/>
                                    </a:lnTo>
                                    <a:lnTo>
                                      <a:pt x="460" y="30"/>
                                    </a:lnTo>
                                    <a:lnTo>
                                      <a:pt x="460" y="31"/>
                                    </a:lnTo>
                                    <a:lnTo>
                                      <a:pt x="461" y="30"/>
                                    </a:lnTo>
                                    <a:lnTo>
                                      <a:pt x="461" y="31"/>
                                    </a:lnTo>
                                    <a:lnTo>
                                      <a:pt x="462" y="30"/>
                                    </a:lnTo>
                                    <a:lnTo>
                                      <a:pt x="462" y="31"/>
                                    </a:lnTo>
                                    <a:lnTo>
                                      <a:pt x="463" y="31"/>
                                    </a:lnTo>
                                    <a:lnTo>
                                      <a:pt x="465" y="31"/>
                                    </a:lnTo>
                                    <a:lnTo>
                                      <a:pt x="466" y="32"/>
                                    </a:lnTo>
                                    <a:lnTo>
                                      <a:pt x="466" y="35"/>
                                    </a:lnTo>
                                    <a:lnTo>
                                      <a:pt x="467" y="34"/>
                                    </a:lnTo>
                                    <a:lnTo>
                                      <a:pt x="467" y="35"/>
                                    </a:lnTo>
                                    <a:lnTo>
                                      <a:pt x="468" y="35"/>
                                    </a:lnTo>
                                    <a:lnTo>
                                      <a:pt x="468" y="36"/>
                                    </a:lnTo>
                                    <a:lnTo>
                                      <a:pt x="469" y="35"/>
                                    </a:lnTo>
                                    <a:lnTo>
                                      <a:pt x="469" y="36"/>
                                    </a:lnTo>
                                    <a:lnTo>
                                      <a:pt x="470" y="36"/>
                                    </a:lnTo>
                                    <a:lnTo>
                                      <a:pt x="470" y="38"/>
                                    </a:lnTo>
                                    <a:lnTo>
                                      <a:pt x="471" y="37"/>
                                    </a:lnTo>
                                    <a:lnTo>
                                      <a:pt x="471" y="38"/>
                                    </a:lnTo>
                                    <a:lnTo>
                                      <a:pt x="472" y="37"/>
                                    </a:lnTo>
                                    <a:lnTo>
                                      <a:pt x="472" y="38"/>
                                    </a:lnTo>
                                    <a:lnTo>
                                      <a:pt x="474" y="36"/>
                                    </a:lnTo>
                                    <a:lnTo>
                                      <a:pt x="474" y="37"/>
                                    </a:lnTo>
                                    <a:lnTo>
                                      <a:pt x="475" y="36"/>
                                    </a:lnTo>
                                    <a:lnTo>
                                      <a:pt x="475" y="37"/>
                                    </a:lnTo>
                                    <a:lnTo>
                                      <a:pt x="476" y="36"/>
                                    </a:lnTo>
                                    <a:lnTo>
                                      <a:pt x="476" y="37"/>
                                    </a:lnTo>
                                    <a:lnTo>
                                      <a:pt x="477" y="35"/>
                                    </a:lnTo>
                                    <a:lnTo>
                                      <a:pt x="477" y="38"/>
                                    </a:lnTo>
                                    <a:lnTo>
                                      <a:pt x="478" y="36"/>
                                    </a:lnTo>
                                    <a:lnTo>
                                      <a:pt x="478" y="38"/>
                                    </a:lnTo>
                                    <a:lnTo>
                                      <a:pt x="479" y="37"/>
                                    </a:lnTo>
                                    <a:lnTo>
                                      <a:pt x="480" y="37"/>
                                    </a:lnTo>
                                    <a:lnTo>
                                      <a:pt x="480" y="38"/>
                                    </a:lnTo>
                                    <a:lnTo>
                                      <a:pt x="482" y="37"/>
                                    </a:lnTo>
                                    <a:lnTo>
                                      <a:pt x="482" y="38"/>
                                    </a:lnTo>
                                    <a:lnTo>
                                      <a:pt x="483" y="36"/>
                                    </a:lnTo>
                                    <a:lnTo>
                                      <a:pt x="483" y="38"/>
                                    </a:lnTo>
                                    <a:lnTo>
                                      <a:pt x="484" y="37"/>
                                    </a:lnTo>
                                    <a:lnTo>
                                      <a:pt x="484" y="38"/>
                                    </a:lnTo>
                                    <a:lnTo>
                                      <a:pt x="485" y="37"/>
                                    </a:lnTo>
                                    <a:lnTo>
                                      <a:pt x="485" y="38"/>
                                    </a:lnTo>
                                    <a:lnTo>
                                      <a:pt x="486" y="37"/>
                                    </a:lnTo>
                                    <a:lnTo>
                                      <a:pt x="487" y="36"/>
                                    </a:lnTo>
                                    <a:lnTo>
                                      <a:pt x="487" y="38"/>
                                    </a:lnTo>
                                    <a:lnTo>
                                      <a:pt x="488" y="38"/>
                                    </a:lnTo>
                                    <a:lnTo>
                                      <a:pt x="488" y="39"/>
                                    </a:lnTo>
                                    <a:lnTo>
                                      <a:pt x="489" y="38"/>
                                    </a:lnTo>
                                    <a:lnTo>
                                      <a:pt x="491" y="37"/>
                                    </a:lnTo>
                                    <a:lnTo>
                                      <a:pt x="491" y="39"/>
                                    </a:lnTo>
                                    <a:lnTo>
                                      <a:pt x="492" y="38"/>
                                    </a:lnTo>
                                    <a:lnTo>
                                      <a:pt x="493" y="39"/>
                                    </a:lnTo>
                                    <a:lnTo>
                                      <a:pt x="494" y="39"/>
                                    </a:lnTo>
                                    <a:lnTo>
                                      <a:pt x="494" y="41"/>
                                    </a:lnTo>
                                    <a:lnTo>
                                      <a:pt x="495" y="41"/>
                                    </a:lnTo>
                                    <a:lnTo>
                                      <a:pt x="496" y="41"/>
                                    </a:lnTo>
                                    <a:lnTo>
                                      <a:pt x="497" y="41"/>
                                    </a:lnTo>
                                    <a:lnTo>
                                      <a:pt x="497" y="43"/>
                                    </a:lnTo>
                                    <a:lnTo>
                                      <a:pt x="498" y="41"/>
                                    </a:lnTo>
                                    <a:lnTo>
                                      <a:pt x="498" y="43"/>
                                    </a:lnTo>
                                    <a:lnTo>
                                      <a:pt x="500" y="41"/>
                                    </a:lnTo>
                                    <a:lnTo>
                                      <a:pt x="500" y="43"/>
                                    </a:lnTo>
                                    <a:lnTo>
                                      <a:pt x="501" y="41"/>
                                    </a:lnTo>
                                    <a:lnTo>
                                      <a:pt x="501" y="44"/>
                                    </a:lnTo>
                                    <a:lnTo>
                                      <a:pt x="502" y="41"/>
                                    </a:lnTo>
                                    <a:lnTo>
                                      <a:pt x="502" y="45"/>
                                    </a:lnTo>
                                    <a:lnTo>
                                      <a:pt x="503" y="44"/>
                                    </a:lnTo>
                                    <a:lnTo>
                                      <a:pt x="503" y="45"/>
                                    </a:lnTo>
                                    <a:lnTo>
                                      <a:pt x="504" y="44"/>
                                    </a:lnTo>
                                    <a:lnTo>
                                      <a:pt x="504" y="45"/>
                                    </a:lnTo>
                                    <a:lnTo>
                                      <a:pt x="505" y="41"/>
                                    </a:lnTo>
                                    <a:lnTo>
                                      <a:pt x="505" y="44"/>
                                    </a:lnTo>
                                    <a:lnTo>
                                      <a:pt x="506" y="44"/>
                                    </a:lnTo>
                                    <a:lnTo>
                                      <a:pt x="506" y="45"/>
                                    </a:lnTo>
                                    <a:lnTo>
                                      <a:pt x="507" y="41"/>
                                    </a:lnTo>
                                    <a:lnTo>
                                      <a:pt x="507" y="44"/>
                                    </a:lnTo>
                                    <a:lnTo>
                                      <a:pt x="509" y="43"/>
                                    </a:lnTo>
                                    <a:lnTo>
                                      <a:pt x="509" y="46"/>
                                    </a:lnTo>
                                    <a:lnTo>
                                      <a:pt x="510" y="43"/>
                                    </a:lnTo>
                                    <a:lnTo>
                                      <a:pt x="510" y="45"/>
                                    </a:lnTo>
                                    <a:lnTo>
                                      <a:pt x="511" y="43"/>
                                    </a:lnTo>
                                    <a:lnTo>
                                      <a:pt x="511" y="44"/>
                                    </a:lnTo>
                                    <a:lnTo>
                                      <a:pt x="512" y="41"/>
                                    </a:lnTo>
                                    <a:lnTo>
                                      <a:pt x="512" y="44"/>
                                    </a:lnTo>
                                    <a:lnTo>
                                      <a:pt x="513" y="41"/>
                                    </a:lnTo>
                                    <a:lnTo>
                                      <a:pt x="513" y="44"/>
                                    </a:lnTo>
                                    <a:lnTo>
                                      <a:pt x="514" y="41"/>
                                    </a:lnTo>
                                    <a:lnTo>
                                      <a:pt x="514" y="44"/>
                                    </a:lnTo>
                                    <a:lnTo>
                                      <a:pt x="515" y="44"/>
                                    </a:lnTo>
                                    <a:lnTo>
                                      <a:pt x="515" y="45"/>
                                    </a:lnTo>
                                    <a:lnTo>
                                      <a:pt x="516" y="41"/>
                                    </a:lnTo>
                                    <a:lnTo>
                                      <a:pt x="516" y="45"/>
                                    </a:lnTo>
                                    <a:lnTo>
                                      <a:pt x="518" y="44"/>
                                    </a:lnTo>
                                    <a:lnTo>
                                      <a:pt x="518" y="45"/>
                                    </a:lnTo>
                                    <a:lnTo>
                                      <a:pt x="519" y="43"/>
                                    </a:lnTo>
                                    <a:lnTo>
                                      <a:pt x="519" y="44"/>
                                    </a:lnTo>
                                    <a:lnTo>
                                      <a:pt x="520" y="41"/>
                                    </a:lnTo>
                                    <a:lnTo>
                                      <a:pt x="520" y="44"/>
                                    </a:lnTo>
                                    <a:lnTo>
                                      <a:pt x="521" y="41"/>
                                    </a:lnTo>
                                    <a:lnTo>
                                      <a:pt x="521" y="44"/>
                                    </a:lnTo>
                                    <a:lnTo>
                                      <a:pt x="522" y="41"/>
                                    </a:lnTo>
                                    <a:lnTo>
                                      <a:pt x="522" y="44"/>
                                    </a:lnTo>
                                    <a:lnTo>
                                      <a:pt x="523" y="41"/>
                                    </a:lnTo>
                                    <a:lnTo>
                                      <a:pt x="524" y="41"/>
                                    </a:lnTo>
                                    <a:lnTo>
                                      <a:pt x="525" y="41"/>
                                    </a:lnTo>
                                    <a:lnTo>
                                      <a:pt x="525" y="43"/>
                                    </a:lnTo>
                                    <a:lnTo>
                                      <a:pt x="527" y="41"/>
                                    </a:lnTo>
                                    <a:lnTo>
                                      <a:pt x="527" y="44"/>
                                    </a:lnTo>
                                    <a:lnTo>
                                      <a:pt x="528" y="45"/>
                                    </a:lnTo>
                                    <a:lnTo>
                                      <a:pt x="529" y="45"/>
                                    </a:lnTo>
                                    <a:lnTo>
                                      <a:pt x="530" y="45"/>
                                    </a:lnTo>
                                    <a:lnTo>
                                      <a:pt x="530" y="47"/>
                                    </a:lnTo>
                                    <a:lnTo>
                                      <a:pt x="531" y="45"/>
                                    </a:lnTo>
                                    <a:lnTo>
                                      <a:pt x="531" y="46"/>
                                    </a:lnTo>
                                    <a:lnTo>
                                      <a:pt x="532" y="46"/>
                                    </a:lnTo>
                                    <a:lnTo>
                                      <a:pt x="532" y="47"/>
                                    </a:lnTo>
                                    <a:lnTo>
                                      <a:pt x="533" y="47"/>
                                    </a:lnTo>
                                    <a:lnTo>
                                      <a:pt x="535" y="47"/>
                                    </a:lnTo>
                                    <a:lnTo>
                                      <a:pt x="536" y="46"/>
                                    </a:lnTo>
                                    <a:lnTo>
                                      <a:pt x="536" y="48"/>
                                    </a:lnTo>
                                    <a:lnTo>
                                      <a:pt x="537" y="47"/>
                                    </a:lnTo>
                                    <a:lnTo>
                                      <a:pt x="537" y="49"/>
                                    </a:lnTo>
                                    <a:lnTo>
                                      <a:pt x="538" y="46"/>
                                    </a:lnTo>
                                    <a:lnTo>
                                      <a:pt x="538" y="47"/>
                                    </a:lnTo>
                                    <a:lnTo>
                                      <a:pt x="539" y="47"/>
                                    </a:lnTo>
                                    <a:lnTo>
                                      <a:pt x="539" y="48"/>
                                    </a:lnTo>
                                    <a:lnTo>
                                      <a:pt x="540" y="48"/>
                                    </a:lnTo>
                                    <a:lnTo>
                                      <a:pt x="540" y="49"/>
                                    </a:lnTo>
                                    <a:lnTo>
                                      <a:pt x="541" y="46"/>
                                    </a:lnTo>
                                    <a:lnTo>
                                      <a:pt x="541" y="47"/>
                                    </a:lnTo>
                                    <a:lnTo>
                                      <a:pt x="542" y="47"/>
                                    </a:lnTo>
                                    <a:lnTo>
                                      <a:pt x="544" y="47"/>
                                    </a:lnTo>
                                    <a:lnTo>
                                      <a:pt x="545" y="47"/>
                                    </a:lnTo>
                                    <a:lnTo>
                                      <a:pt x="545" y="48"/>
                                    </a:lnTo>
                                    <a:lnTo>
                                      <a:pt x="546" y="47"/>
                                    </a:lnTo>
                                    <a:lnTo>
                                      <a:pt x="547" y="45"/>
                                    </a:lnTo>
                                    <a:lnTo>
                                      <a:pt x="547" y="47"/>
                                    </a:lnTo>
                                    <a:lnTo>
                                      <a:pt x="548" y="46"/>
                                    </a:lnTo>
                                    <a:lnTo>
                                      <a:pt x="548" y="47"/>
                                    </a:lnTo>
                                    <a:lnTo>
                                      <a:pt x="549" y="46"/>
                                    </a:lnTo>
                                    <a:lnTo>
                                      <a:pt x="550" y="45"/>
                                    </a:lnTo>
                                    <a:lnTo>
                                      <a:pt x="551" y="45"/>
                                    </a:lnTo>
                                    <a:lnTo>
                                      <a:pt x="553" y="44"/>
                                    </a:lnTo>
                                    <a:lnTo>
                                      <a:pt x="553" y="46"/>
                                    </a:lnTo>
                                    <a:lnTo>
                                      <a:pt x="554" y="44"/>
                                    </a:lnTo>
                                    <a:lnTo>
                                      <a:pt x="554" y="45"/>
                                    </a:lnTo>
                                    <a:lnTo>
                                      <a:pt x="555" y="44"/>
                                    </a:lnTo>
                                    <a:lnTo>
                                      <a:pt x="556" y="45"/>
                                    </a:lnTo>
                                    <a:lnTo>
                                      <a:pt x="557" y="44"/>
                                    </a:lnTo>
                                    <a:lnTo>
                                      <a:pt x="557" y="45"/>
                                    </a:lnTo>
                                    <a:lnTo>
                                      <a:pt x="558" y="45"/>
                                    </a:lnTo>
                                    <a:lnTo>
                                      <a:pt x="559" y="44"/>
                                    </a:lnTo>
                                    <a:lnTo>
                                      <a:pt x="559" y="46"/>
                                    </a:lnTo>
                                    <a:lnTo>
                                      <a:pt x="560" y="45"/>
                                    </a:lnTo>
                                    <a:lnTo>
                                      <a:pt x="560" y="46"/>
                                    </a:lnTo>
                                    <a:lnTo>
                                      <a:pt x="562" y="45"/>
                                    </a:lnTo>
                                    <a:lnTo>
                                      <a:pt x="562" y="47"/>
                                    </a:lnTo>
                                    <a:lnTo>
                                      <a:pt x="563" y="45"/>
                                    </a:lnTo>
                                    <a:lnTo>
                                      <a:pt x="563" y="46"/>
                                    </a:lnTo>
                                    <a:lnTo>
                                      <a:pt x="564" y="45"/>
                                    </a:lnTo>
                                    <a:lnTo>
                                      <a:pt x="565" y="45"/>
                                    </a:lnTo>
                                    <a:lnTo>
                                      <a:pt x="565" y="46"/>
                                    </a:lnTo>
                                    <a:lnTo>
                                      <a:pt x="566" y="45"/>
                                    </a:lnTo>
                                    <a:lnTo>
                                      <a:pt x="567" y="45"/>
                                    </a:lnTo>
                                    <a:lnTo>
                                      <a:pt x="567" y="46"/>
                                    </a:lnTo>
                                    <a:lnTo>
                                      <a:pt x="568" y="44"/>
                                    </a:lnTo>
                                    <a:lnTo>
                                      <a:pt x="568" y="46"/>
                                    </a:lnTo>
                                    <a:lnTo>
                                      <a:pt x="569" y="45"/>
                                    </a:lnTo>
                                    <a:lnTo>
                                      <a:pt x="569" y="46"/>
                                    </a:lnTo>
                                    <a:lnTo>
                                      <a:pt x="571" y="45"/>
                                    </a:lnTo>
                                    <a:lnTo>
                                      <a:pt x="572" y="45"/>
                                    </a:lnTo>
                                    <a:lnTo>
                                      <a:pt x="573" y="45"/>
                                    </a:lnTo>
                                    <a:lnTo>
                                      <a:pt x="573" y="47"/>
                                    </a:lnTo>
                                    <a:lnTo>
                                      <a:pt x="574" y="46"/>
                                    </a:lnTo>
                                    <a:lnTo>
                                      <a:pt x="574" y="47"/>
                                    </a:lnTo>
                                    <a:lnTo>
                                      <a:pt x="575" y="45"/>
                                    </a:lnTo>
                                    <a:lnTo>
                                      <a:pt x="575" y="47"/>
                                    </a:lnTo>
                                    <a:lnTo>
                                      <a:pt x="576" y="47"/>
                                    </a:lnTo>
                                    <a:lnTo>
                                      <a:pt x="577" y="47"/>
                                    </a:lnTo>
                                    <a:lnTo>
                                      <a:pt x="577" y="48"/>
                                    </a:lnTo>
                                    <a:lnTo>
                                      <a:pt x="579" y="47"/>
                                    </a:lnTo>
                                    <a:lnTo>
                                      <a:pt x="580" y="47"/>
                                    </a:lnTo>
                                    <a:lnTo>
                                      <a:pt x="580" y="49"/>
                                    </a:lnTo>
                                    <a:lnTo>
                                      <a:pt x="581" y="47"/>
                                    </a:lnTo>
                                    <a:lnTo>
                                      <a:pt x="582" y="47"/>
                                    </a:lnTo>
                                    <a:lnTo>
                                      <a:pt x="582" y="49"/>
                                    </a:lnTo>
                                    <a:lnTo>
                                      <a:pt x="583" y="47"/>
                                    </a:lnTo>
                                    <a:lnTo>
                                      <a:pt x="583" y="48"/>
                                    </a:lnTo>
                                    <a:lnTo>
                                      <a:pt x="584" y="49"/>
                                    </a:lnTo>
                                    <a:lnTo>
                                      <a:pt x="585" y="51"/>
                                    </a:lnTo>
                                    <a:lnTo>
                                      <a:pt x="585" y="52"/>
                                    </a:lnTo>
                                    <a:lnTo>
                                      <a:pt x="586" y="51"/>
                                    </a:lnTo>
                                    <a:lnTo>
                                      <a:pt x="586" y="53"/>
                                    </a:lnTo>
                                    <a:lnTo>
                                      <a:pt x="588" y="52"/>
                                    </a:lnTo>
                                    <a:lnTo>
                                      <a:pt x="589" y="52"/>
                                    </a:lnTo>
                                    <a:lnTo>
                                      <a:pt x="589" y="53"/>
                                    </a:lnTo>
                                    <a:lnTo>
                                      <a:pt x="590" y="52"/>
                                    </a:lnTo>
                                    <a:lnTo>
                                      <a:pt x="590" y="53"/>
                                    </a:lnTo>
                                    <a:lnTo>
                                      <a:pt x="591" y="52"/>
                                    </a:lnTo>
                                    <a:lnTo>
                                      <a:pt x="591" y="53"/>
                                    </a:lnTo>
                                    <a:lnTo>
                                      <a:pt x="592" y="52"/>
                                    </a:lnTo>
                                    <a:lnTo>
                                      <a:pt x="592" y="54"/>
                                    </a:lnTo>
                                    <a:lnTo>
                                      <a:pt x="593" y="51"/>
                                    </a:lnTo>
                                    <a:lnTo>
                                      <a:pt x="594" y="51"/>
                                    </a:lnTo>
                                    <a:lnTo>
                                      <a:pt x="594" y="52"/>
                                    </a:lnTo>
                                    <a:lnTo>
                                      <a:pt x="595" y="49"/>
                                    </a:lnTo>
                                    <a:lnTo>
                                      <a:pt x="595" y="52"/>
                                    </a:lnTo>
                                    <a:lnTo>
                                      <a:pt x="597" y="52"/>
                                    </a:lnTo>
                                    <a:lnTo>
                                      <a:pt x="597" y="53"/>
                                    </a:lnTo>
                                    <a:lnTo>
                                      <a:pt x="598" y="49"/>
                                    </a:lnTo>
                                    <a:lnTo>
                                      <a:pt x="599" y="49"/>
                                    </a:lnTo>
                                    <a:lnTo>
                                      <a:pt x="599" y="52"/>
                                    </a:lnTo>
                                    <a:lnTo>
                                      <a:pt x="600" y="49"/>
                                    </a:lnTo>
                                    <a:lnTo>
                                      <a:pt x="600" y="51"/>
                                    </a:lnTo>
                                    <a:lnTo>
                                      <a:pt x="601" y="49"/>
                                    </a:lnTo>
                                    <a:lnTo>
                                      <a:pt x="602" y="49"/>
                                    </a:lnTo>
                                    <a:lnTo>
                                      <a:pt x="603" y="48"/>
                                    </a:lnTo>
                                    <a:lnTo>
                                      <a:pt x="603" y="49"/>
                                    </a:lnTo>
                                    <a:lnTo>
                                      <a:pt x="604" y="49"/>
                                    </a:lnTo>
                                    <a:lnTo>
                                      <a:pt x="606" y="47"/>
                                    </a:lnTo>
                                    <a:lnTo>
                                      <a:pt x="606" y="49"/>
                                    </a:lnTo>
                                    <a:lnTo>
                                      <a:pt x="607" y="48"/>
                                    </a:lnTo>
                                    <a:lnTo>
                                      <a:pt x="607" y="49"/>
                                    </a:lnTo>
                                    <a:lnTo>
                                      <a:pt x="608" y="48"/>
                                    </a:lnTo>
                                    <a:lnTo>
                                      <a:pt x="608" y="49"/>
                                    </a:lnTo>
                                    <a:lnTo>
                                      <a:pt x="609" y="49"/>
                                    </a:lnTo>
                                    <a:lnTo>
                                      <a:pt x="609" y="52"/>
                                    </a:lnTo>
                                    <a:lnTo>
                                      <a:pt x="610" y="49"/>
                                    </a:lnTo>
                                    <a:lnTo>
                                      <a:pt x="611" y="49"/>
                                    </a:lnTo>
                                    <a:lnTo>
                                      <a:pt x="611" y="52"/>
                                    </a:lnTo>
                                    <a:lnTo>
                                      <a:pt x="612" y="49"/>
                                    </a:lnTo>
                                    <a:lnTo>
                                      <a:pt x="613" y="51"/>
                                    </a:lnTo>
                                    <a:lnTo>
                                      <a:pt x="615" y="49"/>
                                    </a:lnTo>
                                    <a:lnTo>
                                      <a:pt x="615" y="52"/>
                                    </a:lnTo>
                                    <a:lnTo>
                                      <a:pt x="616" y="52"/>
                                    </a:lnTo>
                                    <a:lnTo>
                                      <a:pt x="616" y="53"/>
                                    </a:lnTo>
                                    <a:lnTo>
                                      <a:pt x="617" y="49"/>
                                    </a:lnTo>
                                    <a:lnTo>
                                      <a:pt x="617" y="53"/>
                                    </a:lnTo>
                                    <a:lnTo>
                                      <a:pt x="618" y="51"/>
                                    </a:lnTo>
                                    <a:lnTo>
                                      <a:pt x="618" y="54"/>
                                    </a:lnTo>
                                    <a:lnTo>
                                      <a:pt x="619" y="52"/>
                                    </a:lnTo>
                                    <a:lnTo>
                                      <a:pt x="619" y="54"/>
                                    </a:lnTo>
                                    <a:lnTo>
                                      <a:pt x="620" y="54"/>
                                    </a:lnTo>
                                    <a:lnTo>
                                      <a:pt x="620" y="55"/>
                                    </a:lnTo>
                                    <a:lnTo>
                                      <a:pt x="621" y="52"/>
                                    </a:lnTo>
                                    <a:lnTo>
                                      <a:pt x="621" y="54"/>
                                    </a:lnTo>
                                    <a:lnTo>
                                      <a:pt x="623" y="54"/>
                                    </a:lnTo>
                                    <a:lnTo>
                                      <a:pt x="624" y="53"/>
                                    </a:lnTo>
                                    <a:lnTo>
                                      <a:pt x="624" y="54"/>
                                    </a:lnTo>
                                    <a:lnTo>
                                      <a:pt x="625" y="53"/>
                                    </a:lnTo>
                                    <a:lnTo>
                                      <a:pt x="625" y="54"/>
                                    </a:lnTo>
                                    <a:lnTo>
                                      <a:pt x="626" y="53"/>
                                    </a:lnTo>
                                    <a:lnTo>
                                      <a:pt x="626" y="54"/>
                                    </a:lnTo>
                                    <a:lnTo>
                                      <a:pt x="627" y="54"/>
                                    </a:lnTo>
                                    <a:lnTo>
                                      <a:pt x="628" y="54"/>
                                    </a:lnTo>
                                    <a:lnTo>
                                      <a:pt x="629" y="54"/>
                                    </a:lnTo>
                                    <a:lnTo>
                                      <a:pt x="630" y="53"/>
                                    </a:lnTo>
                                    <a:lnTo>
                                      <a:pt x="630" y="54"/>
                                    </a:lnTo>
                                    <a:lnTo>
                                      <a:pt x="632" y="54"/>
                                    </a:lnTo>
                                    <a:lnTo>
                                      <a:pt x="633" y="53"/>
                                    </a:lnTo>
                                    <a:lnTo>
                                      <a:pt x="633" y="54"/>
                                    </a:lnTo>
                                    <a:lnTo>
                                      <a:pt x="634" y="54"/>
                                    </a:lnTo>
                                    <a:lnTo>
                                      <a:pt x="635" y="53"/>
                                    </a:lnTo>
                                    <a:lnTo>
                                      <a:pt x="635" y="54"/>
                                    </a:lnTo>
                                    <a:lnTo>
                                      <a:pt x="636" y="53"/>
                                    </a:lnTo>
                                    <a:lnTo>
                                      <a:pt x="636" y="54"/>
                                    </a:lnTo>
                                    <a:lnTo>
                                      <a:pt x="637" y="54"/>
                                    </a:lnTo>
                                    <a:lnTo>
                                      <a:pt x="638" y="52"/>
                                    </a:lnTo>
                                    <a:lnTo>
                                      <a:pt x="638" y="54"/>
                                    </a:lnTo>
                                    <a:lnTo>
                                      <a:pt x="639" y="52"/>
                                    </a:lnTo>
                                    <a:lnTo>
                                      <a:pt x="639" y="53"/>
                                    </a:lnTo>
                                    <a:lnTo>
                                      <a:pt x="641" y="52"/>
                                    </a:lnTo>
                                    <a:lnTo>
                                      <a:pt x="641" y="54"/>
                                    </a:lnTo>
                                    <a:lnTo>
                                      <a:pt x="642" y="53"/>
                                    </a:lnTo>
                                    <a:lnTo>
                                      <a:pt x="642" y="54"/>
                                    </a:lnTo>
                                    <a:lnTo>
                                      <a:pt x="643" y="52"/>
                                    </a:lnTo>
                                    <a:lnTo>
                                      <a:pt x="643" y="54"/>
                                    </a:lnTo>
                                    <a:lnTo>
                                      <a:pt x="644" y="51"/>
                                    </a:lnTo>
                                    <a:lnTo>
                                      <a:pt x="644" y="54"/>
                                    </a:lnTo>
                                    <a:lnTo>
                                      <a:pt x="645" y="54"/>
                                    </a:lnTo>
                                    <a:lnTo>
                                      <a:pt x="646" y="54"/>
                                    </a:lnTo>
                                    <a:lnTo>
                                      <a:pt x="646" y="55"/>
                                    </a:lnTo>
                                    <a:lnTo>
                                      <a:pt x="647" y="54"/>
                                    </a:lnTo>
                                    <a:lnTo>
                                      <a:pt x="647" y="57"/>
                                    </a:lnTo>
                                    <a:lnTo>
                                      <a:pt x="648" y="54"/>
                                    </a:lnTo>
                                    <a:lnTo>
                                      <a:pt x="648" y="55"/>
                                    </a:lnTo>
                                    <a:lnTo>
                                      <a:pt x="650" y="54"/>
                                    </a:lnTo>
                                    <a:lnTo>
                                      <a:pt x="650" y="55"/>
                                    </a:lnTo>
                                    <a:lnTo>
                                      <a:pt x="651" y="53"/>
                                    </a:lnTo>
                                    <a:lnTo>
                                      <a:pt x="651" y="54"/>
                                    </a:lnTo>
                                    <a:lnTo>
                                      <a:pt x="652" y="54"/>
                                    </a:lnTo>
                                    <a:lnTo>
                                      <a:pt x="653" y="54"/>
                                    </a:lnTo>
                                    <a:lnTo>
                                      <a:pt x="654" y="54"/>
                                    </a:lnTo>
                                    <a:lnTo>
                                      <a:pt x="655" y="53"/>
                                    </a:lnTo>
                                    <a:lnTo>
                                      <a:pt x="655" y="55"/>
                                    </a:lnTo>
                                    <a:lnTo>
                                      <a:pt x="656" y="55"/>
                                    </a:lnTo>
                                    <a:lnTo>
                                      <a:pt x="656" y="57"/>
                                    </a:lnTo>
                                    <a:lnTo>
                                      <a:pt x="657" y="55"/>
                                    </a:lnTo>
                                    <a:lnTo>
                                      <a:pt x="657" y="57"/>
                                    </a:lnTo>
                                    <a:lnTo>
                                      <a:pt x="659" y="55"/>
                                    </a:lnTo>
                                    <a:lnTo>
                                      <a:pt x="659" y="57"/>
                                    </a:lnTo>
                                    <a:lnTo>
                                      <a:pt x="660" y="57"/>
                                    </a:lnTo>
                                    <a:lnTo>
                                      <a:pt x="661" y="57"/>
                                    </a:lnTo>
                                    <a:lnTo>
                                      <a:pt x="662" y="57"/>
                                    </a:lnTo>
                                    <a:lnTo>
                                      <a:pt x="663" y="57"/>
                                    </a:lnTo>
                                    <a:lnTo>
                                      <a:pt x="663" y="61"/>
                                    </a:lnTo>
                                    <a:lnTo>
                                      <a:pt x="664" y="61"/>
                                    </a:lnTo>
                                    <a:lnTo>
                                      <a:pt x="665" y="61"/>
                                    </a:lnTo>
                                    <a:lnTo>
                                      <a:pt x="665" y="62"/>
                                    </a:lnTo>
                                    <a:lnTo>
                                      <a:pt x="666" y="61"/>
                                    </a:lnTo>
                                    <a:lnTo>
                                      <a:pt x="666" y="62"/>
                                    </a:lnTo>
                                    <a:lnTo>
                                      <a:pt x="668" y="61"/>
                                    </a:lnTo>
                                    <a:lnTo>
                                      <a:pt x="668" y="63"/>
                                    </a:lnTo>
                                    <a:lnTo>
                                      <a:pt x="669" y="61"/>
                                    </a:lnTo>
                                    <a:lnTo>
                                      <a:pt x="669" y="64"/>
                                    </a:lnTo>
                                    <a:lnTo>
                                      <a:pt x="670" y="63"/>
                                    </a:lnTo>
                                    <a:lnTo>
                                      <a:pt x="671" y="63"/>
                                    </a:lnTo>
                                    <a:lnTo>
                                      <a:pt x="671" y="64"/>
                                    </a:lnTo>
                                    <a:lnTo>
                                      <a:pt x="672" y="63"/>
                                    </a:lnTo>
                                    <a:lnTo>
                                      <a:pt x="673" y="63"/>
                                    </a:lnTo>
                                    <a:lnTo>
                                      <a:pt x="673" y="64"/>
                                    </a:lnTo>
                                    <a:lnTo>
                                      <a:pt x="674" y="63"/>
                                    </a:lnTo>
                                    <a:lnTo>
                                      <a:pt x="674" y="65"/>
                                    </a:lnTo>
                                    <a:lnTo>
                                      <a:pt x="676" y="63"/>
                                    </a:lnTo>
                                    <a:lnTo>
                                      <a:pt x="676" y="64"/>
                                    </a:lnTo>
                                    <a:lnTo>
                                      <a:pt x="677" y="64"/>
                                    </a:lnTo>
                                    <a:lnTo>
                                      <a:pt x="678" y="63"/>
                                    </a:lnTo>
                                    <a:lnTo>
                                      <a:pt x="678" y="65"/>
                                    </a:lnTo>
                                    <a:lnTo>
                                      <a:pt x="679" y="65"/>
                                    </a:lnTo>
                                    <a:lnTo>
                                      <a:pt x="679" y="66"/>
                                    </a:lnTo>
                                    <a:lnTo>
                                      <a:pt x="680" y="64"/>
                                    </a:lnTo>
                                    <a:lnTo>
                                      <a:pt x="681" y="64"/>
                                    </a:lnTo>
                                    <a:lnTo>
                                      <a:pt x="682" y="64"/>
                                    </a:lnTo>
                                    <a:lnTo>
                                      <a:pt x="682" y="66"/>
                                    </a:lnTo>
                                    <a:lnTo>
                                      <a:pt x="683" y="64"/>
                                    </a:lnTo>
                                    <a:lnTo>
                                      <a:pt x="683" y="65"/>
                                    </a:lnTo>
                                    <a:lnTo>
                                      <a:pt x="685" y="63"/>
                                    </a:lnTo>
                                    <a:lnTo>
                                      <a:pt x="685" y="64"/>
                                    </a:lnTo>
                                    <a:lnTo>
                                      <a:pt x="686" y="63"/>
                                    </a:lnTo>
                                    <a:lnTo>
                                      <a:pt x="687" y="62"/>
                                    </a:lnTo>
                                    <a:lnTo>
                                      <a:pt x="687" y="63"/>
                                    </a:lnTo>
                                    <a:lnTo>
                                      <a:pt x="688" y="61"/>
                                    </a:lnTo>
                                    <a:lnTo>
                                      <a:pt x="688" y="63"/>
                                    </a:lnTo>
                                    <a:lnTo>
                                      <a:pt x="689" y="61"/>
                                    </a:lnTo>
                                    <a:lnTo>
                                      <a:pt x="689" y="63"/>
                                    </a:lnTo>
                                    <a:lnTo>
                                      <a:pt x="690" y="61"/>
                                    </a:lnTo>
                                    <a:lnTo>
                                      <a:pt x="691" y="61"/>
                                    </a:lnTo>
                                    <a:lnTo>
                                      <a:pt x="692" y="57"/>
                                    </a:lnTo>
                                    <a:lnTo>
                                      <a:pt x="692" y="61"/>
                                    </a:lnTo>
                                    <a:lnTo>
                                      <a:pt x="694" y="60"/>
                                    </a:lnTo>
                                    <a:lnTo>
                                      <a:pt x="694" y="61"/>
                                    </a:lnTo>
                                    <a:lnTo>
                                      <a:pt x="695" y="57"/>
                                    </a:lnTo>
                                    <a:lnTo>
                                      <a:pt x="695" y="61"/>
                                    </a:lnTo>
                                    <a:lnTo>
                                      <a:pt x="696" y="57"/>
                                    </a:lnTo>
                                    <a:lnTo>
                                      <a:pt x="696" y="60"/>
                                    </a:lnTo>
                                    <a:lnTo>
                                      <a:pt x="697" y="57"/>
                                    </a:lnTo>
                                    <a:lnTo>
                                      <a:pt x="697" y="61"/>
                                    </a:lnTo>
                                    <a:lnTo>
                                      <a:pt x="698" y="57"/>
                                    </a:lnTo>
                                    <a:lnTo>
                                      <a:pt x="699" y="57"/>
                                    </a:lnTo>
                                    <a:lnTo>
                                      <a:pt x="699" y="60"/>
                                    </a:lnTo>
                                    <a:lnTo>
                                      <a:pt x="700" y="57"/>
                                    </a:lnTo>
                                    <a:lnTo>
                                      <a:pt x="700" y="60"/>
                                    </a:lnTo>
                                    <a:lnTo>
                                      <a:pt x="701" y="57"/>
                                    </a:lnTo>
                                    <a:lnTo>
                                      <a:pt x="701" y="60"/>
                                    </a:lnTo>
                                    <a:lnTo>
                                      <a:pt x="703" y="57"/>
                                    </a:lnTo>
                                    <a:lnTo>
                                      <a:pt x="703" y="61"/>
                                    </a:lnTo>
                                    <a:lnTo>
                                      <a:pt x="704" y="57"/>
                                    </a:lnTo>
                                    <a:lnTo>
                                      <a:pt x="705" y="57"/>
                                    </a:lnTo>
                                    <a:lnTo>
                                      <a:pt x="706" y="57"/>
                                    </a:lnTo>
                                    <a:lnTo>
                                      <a:pt x="707" y="57"/>
                                    </a:lnTo>
                                    <a:lnTo>
                                      <a:pt x="708" y="57"/>
                                    </a:lnTo>
                                    <a:lnTo>
                                      <a:pt x="708" y="61"/>
                                    </a:lnTo>
                                    <a:lnTo>
                                      <a:pt x="709" y="57"/>
                                    </a:lnTo>
                                    <a:lnTo>
                                      <a:pt x="710" y="57"/>
                                    </a:lnTo>
                                    <a:lnTo>
                                      <a:pt x="710" y="61"/>
                                    </a:lnTo>
                                    <a:lnTo>
                                      <a:pt x="712" y="57"/>
                                    </a:lnTo>
                                    <a:lnTo>
                                      <a:pt x="712" y="61"/>
                                    </a:lnTo>
                                    <a:lnTo>
                                      <a:pt x="713" y="61"/>
                                    </a:lnTo>
                                    <a:lnTo>
                                      <a:pt x="713" y="62"/>
                                    </a:lnTo>
                                    <a:lnTo>
                                      <a:pt x="714" y="61"/>
                                    </a:lnTo>
                                    <a:lnTo>
                                      <a:pt x="714" y="62"/>
                                    </a:lnTo>
                                    <a:lnTo>
                                      <a:pt x="715" y="62"/>
                                    </a:lnTo>
                                    <a:lnTo>
                                      <a:pt x="715" y="63"/>
                                    </a:lnTo>
                                    <a:lnTo>
                                      <a:pt x="716" y="63"/>
                                    </a:lnTo>
                                    <a:lnTo>
                                      <a:pt x="717" y="63"/>
                                    </a:lnTo>
                                    <a:lnTo>
                                      <a:pt x="717" y="64"/>
                                    </a:lnTo>
                                    <a:lnTo>
                                      <a:pt x="718" y="63"/>
                                    </a:lnTo>
                                    <a:lnTo>
                                      <a:pt x="718" y="66"/>
                                    </a:lnTo>
                                    <a:lnTo>
                                      <a:pt x="720" y="63"/>
                                    </a:lnTo>
                                    <a:lnTo>
                                      <a:pt x="720" y="65"/>
                                    </a:lnTo>
                                    <a:lnTo>
                                      <a:pt x="721" y="65"/>
                                    </a:lnTo>
                                    <a:lnTo>
                                      <a:pt x="721" y="66"/>
                                    </a:lnTo>
                                    <a:lnTo>
                                      <a:pt x="722" y="65"/>
                                    </a:lnTo>
                                    <a:lnTo>
                                      <a:pt x="722" y="66"/>
                                    </a:lnTo>
                                    <a:lnTo>
                                      <a:pt x="723" y="65"/>
                                    </a:lnTo>
                                    <a:lnTo>
                                      <a:pt x="723" y="70"/>
                                    </a:lnTo>
                                    <a:lnTo>
                                      <a:pt x="724" y="69"/>
                                    </a:lnTo>
                                    <a:lnTo>
                                      <a:pt x="724" y="70"/>
                                    </a:lnTo>
                                    <a:lnTo>
                                      <a:pt x="725" y="70"/>
                                    </a:lnTo>
                                    <a:lnTo>
                                      <a:pt x="725" y="71"/>
                                    </a:lnTo>
                                    <a:lnTo>
                                      <a:pt x="726" y="70"/>
                                    </a:lnTo>
                                    <a:lnTo>
                                      <a:pt x="726" y="71"/>
                                    </a:lnTo>
                                    <a:lnTo>
                                      <a:pt x="727" y="69"/>
                                    </a:lnTo>
                                    <a:lnTo>
                                      <a:pt x="727" y="72"/>
                                    </a:lnTo>
                                    <a:lnTo>
                                      <a:pt x="729" y="70"/>
                                    </a:lnTo>
                                    <a:lnTo>
                                      <a:pt x="729" y="72"/>
                                    </a:lnTo>
                                    <a:lnTo>
                                      <a:pt x="730" y="71"/>
                                    </a:lnTo>
                                    <a:lnTo>
                                      <a:pt x="731" y="71"/>
                                    </a:lnTo>
                                    <a:lnTo>
                                      <a:pt x="731" y="72"/>
                                    </a:lnTo>
                                    <a:lnTo>
                                      <a:pt x="732" y="72"/>
                                    </a:lnTo>
                                    <a:lnTo>
                                      <a:pt x="732" y="73"/>
                                    </a:lnTo>
                                    <a:lnTo>
                                      <a:pt x="733" y="71"/>
                                    </a:lnTo>
                                    <a:lnTo>
                                      <a:pt x="733" y="73"/>
                                    </a:lnTo>
                                    <a:lnTo>
                                      <a:pt x="734" y="73"/>
                                    </a:lnTo>
                                    <a:lnTo>
                                      <a:pt x="734" y="74"/>
                                    </a:lnTo>
                                    <a:lnTo>
                                      <a:pt x="735" y="74"/>
                                    </a:lnTo>
                                    <a:lnTo>
                                      <a:pt x="736" y="74"/>
                                    </a:lnTo>
                                    <a:lnTo>
                                      <a:pt x="738" y="74"/>
                                    </a:lnTo>
                                    <a:lnTo>
                                      <a:pt x="738" y="76"/>
                                    </a:lnTo>
                                    <a:lnTo>
                                      <a:pt x="739" y="76"/>
                                    </a:lnTo>
                                    <a:lnTo>
                                      <a:pt x="739" y="79"/>
                                    </a:lnTo>
                                    <a:lnTo>
                                      <a:pt x="740" y="79"/>
                                    </a:lnTo>
                                    <a:lnTo>
                                      <a:pt x="741" y="79"/>
                                    </a:lnTo>
                                    <a:lnTo>
                                      <a:pt x="742" y="79"/>
                                    </a:lnTo>
                                    <a:lnTo>
                                      <a:pt x="742" y="81"/>
                                    </a:lnTo>
                                    <a:lnTo>
                                      <a:pt x="743" y="79"/>
                                    </a:lnTo>
                                    <a:lnTo>
                                      <a:pt x="743" y="81"/>
                                    </a:lnTo>
                                    <a:lnTo>
                                      <a:pt x="744" y="81"/>
                                    </a:lnTo>
                                    <a:lnTo>
                                      <a:pt x="745" y="81"/>
                                    </a:lnTo>
                                    <a:lnTo>
                                      <a:pt x="747" y="82"/>
                                    </a:lnTo>
                                    <a:lnTo>
                                      <a:pt x="747" y="83"/>
                                    </a:lnTo>
                                    <a:lnTo>
                                      <a:pt x="748" y="81"/>
                                    </a:lnTo>
                                    <a:lnTo>
                                      <a:pt x="749" y="81"/>
                                    </a:lnTo>
                                    <a:lnTo>
                                      <a:pt x="750" y="81"/>
                                    </a:lnTo>
                                    <a:lnTo>
                                      <a:pt x="750" y="82"/>
                                    </a:lnTo>
                                    <a:lnTo>
                                      <a:pt x="751" y="81"/>
                                    </a:lnTo>
                                    <a:lnTo>
                                      <a:pt x="751" y="82"/>
                                    </a:lnTo>
                                    <a:lnTo>
                                      <a:pt x="752" y="79"/>
                                    </a:lnTo>
                                    <a:lnTo>
                                      <a:pt x="752" y="81"/>
                                    </a:lnTo>
                                    <a:lnTo>
                                      <a:pt x="753" y="79"/>
                                    </a:lnTo>
                                    <a:lnTo>
                                      <a:pt x="753" y="81"/>
                                    </a:lnTo>
                                    <a:lnTo>
                                      <a:pt x="754" y="79"/>
                                    </a:lnTo>
                                    <a:lnTo>
                                      <a:pt x="754" y="81"/>
                                    </a:lnTo>
                                    <a:lnTo>
                                      <a:pt x="756" y="79"/>
                                    </a:lnTo>
                                    <a:lnTo>
                                      <a:pt x="757" y="76"/>
                                    </a:lnTo>
                                    <a:lnTo>
                                      <a:pt x="757" y="79"/>
                                    </a:lnTo>
                                    <a:lnTo>
                                      <a:pt x="758" y="76"/>
                                    </a:lnTo>
                                    <a:lnTo>
                                      <a:pt x="759" y="74"/>
                                    </a:lnTo>
                                    <a:lnTo>
                                      <a:pt x="760" y="74"/>
                                    </a:lnTo>
                                    <a:lnTo>
                                      <a:pt x="761" y="74"/>
                                    </a:lnTo>
                                    <a:lnTo>
                                      <a:pt x="762" y="71"/>
                                    </a:lnTo>
                                    <a:lnTo>
                                      <a:pt x="762" y="73"/>
                                    </a:lnTo>
                                    <a:lnTo>
                                      <a:pt x="764" y="71"/>
                                    </a:lnTo>
                                    <a:lnTo>
                                      <a:pt x="764" y="74"/>
                                    </a:lnTo>
                                    <a:lnTo>
                                      <a:pt x="765" y="71"/>
                                    </a:lnTo>
                                    <a:lnTo>
                                      <a:pt x="765" y="72"/>
                                    </a:lnTo>
                                    <a:lnTo>
                                      <a:pt x="766" y="69"/>
                                    </a:lnTo>
                                    <a:lnTo>
                                      <a:pt x="766" y="71"/>
                                    </a:lnTo>
                                    <a:lnTo>
                                      <a:pt x="767" y="70"/>
                                    </a:lnTo>
                                    <a:lnTo>
                                      <a:pt x="768" y="69"/>
                                    </a:lnTo>
                                    <a:lnTo>
                                      <a:pt x="769" y="66"/>
                                    </a:lnTo>
                                    <a:lnTo>
                                      <a:pt x="769" y="67"/>
                                    </a:lnTo>
                                    <a:lnTo>
                                      <a:pt x="770" y="65"/>
                                    </a:lnTo>
                                    <a:lnTo>
                                      <a:pt x="770" y="66"/>
                                    </a:lnTo>
                                    <a:lnTo>
                                      <a:pt x="771" y="63"/>
                                    </a:lnTo>
                                    <a:lnTo>
                                      <a:pt x="771" y="66"/>
                                    </a:lnTo>
                                    <a:lnTo>
                                      <a:pt x="773" y="63"/>
                                    </a:lnTo>
                                    <a:lnTo>
                                      <a:pt x="773" y="65"/>
                                    </a:lnTo>
                                    <a:lnTo>
                                      <a:pt x="774" y="61"/>
                                    </a:lnTo>
                                    <a:lnTo>
                                      <a:pt x="774" y="62"/>
                                    </a:lnTo>
                                    <a:lnTo>
                                      <a:pt x="775" y="62"/>
                                    </a:lnTo>
                                    <a:lnTo>
                                      <a:pt x="775" y="63"/>
                                    </a:lnTo>
                                    <a:lnTo>
                                      <a:pt x="776" y="61"/>
                                    </a:lnTo>
                                    <a:lnTo>
                                      <a:pt x="777" y="61"/>
                                    </a:lnTo>
                                    <a:lnTo>
                                      <a:pt x="778" y="57"/>
                                    </a:lnTo>
                                    <a:lnTo>
                                      <a:pt x="778" y="61"/>
                                    </a:lnTo>
                                    <a:lnTo>
                                      <a:pt x="779" y="57"/>
                                    </a:lnTo>
                                    <a:lnTo>
                                      <a:pt x="780" y="55"/>
                                    </a:lnTo>
                                    <a:lnTo>
                                      <a:pt x="780" y="60"/>
                                    </a:lnTo>
                                    <a:lnTo>
                                      <a:pt x="782" y="55"/>
                                    </a:lnTo>
                                    <a:lnTo>
                                      <a:pt x="783" y="55"/>
                                    </a:lnTo>
                                    <a:lnTo>
                                      <a:pt x="783" y="57"/>
                                    </a:lnTo>
                                    <a:lnTo>
                                      <a:pt x="784" y="54"/>
                                    </a:lnTo>
                                    <a:lnTo>
                                      <a:pt x="784" y="55"/>
                                    </a:lnTo>
                                    <a:lnTo>
                                      <a:pt x="785" y="53"/>
                                    </a:lnTo>
                                    <a:lnTo>
                                      <a:pt x="785" y="55"/>
                                    </a:lnTo>
                                    <a:lnTo>
                                      <a:pt x="786" y="53"/>
                                    </a:lnTo>
                                    <a:lnTo>
                                      <a:pt x="786" y="54"/>
                                    </a:lnTo>
                                    <a:lnTo>
                                      <a:pt x="787" y="53"/>
                                    </a:lnTo>
                                    <a:lnTo>
                                      <a:pt x="787" y="54"/>
                                    </a:lnTo>
                                    <a:lnTo>
                                      <a:pt x="788" y="54"/>
                                    </a:lnTo>
                                    <a:lnTo>
                                      <a:pt x="789" y="52"/>
                                    </a:lnTo>
                                    <a:lnTo>
                                      <a:pt x="789" y="54"/>
                                    </a:lnTo>
                                    <a:lnTo>
                                      <a:pt x="791" y="51"/>
                                    </a:lnTo>
                                    <a:lnTo>
                                      <a:pt x="791" y="53"/>
                                    </a:lnTo>
                                    <a:lnTo>
                                      <a:pt x="792" y="49"/>
                                    </a:lnTo>
                                    <a:lnTo>
                                      <a:pt x="792" y="51"/>
                                    </a:lnTo>
                                    <a:lnTo>
                                      <a:pt x="793" y="49"/>
                                    </a:lnTo>
                                    <a:lnTo>
                                      <a:pt x="793" y="52"/>
                                    </a:lnTo>
                                    <a:lnTo>
                                      <a:pt x="794" y="49"/>
                                    </a:lnTo>
                                    <a:lnTo>
                                      <a:pt x="794" y="53"/>
                                    </a:lnTo>
                                    <a:lnTo>
                                      <a:pt x="795" y="47"/>
                                    </a:lnTo>
                                    <a:lnTo>
                                      <a:pt x="796" y="47"/>
                                    </a:lnTo>
                                    <a:lnTo>
                                      <a:pt x="797" y="47"/>
                                    </a:lnTo>
                                    <a:lnTo>
                                      <a:pt x="797" y="49"/>
                                    </a:lnTo>
                                    <a:lnTo>
                                      <a:pt x="798" y="47"/>
                                    </a:lnTo>
                                    <a:lnTo>
                                      <a:pt x="798" y="48"/>
                                    </a:lnTo>
                                    <a:lnTo>
                                      <a:pt x="800" y="46"/>
                                    </a:lnTo>
                                    <a:lnTo>
                                      <a:pt x="800" y="47"/>
                                    </a:lnTo>
                                    <a:lnTo>
                                      <a:pt x="801" y="47"/>
                                    </a:lnTo>
                                    <a:lnTo>
                                      <a:pt x="802" y="47"/>
                                    </a:lnTo>
                                    <a:lnTo>
                                      <a:pt x="803" y="46"/>
                                    </a:lnTo>
                                    <a:lnTo>
                                      <a:pt x="803" y="47"/>
                                    </a:lnTo>
                                    <a:lnTo>
                                      <a:pt x="804" y="45"/>
                                    </a:lnTo>
                                    <a:lnTo>
                                      <a:pt x="804" y="47"/>
                                    </a:lnTo>
                                    <a:lnTo>
                                      <a:pt x="805" y="45"/>
                                    </a:lnTo>
                                    <a:lnTo>
                                      <a:pt x="805" y="47"/>
                                    </a:lnTo>
                                    <a:lnTo>
                                      <a:pt x="806" y="46"/>
                                    </a:lnTo>
                                    <a:lnTo>
                                      <a:pt x="806" y="47"/>
                                    </a:lnTo>
                                    <a:lnTo>
                                      <a:pt x="807" y="45"/>
                                    </a:lnTo>
                                    <a:lnTo>
                                      <a:pt x="809" y="45"/>
                                    </a:lnTo>
                                    <a:lnTo>
                                      <a:pt x="810" y="45"/>
                                    </a:lnTo>
                                    <a:lnTo>
                                      <a:pt x="810" y="47"/>
                                    </a:lnTo>
                                    <a:lnTo>
                                      <a:pt x="811" y="45"/>
                                    </a:lnTo>
                                    <a:lnTo>
                                      <a:pt x="812" y="45"/>
                                    </a:lnTo>
                                    <a:lnTo>
                                      <a:pt x="813" y="45"/>
                                    </a:lnTo>
                                    <a:lnTo>
                                      <a:pt x="814" y="44"/>
                                    </a:lnTo>
                                    <a:lnTo>
                                      <a:pt x="814" y="45"/>
                                    </a:lnTo>
                                    <a:lnTo>
                                      <a:pt x="815" y="44"/>
                                    </a:lnTo>
                                    <a:lnTo>
                                      <a:pt x="815" y="45"/>
                                    </a:lnTo>
                                    <a:lnTo>
                                      <a:pt x="817" y="44"/>
                                    </a:lnTo>
                                    <a:lnTo>
                                      <a:pt x="817" y="45"/>
                                    </a:lnTo>
                                    <a:lnTo>
                                      <a:pt x="818" y="44"/>
                                    </a:lnTo>
                                    <a:lnTo>
                                      <a:pt x="818" y="45"/>
                                    </a:lnTo>
                                    <a:lnTo>
                                      <a:pt x="819" y="43"/>
                                    </a:lnTo>
                                    <a:lnTo>
                                      <a:pt x="819" y="46"/>
                                    </a:lnTo>
                                    <a:lnTo>
                                      <a:pt x="820" y="43"/>
                                    </a:lnTo>
                                    <a:lnTo>
                                      <a:pt x="820" y="45"/>
                                    </a:lnTo>
                                    <a:lnTo>
                                      <a:pt x="821" y="45"/>
                                    </a:lnTo>
                                    <a:lnTo>
                                      <a:pt x="822" y="45"/>
                                    </a:lnTo>
                                    <a:lnTo>
                                      <a:pt x="823" y="45"/>
                                    </a:lnTo>
                                    <a:lnTo>
                                      <a:pt x="823" y="46"/>
                                    </a:lnTo>
                                    <a:lnTo>
                                      <a:pt x="824" y="45"/>
                                    </a:lnTo>
                                    <a:lnTo>
                                      <a:pt x="824" y="46"/>
                                    </a:lnTo>
                                    <a:lnTo>
                                      <a:pt x="826" y="45"/>
                                    </a:lnTo>
                                    <a:lnTo>
                                      <a:pt x="827" y="45"/>
                                    </a:lnTo>
                                    <a:lnTo>
                                      <a:pt x="827" y="46"/>
                                    </a:lnTo>
                                    <a:lnTo>
                                      <a:pt x="828" y="43"/>
                                    </a:lnTo>
                                    <a:lnTo>
                                      <a:pt x="828" y="47"/>
                                    </a:lnTo>
                                    <a:lnTo>
                                      <a:pt x="829" y="45"/>
                                    </a:lnTo>
                                    <a:lnTo>
                                      <a:pt x="829" y="46"/>
                                    </a:lnTo>
                                    <a:lnTo>
                                      <a:pt x="830" y="45"/>
                                    </a:lnTo>
                                    <a:lnTo>
                                      <a:pt x="830" y="46"/>
                                    </a:lnTo>
                                    <a:lnTo>
                                      <a:pt x="831" y="46"/>
                                    </a:lnTo>
                                    <a:lnTo>
                                      <a:pt x="831" y="47"/>
                                    </a:lnTo>
                                    <a:lnTo>
                                      <a:pt x="832" y="45"/>
                                    </a:lnTo>
                                    <a:lnTo>
                                      <a:pt x="833" y="46"/>
                                    </a:lnTo>
                                    <a:lnTo>
                                      <a:pt x="835" y="46"/>
                                    </a:lnTo>
                                    <a:lnTo>
                                      <a:pt x="835" y="47"/>
                                    </a:lnTo>
                                    <a:lnTo>
                                      <a:pt x="836" y="46"/>
                                    </a:lnTo>
                                    <a:lnTo>
                                      <a:pt x="836" y="47"/>
                                    </a:lnTo>
                                    <a:lnTo>
                                      <a:pt x="837" y="47"/>
                                    </a:lnTo>
                                    <a:lnTo>
                                      <a:pt x="838" y="46"/>
                                    </a:lnTo>
                                    <a:lnTo>
                                      <a:pt x="838" y="47"/>
                                    </a:lnTo>
                                    <a:lnTo>
                                      <a:pt x="839" y="47"/>
                                    </a:lnTo>
                                    <a:lnTo>
                                      <a:pt x="840" y="47"/>
                                    </a:lnTo>
                                    <a:lnTo>
                                      <a:pt x="840" y="48"/>
                                    </a:lnTo>
                                    <a:lnTo>
                                      <a:pt x="841" y="47"/>
                                    </a:lnTo>
                                    <a:lnTo>
                                      <a:pt x="841" y="48"/>
                                    </a:lnTo>
                                    <a:lnTo>
                                      <a:pt x="842" y="47"/>
                                    </a:lnTo>
                                    <a:lnTo>
                                      <a:pt x="842" y="48"/>
                                    </a:lnTo>
                                    <a:lnTo>
                                      <a:pt x="844" y="48"/>
                                    </a:lnTo>
                                    <a:lnTo>
                                      <a:pt x="844" y="49"/>
                                    </a:lnTo>
                                    <a:lnTo>
                                      <a:pt x="845" y="49"/>
                                    </a:lnTo>
                                    <a:lnTo>
                                      <a:pt x="846" y="48"/>
                                    </a:lnTo>
                                    <a:lnTo>
                                      <a:pt x="846" y="49"/>
                                    </a:lnTo>
                                    <a:lnTo>
                                      <a:pt x="847" y="48"/>
                                    </a:lnTo>
                                    <a:lnTo>
                                      <a:pt x="847" y="51"/>
                                    </a:lnTo>
                                    <a:lnTo>
                                      <a:pt x="848" y="49"/>
                                    </a:lnTo>
                                    <a:lnTo>
                                      <a:pt x="849" y="49"/>
                                    </a:lnTo>
                                    <a:lnTo>
                                      <a:pt x="850" y="49"/>
                                    </a:lnTo>
                                    <a:lnTo>
                                      <a:pt x="851" y="49"/>
                                    </a:lnTo>
                                    <a:lnTo>
                                      <a:pt x="853" y="49"/>
                                    </a:lnTo>
                                    <a:lnTo>
                                      <a:pt x="853" y="52"/>
                                    </a:lnTo>
                                    <a:lnTo>
                                      <a:pt x="854" y="52"/>
                                    </a:lnTo>
                                    <a:lnTo>
                                      <a:pt x="855" y="52"/>
                                    </a:lnTo>
                                    <a:lnTo>
                                      <a:pt x="855" y="53"/>
                                    </a:lnTo>
                                    <a:lnTo>
                                      <a:pt x="856" y="52"/>
                                    </a:lnTo>
                                    <a:lnTo>
                                      <a:pt x="856" y="53"/>
                                    </a:lnTo>
                                    <a:lnTo>
                                      <a:pt x="857" y="52"/>
                                    </a:lnTo>
                                    <a:lnTo>
                                      <a:pt x="857" y="54"/>
                                    </a:lnTo>
                                    <a:lnTo>
                                      <a:pt x="858" y="54"/>
                                    </a:lnTo>
                                    <a:lnTo>
                                      <a:pt x="859" y="53"/>
                                    </a:lnTo>
                                    <a:lnTo>
                                      <a:pt x="861" y="52"/>
                                    </a:lnTo>
                                    <a:lnTo>
                                      <a:pt x="861" y="54"/>
                                    </a:lnTo>
                                    <a:lnTo>
                                      <a:pt x="862" y="51"/>
                                    </a:lnTo>
                                    <a:lnTo>
                                      <a:pt x="862" y="53"/>
                                    </a:lnTo>
                                    <a:lnTo>
                                      <a:pt x="863" y="51"/>
                                    </a:lnTo>
                                    <a:lnTo>
                                      <a:pt x="863" y="52"/>
                                    </a:lnTo>
                                    <a:lnTo>
                                      <a:pt x="864" y="49"/>
                                    </a:lnTo>
                                    <a:lnTo>
                                      <a:pt x="864" y="53"/>
                                    </a:lnTo>
                                    <a:lnTo>
                                      <a:pt x="865" y="49"/>
                                    </a:lnTo>
                                    <a:lnTo>
                                      <a:pt x="865" y="51"/>
                                    </a:lnTo>
                                    <a:lnTo>
                                      <a:pt x="866" y="49"/>
                                    </a:lnTo>
                                    <a:lnTo>
                                      <a:pt x="866" y="51"/>
                                    </a:lnTo>
                                    <a:lnTo>
                                      <a:pt x="867" y="49"/>
                                    </a:lnTo>
                                    <a:lnTo>
                                      <a:pt x="868" y="51"/>
                                    </a:lnTo>
                                    <a:lnTo>
                                      <a:pt x="868" y="52"/>
                                    </a:lnTo>
                                    <a:lnTo>
                                      <a:pt x="870" y="51"/>
                                    </a:lnTo>
                                    <a:lnTo>
                                      <a:pt x="871" y="49"/>
                                    </a:lnTo>
                                    <a:lnTo>
                                      <a:pt x="872" y="49"/>
                                    </a:lnTo>
                                    <a:lnTo>
                                      <a:pt x="872" y="52"/>
                                    </a:lnTo>
                                    <a:lnTo>
                                      <a:pt x="873" y="49"/>
                                    </a:lnTo>
                                    <a:lnTo>
                                      <a:pt x="873" y="52"/>
                                    </a:lnTo>
                                    <a:lnTo>
                                      <a:pt x="874" y="49"/>
                                    </a:lnTo>
                                    <a:lnTo>
                                      <a:pt x="874" y="51"/>
                                    </a:lnTo>
                                    <a:lnTo>
                                      <a:pt x="875" y="49"/>
                                    </a:lnTo>
                                    <a:lnTo>
                                      <a:pt x="875" y="52"/>
                                    </a:lnTo>
                                    <a:lnTo>
                                      <a:pt x="876" y="51"/>
                                    </a:lnTo>
                                    <a:lnTo>
                                      <a:pt x="876" y="53"/>
                                    </a:lnTo>
                                    <a:lnTo>
                                      <a:pt x="877" y="51"/>
                                    </a:lnTo>
                                    <a:lnTo>
                                      <a:pt x="877" y="53"/>
                                    </a:lnTo>
                                    <a:lnTo>
                                      <a:pt x="879" y="51"/>
                                    </a:lnTo>
                                    <a:lnTo>
                                      <a:pt x="879" y="52"/>
                                    </a:lnTo>
                                    <a:lnTo>
                                      <a:pt x="880" y="49"/>
                                    </a:lnTo>
                                    <a:lnTo>
                                      <a:pt x="880" y="52"/>
                                    </a:lnTo>
                                    <a:lnTo>
                                      <a:pt x="881" y="51"/>
                                    </a:lnTo>
                                    <a:lnTo>
                                      <a:pt x="881" y="54"/>
                                    </a:lnTo>
                                    <a:lnTo>
                                      <a:pt x="882" y="52"/>
                                    </a:lnTo>
                                    <a:lnTo>
                                      <a:pt x="882" y="53"/>
                                    </a:lnTo>
                                    <a:lnTo>
                                      <a:pt x="883" y="53"/>
                                    </a:lnTo>
                                    <a:lnTo>
                                      <a:pt x="883" y="54"/>
                                    </a:lnTo>
                                    <a:lnTo>
                                      <a:pt x="884" y="53"/>
                                    </a:lnTo>
                                    <a:lnTo>
                                      <a:pt x="884" y="54"/>
                                    </a:lnTo>
                                    <a:lnTo>
                                      <a:pt x="885" y="52"/>
                                    </a:lnTo>
                                    <a:lnTo>
                                      <a:pt x="885" y="54"/>
                                    </a:lnTo>
                                    <a:lnTo>
                                      <a:pt x="886" y="55"/>
                                    </a:lnTo>
                                    <a:lnTo>
                                      <a:pt x="888" y="54"/>
                                    </a:lnTo>
                                    <a:lnTo>
                                      <a:pt x="888" y="55"/>
                                    </a:lnTo>
                                    <a:lnTo>
                                      <a:pt x="889" y="54"/>
                                    </a:lnTo>
                                    <a:lnTo>
                                      <a:pt x="889" y="55"/>
                                    </a:lnTo>
                                    <a:lnTo>
                                      <a:pt x="890" y="55"/>
                                    </a:lnTo>
                                    <a:lnTo>
                                      <a:pt x="890" y="57"/>
                                    </a:lnTo>
                                    <a:lnTo>
                                      <a:pt x="891" y="55"/>
                                    </a:lnTo>
                                    <a:lnTo>
                                      <a:pt x="891" y="57"/>
                                    </a:lnTo>
                                    <a:lnTo>
                                      <a:pt x="892" y="55"/>
                                    </a:lnTo>
                                    <a:lnTo>
                                      <a:pt x="893" y="55"/>
                                    </a:lnTo>
                                    <a:lnTo>
                                      <a:pt x="893" y="57"/>
                                    </a:lnTo>
                                    <a:lnTo>
                                      <a:pt x="894" y="57"/>
                                    </a:lnTo>
                                    <a:lnTo>
                                      <a:pt x="895" y="57"/>
                                    </a:lnTo>
                                    <a:lnTo>
                                      <a:pt x="895" y="61"/>
                                    </a:lnTo>
                                    <a:lnTo>
                                      <a:pt x="897" y="57"/>
                                    </a:lnTo>
                                    <a:lnTo>
                                      <a:pt x="898" y="57"/>
                                    </a:lnTo>
                                    <a:lnTo>
                                      <a:pt x="899" y="57"/>
                                    </a:lnTo>
                                    <a:lnTo>
                                      <a:pt x="900" y="57"/>
                                    </a:lnTo>
                                    <a:lnTo>
                                      <a:pt x="901" y="57"/>
                                    </a:lnTo>
                                    <a:lnTo>
                                      <a:pt x="901" y="61"/>
                                    </a:lnTo>
                                    <a:lnTo>
                                      <a:pt x="902" y="57"/>
                                    </a:lnTo>
                                    <a:lnTo>
                                      <a:pt x="902" y="60"/>
                                    </a:lnTo>
                                    <a:lnTo>
                                      <a:pt x="903" y="60"/>
                                    </a:lnTo>
                                    <a:lnTo>
                                      <a:pt x="903" y="61"/>
                                    </a:lnTo>
                                    <a:lnTo>
                                      <a:pt x="905" y="60"/>
                                    </a:lnTo>
                                    <a:lnTo>
                                      <a:pt x="906" y="61"/>
                                    </a:lnTo>
                                    <a:lnTo>
                                      <a:pt x="907" y="60"/>
                                    </a:lnTo>
                                    <a:lnTo>
                                      <a:pt x="907" y="61"/>
                                    </a:lnTo>
                                    <a:lnTo>
                                      <a:pt x="908" y="61"/>
                                    </a:lnTo>
                                    <a:lnTo>
                                      <a:pt x="909" y="61"/>
                                    </a:lnTo>
                                    <a:lnTo>
                                      <a:pt x="910" y="61"/>
                                    </a:lnTo>
                                    <a:lnTo>
                                      <a:pt x="910" y="62"/>
                                    </a:lnTo>
                                    <a:lnTo>
                                      <a:pt x="911" y="61"/>
                                    </a:lnTo>
                                    <a:lnTo>
                                      <a:pt x="912" y="61"/>
                                    </a:lnTo>
                                    <a:lnTo>
                                      <a:pt x="914" y="60"/>
                                    </a:lnTo>
                                    <a:lnTo>
                                      <a:pt x="914" y="61"/>
                                    </a:lnTo>
                                    <a:lnTo>
                                      <a:pt x="915" y="60"/>
                                    </a:lnTo>
                                    <a:lnTo>
                                      <a:pt x="915" y="61"/>
                                    </a:lnTo>
                                    <a:lnTo>
                                      <a:pt x="916" y="60"/>
                                    </a:lnTo>
                                    <a:lnTo>
                                      <a:pt x="916" y="61"/>
                                    </a:lnTo>
                                    <a:lnTo>
                                      <a:pt x="917" y="57"/>
                                    </a:lnTo>
                                    <a:lnTo>
                                      <a:pt x="917" y="60"/>
                                    </a:lnTo>
                                    <a:lnTo>
                                      <a:pt x="918" y="57"/>
                                    </a:lnTo>
                                    <a:lnTo>
                                      <a:pt x="918" y="61"/>
                                    </a:lnTo>
                                    <a:lnTo>
                                      <a:pt x="919" y="57"/>
                                    </a:lnTo>
                                    <a:lnTo>
                                      <a:pt x="920" y="57"/>
                                    </a:lnTo>
                                    <a:lnTo>
                                      <a:pt x="921" y="57"/>
                                    </a:lnTo>
                                    <a:lnTo>
                                      <a:pt x="923" y="57"/>
                                    </a:lnTo>
                                    <a:lnTo>
                                      <a:pt x="923" y="60"/>
                                    </a:lnTo>
                                    <a:lnTo>
                                      <a:pt x="924" y="57"/>
                                    </a:lnTo>
                                    <a:lnTo>
                                      <a:pt x="924" y="60"/>
                                    </a:lnTo>
                                    <a:lnTo>
                                      <a:pt x="925" y="57"/>
                                    </a:lnTo>
                                    <a:lnTo>
                                      <a:pt x="925" y="60"/>
                                    </a:lnTo>
                                    <a:lnTo>
                                      <a:pt x="926" y="57"/>
                                    </a:lnTo>
                                    <a:lnTo>
                                      <a:pt x="926" y="60"/>
                                    </a:lnTo>
                                    <a:lnTo>
                                      <a:pt x="927" y="57"/>
                                    </a:lnTo>
                                    <a:lnTo>
                                      <a:pt x="927" y="61"/>
                                    </a:lnTo>
                                    <a:lnTo>
                                      <a:pt x="928" y="60"/>
                                    </a:lnTo>
                                    <a:lnTo>
                                      <a:pt x="929" y="60"/>
                                    </a:lnTo>
                                    <a:lnTo>
                                      <a:pt x="929" y="61"/>
                                    </a:lnTo>
                                    <a:lnTo>
                                      <a:pt x="930" y="61"/>
                                    </a:lnTo>
                                    <a:lnTo>
                                      <a:pt x="932" y="60"/>
                                    </a:lnTo>
                                    <a:lnTo>
                                      <a:pt x="933" y="57"/>
                                    </a:lnTo>
                                    <a:lnTo>
                                      <a:pt x="933" y="61"/>
                                    </a:lnTo>
                                    <a:lnTo>
                                      <a:pt x="934" y="57"/>
                                    </a:lnTo>
                                    <a:lnTo>
                                      <a:pt x="934" y="60"/>
                                    </a:lnTo>
                                    <a:lnTo>
                                      <a:pt x="935" y="60"/>
                                    </a:lnTo>
                                    <a:lnTo>
                                      <a:pt x="935" y="61"/>
                                    </a:lnTo>
                                    <a:lnTo>
                                      <a:pt x="936" y="57"/>
                                    </a:lnTo>
                                    <a:lnTo>
                                      <a:pt x="937" y="55"/>
                                    </a:lnTo>
                                    <a:lnTo>
                                      <a:pt x="937" y="57"/>
                                    </a:lnTo>
                                    <a:lnTo>
                                      <a:pt x="938" y="57"/>
                                    </a:lnTo>
                                    <a:lnTo>
                                      <a:pt x="939" y="57"/>
                                    </a:lnTo>
                                    <a:lnTo>
                                      <a:pt x="941" y="57"/>
                                    </a:lnTo>
                                    <a:lnTo>
                                      <a:pt x="942" y="54"/>
                                    </a:lnTo>
                                    <a:lnTo>
                                      <a:pt x="942" y="57"/>
                                    </a:lnTo>
                                    <a:lnTo>
                                      <a:pt x="943" y="54"/>
                                    </a:lnTo>
                                    <a:lnTo>
                                      <a:pt x="943" y="55"/>
                                    </a:lnTo>
                                    <a:lnTo>
                                      <a:pt x="944" y="55"/>
                                    </a:lnTo>
                                    <a:lnTo>
                                      <a:pt x="944" y="57"/>
                                    </a:lnTo>
                                    <a:lnTo>
                                      <a:pt x="945" y="54"/>
                                    </a:lnTo>
                                    <a:lnTo>
                                      <a:pt x="945" y="55"/>
                                    </a:lnTo>
                                    <a:lnTo>
                                      <a:pt x="946" y="55"/>
                                    </a:lnTo>
                                    <a:lnTo>
                                      <a:pt x="947" y="54"/>
                                    </a:lnTo>
                                    <a:lnTo>
                                      <a:pt x="947" y="55"/>
                                    </a:lnTo>
                                    <a:lnTo>
                                      <a:pt x="948" y="54"/>
                                    </a:lnTo>
                                    <a:lnTo>
                                      <a:pt x="950" y="54"/>
                                    </a:lnTo>
                                    <a:lnTo>
                                      <a:pt x="950" y="55"/>
                                    </a:lnTo>
                                    <a:lnTo>
                                      <a:pt x="951" y="53"/>
                                    </a:lnTo>
                                    <a:lnTo>
                                      <a:pt x="951" y="54"/>
                                    </a:lnTo>
                                    <a:lnTo>
                                      <a:pt x="952" y="53"/>
                                    </a:lnTo>
                                    <a:lnTo>
                                      <a:pt x="952" y="54"/>
                                    </a:lnTo>
                                    <a:lnTo>
                                      <a:pt x="953" y="54"/>
                                    </a:lnTo>
                                    <a:lnTo>
                                      <a:pt x="954" y="52"/>
                                    </a:lnTo>
                                    <a:lnTo>
                                      <a:pt x="954" y="54"/>
                                    </a:lnTo>
                                    <a:lnTo>
                                      <a:pt x="955" y="51"/>
                                    </a:lnTo>
                                    <a:lnTo>
                                      <a:pt x="955" y="53"/>
                                    </a:lnTo>
                                    <a:lnTo>
                                      <a:pt x="956" y="54"/>
                                    </a:lnTo>
                                    <a:lnTo>
                                      <a:pt x="956" y="55"/>
                                    </a:lnTo>
                                    <a:lnTo>
                                      <a:pt x="958" y="53"/>
                                    </a:lnTo>
                                    <a:lnTo>
                                      <a:pt x="958" y="54"/>
                                    </a:lnTo>
                                    <a:lnTo>
                                      <a:pt x="959" y="53"/>
                                    </a:lnTo>
                                    <a:lnTo>
                                      <a:pt x="959" y="54"/>
                                    </a:lnTo>
                                    <a:lnTo>
                                      <a:pt x="960" y="54"/>
                                    </a:lnTo>
                                    <a:lnTo>
                                      <a:pt x="961" y="54"/>
                                    </a:lnTo>
                                    <a:lnTo>
                                      <a:pt x="961" y="55"/>
                                    </a:lnTo>
                                    <a:lnTo>
                                      <a:pt x="962" y="55"/>
                                    </a:lnTo>
                                    <a:lnTo>
                                      <a:pt x="963" y="55"/>
                                    </a:lnTo>
                                    <a:lnTo>
                                      <a:pt x="964" y="57"/>
                                    </a:lnTo>
                                    <a:lnTo>
                                      <a:pt x="965" y="55"/>
                                    </a:lnTo>
                                    <a:lnTo>
                                      <a:pt x="965" y="57"/>
                                    </a:lnTo>
                                    <a:lnTo>
                                      <a:pt x="967" y="57"/>
                                    </a:lnTo>
                                    <a:lnTo>
                                      <a:pt x="968" y="57"/>
                                    </a:lnTo>
                                    <a:lnTo>
                                      <a:pt x="969" y="55"/>
                                    </a:lnTo>
                                    <a:lnTo>
                                      <a:pt x="970" y="55"/>
                                    </a:lnTo>
                                    <a:lnTo>
                                      <a:pt x="970" y="57"/>
                                    </a:lnTo>
                                    <a:lnTo>
                                      <a:pt x="971" y="55"/>
                                    </a:lnTo>
                                    <a:lnTo>
                                      <a:pt x="972" y="54"/>
                                    </a:lnTo>
                                    <a:lnTo>
                                      <a:pt x="972" y="55"/>
                                    </a:lnTo>
                                    <a:lnTo>
                                      <a:pt x="973" y="52"/>
                                    </a:lnTo>
                                    <a:lnTo>
                                      <a:pt x="973" y="54"/>
                                    </a:lnTo>
                                    <a:lnTo>
                                      <a:pt x="974" y="51"/>
                                    </a:lnTo>
                                    <a:lnTo>
                                      <a:pt x="974" y="53"/>
                                    </a:lnTo>
                                    <a:lnTo>
                                      <a:pt x="976" y="51"/>
                                    </a:lnTo>
                                    <a:lnTo>
                                      <a:pt x="977" y="49"/>
                                    </a:lnTo>
                                    <a:lnTo>
                                      <a:pt x="978" y="47"/>
                                    </a:lnTo>
                                    <a:lnTo>
                                      <a:pt x="978" y="51"/>
                                    </a:lnTo>
                                    <a:lnTo>
                                      <a:pt x="979" y="47"/>
                                    </a:lnTo>
                                    <a:lnTo>
                                      <a:pt x="979" y="48"/>
                                    </a:lnTo>
                                    <a:lnTo>
                                      <a:pt x="980" y="46"/>
                                    </a:lnTo>
                                    <a:lnTo>
                                      <a:pt x="980" y="47"/>
                                    </a:lnTo>
                                    <a:lnTo>
                                      <a:pt x="981" y="45"/>
                                    </a:lnTo>
                                    <a:lnTo>
                                      <a:pt x="981" y="46"/>
                                    </a:lnTo>
                                    <a:lnTo>
                                      <a:pt x="982" y="44"/>
                                    </a:lnTo>
                                    <a:lnTo>
                                      <a:pt x="982" y="45"/>
                                    </a:lnTo>
                                    <a:lnTo>
                                      <a:pt x="983" y="41"/>
                                    </a:lnTo>
                                    <a:lnTo>
                                      <a:pt x="985" y="41"/>
                                    </a:lnTo>
                                    <a:lnTo>
                                      <a:pt x="986" y="39"/>
                                    </a:lnTo>
                                    <a:lnTo>
                                      <a:pt x="986" y="41"/>
                                    </a:lnTo>
                                    <a:lnTo>
                                      <a:pt x="987" y="39"/>
                                    </a:lnTo>
                                    <a:lnTo>
                                      <a:pt x="987" y="41"/>
                                    </a:lnTo>
                                    <a:lnTo>
                                      <a:pt x="988" y="39"/>
                                    </a:lnTo>
                                    <a:lnTo>
                                      <a:pt x="988" y="41"/>
                                    </a:lnTo>
                                    <a:lnTo>
                                      <a:pt x="989" y="38"/>
                                    </a:lnTo>
                                    <a:lnTo>
                                      <a:pt x="989" y="41"/>
                                    </a:lnTo>
                                    <a:lnTo>
                                      <a:pt x="990" y="37"/>
                                    </a:lnTo>
                                    <a:lnTo>
                                      <a:pt x="990" y="38"/>
                                    </a:lnTo>
                                    <a:lnTo>
                                      <a:pt x="991" y="36"/>
                                    </a:lnTo>
                                    <a:lnTo>
                                      <a:pt x="991" y="38"/>
                                    </a:lnTo>
                                    <a:lnTo>
                                      <a:pt x="992" y="34"/>
                                    </a:lnTo>
                                    <a:lnTo>
                                      <a:pt x="992" y="37"/>
                                    </a:lnTo>
                                    <a:lnTo>
                                      <a:pt x="994" y="34"/>
                                    </a:lnTo>
                                    <a:lnTo>
                                      <a:pt x="994" y="35"/>
                                    </a:lnTo>
                                    <a:lnTo>
                                      <a:pt x="995" y="35"/>
                                    </a:lnTo>
                                    <a:lnTo>
                                      <a:pt x="995" y="36"/>
                                    </a:lnTo>
                                    <a:lnTo>
                                      <a:pt x="996" y="32"/>
                                    </a:lnTo>
                                    <a:lnTo>
                                      <a:pt x="996" y="35"/>
                                    </a:lnTo>
                                    <a:lnTo>
                                      <a:pt x="997" y="32"/>
                                    </a:lnTo>
                                    <a:lnTo>
                                      <a:pt x="998" y="32"/>
                                    </a:lnTo>
                                    <a:lnTo>
                                      <a:pt x="998" y="34"/>
                                    </a:lnTo>
                                    <a:lnTo>
                                      <a:pt x="999" y="30"/>
                                    </a:lnTo>
                                    <a:lnTo>
                                      <a:pt x="999" y="31"/>
                                    </a:lnTo>
                                    <a:lnTo>
                                      <a:pt x="1000" y="30"/>
                                    </a:lnTo>
                                    <a:lnTo>
                                      <a:pt x="1000" y="31"/>
                                    </a:lnTo>
                                    <a:lnTo>
                                      <a:pt x="1002" y="29"/>
                                    </a:lnTo>
                                    <a:lnTo>
                                      <a:pt x="1003" y="29"/>
                                    </a:lnTo>
                                    <a:lnTo>
                                      <a:pt x="1003" y="31"/>
                                    </a:lnTo>
                                    <a:lnTo>
                                      <a:pt x="1004" y="29"/>
                                    </a:lnTo>
                                    <a:lnTo>
                                      <a:pt x="1004" y="30"/>
                                    </a:lnTo>
                                    <a:lnTo>
                                      <a:pt x="1005" y="29"/>
                                    </a:lnTo>
                                    <a:lnTo>
                                      <a:pt x="1006" y="29"/>
                                    </a:lnTo>
                                    <a:lnTo>
                                      <a:pt x="1007" y="28"/>
                                    </a:lnTo>
                                    <a:lnTo>
                                      <a:pt x="1008" y="29"/>
                                    </a:lnTo>
                                    <a:lnTo>
                                      <a:pt x="1009" y="27"/>
                                    </a:lnTo>
                                    <a:lnTo>
                                      <a:pt x="1009" y="28"/>
                                    </a:lnTo>
                                    <a:lnTo>
                                      <a:pt x="1011" y="26"/>
                                    </a:lnTo>
                                    <a:lnTo>
                                      <a:pt x="1011" y="29"/>
                                    </a:lnTo>
                                    <a:lnTo>
                                      <a:pt x="1012" y="26"/>
                                    </a:lnTo>
                                    <a:lnTo>
                                      <a:pt x="1013" y="23"/>
                                    </a:lnTo>
                                    <a:lnTo>
                                      <a:pt x="1013" y="26"/>
                                    </a:lnTo>
                                    <a:lnTo>
                                      <a:pt x="1014" y="23"/>
                                    </a:lnTo>
                                    <a:lnTo>
                                      <a:pt x="1015" y="22"/>
                                    </a:lnTo>
                                    <a:lnTo>
                                      <a:pt x="1015" y="23"/>
                                    </a:lnTo>
                                    <a:lnTo>
                                      <a:pt x="1016" y="21"/>
                                    </a:lnTo>
                                    <a:lnTo>
                                      <a:pt x="1016" y="23"/>
                                    </a:lnTo>
                                    <a:lnTo>
                                      <a:pt x="1017" y="21"/>
                                    </a:lnTo>
                                    <a:lnTo>
                                      <a:pt x="1017" y="22"/>
                                    </a:lnTo>
                                    <a:lnTo>
                                      <a:pt x="1018" y="22"/>
                                    </a:lnTo>
                                    <a:lnTo>
                                      <a:pt x="1020" y="20"/>
                                    </a:lnTo>
                                    <a:lnTo>
                                      <a:pt x="1020" y="21"/>
                                    </a:lnTo>
                                    <a:lnTo>
                                      <a:pt x="1021" y="21"/>
                                    </a:lnTo>
                                    <a:lnTo>
                                      <a:pt x="1021" y="22"/>
                                    </a:lnTo>
                                    <a:lnTo>
                                      <a:pt x="1022" y="20"/>
                                    </a:lnTo>
                                    <a:lnTo>
                                      <a:pt x="1022" y="21"/>
                                    </a:lnTo>
                                    <a:lnTo>
                                      <a:pt x="1023" y="19"/>
                                    </a:lnTo>
                                    <a:lnTo>
                                      <a:pt x="1023" y="20"/>
                                    </a:lnTo>
                                    <a:lnTo>
                                      <a:pt x="1024" y="18"/>
                                    </a:lnTo>
                                    <a:lnTo>
                                      <a:pt x="1024" y="20"/>
                                    </a:lnTo>
                                    <a:lnTo>
                                      <a:pt x="1025" y="18"/>
                                    </a:lnTo>
                                    <a:lnTo>
                                      <a:pt x="1025" y="19"/>
                                    </a:lnTo>
                                    <a:lnTo>
                                      <a:pt x="1026" y="18"/>
                                    </a:lnTo>
                                    <a:lnTo>
                                      <a:pt x="1027" y="18"/>
                                    </a:lnTo>
                                    <a:lnTo>
                                      <a:pt x="1029" y="19"/>
                                    </a:lnTo>
                                    <a:lnTo>
                                      <a:pt x="1029" y="20"/>
                                    </a:lnTo>
                                    <a:lnTo>
                                      <a:pt x="1030" y="19"/>
                                    </a:lnTo>
                                    <a:lnTo>
                                      <a:pt x="1031" y="16"/>
                                    </a:lnTo>
                                    <a:lnTo>
                                      <a:pt x="1031" y="18"/>
                                    </a:lnTo>
                                    <a:lnTo>
                                      <a:pt x="1032" y="16"/>
                                    </a:lnTo>
                                    <a:lnTo>
                                      <a:pt x="1032" y="18"/>
                                    </a:lnTo>
                                    <a:lnTo>
                                      <a:pt x="1033" y="16"/>
                                    </a:lnTo>
                                    <a:lnTo>
                                      <a:pt x="1033" y="18"/>
                                    </a:lnTo>
                                    <a:lnTo>
                                      <a:pt x="1034" y="16"/>
                                    </a:lnTo>
                                    <a:lnTo>
                                      <a:pt x="1034" y="18"/>
                                    </a:lnTo>
                                    <a:lnTo>
                                      <a:pt x="1035" y="18"/>
                                    </a:lnTo>
                                    <a:lnTo>
                                      <a:pt x="1036" y="16"/>
                                    </a:lnTo>
                                    <a:lnTo>
                                      <a:pt x="1038" y="16"/>
                                    </a:lnTo>
                                    <a:lnTo>
                                      <a:pt x="1038" y="18"/>
                                    </a:lnTo>
                                    <a:lnTo>
                                      <a:pt x="1039" y="18"/>
                                    </a:lnTo>
                                    <a:lnTo>
                                      <a:pt x="1040" y="18"/>
                                    </a:lnTo>
                                    <a:lnTo>
                                      <a:pt x="1041" y="18"/>
                                    </a:lnTo>
                                    <a:lnTo>
                                      <a:pt x="1041" y="19"/>
                                    </a:lnTo>
                                    <a:lnTo>
                                      <a:pt x="1042" y="19"/>
                                    </a:lnTo>
                                    <a:lnTo>
                                      <a:pt x="1042" y="21"/>
                                    </a:lnTo>
                                    <a:lnTo>
                                      <a:pt x="1043" y="21"/>
                                    </a:lnTo>
                                    <a:lnTo>
                                      <a:pt x="1044" y="20"/>
                                    </a:lnTo>
                                    <a:lnTo>
                                      <a:pt x="1044" y="21"/>
                                    </a:lnTo>
                                    <a:lnTo>
                                      <a:pt x="1046" y="21"/>
                                    </a:lnTo>
                                    <a:lnTo>
                                      <a:pt x="1046" y="22"/>
                                    </a:lnTo>
                                    <a:lnTo>
                                      <a:pt x="1047" y="21"/>
                                    </a:lnTo>
                                    <a:lnTo>
                                      <a:pt x="1047" y="23"/>
                                    </a:lnTo>
                                    <a:lnTo>
                                      <a:pt x="1048" y="23"/>
                                    </a:lnTo>
                                    <a:lnTo>
                                      <a:pt x="1049" y="23"/>
                                    </a:lnTo>
                                    <a:lnTo>
                                      <a:pt x="1049" y="26"/>
                                    </a:lnTo>
                                    <a:lnTo>
                                      <a:pt x="1050" y="26"/>
                                    </a:lnTo>
                                    <a:lnTo>
                                      <a:pt x="1050" y="27"/>
                                    </a:lnTo>
                                    <a:lnTo>
                                      <a:pt x="1051" y="26"/>
                                    </a:lnTo>
                                    <a:lnTo>
                                      <a:pt x="1051" y="27"/>
                                    </a:lnTo>
                                    <a:lnTo>
                                      <a:pt x="1052" y="26"/>
                                    </a:lnTo>
                                    <a:lnTo>
                                      <a:pt x="1052" y="28"/>
                                    </a:lnTo>
                                    <a:lnTo>
                                      <a:pt x="1053" y="28"/>
                                    </a:lnTo>
                                    <a:lnTo>
                                      <a:pt x="1053" y="29"/>
                                    </a:lnTo>
                                    <a:lnTo>
                                      <a:pt x="1055" y="29"/>
                                    </a:lnTo>
                                    <a:lnTo>
                                      <a:pt x="1056" y="30"/>
                                    </a:lnTo>
                                    <a:lnTo>
                                      <a:pt x="1056" y="31"/>
                                    </a:lnTo>
                                    <a:lnTo>
                                      <a:pt x="1057" y="30"/>
                                    </a:lnTo>
                                    <a:lnTo>
                                      <a:pt x="1057" y="34"/>
                                    </a:lnTo>
                                    <a:lnTo>
                                      <a:pt x="1058" y="31"/>
                                    </a:lnTo>
                                    <a:lnTo>
                                      <a:pt x="1058" y="34"/>
                                    </a:lnTo>
                                    <a:lnTo>
                                      <a:pt x="1059" y="34"/>
                                    </a:lnTo>
                                    <a:lnTo>
                                      <a:pt x="1059" y="35"/>
                                    </a:lnTo>
                                    <a:lnTo>
                                      <a:pt x="1060" y="34"/>
                                    </a:lnTo>
                                    <a:lnTo>
                                      <a:pt x="1060" y="35"/>
                                    </a:lnTo>
                                    <a:lnTo>
                                      <a:pt x="1061" y="36"/>
                                    </a:lnTo>
                                    <a:lnTo>
                                      <a:pt x="1061" y="37"/>
                                    </a:lnTo>
                                    <a:lnTo>
                                      <a:pt x="1062" y="36"/>
                                    </a:lnTo>
                                    <a:lnTo>
                                      <a:pt x="1062" y="38"/>
                                    </a:lnTo>
                                    <a:lnTo>
                                      <a:pt x="1064" y="36"/>
                                    </a:lnTo>
                                    <a:lnTo>
                                      <a:pt x="1064" y="37"/>
                                    </a:lnTo>
                                    <a:lnTo>
                                      <a:pt x="1065" y="37"/>
                                    </a:lnTo>
                                    <a:lnTo>
                                      <a:pt x="1065" y="38"/>
                                    </a:lnTo>
                                    <a:lnTo>
                                      <a:pt x="1066" y="37"/>
                                    </a:lnTo>
                                    <a:lnTo>
                                      <a:pt x="1066" y="38"/>
                                    </a:lnTo>
                                    <a:lnTo>
                                      <a:pt x="1067" y="38"/>
                                    </a:lnTo>
                                    <a:lnTo>
                                      <a:pt x="1068" y="38"/>
                                    </a:lnTo>
                                    <a:lnTo>
                                      <a:pt x="1068" y="39"/>
                                    </a:lnTo>
                                    <a:lnTo>
                                      <a:pt x="1069" y="39"/>
                                    </a:lnTo>
                                    <a:lnTo>
                                      <a:pt x="1070" y="38"/>
                                    </a:lnTo>
                                    <a:lnTo>
                                      <a:pt x="1071" y="38"/>
                                    </a:lnTo>
                                    <a:lnTo>
                                      <a:pt x="1071" y="39"/>
                                    </a:lnTo>
                                    <a:lnTo>
                                      <a:pt x="1073" y="38"/>
                                    </a:lnTo>
                                    <a:lnTo>
                                      <a:pt x="1073" y="39"/>
                                    </a:lnTo>
                                    <a:lnTo>
                                      <a:pt x="1074" y="39"/>
                                    </a:lnTo>
                                    <a:lnTo>
                                      <a:pt x="1075" y="39"/>
                                    </a:lnTo>
                                    <a:lnTo>
                                      <a:pt x="1076" y="39"/>
                                    </a:lnTo>
                                    <a:lnTo>
                                      <a:pt x="1076" y="41"/>
                                    </a:lnTo>
                                    <a:lnTo>
                                      <a:pt x="1077" y="39"/>
                                    </a:lnTo>
                                    <a:lnTo>
                                      <a:pt x="1077" y="41"/>
                                    </a:lnTo>
                                    <a:lnTo>
                                      <a:pt x="1078" y="38"/>
                                    </a:lnTo>
                                    <a:lnTo>
                                      <a:pt x="1078" y="41"/>
                                    </a:lnTo>
                                    <a:lnTo>
                                      <a:pt x="1079" y="39"/>
                                    </a:lnTo>
                                    <a:lnTo>
                                      <a:pt x="1079" y="41"/>
                                    </a:lnTo>
                                    <a:lnTo>
                                      <a:pt x="1080" y="41"/>
                                    </a:lnTo>
                                    <a:lnTo>
                                      <a:pt x="1082" y="41"/>
                                    </a:lnTo>
                                    <a:lnTo>
                                      <a:pt x="1083" y="39"/>
                                    </a:lnTo>
                                    <a:lnTo>
                                      <a:pt x="1083" y="41"/>
                                    </a:lnTo>
                                    <a:lnTo>
                                      <a:pt x="1084" y="41"/>
                                    </a:lnTo>
                                    <a:lnTo>
                                      <a:pt x="1085" y="39"/>
                                    </a:lnTo>
                                    <a:lnTo>
                                      <a:pt x="1085" y="41"/>
                                    </a:lnTo>
                                    <a:lnTo>
                                      <a:pt x="1086" y="41"/>
                                    </a:lnTo>
                                    <a:lnTo>
                                      <a:pt x="1087" y="39"/>
                                    </a:lnTo>
                                    <a:lnTo>
                                      <a:pt x="1087" y="41"/>
                                    </a:lnTo>
                                    <a:lnTo>
                                      <a:pt x="1088" y="41"/>
                                    </a:lnTo>
                                    <a:lnTo>
                                      <a:pt x="1089" y="39"/>
                                    </a:lnTo>
                                    <a:lnTo>
                                      <a:pt x="1089" y="41"/>
                                    </a:lnTo>
                                    <a:lnTo>
                                      <a:pt x="1091" y="39"/>
                                    </a:lnTo>
                                    <a:lnTo>
                                      <a:pt x="1091" y="41"/>
                                    </a:lnTo>
                                    <a:lnTo>
                                      <a:pt x="1092" y="39"/>
                                    </a:lnTo>
                                    <a:lnTo>
                                      <a:pt x="1092" y="41"/>
                                    </a:lnTo>
                                    <a:lnTo>
                                      <a:pt x="1093" y="39"/>
                                    </a:lnTo>
                                    <a:lnTo>
                                      <a:pt x="1094" y="39"/>
                                    </a:lnTo>
                                    <a:lnTo>
                                      <a:pt x="1094" y="41"/>
                                    </a:lnTo>
                                    <a:lnTo>
                                      <a:pt x="1095" y="39"/>
                                    </a:lnTo>
                                    <a:lnTo>
                                      <a:pt x="1096" y="39"/>
                                    </a:lnTo>
                                    <a:lnTo>
                                      <a:pt x="1097" y="38"/>
                                    </a:lnTo>
                                    <a:lnTo>
                                      <a:pt x="1097" y="41"/>
                                    </a:lnTo>
                                    <a:lnTo>
                                      <a:pt x="1099" y="39"/>
                                    </a:lnTo>
                                    <a:lnTo>
                                      <a:pt x="1099" y="41"/>
                                    </a:lnTo>
                                    <a:lnTo>
                                      <a:pt x="1100" y="39"/>
                                    </a:lnTo>
                                    <a:lnTo>
                                      <a:pt x="1101" y="39"/>
                                    </a:lnTo>
                                    <a:lnTo>
                                      <a:pt x="1101" y="41"/>
                                    </a:lnTo>
                                    <a:lnTo>
                                      <a:pt x="1102" y="41"/>
                                    </a:lnTo>
                                    <a:lnTo>
                                      <a:pt x="1103" y="39"/>
                                    </a:lnTo>
                                    <a:lnTo>
                                      <a:pt x="1103" y="41"/>
                                    </a:lnTo>
                                    <a:lnTo>
                                      <a:pt x="1104" y="41"/>
                                    </a:lnTo>
                                    <a:lnTo>
                                      <a:pt x="1105" y="39"/>
                                    </a:lnTo>
                                    <a:lnTo>
                                      <a:pt x="1105" y="41"/>
                                    </a:lnTo>
                                    <a:lnTo>
                                      <a:pt x="1106" y="39"/>
                                    </a:lnTo>
                                    <a:lnTo>
                                      <a:pt x="1106" y="41"/>
                                    </a:lnTo>
                                    <a:lnTo>
                                      <a:pt x="1108" y="39"/>
                                    </a:lnTo>
                                    <a:lnTo>
                                      <a:pt x="1108" y="41"/>
                                    </a:lnTo>
                                    <a:lnTo>
                                      <a:pt x="1109" y="39"/>
                                    </a:lnTo>
                                    <a:lnTo>
                                      <a:pt x="1109" y="41"/>
                                    </a:lnTo>
                                    <a:lnTo>
                                      <a:pt x="1110" y="38"/>
                                    </a:lnTo>
                                    <a:lnTo>
                                      <a:pt x="1110" y="39"/>
                                    </a:lnTo>
                                    <a:lnTo>
                                      <a:pt x="1111" y="38"/>
                                    </a:lnTo>
                                    <a:lnTo>
                                      <a:pt x="1111" y="39"/>
                                    </a:lnTo>
                                    <a:lnTo>
                                      <a:pt x="1112" y="37"/>
                                    </a:lnTo>
                                    <a:lnTo>
                                      <a:pt x="1112" y="38"/>
                                    </a:lnTo>
                                    <a:lnTo>
                                      <a:pt x="1113" y="35"/>
                                    </a:lnTo>
                                    <a:lnTo>
                                      <a:pt x="1113" y="38"/>
                                    </a:lnTo>
                                    <a:lnTo>
                                      <a:pt x="1114" y="35"/>
                                    </a:lnTo>
                                    <a:lnTo>
                                      <a:pt x="1114" y="36"/>
                                    </a:lnTo>
                                    <a:lnTo>
                                      <a:pt x="1115" y="32"/>
                                    </a:lnTo>
                                    <a:lnTo>
                                      <a:pt x="1115" y="35"/>
                                    </a:lnTo>
                                    <a:lnTo>
                                      <a:pt x="1117" y="34"/>
                                    </a:lnTo>
                                    <a:lnTo>
                                      <a:pt x="1117" y="35"/>
                                    </a:lnTo>
                                    <a:lnTo>
                                      <a:pt x="1118" y="34"/>
                                    </a:lnTo>
                                    <a:lnTo>
                                      <a:pt x="1118" y="35"/>
                                    </a:lnTo>
                                    <a:lnTo>
                                      <a:pt x="1119" y="31"/>
                                    </a:lnTo>
                                    <a:lnTo>
                                      <a:pt x="1119" y="32"/>
                                    </a:lnTo>
                                    <a:lnTo>
                                      <a:pt x="1120" y="31"/>
                                    </a:lnTo>
                                    <a:lnTo>
                                      <a:pt x="1120" y="32"/>
                                    </a:lnTo>
                                    <a:lnTo>
                                      <a:pt x="1121" y="31"/>
                                    </a:lnTo>
                                    <a:lnTo>
                                      <a:pt x="1122" y="29"/>
                                    </a:lnTo>
                                    <a:lnTo>
                                      <a:pt x="1122" y="32"/>
                                    </a:lnTo>
                                    <a:lnTo>
                                      <a:pt x="1123" y="29"/>
                                    </a:lnTo>
                                    <a:lnTo>
                                      <a:pt x="1124" y="28"/>
                                    </a:lnTo>
                                    <a:lnTo>
                                      <a:pt x="1124" y="29"/>
                                    </a:lnTo>
                                    <a:lnTo>
                                      <a:pt x="1126" y="29"/>
                                    </a:lnTo>
                                    <a:lnTo>
                                      <a:pt x="1127" y="29"/>
                                    </a:lnTo>
                                    <a:lnTo>
                                      <a:pt x="1128" y="29"/>
                                    </a:lnTo>
                                    <a:lnTo>
                                      <a:pt x="1129" y="27"/>
                                    </a:lnTo>
                                    <a:lnTo>
                                      <a:pt x="1129" y="29"/>
                                    </a:lnTo>
                                    <a:lnTo>
                                      <a:pt x="1130" y="27"/>
                                    </a:lnTo>
                                    <a:lnTo>
                                      <a:pt x="1130" y="29"/>
                                    </a:lnTo>
                                    <a:lnTo>
                                      <a:pt x="1131" y="26"/>
                                    </a:lnTo>
                                    <a:lnTo>
                                      <a:pt x="1131" y="27"/>
                                    </a:lnTo>
                                    <a:lnTo>
                                      <a:pt x="1132" y="23"/>
                                    </a:lnTo>
                                    <a:lnTo>
                                      <a:pt x="1132" y="27"/>
                                    </a:lnTo>
                                    <a:lnTo>
                                      <a:pt x="1133" y="26"/>
                                    </a:lnTo>
                                    <a:lnTo>
                                      <a:pt x="1133" y="27"/>
                                    </a:lnTo>
                                    <a:lnTo>
                                      <a:pt x="1135" y="26"/>
                                    </a:lnTo>
                                    <a:lnTo>
                                      <a:pt x="1135" y="28"/>
                                    </a:lnTo>
                                    <a:lnTo>
                                      <a:pt x="1136" y="26"/>
                                    </a:lnTo>
                                    <a:lnTo>
                                      <a:pt x="1137" y="23"/>
                                    </a:lnTo>
                                    <a:lnTo>
                                      <a:pt x="1137" y="26"/>
                                    </a:lnTo>
                                    <a:lnTo>
                                      <a:pt x="1138" y="26"/>
                                    </a:lnTo>
                                    <a:lnTo>
                                      <a:pt x="1139" y="23"/>
                                    </a:lnTo>
                                    <a:lnTo>
                                      <a:pt x="1139" y="26"/>
                                    </a:lnTo>
                                    <a:lnTo>
                                      <a:pt x="1140" y="23"/>
                                    </a:lnTo>
                                    <a:lnTo>
                                      <a:pt x="1140" y="26"/>
                                    </a:lnTo>
                                    <a:lnTo>
                                      <a:pt x="1141" y="26"/>
                                    </a:lnTo>
                                    <a:lnTo>
                                      <a:pt x="1141" y="28"/>
                                    </a:lnTo>
                                    <a:lnTo>
                                      <a:pt x="1143" y="27"/>
                                    </a:lnTo>
                                    <a:lnTo>
                                      <a:pt x="1143" y="28"/>
                                    </a:lnTo>
                                    <a:lnTo>
                                      <a:pt x="1144" y="26"/>
                                    </a:lnTo>
                                    <a:lnTo>
                                      <a:pt x="1144" y="29"/>
                                    </a:lnTo>
                                    <a:lnTo>
                                      <a:pt x="1145" y="28"/>
                                    </a:lnTo>
                                    <a:lnTo>
                                      <a:pt x="1146" y="27"/>
                                    </a:lnTo>
                                    <a:lnTo>
                                      <a:pt x="1146" y="29"/>
                                    </a:lnTo>
                                    <a:lnTo>
                                      <a:pt x="1147" y="26"/>
                                    </a:lnTo>
                                    <a:lnTo>
                                      <a:pt x="1148" y="27"/>
                                    </a:lnTo>
                                    <a:lnTo>
                                      <a:pt x="1148" y="29"/>
                                    </a:lnTo>
                                    <a:lnTo>
                                      <a:pt x="1149" y="27"/>
                                    </a:lnTo>
                                    <a:lnTo>
                                      <a:pt x="1149" y="29"/>
                                    </a:lnTo>
                                    <a:lnTo>
                                      <a:pt x="1150" y="29"/>
                                    </a:lnTo>
                                    <a:lnTo>
                                      <a:pt x="1152" y="29"/>
                                    </a:lnTo>
                                    <a:lnTo>
                                      <a:pt x="1153" y="29"/>
                                    </a:lnTo>
                                    <a:lnTo>
                                      <a:pt x="1154" y="29"/>
                                    </a:lnTo>
                                    <a:lnTo>
                                      <a:pt x="1154" y="30"/>
                                    </a:lnTo>
                                    <a:lnTo>
                                      <a:pt x="1155" y="29"/>
                                    </a:lnTo>
                                    <a:lnTo>
                                      <a:pt x="1155" y="30"/>
                                    </a:lnTo>
                                    <a:lnTo>
                                      <a:pt x="1156" y="29"/>
                                    </a:lnTo>
                                    <a:lnTo>
                                      <a:pt x="1156" y="32"/>
                                    </a:lnTo>
                                    <a:lnTo>
                                      <a:pt x="1157" y="31"/>
                                    </a:lnTo>
                                    <a:lnTo>
                                      <a:pt x="1157" y="32"/>
                                    </a:lnTo>
                                    <a:lnTo>
                                      <a:pt x="1158" y="31"/>
                                    </a:lnTo>
                                    <a:lnTo>
                                      <a:pt x="1158" y="32"/>
                                    </a:lnTo>
                                    <a:lnTo>
                                      <a:pt x="1159" y="32"/>
                                    </a:lnTo>
                                    <a:lnTo>
                                      <a:pt x="1159" y="34"/>
                                    </a:lnTo>
                                    <a:lnTo>
                                      <a:pt x="1161" y="34"/>
                                    </a:lnTo>
                                    <a:lnTo>
                                      <a:pt x="1162" y="35"/>
                                    </a:lnTo>
                                    <a:lnTo>
                                      <a:pt x="1163" y="35"/>
                                    </a:lnTo>
                                    <a:lnTo>
                                      <a:pt x="1163" y="36"/>
                                    </a:lnTo>
                                    <a:lnTo>
                                      <a:pt x="1164" y="35"/>
                                    </a:lnTo>
                                    <a:lnTo>
                                      <a:pt x="1164" y="37"/>
                                    </a:lnTo>
                                    <a:lnTo>
                                      <a:pt x="1165" y="35"/>
                                    </a:lnTo>
                                    <a:lnTo>
                                      <a:pt x="1165" y="38"/>
                                    </a:lnTo>
                                    <a:lnTo>
                                      <a:pt x="1166" y="37"/>
                                    </a:lnTo>
                                    <a:lnTo>
                                      <a:pt x="1166" y="38"/>
                                    </a:lnTo>
                                    <a:lnTo>
                                      <a:pt x="1167" y="37"/>
                                    </a:lnTo>
                                    <a:lnTo>
                                      <a:pt x="1167" y="38"/>
                                    </a:lnTo>
                                    <a:lnTo>
                                      <a:pt x="1168" y="37"/>
                                    </a:lnTo>
                                    <a:lnTo>
                                      <a:pt x="1168" y="39"/>
                                    </a:lnTo>
                                    <a:lnTo>
                                      <a:pt x="1170" y="37"/>
                                    </a:lnTo>
                                    <a:lnTo>
                                      <a:pt x="1170" y="39"/>
                                    </a:lnTo>
                                    <a:lnTo>
                                      <a:pt x="1171" y="39"/>
                                    </a:lnTo>
                                    <a:lnTo>
                                      <a:pt x="1171" y="41"/>
                                    </a:lnTo>
                                    <a:lnTo>
                                      <a:pt x="1172" y="41"/>
                                    </a:lnTo>
                                    <a:lnTo>
                                      <a:pt x="1173" y="41"/>
                                    </a:lnTo>
                                    <a:lnTo>
                                      <a:pt x="1174" y="41"/>
                                    </a:lnTo>
                                    <a:lnTo>
                                      <a:pt x="1174" y="44"/>
                                    </a:lnTo>
                                    <a:lnTo>
                                      <a:pt x="1175" y="41"/>
                                    </a:lnTo>
                                    <a:lnTo>
                                      <a:pt x="1176" y="41"/>
                                    </a:lnTo>
                                    <a:lnTo>
                                      <a:pt x="1176" y="44"/>
                                    </a:lnTo>
                                    <a:lnTo>
                                      <a:pt x="1177" y="43"/>
                                    </a:lnTo>
                                    <a:lnTo>
                                      <a:pt x="1177" y="44"/>
                                    </a:lnTo>
                                    <a:lnTo>
                                      <a:pt x="1179" y="44"/>
                                    </a:lnTo>
                                    <a:lnTo>
                                      <a:pt x="1179" y="45"/>
                                    </a:lnTo>
                                    <a:lnTo>
                                      <a:pt x="1180" y="44"/>
                                    </a:lnTo>
                                    <a:lnTo>
                                      <a:pt x="1180" y="45"/>
                                    </a:lnTo>
                                    <a:lnTo>
                                      <a:pt x="1181" y="45"/>
                                    </a:lnTo>
                                    <a:lnTo>
                                      <a:pt x="1181" y="46"/>
                                    </a:lnTo>
                                    <a:lnTo>
                                      <a:pt x="1182" y="46"/>
                                    </a:lnTo>
                                    <a:lnTo>
                                      <a:pt x="1182" y="47"/>
                                    </a:lnTo>
                                    <a:lnTo>
                                      <a:pt x="1183" y="46"/>
                                    </a:lnTo>
                                    <a:lnTo>
                                      <a:pt x="1183" y="47"/>
                                    </a:lnTo>
                                    <a:lnTo>
                                      <a:pt x="1184" y="45"/>
                                    </a:lnTo>
                                    <a:lnTo>
                                      <a:pt x="1184" y="48"/>
                                    </a:lnTo>
                                    <a:lnTo>
                                      <a:pt x="1185" y="47"/>
                                    </a:lnTo>
                                    <a:lnTo>
                                      <a:pt x="1185" y="49"/>
                                    </a:lnTo>
                                    <a:lnTo>
                                      <a:pt x="1187" y="47"/>
                                    </a:lnTo>
                                    <a:lnTo>
                                      <a:pt x="1187" y="48"/>
                                    </a:lnTo>
                                    <a:lnTo>
                                      <a:pt x="1188" y="47"/>
                                    </a:lnTo>
                                    <a:lnTo>
                                      <a:pt x="1188" y="49"/>
                                    </a:lnTo>
                                    <a:lnTo>
                                      <a:pt x="1189" y="47"/>
                                    </a:lnTo>
                                    <a:lnTo>
                                      <a:pt x="1189" y="49"/>
                                    </a:lnTo>
                                    <a:lnTo>
                                      <a:pt x="1190" y="48"/>
                                    </a:lnTo>
                                    <a:lnTo>
                                      <a:pt x="1190" y="49"/>
                                    </a:lnTo>
                                    <a:lnTo>
                                      <a:pt x="1191" y="48"/>
                                    </a:lnTo>
                                    <a:lnTo>
                                      <a:pt x="1191" y="51"/>
                                    </a:lnTo>
                                    <a:lnTo>
                                      <a:pt x="1192" y="48"/>
                                    </a:lnTo>
                                    <a:lnTo>
                                      <a:pt x="1192" y="49"/>
                                    </a:lnTo>
                                    <a:lnTo>
                                      <a:pt x="1193" y="49"/>
                                    </a:lnTo>
                                    <a:lnTo>
                                      <a:pt x="1194" y="48"/>
                                    </a:lnTo>
                                    <a:lnTo>
                                      <a:pt x="1194" y="49"/>
                                    </a:lnTo>
                                    <a:lnTo>
                                      <a:pt x="1196" y="49"/>
                                    </a:lnTo>
                                    <a:lnTo>
                                      <a:pt x="1197" y="48"/>
                                    </a:lnTo>
                                    <a:lnTo>
                                      <a:pt x="1197" y="49"/>
                                    </a:lnTo>
                                    <a:lnTo>
                                      <a:pt x="1198" y="48"/>
                                    </a:lnTo>
                                    <a:lnTo>
                                      <a:pt x="1199" y="47"/>
                                    </a:lnTo>
                                    <a:lnTo>
                                      <a:pt x="1199" y="48"/>
                                    </a:lnTo>
                                    <a:lnTo>
                                      <a:pt x="1200" y="47"/>
                                    </a:lnTo>
                                    <a:lnTo>
                                      <a:pt x="1201" y="46"/>
                                    </a:lnTo>
                                    <a:lnTo>
                                      <a:pt x="1201" y="47"/>
                                    </a:lnTo>
                                    <a:lnTo>
                                      <a:pt x="1202" y="46"/>
                                    </a:lnTo>
                                    <a:lnTo>
                                      <a:pt x="1202" y="47"/>
                                    </a:lnTo>
                                    <a:lnTo>
                                      <a:pt x="1203" y="46"/>
                                    </a:lnTo>
                                    <a:lnTo>
                                      <a:pt x="1203" y="47"/>
                                    </a:lnTo>
                                    <a:lnTo>
                                      <a:pt x="1205" y="48"/>
                                    </a:lnTo>
                                    <a:lnTo>
                                      <a:pt x="1206" y="47"/>
                                    </a:lnTo>
                                    <a:lnTo>
                                      <a:pt x="1206" y="48"/>
                                    </a:lnTo>
                                    <a:lnTo>
                                      <a:pt x="1207" y="47"/>
                                    </a:lnTo>
                                    <a:lnTo>
                                      <a:pt x="1207" y="49"/>
                                    </a:lnTo>
                                    <a:lnTo>
                                      <a:pt x="1208" y="47"/>
                                    </a:lnTo>
                                    <a:lnTo>
                                      <a:pt x="1209" y="46"/>
                                    </a:lnTo>
                                    <a:lnTo>
                                      <a:pt x="1209" y="47"/>
                                    </a:lnTo>
                                    <a:lnTo>
                                      <a:pt x="1210" y="45"/>
                                    </a:lnTo>
                                    <a:lnTo>
                                      <a:pt x="1210" y="46"/>
                                    </a:lnTo>
                                    <a:lnTo>
                                      <a:pt x="1211" y="45"/>
                                    </a:lnTo>
                                    <a:lnTo>
                                      <a:pt x="1211" y="47"/>
                                    </a:lnTo>
                                    <a:lnTo>
                                      <a:pt x="1212" y="46"/>
                                    </a:lnTo>
                                    <a:lnTo>
                                      <a:pt x="1212" y="47"/>
                                    </a:lnTo>
                                    <a:lnTo>
                                      <a:pt x="1214" y="47"/>
                                    </a:lnTo>
                                    <a:lnTo>
                                      <a:pt x="1215" y="46"/>
                                    </a:lnTo>
                                    <a:lnTo>
                                      <a:pt x="1215" y="47"/>
                                    </a:lnTo>
                                    <a:lnTo>
                                      <a:pt x="1216" y="46"/>
                                    </a:lnTo>
                                    <a:lnTo>
                                      <a:pt x="1217" y="45"/>
                                    </a:lnTo>
                                    <a:lnTo>
                                      <a:pt x="1217" y="47"/>
                                    </a:lnTo>
                                    <a:lnTo>
                                      <a:pt x="1218" y="46"/>
                                    </a:lnTo>
                                    <a:lnTo>
                                      <a:pt x="1219" y="46"/>
                                    </a:lnTo>
                                    <a:lnTo>
                                      <a:pt x="1219" y="47"/>
                                    </a:lnTo>
                                    <a:lnTo>
                                      <a:pt x="1220" y="46"/>
                                    </a:lnTo>
                                    <a:lnTo>
                                      <a:pt x="1220" y="47"/>
                                    </a:lnTo>
                                    <a:lnTo>
                                      <a:pt x="1221" y="45"/>
                                    </a:lnTo>
                                    <a:lnTo>
                                      <a:pt x="1221" y="46"/>
                                    </a:lnTo>
                                    <a:lnTo>
                                      <a:pt x="1223" y="45"/>
                                    </a:lnTo>
                                    <a:lnTo>
                                      <a:pt x="1223" y="46"/>
                                    </a:lnTo>
                                    <a:lnTo>
                                      <a:pt x="1224" y="45"/>
                                    </a:lnTo>
                                    <a:lnTo>
                                      <a:pt x="1225" y="44"/>
                                    </a:lnTo>
                                    <a:lnTo>
                                      <a:pt x="1225" y="45"/>
                                    </a:lnTo>
                                    <a:lnTo>
                                      <a:pt x="1226" y="45"/>
                                    </a:lnTo>
                                    <a:lnTo>
                                      <a:pt x="1227" y="45"/>
                                    </a:lnTo>
                                    <a:lnTo>
                                      <a:pt x="1227" y="46"/>
                                    </a:lnTo>
                                    <a:lnTo>
                                      <a:pt x="1228" y="46"/>
                                    </a:lnTo>
                                    <a:lnTo>
                                      <a:pt x="1228" y="47"/>
                                    </a:lnTo>
                                    <a:lnTo>
                                      <a:pt x="1229" y="45"/>
                                    </a:lnTo>
                                    <a:lnTo>
                                      <a:pt x="1229" y="46"/>
                                    </a:lnTo>
                                    <a:lnTo>
                                      <a:pt x="1230" y="45"/>
                                    </a:lnTo>
                                    <a:lnTo>
                                      <a:pt x="1230" y="46"/>
                                    </a:lnTo>
                                    <a:lnTo>
                                      <a:pt x="1232" y="45"/>
                                    </a:lnTo>
                                    <a:lnTo>
                                      <a:pt x="1233" y="45"/>
                                    </a:lnTo>
                                    <a:lnTo>
                                      <a:pt x="1234" y="44"/>
                                    </a:lnTo>
                                    <a:lnTo>
                                      <a:pt x="1234" y="45"/>
                                    </a:lnTo>
                                    <a:lnTo>
                                      <a:pt x="1235" y="44"/>
                                    </a:lnTo>
                                    <a:lnTo>
                                      <a:pt x="1235" y="45"/>
                                    </a:lnTo>
                                    <a:lnTo>
                                      <a:pt x="1236" y="45"/>
                                    </a:lnTo>
                                    <a:lnTo>
                                      <a:pt x="1237" y="44"/>
                                    </a:lnTo>
                                    <a:lnTo>
                                      <a:pt x="1237" y="45"/>
                                    </a:lnTo>
                                    <a:lnTo>
                                      <a:pt x="1238" y="44"/>
                                    </a:lnTo>
                                    <a:lnTo>
                                      <a:pt x="1240" y="44"/>
                                    </a:lnTo>
                                    <a:lnTo>
                                      <a:pt x="1240" y="45"/>
                                    </a:lnTo>
                                    <a:lnTo>
                                      <a:pt x="1241" y="41"/>
                                    </a:lnTo>
                                    <a:lnTo>
                                      <a:pt x="1241" y="43"/>
                                    </a:lnTo>
                                    <a:lnTo>
                                      <a:pt x="1242" y="41"/>
                                    </a:lnTo>
                                    <a:lnTo>
                                      <a:pt x="1242" y="45"/>
                                    </a:lnTo>
                                    <a:lnTo>
                                      <a:pt x="1243" y="43"/>
                                    </a:lnTo>
                                    <a:lnTo>
                                      <a:pt x="1243" y="44"/>
                                    </a:lnTo>
                                    <a:lnTo>
                                      <a:pt x="1244" y="44"/>
                                    </a:lnTo>
                                    <a:lnTo>
                                      <a:pt x="1244" y="45"/>
                                    </a:lnTo>
                                    <a:lnTo>
                                      <a:pt x="1245" y="44"/>
                                    </a:lnTo>
                                    <a:lnTo>
                                      <a:pt x="1246" y="43"/>
                                    </a:lnTo>
                                    <a:lnTo>
                                      <a:pt x="1246" y="44"/>
                                    </a:lnTo>
                                    <a:lnTo>
                                      <a:pt x="1247" y="44"/>
                                    </a:lnTo>
                                    <a:lnTo>
                                      <a:pt x="1249" y="44"/>
                                    </a:lnTo>
                                    <a:lnTo>
                                      <a:pt x="1249" y="45"/>
                                    </a:lnTo>
                                    <a:lnTo>
                                      <a:pt x="1250" y="43"/>
                                    </a:lnTo>
                                    <a:lnTo>
                                      <a:pt x="1250" y="44"/>
                                    </a:lnTo>
                                    <a:lnTo>
                                      <a:pt x="1251" y="43"/>
                                    </a:lnTo>
                                    <a:lnTo>
                                      <a:pt x="1251" y="44"/>
                                    </a:lnTo>
                                    <a:lnTo>
                                      <a:pt x="1252" y="41"/>
                                    </a:lnTo>
                                    <a:lnTo>
                                      <a:pt x="1252" y="44"/>
                                    </a:lnTo>
                                    <a:lnTo>
                                      <a:pt x="1253" y="41"/>
                                    </a:lnTo>
                                    <a:lnTo>
                                      <a:pt x="1253" y="43"/>
                                    </a:lnTo>
                                    <a:lnTo>
                                      <a:pt x="1254" y="41"/>
                                    </a:lnTo>
                                    <a:lnTo>
                                      <a:pt x="1254" y="43"/>
                                    </a:lnTo>
                                    <a:lnTo>
                                      <a:pt x="1255" y="41"/>
                                    </a:lnTo>
                                    <a:lnTo>
                                      <a:pt x="1256" y="41"/>
                                    </a:lnTo>
                                    <a:lnTo>
                                      <a:pt x="1258" y="41"/>
                                    </a:lnTo>
                                    <a:lnTo>
                                      <a:pt x="1259" y="38"/>
                                    </a:lnTo>
                                    <a:lnTo>
                                      <a:pt x="1259" y="39"/>
                                    </a:lnTo>
                                    <a:lnTo>
                                      <a:pt x="1260" y="38"/>
                                    </a:lnTo>
                                    <a:lnTo>
                                      <a:pt x="1260" y="39"/>
                                    </a:lnTo>
                                    <a:lnTo>
                                      <a:pt x="1261" y="37"/>
                                    </a:lnTo>
                                    <a:lnTo>
                                      <a:pt x="1261" y="38"/>
                                    </a:lnTo>
                                    <a:lnTo>
                                      <a:pt x="1262" y="35"/>
                                    </a:lnTo>
                                    <a:lnTo>
                                      <a:pt x="1262" y="36"/>
                                    </a:lnTo>
                                    <a:lnTo>
                                      <a:pt x="1263" y="35"/>
                                    </a:lnTo>
                                    <a:lnTo>
                                      <a:pt x="1264" y="34"/>
                                    </a:lnTo>
                                    <a:lnTo>
                                      <a:pt x="1264" y="35"/>
                                    </a:lnTo>
                                    <a:lnTo>
                                      <a:pt x="1265" y="34"/>
                                    </a:lnTo>
                                    <a:lnTo>
                                      <a:pt x="1265" y="35"/>
                                    </a:lnTo>
                                    <a:lnTo>
                                      <a:pt x="1267" y="31"/>
                                    </a:lnTo>
                                    <a:lnTo>
                                      <a:pt x="1267" y="34"/>
                                    </a:lnTo>
                                    <a:lnTo>
                                      <a:pt x="1268" y="30"/>
                                    </a:lnTo>
                                    <a:lnTo>
                                      <a:pt x="1268" y="31"/>
                                    </a:lnTo>
                                    <a:lnTo>
                                      <a:pt x="1269" y="29"/>
                                    </a:lnTo>
                                    <a:lnTo>
                                      <a:pt x="1269" y="31"/>
                                    </a:lnTo>
                                    <a:lnTo>
                                      <a:pt x="1270" y="29"/>
                                    </a:lnTo>
                                    <a:lnTo>
                                      <a:pt x="1271" y="29"/>
                                    </a:lnTo>
                                    <a:lnTo>
                                      <a:pt x="1272" y="28"/>
                                    </a:lnTo>
                                    <a:lnTo>
                                      <a:pt x="1272" y="29"/>
                                    </a:lnTo>
                                    <a:lnTo>
                                      <a:pt x="1273" y="27"/>
                                    </a:lnTo>
                                    <a:lnTo>
                                      <a:pt x="1273" y="29"/>
                                    </a:lnTo>
                                    <a:lnTo>
                                      <a:pt x="1274" y="27"/>
                                    </a:lnTo>
                                    <a:lnTo>
                                      <a:pt x="1274" y="29"/>
                                    </a:lnTo>
                                    <a:lnTo>
                                      <a:pt x="1276" y="28"/>
                                    </a:lnTo>
                                    <a:lnTo>
                                      <a:pt x="1276" y="29"/>
                                    </a:lnTo>
                                    <a:lnTo>
                                      <a:pt x="1277" y="29"/>
                                    </a:lnTo>
                                    <a:lnTo>
                                      <a:pt x="1278" y="28"/>
                                    </a:lnTo>
                                    <a:lnTo>
                                      <a:pt x="1279" y="26"/>
                                    </a:lnTo>
                                    <a:lnTo>
                                      <a:pt x="1279" y="27"/>
                                    </a:lnTo>
                                    <a:lnTo>
                                      <a:pt x="1280" y="26"/>
                                    </a:lnTo>
                                    <a:lnTo>
                                      <a:pt x="1281" y="26"/>
                                    </a:lnTo>
                                    <a:lnTo>
                                      <a:pt x="1282" y="23"/>
                                    </a:lnTo>
                                    <a:lnTo>
                                      <a:pt x="1284" y="22"/>
                                    </a:lnTo>
                                    <a:lnTo>
                                      <a:pt x="1284" y="23"/>
                                    </a:lnTo>
                                    <a:lnTo>
                                      <a:pt x="1285" y="21"/>
                                    </a:lnTo>
                                    <a:lnTo>
                                      <a:pt x="1285" y="22"/>
                                    </a:lnTo>
                                    <a:lnTo>
                                      <a:pt x="1286" y="23"/>
                                    </a:lnTo>
                                    <a:lnTo>
                                      <a:pt x="1287" y="21"/>
                                    </a:lnTo>
                                    <a:lnTo>
                                      <a:pt x="1288" y="21"/>
                                    </a:lnTo>
                                    <a:lnTo>
                                      <a:pt x="1289" y="21"/>
                                    </a:lnTo>
                                    <a:lnTo>
                                      <a:pt x="1290" y="21"/>
                                    </a:lnTo>
                                    <a:lnTo>
                                      <a:pt x="1290" y="22"/>
                                    </a:lnTo>
                                    <a:lnTo>
                                      <a:pt x="1291" y="21"/>
                                    </a:lnTo>
                                    <a:lnTo>
                                      <a:pt x="1293" y="21"/>
                                    </a:lnTo>
                                    <a:lnTo>
                                      <a:pt x="1294" y="20"/>
                                    </a:lnTo>
                                    <a:lnTo>
                                      <a:pt x="1294" y="21"/>
                                    </a:lnTo>
                                    <a:lnTo>
                                      <a:pt x="1295" y="21"/>
                                    </a:lnTo>
                                    <a:lnTo>
                                      <a:pt x="1296" y="21"/>
                                    </a:lnTo>
                                    <a:lnTo>
                                      <a:pt x="1296" y="22"/>
                                    </a:lnTo>
                                    <a:lnTo>
                                      <a:pt x="1297" y="21"/>
                                    </a:lnTo>
                                    <a:lnTo>
                                      <a:pt x="1297" y="23"/>
                                    </a:lnTo>
                                    <a:lnTo>
                                      <a:pt x="1298" y="22"/>
                                    </a:lnTo>
                                    <a:lnTo>
                                      <a:pt x="1298" y="26"/>
                                    </a:lnTo>
                                    <a:lnTo>
                                      <a:pt x="1299" y="21"/>
                                    </a:lnTo>
                                    <a:lnTo>
                                      <a:pt x="1299" y="23"/>
                                    </a:lnTo>
                                    <a:lnTo>
                                      <a:pt x="1300" y="21"/>
                                    </a:lnTo>
                                    <a:lnTo>
                                      <a:pt x="1300" y="23"/>
                                    </a:lnTo>
                                    <a:lnTo>
                                      <a:pt x="1302" y="21"/>
                                    </a:lnTo>
                                    <a:lnTo>
                                      <a:pt x="1302" y="23"/>
                                    </a:lnTo>
                                    <a:lnTo>
                                      <a:pt x="1303" y="23"/>
                                    </a:lnTo>
                                    <a:lnTo>
                                      <a:pt x="1304" y="23"/>
                                    </a:lnTo>
                                    <a:lnTo>
                                      <a:pt x="1304" y="26"/>
                                    </a:lnTo>
                                    <a:lnTo>
                                      <a:pt x="1305" y="21"/>
                                    </a:lnTo>
                                    <a:lnTo>
                                      <a:pt x="1305" y="22"/>
                                    </a:lnTo>
                                    <a:lnTo>
                                      <a:pt x="1306" y="21"/>
                                    </a:lnTo>
                                    <a:lnTo>
                                      <a:pt x="1307" y="20"/>
                                    </a:lnTo>
                                    <a:lnTo>
                                      <a:pt x="1307" y="21"/>
                                    </a:lnTo>
                                    <a:lnTo>
                                      <a:pt x="1308" y="21"/>
                                    </a:lnTo>
                                    <a:lnTo>
                                      <a:pt x="1309" y="20"/>
                                    </a:lnTo>
                                    <a:lnTo>
                                      <a:pt x="1309" y="21"/>
                                    </a:lnTo>
                                    <a:lnTo>
                                      <a:pt x="1311" y="21"/>
                                    </a:lnTo>
                                    <a:lnTo>
                                      <a:pt x="1312" y="20"/>
                                    </a:lnTo>
                                    <a:lnTo>
                                      <a:pt x="1312" y="21"/>
                                    </a:lnTo>
                                    <a:lnTo>
                                      <a:pt x="1313" y="20"/>
                                    </a:lnTo>
                                    <a:lnTo>
                                      <a:pt x="1314" y="20"/>
                                    </a:lnTo>
                                    <a:lnTo>
                                      <a:pt x="1315" y="20"/>
                                    </a:lnTo>
                                    <a:lnTo>
                                      <a:pt x="1315" y="21"/>
                                    </a:lnTo>
                                    <a:lnTo>
                                      <a:pt x="1316" y="20"/>
                                    </a:lnTo>
                                    <a:lnTo>
                                      <a:pt x="1316" y="21"/>
                                    </a:lnTo>
                                    <a:lnTo>
                                      <a:pt x="1317" y="20"/>
                                    </a:lnTo>
                                    <a:lnTo>
                                      <a:pt x="1317" y="21"/>
                                    </a:lnTo>
                                    <a:lnTo>
                                      <a:pt x="1318" y="19"/>
                                    </a:lnTo>
                                    <a:lnTo>
                                      <a:pt x="1318" y="20"/>
                                    </a:lnTo>
                                    <a:lnTo>
                                      <a:pt x="1320" y="20"/>
                                    </a:lnTo>
                                    <a:lnTo>
                                      <a:pt x="1321" y="20"/>
                                    </a:lnTo>
                                    <a:lnTo>
                                      <a:pt x="1322" y="19"/>
                                    </a:lnTo>
                                    <a:lnTo>
                                      <a:pt x="1322" y="20"/>
                                    </a:lnTo>
                                    <a:lnTo>
                                      <a:pt x="1323" y="20"/>
                                    </a:lnTo>
                                    <a:lnTo>
                                      <a:pt x="1323" y="21"/>
                                    </a:lnTo>
                                    <a:lnTo>
                                      <a:pt x="1324" y="20"/>
                                    </a:lnTo>
                                    <a:lnTo>
                                      <a:pt x="1324" y="21"/>
                                    </a:lnTo>
                                    <a:lnTo>
                                      <a:pt x="1325" y="21"/>
                                    </a:lnTo>
                                    <a:lnTo>
                                      <a:pt x="1326" y="20"/>
                                    </a:lnTo>
                                    <a:lnTo>
                                      <a:pt x="1326" y="21"/>
                                    </a:lnTo>
                                    <a:lnTo>
                                      <a:pt x="1328" y="20"/>
                                    </a:lnTo>
                                    <a:lnTo>
                                      <a:pt x="1328" y="21"/>
                                    </a:lnTo>
                                    <a:lnTo>
                                      <a:pt x="1329" y="19"/>
                                    </a:lnTo>
                                    <a:lnTo>
                                      <a:pt x="1329" y="21"/>
                                    </a:lnTo>
                                    <a:lnTo>
                                      <a:pt x="1330" y="19"/>
                                    </a:lnTo>
                                    <a:lnTo>
                                      <a:pt x="1330" y="20"/>
                                    </a:lnTo>
                                    <a:lnTo>
                                      <a:pt x="1331" y="20"/>
                                    </a:lnTo>
                                    <a:lnTo>
                                      <a:pt x="1332" y="19"/>
                                    </a:lnTo>
                                    <a:lnTo>
                                      <a:pt x="1332" y="20"/>
                                    </a:lnTo>
                                    <a:lnTo>
                                      <a:pt x="1333" y="20"/>
                                    </a:lnTo>
                                    <a:lnTo>
                                      <a:pt x="1333" y="21"/>
                                    </a:lnTo>
                                    <a:lnTo>
                                      <a:pt x="1334" y="20"/>
                                    </a:lnTo>
                                    <a:lnTo>
                                      <a:pt x="1334" y="21"/>
                                    </a:lnTo>
                                    <a:lnTo>
                                      <a:pt x="1335" y="20"/>
                                    </a:lnTo>
                                    <a:lnTo>
                                      <a:pt x="1335" y="21"/>
                                    </a:lnTo>
                                    <a:lnTo>
                                      <a:pt x="1337" y="20"/>
                                    </a:lnTo>
                                    <a:lnTo>
                                      <a:pt x="1337" y="21"/>
                                    </a:lnTo>
                                    <a:lnTo>
                                      <a:pt x="1338" y="20"/>
                                    </a:lnTo>
                                    <a:lnTo>
                                      <a:pt x="1339" y="20"/>
                                    </a:lnTo>
                                    <a:lnTo>
                                      <a:pt x="1339" y="21"/>
                                    </a:lnTo>
                                    <a:lnTo>
                                      <a:pt x="1340" y="20"/>
                                    </a:lnTo>
                                    <a:lnTo>
                                      <a:pt x="1341" y="21"/>
                                    </a:lnTo>
                                    <a:lnTo>
                                      <a:pt x="1342" y="20"/>
                                    </a:lnTo>
                                    <a:lnTo>
                                      <a:pt x="1342" y="21"/>
                                    </a:lnTo>
                                    <a:lnTo>
                                      <a:pt x="1343" y="21"/>
                                    </a:lnTo>
                                    <a:lnTo>
                                      <a:pt x="1343" y="22"/>
                                    </a:lnTo>
                                    <a:lnTo>
                                      <a:pt x="1344" y="20"/>
                                    </a:lnTo>
                                    <a:lnTo>
                                      <a:pt x="1344" y="21"/>
                                    </a:lnTo>
                                    <a:lnTo>
                                      <a:pt x="1346" y="20"/>
                                    </a:lnTo>
                                    <a:lnTo>
                                      <a:pt x="1346" y="21"/>
                                    </a:lnTo>
                                    <a:lnTo>
                                      <a:pt x="1347" y="20"/>
                                    </a:lnTo>
                                    <a:lnTo>
                                      <a:pt x="1348" y="21"/>
                                    </a:lnTo>
                                    <a:lnTo>
                                      <a:pt x="1348" y="23"/>
                                    </a:lnTo>
                                    <a:lnTo>
                                      <a:pt x="1349" y="21"/>
                                    </a:lnTo>
                                    <a:lnTo>
                                      <a:pt x="1349" y="22"/>
                                    </a:lnTo>
                                    <a:lnTo>
                                      <a:pt x="1350" y="23"/>
                                    </a:lnTo>
                                    <a:lnTo>
                                      <a:pt x="1351" y="22"/>
                                    </a:lnTo>
                                    <a:lnTo>
                                      <a:pt x="1351" y="23"/>
                                    </a:lnTo>
                                    <a:lnTo>
                                      <a:pt x="1352" y="22"/>
                                    </a:lnTo>
                                    <a:lnTo>
                                      <a:pt x="1352" y="23"/>
                                    </a:lnTo>
                                    <a:lnTo>
                                      <a:pt x="1353" y="23"/>
                                    </a:lnTo>
                                    <a:lnTo>
                                      <a:pt x="1353" y="26"/>
                                    </a:lnTo>
                                    <a:lnTo>
                                      <a:pt x="1355" y="27"/>
                                    </a:lnTo>
                                    <a:lnTo>
                                      <a:pt x="1356" y="27"/>
                                    </a:lnTo>
                                    <a:lnTo>
                                      <a:pt x="1356" y="28"/>
                                    </a:lnTo>
                                    <a:lnTo>
                                      <a:pt x="1357" y="27"/>
                                    </a:lnTo>
                                    <a:lnTo>
                                      <a:pt x="1357" y="29"/>
                                    </a:lnTo>
                                    <a:lnTo>
                                      <a:pt x="1358" y="27"/>
                                    </a:lnTo>
                                    <a:lnTo>
                                      <a:pt x="1358" y="29"/>
                                    </a:lnTo>
                                    <a:lnTo>
                                      <a:pt x="1359" y="27"/>
                                    </a:lnTo>
                                    <a:lnTo>
                                      <a:pt x="1359" y="29"/>
                                    </a:lnTo>
                                    <a:lnTo>
                                      <a:pt x="1360" y="28"/>
                                    </a:lnTo>
                                    <a:lnTo>
                                      <a:pt x="1360" y="29"/>
                                    </a:lnTo>
                                    <a:lnTo>
                                      <a:pt x="1361" y="28"/>
                                    </a:lnTo>
                                    <a:lnTo>
                                      <a:pt x="1361" y="29"/>
                                    </a:lnTo>
                                    <a:lnTo>
                                      <a:pt x="1362" y="29"/>
                                    </a:lnTo>
                                    <a:lnTo>
                                      <a:pt x="1362" y="30"/>
                                    </a:lnTo>
                                    <a:lnTo>
                                      <a:pt x="1364" y="29"/>
                                    </a:lnTo>
                                    <a:lnTo>
                                      <a:pt x="1364" y="30"/>
                                    </a:lnTo>
                                    <a:lnTo>
                                      <a:pt x="1365" y="29"/>
                                    </a:lnTo>
                                    <a:lnTo>
                                      <a:pt x="1365" y="31"/>
                                    </a:lnTo>
                                    <a:lnTo>
                                      <a:pt x="1366" y="30"/>
                                    </a:lnTo>
                                    <a:lnTo>
                                      <a:pt x="1366" y="31"/>
                                    </a:lnTo>
                                    <a:lnTo>
                                      <a:pt x="1367" y="31"/>
                                    </a:lnTo>
                                    <a:lnTo>
                                      <a:pt x="1368" y="31"/>
                                    </a:lnTo>
                                    <a:lnTo>
                                      <a:pt x="1368" y="32"/>
                                    </a:lnTo>
                                    <a:lnTo>
                                      <a:pt x="1369" y="31"/>
                                    </a:lnTo>
                                    <a:lnTo>
                                      <a:pt x="1369" y="34"/>
                                    </a:lnTo>
                                    <a:lnTo>
                                      <a:pt x="1370" y="31"/>
                                    </a:lnTo>
                                    <a:lnTo>
                                      <a:pt x="1370" y="34"/>
                                    </a:lnTo>
                                    <a:lnTo>
                                      <a:pt x="1371" y="31"/>
                                    </a:lnTo>
                                    <a:lnTo>
                                      <a:pt x="1371" y="32"/>
                                    </a:lnTo>
                                    <a:lnTo>
                                      <a:pt x="1373" y="31"/>
                                    </a:lnTo>
                                    <a:lnTo>
                                      <a:pt x="1373" y="32"/>
                                    </a:lnTo>
                                    <a:lnTo>
                                      <a:pt x="1374" y="35"/>
                                    </a:lnTo>
                                    <a:lnTo>
                                      <a:pt x="1374" y="36"/>
                                    </a:lnTo>
                                    <a:lnTo>
                                      <a:pt x="1375" y="35"/>
                                    </a:lnTo>
                                    <a:lnTo>
                                      <a:pt x="1375" y="36"/>
                                    </a:lnTo>
                                    <a:lnTo>
                                      <a:pt x="1376" y="35"/>
                                    </a:lnTo>
                                    <a:lnTo>
                                      <a:pt x="1376" y="36"/>
                                    </a:lnTo>
                                    <a:lnTo>
                                      <a:pt x="1377" y="37"/>
                                    </a:lnTo>
                                    <a:lnTo>
                                      <a:pt x="1377" y="38"/>
                                    </a:lnTo>
                                    <a:lnTo>
                                      <a:pt x="1378" y="37"/>
                                    </a:lnTo>
                                    <a:lnTo>
                                      <a:pt x="1378" y="38"/>
                                    </a:lnTo>
                                    <a:lnTo>
                                      <a:pt x="1379" y="38"/>
                                    </a:lnTo>
                                    <a:lnTo>
                                      <a:pt x="1381" y="38"/>
                                    </a:lnTo>
                                    <a:lnTo>
                                      <a:pt x="1382" y="38"/>
                                    </a:lnTo>
                                    <a:lnTo>
                                      <a:pt x="1383" y="38"/>
                                    </a:lnTo>
                                    <a:lnTo>
                                      <a:pt x="1383" y="39"/>
                                    </a:lnTo>
                                    <a:lnTo>
                                      <a:pt x="1384" y="39"/>
                                    </a:lnTo>
                                    <a:lnTo>
                                      <a:pt x="1385" y="38"/>
                                    </a:lnTo>
                                    <a:lnTo>
                                      <a:pt x="1386" y="38"/>
                                    </a:lnTo>
                                    <a:lnTo>
                                      <a:pt x="1386" y="41"/>
                                    </a:lnTo>
                                    <a:lnTo>
                                      <a:pt x="1387" y="39"/>
                                    </a:lnTo>
                                    <a:lnTo>
                                      <a:pt x="1387" y="41"/>
                                    </a:lnTo>
                                    <a:lnTo>
                                      <a:pt x="1388" y="38"/>
                                    </a:lnTo>
                                    <a:lnTo>
                                      <a:pt x="1388" y="41"/>
                                    </a:lnTo>
                                    <a:lnTo>
                                      <a:pt x="1390" y="39"/>
                                    </a:lnTo>
                                    <a:lnTo>
                                      <a:pt x="1391" y="39"/>
                                    </a:lnTo>
                                    <a:lnTo>
                                      <a:pt x="1391" y="41"/>
                                    </a:lnTo>
                                    <a:lnTo>
                                      <a:pt x="1392" y="41"/>
                                    </a:lnTo>
                                    <a:lnTo>
                                      <a:pt x="1393" y="41"/>
                                    </a:lnTo>
                                    <a:lnTo>
                                      <a:pt x="1394" y="39"/>
                                    </a:lnTo>
                                    <a:lnTo>
                                      <a:pt x="1394" y="41"/>
                                    </a:lnTo>
                                    <a:lnTo>
                                      <a:pt x="1395" y="41"/>
                                    </a:lnTo>
                                    <a:lnTo>
                                      <a:pt x="1396" y="41"/>
                                    </a:lnTo>
                                    <a:lnTo>
                                      <a:pt x="1397" y="41"/>
                                    </a:lnTo>
                                    <a:lnTo>
                                      <a:pt x="1397" y="43"/>
                                    </a:lnTo>
                                    <a:lnTo>
                                      <a:pt x="1399" y="41"/>
                                    </a:lnTo>
                                    <a:lnTo>
                                      <a:pt x="1400" y="41"/>
                                    </a:lnTo>
                                    <a:lnTo>
                                      <a:pt x="1400" y="44"/>
                                    </a:lnTo>
                                    <a:lnTo>
                                      <a:pt x="1401" y="44"/>
                                    </a:lnTo>
                                    <a:lnTo>
                                      <a:pt x="1402" y="43"/>
                                    </a:lnTo>
                                    <a:lnTo>
                                      <a:pt x="1402" y="45"/>
                                    </a:lnTo>
                                    <a:lnTo>
                                      <a:pt x="1403" y="43"/>
                                    </a:lnTo>
                                    <a:lnTo>
                                      <a:pt x="1404" y="44"/>
                                    </a:lnTo>
                                    <a:lnTo>
                                      <a:pt x="1404" y="45"/>
                                    </a:lnTo>
                                    <a:lnTo>
                                      <a:pt x="1405" y="45"/>
                                    </a:lnTo>
                                    <a:lnTo>
                                      <a:pt x="1405" y="46"/>
                                    </a:lnTo>
                                    <a:lnTo>
                                      <a:pt x="1406" y="46"/>
                                    </a:lnTo>
                                    <a:lnTo>
                                      <a:pt x="1408" y="47"/>
                                    </a:lnTo>
                                    <a:lnTo>
                                      <a:pt x="1409" y="48"/>
                                    </a:lnTo>
                                    <a:lnTo>
                                      <a:pt x="1409" y="49"/>
                                    </a:lnTo>
                                    <a:lnTo>
                                      <a:pt x="1410" y="47"/>
                                    </a:lnTo>
                                    <a:lnTo>
                                      <a:pt x="1410" y="49"/>
                                    </a:lnTo>
                                    <a:lnTo>
                                      <a:pt x="1411" y="49"/>
                                    </a:lnTo>
                                    <a:lnTo>
                                      <a:pt x="1411" y="51"/>
                                    </a:lnTo>
                                    <a:lnTo>
                                      <a:pt x="1412" y="49"/>
                                    </a:lnTo>
                                    <a:lnTo>
                                      <a:pt x="1413" y="49"/>
                                    </a:lnTo>
                                    <a:lnTo>
                                      <a:pt x="1413" y="51"/>
                                    </a:lnTo>
                                    <a:lnTo>
                                      <a:pt x="1414" y="49"/>
                                    </a:lnTo>
                                    <a:lnTo>
                                      <a:pt x="1414" y="52"/>
                                    </a:lnTo>
                                    <a:lnTo>
                                      <a:pt x="1415" y="51"/>
                                    </a:lnTo>
                                    <a:lnTo>
                                      <a:pt x="1415" y="54"/>
                                    </a:lnTo>
                                    <a:lnTo>
                                      <a:pt x="1417" y="52"/>
                                    </a:lnTo>
                                    <a:lnTo>
                                      <a:pt x="1417" y="53"/>
                                    </a:lnTo>
                                    <a:lnTo>
                                      <a:pt x="1418" y="53"/>
                                    </a:lnTo>
                                    <a:lnTo>
                                      <a:pt x="1418" y="54"/>
                                    </a:lnTo>
                                    <a:lnTo>
                                      <a:pt x="1419" y="54"/>
                                    </a:lnTo>
                                    <a:lnTo>
                                      <a:pt x="1420" y="53"/>
                                    </a:lnTo>
                                    <a:lnTo>
                                      <a:pt x="1420" y="55"/>
                                    </a:lnTo>
                                    <a:lnTo>
                                      <a:pt x="1421" y="54"/>
                                    </a:lnTo>
                                    <a:lnTo>
                                      <a:pt x="1421" y="55"/>
                                    </a:lnTo>
                                    <a:lnTo>
                                      <a:pt x="1422" y="54"/>
                                    </a:lnTo>
                                    <a:lnTo>
                                      <a:pt x="1423" y="54"/>
                                    </a:lnTo>
                                    <a:lnTo>
                                      <a:pt x="1423" y="55"/>
                                    </a:lnTo>
                                    <a:lnTo>
                                      <a:pt x="1425" y="54"/>
                                    </a:lnTo>
                                    <a:lnTo>
                                      <a:pt x="1425" y="55"/>
                                    </a:lnTo>
                                    <a:lnTo>
                                      <a:pt x="1426" y="54"/>
                                    </a:lnTo>
                                    <a:lnTo>
                                      <a:pt x="1426" y="55"/>
                                    </a:lnTo>
                                    <a:lnTo>
                                      <a:pt x="1427" y="55"/>
                                    </a:lnTo>
                                    <a:lnTo>
                                      <a:pt x="1428" y="57"/>
                                    </a:lnTo>
                                    <a:lnTo>
                                      <a:pt x="1429" y="57"/>
                                    </a:lnTo>
                                    <a:lnTo>
                                      <a:pt x="1430" y="57"/>
                                    </a:lnTo>
                                    <a:lnTo>
                                      <a:pt x="1431" y="57"/>
                                    </a:lnTo>
                                    <a:lnTo>
                                      <a:pt x="1431" y="60"/>
                                    </a:lnTo>
                                    <a:lnTo>
                                      <a:pt x="1432" y="57"/>
                                    </a:lnTo>
                                    <a:lnTo>
                                      <a:pt x="1432" y="61"/>
                                    </a:lnTo>
                                    <a:lnTo>
                                      <a:pt x="1434" y="60"/>
                                    </a:lnTo>
                                    <a:lnTo>
                                      <a:pt x="1434" y="61"/>
                                    </a:lnTo>
                                    <a:lnTo>
                                      <a:pt x="1435" y="61"/>
                                    </a:lnTo>
                                    <a:lnTo>
                                      <a:pt x="1436" y="61"/>
                                    </a:lnTo>
                                    <a:lnTo>
                                      <a:pt x="1436" y="63"/>
                                    </a:lnTo>
                                    <a:lnTo>
                                      <a:pt x="1437" y="61"/>
                                    </a:lnTo>
                                    <a:lnTo>
                                      <a:pt x="1437" y="63"/>
                                    </a:lnTo>
                                    <a:lnTo>
                                      <a:pt x="1438" y="63"/>
                                    </a:lnTo>
                                    <a:lnTo>
                                      <a:pt x="1439" y="63"/>
                                    </a:lnTo>
                                    <a:lnTo>
                                      <a:pt x="1440" y="63"/>
                                    </a:lnTo>
                                    <a:lnTo>
                                      <a:pt x="1441" y="63"/>
                                    </a:lnTo>
                                    <a:lnTo>
                                      <a:pt x="1441" y="64"/>
                                    </a:lnTo>
                                    <a:lnTo>
                                      <a:pt x="1443" y="64"/>
                                    </a:lnTo>
                                    <a:lnTo>
                                      <a:pt x="1444" y="66"/>
                                    </a:lnTo>
                                    <a:lnTo>
                                      <a:pt x="1444" y="69"/>
                                    </a:lnTo>
                                    <a:lnTo>
                                      <a:pt x="1445" y="67"/>
                                    </a:lnTo>
                                    <a:lnTo>
                                      <a:pt x="1445" y="69"/>
                                    </a:lnTo>
                                    <a:lnTo>
                                      <a:pt x="1446" y="67"/>
                                    </a:lnTo>
                                    <a:lnTo>
                                      <a:pt x="1446" y="69"/>
                                    </a:lnTo>
                                    <a:lnTo>
                                      <a:pt x="1447" y="66"/>
                                    </a:lnTo>
                                    <a:lnTo>
                                      <a:pt x="1447" y="71"/>
                                    </a:lnTo>
                                    <a:lnTo>
                                      <a:pt x="1448" y="70"/>
                                    </a:lnTo>
                                    <a:lnTo>
                                      <a:pt x="1448" y="72"/>
                                    </a:lnTo>
                                    <a:lnTo>
                                      <a:pt x="1449" y="72"/>
                                    </a:lnTo>
                                    <a:lnTo>
                                      <a:pt x="1450" y="72"/>
                                    </a:lnTo>
                                    <a:lnTo>
                                      <a:pt x="1450" y="74"/>
                                    </a:lnTo>
                                    <a:lnTo>
                                      <a:pt x="1452" y="73"/>
                                    </a:lnTo>
                                    <a:lnTo>
                                      <a:pt x="1452" y="74"/>
                                    </a:lnTo>
                                    <a:lnTo>
                                      <a:pt x="1453" y="74"/>
                                    </a:lnTo>
                                    <a:lnTo>
                                      <a:pt x="1454" y="74"/>
                                    </a:lnTo>
                                    <a:lnTo>
                                      <a:pt x="1454" y="76"/>
                                    </a:lnTo>
                                    <a:lnTo>
                                      <a:pt x="1455" y="76"/>
                                    </a:lnTo>
                                    <a:lnTo>
                                      <a:pt x="1456" y="76"/>
                                    </a:lnTo>
                                    <a:lnTo>
                                      <a:pt x="1457" y="76"/>
                                    </a:lnTo>
                                    <a:lnTo>
                                      <a:pt x="1457" y="79"/>
                                    </a:lnTo>
                                    <a:lnTo>
                                      <a:pt x="1458" y="79"/>
                                    </a:lnTo>
                                    <a:lnTo>
                                      <a:pt x="1459" y="79"/>
                                    </a:lnTo>
                                    <a:lnTo>
                                      <a:pt x="1459" y="81"/>
                                    </a:lnTo>
                                    <a:lnTo>
                                      <a:pt x="1461" y="79"/>
                                    </a:lnTo>
                                    <a:lnTo>
                                      <a:pt x="1461" y="81"/>
                                    </a:lnTo>
                                    <a:lnTo>
                                      <a:pt x="1462" y="81"/>
                                    </a:lnTo>
                                    <a:lnTo>
                                      <a:pt x="1462" y="82"/>
                                    </a:lnTo>
                                    <a:lnTo>
                                      <a:pt x="1463" y="82"/>
                                    </a:lnTo>
                                    <a:lnTo>
                                      <a:pt x="1463" y="83"/>
                                    </a:lnTo>
                                    <a:lnTo>
                                      <a:pt x="1464" y="83"/>
                                    </a:lnTo>
                                    <a:lnTo>
                                      <a:pt x="1465" y="83"/>
                                    </a:lnTo>
                                    <a:lnTo>
                                      <a:pt x="1466" y="83"/>
                                    </a:lnTo>
                                    <a:lnTo>
                                      <a:pt x="1466" y="84"/>
                                    </a:lnTo>
                                    <a:lnTo>
                                      <a:pt x="1467" y="84"/>
                                    </a:lnTo>
                                    <a:lnTo>
                                      <a:pt x="1467" y="85"/>
                                    </a:lnTo>
                                    <a:lnTo>
                                      <a:pt x="1469" y="85"/>
                                    </a:lnTo>
                                    <a:lnTo>
                                      <a:pt x="1469" y="87"/>
                                    </a:lnTo>
                                    <a:lnTo>
                                      <a:pt x="1470" y="87"/>
                                    </a:lnTo>
                                    <a:lnTo>
                                      <a:pt x="1470" y="90"/>
                                    </a:lnTo>
                                    <a:lnTo>
                                      <a:pt x="1471" y="89"/>
                                    </a:lnTo>
                                    <a:lnTo>
                                      <a:pt x="1471" y="90"/>
                                    </a:lnTo>
                                    <a:lnTo>
                                      <a:pt x="1472" y="90"/>
                                    </a:lnTo>
                                    <a:lnTo>
                                      <a:pt x="1472" y="91"/>
                                    </a:lnTo>
                                    <a:lnTo>
                                      <a:pt x="1473" y="91"/>
                                    </a:lnTo>
                                    <a:lnTo>
                                      <a:pt x="1473" y="92"/>
                                    </a:lnTo>
                                    <a:lnTo>
                                      <a:pt x="1474" y="91"/>
                                    </a:lnTo>
                                    <a:lnTo>
                                      <a:pt x="1475" y="93"/>
                                    </a:lnTo>
                                    <a:lnTo>
                                      <a:pt x="1476" y="93"/>
                                    </a:lnTo>
                                    <a:lnTo>
                                      <a:pt x="1476" y="96"/>
                                    </a:lnTo>
                                    <a:lnTo>
                                      <a:pt x="1478" y="93"/>
                                    </a:lnTo>
                                    <a:lnTo>
                                      <a:pt x="1478" y="96"/>
                                    </a:lnTo>
                                    <a:lnTo>
                                      <a:pt x="1479" y="96"/>
                                    </a:lnTo>
                                    <a:lnTo>
                                      <a:pt x="1480" y="96"/>
                                    </a:lnTo>
                                    <a:lnTo>
                                      <a:pt x="1481" y="96"/>
                                    </a:lnTo>
                                    <a:lnTo>
                                      <a:pt x="1481" y="97"/>
                                    </a:lnTo>
                                    <a:lnTo>
                                      <a:pt x="1482" y="97"/>
                                    </a:lnTo>
                                    <a:lnTo>
                                      <a:pt x="1482" y="98"/>
                                    </a:lnTo>
                                    <a:lnTo>
                                      <a:pt x="1483" y="97"/>
                                    </a:lnTo>
                                    <a:lnTo>
                                      <a:pt x="1483" y="98"/>
                                    </a:lnTo>
                                    <a:lnTo>
                                      <a:pt x="1484" y="97"/>
                                    </a:lnTo>
                                    <a:lnTo>
                                      <a:pt x="1484" y="99"/>
                                    </a:lnTo>
                                    <a:lnTo>
                                      <a:pt x="1485" y="98"/>
                                    </a:lnTo>
                                    <a:lnTo>
                                      <a:pt x="1487" y="98"/>
                                    </a:lnTo>
                                    <a:lnTo>
                                      <a:pt x="1487" y="99"/>
                                    </a:lnTo>
                                    <a:lnTo>
                                      <a:pt x="1488" y="99"/>
                                    </a:lnTo>
                                    <a:lnTo>
                                      <a:pt x="1488" y="100"/>
                                    </a:lnTo>
                                    <a:lnTo>
                                      <a:pt x="1489" y="100"/>
                                    </a:lnTo>
                                    <a:lnTo>
                                      <a:pt x="1489" y="101"/>
                                    </a:lnTo>
                                    <a:lnTo>
                                      <a:pt x="1490" y="100"/>
                                    </a:lnTo>
                                    <a:lnTo>
                                      <a:pt x="1490" y="101"/>
                                    </a:lnTo>
                                    <a:lnTo>
                                      <a:pt x="1491" y="101"/>
                                    </a:lnTo>
                                    <a:lnTo>
                                      <a:pt x="1491" y="103"/>
                                    </a:lnTo>
                                    <a:lnTo>
                                      <a:pt x="1492" y="102"/>
                                    </a:lnTo>
                                    <a:lnTo>
                                      <a:pt x="1492" y="103"/>
                                    </a:lnTo>
                                    <a:lnTo>
                                      <a:pt x="1493" y="102"/>
                                    </a:lnTo>
                                    <a:lnTo>
                                      <a:pt x="1493" y="103"/>
                                    </a:lnTo>
                                    <a:lnTo>
                                      <a:pt x="1494" y="105"/>
                                    </a:lnTo>
                                    <a:lnTo>
                                      <a:pt x="1494" y="106"/>
                                    </a:lnTo>
                                    <a:lnTo>
                                      <a:pt x="1496" y="105"/>
                                    </a:lnTo>
                                    <a:lnTo>
                                      <a:pt x="1496" y="106"/>
                                    </a:lnTo>
                                    <a:lnTo>
                                      <a:pt x="1497" y="106"/>
                                    </a:lnTo>
                                    <a:lnTo>
                                      <a:pt x="1497" y="107"/>
                                    </a:lnTo>
                                    <a:lnTo>
                                      <a:pt x="1498" y="106"/>
                                    </a:lnTo>
                                    <a:lnTo>
                                      <a:pt x="1498" y="108"/>
                                    </a:lnTo>
                                    <a:lnTo>
                                      <a:pt x="1499" y="108"/>
                                    </a:lnTo>
                                    <a:lnTo>
                                      <a:pt x="1500" y="107"/>
                                    </a:lnTo>
                                    <a:lnTo>
                                      <a:pt x="1500" y="108"/>
                                    </a:lnTo>
                                    <a:lnTo>
                                      <a:pt x="1501" y="108"/>
                                    </a:lnTo>
                                    <a:lnTo>
                                      <a:pt x="1501" y="109"/>
                                    </a:lnTo>
                                    <a:lnTo>
                                      <a:pt x="1502" y="108"/>
                                    </a:lnTo>
                                    <a:lnTo>
                                      <a:pt x="1502" y="110"/>
                                    </a:lnTo>
                                    <a:lnTo>
                                      <a:pt x="1503" y="108"/>
                                    </a:lnTo>
                                    <a:lnTo>
                                      <a:pt x="1503" y="109"/>
                                    </a:lnTo>
                                    <a:lnTo>
                                      <a:pt x="1505" y="110"/>
                                    </a:lnTo>
                                    <a:lnTo>
                                      <a:pt x="1506" y="110"/>
                                    </a:lnTo>
                                    <a:lnTo>
                                      <a:pt x="1507" y="111"/>
                                    </a:lnTo>
                                    <a:lnTo>
                                      <a:pt x="1507" y="113"/>
                                    </a:lnTo>
                                    <a:lnTo>
                                      <a:pt x="1508" y="110"/>
                                    </a:lnTo>
                                    <a:lnTo>
                                      <a:pt x="1508" y="111"/>
                                    </a:lnTo>
                                    <a:lnTo>
                                      <a:pt x="1509" y="110"/>
                                    </a:lnTo>
                                    <a:lnTo>
                                      <a:pt x="1509" y="111"/>
                                    </a:lnTo>
                                    <a:lnTo>
                                      <a:pt x="1510" y="113"/>
                                    </a:lnTo>
                                    <a:lnTo>
                                      <a:pt x="1510" y="114"/>
                                    </a:lnTo>
                                    <a:lnTo>
                                      <a:pt x="1511" y="110"/>
                                    </a:lnTo>
                                    <a:lnTo>
                                      <a:pt x="1511" y="114"/>
                                    </a:lnTo>
                                    <a:lnTo>
                                      <a:pt x="1512" y="113"/>
                                    </a:lnTo>
                                    <a:lnTo>
                                      <a:pt x="1514" y="113"/>
                                    </a:lnTo>
                                    <a:lnTo>
                                      <a:pt x="1514" y="115"/>
                                    </a:lnTo>
                                    <a:lnTo>
                                      <a:pt x="1515" y="114"/>
                                    </a:lnTo>
                                    <a:lnTo>
                                      <a:pt x="1515" y="115"/>
                                    </a:lnTo>
                                    <a:lnTo>
                                      <a:pt x="1516" y="115"/>
                                    </a:lnTo>
                                    <a:lnTo>
                                      <a:pt x="1517" y="115"/>
                                    </a:lnTo>
                                    <a:lnTo>
                                      <a:pt x="1517" y="116"/>
                                    </a:lnTo>
                                    <a:lnTo>
                                      <a:pt x="1518" y="115"/>
                                    </a:lnTo>
                                    <a:lnTo>
                                      <a:pt x="1519" y="114"/>
                                    </a:lnTo>
                                    <a:lnTo>
                                      <a:pt x="1519" y="116"/>
                                    </a:lnTo>
                                    <a:lnTo>
                                      <a:pt x="1520" y="116"/>
                                    </a:lnTo>
                                    <a:lnTo>
                                      <a:pt x="1522" y="115"/>
                                    </a:lnTo>
                                    <a:lnTo>
                                      <a:pt x="1522" y="118"/>
                                    </a:lnTo>
                                    <a:lnTo>
                                      <a:pt x="1523" y="116"/>
                                    </a:lnTo>
                                    <a:lnTo>
                                      <a:pt x="1523" y="118"/>
                                    </a:lnTo>
                                    <a:lnTo>
                                      <a:pt x="1524" y="116"/>
                                    </a:lnTo>
                                    <a:lnTo>
                                      <a:pt x="1524" y="118"/>
                                    </a:lnTo>
                                    <a:lnTo>
                                      <a:pt x="1525" y="118"/>
                                    </a:lnTo>
                                    <a:lnTo>
                                      <a:pt x="1525" y="120"/>
                                    </a:lnTo>
                                    <a:lnTo>
                                      <a:pt x="1526" y="118"/>
                                    </a:lnTo>
                                    <a:lnTo>
                                      <a:pt x="1526" y="120"/>
                                    </a:lnTo>
                                    <a:lnTo>
                                      <a:pt x="1527" y="119"/>
                                    </a:lnTo>
                                    <a:lnTo>
                                      <a:pt x="1527" y="122"/>
                                    </a:lnTo>
                                    <a:lnTo>
                                      <a:pt x="1528" y="119"/>
                                    </a:lnTo>
                                    <a:lnTo>
                                      <a:pt x="1528" y="120"/>
                                    </a:lnTo>
                                    <a:lnTo>
                                      <a:pt x="1529" y="120"/>
                                    </a:lnTo>
                                    <a:lnTo>
                                      <a:pt x="1529" y="122"/>
                                    </a:lnTo>
                                    <a:lnTo>
                                      <a:pt x="1531" y="122"/>
                                    </a:lnTo>
                                    <a:lnTo>
                                      <a:pt x="1532" y="122"/>
                                    </a:lnTo>
                                    <a:lnTo>
                                      <a:pt x="1533" y="120"/>
                                    </a:lnTo>
                                    <a:lnTo>
                                      <a:pt x="1533" y="122"/>
                                    </a:lnTo>
                                    <a:lnTo>
                                      <a:pt x="1534" y="120"/>
                                    </a:lnTo>
                                    <a:lnTo>
                                      <a:pt x="1534" y="123"/>
                                    </a:lnTo>
                                    <a:lnTo>
                                      <a:pt x="1535" y="120"/>
                                    </a:lnTo>
                                    <a:lnTo>
                                      <a:pt x="1535" y="122"/>
                                    </a:lnTo>
                                    <a:lnTo>
                                      <a:pt x="1536" y="122"/>
                                    </a:lnTo>
                                    <a:lnTo>
                                      <a:pt x="1536" y="123"/>
                                    </a:lnTo>
                                    <a:lnTo>
                                      <a:pt x="1537" y="120"/>
                                    </a:lnTo>
                                    <a:lnTo>
                                      <a:pt x="1537" y="123"/>
                                    </a:lnTo>
                                    <a:lnTo>
                                      <a:pt x="1538" y="120"/>
                                    </a:lnTo>
                                    <a:lnTo>
                                      <a:pt x="1538" y="122"/>
                                    </a:lnTo>
                                    <a:lnTo>
                                      <a:pt x="1540" y="122"/>
                                    </a:lnTo>
                                    <a:lnTo>
                                      <a:pt x="1540" y="123"/>
                                    </a:lnTo>
                                    <a:lnTo>
                                      <a:pt x="1541" y="122"/>
                                    </a:lnTo>
                                    <a:lnTo>
                                      <a:pt x="1541" y="123"/>
                                    </a:lnTo>
                                    <a:lnTo>
                                      <a:pt x="1542" y="123"/>
                                    </a:lnTo>
                                    <a:lnTo>
                                      <a:pt x="1543" y="122"/>
                                    </a:lnTo>
                                    <a:lnTo>
                                      <a:pt x="1543" y="123"/>
                                    </a:lnTo>
                                    <a:lnTo>
                                      <a:pt x="1544" y="123"/>
                                    </a:lnTo>
                                    <a:lnTo>
                                      <a:pt x="1544" y="126"/>
                                    </a:lnTo>
                                    <a:lnTo>
                                      <a:pt x="1545" y="123"/>
                                    </a:lnTo>
                                    <a:lnTo>
                                      <a:pt x="1545" y="126"/>
                                    </a:lnTo>
                                    <a:lnTo>
                                      <a:pt x="1546" y="126"/>
                                    </a:lnTo>
                                    <a:lnTo>
                                      <a:pt x="1547" y="123"/>
                                    </a:lnTo>
                                    <a:lnTo>
                                      <a:pt x="1547" y="126"/>
                                    </a:lnTo>
                                    <a:lnTo>
                                      <a:pt x="1549" y="126"/>
                                    </a:lnTo>
                                    <a:lnTo>
                                      <a:pt x="1550" y="126"/>
                                    </a:lnTo>
                                    <a:lnTo>
                                      <a:pt x="1551" y="126"/>
                                    </a:lnTo>
                                    <a:lnTo>
                                      <a:pt x="1552" y="126"/>
                                    </a:lnTo>
                                    <a:lnTo>
                                      <a:pt x="1552" y="128"/>
                                    </a:lnTo>
                                    <a:lnTo>
                                      <a:pt x="1553" y="128"/>
                                    </a:lnTo>
                                    <a:lnTo>
                                      <a:pt x="1554" y="126"/>
                                    </a:lnTo>
                                    <a:lnTo>
                                      <a:pt x="1554" y="128"/>
                                    </a:lnTo>
                                    <a:lnTo>
                                      <a:pt x="1555" y="126"/>
                                    </a:lnTo>
                                    <a:lnTo>
                                      <a:pt x="1555" y="128"/>
                                    </a:lnTo>
                                    <a:lnTo>
                                      <a:pt x="1556" y="126"/>
                                    </a:lnTo>
                                    <a:lnTo>
                                      <a:pt x="1556" y="128"/>
                                    </a:lnTo>
                                    <a:lnTo>
                                      <a:pt x="1558" y="128"/>
                                    </a:lnTo>
                                    <a:lnTo>
                                      <a:pt x="1559" y="128"/>
                                    </a:lnTo>
                                    <a:lnTo>
                                      <a:pt x="1560" y="128"/>
                                    </a:lnTo>
                                    <a:lnTo>
                                      <a:pt x="1560" y="129"/>
                                    </a:lnTo>
                                    <a:lnTo>
                                      <a:pt x="1561" y="128"/>
                                    </a:lnTo>
                                    <a:lnTo>
                                      <a:pt x="1562" y="128"/>
                                    </a:lnTo>
                                    <a:lnTo>
                                      <a:pt x="1562" y="131"/>
                                    </a:lnTo>
                                    <a:lnTo>
                                      <a:pt x="1563" y="129"/>
                                    </a:lnTo>
                                    <a:lnTo>
                                      <a:pt x="1563" y="131"/>
                                    </a:lnTo>
                                    <a:lnTo>
                                      <a:pt x="1564" y="131"/>
                                    </a:lnTo>
                                    <a:lnTo>
                                      <a:pt x="1564" y="132"/>
                                    </a:lnTo>
                                    <a:lnTo>
                                      <a:pt x="1566" y="131"/>
                                    </a:lnTo>
                                    <a:lnTo>
                                      <a:pt x="1567" y="131"/>
                                    </a:lnTo>
                                    <a:lnTo>
                                      <a:pt x="1567" y="132"/>
                                    </a:lnTo>
                                    <a:lnTo>
                                      <a:pt x="1568" y="129"/>
                                    </a:lnTo>
                                    <a:lnTo>
                                      <a:pt x="1568" y="132"/>
                                    </a:lnTo>
                                    <a:lnTo>
                                      <a:pt x="1569" y="131"/>
                                    </a:lnTo>
                                    <a:lnTo>
                                      <a:pt x="1569" y="133"/>
                                    </a:lnTo>
                                    <a:lnTo>
                                      <a:pt x="1570" y="132"/>
                                    </a:lnTo>
                                    <a:lnTo>
                                      <a:pt x="1570" y="133"/>
                                    </a:lnTo>
                                    <a:lnTo>
                                      <a:pt x="1571" y="132"/>
                                    </a:lnTo>
                                    <a:lnTo>
                                      <a:pt x="1571" y="133"/>
                                    </a:lnTo>
                                    <a:lnTo>
                                      <a:pt x="1572" y="131"/>
                                    </a:lnTo>
                                    <a:lnTo>
                                      <a:pt x="1572" y="132"/>
                                    </a:lnTo>
                                    <a:lnTo>
                                      <a:pt x="1573" y="134"/>
                                    </a:lnTo>
                                    <a:lnTo>
                                      <a:pt x="1575" y="133"/>
                                    </a:lnTo>
                                    <a:lnTo>
                                      <a:pt x="1575" y="134"/>
                                    </a:lnTo>
                                    <a:lnTo>
                                      <a:pt x="1576" y="134"/>
                                    </a:lnTo>
                                    <a:lnTo>
                                      <a:pt x="1577" y="134"/>
                                    </a:lnTo>
                                    <a:lnTo>
                                      <a:pt x="1578" y="134"/>
                                    </a:lnTo>
                                    <a:lnTo>
                                      <a:pt x="1578" y="135"/>
                                    </a:lnTo>
                                    <a:lnTo>
                                      <a:pt x="1579" y="134"/>
                                    </a:lnTo>
                                    <a:lnTo>
                                      <a:pt x="1580" y="134"/>
                                    </a:lnTo>
                                    <a:lnTo>
                                      <a:pt x="1581" y="134"/>
                                    </a:lnTo>
                                    <a:lnTo>
                                      <a:pt x="1581" y="135"/>
                                    </a:lnTo>
                                    <a:lnTo>
                                      <a:pt x="1582" y="134"/>
                                    </a:lnTo>
                                    <a:lnTo>
                                      <a:pt x="1584" y="134"/>
                                    </a:lnTo>
                                    <a:lnTo>
                                      <a:pt x="1584" y="136"/>
                                    </a:lnTo>
                                    <a:lnTo>
                                      <a:pt x="1585" y="134"/>
                                    </a:lnTo>
                                    <a:lnTo>
                                      <a:pt x="1586" y="134"/>
                                    </a:lnTo>
                                    <a:lnTo>
                                      <a:pt x="1587" y="134"/>
                                    </a:lnTo>
                                    <a:lnTo>
                                      <a:pt x="1588" y="134"/>
                                    </a:lnTo>
                                    <a:lnTo>
                                      <a:pt x="1589" y="134"/>
                                    </a:lnTo>
                                    <a:lnTo>
                                      <a:pt x="1590" y="134"/>
                                    </a:lnTo>
                                    <a:lnTo>
                                      <a:pt x="1591" y="134"/>
                                    </a:lnTo>
                                    <a:lnTo>
                                      <a:pt x="1593" y="134"/>
                                    </a:lnTo>
                                    <a:lnTo>
                                      <a:pt x="1594" y="133"/>
                                    </a:lnTo>
                                    <a:lnTo>
                                      <a:pt x="1594" y="134"/>
                                    </a:lnTo>
                                    <a:lnTo>
                                      <a:pt x="1595" y="134"/>
                                    </a:lnTo>
                                    <a:lnTo>
                                      <a:pt x="1596" y="133"/>
                                    </a:lnTo>
                                    <a:lnTo>
                                      <a:pt x="1596" y="134"/>
                                    </a:lnTo>
                                    <a:lnTo>
                                      <a:pt x="1597" y="134"/>
                                    </a:lnTo>
                                    <a:lnTo>
                                      <a:pt x="1598" y="134"/>
                                    </a:lnTo>
                                    <a:lnTo>
                                      <a:pt x="1599" y="134"/>
                                    </a:lnTo>
                                    <a:lnTo>
                                      <a:pt x="1600" y="134"/>
                                    </a:lnTo>
                                    <a:lnTo>
                                      <a:pt x="1602" y="134"/>
                                    </a:lnTo>
                                    <a:lnTo>
                                      <a:pt x="1603" y="133"/>
                                    </a:lnTo>
                                    <a:lnTo>
                                      <a:pt x="1603" y="134"/>
                                    </a:lnTo>
                                    <a:lnTo>
                                      <a:pt x="1604" y="133"/>
                                    </a:lnTo>
                                    <a:lnTo>
                                      <a:pt x="1605" y="133"/>
                                    </a:lnTo>
                                    <a:lnTo>
                                      <a:pt x="1605" y="134"/>
                                    </a:lnTo>
                                    <a:lnTo>
                                      <a:pt x="1606" y="133"/>
                                    </a:lnTo>
                                    <a:lnTo>
                                      <a:pt x="1606" y="134"/>
                                    </a:lnTo>
                                    <a:lnTo>
                                      <a:pt x="1607" y="134"/>
                                    </a:lnTo>
                                    <a:lnTo>
                                      <a:pt x="1608" y="134"/>
                                    </a:lnTo>
                                    <a:lnTo>
                                      <a:pt x="1610" y="134"/>
                                    </a:lnTo>
                                    <a:lnTo>
                                      <a:pt x="1610" y="135"/>
                                    </a:lnTo>
                                    <a:lnTo>
                                      <a:pt x="1611" y="134"/>
                                    </a:lnTo>
                                    <a:lnTo>
                                      <a:pt x="1612" y="134"/>
                                    </a:lnTo>
                                    <a:lnTo>
                                      <a:pt x="1613" y="134"/>
                                    </a:lnTo>
                                    <a:lnTo>
                                      <a:pt x="1614" y="133"/>
                                    </a:lnTo>
                                    <a:lnTo>
                                      <a:pt x="1614" y="134"/>
                                    </a:lnTo>
                                    <a:lnTo>
                                      <a:pt x="1615" y="134"/>
                                    </a:lnTo>
                                    <a:lnTo>
                                      <a:pt x="1615" y="135"/>
                                    </a:lnTo>
                                    <a:lnTo>
                                      <a:pt x="1616" y="134"/>
                                    </a:lnTo>
                                    <a:lnTo>
                                      <a:pt x="1616" y="135"/>
                                    </a:lnTo>
                                    <a:lnTo>
                                      <a:pt x="1617" y="134"/>
                                    </a:lnTo>
                                    <a:lnTo>
                                      <a:pt x="1619" y="134"/>
                                    </a:lnTo>
                                    <a:lnTo>
                                      <a:pt x="1620" y="134"/>
                                    </a:lnTo>
                                    <a:lnTo>
                                      <a:pt x="1621" y="134"/>
                                    </a:lnTo>
                                    <a:lnTo>
                                      <a:pt x="1622" y="134"/>
                                    </a:lnTo>
                                    <a:lnTo>
                                      <a:pt x="1622" y="136"/>
                                    </a:lnTo>
                                    <a:lnTo>
                                      <a:pt x="1623" y="134"/>
                                    </a:lnTo>
                                    <a:lnTo>
                                      <a:pt x="1624" y="134"/>
                                    </a:lnTo>
                                    <a:lnTo>
                                      <a:pt x="1624" y="135"/>
                                    </a:lnTo>
                                    <a:lnTo>
                                      <a:pt x="1625" y="135"/>
                                    </a:lnTo>
                                    <a:lnTo>
                                      <a:pt x="1626" y="134"/>
                                    </a:lnTo>
                                    <a:lnTo>
                                      <a:pt x="1626" y="136"/>
                                    </a:lnTo>
                                    <a:lnTo>
                                      <a:pt x="1628" y="135"/>
                                    </a:lnTo>
                                    <a:lnTo>
                                      <a:pt x="1628" y="136"/>
                                    </a:lnTo>
                                    <a:lnTo>
                                      <a:pt x="1629" y="134"/>
                                    </a:lnTo>
                                    <a:lnTo>
                                      <a:pt x="1629" y="135"/>
                                    </a:lnTo>
                                    <a:lnTo>
                                      <a:pt x="1630" y="134"/>
                                    </a:lnTo>
                                    <a:lnTo>
                                      <a:pt x="1631" y="134"/>
                                    </a:lnTo>
                                    <a:lnTo>
                                      <a:pt x="1632" y="134"/>
                                    </a:lnTo>
                                    <a:lnTo>
                                      <a:pt x="1633" y="134"/>
                                    </a:lnTo>
                                    <a:lnTo>
                                      <a:pt x="1634" y="134"/>
                                    </a:lnTo>
                                    <a:lnTo>
                                      <a:pt x="1635" y="134"/>
                                    </a:lnTo>
                                    <a:lnTo>
                                      <a:pt x="1637" y="134"/>
                                    </a:lnTo>
                                    <a:lnTo>
                                      <a:pt x="1637" y="136"/>
                                    </a:lnTo>
                                    <a:lnTo>
                                      <a:pt x="1638" y="134"/>
                                    </a:lnTo>
                                    <a:lnTo>
                                      <a:pt x="1638" y="135"/>
                                    </a:lnTo>
                                    <a:lnTo>
                                      <a:pt x="1639" y="134"/>
                                    </a:lnTo>
                                    <a:lnTo>
                                      <a:pt x="1640" y="134"/>
                                    </a:lnTo>
                                    <a:lnTo>
                                      <a:pt x="1641" y="133"/>
                                    </a:lnTo>
                                    <a:lnTo>
                                      <a:pt x="1641" y="134"/>
                                    </a:lnTo>
                                    <a:lnTo>
                                      <a:pt x="1642" y="134"/>
                                    </a:lnTo>
                                    <a:lnTo>
                                      <a:pt x="1642" y="135"/>
                                    </a:lnTo>
                                    <a:lnTo>
                                      <a:pt x="1643" y="134"/>
                                    </a:lnTo>
                                    <a:lnTo>
                                      <a:pt x="1643" y="136"/>
                                    </a:lnTo>
                                    <a:lnTo>
                                      <a:pt x="1644" y="134"/>
                                    </a:lnTo>
                                    <a:lnTo>
                                      <a:pt x="1646" y="134"/>
                                    </a:lnTo>
                                    <a:lnTo>
                                      <a:pt x="1647" y="134"/>
                                    </a:lnTo>
                                    <a:lnTo>
                                      <a:pt x="1648" y="133"/>
                                    </a:lnTo>
                                    <a:lnTo>
                                      <a:pt x="1648" y="134"/>
                                    </a:lnTo>
                                    <a:lnTo>
                                      <a:pt x="1649" y="134"/>
                                    </a:lnTo>
                                    <a:lnTo>
                                      <a:pt x="1650" y="134"/>
                                    </a:lnTo>
                                    <a:lnTo>
                                      <a:pt x="1651" y="132"/>
                                    </a:lnTo>
                                    <a:lnTo>
                                      <a:pt x="1652" y="133"/>
                                    </a:lnTo>
                                    <a:lnTo>
                                      <a:pt x="1652" y="134"/>
                                    </a:lnTo>
                                    <a:lnTo>
                                      <a:pt x="1653" y="133"/>
                                    </a:lnTo>
                                    <a:lnTo>
                                      <a:pt x="1653" y="134"/>
                                    </a:lnTo>
                                    <a:lnTo>
                                      <a:pt x="1655" y="134"/>
                                    </a:lnTo>
                                    <a:lnTo>
                                      <a:pt x="1656" y="133"/>
                                    </a:lnTo>
                                    <a:lnTo>
                                      <a:pt x="1656" y="134"/>
                                    </a:lnTo>
                                    <a:lnTo>
                                      <a:pt x="1657" y="133"/>
                                    </a:lnTo>
                                    <a:lnTo>
                                      <a:pt x="1657" y="134"/>
                                    </a:lnTo>
                                    <a:lnTo>
                                      <a:pt x="1658" y="133"/>
                                    </a:lnTo>
                                    <a:lnTo>
                                      <a:pt x="1658" y="134"/>
                                    </a:lnTo>
                                    <a:lnTo>
                                      <a:pt x="1659" y="132"/>
                                    </a:lnTo>
                                    <a:lnTo>
                                      <a:pt x="1659" y="133"/>
                                    </a:lnTo>
                                    <a:lnTo>
                                      <a:pt x="1660" y="132"/>
                                    </a:lnTo>
                                    <a:lnTo>
                                      <a:pt x="1660" y="133"/>
                                    </a:lnTo>
                                    <a:lnTo>
                                      <a:pt x="1661" y="132"/>
                                    </a:lnTo>
                                    <a:lnTo>
                                      <a:pt x="1661" y="134"/>
                                    </a:lnTo>
                                    <a:lnTo>
                                      <a:pt x="1663" y="131"/>
                                    </a:lnTo>
                                    <a:lnTo>
                                      <a:pt x="1663" y="132"/>
                                    </a:lnTo>
                                    <a:lnTo>
                                      <a:pt x="1664" y="129"/>
                                    </a:lnTo>
                                    <a:lnTo>
                                      <a:pt x="1664" y="132"/>
                                    </a:lnTo>
                                    <a:lnTo>
                                      <a:pt x="1665" y="131"/>
                                    </a:lnTo>
                                    <a:lnTo>
                                      <a:pt x="1665" y="132"/>
                                    </a:lnTo>
                                    <a:lnTo>
                                      <a:pt x="1666" y="128"/>
                                    </a:lnTo>
                                    <a:lnTo>
                                      <a:pt x="1666" y="131"/>
                                    </a:lnTo>
                                    <a:lnTo>
                                      <a:pt x="1667" y="132"/>
                                    </a:lnTo>
                                    <a:lnTo>
                                      <a:pt x="1667" y="133"/>
                                    </a:lnTo>
                                    <a:lnTo>
                                      <a:pt x="1668" y="131"/>
                                    </a:lnTo>
                                    <a:lnTo>
                                      <a:pt x="1668" y="132"/>
                                    </a:lnTo>
                                    <a:lnTo>
                                      <a:pt x="1669" y="128"/>
                                    </a:lnTo>
                                    <a:lnTo>
                                      <a:pt x="1669" y="132"/>
                                    </a:lnTo>
                                    <a:lnTo>
                                      <a:pt x="1670" y="128"/>
                                    </a:lnTo>
                                    <a:lnTo>
                                      <a:pt x="1670" y="131"/>
                                    </a:lnTo>
                                    <a:lnTo>
                                      <a:pt x="1672" y="128"/>
                                    </a:lnTo>
                                    <a:lnTo>
                                      <a:pt x="1672" y="129"/>
                                    </a:lnTo>
                                    <a:lnTo>
                                      <a:pt x="1673" y="128"/>
                                    </a:lnTo>
                                    <a:lnTo>
                                      <a:pt x="1673" y="129"/>
                                    </a:lnTo>
                                    <a:lnTo>
                                      <a:pt x="1674" y="126"/>
                                    </a:lnTo>
                                    <a:lnTo>
                                      <a:pt x="1674" y="128"/>
                                    </a:lnTo>
                                    <a:lnTo>
                                      <a:pt x="1675" y="128"/>
                                    </a:lnTo>
                                    <a:lnTo>
                                      <a:pt x="1676" y="128"/>
                                    </a:lnTo>
                                    <a:lnTo>
                                      <a:pt x="1677" y="128"/>
                                    </a:lnTo>
                                    <a:lnTo>
                                      <a:pt x="1678" y="128"/>
                                    </a:lnTo>
                                    <a:lnTo>
                                      <a:pt x="1679" y="128"/>
                                    </a:lnTo>
                                    <a:lnTo>
                                      <a:pt x="1681" y="128"/>
                                    </a:lnTo>
                                    <a:lnTo>
                                      <a:pt x="1682" y="128"/>
                                    </a:lnTo>
                                    <a:lnTo>
                                      <a:pt x="1682" y="129"/>
                                    </a:lnTo>
                                    <a:lnTo>
                                      <a:pt x="1683" y="128"/>
                                    </a:lnTo>
                                    <a:lnTo>
                                      <a:pt x="1684" y="128"/>
                                    </a:lnTo>
                                    <a:lnTo>
                                      <a:pt x="1685" y="128"/>
                                    </a:lnTo>
                                    <a:lnTo>
                                      <a:pt x="1685" y="129"/>
                                    </a:lnTo>
                                    <a:lnTo>
                                      <a:pt x="1686" y="128"/>
                                    </a:lnTo>
                                    <a:lnTo>
                                      <a:pt x="1686" y="129"/>
                                    </a:lnTo>
                                    <a:lnTo>
                                      <a:pt x="1687" y="128"/>
                                    </a:lnTo>
                                    <a:lnTo>
                                      <a:pt x="1688" y="128"/>
                                    </a:lnTo>
                                    <a:lnTo>
                                      <a:pt x="1688" y="131"/>
                                    </a:lnTo>
                                    <a:lnTo>
                                      <a:pt x="1690" y="128"/>
                                    </a:lnTo>
                                    <a:lnTo>
                                      <a:pt x="1690" y="129"/>
                                    </a:lnTo>
                                    <a:lnTo>
                                      <a:pt x="1691" y="128"/>
                                    </a:lnTo>
                                    <a:lnTo>
                                      <a:pt x="1691" y="129"/>
                                    </a:lnTo>
                                    <a:lnTo>
                                      <a:pt x="1692" y="128"/>
                                    </a:lnTo>
                                    <a:lnTo>
                                      <a:pt x="1692" y="129"/>
                                    </a:lnTo>
                                    <a:lnTo>
                                      <a:pt x="1693" y="129"/>
                                    </a:lnTo>
                                    <a:lnTo>
                                      <a:pt x="1694" y="129"/>
                                    </a:lnTo>
                                    <a:lnTo>
                                      <a:pt x="1694" y="131"/>
                                    </a:lnTo>
                                    <a:lnTo>
                                      <a:pt x="1695" y="128"/>
                                    </a:lnTo>
                                    <a:lnTo>
                                      <a:pt x="1695" y="132"/>
                                    </a:lnTo>
                                    <a:lnTo>
                                      <a:pt x="1696" y="128"/>
                                    </a:lnTo>
                                    <a:lnTo>
                                      <a:pt x="1696" y="132"/>
                                    </a:lnTo>
                                    <a:lnTo>
                                      <a:pt x="1697" y="129"/>
                                    </a:lnTo>
                                    <a:lnTo>
                                      <a:pt x="1697" y="131"/>
                                    </a:lnTo>
                                    <a:lnTo>
                                      <a:pt x="1699" y="131"/>
                                    </a:lnTo>
                                    <a:lnTo>
                                      <a:pt x="1699" y="132"/>
                                    </a:lnTo>
                                    <a:lnTo>
                                      <a:pt x="1700" y="129"/>
                                    </a:lnTo>
                                    <a:lnTo>
                                      <a:pt x="1700" y="131"/>
                                    </a:lnTo>
                                    <a:lnTo>
                                      <a:pt x="1701" y="129"/>
                                    </a:lnTo>
                                    <a:lnTo>
                                      <a:pt x="1702" y="129"/>
                                    </a:lnTo>
                                    <a:lnTo>
                                      <a:pt x="1703" y="129"/>
                                    </a:lnTo>
                                    <a:lnTo>
                                      <a:pt x="1703" y="131"/>
                                    </a:lnTo>
                                    <a:lnTo>
                                      <a:pt x="1704" y="131"/>
                                    </a:lnTo>
                                    <a:lnTo>
                                      <a:pt x="1704" y="132"/>
                                    </a:lnTo>
                                    <a:lnTo>
                                      <a:pt x="1705" y="128"/>
                                    </a:lnTo>
                                    <a:lnTo>
                                      <a:pt x="1705" y="131"/>
                                    </a:lnTo>
                                    <a:lnTo>
                                      <a:pt x="1707" y="128"/>
                                    </a:lnTo>
                                    <a:lnTo>
                                      <a:pt x="1707" y="129"/>
                                    </a:lnTo>
                                    <a:lnTo>
                                      <a:pt x="1708" y="128"/>
                                    </a:lnTo>
                                    <a:lnTo>
                                      <a:pt x="1708" y="129"/>
                                    </a:lnTo>
                                    <a:lnTo>
                                      <a:pt x="1709" y="128"/>
                                    </a:lnTo>
                                    <a:lnTo>
                                      <a:pt x="1709" y="131"/>
                                    </a:lnTo>
                                    <a:lnTo>
                                      <a:pt x="1710" y="129"/>
                                    </a:lnTo>
                                    <a:lnTo>
                                      <a:pt x="1710" y="131"/>
                                    </a:lnTo>
                                    <a:lnTo>
                                      <a:pt x="1711" y="128"/>
                                    </a:lnTo>
                                    <a:lnTo>
                                      <a:pt x="1711" y="129"/>
                                    </a:lnTo>
                                    <a:lnTo>
                                      <a:pt x="1712" y="131"/>
                                    </a:lnTo>
                                    <a:lnTo>
                                      <a:pt x="1713" y="129"/>
                                    </a:lnTo>
                                    <a:lnTo>
                                      <a:pt x="1713" y="131"/>
                                    </a:lnTo>
                                    <a:lnTo>
                                      <a:pt x="1714" y="131"/>
                                    </a:lnTo>
                                    <a:lnTo>
                                      <a:pt x="1714" y="132"/>
                                    </a:lnTo>
                                    <a:lnTo>
                                      <a:pt x="1716" y="128"/>
                                    </a:lnTo>
                                    <a:lnTo>
                                      <a:pt x="1716" y="131"/>
                                    </a:lnTo>
                                    <a:lnTo>
                                      <a:pt x="1717" y="129"/>
                                    </a:lnTo>
                                    <a:lnTo>
                                      <a:pt x="1718" y="129"/>
                                    </a:lnTo>
                                    <a:lnTo>
                                      <a:pt x="1718" y="132"/>
                                    </a:lnTo>
                                    <a:lnTo>
                                      <a:pt x="1719" y="128"/>
                                    </a:lnTo>
                                    <a:lnTo>
                                      <a:pt x="1720" y="128"/>
                                    </a:lnTo>
                                    <a:lnTo>
                                      <a:pt x="1720" y="129"/>
                                    </a:lnTo>
                                    <a:lnTo>
                                      <a:pt x="1721" y="126"/>
                                    </a:lnTo>
                                    <a:lnTo>
                                      <a:pt x="1721" y="128"/>
                                    </a:lnTo>
                                    <a:lnTo>
                                      <a:pt x="1722" y="126"/>
                                    </a:lnTo>
                                    <a:lnTo>
                                      <a:pt x="1722" y="128"/>
                                    </a:lnTo>
                                    <a:lnTo>
                                      <a:pt x="1723" y="126"/>
                                    </a:lnTo>
                                    <a:lnTo>
                                      <a:pt x="1723" y="128"/>
                                    </a:lnTo>
                                    <a:lnTo>
                                      <a:pt x="1725" y="128"/>
                                    </a:lnTo>
                                    <a:lnTo>
                                      <a:pt x="1726" y="128"/>
                                    </a:lnTo>
                                    <a:lnTo>
                                      <a:pt x="1727" y="126"/>
                                    </a:lnTo>
                                    <a:lnTo>
                                      <a:pt x="1727" y="128"/>
                                    </a:lnTo>
                                    <a:lnTo>
                                      <a:pt x="1728" y="128"/>
                                    </a:lnTo>
                                    <a:lnTo>
                                      <a:pt x="1729" y="126"/>
                                    </a:lnTo>
                                    <a:lnTo>
                                      <a:pt x="1729" y="128"/>
                                    </a:lnTo>
                                    <a:lnTo>
                                      <a:pt x="1730" y="126"/>
                                    </a:lnTo>
                                    <a:lnTo>
                                      <a:pt x="1730" y="128"/>
                                    </a:lnTo>
                                    <a:lnTo>
                                      <a:pt x="1731" y="126"/>
                                    </a:lnTo>
                                    <a:lnTo>
                                      <a:pt x="1731" y="128"/>
                                    </a:lnTo>
                                    <a:lnTo>
                                      <a:pt x="1732" y="128"/>
                                    </a:lnTo>
                                    <a:lnTo>
                                      <a:pt x="1734" y="126"/>
                                    </a:lnTo>
                                    <a:lnTo>
                                      <a:pt x="1734" y="128"/>
                                    </a:lnTo>
                                    <a:lnTo>
                                      <a:pt x="1735" y="126"/>
                                    </a:lnTo>
                                    <a:lnTo>
                                      <a:pt x="1735" y="128"/>
                                    </a:lnTo>
                                    <a:lnTo>
                                      <a:pt x="1736" y="126"/>
                                    </a:lnTo>
                                    <a:lnTo>
                                      <a:pt x="1736" y="128"/>
                                    </a:lnTo>
                                    <a:lnTo>
                                      <a:pt x="1737" y="126"/>
                                    </a:lnTo>
                                    <a:lnTo>
                                      <a:pt x="1737" y="128"/>
                                    </a:lnTo>
                                    <a:lnTo>
                                      <a:pt x="1738" y="126"/>
                                    </a:lnTo>
                                    <a:lnTo>
                                      <a:pt x="1739" y="126"/>
                                    </a:lnTo>
                                    <a:lnTo>
                                      <a:pt x="1740" y="123"/>
                                    </a:lnTo>
                                    <a:lnTo>
                                      <a:pt x="1740" y="124"/>
                                    </a:lnTo>
                                    <a:lnTo>
                                      <a:pt x="1741" y="120"/>
                                    </a:lnTo>
                                    <a:lnTo>
                                      <a:pt x="1741" y="123"/>
                                    </a:lnTo>
                                    <a:lnTo>
                                      <a:pt x="1743" y="122"/>
                                    </a:lnTo>
                                    <a:lnTo>
                                      <a:pt x="1744" y="120"/>
                                    </a:lnTo>
                                    <a:lnTo>
                                      <a:pt x="1745" y="119"/>
                                    </a:lnTo>
                                    <a:lnTo>
                                      <a:pt x="1745" y="120"/>
                                    </a:lnTo>
                                    <a:lnTo>
                                      <a:pt x="1746" y="118"/>
                                    </a:lnTo>
                                    <a:lnTo>
                                      <a:pt x="1746" y="119"/>
                                    </a:lnTo>
                                    <a:lnTo>
                                      <a:pt x="1747" y="116"/>
                                    </a:lnTo>
                                    <a:lnTo>
                                      <a:pt x="1747" y="118"/>
                                    </a:lnTo>
                                    <a:lnTo>
                                      <a:pt x="1748" y="116"/>
                                    </a:lnTo>
                                    <a:lnTo>
                                      <a:pt x="1748" y="118"/>
                                    </a:lnTo>
                                    <a:lnTo>
                                      <a:pt x="1749" y="115"/>
                                    </a:lnTo>
                                    <a:lnTo>
                                      <a:pt x="1750" y="115"/>
                                    </a:lnTo>
                                    <a:lnTo>
                                      <a:pt x="1750" y="116"/>
                                    </a:lnTo>
                                    <a:lnTo>
                                      <a:pt x="1752" y="114"/>
                                    </a:lnTo>
                                    <a:lnTo>
                                      <a:pt x="1752" y="115"/>
                                    </a:lnTo>
                                    <a:lnTo>
                                      <a:pt x="1753" y="114"/>
                                    </a:lnTo>
                                    <a:lnTo>
                                      <a:pt x="1754" y="113"/>
                                    </a:lnTo>
                                    <a:lnTo>
                                      <a:pt x="1754" y="114"/>
                                    </a:lnTo>
                                    <a:lnTo>
                                      <a:pt x="1755" y="111"/>
                                    </a:lnTo>
                                    <a:lnTo>
                                      <a:pt x="1755" y="114"/>
                                    </a:lnTo>
                                    <a:lnTo>
                                      <a:pt x="1756" y="111"/>
                                    </a:lnTo>
                                    <a:lnTo>
                                      <a:pt x="1756" y="113"/>
                                    </a:lnTo>
                                    <a:lnTo>
                                      <a:pt x="1757" y="110"/>
                                    </a:lnTo>
                                    <a:lnTo>
                                      <a:pt x="1757" y="111"/>
                                    </a:lnTo>
                                    <a:lnTo>
                                      <a:pt x="1758" y="110"/>
                                    </a:lnTo>
                                    <a:lnTo>
                                      <a:pt x="1758" y="111"/>
                                    </a:lnTo>
                                    <a:lnTo>
                                      <a:pt x="1760" y="110"/>
                                    </a:lnTo>
                                    <a:lnTo>
                                      <a:pt x="1760" y="113"/>
                                    </a:lnTo>
                                    <a:lnTo>
                                      <a:pt x="1761" y="111"/>
                                    </a:lnTo>
                                    <a:lnTo>
                                      <a:pt x="1761" y="113"/>
                                    </a:lnTo>
                                    <a:lnTo>
                                      <a:pt x="1762" y="110"/>
                                    </a:lnTo>
                                    <a:lnTo>
                                      <a:pt x="1763" y="109"/>
                                    </a:lnTo>
                                    <a:lnTo>
                                      <a:pt x="1763" y="110"/>
                                    </a:lnTo>
                                    <a:lnTo>
                                      <a:pt x="1764" y="108"/>
                                    </a:lnTo>
                                    <a:lnTo>
                                      <a:pt x="1764" y="110"/>
                                    </a:lnTo>
                                    <a:lnTo>
                                      <a:pt x="1765" y="107"/>
                                    </a:lnTo>
                                    <a:lnTo>
                                      <a:pt x="1765" y="108"/>
                                    </a:lnTo>
                                    <a:lnTo>
                                      <a:pt x="1766" y="105"/>
                                    </a:lnTo>
                                    <a:lnTo>
                                      <a:pt x="1766" y="108"/>
                                    </a:lnTo>
                                    <a:lnTo>
                                      <a:pt x="1767" y="107"/>
                                    </a:lnTo>
                                    <a:lnTo>
                                      <a:pt x="1767" y="108"/>
                                    </a:lnTo>
                                    <a:lnTo>
                                      <a:pt x="1769" y="107"/>
                                    </a:lnTo>
                                    <a:lnTo>
                                      <a:pt x="1769" y="108"/>
                                    </a:lnTo>
                                    <a:lnTo>
                                      <a:pt x="1770" y="107"/>
                                    </a:lnTo>
                                    <a:lnTo>
                                      <a:pt x="1771" y="106"/>
                                    </a:lnTo>
                                    <a:lnTo>
                                      <a:pt x="1771" y="107"/>
                                    </a:lnTo>
                                    <a:lnTo>
                                      <a:pt x="1772" y="106"/>
                                    </a:lnTo>
                                    <a:lnTo>
                                      <a:pt x="1772" y="107"/>
                                    </a:lnTo>
                                    <a:lnTo>
                                      <a:pt x="1773" y="106"/>
                                    </a:lnTo>
                                    <a:lnTo>
                                      <a:pt x="1774" y="103"/>
                                    </a:lnTo>
                                    <a:lnTo>
                                      <a:pt x="1774" y="105"/>
                                    </a:lnTo>
                                    <a:lnTo>
                                      <a:pt x="1775" y="103"/>
                                    </a:lnTo>
                                    <a:lnTo>
                                      <a:pt x="1775" y="106"/>
                                    </a:lnTo>
                                    <a:lnTo>
                                      <a:pt x="1776" y="106"/>
                                    </a:lnTo>
                                    <a:lnTo>
                                      <a:pt x="1778" y="102"/>
                                    </a:lnTo>
                                    <a:lnTo>
                                      <a:pt x="1778" y="106"/>
                                    </a:lnTo>
                                    <a:lnTo>
                                      <a:pt x="1779" y="105"/>
                                    </a:lnTo>
                                    <a:lnTo>
                                      <a:pt x="1779" y="106"/>
                                    </a:lnTo>
                                    <a:lnTo>
                                      <a:pt x="1780" y="105"/>
                                    </a:lnTo>
                                    <a:lnTo>
                                      <a:pt x="1780" y="106"/>
                                    </a:lnTo>
                                    <a:lnTo>
                                      <a:pt x="1781" y="105"/>
                                    </a:lnTo>
                                    <a:lnTo>
                                      <a:pt x="1781" y="106"/>
                                    </a:lnTo>
                                    <a:lnTo>
                                      <a:pt x="1782" y="106"/>
                                    </a:lnTo>
                                    <a:lnTo>
                                      <a:pt x="1783" y="106"/>
                                    </a:lnTo>
                                    <a:lnTo>
                                      <a:pt x="1784" y="106"/>
                                    </a:lnTo>
                                    <a:lnTo>
                                      <a:pt x="1785" y="106"/>
                                    </a:lnTo>
                                    <a:lnTo>
                                      <a:pt x="1787" y="106"/>
                                    </a:lnTo>
                                    <a:lnTo>
                                      <a:pt x="1787" y="108"/>
                                    </a:lnTo>
                                    <a:lnTo>
                                      <a:pt x="1788" y="108"/>
                                    </a:lnTo>
                                    <a:lnTo>
                                      <a:pt x="1789" y="106"/>
                                    </a:lnTo>
                                    <a:lnTo>
                                      <a:pt x="1789" y="107"/>
                                    </a:lnTo>
                                    <a:lnTo>
                                      <a:pt x="1790" y="108"/>
                                    </a:lnTo>
                                    <a:lnTo>
                                      <a:pt x="1791" y="107"/>
                                    </a:lnTo>
                                    <a:lnTo>
                                      <a:pt x="1791" y="110"/>
                                    </a:lnTo>
                                    <a:lnTo>
                                      <a:pt x="1792" y="108"/>
                                    </a:lnTo>
                                    <a:lnTo>
                                      <a:pt x="1792" y="109"/>
                                    </a:lnTo>
                                    <a:lnTo>
                                      <a:pt x="1793" y="108"/>
                                    </a:lnTo>
                                    <a:lnTo>
                                      <a:pt x="1793" y="109"/>
                                    </a:lnTo>
                                    <a:lnTo>
                                      <a:pt x="1794" y="108"/>
                                    </a:lnTo>
                                    <a:lnTo>
                                      <a:pt x="1794" y="110"/>
                                    </a:lnTo>
                                    <a:lnTo>
                                      <a:pt x="1796" y="109"/>
                                    </a:lnTo>
                                    <a:lnTo>
                                      <a:pt x="1797" y="110"/>
                                    </a:lnTo>
                                    <a:lnTo>
                                      <a:pt x="1798" y="109"/>
                                    </a:lnTo>
                                    <a:lnTo>
                                      <a:pt x="1798" y="110"/>
                                    </a:lnTo>
                                    <a:lnTo>
                                      <a:pt x="1799" y="111"/>
                                    </a:lnTo>
                                    <a:lnTo>
                                      <a:pt x="1799" y="113"/>
                                    </a:lnTo>
                                    <a:lnTo>
                                      <a:pt x="1800" y="110"/>
                                    </a:lnTo>
                                    <a:lnTo>
                                      <a:pt x="1801" y="110"/>
                                    </a:lnTo>
                                    <a:lnTo>
                                      <a:pt x="1801" y="111"/>
                                    </a:lnTo>
                                    <a:lnTo>
                                      <a:pt x="1802" y="110"/>
                                    </a:lnTo>
                                    <a:lnTo>
                                      <a:pt x="1802" y="114"/>
                                    </a:lnTo>
                                    <a:lnTo>
                                      <a:pt x="1804" y="111"/>
                                    </a:lnTo>
                                    <a:lnTo>
                                      <a:pt x="1804" y="113"/>
                                    </a:lnTo>
                                    <a:lnTo>
                                      <a:pt x="1805" y="113"/>
                                    </a:lnTo>
                                    <a:lnTo>
                                      <a:pt x="1805" y="114"/>
                                    </a:lnTo>
                                    <a:lnTo>
                                      <a:pt x="1806" y="113"/>
                                    </a:lnTo>
                                    <a:lnTo>
                                      <a:pt x="1806" y="114"/>
                                    </a:lnTo>
                                    <a:lnTo>
                                      <a:pt x="1807" y="114"/>
                                    </a:lnTo>
                                    <a:lnTo>
                                      <a:pt x="1808" y="114"/>
                                    </a:lnTo>
                                    <a:lnTo>
                                      <a:pt x="1809" y="114"/>
                                    </a:lnTo>
                                    <a:lnTo>
                                      <a:pt x="1810" y="111"/>
                                    </a:lnTo>
                                    <a:lnTo>
                                      <a:pt x="1810" y="114"/>
                                    </a:lnTo>
                                    <a:lnTo>
                                      <a:pt x="1811" y="113"/>
                                    </a:lnTo>
                                    <a:lnTo>
                                      <a:pt x="1811" y="114"/>
                                    </a:lnTo>
                                    <a:lnTo>
                                      <a:pt x="1813" y="113"/>
                                    </a:lnTo>
                                    <a:lnTo>
                                      <a:pt x="1813" y="114"/>
                                    </a:lnTo>
                                    <a:lnTo>
                                      <a:pt x="1814" y="113"/>
                                    </a:lnTo>
                                    <a:lnTo>
                                      <a:pt x="1814" y="114"/>
                                    </a:lnTo>
                                    <a:lnTo>
                                      <a:pt x="1815" y="110"/>
                                    </a:lnTo>
                                    <a:lnTo>
                                      <a:pt x="1815" y="111"/>
                                    </a:lnTo>
                                    <a:lnTo>
                                      <a:pt x="1816" y="113"/>
                                    </a:lnTo>
                                    <a:lnTo>
                                      <a:pt x="1816" y="114"/>
                                    </a:lnTo>
                                    <a:lnTo>
                                      <a:pt x="1817" y="111"/>
                                    </a:lnTo>
                                    <a:lnTo>
                                      <a:pt x="1817" y="113"/>
                                    </a:lnTo>
                                    <a:lnTo>
                                      <a:pt x="1818" y="113"/>
                                    </a:lnTo>
                                    <a:lnTo>
                                      <a:pt x="1818" y="114"/>
                                    </a:lnTo>
                                    <a:lnTo>
                                      <a:pt x="1819" y="114"/>
                                    </a:lnTo>
                                    <a:lnTo>
                                      <a:pt x="1820" y="113"/>
                                    </a:lnTo>
                                    <a:lnTo>
                                      <a:pt x="1820" y="114"/>
                                    </a:lnTo>
                                    <a:lnTo>
                                      <a:pt x="1822" y="113"/>
                                    </a:lnTo>
                                    <a:lnTo>
                                      <a:pt x="1823" y="113"/>
                                    </a:lnTo>
                                    <a:lnTo>
                                      <a:pt x="1823" y="114"/>
                                    </a:lnTo>
                                    <a:lnTo>
                                      <a:pt x="1824" y="113"/>
                                    </a:lnTo>
                                    <a:lnTo>
                                      <a:pt x="1824" y="114"/>
                                    </a:lnTo>
                                    <a:lnTo>
                                      <a:pt x="1825" y="110"/>
                                    </a:lnTo>
                                    <a:lnTo>
                                      <a:pt x="1825" y="113"/>
                                    </a:lnTo>
                                    <a:lnTo>
                                      <a:pt x="1826" y="111"/>
                                    </a:lnTo>
                                    <a:lnTo>
                                      <a:pt x="1827" y="111"/>
                                    </a:lnTo>
                                    <a:lnTo>
                                      <a:pt x="1827" y="113"/>
                                    </a:lnTo>
                                    <a:lnTo>
                                      <a:pt x="1828" y="110"/>
                                    </a:lnTo>
                                    <a:lnTo>
                                      <a:pt x="1828" y="113"/>
                                    </a:lnTo>
                                    <a:lnTo>
                                      <a:pt x="1829" y="111"/>
                                    </a:lnTo>
                                    <a:lnTo>
                                      <a:pt x="1829" y="113"/>
                                    </a:lnTo>
                                    <a:lnTo>
                                      <a:pt x="1831" y="111"/>
                                    </a:lnTo>
                                    <a:lnTo>
                                      <a:pt x="1831" y="113"/>
                                    </a:lnTo>
                                    <a:lnTo>
                                      <a:pt x="1832" y="111"/>
                                    </a:lnTo>
                                    <a:lnTo>
                                      <a:pt x="1832" y="113"/>
                                    </a:lnTo>
                                    <a:lnTo>
                                      <a:pt x="1833" y="110"/>
                                    </a:lnTo>
                                    <a:lnTo>
                                      <a:pt x="1833" y="111"/>
                                    </a:lnTo>
                                    <a:lnTo>
                                      <a:pt x="1834" y="110"/>
                                    </a:lnTo>
                                    <a:lnTo>
                                      <a:pt x="1834" y="113"/>
                                    </a:lnTo>
                                    <a:lnTo>
                                      <a:pt x="1835" y="110"/>
                                    </a:lnTo>
                                    <a:lnTo>
                                      <a:pt x="1835" y="113"/>
                                    </a:lnTo>
                                    <a:lnTo>
                                      <a:pt x="1836" y="110"/>
                                    </a:lnTo>
                                    <a:lnTo>
                                      <a:pt x="1836" y="111"/>
                                    </a:lnTo>
                                    <a:lnTo>
                                      <a:pt x="1837" y="110"/>
                                    </a:lnTo>
                                    <a:lnTo>
                                      <a:pt x="1838" y="110"/>
                                    </a:lnTo>
                                    <a:lnTo>
                                      <a:pt x="1840" y="109"/>
                                    </a:lnTo>
                                    <a:lnTo>
                                      <a:pt x="1840" y="110"/>
                                    </a:lnTo>
                                    <a:lnTo>
                                      <a:pt x="1841" y="109"/>
                                    </a:lnTo>
                                    <a:lnTo>
                                      <a:pt x="1841" y="110"/>
                                    </a:lnTo>
                                    <a:lnTo>
                                      <a:pt x="1842" y="109"/>
                                    </a:lnTo>
                                    <a:lnTo>
                                      <a:pt x="1842" y="111"/>
                                    </a:lnTo>
                                    <a:lnTo>
                                      <a:pt x="1843" y="108"/>
                                    </a:lnTo>
                                    <a:lnTo>
                                      <a:pt x="1843" y="109"/>
                                    </a:lnTo>
                                    <a:lnTo>
                                      <a:pt x="1844" y="109"/>
                                    </a:lnTo>
                                    <a:lnTo>
                                      <a:pt x="1844" y="110"/>
                                    </a:lnTo>
                                    <a:lnTo>
                                      <a:pt x="1845" y="108"/>
                                    </a:lnTo>
                                    <a:lnTo>
                                      <a:pt x="1845" y="110"/>
                                    </a:lnTo>
                                    <a:lnTo>
                                      <a:pt x="1846" y="108"/>
                                    </a:lnTo>
                                    <a:lnTo>
                                      <a:pt x="1846" y="110"/>
                                    </a:lnTo>
                                    <a:lnTo>
                                      <a:pt x="1848" y="108"/>
                                    </a:lnTo>
                                    <a:lnTo>
                                      <a:pt x="1848" y="110"/>
                                    </a:lnTo>
                                    <a:lnTo>
                                      <a:pt x="1849" y="109"/>
                                    </a:lnTo>
                                    <a:lnTo>
                                      <a:pt x="1849" y="111"/>
                                    </a:lnTo>
                                    <a:lnTo>
                                      <a:pt x="1850" y="109"/>
                                    </a:lnTo>
                                    <a:lnTo>
                                      <a:pt x="1850" y="110"/>
                                    </a:lnTo>
                                    <a:lnTo>
                                      <a:pt x="1851" y="108"/>
                                    </a:lnTo>
                                    <a:lnTo>
                                      <a:pt x="1851" y="110"/>
                                    </a:lnTo>
                                    <a:lnTo>
                                      <a:pt x="1852" y="108"/>
                                    </a:lnTo>
                                    <a:lnTo>
                                      <a:pt x="1852" y="110"/>
                                    </a:lnTo>
                                    <a:lnTo>
                                      <a:pt x="1853" y="108"/>
                                    </a:lnTo>
                                    <a:lnTo>
                                      <a:pt x="1853" y="109"/>
                                    </a:lnTo>
                                    <a:lnTo>
                                      <a:pt x="1854" y="108"/>
                                    </a:lnTo>
                                    <a:lnTo>
                                      <a:pt x="1854" y="109"/>
                                    </a:lnTo>
                                    <a:lnTo>
                                      <a:pt x="1855" y="109"/>
                                    </a:lnTo>
                                    <a:lnTo>
                                      <a:pt x="1855" y="110"/>
                                    </a:lnTo>
                                    <a:lnTo>
                                      <a:pt x="1857" y="109"/>
                                    </a:lnTo>
                                    <a:lnTo>
                                      <a:pt x="1857" y="110"/>
                                    </a:lnTo>
                                    <a:lnTo>
                                      <a:pt x="1858" y="108"/>
                                    </a:lnTo>
                                    <a:lnTo>
                                      <a:pt x="1858" y="109"/>
                                    </a:lnTo>
                                    <a:lnTo>
                                      <a:pt x="1859" y="108"/>
                                    </a:lnTo>
                                    <a:lnTo>
                                      <a:pt x="1859" y="109"/>
                                    </a:lnTo>
                                    <a:lnTo>
                                      <a:pt x="1860" y="108"/>
                                    </a:lnTo>
                                    <a:lnTo>
                                      <a:pt x="1860" y="109"/>
                                    </a:lnTo>
                                    <a:lnTo>
                                      <a:pt x="1861" y="108"/>
                                    </a:lnTo>
                                    <a:lnTo>
                                      <a:pt x="1861" y="109"/>
                                    </a:lnTo>
                                    <a:lnTo>
                                      <a:pt x="1862" y="108"/>
                                    </a:lnTo>
                                    <a:lnTo>
                                      <a:pt x="1862" y="110"/>
                                    </a:lnTo>
                                    <a:lnTo>
                                      <a:pt x="1863" y="107"/>
                                    </a:lnTo>
                                    <a:lnTo>
                                      <a:pt x="1863" y="108"/>
                                    </a:lnTo>
                                    <a:lnTo>
                                      <a:pt x="1864" y="108"/>
                                    </a:lnTo>
                                    <a:lnTo>
                                      <a:pt x="1866" y="108"/>
                                    </a:lnTo>
                                    <a:lnTo>
                                      <a:pt x="1866" y="109"/>
                                    </a:lnTo>
                                    <a:lnTo>
                                      <a:pt x="1867" y="108"/>
                                    </a:lnTo>
                                    <a:lnTo>
                                      <a:pt x="1867" y="110"/>
                                    </a:lnTo>
                                    <a:lnTo>
                                      <a:pt x="1868" y="106"/>
                                    </a:lnTo>
                                    <a:lnTo>
                                      <a:pt x="1868" y="109"/>
                                    </a:lnTo>
                                    <a:lnTo>
                                      <a:pt x="1869" y="108"/>
                                    </a:lnTo>
                                    <a:lnTo>
                                      <a:pt x="1870" y="107"/>
                                    </a:lnTo>
                                    <a:lnTo>
                                      <a:pt x="1870" y="108"/>
                                    </a:lnTo>
                                    <a:lnTo>
                                      <a:pt x="1871" y="108"/>
                                    </a:lnTo>
                                    <a:lnTo>
                                      <a:pt x="1871" y="109"/>
                                    </a:lnTo>
                                    <a:lnTo>
                                      <a:pt x="1872" y="108"/>
                                    </a:lnTo>
                                    <a:lnTo>
                                      <a:pt x="1872" y="110"/>
                                    </a:lnTo>
                                    <a:lnTo>
                                      <a:pt x="1873" y="109"/>
                                    </a:lnTo>
                                    <a:lnTo>
                                      <a:pt x="1873" y="110"/>
                                    </a:lnTo>
                                    <a:lnTo>
                                      <a:pt x="1875" y="109"/>
                                    </a:lnTo>
                                    <a:lnTo>
                                      <a:pt x="1875" y="110"/>
                                    </a:lnTo>
                                    <a:lnTo>
                                      <a:pt x="1876" y="109"/>
                                    </a:lnTo>
                                    <a:lnTo>
                                      <a:pt x="1877" y="108"/>
                                    </a:lnTo>
                                    <a:lnTo>
                                      <a:pt x="1877" y="109"/>
                                    </a:lnTo>
                                    <a:lnTo>
                                      <a:pt x="1878" y="110"/>
                                    </a:lnTo>
                                    <a:lnTo>
                                      <a:pt x="1879" y="110"/>
                                    </a:lnTo>
                                    <a:lnTo>
                                      <a:pt x="1879" y="113"/>
                                    </a:lnTo>
                                    <a:lnTo>
                                      <a:pt x="1880" y="110"/>
                                    </a:lnTo>
                                    <a:lnTo>
                                      <a:pt x="1881" y="111"/>
                                    </a:lnTo>
                                    <a:lnTo>
                                      <a:pt x="1881" y="114"/>
                                    </a:lnTo>
                                    <a:lnTo>
                                      <a:pt x="1882" y="111"/>
                                    </a:lnTo>
                                    <a:lnTo>
                                      <a:pt x="1882" y="114"/>
                                    </a:lnTo>
                                    <a:lnTo>
                                      <a:pt x="1884" y="111"/>
                                    </a:lnTo>
                                    <a:lnTo>
                                      <a:pt x="1884" y="114"/>
                                    </a:lnTo>
                                    <a:lnTo>
                                      <a:pt x="1885" y="111"/>
                                    </a:lnTo>
                                    <a:lnTo>
                                      <a:pt x="1885" y="114"/>
                                    </a:lnTo>
                                    <a:lnTo>
                                      <a:pt x="1886" y="113"/>
                                    </a:lnTo>
                                    <a:lnTo>
                                      <a:pt x="1886" y="114"/>
                                    </a:lnTo>
                                    <a:lnTo>
                                      <a:pt x="1887" y="111"/>
                                    </a:lnTo>
                                    <a:lnTo>
                                      <a:pt x="1887" y="113"/>
                                    </a:lnTo>
                                    <a:lnTo>
                                      <a:pt x="1888" y="111"/>
                                    </a:lnTo>
                                    <a:lnTo>
                                      <a:pt x="1889" y="110"/>
                                    </a:lnTo>
                                    <a:lnTo>
                                      <a:pt x="1889" y="114"/>
                                    </a:lnTo>
                                    <a:lnTo>
                                      <a:pt x="1890" y="110"/>
                                    </a:lnTo>
                                    <a:lnTo>
                                      <a:pt x="1890" y="114"/>
                                    </a:lnTo>
                                    <a:lnTo>
                                      <a:pt x="1891" y="111"/>
                                    </a:lnTo>
                                    <a:lnTo>
                                      <a:pt x="1893" y="113"/>
                                    </a:lnTo>
                                    <a:lnTo>
                                      <a:pt x="1894" y="111"/>
                                    </a:lnTo>
                                    <a:lnTo>
                                      <a:pt x="1895" y="111"/>
                                    </a:lnTo>
                                    <a:lnTo>
                                      <a:pt x="1895" y="113"/>
                                    </a:lnTo>
                                    <a:lnTo>
                                      <a:pt x="1896" y="113"/>
                                    </a:lnTo>
                                    <a:lnTo>
                                      <a:pt x="1896" y="114"/>
                                    </a:lnTo>
                                    <a:lnTo>
                                      <a:pt x="1897" y="110"/>
                                    </a:lnTo>
                                    <a:lnTo>
                                      <a:pt x="1897" y="111"/>
                                    </a:lnTo>
                                    <a:lnTo>
                                      <a:pt x="1898" y="110"/>
                                    </a:lnTo>
                                    <a:lnTo>
                                      <a:pt x="1898" y="111"/>
                                    </a:lnTo>
                                    <a:lnTo>
                                      <a:pt x="1899" y="110"/>
                                    </a:lnTo>
                                    <a:lnTo>
                                      <a:pt x="1899" y="111"/>
                                    </a:lnTo>
                                    <a:lnTo>
                                      <a:pt x="1901" y="110"/>
                                    </a:lnTo>
                                    <a:lnTo>
                                      <a:pt x="1901" y="111"/>
                                    </a:lnTo>
                                    <a:lnTo>
                                      <a:pt x="1902" y="110"/>
                                    </a:lnTo>
                                    <a:lnTo>
                                      <a:pt x="1902" y="111"/>
                                    </a:lnTo>
                                    <a:lnTo>
                                      <a:pt x="1903" y="110"/>
                                    </a:lnTo>
                                    <a:lnTo>
                                      <a:pt x="1904" y="110"/>
                                    </a:lnTo>
                                    <a:lnTo>
                                      <a:pt x="1905" y="110"/>
                                    </a:lnTo>
                                    <a:lnTo>
                                      <a:pt x="1906" y="108"/>
                                    </a:lnTo>
                                    <a:lnTo>
                                      <a:pt x="1906" y="110"/>
                                    </a:lnTo>
                                    <a:lnTo>
                                      <a:pt x="1907" y="110"/>
                                    </a:lnTo>
                                    <a:lnTo>
                                      <a:pt x="1907" y="111"/>
                                    </a:lnTo>
                                    <a:lnTo>
                                      <a:pt x="1908" y="110"/>
                                    </a:lnTo>
                                    <a:lnTo>
                                      <a:pt x="1908" y="111"/>
                                    </a:lnTo>
                                    <a:lnTo>
                                      <a:pt x="1910" y="110"/>
                                    </a:lnTo>
                                    <a:lnTo>
                                      <a:pt x="1910" y="111"/>
                                    </a:lnTo>
                                    <a:lnTo>
                                      <a:pt x="1911" y="110"/>
                                    </a:lnTo>
                                    <a:lnTo>
                                      <a:pt x="1911" y="111"/>
                                    </a:lnTo>
                                    <a:lnTo>
                                      <a:pt x="1912" y="110"/>
                                    </a:lnTo>
                                    <a:lnTo>
                                      <a:pt x="1912" y="113"/>
                                    </a:lnTo>
                                    <a:lnTo>
                                      <a:pt x="1913" y="110"/>
                                    </a:lnTo>
                                    <a:lnTo>
                                      <a:pt x="1913" y="111"/>
                                    </a:lnTo>
                                    <a:lnTo>
                                      <a:pt x="1914" y="110"/>
                                    </a:lnTo>
                                    <a:lnTo>
                                      <a:pt x="1914" y="113"/>
                                    </a:lnTo>
                                    <a:lnTo>
                                      <a:pt x="1915" y="111"/>
                                    </a:lnTo>
                                    <a:lnTo>
                                      <a:pt x="1915" y="113"/>
                                    </a:lnTo>
                                    <a:lnTo>
                                      <a:pt x="1916" y="110"/>
                                    </a:lnTo>
                                    <a:lnTo>
                                      <a:pt x="1917" y="110"/>
                                    </a:lnTo>
                                    <a:lnTo>
                                      <a:pt x="1917" y="111"/>
                                    </a:lnTo>
                                    <a:lnTo>
                                      <a:pt x="1919" y="110"/>
                                    </a:lnTo>
                                    <a:lnTo>
                                      <a:pt x="1919" y="111"/>
                                    </a:lnTo>
                                    <a:lnTo>
                                      <a:pt x="1920" y="109"/>
                                    </a:lnTo>
                                    <a:lnTo>
                                      <a:pt x="1920" y="110"/>
                                    </a:lnTo>
                                    <a:lnTo>
                                      <a:pt x="1921" y="110"/>
                                    </a:lnTo>
                                    <a:lnTo>
                                      <a:pt x="1921" y="113"/>
                                    </a:lnTo>
                                    <a:lnTo>
                                      <a:pt x="1922" y="110"/>
                                    </a:lnTo>
                                    <a:lnTo>
                                      <a:pt x="1922" y="111"/>
                                    </a:lnTo>
                                    <a:lnTo>
                                      <a:pt x="1923" y="110"/>
                                    </a:lnTo>
                                    <a:lnTo>
                                      <a:pt x="1924" y="109"/>
                                    </a:lnTo>
                                    <a:lnTo>
                                      <a:pt x="1924" y="110"/>
                                    </a:lnTo>
                                    <a:lnTo>
                                      <a:pt x="1925" y="109"/>
                                    </a:lnTo>
                                    <a:lnTo>
                                      <a:pt x="1925" y="110"/>
                                    </a:lnTo>
                                    <a:lnTo>
                                      <a:pt x="1926" y="108"/>
                                    </a:lnTo>
                                    <a:lnTo>
                                      <a:pt x="1926" y="110"/>
                                    </a:lnTo>
                                    <a:lnTo>
                                      <a:pt x="1928" y="110"/>
                                    </a:lnTo>
                                    <a:lnTo>
                                      <a:pt x="1928" y="111"/>
                                    </a:lnTo>
                                    <a:lnTo>
                                      <a:pt x="1929" y="107"/>
                                    </a:lnTo>
                                    <a:lnTo>
                                      <a:pt x="1929" y="109"/>
                                    </a:lnTo>
                                    <a:lnTo>
                                      <a:pt x="1930" y="108"/>
                                    </a:lnTo>
                                    <a:lnTo>
                                      <a:pt x="1930" y="109"/>
                                    </a:lnTo>
                                    <a:lnTo>
                                      <a:pt x="1931" y="109"/>
                                    </a:lnTo>
                                    <a:lnTo>
                                      <a:pt x="1931" y="110"/>
                                    </a:lnTo>
                                    <a:lnTo>
                                      <a:pt x="1932" y="109"/>
                                    </a:lnTo>
                                    <a:lnTo>
                                      <a:pt x="1932" y="110"/>
                                    </a:lnTo>
                                    <a:lnTo>
                                      <a:pt x="1933" y="109"/>
                                    </a:lnTo>
                                    <a:lnTo>
                                      <a:pt x="1933" y="110"/>
                                    </a:lnTo>
                                    <a:lnTo>
                                      <a:pt x="1934" y="109"/>
                                    </a:lnTo>
                                    <a:lnTo>
                                      <a:pt x="1934" y="110"/>
                                    </a:lnTo>
                                    <a:lnTo>
                                      <a:pt x="1935" y="110"/>
                                    </a:lnTo>
                                    <a:lnTo>
                                      <a:pt x="1937" y="110"/>
                                    </a:lnTo>
                                    <a:lnTo>
                                      <a:pt x="1938" y="109"/>
                                    </a:lnTo>
                                    <a:lnTo>
                                      <a:pt x="1938" y="110"/>
                                    </a:lnTo>
                                    <a:lnTo>
                                      <a:pt x="1939" y="109"/>
                                    </a:lnTo>
                                    <a:lnTo>
                                      <a:pt x="1939" y="110"/>
                                    </a:lnTo>
                                    <a:lnTo>
                                      <a:pt x="1940" y="109"/>
                                    </a:lnTo>
                                    <a:lnTo>
                                      <a:pt x="1940" y="110"/>
                                    </a:lnTo>
                                    <a:lnTo>
                                      <a:pt x="1941" y="110"/>
                                    </a:lnTo>
                                    <a:lnTo>
                                      <a:pt x="1942" y="110"/>
                                    </a:lnTo>
                                    <a:lnTo>
                                      <a:pt x="1943" y="109"/>
                                    </a:lnTo>
                                    <a:lnTo>
                                      <a:pt x="1943" y="110"/>
                                    </a:lnTo>
                                    <a:lnTo>
                                      <a:pt x="1945" y="109"/>
                                    </a:lnTo>
                                    <a:lnTo>
                                      <a:pt x="1945" y="110"/>
                                    </a:lnTo>
                                    <a:lnTo>
                                      <a:pt x="1946" y="108"/>
                                    </a:lnTo>
                                    <a:lnTo>
                                      <a:pt x="1946" y="109"/>
                                    </a:lnTo>
                                    <a:lnTo>
                                      <a:pt x="1947" y="108"/>
                                    </a:lnTo>
                                  </a:path>
                                </a:pathLst>
                              </a:custGeom>
                              <a:noFill/>
                              <a:ln w="1588">
                                <a:solidFill>
                                  <a:srgbClr val="00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38" name="Freeform 38"/>
                            <wps:cNvSpPr>
                              <a:spLocks/>
                            </wps:cNvSpPr>
                            <wps:spPr bwMode="auto">
                              <a:xfrm>
                                <a:off x="275660" y="190057"/>
                                <a:ext cx="3090863" cy="134891"/>
                              </a:xfrm>
                              <a:custGeom>
                                <a:avLst/>
                                <a:gdLst>
                                  <a:gd name="T0" fmla="*/ 30 w 1947"/>
                                  <a:gd name="T1" fmla="*/ 22 h 54"/>
                                  <a:gd name="T2" fmla="*/ 68 w 1947"/>
                                  <a:gd name="T3" fmla="*/ 21 h 54"/>
                                  <a:gd name="T4" fmla="*/ 99 w 1947"/>
                                  <a:gd name="T5" fmla="*/ 20 h 54"/>
                                  <a:gd name="T6" fmla="*/ 130 w 1947"/>
                                  <a:gd name="T7" fmla="*/ 31 h 54"/>
                                  <a:gd name="T8" fmla="*/ 158 w 1947"/>
                                  <a:gd name="T9" fmla="*/ 28 h 54"/>
                                  <a:gd name="T10" fmla="*/ 187 w 1947"/>
                                  <a:gd name="T11" fmla="*/ 18 h 54"/>
                                  <a:gd name="T12" fmla="*/ 221 w 1947"/>
                                  <a:gd name="T13" fmla="*/ 21 h 54"/>
                                  <a:gd name="T14" fmla="*/ 253 w 1947"/>
                                  <a:gd name="T15" fmla="*/ 19 h 54"/>
                                  <a:gd name="T16" fmla="*/ 283 w 1947"/>
                                  <a:gd name="T17" fmla="*/ 39 h 54"/>
                                  <a:gd name="T18" fmla="*/ 313 w 1947"/>
                                  <a:gd name="T19" fmla="*/ 21 h 54"/>
                                  <a:gd name="T20" fmla="*/ 344 w 1947"/>
                                  <a:gd name="T21" fmla="*/ 25 h 54"/>
                                  <a:gd name="T22" fmla="*/ 374 w 1947"/>
                                  <a:gd name="T23" fmla="*/ 28 h 54"/>
                                  <a:gd name="T24" fmla="*/ 405 w 1947"/>
                                  <a:gd name="T25" fmla="*/ 11 h 54"/>
                                  <a:gd name="T26" fmla="*/ 433 w 1947"/>
                                  <a:gd name="T27" fmla="*/ 21 h 54"/>
                                  <a:gd name="T28" fmla="*/ 467 w 1947"/>
                                  <a:gd name="T29" fmla="*/ 30 h 54"/>
                                  <a:gd name="T30" fmla="*/ 497 w 1947"/>
                                  <a:gd name="T31" fmla="*/ 36 h 54"/>
                                  <a:gd name="T32" fmla="*/ 528 w 1947"/>
                                  <a:gd name="T33" fmla="*/ 30 h 54"/>
                                  <a:gd name="T34" fmla="*/ 559 w 1947"/>
                                  <a:gd name="T35" fmla="*/ 19 h 54"/>
                                  <a:gd name="T36" fmla="*/ 590 w 1947"/>
                                  <a:gd name="T37" fmla="*/ 13 h 54"/>
                                  <a:gd name="T38" fmla="*/ 621 w 1947"/>
                                  <a:gd name="T39" fmla="*/ 10 h 54"/>
                                  <a:gd name="T40" fmla="*/ 648 w 1947"/>
                                  <a:gd name="T41" fmla="*/ 10 h 54"/>
                                  <a:gd name="T42" fmla="*/ 679 w 1947"/>
                                  <a:gd name="T43" fmla="*/ 24 h 54"/>
                                  <a:gd name="T44" fmla="*/ 709 w 1947"/>
                                  <a:gd name="T45" fmla="*/ 16 h 54"/>
                                  <a:gd name="T46" fmla="*/ 740 w 1947"/>
                                  <a:gd name="T47" fmla="*/ 32 h 54"/>
                                  <a:gd name="T48" fmla="*/ 767 w 1947"/>
                                  <a:gd name="T49" fmla="*/ 42 h 54"/>
                                  <a:gd name="T50" fmla="*/ 795 w 1947"/>
                                  <a:gd name="T51" fmla="*/ 13 h 54"/>
                                  <a:gd name="T52" fmla="*/ 827 w 1947"/>
                                  <a:gd name="T53" fmla="*/ 9 h 54"/>
                                  <a:gd name="T54" fmla="*/ 856 w 1947"/>
                                  <a:gd name="T55" fmla="*/ 27 h 54"/>
                                  <a:gd name="T56" fmla="*/ 888 w 1947"/>
                                  <a:gd name="T57" fmla="*/ 11 h 54"/>
                                  <a:gd name="T58" fmla="*/ 917 w 1947"/>
                                  <a:gd name="T59" fmla="*/ 12 h 54"/>
                                  <a:gd name="T60" fmla="*/ 950 w 1947"/>
                                  <a:gd name="T61" fmla="*/ 16 h 54"/>
                                  <a:gd name="T62" fmla="*/ 983 w 1947"/>
                                  <a:gd name="T63" fmla="*/ 14 h 54"/>
                                  <a:gd name="T64" fmla="*/ 1012 w 1947"/>
                                  <a:gd name="T65" fmla="*/ 36 h 54"/>
                                  <a:gd name="T66" fmla="*/ 1040 w 1947"/>
                                  <a:gd name="T67" fmla="*/ 25 h 54"/>
                                  <a:gd name="T68" fmla="*/ 1071 w 1947"/>
                                  <a:gd name="T69" fmla="*/ 25 h 54"/>
                                  <a:gd name="T70" fmla="*/ 1102 w 1947"/>
                                  <a:gd name="T71" fmla="*/ 18 h 54"/>
                                  <a:gd name="T72" fmla="*/ 1136 w 1947"/>
                                  <a:gd name="T73" fmla="*/ 18 h 54"/>
                                  <a:gd name="T74" fmla="*/ 1166 w 1947"/>
                                  <a:gd name="T75" fmla="*/ 10 h 54"/>
                                  <a:gd name="T76" fmla="*/ 1196 w 1947"/>
                                  <a:gd name="T77" fmla="*/ 22 h 54"/>
                                  <a:gd name="T78" fmla="*/ 1225 w 1947"/>
                                  <a:gd name="T79" fmla="*/ 24 h 54"/>
                                  <a:gd name="T80" fmla="*/ 1254 w 1947"/>
                                  <a:gd name="T81" fmla="*/ 4 h 54"/>
                                  <a:gd name="T82" fmla="*/ 1285 w 1947"/>
                                  <a:gd name="T83" fmla="*/ 19 h 54"/>
                                  <a:gd name="T84" fmla="*/ 1313 w 1947"/>
                                  <a:gd name="T85" fmla="*/ 22 h 54"/>
                                  <a:gd name="T86" fmla="*/ 1344 w 1947"/>
                                  <a:gd name="T87" fmla="*/ 25 h 54"/>
                                  <a:gd name="T88" fmla="*/ 1375 w 1947"/>
                                  <a:gd name="T89" fmla="*/ 18 h 54"/>
                                  <a:gd name="T90" fmla="*/ 1405 w 1947"/>
                                  <a:gd name="T91" fmla="*/ 37 h 54"/>
                                  <a:gd name="T92" fmla="*/ 1435 w 1947"/>
                                  <a:gd name="T93" fmla="*/ 37 h 54"/>
                                  <a:gd name="T94" fmla="*/ 1464 w 1947"/>
                                  <a:gd name="T95" fmla="*/ 25 h 54"/>
                                  <a:gd name="T96" fmla="*/ 1496 w 1947"/>
                                  <a:gd name="T97" fmla="*/ 25 h 54"/>
                                  <a:gd name="T98" fmla="*/ 1525 w 1947"/>
                                  <a:gd name="T99" fmla="*/ 23 h 54"/>
                                  <a:gd name="T100" fmla="*/ 1556 w 1947"/>
                                  <a:gd name="T101" fmla="*/ 27 h 54"/>
                                  <a:gd name="T102" fmla="*/ 1590 w 1947"/>
                                  <a:gd name="T103" fmla="*/ 20 h 54"/>
                                  <a:gd name="T104" fmla="*/ 1619 w 1947"/>
                                  <a:gd name="T105" fmla="*/ 37 h 54"/>
                                  <a:gd name="T106" fmla="*/ 1649 w 1947"/>
                                  <a:gd name="T107" fmla="*/ 19 h 54"/>
                                  <a:gd name="T108" fmla="*/ 1678 w 1947"/>
                                  <a:gd name="T109" fmla="*/ 23 h 54"/>
                                  <a:gd name="T110" fmla="*/ 1708 w 1947"/>
                                  <a:gd name="T111" fmla="*/ 20 h 54"/>
                                  <a:gd name="T112" fmla="*/ 1741 w 1947"/>
                                  <a:gd name="T113" fmla="*/ 27 h 54"/>
                                  <a:gd name="T114" fmla="*/ 1771 w 1947"/>
                                  <a:gd name="T115" fmla="*/ 21 h 54"/>
                                  <a:gd name="T116" fmla="*/ 1804 w 1947"/>
                                  <a:gd name="T117" fmla="*/ 23 h 54"/>
                                  <a:gd name="T118" fmla="*/ 1834 w 1947"/>
                                  <a:gd name="T119" fmla="*/ 22 h 54"/>
                                  <a:gd name="T120" fmla="*/ 1866 w 1947"/>
                                  <a:gd name="T121" fmla="*/ 19 h 54"/>
                                  <a:gd name="T122" fmla="*/ 1898 w 1947"/>
                                  <a:gd name="T123" fmla="*/ 24 h 54"/>
                                  <a:gd name="T124" fmla="*/ 1935 w 1947"/>
                                  <a:gd name="T125" fmla="*/ 27 h 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947" h="54">
                                    <a:moveTo>
                                      <a:pt x="0" y="27"/>
                                    </a:moveTo>
                                    <a:lnTo>
                                      <a:pt x="0" y="27"/>
                                    </a:lnTo>
                                    <a:lnTo>
                                      <a:pt x="1" y="27"/>
                                    </a:lnTo>
                                    <a:lnTo>
                                      <a:pt x="1" y="28"/>
                                    </a:lnTo>
                                    <a:lnTo>
                                      <a:pt x="2" y="27"/>
                                    </a:lnTo>
                                    <a:lnTo>
                                      <a:pt x="2" y="28"/>
                                    </a:lnTo>
                                    <a:lnTo>
                                      <a:pt x="3" y="24"/>
                                    </a:lnTo>
                                    <a:lnTo>
                                      <a:pt x="3" y="27"/>
                                    </a:lnTo>
                                    <a:lnTo>
                                      <a:pt x="4" y="19"/>
                                    </a:lnTo>
                                    <a:lnTo>
                                      <a:pt x="4" y="22"/>
                                    </a:lnTo>
                                    <a:lnTo>
                                      <a:pt x="5" y="15"/>
                                    </a:lnTo>
                                    <a:lnTo>
                                      <a:pt x="5" y="16"/>
                                    </a:lnTo>
                                    <a:lnTo>
                                      <a:pt x="7" y="13"/>
                                    </a:lnTo>
                                    <a:lnTo>
                                      <a:pt x="7" y="14"/>
                                    </a:lnTo>
                                    <a:lnTo>
                                      <a:pt x="8" y="13"/>
                                    </a:lnTo>
                                    <a:lnTo>
                                      <a:pt x="8" y="15"/>
                                    </a:lnTo>
                                    <a:lnTo>
                                      <a:pt x="9" y="18"/>
                                    </a:lnTo>
                                    <a:lnTo>
                                      <a:pt x="9" y="21"/>
                                    </a:lnTo>
                                    <a:lnTo>
                                      <a:pt x="10" y="22"/>
                                    </a:lnTo>
                                    <a:lnTo>
                                      <a:pt x="10" y="24"/>
                                    </a:lnTo>
                                    <a:lnTo>
                                      <a:pt x="11" y="25"/>
                                    </a:lnTo>
                                    <a:lnTo>
                                      <a:pt x="12" y="25"/>
                                    </a:lnTo>
                                    <a:lnTo>
                                      <a:pt x="13" y="24"/>
                                    </a:lnTo>
                                    <a:lnTo>
                                      <a:pt x="13" y="25"/>
                                    </a:lnTo>
                                    <a:lnTo>
                                      <a:pt x="15" y="24"/>
                                    </a:lnTo>
                                    <a:lnTo>
                                      <a:pt x="16" y="23"/>
                                    </a:lnTo>
                                    <a:lnTo>
                                      <a:pt x="16" y="24"/>
                                    </a:lnTo>
                                    <a:lnTo>
                                      <a:pt x="17" y="23"/>
                                    </a:lnTo>
                                    <a:lnTo>
                                      <a:pt x="18" y="22"/>
                                    </a:lnTo>
                                    <a:lnTo>
                                      <a:pt x="19" y="22"/>
                                    </a:lnTo>
                                    <a:lnTo>
                                      <a:pt x="20" y="22"/>
                                    </a:lnTo>
                                    <a:lnTo>
                                      <a:pt x="20" y="23"/>
                                    </a:lnTo>
                                    <a:lnTo>
                                      <a:pt x="21" y="23"/>
                                    </a:lnTo>
                                    <a:lnTo>
                                      <a:pt x="21" y="24"/>
                                    </a:lnTo>
                                    <a:lnTo>
                                      <a:pt x="22" y="25"/>
                                    </a:lnTo>
                                    <a:lnTo>
                                      <a:pt x="22" y="27"/>
                                    </a:lnTo>
                                    <a:lnTo>
                                      <a:pt x="24" y="27"/>
                                    </a:lnTo>
                                    <a:lnTo>
                                      <a:pt x="25" y="25"/>
                                    </a:lnTo>
                                    <a:lnTo>
                                      <a:pt x="25" y="27"/>
                                    </a:lnTo>
                                    <a:lnTo>
                                      <a:pt x="26" y="22"/>
                                    </a:lnTo>
                                    <a:lnTo>
                                      <a:pt x="26" y="24"/>
                                    </a:lnTo>
                                    <a:lnTo>
                                      <a:pt x="27" y="21"/>
                                    </a:lnTo>
                                    <a:lnTo>
                                      <a:pt x="27" y="22"/>
                                    </a:lnTo>
                                    <a:lnTo>
                                      <a:pt x="28" y="20"/>
                                    </a:lnTo>
                                    <a:lnTo>
                                      <a:pt x="29" y="20"/>
                                    </a:lnTo>
                                    <a:lnTo>
                                      <a:pt x="29" y="21"/>
                                    </a:lnTo>
                                    <a:lnTo>
                                      <a:pt x="30" y="21"/>
                                    </a:lnTo>
                                    <a:lnTo>
                                      <a:pt x="30" y="22"/>
                                    </a:lnTo>
                                    <a:lnTo>
                                      <a:pt x="31" y="22"/>
                                    </a:lnTo>
                                    <a:lnTo>
                                      <a:pt x="33" y="21"/>
                                    </a:lnTo>
                                    <a:lnTo>
                                      <a:pt x="33" y="22"/>
                                    </a:lnTo>
                                    <a:lnTo>
                                      <a:pt x="34" y="22"/>
                                    </a:lnTo>
                                    <a:lnTo>
                                      <a:pt x="35" y="23"/>
                                    </a:lnTo>
                                    <a:lnTo>
                                      <a:pt x="36" y="24"/>
                                    </a:lnTo>
                                    <a:lnTo>
                                      <a:pt x="37" y="25"/>
                                    </a:lnTo>
                                    <a:lnTo>
                                      <a:pt x="38" y="25"/>
                                    </a:lnTo>
                                    <a:lnTo>
                                      <a:pt x="39" y="24"/>
                                    </a:lnTo>
                                    <a:lnTo>
                                      <a:pt x="39" y="25"/>
                                    </a:lnTo>
                                    <a:lnTo>
                                      <a:pt x="40" y="24"/>
                                    </a:lnTo>
                                    <a:lnTo>
                                      <a:pt x="42" y="25"/>
                                    </a:lnTo>
                                    <a:lnTo>
                                      <a:pt x="43" y="24"/>
                                    </a:lnTo>
                                    <a:lnTo>
                                      <a:pt x="43" y="25"/>
                                    </a:lnTo>
                                    <a:lnTo>
                                      <a:pt x="44" y="23"/>
                                    </a:lnTo>
                                    <a:lnTo>
                                      <a:pt x="44" y="24"/>
                                    </a:lnTo>
                                    <a:lnTo>
                                      <a:pt x="45" y="23"/>
                                    </a:lnTo>
                                    <a:lnTo>
                                      <a:pt x="46" y="24"/>
                                    </a:lnTo>
                                    <a:lnTo>
                                      <a:pt x="46" y="25"/>
                                    </a:lnTo>
                                    <a:lnTo>
                                      <a:pt x="47" y="27"/>
                                    </a:lnTo>
                                    <a:lnTo>
                                      <a:pt x="47" y="29"/>
                                    </a:lnTo>
                                    <a:lnTo>
                                      <a:pt x="48" y="30"/>
                                    </a:lnTo>
                                    <a:lnTo>
                                      <a:pt x="49" y="28"/>
                                    </a:lnTo>
                                    <a:lnTo>
                                      <a:pt x="49" y="30"/>
                                    </a:lnTo>
                                    <a:lnTo>
                                      <a:pt x="51" y="23"/>
                                    </a:lnTo>
                                    <a:lnTo>
                                      <a:pt x="51" y="27"/>
                                    </a:lnTo>
                                    <a:lnTo>
                                      <a:pt x="52" y="21"/>
                                    </a:lnTo>
                                    <a:lnTo>
                                      <a:pt x="52" y="22"/>
                                    </a:lnTo>
                                    <a:lnTo>
                                      <a:pt x="53" y="21"/>
                                    </a:lnTo>
                                    <a:lnTo>
                                      <a:pt x="53" y="22"/>
                                    </a:lnTo>
                                    <a:lnTo>
                                      <a:pt x="54" y="23"/>
                                    </a:lnTo>
                                    <a:lnTo>
                                      <a:pt x="54" y="25"/>
                                    </a:lnTo>
                                    <a:lnTo>
                                      <a:pt x="55" y="27"/>
                                    </a:lnTo>
                                    <a:lnTo>
                                      <a:pt x="55" y="28"/>
                                    </a:lnTo>
                                    <a:lnTo>
                                      <a:pt x="56" y="28"/>
                                    </a:lnTo>
                                    <a:lnTo>
                                      <a:pt x="57" y="25"/>
                                    </a:lnTo>
                                    <a:lnTo>
                                      <a:pt x="57" y="27"/>
                                    </a:lnTo>
                                    <a:lnTo>
                                      <a:pt x="59" y="22"/>
                                    </a:lnTo>
                                    <a:lnTo>
                                      <a:pt x="59" y="24"/>
                                    </a:lnTo>
                                    <a:lnTo>
                                      <a:pt x="60" y="22"/>
                                    </a:lnTo>
                                    <a:lnTo>
                                      <a:pt x="61" y="21"/>
                                    </a:lnTo>
                                    <a:lnTo>
                                      <a:pt x="62" y="21"/>
                                    </a:lnTo>
                                    <a:lnTo>
                                      <a:pt x="62" y="22"/>
                                    </a:lnTo>
                                    <a:lnTo>
                                      <a:pt x="63" y="22"/>
                                    </a:lnTo>
                                    <a:lnTo>
                                      <a:pt x="64" y="23"/>
                                    </a:lnTo>
                                    <a:lnTo>
                                      <a:pt x="65" y="23"/>
                                    </a:lnTo>
                                    <a:lnTo>
                                      <a:pt x="66" y="23"/>
                                    </a:lnTo>
                                    <a:lnTo>
                                      <a:pt x="68" y="21"/>
                                    </a:lnTo>
                                    <a:lnTo>
                                      <a:pt x="68" y="22"/>
                                    </a:lnTo>
                                    <a:lnTo>
                                      <a:pt x="69" y="20"/>
                                    </a:lnTo>
                                    <a:lnTo>
                                      <a:pt x="69" y="21"/>
                                    </a:lnTo>
                                    <a:lnTo>
                                      <a:pt x="70" y="20"/>
                                    </a:lnTo>
                                    <a:lnTo>
                                      <a:pt x="71" y="21"/>
                                    </a:lnTo>
                                    <a:lnTo>
                                      <a:pt x="71" y="22"/>
                                    </a:lnTo>
                                    <a:lnTo>
                                      <a:pt x="72" y="23"/>
                                    </a:lnTo>
                                    <a:lnTo>
                                      <a:pt x="72" y="24"/>
                                    </a:lnTo>
                                    <a:lnTo>
                                      <a:pt x="73" y="24"/>
                                    </a:lnTo>
                                    <a:lnTo>
                                      <a:pt x="74" y="22"/>
                                    </a:lnTo>
                                    <a:lnTo>
                                      <a:pt x="74" y="24"/>
                                    </a:lnTo>
                                    <a:lnTo>
                                      <a:pt x="75" y="21"/>
                                    </a:lnTo>
                                    <a:lnTo>
                                      <a:pt x="75" y="22"/>
                                    </a:lnTo>
                                    <a:lnTo>
                                      <a:pt x="77" y="21"/>
                                    </a:lnTo>
                                    <a:lnTo>
                                      <a:pt x="78" y="21"/>
                                    </a:lnTo>
                                    <a:lnTo>
                                      <a:pt x="78" y="22"/>
                                    </a:lnTo>
                                    <a:lnTo>
                                      <a:pt x="79" y="23"/>
                                    </a:lnTo>
                                    <a:lnTo>
                                      <a:pt x="79" y="25"/>
                                    </a:lnTo>
                                    <a:lnTo>
                                      <a:pt x="80" y="27"/>
                                    </a:lnTo>
                                    <a:lnTo>
                                      <a:pt x="80" y="28"/>
                                    </a:lnTo>
                                    <a:lnTo>
                                      <a:pt x="81" y="29"/>
                                    </a:lnTo>
                                    <a:lnTo>
                                      <a:pt x="82" y="27"/>
                                    </a:lnTo>
                                    <a:lnTo>
                                      <a:pt x="82" y="28"/>
                                    </a:lnTo>
                                    <a:lnTo>
                                      <a:pt x="83" y="25"/>
                                    </a:lnTo>
                                    <a:lnTo>
                                      <a:pt x="83" y="27"/>
                                    </a:lnTo>
                                    <a:lnTo>
                                      <a:pt x="84" y="25"/>
                                    </a:lnTo>
                                    <a:lnTo>
                                      <a:pt x="86" y="27"/>
                                    </a:lnTo>
                                    <a:lnTo>
                                      <a:pt x="87" y="28"/>
                                    </a:lnTo>
                                    <a:lnTo>
                                      <a:pt x="88" y="27"/>
                                    </a:lnTo>
                                    <a:lnTo>
                                      <a:pt x="88" y="28"/>
                                    </a:lnTo>
                                    <a:lnTo>
                                      <a:pt x="89" y="23"/>
                                    </a:lnTo>
                                    <a:lnTo>
                                      <a:pt x="89" y="25"/>
                                    </a:lnTo>
                                    <a:lnTo>
                                      <a:pt x="90" y="19"/>
                                    </a:lnTo>
                                    <a:lnTo>
                                      <a:pt x="90" y="22"/>
                                    </a:lnTo>
                                    <a:lnTo>
                                      <a:pt x="91" y="16"/>
                                    </a:lnTo>
                                    <a:lnTo>
                                      <a:pt x="91" y="18"/>
                                    </a:lnTo>
                                    <a:lnTo>
                                      <a:pt x="92" y="16"/>
                                    </a:lnTo>
                                    <a:lnTo>
                                      <a:pt x="92" y="18"/>
                                    </a:lnTo>
                                    <a:lnTo>
                                      <a:pt x="93" y="18"/>
                                    </a:lnTo>
                                    <a:lnTo>
                                      <a:pt x="93" y="20"/>
                                    </a:lnTo>
                                    <a:lnTo>
                                      <a:pt x="95" y="21"/>
                                    </a:lnTo>
                                    <a:lnTo>
                                      <a:pt x="95" y="23"/>
                                    </a:lnTo>
                                    <a:lnTo>
                                      <a:pt x="96" y="24"/>
                                    </a:lnTo>
                                    <a:lnTo>
                                      <a:pt x="97" y="22"/>
                                    </a:lnTo>
                                    <a:lnTo>
                                      <a:pt x="97" y="23"/>
                                    </a:lnTo>
                                    <a:lnTo>
                                      <a:pt x="98" y="20"/>
                                    </a:lnTo>
                                    <a:lnTo>
                                      <a:pt x="98" y="21"/>
                                    </a:lnTo>
                                    <a:lnTo>
                                      <a:pt x="99" y="20"/>
                                    </a:lnTo>
                                    <a:lnTo>
                                      <a:pt x="100" y="21"/>
                                    </a:lnTo>
                                    <a:lnTo>
                                      <a:pt x="100" y="24"/>
                                    </a:lnTo>
                                    <a:lnTo>
                                      <a:pt x="101" y="27"/>
                                    </a:lnTo>
                                    <a:lnTo>
                                      <a:pt x="101" y="29"/>
                                    </a:lnTo>
                                    <a:lnTo>
                                      <a:pt x="103" y="30"/>
                                    </a:lnTo>
                                    <a:lnTo>
                                      <a:pt x="103" y="31"/>
                                    </a:lnTo>
                                    <a:lnTo>
                                      <a:pt x="104" y="30"/>
                                    </a:lnTo>
                                    <a:lnTo>
                                      <a:pt x="104" y="31"/>
                                    </a:lnTo>
                                    <a:lnTo>
                                      <a:pt x="105" y="27"/>
                                    </a:lnTo>
                                    <a:lnTo>
                                      <a:pt x="105" y="29"/>
                                    </a:lnTo>
                                    <a:lnTo>
                                      <a:pt x="106" y="23"/>
                                    </a:lnTo>
                                    <a:lnTo>
                                      <a:pt x="106" y="25"/>
                                    </a:lnTo>
                                    <a:lnTo>
                                      <a:pt x="107" y="21"/>
                                    </a:lnTo>
                                    <a:lnTo>
                                      <a:pt x="107" y="22"/>
                                    </a:lnTo>
                                    <a:lnTo>
                                      <a:pt x="108" y="21"/>
                                    </a:lnTo>
                                    <a:lnTo>
                                      <a:pt x="109" y="21"/>
                                    </a:lnTo>
                                    <a:lnTo>
                                      <a:pt x="109" y="23"/>
                                    </a:lnTo>
                                    <a:lnTo>
                                      <a:pt x="110" y="23"/>
                                    </a:lnTo>
                                    <a:lnTo>
                                      <a:pt x="110" y="25"/>
                                    </a:lnTo>
                                    <a:lnTo>
                                      <a:pt x="112" y="27"/>
                                    </a:lnTo>
                                    <a:lnTo>
                                      <a:pt x="112" y="28"/>
                                    </a:lnTo>
                                    <a:lnTo>
                                      <a:pt x="113" y="28"/>
                                    </a:lnTo>
                                    <a:lnTo>
                                      <a:pt x="114" y="28"/>
                                    </a:lnTo>
                                    <a:lnTo>
                                      <a:pt x="115" y="25"/>
                                    </a:lnTo>
                                    <a:lnTo>
                                      <a:pt x="115" y="27"/>
                                    </a:lnTo>
                                    <a:lnTo>
                                      <a:pt x="116" y="23"/>
                                    </a:lnTo>
                                    <a:lnTo>
                                      <a:pt x="116" y="25"/>
                                    </a:lnTo>
                                    <a:lnTo>
                                      <a:pt x="117" y="22"/>
                                    </a:lnTo>
                                    <a:lnTo>
                                      <a:pt x="117" y="23"/>
                                    </a:lnTo>
                                    <a:lnTo>
                                      <a:pt x="118" y="22"/>
                                    </a:lnTo>
                                    <a:lnTo>
                                      <a:pt x="119" y="22"/>
                                    </a:lnTo>
                                    <a:lnTo>
                                      <a:pt x="121" y="23"/>
                                    </a:lnTo>
                                    <a:lnTo>
                                      <a:pt x="121" y="24"/>
                                    </a:lnTo>
                                    <a:lnTo>
                                      <a:pt x="122" y="24"/>
                                    </a:lnTo>
                                    <a:lnTo>
                                      <a:pt x="122" y="25"/>
                                    </a:lnTo>
                                    <a:lnTo>
                                      <a:pt x="123" y="24"/>
                                    </a:lnTo>
                                    <a:lnTo>
                                      <a:pt x="123" y="25"/>
                                    </a:lnTo>
                                    <a:lnTo>
                                      <a:pt x="124" y="22"/>
                                    </a:lnTo>
                                    <a:lnTo>
                                      <a:pt x="124" y="24"/>
                                    </a:lnTo>
                                    <a:lnTo>
                                      <a:pt x="125" y="22"/>
                                    </a:lnTo>
                                    <a:lnTo>
                                      <a:pt x="126" y="21"/>
                                    </a:lnTo>
                                    <a:lnTo>
                                      <a:pt x="126" y="22"/>
                                    </a:lnTo>
                                    <a:lnTo>
                                      <a:pt x="127" y="23"/>
                                    </a:lnTo>
                                    <a:lnTo>
                                      <a:pt x="127" y="25"/>
                                    </a:lnTo>
                                    <a:lnTo>
                                      <a:pt x="128" y="28"/>
                                    </a:lnTo>
                                    <a:lnTo>
                                      <a:pt x="128" y="30"/>
                                    </a:lnTo>
                                    <a:lnTo>
                                      <a:pt x="130" y="30"/>
                                    </a:lnTo>
                                    <a:lnTo>
                                      <a:pt x="130" y="31"/>
                                    </a:lnTo>
                                    <a:lnTo>
                                      <a:pt x="131" y="29"/>
                                    </a:lnTo>
                                    <a:lnTo>
                                      <a:pt x="131" y="31"/>
                                    </a:lnTo>
                                    <a:lnTo>
                                      <a:pt x="132" y="27"/>
                                    </a:lnTo>
                                    <a:lnTo>
                                      <a:pt x="132" y="28"/>
                                    </a:lnTo>
                                    <a:lnTo>
                                      <a:pt x="133" y="23"/>
                                    </a:lnTo>
                                    <a:lnTo>
                                      <a:pt x="133" y="25"/>
                                    </a:lnTo>
                                    <a:lnTo>
                                      <a:pt x="134" y="22"/>
                                    </a:lnTo>
                                    <a:lnTo>
                                      <a:pt x="134" y="23"/>
                                    </a:lnTo>
                                    <a:lnTo>
                                      <a:pt x="135" y="19"/>
                                    </a:lnTo>
                                    <a:lnTo>
                                      <a:pt x="135" y="21"/>
                                    </a:lnTo>
                                    <a:lnTo>
                                      <a:pt x="136" y="16"/>
                                    </a:lnTo>
                                    <a:lnTo>
                                      <a:pt x="136" y="18"/>
                                    </a:lnTo>
                                    <a:lnTo>
                                      <a:pt x="137" y="13"/>
                                    </a:lnTo>
                                    <a:lnTo>
                                      <a:pt x="137" y="15"/>
                                    </a:lnTo>
                                    <a:lnTo>
                                      <a:pt x="139" y="12"/>
                                    </a:lnTo>
                                    <a:lnTo>
                                      <a:pt x="140" y="13"/>
                                    </a:lnTo>
                                    <a:lnTo>
                                      <a:pt x="140" y="16"/>
                                    </a:lnTo>
                                    <a:lnTo>
                                      <a:pt x="141" y="19"/>
                                    </a:lnTo>
                                    <a:lnTo>
                                      <a:pt x="141" y="22"/>
                                    </a:lnTo>
                                    <a:lnTo>
                                      <a:pt x="142" y="23"/>
                                    </a:lnTo>
                                    <a:lnTo>
                                      <a:pt x="142" y="24"/>
                                    </a:lnTo>
                                    <a:lnTo>
                                      <a:pt x="143" y="22"/>
                                    </a:lnTo>
                                    <a:lnTo>
                                      <a:pt x="143" y="24"/>
                                    </a:lnTo>
                                    <a:lnTo>
                                      <a:pt x="144" y="19"/>
                                    </a:lnTo>
                                    <a:lnTo>
                                      <a:pt x="144" y="21"/>
                                    </a:lnTo>
                                    <a:lnTo>
                                      <a:pt x="145" y="16"/>
                                    </a:lnTo>
                                    <a:lnTo>
                                      <a:pt x="145" y="18"/>
                                    </a:lnTo>
                                    <a:lnTo>
                                      <a:pt x="146" y="16"/>
                                    </a:lnTo>
                                    <a:lnTo>
                                      <a:pt x="146" y="18"/>
                                    </a:lnTo>
                                    <a:lnTo>
                                      <a:pt x="148" y="19"/>
                                    </a:lnTo>
                                    <a:lnTo>
                                      <a:pt x="148" y="22"/>
                                    </a:lnTo>
                                    <a:lnTo>
                                      <a:pt x="149" y="23"/>
                                    </a:lnTo>
                                    <a:lnTo>
                                      <a:pt x="149" y="28"/>
                                    </a:lnTo>
                                    <a:lnTo>
                                      <a:pt x="150" y="30"/>
                                    </a:lnTo>
                                    <a:lnTo>
                                      <a:pt x="150" y="35"/>
                                    </a:lnTo>
                                    <a:lnTo>
                                      <a:pt x="151" y="36"/>
                                    </a:lnTo>
                                    <a:lnTo>
                                      <a:pt x="151" y="38"/>
                                    </a:lnTo>
                                    <a:lnTo>
                                      <a:pt x="152" y="37"/>
                                    </a:lnTo>
                                    <a:lnTo>
                                      <a:pt x="152" y="38"/>
                                    </a:lnTo>
                                    <a:lnTo>
                                      <a:pt x="153" y="33"/>
                                    </a:lnTo>
                                    <a:lnTo>
                                      <a:pt x="153" y="36"/>
                                    </a:lnTo>
                                    <a:lnTo>
                                      <a:pt x="154" y="29"/>
                                    </a:lnTo>
                                    <a:lnTo>
                                      <a:pt x="154" y="31"/>
                                    </a:lnTo>
                                    <a:lnTo>
                                      <a:pt x="156" y="27"/>
                                    </a:lnTo>
                                    <a:lnTo>
                                      <a:pt x="156" y="28"/>
                                    </a:lnTo>
                                    <a:lnTo>
                                      <a:pt x="157" y="27"/>
                                    </a:lnTo>
                                    <a:lnTo>
                                      <a:pt x="157" y="28"/>
                                    </a:lnTo>
                                    <a:lnTo>
                                      <a:pt x="158" y="28"/>
                                    </a:lnTo>
                                    <a:lnTo>
                                      <a:pt x="159" y="29"/>
                                    </a:lnTo>
                                    <a:lnTo>
                                      <a:pt x="160" y="27"/>
                                    </a:lnTo>
                                    <a:lnTo>
                                      <a:pt x="160" y="28"/>
                                    </a:lnTo>
                                    <a:lnTo>
                                      <a:pt x="161" y="22"/>
                                    </a:lnTo>
                                    <a:lnTo>
                                      <a:pt x="161" y="24"/>
                                    </a:lnTo>
                                    <a:lnTo>
                                      <a:pt x="162" y="16"/>
                                    </a:lnTo>
                                    <a:lnTo>
                                      <a:pt x="162" y="20"/>
                                    </a:lnTo>
                                    <a:lnTo>
                                      <a:pt x="163" y="12"/>
                                    </a:lnTo>
                                    <a:lnTo>
                                      <a:pt x="163" y="14"/>
                                    </a:lnTo>
                                    <a:lnTo>
                                      <a:pt x="165" y="11"/>
                                    </a:lnTo>
                                    <a:lnTo>
                                      <a:pt x="165" y="12"/>
                                    </a:lnTo>
                                    <a:lnTo>
                                      <a:pt x="166" y="12"/>
                                    </a:lnTo>
                                    <a:lnTo>
                                      <a:pt x="166" y="15"/>
                                    </a:lnTo>
                                    <a:lnTo>
                                      <a:pt x="167" y="16"/>
                                    </a:lnTo>
                                    <a:lnTo>
                                      <a:pt x="167" y="20"/>
                                    </a:lnTo>
                                    <a:lnTo>
                                      <a:pt x="168" y="22"/>
                                    </a:lnTo>
                                    <a:lnTo>
                                      <a:pt x="168" y="24"/>
                                    </a:lnTo>
                                    <a:lnTo>
                                      <a:pt x="169" y="24"/>
                                    </a:lnTo>
                                    <a:lnTo>
                                      <a:pt x="170" y="23"/>
                                    </a:lnTo>
                                    <a:lnTo>
                                      <a:pt x="170" y="24"/>
                                    </a:lnTo>
                                    <a:lnTo>
                                      <a:pt x="171" y="20"/>
                                    </a:lnTo>
                                    <a:lnTo>
                                      <a:pt x="171" y="22"/>
                                    </a:lnTo>
                                    <a:lnTo>
                                      <a:pt x="172" y="19"/>
                                    </a:lnTo>
                                    <a:lnTo>
                                      <a:pt x="172" y="20"/>
                                    </a:lnTo>
                                    <a:lnTo>
                                      <a:pt x="174" y="20"/>
                                    </a:lnTo>
                                    <a:lnTo>
                                      <a:pt x="174" y="22"/>
                                    </a:lnTo>
                                    <a:lnTo>
                                      <a:pt x="175" y="23"/>
                                    </a:lnTo>
                                    <a:lnTo>
                                      <a:pt x="175" y="27"/>
                                    </a:lnTo>
                                    <a:lnTo>
                                      <a:pt x="176" y="29"/>
                                    </a:lnTo>
                                    <a:lnTo>
                                      <a:pt x="176" y="30"/>
                                    </a:lnTo>
                                    <a:lnTo>
                                      <a:pt x="177" y="29"/>
                                    </a:lnTo>
                                    <a:lnTo>
                                      <a:pt x="177" y="30"/>
                                    </a:lnTo>
                                    <a:lnTo>
                                      <a:pt x="178" y="27"/>
                                    </a:lnTo>
                                    <a:lnTo>
                                      <a:pt x="178" y="29"/>
                                    </a:lnTo>
                                    <a:lnTo>
                                      <a:pt x="179" y="25"/>
                                    </a:lnTo>
                                    <a:lnTo>
                                      <a:pt x="180" y="25"/>
                                    </a:lnTo>
                                    <a:lnTo>
                                      <a:pt x="180" y="28"/>
                                    </a:lnTo>
                                    <a:lnTo>
                                      <a:pt x="181" y="29"/>
                                    </a:lnTo>
                                    <a:lnTo>
                                      <a:pt x="181" y="30"/>
                                    </a:lnTo>
                                    <a:lnTo>
                                      <a:pt x="183" y="30"/>
                                    </a:lnTo>
                                    <a:lnTo>
                                      <a:pt x="183" y="31"/>
                                    </a:lnTo>
                                    <a:lnTo>
                                      <a:pt x="184" y="27"/>
                                    </a:lnTo>
                                    <a:lnTo>
                                      <a:pt x="184" y="30"/>
                                    </a:lnTo>
                                    <a:lnTo>
                                      <a:pt x="185" y="22"/>
                                    </a:lnTo>
                                    <a:lnTo>
                                      <a:pt x="185" y="25"/>
                                    </a:lnTo>
                                    <a:lnTo>
                                      <a:pt x="186" y="19"/>
                                    </a:lnTo>
                                    <a:lnTo>
                                      <a:pt x="186" y="20"/>
                                    </a:lnTo>
                                    <a:lnTo>
                                      <a:pt x="187" y="18"/>
                                    </a:lnTo>
                                    <a:lnTo>
                                      <a:pt x="188" y="18"/>
                                    </a:lnTo>
                                    <a:lnTo>
                                      <a:pt x="189" y="19"/>
                                    </a:lnTo>
                                    <a:lnTo>
                                      <a:pt x="190" y="19"/>
                                    </a:lnTo>
                                    <a:lnTo>
                                      <a:pt x="190" y="20"/>
                                    </a:lnTo>
                                    <a:lnTo>
                                      <a:pt x="192" y="20"/>
                                    </a:lnTo>
                                    <a:lnTo>
                                      <a:pt x="192" y="22"/>
                                    </a:lnTo>
                                    <a:lnTo>
                                      <a:pt x="193" y="22"/>
                                    </a:lnTo>
                                    <a:lnTo>
                                      <a:pt x="193" y="24"/>
                                    </a:lnTo>
                                    <a:lnTo>
                                      <a:pt x="194" y="25"/>
                                    </a:lnTo>
                                    <a:lnTo>
                                      <a:pt x="194" y="27"/>
                                    </a:lnTo>
                                    <a:lnTo>
                                      <a:pt x="195" y="27"/>
                                    </a:lnTo>
                                    <a:lnTo>
                                      <a:pt x="195" y="28"/>
                                    </a:lnTo>
                                    <a:lnTo>
                                      <a:pt x="196" y="25"/>
                                    </a:lnTo>
                                    <a:lnTo>
                                      <a:pt x="196" y="27"/>
                                    </a:lnTo>
                                    <a:lnTo>
                                      <a:pt x="197" y="24"/>
                                    </a:lnTo>
                                    <a:lnTo>
                                      <a:pt x="198" y="24"/>
                                    </a:lnTo>
                                    <a:lnTo>
                                      <a:pt x="198" y="25"/>
                                    </a:lnTo>
                                    <a:lnTo>
                                      <a:pt x="200" y="25"/>
                                    </a:lnTo>
                                    <a:lnTo>
                                      <a:pt x="200" y="28"/>
                                    </a:lnTo>
                                    <a:lnTo>
                                      <a:pt x="201" y="28"/>
                                    </a:lnTo>
                                    <a:lnTo>
                                      <a:pt x="202" y="28"/>
                                    </a:lnTo>
                                    <a:lnTo>
                                      <a:pt x="203" y="24"/>
                                    </a:lnTo>
                                    <a:lnTo>
                                      <a:pt x="203" y="27"/>
                                    </a:lnTo>
                                    <a:lnTo>
                                      <a:pt x="204" y="21"/>
                                    </a:lnTo>
                                    <a:lnTo>
                                      <a:pt x="204" y="23"/>
                                    </a:lnTo>
                                    <a:lnTo>
                                      <a:pt x="205" y="21"/>
                                    </a:lnTo>
                                    <a:lnTo>
                                      <a:pt x="206" y="21"/>
                                    </a:lnTo>
                                    <a:lnTo>
                                      <a:pt x="206" y="22"/>
                                    </a:lnTo>
                                    <a:lnTo>
                                      <a:pt x="207" y="23"/>
                                    </a:lnTo>
                                    <a:lnTo>
                                      <a:pt x="207" y="24"/>
                                    </a:lnTo>
                                    <a:lnTo>
                                      <a:pt x="209" y="25"/>
                                    </a:lnTo>
                                    <a:lnTo>
                                      <a:pt x="210" y="27"/>
                                    </a:lnTo>
                                    <a:lnTo>
                                      <a:pt x="211" y="27"/>
                                    </a:lnTo>
                                    <a:lnTo>
                                      <a:pt x="212" y="27"/>
                                    </a:lnTo>
                                    <a:lnTo>
                                      <a:pt x="213" y="24"/>
                                    </a:lnTo>
                                    <a:lnTo>
                                      <a:pt x="213" y="27"/>
                                    </a:lnTo>
                                    <a:lnTo>
                                      <a:pt x="214" y="22"/>
                                    </a:lnTo>
                                    <a:lnTo>
                                      <a:pt x="214" y="24"/>
                                    </a:lnTo>
                                    <a:lnTo>
                                      <a:pt x="215" y="21"/>
                                    </a:lnTo>
                                    <a:lnTo>
                                      <a:pt x="215" y="22"/>
                                    </a:lnTo>
                                    <a:lnTo>
                                      <a:pt x="216" y="21"/>
                                    </a:lnTo>
                                    <a:lnTo>
                                      <a:pt x="216" y="22"/>
                                    </a:lnTo>
                                    <a:lnTo>
                                      <a:pt x="218" y="22"/>
                                    </a:lnTo>
                                    <a:lnTo>
                                      <a:pt x="219" y="21"/>
                                    </a:lnTo>
                                    <a:lnTo>
                                      <a:pt x="220" y="20"/>
                                    </a:lnTo>
                                    <a:lnTo>
                                      <a:pt x="220" y="21"/>
                                    </a:lnTo>
                                    <a:lnTo>
                                      <a:pt x="221" y="20"/>
                                    </a:lnTo>
                                    <a:lnTo>
                                      <a:pt x="221" y="21"/>
                                    </a:lnTo>
                                    <a:lnTo>
                                      <a:pt x="222" y="21"/>
                                    </a:lnTo>
                                    <a:lnTo>
                                      <a:pt x="222" y="22"/>
                                    </a:lnTo>
                                    <a:lnTo>
                                      <a:pt x="223" y="23"/>
                                    </a:lnTo>
                                    <a:lnTo>
                                      <a:pt x="224" y="24"/>
                                    </a:lnTo>
                                    <a:lnTo>
                                      <a:pt x="224" y="25"/>
                                    </a:lnTo>
                                    <a:lnTo>
                                      <a:pt x="225" y="25"/>
                                    </a:lnTo>
                                    <a:lnTo>
                                      <a:pt x="227" y="23"/>
                                    </a:lnTo>
                                    <a:lnTo>
                                      <a:pt x="227" y="25"/>
                                    </a:lnTo>
                                    <a:lnTo>
                                      <a:pt x="228" y="22"/>
                                    </a:lnTo>
                                    <a:lnTo>
                                      <a:pt x="228" y="23"/>
                                    </a:lnTo>
                                    <a:lnTo>
                                      <a:pt x="229" y="21"/>
                                    </a:lnTo>
                                    <a:lnTo>
                                      <a:pt x="230" y="20"/>
                                    </a:lnTo>
                                    <a:lnTo>
                                      <a:pt x="230" y="21"/>
                                    </a:lnTo>
                                    <a:lnTo>
                                      <a:pt x="231" y="20"/>
                                    </a:lnTo>
                                    <a:lnTo>
                                      <a:pt x="232" y="20"/>
                                    </a:lnTo>
                                    <a:lnTo>
                                      <a:pt x="233" y="21"/>
                                    </a:lnTo>
                                    <a:lnTo>
                                      <a:pt x="234" y="22"/>
                                    </a:lnTo>
                                    <a:lnTo>
                                      <a:pt x="234" y="23"/>
                                    </a:lnTo>
                                    <a:lnTo>
                                      <a:pt x="236" y="23"/>
                                    </a:lnTo>
                                    <a:lnTo>
                                      <a:pt x="236" y="25"/>
                                    </a:lnTo>
                                    <a:lnTo>
                                      <a:pt x="237" y="27"/>
                                    </a:lnTo>
                                    <a:lnTo>
                                      <a:pt x="237" y="29"/>
                                    </a:lnTo>
                                    <a:lnTo>
                                      <a:pt x="238" y="30"/>
                                    </a:lnTo>
                                    <a:lnTo>
                                      <a:pt x="238" y="31"/>
                                    </a:lnTo>
                                    <a:lnTo>
                                      <a:pt x="239" y="31"/>
                                    </a:lnTo>
                                    <a:lnTo>
                                      <a:pt x="239" y="32"/>
                                    </a:lnTo>
                                    <a:lnTo>
                                      <a:pt x="240" y="31"/>
                                    </a:lnTo>
                                    <a:lnTo>
                                      <a:pt x="240" y="32"/>
                                    </a:lnTo>
                                    <a:lnTo>
                                      <a:pt x="241" y="30"/>
                                    </a:lnTo>
                                    <a:lnTo>
                                      <a:pt x="241" y="31"/>
                                    </a:lnTo>
                                    <a:lnTo>
                                      <a:pt x="242" y="28"/>
                                    </a:lnTo>
                                    <a:lnTo>
                                      <a:pt x="242" y="29"/>
                                    </a:lnTo>
                                    <a:lnTo>
                                      <a:pt x="244" y="23"/>
                                    </a:lnTo>
                                    <a:lnTo>
                                      <a:pt x="244" y="25"/>
                                    </a:lnTo>
                                    <a:lnTo>
                                      <a:pt x="245" y="21"/>
                                    </a:lnTo>
                                    <a:lnTo>
                                      <a:pt x="245" y="22"/>
                                    </a:lnTo>
                                    <a:lnTo>
                                      <a:pt x="246" y="19"/>
                                    </a:lnTo>
                                    <a:lnTo>
                                      <a:pt x="246" y="20"/>
                                    </a:lnTo>
                                    <a:lnTo>
                                      <a:pt x="247" y="19"/>
                                    </a:lnTo>
                                    <a:lnTo>
                                      <a:pt x="247" y="20"/>
                                    </a:lnTo>
                                    <a:lnTo>
                                      <a:pt x="248" y="20"/>
                                    </a:lnTo>
                                    <a:lnTo>
                                      <a:pt x="248" y="22"/>
                                    </a:lnTo>
                                    <a:lnTo>
                                      <a:pt x="249" y="22"/>
                                    </a:lnTo>
                                    <a:lnTo>
                                      <a:pt x="249" y="23"/>
                                    </a:lnTo>
                                    <a:lnTo>
                                      <a:pt x="250" y="23"/>
                                    </a:lnTo>
                                    <a:lnTo>
                                      <a:pt x="251" y="21"/>
                                    </a:lnTo>
                                    <a:lnTo>
                                      <a:pt x="251" y="22"/>
                                    </a:lnTo>
                                    <a:lnTo>
                                      <a:pt x="253" y="19"/>
                                    </a:lnTo>
                                    <a:lnTo>
                                      <a:pt x="253" y="20"/>
                                    </a:lnTo>
                                    <a:lnTo>
                                      <a:pt x="254" y="19"/>
                                    </a:lnTo>
                                    <a:lnTo>
                                      <a:pt x="255" y="20"/>
                                    </a:lnTo>
                                    <a:lnTo>
                                      <a:pt x="255" y="21"/>
                                    </a:lnTo>
                                    <a:lnTo>
                                      <a:pt x="256" y="22"/>
                                    </a:lnTo>
                                    <a:lnTo>
                                      <a:pt x="256" y="23"/>
                                    </a:lnTo>
                                    <a:lnTo>
                                      <a:pt x="257" y="24"/>
                                    </a:lnTo>
                                    <a:lnTo>
                                      <a:pt x="257" y="27"/>
                                    </a:lnTo>
                                    <a:lnTo>
                                      <a:pt x="258" y="28"/>
                                    </a:lnTo>
                                    <a:lnTo>
                                      <a:pt x="258" y="31"/>
                                    </a:lnTo>
                                    <a:lnTo>
                                      <a:pt x="259" y="32"/>
                                    </a:lnTo>
                                    <a:lnTo>
                                      <a:pt x="259" y="33"/>
                                    </a:lnTo>
                                    <a:lnTo>
                                      <a:pt x="260" y="35"/>
                                    </a:lnTo>
                                    <a:lnTo>
                                      <a:pt x="262" y="32"/>
                                    </a:lnTo>
                                    <a:lnTo>
                                      <a:pt x="262" y="35"/>
                                    </a:lnTo>
                                    <a:lnTo>
                                      <a:pt x="263" y="28"/>
                                    </a:lnTo>
                                    <a:lnTo>
                                      <a:pt x="263" y="31"/>
                                    </a:lnTo>
                                    <a:lnTo>
                                      <a:pt x="264" y="23"/>
                                    </a:lnTo>
                                    <a:lnTo>
                                      <a:pt x="264" y="27"/>
                                    </a:lnTo>
                                    <a:lnTo>
                                      <a:pt x="265" y="19"/>
                                    </a:lnTo>
                                    <a:lnTo>
                                      <a:pt x="265" y="22"/>
                                    </a:lnTo>
                                    <a:lnTo>
                                      <a:pt x="266" y="16"/>
                                    </a:lnTo>
                                    <a:lnTo>
                                      <a:pt x="266" y="18"/>
                                    </a:lnTo>
                                    <a:lnTo>
                                      <a:pt x="267" y="14"/>
                                    </a:lnTo>
                                    <a:lnTo>
                                      <a:pt x="267" y="15"/>
                                    </a:lnTo>
                                    <a:lnTo>
                                      <a:pt x="268" y="13"/>
                                    </a:lnTo>
                                    <a:lnTo>
                                      <a:pt x="268" y="14"/>
                                    </a:lnTo>
                                    <a:lnTo>
                                      <a:pt x="269" y="12"/>
                                    </a:lnTo>
                                    <a:lnTo>
                                      <a:pt x="271" y="12"/>
                                    </a:lnTo>
                                    <a:lnTo>
                                      <a:pt x="271" y="13"/>
                                    </a:lnTo>
                                    <a:lnTo>
                                      <a:pt x="272" y="14"/>
                                    </a:lnTo>
                                    <a:lnTo>
                                      <a:pt x="272" y="16"/>
                                    </a:lnTo>
                                    <a:lnTo>
                                      <a:pt x="273" y="18"/>
                                    </a:lnTo>
                                    <a:lnTo>
                                      <a:pt x="273" y="21"/>
                                    </a:lnTo>
                                    <a:lnTo>
                                      <a:pt x="274" y="22"/>
                                    </a:lnTo>
                                    <a:lnTo>
                                      <a:pt x="274" y="25"/>
                                    </a:lnTo>
                                    <a:lnTo>
                                      <a:pt x="275" y="27"/>
                                    </a:lnTo>
                                    <a:lnTo>
                                      <a:pt x="276" y="25"/>
                                    </a:lnTo>
                                    <a:lnTo>
                                      <a:pt x="276" y="27"/>
                                    </a:lnTo>
                                    <a:lnTo>
                                      <a:pt x="277" y="24"/>
                                    </a:lnTo>
                                    <a:lnTo>
                                      <a:pt x="278" y="23"/>
                                    </a:lnTo>
                                    <a:lnTo>
                                      <a:pt x="280" y="23"/>
                                    </a:lnTo>
                                    <a:lnTo>
                                      <a:pt x="280" y="24"/>
                                    </a:lnTo>
                                    <a:lnTo>
                                      <a:pt x="281" y="25"/>
                                    </a:lnTo>
                                    <a:lnTo>
                                      <a:pt x="281" y="29"/>
                                    </a:lnTo>
                                    <a:lnTo>
                                      <a:pt x="282" y="31"/>
                                    </a:lnTo>
                                    <a:lnTo>
                                      <a:pt x="282" y="37"/>
                                    </a:lnTo>
                                    <a:lnTo>
                                      <a:pt x="283" y="39"/>
                                    </a:lnTo>
                                    <a:lnTo>
                                      <a:pt x="283" y="42"/>
                                    </a:lnTo>
                                    <a:lnTo>
                                      <a:pt x="284" y="42"/>
                                    </a:lnTo>
                                    <a:lnTo>
                                      <a:pt x="284" y="44"/>
                                    </a:lnTo>
                                    <a:lnTo>
                                      <a:pt x="285" y="36"/>
                                    </a:lnTo>
                                    <a:lnTo>
                                      <a:pt x="285" y="41"/>
                                    </a:lnTo>
                                    <a:lnTo>
                                      <a:pt x="286" y="25"/>
                                    </a:lnTo>
                                    <a:lnTo>
                                      <a:pt x="286" y="32"/>
                                    </a:lnTo>
                                    <a:lnTo>
                                      <a:pt x="287" y="18"/>
                                    </a:lnTo>
                                    <a:lnTo>
                                      <a:pt x="287" y="22"/>
                                    </a:lnTo>
                                    <a:lnTo>
                                      <a:pt x="289" y="14"/>
                                    </a:lnTo>
                                    <a:lnTo>
                                      <a:pt x="289" y="15"/>
                                    </a:lnTo>
                                    <a:lnTo>
                                      <a:pt x="290" y="13"/>
                                    </a:lnTo>
                                    <a:lnTo>
                                      <a:pt x="290" y="14"/>
                                    </a:lnTo>
                                    <a:lnTo>
                                      <a:pt x="291" y="14"/>
                                    </a:lnTo>
                                    <a:lnTo>
                                      <a:pt x="291" y="15"/>
                                    </a:lnTo>
                                    <a:lnTo>
                                      <a:pt x="292" y="16"/>
                                    </a:lnTo>
                                    <a:lnTo>
                                      <a:pt x="292" y="19"/>
                                    </a:lnTo>
                                    <a:lnTo>
                                      <a:pt x="293" y="19"/>
                                    </a:lnTo>
                                    <a:lnTo>
                                      <a:pt x="293" y="21"/>
                                    </a:lnTo>
                                    <a:lnTo>
                                      <a:pt x="294" y="21"/>
                                    </a:lnTo>
                                    <a:lnTo>
                                      <a:pt x="294" y="23"/>
                                    </a:lnTo>
                                    <a:lnTo>
                                      <a:pt x="295" y="23"/>
                                    </a:lnTo>
                                    <a:lnTo>
                                      <a:pt x="297" y="23"/>
                                    </a:lnTo>
                                    <a:lnTo>
                                      <a:pt x="298" y="22"/>
                                    </a:lnTo>
                                    <a:lnTo>
                                      <a:pt x="298" y="23"/>
                                    </a:lnTo>
                                    <a:lnTo>
                                      <a:pt x="299" y="23"/>
                                    </a:lnTo>
                                    <a:lnTo>
                                      <a:pt x="300" y="24"/>
                                    </a:lnTo>
                                    <a:lnTo>
                                      <a:pt x="301" y="25"/>
                                    </a:lnTo>
                                    <a:lnTo>
                                      <a:pt x="301" y="27"/>
                                    </a:lnTo>
                                    <a:lnTo>
                                      <a:pt x="302" y="27"/>
                                    </a:lnTo>
                                    <a:lnTo>
                                      <a:pt x="303" y="27"/>
                                    </a:lnTo>
                                    <a:lnTo>
                                      <a:pt x="304" y="23"/>
                                    </a:lnTo>
                                    <a:lnTo>
                                      <a:pt x="304" y="25"/>
                                    </a:lnTo>
                                    <a:lnTo>
                                      <a:pt x="306" y="21"/>
                                    </a:lnTo>
                                    <a:lnTo>
                                      <a:pt x="306" y="22"/>
                                    </a:lnTo>
                                    <a:lnTo>
                                      <a:pt x="307" y="19"/>
                                    </a:lnTo>
                                    <a:lnTo>
                                      <a:pt x="307" y="20"/>
                                    </a:lnTo>
                                    <a:lnTo>
                                      <a:pt x="308" y="19"/>
                                    </a:lnTo>
                                    <a:lnTo>
                                      <a:pt x="309" y="20"/>
                                    </a:lnTo>
                                    <a:lnTo>
                                      <a:pt x="309" y="21"/>
                                    </a:lnTo>
                                    <a:lnTo>
                                      <a:pt x="310" y="22"/>
                                    </a:lnTo>
                                    <a:lnTo>
                                      <a:pt x="310" y="23"/>
                                    </a:lnTo>
                                    <a:lnTo>
                                      <a:pt x="311" y="23"/>
                                    </a:lnTo>
                                    <a:lnTo>
                                      <a:pt x="311" y="24"/>
                                    </a:lnTo>
                                    <a:lnTo>
                                      <a:pt x="312" y="22"/>
                                    </a:lnTo>
                                    <a:lnTo>
                                      <a:pt x="312" y="23"/>
                                    </a:lnTo>
                                    <a:lnTo>
                                      <a:pt x="313" y="20"/>
                                    </a:lnTo>
                                    <a:lnTo>
                                      <a:pt x="313" y="21"/>
                                    </a:lnTo>
                                    <a:lnTo>
                                      <a:pt x="315" y="18"/>
                                    </a:lnTo>
                                    <a:lnTo>
                                      <a:pt x="315" y="19"/>
                                    </a:lnTo>
                                    <a:lnTo>
                                      <a:pt x="316" y="16"/>
                                    </a:lnTo>
                                    <a:lnTo>
                                      <a:pt x="317" y="16"/>
                                    </a:lnTo>
                                    <a:lnTo>
                                      <a:pt x="317" y="18"/>
                                    </a:lnTo>
                                    <a:lnTo>
                                      <a:pt x="318" y="18"/>
                                    </a:lnTo>
                                    <a:lnTo>
                                      <a:pt x="318" y="20"/>
                                    </a:lnTo>
                                    <a:lnTo>
                                      <a:pt x="319" y="21"/>
                                    </a:lnTo>
                                    <a:lnTo>
                                      <a:pt x="319" y="24"/>
                                    </a:lnTo>
                                    <a:lnTo>
                                      <a:pt x="320" y="27"/>
                                    </a:lnTo>
                                    <a:lnTo>
                                      <a:pt x="320" y="31"/>
                                    </a:lnTo>
                                    <a:lnTo>
                                      <a:pt x="321" y="33"/>
                                    </a:lnTo>
                                    <a:lnTo>
                                      <a:pt x="321" y="35"/>
                                    </a:lnTo>
                                    <a:lnTo>
                                      <a:pt x="322" y="37"/>
                                    </a:lnTo>
                                    <a:lnTo>
                                      <a:pt x="324" y="33"/>
                                    </a:lnTo>
                                    <a:lnTo>
                                      <a:pt x="324" y="36"/>
                                    </a:lnTo>
                                    <a:lnTo>
                                      <a:pt x="325" y="29"/>
                                    </a:lnTo>
                                    <a:lnTo>
                                      <a:pt x="325" y="32"/>
                                    </a:lnTo>
                                    <a:lnTo>
                                      <a:pt x="326" y="29"/>
                                    </a:lnTo>
                                    <a:lnTo>
                                      <a:pt x="327" y="29"/>
                                    </a:lnTo>
                                    <a:lnTo>
                                      <a:pt x="327" y="31"/>
                                    </a:lnTo>
                                    <a:lnTo>
                                      <a:pt x="328" y="32"/>
                                    </a:lnTo>
                                    <a:lnTo>
                                      <a:pt x="328" y="33"/>
                                    </a:lnTo>
                                    <a:lnTo>
                                      <a:pt x="329" y="32"/>
                                    </a:lnTo>
                                    <a:lnTo>
                                      <a:pt x="329" y="33"/>
                                    </a:lnTo>
                                    <a:lnTo>
                                      <a:pt x="330" y="29"/>
                                    </a:lnTo>
                                    <a:lnTo>
                                      <a:pt x="330" y="31"/>
                                    </a:lnTo>
                                    <a:lnTo>
                                      <a:pt x="331" y="27"/>
                                    </a:lnTo>
                                    <a:lnTo>
                                      <a:pt x="331" y="28"/>
                                    </a:lnTo>
                                    <a:lnTo>
                                      <a:pt x="333" y="27"/>
                                    </a:lnTo>
                                    <a:lnTo>
                                      <a:pt x="334" y="27"/>
                                    </a:lnTo>
                                    <a:lnTo>
                                      <a:pt x="335" y="25"/>
                                    </a:lnTo>
                                    <a:lnTo>
                                      <a:pt x="335" y="27"/>
                                    </a:lnTo>
                                    <a:lnTo>
                                      <a:pt x="336" y="20"/>
                                    </a:lnTo>
                                    <a:lnTo>
                                      <a:pt x="336" y="24"/>
                                    </a:lnTo>
                                    <a:lnTo>
                                      <a:pt x="337" y="13"/>
                                    </a:lnTo>
                                    <a:lnTo>
                                      <a:pt x="337" y="18"/>
                                    </a:lnTo>
                                    <a:lnTo>
                                      <a:pt x="338" y="6"/>
                                    </a:lnTo>
                                    <a:lnTo>
                                      <a:pt x="338" y="11"/>
                                    </a:lnTo>
                                    <a:lnTo>
                                      <a:pt x="339" y="5"/>
                                    </a:lnTo>
                                    <a:lnTo>
                                      <a:pt x="341" y="6"/>
                                    </a:lnTo>
                                    <a:lnTo>
                                      <a:pt x="341" y="10"/>
                                    </a:lnTo>
                                    <a:lnTo>
                                      <a:pt x="342" y="12"/>
                                    </a:lnTo>
                                    <a:lnTo>
                                      <a:pt x="342" y="18"/>
                                    </a:lnTo>
                                    <a:lnTo>
                                      <a:pt x="343" y="20"/>
                                    </a:lnTo>
                                    <a:lnTo>
                                      <a:pt x="343" y="22"/>
                                    </a:lnTo>
                                    <a:lnTo>
                                      <a:pt x="344" y="24"/>
                                    </a:lnTo>
                                    <a:lnTo>
                                      <a:pt x="344" y="25"/>
                                    </a:lnTo>
                                    <a:lnTo>
                                      <a:pt x="345" y="25"/>
                                    </a:lnTo>
                                    <a:lnTo>
                                      <a:pt x="345" y="27"/>
                                    </a:lnTo>
                                    <a:lnTo>
                                      <a:pt x="346" y="24"/>
                                    </a:lnTo>
                                    <a:lnTo>
                                      <a:pt x="346" y="25"/>
                                    </a:lnTo>
                                    <a:lnTo>
                                      <a:pt x="347" y="23"/>
                                    </a:lnTo>
                                    <a:lnTo>
                                      <a:pt x="347" y="24"/>
                                    </a:lnTo>
                                    <a:lnTo>
                                      <a:pt x="348" y="22"/>
                                    </a:lnTo>
                                    <a:lnTo>
                                      <a:pt x="348" y="23"/>
                                    </a:lnTo>
                                    <a:lnTo>
                                      <a:pt x="350" y="21"/>
                                    </a:lnTo>
                                    <a:lnTo>
                                      <a:pt x="350" y="22"/>
                                    </a:lnTo>
                                    <a:lnTo>
                                      <a:pt x="351" y="20"/>
                                    </a:lnTo>
                                    <a:lnTo>
                                      <a:pt x="351" y="21"/>
                                    </a:lnTo>
                                    <a:lnTo>
                                      <a:pt x="352" y="21"/>
                                    </a:lnTo>
                                    <a:lnTo>
                                      <a:pt x="352" y="22"/>
                                    </a:lnTo>
                                    <a:lnTo>
                                      <a:pt x="353" y="23"/>
                                    </a:lnTo>
                                    <a:lnTo>
                                      <a:pt x="353" y="25"/>
                                    </a:lnTo>
                                    <a:lnTo>
                                      <a:pt x="354" y="28"/>
                                    </a:lnTo>
                                    <a:lnTo>
                                      <a:pt x="354" y="29"/>
                                    </a:lnTo>
                                    <a:lnTo>
                                      <a:pt x="355" y="30"/>
                                    </a:lnTo>
                                    <a:lnTo>
                                      <a:pt x="355" y="31"/>
                                    </a:lnTo>
                                    <a:lnTo>
                                      <a:pt x="356" y="30"/>
                                    </a:lnTo>
                                    <a:lnTo>
                                      <a:pt x="356" y="31"/>
                                    </a:lnTo>
                                    <a:lnTo>
                                      <a:pt x="357" y="27"/>
                                    </a:lnTo>
                                    <a:lnTo>
                                      <a:pt x="357" y="29"/>
                                    </a:lnTo>
                                    <a:lnTo>
                                      <a:pt x="359" y="24"/>
                                    </a:lnTo>
                                    <a:lnTo>
                                      <a:pt x="359" y="25"/>
                                    </a:lnTo>
                                    <a:lnTo>
                                      <a:pt x="360" y="24"/>
                                    </a:lnTo>
                                    <a:lnTo>
                                      <a:pt x="361" y="25"/>
                                    </a:lnTo>
                                    <a:lnTo>
                                      <a:pt x="361" y="27"/>
                                    </a:lnTo>
                                    <a:lnTo>
                                      <a:pt x="362" y="27"/>
                                    </a:lnTo>
                                    <a:lnTo>
                                      <a:pt x="363" y="24"/>
                                    </a:lnTo>
                                    <a:lnTo>
                                      <a:pt x="363" y="25"/>
                                    </a:lnTo>
                                    <a:lnTo>
                                      <a:pt x="364" y="22"/>
                                    </a:lnTo>
                                    <a:lnTo>
                                      <a:pt x="364" y="23"/>
                                    </a:lnTo>
                                    <a:lnTo>
                                      <a:pt x="365" y="22"/>
                                    </a:lnTo>
                                    <a:lnTo>
                                      <a:pt x="366" y="22"/>
                                    </a:lnTo>
                                    <a:lnTo>
                                      <a:pt x="366" y="23"/>
                                    </a:lnTo>
                                    <a:lnTo>
                                      <a:pt x="368" y="23"/>
                                    </a:lnTo>
                                    <a:lnTo>
                                      <a:pt x="368" y="25"/>
                                    </a:lnTo>
                                    <a:lnTo>
                                      <a:pt x="369" y="25"/>
                                    </a:lnTo>
                                    <a:lnTo>
                                      <a:pt x="369" y="27"/>
                                    </a:lnTo>
                                    <a:lnTo>
                                      <a:pt x="370" y="28"/>
                                    </a:lnTo>
                                    <a:lnTo>
                                      <a:pt x="371" y="27"/>
                                    </a:lnTo>
                                    <a:lnTo>
                                      <a:pt x="371" y="28"/>
                                    </a:lnTo>
                                    <a:lnTo>
                                      <a:pt x="372" y="27"/>
                                    </a:lnTo>
                                    <a:lnTo>
                                      <a:pt x="373" y="28"/>
                                    </a:lnTo>
                                    <a:lnTo>
                                      <a:pt x="374" y="27"/>
                                    </a:lnTo>
                                    <a:lnTo>
                                      <a:pt x="374" y="28"/>
                                    </a:lnTo>
                                    <a:lnTo>
                                      <a:pt x="375" y="25"/>
                                    </a:lnTo>
                                    <a:lnTo>
                                      <a:pt x="375" y="27"/>
                                    </a:lnTo>
                                    <a:lnTo>
                                      <a:pt x="377" y="22"/>
                                    </a:lnTo>
                                    <a:lnTo>
                                      <a:pt x="377" y="24"/>
                                    </a:lnTo>
                                    <a:lnTo>
                                      <a:pt x="378" y="19"/>
                                    </a:lnTo>
                                    <a:lnTo>
                                      <a:pt x="378" y="21"/>
                                    </a:lnTo>
                                    <a:lnTo>
                                      <a:pt x="379" y="18"/>
                                    </a:lnTo>
                                    <a:lnTo>
                                      <a:pt x="380" y="18"/>
                                    </a:lnTo>
                                    <a:lnTo>
                                      <a:pt x="381" y="18"/>
                                    </a:lnTo>
                                    <a:lnTo>
                                      <a:pt x="381" y="19"/>
                                    </a:lnTo>
                                    <a:lnTo>
                                      <a:pt x="382" y="20"/>
                                    </a:lnTo>
                                    <a:lnTo>
                                      <a:pt x="382" y="21"/>
                                    </a:lnTo>
                                    <a:lnTo>
                                      <a:pt x="383" y="21"/>
                                    </a:lnTo>
                                    <a:lnTo>
                                      <a:pt x="385" y="21"/>
                                    </a:lnTo>
                                    <a:lnTo>
                                      <a:pt x="386" y="21"/>
                                    </a:lnTo>
                                    <a:lnTo>
                                      <a:pt x="387" y="21"/>
                                    </a:lnTo>
                                    <a:lnTo>
                                      <a:pt x="387" y="22"/>
                                    </a:lnTo>
                                    <a:lnTo>
                                      <a:pt x="388" y="22"/>
                                    </a:lnTo>
                                    <a:lnTo>
                                      <a:pt x="388" y="24"/>
                                    </a:lnTo>
                                    <a:lnTo>
                                      <a:pt x="389" y="24"/>
                                    </a:lnTo>
                                    <a:lnTo>
                                      <a:pt x="389" y="27"/>
                                    </a:lnTo>
                                    <a:lnTo>
                                      <a:pt x="390" y="28"/>
                                    </a:lnTo>
                                    <a:lnTo>
                                      <a:pt x="390" y="29"/>
                                    </a:lnTo>
                                    <a:lnTo>
                                      <a:pt x="391" y="30"/>
                                    </a:lnTo>
                                    <a:lnTo>
                                      <a:pt x="391" y="31"/>
                                    </a:lnTo>
                                    <a:lnTo>
                                      <a:pt x="392" y="31"/>
                                    </a:lnTo>
                                    <a:lnTo>
                                      <a:pt x="392" y="32"/>
                                    </a:lnTo>
                                    <a:lnTo>
                                      <a:pt x="394" y="32"/>
                                    </a:lnTo>
                                    <a:lnTo>
                                      <a:pt x="394" y="33"/>
                                    </a:lnTo>
                                    <a:lnTo>
                                      <a:pt x="395" y="31"/>
                                    </a:lnTo>
                                    <a:lnTo>
                                      <a:pt x="395" y="32"/>
                                    </a:lnTo>
                                    <a:lnTo>
                                      <a:pt x="396" y="25"/>
                                    </a:lnTo>
                                    <a:lnTo>
                                      <a:pt x="396" y="29"/>
                                    </a:lnTo>
                                    <a:lnTo>
                                      <a:pt x="397" y="20"/>
                                    </a:lnTo>
                                    <a:lnTo>
                                      <a:pt x="397" y="23"/>
                                    </a:lnTo>
                                    <a:lnTo>
                                      <a:pt x="398" y="19"/>
                                    </a:lnTo>
                                    <a:lnTo>
                                      <a:pt x="398" y="20"/>
                                    </a:lnTo>
                                    <a:lnTo>
                                      <a:pt x="399" y="20"/>
                                    </a:lnTo>
                                    <a:lnTo>
                                      <a:pt x="399" y="22"/>
                                    </a:lnTo>
                                    <a:lnTo>
                                      <a:pt x="400" y="23"/>
                                    </a:lnTo>
                                    <a:lnTo>
                                      <a:pt x="400" y="27"/>
                                    </a:lnTo>
                                    <a:lnTo>
                                      <a:pt x="401" y="27"/>
                                    </a:lnTo>
                                    <a:lnTo>
                                      <a:pt x="401" y="28"/>
                                    </a:lnTo>
                                    <a:lnTo>
                                      <a:pt x="403" y="22"/>
                                    </a:lnTo>
                                    <a:lnTo>
                                      <a:pt x="403" y="25"/>
                                    </a:lnTo>
                                    <a:lnTo>
                                      <a:pt x="404" y="14"/>
                                    </a:lnTo>
                                    <a:lnTo>
                                      <a:pt x="404" y="20"/>
                                    </a:lnTo>
                                    <a:lnTo>
                                      <a:pt x="405" y="11"/>
                                    </a:lnTo>
                                    <a:lnTo>
                                      <a:pt x="405" y="13"/>
                                    </a:lnTo>
                                    <a:lnTo>
                                      <a:pt x="406" y="11"/>
                                    </a:lnTo>
                                    <a:lnTo>
                                      <a:pt x="406" y="12"/>
                                    </a:lnTo>
                                    <a:lnTo>
                                      <a:pt x="407" y="13"/>
                                    </a:lnTo>
                                    <a:lnTo>
                                      <a:pt x="407" y="15"/>
                                    </a:lnTo>
                                    <a:lnTo>
                                      <a:pt x="408" y="18"/>
                                    </a:lnTo>
                                    <a:lnTo>
                                      <a:pt x="408" y="19"/>
                                    </a:lnTo>
                                    <a:lnTo>
                                      <a:pt x="409" y="19"/>
                                    </a:lnTo>
                                    <a:lnTo>
                                      <a:pt x="409" y="21"/>
                                    </a:lnTo>
                                    <a:lnTo>
                                      <a:pt x="410" y="21"/>
                                    </a:lnTo>
                                    <a:lnTo>
                                      <a:pt x="410" y="22"/>
                                    </a:lnTo>
                                    <a:lnTo>
                                      <a:pt x="412" y="22"/>
                                    </a:lnTo>
                                    <a:lnTo>
                                      <a:pt x="412" y="23"/>
                                    </a:lnTo>
                                    <a:lnTo>
                                      <a:pt x="413" y="23"/>
                                    </a:lnTo>
                                    <a:lnTo>
                                      <a:pt x="413" y="25"/>
                                    </a:lnTo>
                                    <a:lnTo>
                                      <a:pt x="414" y="27"/>
                                    </a:lnTo>
                                    <a:lnTo>
                                      <a:pt x="414" y="29"/>
                                    </a:lnTo>
                                    <a:lnTo>
                                      <a:pt x="415" y="30"/>
                                    </a:lnTo>
                                    <a:lnTo>
                                      <a:pt x="415" y="32"/>
                                    </a:lnTo>
                                    <a:lnTo>
                                      <a:pt x="416" y="33"/>
                                    </a:lnTo>
                                    <a:lnTo>
                                      <a:pt x="416" y="36"/>
                                    </a:lnTo>
                                    <a:lnTo>
                                      <a:pt x="417" y="36"/>
                                    </a:lnTo>
                                    <a:lnTo>
                                      <a:pt x="417" y="37"/>
                                    </a:lnTo>
                                    <a:lnTo>
                                      <a:pt x="418" y="35"/>
                                    </a:lnTo>
                                    <a:lnTo>
                                      <a:pt x="418" y="37"/>
                                    </a:lnTo>
                                    <a:lnTo>
                                      <a:pt x="419" y="32"/>
                                    </a:lnTo>
                                    <a:lnTo>
                                      <a:pt x="419" y="33"/>
                                    </a:lnTo>
                                    <a:lnTo>
                                      <a:pt x="421" y="28"/>
                                    </a:lnTo>
                                    <a:lnTo>
                                      <a:pt x="421" y="31"/>
                                    </a:lnTo>
                                    <a:lnTo>
                                      <a:pt x="422" y="24"/>
                                    </a:lnTo>
                                    <a:lnTo>
                                      <a:pt x="422" y="27"/>
                                    </a:lnTo>
                                    <a:lnTo>
                                      <a:pt x="423" y="21"/>
                                    </a:lnTo>
                                    <a:lnTo>
                                      <a:pt x="423" y="22"/>
                                    </a:lnTo>
                                    <a:lnTo>
                                      <a:pt x="424" y="19"/>
                                    </a:lnTo>
                                    <a:lnTo>
                                      <a:pt x="424" y="20"/>
                                    </a:lnTo>
                                    <a:lnTo>
                                      <a:pt x="425" y="19"/>
                                    </a:lnTo>
                                    <a:lnTo>
                                      <a:pt x="425" y="20"/>
                                    </a:lnTo>
                                    <a:lnTo>
                                      <a:pt x="426" y="20"/>
                                    </a:lnTo>
                                    <a:lnTo>
                                      <a:pt x="426" y="21"/>
                                    </a:lnTo>
                                    <a:lnTo>
                                      <a:pt x="427" y="22"/>
                                    </a:lnTo>
                                    <a:lnTo>
                                      <a:pt x="428" y="20"/>
                                    </a:lnTo>
                                    <a:lnTo>
                                      <a:pt x="428" y="21"/>
                                    </a:lnTo>
                                    <a:lnTo>
                                      <a:pt x="430" y="19"/>
                                    </a:lnTo>
                                    <a:lnTo>
                                      <a:pt x="430" y="20"/>
                                    </a:lnTo>
                                    <a:lnTo>
                                      <a:pt x="431" y="19"/>
                                    </a:lnTo>
                                    <a:lnTo>
                                      <a:pt x="432" y="19"/>
                                    </a:lnTo>
                                    <a:lnTo>
                                      <a:pt x="433" y="20"/>
                                    </a:lnTo>
                                    <a:lnTo>
                                      <a:pt x="433" y="21"/>
                                    </a:lnTo>
                                    <a:lnTo>
                                      <a:pt x="434" y="21"/>
                                    </a:lnTo>
                                    <a:lnTo>
                                      <a:pt x="435" y="21"/>
                                    </a:lnTo>
                                    <a:lnTo>
                                      <a:pt x="436" y="21"/>
                                    </a:lnTo>
                                    <a:lnTo>
                                      <a:pt x="438" y="22"/>
                                    </a:lnTo>
                                    <a:lnTo>
                                      <a:pt x="439" y="23"/>
                                    </a:lnTo>
                                    <a:lnTo>
                                      <a:pt x="440" y="23"/>
                                    </a:lnTo>
                                    <a:lnTo>
                                      <a:pt x="440" y="24"/>
                                    </a:lnTo>
                                    <a:lnTo>
                                      <a:pt x="441" y="24"/>
                                    </a:lnTo>
                                    <a:lnTo>
                                      <a:pt x="442" y="25"/>
                                    </a:lnTo>
                                    <a:lnTo>
                                      <a:pt x="442" y="27"/>
                                    </a:lnTo>
                                    <a:lnTo>
                                      <a:pt x="443" y="28"/>
                                    </a:lnTo>
                                    <a:lnTo>
                                      <a:pt x="443" y="30"/>
                                    </a:lnTo>
                                    <a:lnTo>
                                      <a:pt x="444" y="31"/>
                                    </a:lnTo>
                                    <a:lnTo>
                                      <a:pt x="444" y="32"/>
                                    </a:lnTo>
                                    <a:lnTo>
                                      <a:pt x="445" y="33"/>
                                    </a:lnTo>
                                    <a:lnTo>
                                      <a:pt x="447" y="31"/>
                                    </a:lnTo>
                                    <a:lnTo>
                                      <a:pt x="447" y="32"/>
                                    </a:lnTo>
                                    <a:lnTo>
                                      <a:pt x="448" y="27"/>
                                    </a:lnTo>
                                    <a:lnTo>
                                      <a:pt x="448" y="30"/>
                                    </a:lnTo>
                                    <a:lnTo>
                                      <a:pt x="449" y="23"/>
                                    </a:lnTo>
                                    <a:lnTo>
                                      <a:pt x="449" y="25"/>
                                    </a:lnTo>
                                    <a:lnTo>
                                      <a:pt x="450" y="22"/>
                                    </a:lnTo>
                                    <a:lnTo>
                                      <a:pt x="451" y="22"/>
                                    </a:lnTo>
                                    <a:lnTo>
                                      <a:pt x="451" y="23"/>
                                    </a:lnTo>
                                    <a:lnTo>
                                      <a:pt x="452" y="24"/>
                                    </a:lnTo>
                                    <a:lnTo>
                                      <a:pt x="452" y="25"/>
                                    </a:lnTo>
                                    <a:lnTo>
                                      <a:pt x="453" y="25"/>
                                    </a:lnTo>
                                    <a:lnTo>
                                      <a:pt x="453" y="27"/>
                                    </a:lnTo>
                                    <a:lnTo>
                                      <a:pt x="454" y="23"/>
                                    </a:lnTo>
                                    <a:lnTo>
                                      <a:pt x="454" y="25"/>
                                    </a:lnTo>
                                    <a:lnTo>
                                      <a:pt x="456" y="18"/>
                                    </a:lnTo>
                                    <a:lnTo>
                                      <a:pt x="456" y="21"/>
                                    </a:lnTo>
                                    <a:lnTo>
                                      <a:pt x="457" y="15"/>
                                    </a:lnTo>
                                    <a:lnTo>
                                      <a:pt x="457" y="16"/>
                                    </a:lnTo>
                                    <a:lnTo>
                                      <a:pt x="458" y="15"/>
                                    </a:lnTo>
                                    <a:lnTo>
                                      <a:pt x="458" y="16"/>
                                    </a:lnTo>
                                    <a:lnTo>
                                      <a:pt x="459" y="18"/>
                                    </a:lnTo>
                                    <a:lnTo>
                                      <a:pt x="459" y="20"/>
                                    </a:lnTo>
                                    <a:lnTo>
                                      <a:pt x="460" y="21"/>
                                    </a:lnTo>
                                    <a:lnTo>
                                      <a:pt x="460" y="23"/>
                                    </a:lnTo>
                                    <a:lnTo>
                                      <a:pt x="461" y="23"/>
                                    </a:lnTo>
                                    <a:lnTo>
                                      <a:pt x="462" y="23"/>
                                    </a:lnTo>
                                    <a:lnTo>
                                      <a:pt x="463" y="23"/>
                                    </a:lnTo>
                                    <a:lnTo>
                                      <a:pt x="465" y="24"/>
                                    </a:lnTo>
                                    <a:lnTo>
                                      <a:pt x="465" y="27"/>
                                    </a:lnTo>
                                    <a:lnTo>
                                      <a:pt x="466" y="28"/>
                                    </a:lnTo>
                                    <a:lnTo>
                                      <a:pt x="466" y="30"/>
                                    </a:lnTo>
                                    <a:lnTo>
                                      <a:pt x="467" y="30"/>
                                    </a:lnTo>
                                    <a:lnTo>
                                      <a:pt x="467" y="31"/>
                                    </a:lnTo>
                                    <a:lnTo>
                                      <a:pt x="468" y="25"/>
                                    </a:lnTo>
                                    <a:lnTo>
                                      <a:pt x="468" y="29"/>
                                    </a:lnTo>
                                    <a:lnTo>
                                      <a:pt x="469" y="21"/>
                                    </a:lnTo>
                                    <a:lnTo>
                                      <a:pt x="469" y="24"/>
                                    </a:lnTo>
                                    <a:lnTo>
                                      <a:pt x="470" y="19"/>
                                    </a:lnTo>
                                    <a:lnTo>
                                      <a:pt x="471" y="19"/>
                                    </a:lnTo>
                                    <a:lnTo>
                                      <a:pt x="471" y="20"/>
                                    </a:lnTo>
                                    <a:lnTo>
                                      <a:pt x="472" y="21"/>
                                    </a:lnTo>
                                    <a:lnTo>
                                      <a:pt x="472" y="23"/>
                                    </a:lnTo>
                                    <a:lnTo>
                                      <a:pt x="474" y="24"/>
                                    </a:lnTo>
                                    <a:lnTo>
                                      <a:pt x="475" y="25"/>
                                    </a:lnTo>
                                    <a:lnTo>
                                      <a:pt x="475" y="27"/>
                                    </a:lnTo>
                                    <a:lnTo>
                                      <a:pt x="476" y="27"/>
                                    </a:lnTo>
                                    <a:lnTo>
                                      <a:pt x="476" y="28"/>
                                    </a:lnTo>
                                    <a:lnTo>
                                      <a:pt x="477" y="28"/>
                                    </a:lnTo>
                                    <a:lnTo>
                                      <a:pt x="478" y="28"/>
                                    </a:lnTo>
                                    <a:lnTo>
                                      <a:pt x="478" y="29"/>
                                    </a:lnTo>
                                    <a:lnTo>
                                      <a:pt x="479" y="28"/>
                                    </a:lnTo>
                                    <a:lnTo>
                                      <a:pt x="479" y="29"/>
                                    </a:lnTo>
                                    <a:lnTo>
                                      <a:pt x="480" y="24"/>
                                    </a:lnTo>
                                    <a:lnTo>
                                      <a:pt x="480" y="27"/>
                                    </a:lnTo>
                                    <a:lnTo>
                                      <a:pt x="482" y="20"/>
                                    </a:lnTo>
                                    <a:lnTo>
                                      <a:pt x="482" y="23"/>
                                    </a:lnTo>
                                    <a:lnTo>
                                      <a:pt x="483" y="14"/>
                                    </a:lnTo>
                                    <a:lnTo>
                                      <a:pt x="483" y="18"/>
                                    </a:lnTo>
                                    <a:lnTo>
                                      <a:pt x="484" y="11"/>
                                    </a:lnTo>
                                    <a:lnTo>
                                      <a:pt x="484" y="13"/>
                                    </a:lnTo>
                                    <a:lnTo>
                                      <a:pt x="485" y="11"/>
                                    </a:lnTo>
                                    <a:lnTo>
                                      <a:pt x="486" y="11"/>
                                    </a:lnTo>
                                    <a:lnTo>
                                      <a:pt x="486" y="13"/>
                                    </a:lnTo>
                                    <a:lnTo>
                                      <a:pt x="487" y="15"/>
                                    </a:lnTo>
                                    <a:lnTo>
                                      <a:pt x="487" y="19"/>
                                    </a:lnTo>
                                    <a:lnTo>
                                      <a:pt x="488" y="21"/>
                                    </a:lnTo>
                                    <a:lnTo>
                                      <a:pt x="488" y="23"/>
                                    </a:lnTo>
                                    <a:lnTo>
                                      <a:pt x="489" y="23"/>
                                    </a:lnTo>
                                    <a:lnTo>
                                      <a:pt x="491" y="22"/>
                                    </a:lnTo>
                                    <a:lnTo>
                                      <a:pt x="492" y="22"/>
                                    </a:lnTo>
                                    <a:lnTo>
                                      <a:pt x="492" y="23"/>
                                    </a:lnTo>
                                    <a:lnTo>
                                      <a:pt x="493" y="25"/>
                                    </a:lnTo>
                                    <a:lnTo>
                                      <a:pt x="493" y="30"/>
                                    </a:lnTo>
                                    <a:lnTo>
                                      <a:pt x="494" y="32"/>
                                    </a:lnTo>
                                    <a:lnTo>
                                      <a:pt x="494" y="37"/>
                                    </a:lnTo>
                                    <a:lnTo>
                                      <a:pt x="495" y="39"/>
                                    </a:lnTo>
                                    <a:lnTo>
                                      <a:pt x="496" y="37"/>
                                    </a:lnTo>
                                    <a:lnTo>
                                      <a:pt x="496" y="39"/>
                                    </a:lnTo>
                                    <a:lnTo>
                                      <a:pt x="497" y="31"/>
                                    </a:lnTo>
                                    <a:lnTo>
                                      <a:pt x="497" y="36"/>
                                    </a:lnTo>
                                    <a:lnTo>
                                      <a:pt x="498" y="25"/>
                                    </a:lnTo>
                                    <a:lnTo>
                                      <a:pt x="498" y="29"/>
                                    </a:lnTo>
                                    <a:lnTo>
                                      <a:pt x="500" y="25"/>
                                    </a:lnTo>
                                    <a:lnTo>
                                      <a:pt x="501" y="25"/>
                                    </a:lnTo>
                                    <a:lnTo>
                                      <a:pt x="501" y="28"/>
                                    </a:lnTo>
                                    <a:lnTo>
                                      <a:pt x="502" y="29"/>
                                    </a:lnTo>
                                    <a:lnTo>
                                      <a:pt x="502" y="31"/>
                                    </a:lnTo>
                                    <a:lnTo>
                                      <a:pt x="503" y="32"/>
                                    </a:lnTo>
                                    <a:lnTo>
                                      <a:pt x="503" y="35"/>
                                    </a:lnTo>
                                    <a:lnTo>
                                      <a:pt x="504" y="35"/>
                                    </a:lnTo>
                                    <a:lnTo>
                                      <a:pt x="505" y="31"/>
                                    </a:lnTo>
                                    <a:lnTo>
                                      <a:pt x="505" y="33"/>
                                    </a:lnTo>
                                    <a:lnTo>
                                      <a:pt x="506" y="27"/>
                                    </a:lnTo>
                                    <a:lnTo>
                                      <a:pt x="506" y="29"/>
                                    </a:lnTo>
                                    <a:lnTo>
                                      <a:pt x="507" y="20"/>
                                    </a:lnTo>
                                    <a:lnTo>
                                      <a:pt x="507" y="24"/>
                                    </a:lnTo>
                                    <a:lnTo>
                                      <a:pt x="509" y="14"/>
                                    </a:lnTo>
                                    <a:lnTo>
                                      <a:pt x="509" y="18"/>
                                    </a:lnTo>
                                    <a:lnTo>
                                      <a:pt x="510" y="12"/>
                                    </a:lnTo>
                                    <a:lnTo>
                                      <a:pt x="510" y="13"/>
                                    </a:lnTo>
                                    <a:lnTo>
                                      <a:pt x="511" y="12"/>
                                    </a:lnTo>
                                    <a:lnTo>
                                      <a:pt x="512" y="12"/>
                                    </a:lnTo>
                                    <a:lnTo>
                                      <a:pt x="512" y="13"/>
                                    </a:lnTo>
                                    <a:lnTo>
                                      <a:pt x="513" y="13"/>
                                    </a:lnTo>
                                    <a:lnTo>
                                      <a:pt x="513" y="14"/>
                                    </a:lnTo>
                                    <a:lnTo>
                                      <a:pt x="514" y="15"/>
                                    </a:lnTo>
                                    <a:lnTo>
                                      <a:pt x="514" y="16"/>
                                    </a:lnTo>
                                    <a:lnTo>
                                      <a:pt x="515" y="18"/>
                                    </a:lnTo>
                                    <a:lnTo>
                                      <a:pt x="516" y="18"/>
                                    </a:lnTo>
                                    <a:lnTo>
                                      <a:pt x="516" y="19"/>
                                    </a:lnTo>
                                    <a:lnTo>
                                      <a:pt x="518" y="18"/>
                                    </a:lnTo>
                                    <a:lnTo>
                                      <a:pt x="519" y="16"/>
                                    </a:lnTo>
                                    <a:lnTo>
                                      <a:pt x="519" y="18"/>
                                    </a:lnTo>
                                    <a:lnTo>
                                      <a:pt x="520" y="15"/>
                                    </a:lnTo>
                                    <a:lnTo>
                                      <a:pt x="520" y="16"/>
                                    </a:lnTo>
                                    <a:lnTo>
                                      <a:pt x="521" y="15"/>
                                    </a:lnTo>
                                    <a:lnTo>
                                      <a:pt x="521" y="18"/>
                                    </a:lnTo>
                                    <a:lnTo>
                                      <a:pt x="522" y="18"/>
                                    </a:lnTo>
                                    <a:lnTo>
                                      <a:pt x="522" y="21"/>
                                    </a:lnTo>
                                    <a:lnTo>
                                      <a:pt x="523" y="22"/>
                                    </a:lnTo>
                                    <a:lnTo>
                                      <a:pt x="523" y="24"/>
                                    </a:lnTo>
                                    <a:lnTo>
                                      <a:pt x="524" y="25"/>
                                    </a:lnTo>
                                    <a:lnTo>
                                      <a:pt x="524" y="28"/>
                                    </a:lnTo>
                                    <a:lnTo>
                                      <a:pt x="525" y="28"/>
                                    </a:lnTo>
                                    <a:lnTo>
                                      <a:pt x="525" y="29"/>
                                    </a:lnTo>
                                    <a:lnTo>
                                      <a:pt x="527" y="29"/>
                                    </a:lnTo>
                                    <a:lnTo>
                                      <a:pt x="527" y="30"/>
                                    </a:lnTo>
                                    <a:lnTo>
                                      <a:pt x="528" y="30"/>
                                    </a:lnTo>
                                    <a:lnTo>
                                      <a:pt x="528" y="31"/>
                                    </a:lnTo>
                                    <a:lnTo>
                                      <a:pt x="529" y="31"/>
                                    </a:lnTo>
                                    <a:lnTo>
                                      <a:pt x="529" y="32"/>
                                    </a:lnTo>
                                    <a:lnTo>
                                      <a:pt x="530" y="32"/>
                                    </a:lnTo>
                                    <a:lnTo>
                                      <a:pt x="530" y="33"/>
                                    </a:lnTo>
                                    <a:lnTo>
                                      <a:pt x="531" y="33"/>
                                    </a:lnTo>
                                    <a:lnTo>
                                      <a:pt x="532" y="32"/>
                                    </a:lnTo>
                                    <a:lnTo>
                                      <a:pt x="532" y="33"/>
                                    </a:lnTo>
                                    <a:lnTo>
                                      <a:pt x="533" y="30"/>
                                    </a:lnTo>
                                    <a:lnTo>
                                      <a:pt x="533" y="32"/>
                                    </a:lnTo>
                                    <a:lnTo>
                                      <a:pt x="535" y="27"/>
                                    </a:lnTo>
                                    <a:lnTo>
                                      <a:pt x="535" y="29"/>
                                    </a:lnTo>
                                    <a:lnTo>
                                      <a:pt x="536" y="23"/>
                                    </a:lnTo>
                                    <a:lnTo>
                                      <a:pt x="536" y="25"/>
                                    </a:lnTo>
                                    <a:lnTo>
                                      <a:pt x="537" y="21"/>
                                    </a:lnTo>
                                    <a:lnTo>
                                      <a:pt x="537" y="23"/>
                                    </a:lnTo>
                                    <a:lnTo>
                                      <a:pt x="538" y="21"/>
                                    </a:lnTo>
                                    <a:lnTo>
                                      <a:pt x="539" y="21"/>
                                    </a:lnTo>
                                    <a:lnTo>
                                      <a:pt x="539" y="22"/>
                                    </a:lnTo>
                                    <a:lnTo>
                                      <a:pt x="540" y="23"/>
                                    </a:lnTo>
                                    <a:lnTo>
                                      <a:pt x="540" y="25"/>
                                    </a:lnTo>
                                    <a:lnTo>
                                      <a:pt x="541" y="27"/>
                                    </a:lnTo>
                                    <a:lnTo>
                                      <a:pt x="541" y="28"/>
                                    </a:lnTo>
                                    <a:lnTo>
                                      <a:pt x="542" y="29"/>
                                    </a:lnTo>
                                    <a:lnTo>
                                      <a:pt x="544" y="28"/>
                                    </a:lnTo>
                                    <a:lnTo>
                                      <a:pt x="544" y="29"/>
                                    </a:lnTo>
                                    <a:lnTo>
                                      <a:pt x="545" y="27"/>
                                    </a:lnTo>
                                    <a:lnTo>
                                      <a:pt x="545" y="28"/>
                                    </a:lnTo>
                                    <a:lnTo>
                                      <a:pt x="546" y="24"/>
                                    </a:lnTo>
                                    <a:lnTo>
                                      <a:pt x="546" y="25"/>
                                    </a:lnTo>
                                    <a:lnTo>
                                      <a:pt x="547" y="24"/>
                                    </a:lnTo>
                                    <a:lnTo>
                                      <a:pt x="548" y="24"/>
                                    </a:lnTo>
                                    <a:lnTo>
                                      <a:pt x="549" y="24"/>
                                    </a:lnTo>
                                    <a:lnTo>
                                      <a:pt x="550" y="24"/>
                                    </a:lnTo>
                                    <a:lnTo>
                                      <a:pt x="551" y="22"/>
                                    </a:lnTo>
                                    <a:lnTo>
                                      <a:pt x="551" y="23"/>
                                    </a:lnTo>
                                    <a:lnTo>
                                      <a:pt x="553" y="19"/>
                                    </a:lnTo>
                                    <a:lnTo>
                                      <a:pt x="553" y="21"/>
                                    </a:lnTo>
                                    <a:lnTo>
                                      <a:pt x="554" y="15"/>
                                    </a:lnTo>
                                    <a:lnTo>
                                      <a:pt x="554" y="18"/>
                                    </a:lnTo>
                                    <a:lnTo>
                                      <a:pt x="555" y="14"/>
                                    </a:lnTo>
                                    <a:lnTo>
                                      <a:pt x="555" y="15"/>
                                    </a:lnTo>
                                    <a:lnTo>
                                      <a:pt x="556" y="14"/>
                                    </a:lnTo>
                                    <a:lnTo>
                                      <a:pt x="557" y="15"/>
                                    </a:lnTo>
                                    <a:lnTo>
                                      <a:pt x="557" y="16"/>
                                    </a:lnTo>
                                    <a:lnTo>
                                      <a:pt x="558" y="18"/>
                                    </a:lnTo>
                                    <a:lnTo>
                                      <a:pt x="558" y="19"/>
                                    </a:lnTo>
                                    <a:lnTo>
                                      <a:pt x="559" y="19"/>
                                    </a:lnTo>
                                    <a:lnTo>
                                      <a:pt x="560" y="18"/>
                                    </a:lnTo>
                                    <a:lnTo>
                                      <a:pt x="560" y="19"/>
                                    </a:lnTo>
                                    <a:lnTo>
                                      <a:pt x="562" y="18"/>
                                    </a:lnTo>
                                    <a:lnTo>
                                      <a:pt x="563" y="18"/>
                                    </a:lnTo>
                                    <a:lnTo>
                                      <a:pt x="564" y="19"/>
                                    </a:lnTo>
                                    <a:lnTo>
                                      <a:pt x="564" y="20"/>
                                    </a:lnTo>
                                    <a:lnTo>
                                      <a:pt x="565" y="21"/>
                                    </a:lnTo>
                                    <a:lnTo>
                                      <a:pt x="565" y="22"/>
                                    </a:lnTo>
                                    <a:lnTo>
                                      <a:pt x="566" y="23"/>
                                    </a:lnTo>
                                    <a:lnTo>
                                      <a:pt x="566" y="25"/>
                                    </a:lnTo>
                                    <a:lnTo>
                                      <a:pt x="567" y="25"/>
                                    </a:lnTo>
                                    <a:lnTo>
                                      <a:pt x="567" y="28"/>
                                    </a:lnTo>
                                    <a:lnTo>
                                      <a:pt x="568" y="28"/>
                                    </a:lnTo>
                                    <a:lnTo>
                                      <a:pt x="568" y="29"/>
                                    </a:lnTo>
                                    <a:lnTo>
                                      <a:pt x="569" y="30"/>
                                    </a:lnTo>
                                    <a:lnTo>
                                      <a:pt x="571" y="29"/>
                                    </a:lnTo>
                                    <a:lnTo>
                                      <a:pt x="571" y="30"/>
                                    </a:lnTo>
                                    <a:lnTo>
                                      <a:pt x="572" y="28"/>
                                    </a:lnTo>
                                    <a:lnTo>
                                      <a:pt x="572" y="29"/>
                                    </a:lnTo>
                                    <a:lnTo>
                                      <a:pt x="573" y="28"/>
                                    </a:lnTo>
                                    <a:lnTo>
                                      <a:pt x="574" y="28"/>
                                    </a:lnTo>
                                    <a:lnTo>
                                      <a:pt x="574" y="29"/>
                                    </a:lnTo>
                                    <a:lnTo>
                                      <a:pt x="575" y="31"/>
                                    </a:lnTo>
                                    <a:lnTo>
                                      <a:pt x="575" y="35"/>
                                    </a:lnTo>
                                    <a:lnTo>
                                      <a:pt x="576" y="36"/>
                                    </a:lnTo>
                                    <a:lnTo>
                                      <a:pt x="576" y="38"/>
                                    </a:lnTo>
                                    <a:lnTo>
                                      <a:pt x="577" y="36"/>
                                    </a:lnTo>
                                    <a:lnTo>
                                      <a:pt x="577" y="38"/>
                                    </a:lnTo>
                                    <a:lnTo>
                                      <a:pt x="579" y="30"/>
                                    </a:lnTo>
                                    <a:lnTo>
                                      <a:pt x="579" y="35"/>
                                    </a:lnTo>
                                    <a:lnTo>
                                      <a:pt x="580" y="22"/>
                                    </a:lnTo>
                                    <a:lnTo>
                                      <a:pt x="580" y="28"/>
                                    </a:lnTo>
                                    <a:lnTo>
                                      <a:pt x="581" y="19"/>
                                    </a:lnTo>
                                    <a:lnTo>
                                      <a:pt x="581" y="21"/>
                                    </a:lnTo>
                                    <a:lnTo>
                                      <a:pt x="582" y="19"/>
                                    </a:lnTo>
                                    <a:lnTo>
                                      <a:pt x="582" y="20"/>
                                    </a:lnTo>
                                    <a:lnTo>
                                      <a:pt x="583" y="21"/>
                                    </a:lnTo>
                                    <a:lnTo>
                                      <a:pt x="583" y="23"/>
                                    </a:lnTo>
                                    <a:lnTo>
                                      <a:pt x="584" y="24"/>
                                    </a:lnTo>
                                    <a:lnTo>
                                      <a:pt x="584" y="25"/>
                                    </a:lnTo>
                                    <a:lnTo>
                                      <a:pt x="585" y="27"/>
                                    </a:lnTo>
                                    <a:lnTo>
                                      <a:pt x="586" y="23"/>
                                    </a:lnTo>
                                    <a:lnTo>
                                      <a:pt x="586" y="25"/>
                                    </a:lnTo>
                                    <a:lnTo>
                                      <a:pt x="588" y="18"/>
                                    </a:lnTo>
                                    <a:lnTo>
                                      <a:pt x="588" y="21"/>
                                    </a:lnTo>
                                    <a:lnTo>
                                      <a:pt x="589" y="14"/>
                                    </a:lnTo>
                                    <a:lnTo>
                                      <a:pt x="589" y="16"/>
                                    </a:lnTo>
                                    <a:lnTo>
                                      <a:pt x="590" y="13"/>
                                    </a:lnTo>
                                    <a:lnTo>
                                      <a:pt x="591" y="13"/>
                                    </a:lnTo>
                                    <a:lnTo>
                                      <a:pt x="592" y="14"/>
                                    </a:lnTo>
                                    <a:lnTo>
                                      <a:pt x="593" y="14"/>
                                    </a:lnTo>
                                    <a:lnTo>
                                      <a:pt x="593" y="15"/>
                                    </a:lnTo>
                                    <a:lnTo>
                                      <a:pt x="594" y="14"/>
                                    </a:lnTo>
                                    <a:lnTo>
                                      <a:pt x="595" y="14"/>
                                    </a:lnTo>
                                    <a:lnTo>
                                      <a:pt x="597" y="14"/>
                                    </a:lnTo>
                                    <a:lnTo>
                                      <a:pt x="597" y="16"/>
                                    </a:lnTo>
                                    <a:lnTo>
                                      <a:pt x="598" y="18"/>
                                    </a:lnTo>
                                    <a:lnTo>
                                      <a:pt x="598" y="21"/>
                                    </a:lnTo>
                                    <a:lnTo>
                                      <a:pt x="599" y="23"/>
                                    </a:lnTo>
                                    <a:lnTo>
                                      <a:pt x="599" y="27"/>
                                    </a:lnTo>
                                    <a:lnTo>
                                      <a:pt x="600" y="29"/>
                                    </a:lnTo>
                                    <a:lnTo>
                                      <a:pt x="600" y="33"/>
                                    </a:lnTo>
                                    <a:lnTo>
                                      <a:pt x="601" y="36"/>
                                    </a:lnTo>
                                    <a:lnTo>
                                      <a:pt x="601" y="40"/>
                                    </a:lnTo>
                                    <a:lnTo>
                                      <a:pt x="602" y="42"/>
                                    </a:lnTo>
                                    <a:lnTo>
                                      <a:pt x="602" y="45"/>
                                    </a:lnTo>
                                    <a:lnTo>
                                      <a:pt x="603" y="46"/>
                                    </a:lnTo>
                                    <a:lnTo>
                                      <a:pt x="604" y="45"/>
                                    </a:lnTo>
                                    <a:lnTo>
                                      <a:pt x="604" y="46"/>
                                    </a:lnTo>
                                    <a:lnTo>
                                      <a:pt x="606" y="41"/>
                                    </a:lnTo>
                                    <a:lnTo>
                                      <a:pt x="606" y="44"/>
                                    </a:lnTo>
                                    <a:lnTo>
                                      <a:pt x="607" y="39"/>
                                    </a:lnTo>
                                    <a:lnTo>
                                      <a:pt x="607" y="41"/>
                                    </a:lnTo>
                                    <a:lnTo>
                                      <a:pt x="608" y="37"/>
                                    </a:lnTo>
                                    <a:lnTo>
                                      <a:pt x="608" y="39"/>
                                    </a:lnTo>
                                    <a:lnTo>
                                      <a:pt x="609" y="32"/>
                                    </a:lnTo>
                                    <a:lnTo>
                                      <a:pt x="609" y="36"/>
                                    </a:lnTo>
                                    <a:lnTo>
                                      <a:pt x="610" y="24"/>
                                    </a:lnTo>
                                    <a:lnTo>
                                      <a:pt x="610" y="30"/>
                                    </a:lnTo>
                                    <a:lnTo>
                                      <a:pt x="611" y="16"/>
                                    </a:lnTo>
                                    <a:lnTo>
                                      <a:pt x="611" y="22"/>
                                    </a:lnTo>
                                    <a:lnTo>
                                      <a:pt x="612" y="10"/>
                                    </a:lnTo>
                                    <a:lnTo>
                                      <a:pt x="612" y="14"/>
                                    </a:lnTo>
                                    <a:lnTo>
                                      <a:pt x="613" y="5"/>
                                    </a:lnTo>
                                    <a:lnTo>
                                      <a:pt x="613" y="9"/>
                                    </a:lnTo>
                                    <a:lnTo>
                                      <a:pt x="615" y="3"/>
                                    </a:lnTo>
                                    <a:lnTo>
                                      <a:pt x="615" y="4"/>
                                    </a:lnTo>
                                    <a:lnTo>
                                      <a:pt x="616" y="3"/>
                                    </a:lnTo>
                                    <a:lnTo>
                                      <a:pt x="617" y="2"/>
                                    </a:lnTo>
                                    <a:lnTo>
                                      <a:pt x="618" y="2"/>
                                    </a:lnTo>
                                    <a:lnTo>
                                      <a:pt x="618" y="3"/>
                                    </a:lnTo>
                                    <a:lnTo>
                                      <a:pt x="619" y="3"/>
                                    </a:lnTo>
                                    <a:lnTo>
                                      <a:pt x="619" y="5"/>
                                    </a:lnTo>
                                    <a:lnTo>
                                      <a:pt x="620" y="6"/>
                                    </a:lnTo>
                                    <a:lnTo>
                                      <a:pt x="620" y="9"/>
                                    </a:lnTo>
                                    <a:lnTo>
                                      <a:pt x="621" y="10"/>
                                    </a:lnTo>
                                    <a:lnTo>
                                      <a:pt x="621" y="12"/>
                                    </a:lnTo>
                                    <a:lnTo>
                                      <a:pt x="623" y="13"/>
                                    </a:lnTo>
                                    <a:lnTo>
                                      <a:pt x="623" y="15"/>
                                    </a:lnTo>
                                    <a:lnTo>
                                      <a:pt x="624" y="16"/>
                                    </a:lnTo>
                                    <a:lnTo>
                                      <a:pt x="624" y="19"/>
                                    </a:lnTo>
                                    <a:lnTo>
                                      <a:pt x="625" y="20"/>
                                    </a:lnTo>
                                    <a:lnTo>
                                      <a:pt x="625" y="23"/>
                                    </a:lnTo>
                                    <a:lnTo>
                                      <a:pt x="626" y="24"/>
                                    </a:lnTo>
                                    <a:lnTo>
                                      <a:pt x="626" y="28"/>
                                    </a:lnTo>
                                    <a:lnTo>
                                      <a:pt x="627" y="30"/>
                                    </a:lnTo>
                                    <a:lnTo>
                                      <a:pt x="627" y="31"/>
                                    </a:lnTo>
                                    <a:lnTo>
                                      <a:pt x="628" y="32"/>
                                    </a:lnTo>
                                    <a:lnTo>
                                      <a:pt x="628" y="35"/>
                                    </a:lnTo>
                                    <a:lnTo>
                                      <a:pt x="629" y="33"/>
                                    </a:lnTo>
                                    <a:lnTo>
                                      <a:pt x="629" y="35"/>
                                    </a:lnTo>
                                    <a:lnTo>
                                      <a:pt x="630" y="32"/>
                                    </a:lnTo>
                                    <a:lnTo>
                                      <a:pt x="630" y="33"/>
                                    </a:lnTo>
                                    <a:lnTo>
                                      <a:pt x="632" y="31"/>
                                    </a:lnTo>
                                    <a:lnTo>
                                      <a:pt x="632" y="32"/>
                                    </a:lnTo>
                                    <a:lnTo>
                                      <a:pt x="633" y="32"/>
                                    </a:lnTo>
                                    <a:lnTo>
                                      <a:pt x="633" y="36"/>
                                    </a:lnTo>
                                    <a:lnTo>
                                      <a:pt x="634" y="38"/>
                                    </a:lnTo>
                                    <a:lnTo>
                                      <a:pt x="634" y="42"/>
                                    </a:lnTo>
                                    <a:lnTo>
                                      <a:pt x="635" y="45"/>
                                    </a:lnTo>
                                    <a:lnTo>
                                      <a:pt x="635" y="49"/>
                                    </a:lnTo>
                                    <a:lnTo>
                                      <a:pt x="636" y="51"/>
                                    </a:lnTo>
                                    <a:lnTo>
                                      <a:pt x="636" y="54"/>
                                    </a:lnTo>
                                    <a:lnTo>
                                      <a:pt x="637" y="53"/>
                                    </a:lnTo>
                                    <a:lnTo>
                                      <a:pt x="637" y="54"/>
                                    </a:lnTo>
                                    <a:lnTo>
                                      <a:pt x="638" y="47"/>
                                    </a:lnTo>
                                    <a:lnTo>
                                      <a:pt x="638" y="51"/>
                                    </a:lnTo>
                                    <a:lnTo>
                                      <a:pt x="639" y="39"/>
                                    </a:lnTo>
                                    <a:lnTo>
                                      <a:pt x="639" y="45"/>
                                    </a:lnTo>
                                    <a:lnTo>
                                      <a:pt x="641" y="30"/>
                                    </a:lnTo>
                                    <a:lnTo>
                                      <a:pt x="641" y="36"/>
                                    </a:lnTo>
                                    <a:lnTo>
                                      <a:pt x="642" y="21"/>
                                    </a:lnTo>
                                    <a:lnTo>
                                      <a:pt x="642" y="27"/>
                                    </a:lnTo>
                                    <a:lnTo>
                                      <a:pt x="643" y="14"/>
                                    </a:lnTo>
                                    <a:lnTo>
                                      <a:pt x="643" y="19"/>
                                    </a:lnTo>
                                    <a:lnTo>
                                      <a:pt x="644" y="10"/>
                                    </a:lnTo>
                                    <a:lnTo>
                                      <a:pt x="644" y="12"/>
                                    </a:lnTo>
                                    <a:lnTo>
                                      <a:pt x="645" y="7"/>
                                    </a:lnTo>
                                    <a:lnTo>
                                      <a:pt x="645" y="9"/>
                                    </a:lnTo>
                                    <a:lnTo>
                                      <a:pt x="646" y="6"/>
                                    </a:lnTo>
                                    <a:lnTo>
                                      <a:pt x="647" y="6"/>
                                    </a:lnTo>
                                    <a:lnTo>
                                      <a:pt x="647" y="7"/>
                                    </a:lnTo>
                                    <a:lnTo>
                                      <a:pt x="648" y="9"/>
                                    </a:lnTo>
                                    <a:lnTo>
                                      <a:pt x="648" y="10"/>
                                    </a:lnTo>
                                    <a:lnTo>
                                      <a:pt x="650" y="11"/>
                                    </a:lnTo>
                                    <a:lnTo>
                                      <a:pt x="650" y="14"/>
                                    </a:lnTo>
                                    <a:lnTo>
                                      <a:pt x="651" y="15"/>
                                    </a:lnTo>
                                    <a:lnTo>
                                      <a:pt x="651" y="16"/>
                                    </a:lnTo>
                                    <a:lnTo>
                                      <a:pt x="652" y="16"/>
                                    </a:lnTo>
                                    <a:lnTo>
                                      <a:pt x="652" y="18"/>
                                    </a:lnTo>
                                    <a:lnTo>
                                      <a:pt x="653" y="15"/>
                                    </a:lnTo>
                                    <a:lnTo>
                                      <a:pt x="653" y="16"/>
                                    </a:lnTo>
                                    <a:lnTo>
                                      <a:pt x="654" y="15"/>
                                    </a:lnTo>
                                    <a:lnTo>
                                      <a:pt x="655" y="16"/>
                                    </a:lnTo>
                                    <a:lnTo>
                                      <a:pt x="655" y="20"/>
                                    </a:lnTo>
                                    <a:lnTo>
                                      <a:pt x="656" y="21"/>
                                    </a:lnTo>
                                    <a:lnTo>
                                      <a:pt x="656" y="24"/>
                                    </a:lnTo>
                                    <a:lnTo>
                                      <a:pt x="657" y="25"/>
                                    </a:lnTo>
                                    <a:lnTo>
                                      <a:pt x="657" y="27"/>
                                    </a:lnTo>
                                    <a:lnTo>
                                      <a:pt x="659" y="24"/>
                                    </a:lnTo>
                                    <a:lnTo>
                                      <a:pt x="659" y="27"/>
                                    </a:lnTo>
                                    <a:lnTo>
                                      <a:pt x="660" y="22"/>
                                    </a:lnTo>
                                    <a:lnTo>
                                      <a:pt x="660" y="23"/>
                                    </a:lnTo>
                                    <a:lnTo>
                                      <a:pt x="661" y="18"/>
                                    </a:lnTo>
                                    <a:lnTo>
                                      <a:pt x="661" y="20"/>
                                    </a:lnTo>
                                    <a:lnTo>
                                      <a:pt x="662" y="16"/>
                                    </a:lnTo>
                                    <a:lnTo>
                                      <a:pt x="663" y="16"/>
                                    </a:lnTo>
                                    <a:lnTo>
                                      <a:pt x="663" y="18"/>
                                    </a:lnTo>
                                    <a:lnTo>
                                      <a:pt x="664" y="18"/>
                                    </a:lnTo>
                                    <a:lnTo>
                                      <a:pt x="665" y="18"/>
                                    </a:lnTo>
                                    <a:lnTo>
                                      <a:pt x="666" y="18"/>
                                    </a:lnTo>
                                    <a:lnTo>
                                      <a:pt x="666" y="19"/>
                                    </a:lnTo>
                                    <a:lnTo>
                                      <a:pt x="668" y="19"/>
                                    </a:lnTo>
                                    <a:lnTo>
                                      <a:pt x="668" y="21"/>
                                    </a:lnTo>
                                    <a:lnTo>
                                      <a:pt x="669" y="22"/>
                                    </a:lnTo>
                                    <a:lnTo>
                                      <a:pt x="669" y="24"/>
                                    </a:lnTo>
                                    <a:lnTo>
                                      <a:pt x="670" y="27"/>
                                    </a:lnTo>
                                    <a:lnTo>
                                      <a:pt x="670" y="28"/>
                                    </a:lnTo>
                                    <a:lnTo>
                                      <a:pt x="671" y="30"/>
                                    </a:lnTo>
                                    <a:lnTo>
                                      <a:pt x="671" y="33"/>
                                    </a:lnTo>
                                    <a:lnTo>
                                      <a:pt x="672" y="35"/>
                                    </a:lnTo>
                                    <a:lnTo>
                                      <a:pt x="672" y="37"/>
                                    </a:lnTo>
                                    <a:lnTo>
                                      <a:pt x="673" y="38"/>
                                    </a:lnTo>
                                    <a:lnTo>
                                      <a:pt x="673" y="39"/>
                                    </a:lnTo>
                                    <a:lnTo>
                                      <a:pt x="674" y="40"/>
                                    </a:lnTo>
                                    <a:lnTo>
                                      <a:pt x="676" y="39"/>
                                    </a:lnTo>
                                    <a:lnTo>
                                      <a:pt x="676" y="40"/>
                                    </a:lnTo>
                                    <a:lnTo>
                                      <a:pt x="677" y="36"/>
                                    </a:lnTo>
                                    <a:lnTo>
                                      <a:pt x="677" y="38"/>
                                    </a:lnTo>
                                    <a:lnTo>
                                      <a:pt x="678" y="30"/>
                                    </a:lnTo>
                                    <a:lnTo>
                                      <a:pt x="678" y="33"/>
                                    </a:lnTo>
                                    <a:lnTo>
                                      <a:pt x="679" y="24"/>
                                    </a:lnTo>
                                    <a:lnTo>
                                      <a:pt x="679" y="28"/>
                                    </a:lnTo>
                                    <a:lnTo>
                                      <a:pt x="680" y="22"/>
                                    </a:lnTo>
                                    <a:lnTo>
                                      <a:pt x="680" y="23"/>
                                    </a:lnTo>
                                    <a:lnTo>
                                      <a:pt x="681" y="22"/>
                                    </a:lnTo>
                                    <a:lnTo>
                                      <a:pt x="681" y="23"/>
                                    </a:lnTo>
                                    <a:lnTo>
                                      <a:pt x="682" y="24"/>
                                    </a:lnTo>
                                    <a:lnTo>
                                      <a:pt x="682" y="27"/>
                                    </a:lnTo>
                                    <a:lnTo>
                                      <a:pt x="683" y="27"/>
                                    </a:lnTo>
                                    <a:lnTo>
                                      <a:pt x="683" y="29"/>
                                    </a:lnTo>
                                    <a:lnTo>
                                      <a:pt x="685" y="30"/>
                                    </a:lnTo>
                                    <a:lnTo>
                                      <a:pt x="685" y="31"/>
                                    </a:lnTo>
                                    <a:lnTo>
                                      <a:pt x="686" y="31"/>
                                    </a:lnTo>
                                    <a:lnTo>
                                      <a:pt x="687" y="32"/>
                                    </a:lnTo>
                                    <a:lnTo>
                                      <a:pt x="688" y="30"/>
                                    </a:lnTo>
                                    <a:lnTo>
                                      <a:pt x="688" y="31"/>
                                    </a:lnTo>
                                    <a:lnTo>
                                      <a:pt x="689" y="27"/>
                                    </a:lnTo>
                                    <a:lnTo>
                                      <a:pt x="689" y="29"/>
                                    </a:lnTo>
                                    <a:lnTo>
                                      <a:pt x="690" y="22"/>
                                    </a:lnTo>
                                    <a:lnTo>
                                      <a:pt x="690" y="25"/>
                                    </a:lnTo>
                                    <a:lnTo>
                                      <a:pt x="691" y="21"/>
                                    </a:lnTo>
                                    <a:lnTo>
                                      <a:pt x="691" y="22"/>
                                    </a:lnTo>
                                    <a:lnTo>
                                      <a:pt x="692" y="20"/>
                                    </a:lnTo>
                                    <a:lnTo>
                                      <a:pt x="694" y="20"/>
                                    </a:lnTo>
                                    <a:lnTo>
                                      <a:pt x="695" y="20"/>
                                    </a:lnTo>
                                    <a:lnTo>
                                      <a:pt x="696" y="18"/>
                                    </a:lnTo>
                                    <a:lnTo>
                                      <a:pt x="696" y="19"/>
                                    </a:lnTo>
                                    <a:lnTo>
                                      <a:pt x="697" y="14"/>
                                    </a:lnTo>
                                    <a:lnTo>
                                      <a:pt x="697" y="16"/>
                                    </a:lnTo>
                                    <a:lnTo>
                                      <a:pt x="698" y="12"/>
                                    </a:lnTo>
                                    <a:lnTo>
                                      <a:pt x="698" y="13"/>
                                    </a:lnTo>
                                    <a:lnTo>
                                      <a:pt x="699" y="12"/>
                                    </a:lnTo>
                                    <a:lnTo>
                                      <a:pt x="700" y="13"/>
                                    </a:lnTo>
                                    <a:lnTo>
                                      <a:pt x="700" y="14"/>
                                    </a:lnTo>
                                    <a:lnTo>
                                      <a:pt x="701" y="14"/>
                                    </a:lnTo>
                                    <a:lnTo>
                                      <a:pt x="701" y="15"/>
                                    </a:lnTo>
                                    <a:lnTo>
                                      <a:pt x="703" y="14"/>
                                    </a:lnTo>
                                    <a:lnTo>
                                      <a:pt x="703" y="15"/>
                                    </a:lnTo>
                                    <a:lnTo>
                                      <a:pt x="704" y="11"/>
                                    </a:lnTo>
                                    <a:lnTo>
                                      <a:pt x="704" y="13"/>
                                    </a:lnTo>
                                    <a:lnTo>
                                      <a:pt x="705" y="5"/>
                                    </a:lnTo>
                                    <a:lnTo>
                                      <a:pt x="705" y="9"/>
                                    </a:lnTo>
                                    <a:lnTo>
                                      <a:pt x="706" y="2"/>
                                    </a:lnTo>
                                    <a:lnTo>
                                      <a:pt x="706" y="4"/>
                                    </a:lnTo>
                                    <a:lnTo>
                                      <a:pt x="707" y="2"/>
                                    </a:lnTo>
                                    <a:lnTo>
                                      <a:pt x="707" y="5"/>
                                    </a:lnTo>
                                    <a:lnTo>
                                      <a:pt x="708" y="6"/>
                                    </a:lnTo>
                                    <a:lnTo>
                                      <a:pt x="708" y="13"/>
                                    </a:lnTo>
                                    <a:lnTo>
                                      <a:pt x="709" y="16"/>
                                    </a:lnTo>
                                    <a:lnTo>
                                      <a:pt x="709" y="22"/>
                                    </a:lnTo>
                                    <a:lnTo>
                                      <a:pt x="710" y="25"/>
                                    </a:lnTo>
                                    <a:lnTo>
                                      <a:pt x="710" y="29"/>
                                    </a:lnTo>
                                    <a:lnTo>
                                      <a:pt x="712" y="30"/>
                                    </a:lnTo>
                                    <a:lnTo>
                                      <a:pt x="712" y="31"/>
                                    </a:lnTo>
                                    <a:lnTo>
                                      <a:pt x="713" y="31"/>
                                    </a:lnTo>
                                    <a:lnTo>
                                      <a:pt x="714" y="31"/>
                                    </a:lnTo>
                                    <a:lnTo>
                                      <a:pt x="715" y="31"/>
                                    </a:lnTo>
                                    <a:lnTo>
                                      <a:pt x="715" y="32"/>
                                    </a:lnTo>
                                    <a:lnTo>
                                      <a:pt x="716" y="32"/>
                                    </a:lnTo>
                                    <a:lnTo>
                                      <a:pt x="716" y="35"/>
                                    </a:lnTo>
                                    <a:lnTo>
                                      <a:pt x="717" y="36"/>
                                    </a:lnTo>
                                    <a:lnTo>
                                      <a:pt x="717" y="39"/>
                                    </a:lnTo>
                                    <a:lnTo>
                                      <a:pt x="718" y="40"/>
                                    </a:lnTo>
                                    <a:lnTo>
                                      <a:pt x="718" y="41"/>
                                    </a:lnTo>
                                    <a:lnTo>
                                      <a:pt x="720" y="42"/>
                                    </a:lnTo>
                                    <a:lnTo>
                                      <a:pt x="721" y="42"/>
                                    </a:lnTo>
                                    <a:lnTo>
                                      <a:pt x="722" y="40"/>
                                    </a:lnTo>
                                    <a:lnTo>
                                      <a:pt x="722" y="41"/>
                                    </a:lnTo>
                                    <a:lnTo>
                                      <a:pt x="723" y="40"/>
                                    </a:lnTo>
                                    <a:lnTo>
                                      <a:pt x="724" y="39"/>
                                    </a:lnTo>
                                    <a:lnTo>
                                      <a:pt x="725" y="37"/>
                                    </a:lnTo>
                                    <a:lnTo>
                                      <a:pt x="725" y="38"/>
                                    </a:lnTo>
                                    <a:lnTo>
                                      <a:pt x="726" y="32"/>
                                    </a:lnTo>
                                    <a:lnTo>
                                      <a:pt x="726" y="36"/>
                                    </a:lnTo>
                                    <a:lnTo>
                                      <a:pt x="727" y="24"/>
                                    </a:lnTo>
                                    <a:lnTo>
                                      <a:pt x="727" y="30"/>
                                    </a:lnTo>
                                    <a:lnTo>
                                      <a:pt x="729" y="16"/>
                                    </a:lnTo>
                                    <a:lnTo>
                                      <a:pt x="729" y="22"/>
                                    </a:lnTo>
                                    <a:lnTo>
                                      <a:pt x="730" y="10"/>
                                    </a:lnTo>
                                    <a:lnTo>
                                      <a:pt x="730" y="14"/>
                                    </a:lnTo>
                                    <a:lnTo>
                                      <a:pt x="731" y="6"/>
                                    </a:lnTo>
                                    <a:lnTo>
                                      <a:pt x="731" y="9"/>
                                    </a:lnTo>
                                    <a:lnTo>
                                      <a:pt x="732" y="6"/>
                                    </a:lnTo>
                                    <a:lnTo>
                                      <a:pt x="732" y="7"/>
                                    </a:lnTo>
                                    <a:lnTo>
                                      <a:pt x="733" y="9"/>
                                    </a:lnTo>
                                    <a:lnTo>
                                      <a:pt x="733" y="11"/>
                                    </a:lnTo>
                                    <a:lnTo>
                                      <a:pt x="734" y="12"/>
                                    </a:lnTo>
                                    <a:lnTo>
                                      <a:pt x="734" y="15"/>
                                    </a:lnTo>
                                    <a:lnTo>
                                      <a:pt x="735" y="16"/>
                                    </a:lnTo>
                                    <a:lnTo>
                                      <a:pt x="736" y="18"/>
                                    </a:lnTo>
                                    <a:lnTo>
                                      <a:pt x="736" y="19"/>
                                    </a:lnTo>
                                    <a:lnTo>
                                      <a:pt x="738" y="20"/>
                                    </a:lnTo>
                                    <a:lnTo>
                                      <a:pt x="738" y="22"/>
                                    </a:lnTo>
                                    <a:lnTo>
                                      <a:pt x="739" y="23"/>
                                    </a:lnTo>
                                    <a:lnTo>
                                      <a:pt x="739" y="27"/>
                                    </a:lnTo>
                                    <a:lnTo>
                                      <a:pt x="740" y="28"/>
                                    </a:lnTo>
                                    <a:lnTo>
                                      <a:pt x="740" y="32"/>
                                    </a:lnTo>
                                    <a:lnTo>
                                      <a:pt x="741" y="33"/>
                                    </a:lnTo>
                                    <a:lnTo>
                                      <a:pt x="741" y="37"/>
                                    </a:lnTo>
                                    <a:lnTo>
                                      <a:pt x="742" y="38"/>
                                    </a:lnTo>
                                    <a:lnTo>
                                      <a:pt x="742" y="40"/>
                                    </a:lnTo>
                                    <a:lnTo>
                                      <a:pt x="743" y="39"/>
                                    </a:lnTo>
                                    <a:lnTo>
                                      <a:pt x="743" y="40"/>
                                    </a:lnTo>
                                    <a:lnTo>
                                      <a:pt x="744" y="35"/>
                                    </a:lnTo>
                                    <a:lnTo>
                                      <a:pt x="744" y="38"/>
                                    </a:lnTo>
                                    <a:lnTo>
                                      <a:pt x="745" y="25"/>
                                    </a:lnTo>
                                    <a:lnTo>
                                      <a:pt x="745" y="31"/>
                                    </a:lnTo>
                                    <a:lnTo>
                                      <a:pt x="747" y="20"/>
                                    </a:lnTo>
                                    <a:lnTo>
                                      <a:pt x="747" y="23"/>
                                    </a:lnTo>
                                    <a:lnTo>
                                      <a:pt x="748" y="13"/>
                                    </a:lnTo>
                                    <a:lnTo>
                                      <a:pt x="748" y="18"/>
                                    </a:lnTo>
                                    <a:lnTo>
                                      <a:pt x="749" y="9"/>
                                    </a:lnTo>
                                    <a:lnTo>
                                      <a:pt x="749" y="12"/>
                                    </a:lnTo>
                                    <a:lnTo>
                                      <a:pt x="750" y="7"/>
                                    </a:lnTo>
                                    <a:lnTo>
                                      <a:pt x="750" y="9"/>
                                    </a:lnTo>
                                    <a:lnTo>
                                      <a:pt x="751" y="5"/>
                                    </a:lnTo>
                                    <a:lnTo>
                                      <a:pt x="751" y="6"/>
                                    </a:lnTo>
                                    <a:lnTo>
                                      <a:pt x="752" y="3"/>
                                    </a:lnTo>
                                    <a:lnTo>
                                      <a:pt x="752" y="4"/>
                                    </a:lnTo>
                                    <a:lnTo>
                                      <a:pt x="753" y="1"/>
                                    </a:lnTo>
                                    <a:lnTo>
                                      <a:pt x="753" y="2"/>
                                    </a:lnTo>
                                    <a:lnTo>
                                      <a:pt x="754" y="1"/>
                                    </a:lnTo>
                                    <a:lnTo>
                                      <a:pt x="754" y="2"/>
                                    </a:lnTo>
                                    <a:lnTo>
                                      <a:pt x="756" y="4"/>
                                    </a:lnTo>
                                    <a:lnTo>
                                      <a:pt x="756" y="7"/>
                                    </a:lnTo>
                                    <a:lnTo>
                                      <a:pt x="757" y="10"/>
                                    </a:lnTo>
                                    <a:lnTo>
                                      <a:pt x="757" y="14"/>
                                    </a:lnTo>
                                    <a:lnTo>
                                      <a:pt x="758" y="16"/>
                                    </a:lnTo>
                                    <a:lnTo>
                                      <a:pt x="758" y="19"/>
                                    </a:lnTo>
                                    <a:lnTo>
                                      <a:pt x="759" y="20"/>
                                    </a:lnTo>
                                    <a:lnTo>
                                      <a:pt x="759" y="24"/>
                                    </a:lnTo>
                                    <a:lnTo>
                                      <a:pt x="760" y="25"/>
                                    </a:lnTo>
                                    <a:lnTo>
                                      <a:pt x="760" y="28"/>
                                    </a:lnTo>
                                    <a:lnTo>
                                      <a:pt x="761" y="29"/>
                                    </a:lnTo>
                                    <a:lnTo>
                                      <a:pt x="761" y="30"/>
                                    </a:lnTo>
                                    <a:lnTo>
                                      <a:pt x="762" y="31"/>
                                    </a:lnTo>
                                    <a:lnTo>
                                      <a:pt x="762" y="32"/>
                                    </a:lnTo>
                                    <a:lnTo>
                                      <a:pt x="764" y="33"/>
                                    </a:lnTo>
                                    <a:lnTo>
                                      <a:pt x="764" y="35"/>
                                    </a:lnTo>
                                    <a:lnTo>
                                      <a:pt x="765" y="35"/>
                                    </a:lnTo>
                                    <a:lnTo>
                                      <a:pt x="765" y="36"/>
                                    </a:lnTo>
                                    <a:lnTo>
                                      <a:pt x="766" y="37"/>
                                    </a:lnTo>
                                    <a:lnTo>
                                      <a:pt x="766" y="39"/>
                                    </a:lnTo>
                                    <a:lnTo>
                                      <a:pt x="767" y="40"/>
                                    </a:lnTo>
                                    <a:lnTo>
                                      <a:pt x="767" y="42"/>
                                    </a:lnTo>
                                    <a:lnTo>
                                      <a:pt x="768" y="45"/>
                                    </a:lnTo>
                                    <a:lnTo>
                                      <a:pt x="768" y="46"/>
                                    </a:lnTo>
                                    <a:lnTo>
                                      <a:pt x="769" y="47"/>
                                    </a:lnTo>
                                    <a:lnTo>
                                      <a:pt x="769" y="49"/>
                                    </a:lnTo>
                                    <a:lnTo>
                                      <a:pt x="770" y="50"/>
                                    </a:lnTo>
                                    <a:lnTo>
                                      <a:pt x="770" y="53"/>
                                    </a:lnTo>
                                    <a:lnTo>
                                      <a:pt x="771" y="51"/>
                                    </a:lnTo>
                                    <a:lnTo>
                                      <a:pt x="771" y="53"/>
                                    </a:lnTo>
                                    <a:lnTo>
                                      <a:pt x="773" y="46"/>
                                    </a:lnTo>
                                    <a:lnTo>
                                      <a:pt x="773" y="49"/>
                                    </a:lnTo>
                                    <a:lnTo>
                                      <a:pt x="774" y="36"/>
                                    </a:lnTo>
                                    <a:lnTo>
                                      <a:pt x="774" y="42"/>
                                    </a:lnTo>
                                    <a:lnTo>
                                      <a:pt x="775" y="27"/>
                                    </a:lnTo>
                                    <a:lnTo>
                                      <a:pt x="775" y="32"/>
                                    </a:lnTo>
                                    <a:lnTo>
                                      <a:pt x="776" y="20"/>
                                    </a:lnTo>
                                    <a:lnTo>
                                      <a:pt x="776" y="23"/>
                                    </a:lnTo>
                                    <a:lnTo>
                                      <a:pt x="777" y="18"/>
                                    </a:lnTo>
                                    <a:lnTo>
                                      <a:pt x="777" y="19"/>
                                    </a:lnTo>
                                    <a:lnTo>
                                      <a:pt x="778" y="18"/>
                                    </a:lnTo>
                                    <a:lnTo>
                                      <a:pt x="778" y="19"/>
                                    </a:lnTo>
                                    <a:lnTo>
                                      <a:pt x="779" y="20"/>
                                    </a:lnTo>
                                    <a:lnTo>
                                      <a:pt x="780" y="18"/>
                                    </a:lnTo>
                                    <a:lnTo>
                                      <a:pt x="780" y="20"/>
                                    </a:lnTo>
                                    <a:lnTo>
                                      <a:pt x="782" y="11"/>
                                    </a:lnTo>
                                    <a:lnTo>
                                      <a:pt x="782" y="15"/>
                                    </a:lnTo>
                                    <a:lnTo>
                                      <a:pt x="783" y="4"/>
                                    </a:lnTo>
                                    <a:lnTo>
                                      <a:pt x="783" y="9"/>
                                    </a:lnTo>
                                    <a:lnTo>
                                      <a:pt x="784" y="0"/>
                                    </a:lnTo>
                                    <a:lnTo>
                                      <a:pt x="784" y="2"/>
                                    </a:lnTo>
                                    <a:lnTo>
                                      <a:pt x="785" y="0"/>
                                    </a:lnTo>
                                    <a:lnTo>
                                      <a:pt x="785" y="1"/>
                                    </a:lnTo>
                                    <a:lnTo>
                                      <a:pt x="786" y="2"/>
                                    </a:lnTo>
                                    <a:lnTo>
                                      <a:pt x="786" y="5"/>
                                    </a:lnTo>
                                    <a:lnTo>
                                      <a:pt x="787" y="7"/>
                                    </a:lnTo>
                                    <a:lnTo>
                                      <a:pt x="787" y="12"/>
                                    </a:lnTo>
                                    <a:lnTo>
                                      <a:pt x="788" y="14"/>
                                    </a:lnTo>
                                    <a:lnTo>
                                      <a:pt x="788" y="18"/>
                                    </a:lnTo>
                                    <a:lnTo>
                                      <a:pt x="789" y="19"/>
                                    </a:lnTo>
                                    <a:lnTo>
                                      <a:pt x="789" y="20"/>
                                    </a:lnTo>
                                    <a:lnTo>
                                      <a:pt x="791" y="20"/>
                                    </a:lnTo>
                                    <a:lnTo>
                                      <a:pt x="791" y="21"/>
                                    </a:lnTo>
                                    <a:lnTo>
                                      <a:pt x="792" y="21"/>
                                    </a:lnTo>
                                    <a:lnTo>
                                      <a:pt x="793" y="19"/>
                                    </a:lnTo>
                                    <a:lnTo>
                                      <a:pt x="793" y="20"/>
                                    </a:lnTo>
                                    <a:lnTo>
                                      <a:pt x="794" y="15"/>
                                    </a:lnTo>
                                    <a:lnTo>
                                      <a:pt x="794" y="18"/>
                                    </a:lnTo>
                                    <a:lnTo>
                                      <a:pt x="795" y="11"/>
                                    </a:lnTo>
                                    <a:lnTo>
                                      <a:pt x="795" y="13"/>
                                    </a:lnTo>
                                    <a:lnTo>
                                      <a:pt x="796" y="10"/>
                                    </a:lnTo>
                                    <a:lnTo>
                                      <a:pt x="797" y="11"/>
                                    </a:lnTo>
                                    <a:lnTo>
                                      <a:pt x="797" y="14"/>
                                    </a:lnTo>
                                    <a:lnTo>
                                      <a:pt x="798" y="16"/>
                                    </a:lnTo>
                                    <a:lnTo>
                                      <a:pt x="798" y="21"/>
                                    </a:lnTo>
                                    <a:lnTo>
                                      <a:pt x="800" y="23"/>
                                    </a:lnTo>
                                    <a:lnTo>
                                      <a:pt x="800" y="27"/>
                                    </a:lnTo>
                                    <a:lnTo>
                                      <a:pt x="801" y="28"/>
                                    </a:lnTo>
                                    <a:lnTo>
                                      <a:pt x="801" y="30"/>
                                    </a:lnTo>
                                    <a:lnTo>
                                      <a:pt x="802" y="31"/>
                                    </a:lnTo>
                                    <a:lnTo>
                                      <a:pt x="802" y="33"/>
                                    </a:lnTo>
                                    <a:lnTo>
                                      <a:pt x="803" y="35"/>
                                    </a:lnTo>
                                    <a:lnTo>
                                      <a:pt x="803" y="36"/>
                                    </a:lnTo>
                                    <a:lnTo>
                                      <a:pt x="804" y="37"/>
                                    </a:lnTo>
                                    <a:lnTo>
                                      <a:pt x="804" y="40"/>
                                    </a:lnTo>
                                    <a:lnTo>
                                      <a:pt x="805" y="41"/>
                                    </a:lnTo>
                                    <a:lnTo>
                                      <a:pt x="805" y="44"/>
                                    </a:lnTo>
                                    <a:lnTo>
                                      <a:pt x="806" y="45"/>
                                    </a:lnTo>
                                    <a:lnTo>
                                      <a:pt x="806" y="46"/>
                                    </a:lnTo>
                                    <a:lnTo>
                                      <a:pt x="807" y="46"/>
                                    </a:lnTo>
                                    <a:lnTo>
                                      <a:pt x="809" y="46"/>
                                    </a:lnTo>
                                    <a:lnTo>
                                      <a:pt x="810" y="46"/>
                                    </a:lnTo>
                                    <a:lnTo>
                                      <a:pt x="811" y="45"/>
                                    </a:lnTo>
                                    <a:lnTo>
                                      <a:pt x="811" y="46"/>
                                    </a:lnTo>
                                    <a:lnTo>
                                      <a:pt x="812" y="41"/>
                                    </a:lnTo>
                                    <a:lnTo>
                                      <a:pt x="812" y="42"/>
                                    </a:lnTo>
                                    <a:lnTo>
                                      <a:pt x="813" y="32"/>
                                    </a:lnTo>
                                    <a:lnTo>
                                      <a:pt x="813" y="39"/>
                                    </a:lnTo>
                                    <a:lnTo>
                                      <a:pt x="814" y="24"/>
                                    </a:lnTo>
                                    <a:lnTo>
                                      <a:pt x="814" y="30"/>
                                    </a:lnTo>
                                    <a:lnTo>
                                      <a:pt x="815" y="19"/>
                                    </a:lnTo>
                                    <a:lnTo>
                                      <a:pt x="815" y="22"/>
                                    </a:lnTo>
                                    <a:lnTo>
                                      <a:pt x="817" y="18"/>
                                    </a:lnTo>
                                    <a:lnTo>
                                      <a:pt x="817" y="19"/>
                                    </a:lnTo>
                                    <a:lnTo>
                                      <a:pt x="818" y="18"/>
                                    </a:lnTo>
                                    <a:lnTo>
                                      <a:pt x="819" y="16"/>
                                    </a:lnTo>
                                    <a:lnTo>
                                      <a:pt x="819" y="18"/>
                                    </a:lnTo>
                                    <a:lnTo>
                                      <a:pt x="820" y="13"/>
                                    </a:lnTo>
                                    <a:lnTo>
                                      <a:pt x="820" y="15"/>
                                    </a:lnTo>
                                    <a:lnTo>
                                      <a:pt x="821" y="11"/>
                                    </a:lnTo>
                                    <a:lnTo>
                                      <a:pt x="821" y="12"/>
                                    </a:lnTo>
                                    <a:lnTo>
                                      <a:pt x="822" y="9"/>
                                    </a:lnTo>
                                    <a:lnTo>
                                      <a:pt x="822" y="10"/>
                                    </a:lnTo>
                                    <a:lnTo>
                                      <a:pt x="823" y="7"/>
                                    </a:lnTo>
                                    <a:lnTo>
                                      <a:pt x="824" y="7"/>
                                    </a:lnTo>
                                    <a:lnTo>
                                      <a:pt x="826" y="7"/>
                                    </a:lnTo>
                                    <a:lnTo>
                                      <a:pt x="826" y="9"/>
                                    </a:lnTo>
                                    <a:lnTo>
                                      <a:pt x="827" y="9"/>
                                    </a:lnTo>
                                    <a:lnTo>
                                      <a:pt x="827" y="11"/>
                                    </a:lnTo>
                                    <a:lnTo>
                                      <a:pt x="828" y="13"/>
                                    </a:lnTo>
                                    <a:lnTo>
                                      <a:pt x="828" y="15"/>
                                    </a:lnTo>
                                    <a:lnTo>
                                      <a:pt x="829" y="16"/>
                                    </a:lnTo>
                                    <a:lnTo>
                                      <a:pt x="829" y="19"/>
                                    </a:lnTo>
                                    <a:lnTo>
                                      <a:pt x="830" y="19"/>
                                    </a:lnTo>
                                    <a:lnTo>
                                      <a:pt x="831" y="16"/>
                                    </a:lnTo>
                                    <a:lnTo>
                                      <a:pt x="831" y="19"/>
                                    </a:lnTo>
                                    <a:lnTo>
                                      <a:pt x="832" y="16"/>
                                    </a:lnTo>
                                    <a:lnTo>
                                      <a:pt x="833" y="16"/>
                                    </a:lnTo>
                                    <a:lnTo>
                                      <a:pt x="833" y="18"/>
                                    </a:lnTo>
                                    <a:lnTo>
                                      <a:pt x="835" y="19"/>
                                    </a:lnTo>
                                    <a:lnTo>
                                      <a:pt x="835" y="21"/>
                                    </a:lnTo>
                                    <a:lnTo>
                                      <a:pt x="836" y="22"/>
                                    </a:lnTo>
                                    <a:lnTo>
                                      <a:pt x="836" y="24"/>
                                    </a:lnTo>
                                    <a:lnTo>
                                      <a:pt x="837" y="24"/>
                                    </a:lnTo>
                                    <a:lnTo>
                                      <a:pt x="837" y="25"/>
                                    </a:lnTo>
                                    <a:lnTo>
                                      <a:pt x="838" y="27"/>
                                    </a:lnTo>
                                    <a:lnTo>
                                      <a:pt x="838" y="28"/>
                                    </a:lnTo>
                                    <a:lnTo>
                                      <a:pt x="839" y="29"/>
                                    </a:lnTo>
                                    <a:lnTo>
                                      <a:pt x="839" y="31"/>
                                    </a:lnTo>
                                    <a:lnTo>
                                      <a:pt x="840" y="32"/>
                                    </a:lnTo>
                                    <a:lnTo>
                                      <a:pt x="840" y="36"/>
                                    </a:lnTo>
                                    <a:lnTo>
                                      <a:pt x="841" y="38"/>
                                    </a:lnTo>
                                    <a:lnTo>
                                      <a:pt x="841" y="40"/>
                                    </a:lnTo>
                                    <a:lnTo>
                                      <a:pt x="842" y="40"/>
                                    </a:lnTo>
                                    <a:lnTo>
                                      <a:pt x="844" y="35"/>
                                    </a:lnTo>
                                    <a:lnTo>
                                      <a:pt x="844" y="39"/>
                                    </a:lnTo>
                                    <a:lnTo>
                                      <a:pt x="845" y="30"/>
                                    </a:lnTo>
                                    <a:lnTo>
                                      <a:pt x="845" y="32"/>
                                    </a:lnTo>
                                    <a:lnTo>
                                      <a:pt x="846" y="25"/>
                                    </a:lnTo>
                                    <a:lnTo>
                                      <a:pt x="846" y="29"/>
                                    </a:lnTo>
                                    <a:lnTo>
                                      <a:pt x="847" y="25"/>
                                    </a:lnTo>
                                    <a:lnTo>
                                      <a:pt x="848" y="25"/>
                                    </a:lnTo>
                                    <a:lnTo>
                                      <a:pt x="849" y="24"/>
                                    </a:lnTo>
                                    <a:lnTo>
                                      <a:pt x="849" y="25"/>
                                    </a:lnTo>
                                    <a:lnTo>
                                      <a:pt x="850" y="22"/>
                                    </a:lnTo>
                                    <a:lnTo>
                                      <a:pt x="850" y="24"/>
                                    </a:lnTo>
                                    <a:lnTo>
                                      <a:pt x="851" y="19"/>
                                    </a:lnTo>
                                    <a:lnTo>
                                      <a:pt x="851" y="21"/>
                                    </a:lnTo>
                                    <a:lnTo>
                                      <a:pt x="853" y="19"/>
                                    </a:lnTo>
                                    <a:lnTo>
                                      <a:pt x="853" y="20"/>
                                    </a:lnTo>
                                    <a:lnTo>
                                      <a:pt x="854" y="21"/>
                                    </a:lnTo>
                                    <a:lnTo>
                                      <a:pt x="854" y="23"/>
                                    </a:lnTo>
                                    <a:lnTo>
                                      <a:pt x="855" y="24"/>
                                    </a:lnTo>
                                    <a:lnTo>
                                      <a:pt x="855" y="25"/>
                                    </a:lnTo>
                                    <a:lnTo>
                                      <a:pt x="856" y="25"/>
                                    </a:lnTo>
                                    <a:lnTo>
                                      <a:pt x="856" y="27"/>
                                    </a:lnTo>
                                    <a:lnTo>
                                      <a:pt x="857" y="23"/>
                                    </a:lnTo>
                                    <a:lnTo>
                                      <a:pt x="857" y="25"/>
                                    </a:lnTo>
                                    <a:lnTo>
                                      <a:pt x="858" y="20"/>
                                    </a:lnTo>
                                    <a:lnTo>
                                      <a:pt x="858" y="22"/>
                                    </a:lnTo>
                                    <a:lnTo>
                                      <a:pt x="859" y="19"/>
                                    </a:lnTo>
                                    <a:lnTo>
                                      <a:pt x="859" y="20"/>
                                    </a:lnTo>
                                    <a:lnTo>
                                      <a:pt x="861" y="19"/>
                                    </a:lnTo>
                                    <a:lnTo>
                                      <a:pt x="862" y="19"/>
                                    </a:lnTo>
                                    <a:lnTo>
                                      <a:pt x="863" y="18"/>
                                    </a:lnTo>
                                    <a:lnTo>
                                      <a:pt x="864" y="16"/>
                                    </a:lnTo>
                                    <a:lnTo>
                                      <a:pt x="864" y="18"/>
                                    </a:lnTo>
                                    <a:lnTo>
                                      <a:pt x="865" y="18"/>
                                    </a:lnTo>
                                    <a:lnTo>
                                      <a:pt x="865" y="21"/>
                                    </a:lnTo>
                                    <a:lnTo>
                                      <a:pt x="866" y="23"/>
                                    </a:lnTo>
                                    <a:lnTo>
                                      <a:pt x="866" y="25"/>
                                    </a:lnTo>
                                    <a:lnTo>
                                      <a:pt x="867" y="29"/>
                                    </a:lnTo>
                                    <a:lnTo>
                                      <a:pt x="867" y="36"/>
                                    </a:lnTo>
                                    <a:lnTo>
                                      <a:pt x="868" y="39"/>
                                    </a:lnTo>
                                    <a:lnTo>
                                      <a:pt x="868" y="45"/>
                                    </a:lnTo>
                                    <a:lnTo>
                                      <a:pt x="870" y="47"/>
                                    </a:lnTo>
                                    <a:lnTo>
                                      <a:pt x="871" y="41"/>
                                    </a:lnTo>
                                    <a:lnTo>
                                      <a:pt x="871" y="46"/>
                                    </a:lnTo>
                                    <a:lnTo>
                                      <a:pt x="872" y="32"/>
                                    </a:lnTo>
                                    <a:lnTo>
                                      <a:pt x="872" y="39"/>
                                    </a:lnTo>
                                    <a:lnTo>
                                      <a:pt x="873" y="25"/>
                                    </a:lnTo>
                                    <a:lnTo>
                                      <a:pt x="873" y="30"/>
                                    </a:lnTo>
                                    <a:lnTo>
                                      <a:pt x="874" y="22"/>
                                    </a:lnTo>
                                    <a:lnTo>
                                      <a:pt x="874" y="24"/>
                                    </a:lnTo>
                                    <a:lnTo>
                                      <a:pt x="875" y="22"/>
                                    </a:lnTo>
                                    <a:lnTo>
                                      <a:pt x="876" y="20"/>
                                    </a:lnTo>
                                    <a:lnTo>
                                      <a:pt x="876" y="21"/>
                                    </a:lnTo>
                                    <a:lnTo>
                                      <a:pt x="877" y="19"/>
                                    </a:lnTo>
                                    <a:lnTo>
                                      <a:pt x="877" y="20"/>
                                    </a:lnTo>
                                    <a:lnTo>
                                      <a:pt x="879" y="14"/>
                                    </a:lnTo>
                                    <a:lnTo>
                                      <a:pt x="879" y="18"/>
                                    </a:lnTo>
                                    <a:lnTo>
                                      <a:pt x="880" y="12"/>
                                    </a:lnTo>
                                    <a:lnTo>
                                      <a:pt x="880" y="13"/>
                                    </a:lnTo>
                                    <a:lnTo>
                                      <a:pt x="881" y="11"/>
                                    </a:lnTo>
                                    <a:lnTo>
                                      <a:pt x="882" y="10"/>
                                    </a:lnTo>
                                    <a:lnTo>
                                      <a:pt x="882" y="11"/>
                                    </a:lnTo>
                                    <a:lnTo>
                                      <a:pt x="883" y="10"/>
                                    </a:lnTo>
                                    <a:lnTo>
                                      <a:pt x="884" y="9"/>
                                    </a:lnTo>
                                    <a:lnTo>
                                      <a:pt x="884" y="10"/>
                                    </a:lnTo>
                                    <a:lnTo>
                                      <a:pt x="885" y="9"/>
                                    </a:lnTo>
                                    <a:lnTo>
                                      <a:pt x="886" y="9"/>
                                    </a:lnTo>
                                    <a:lnTo>
                                      <a:pt x="886" y="10"/>
                                    </a:lnTo>
                                    <a:lnTo>
                                      <a:pt x="888" y="10"/>
                                    </a:lnTo>
                                    <a:lnTo>
                                      <a:pt x="888" y="11"/>
                                    </a:lnTo>
                                    <a:lnTo>
                                      <a:pt x="889" y="12"/>
                                    </a:lnTo>
                                    <a:lnTo>
                                      <a:pt x="889" y="13"/>
                                    </a:lnTo>
                                    <a:lnTo>
                                      <a:pt x="890" y="14"/>
                                    </a:lnTo>
                                    <a:lnTo>
                                      <a:pt x="890" y="16"/>
                                    </a:lnTo>
                                    <a:lnTo>
                                      <a:pt x="891" y="19"/>
                                    </a:lnTo>
                                    <a:lnTo>
                                      <a:pt x="891" y="23"/>
                                    </a:lnTo>
                                    <a:lnTo>
                                      <a:pt x="892" y="25"/>
                                    </a:lnTo>
                                    <a:lnTo>
                                      <a:pt x="892" y="31"/>
                                    </a:lnTo>
                                    <a:lnTo>
                                      <a:pt x="893" y="35"/>
                                    </a:lnTo>
                                    <a:lnTo>
                                      <a:pt x="893" y="39"/>
                                    </a:lnTo>
                                    <a:lnTo>
                                      <a:pt x="894" y="40"/>
                                    </a:lnTo>
                                    <a:lnTo>
                                      <a:pt x="894" y="41"/>
                                    </a:lnTo>
                                    <a:lnTo>
                                      <a:pt x="895" y="39"/>
                                    </a:lnTo>
                                    <a:lnTo>
                                      <a:pt x="895" y="41"/>
                                    </a:lnTo>
                                    <a:lnTo>
                                      <a:pt x="897" y="36"/>
                                    </a:lnTo>
                                    <a:lnTo>
                                      <a:pt x="897" y="38"/>
                                    </a:lnTo>
                                    <a:lnTo>
                                      <a:pt x="898" y="35"/>
                                    </a:lnTo>
                                    <a:lnTo>
                                      <a:pt x="899" y="35"/>
                                    </a:lnTo>
                                    <a:lnTo>
                                      <a:pt x="899" y="36"/>
                                    </a:lnTo>
                                    <a:lnTo>
                                      <a:pt x="900" y="37"/>
                                    </a:lnTo>
                                    <a:lnTo>
                                      <a:pt x="900" y="39"/>
                                    </a:lnTo>
                                    <a:lnTo>
                                      <a:pt x="901" y="40"/>
                                    </a:lnTo>
                                    <a:lnTo>
                                      <a:pt x="902" y="38"/>
                                    </a:lnTo>
                                    <a:lnTo>
                                      <a:pt x="902" y="40"/>
                                    </a:lnTo>
                                    <a:lnTo>
                                      <a:pt x="903" y="35"/>
                                    </a:lnTo>
                                    <a:lnTo>
                                      <a:pt x="903" y="37"/>
                                    </a:lnTo>
                                    <a:lnTo>
                                      <a:pt x="905" y="31"/>
                                    </a:lnTo>
                                    <a:lnTo>
                                      <a:pt x="905" y="33"/>
                                    </a:lnTo>
                                    <a:lnTo>
                                      <a:pt x="906" y="30"/>
                                    </a:lnTo>
                                    <a:lnTo>
                                      <a:pt x="906" y="31"/>
                                    </a:lnTo>
                                    <a:lnTo>
                                      <a:pt x="907" y="29"/>
                                    </a:lnTo>
                                    <a:lnTo>
                                      <a:pt x="907" y="30"/>
                                    </a:lnTo>
                                    <a:lnTo>
                                      <a:pt x="908" y="24"/>
                                    </a:lnTo>
                                    <a:lnTo>
                                      <a:pt x="908" y="28"/>
                                    </a:lnTo>
                                    <a:lnTo>
                                      <a:pt x="909" y="18"/>
                                    </a:lnTo>
                                    <a:lnTo>
                                      <a:pt x="909" y="22"/>
                                    </a:lnTo>
                                    <a:lnTo>
                                      <a:pt x="910" y="12"/>
                                    </a:lnTo>
                                    <a:lnTo>
                                      <a:pt x="910" y="15"/>
                                    </a:lnTo>
                                    <a:lnTo>
                                      <a:pt x="911" y="6"/>
                                    </a:lnTo>
                                    <a:lnTo>
                                      <a:pt x="911" y="10"/>
                                    </a:lnTo>
                                    <a:lnTo>
                                      <a:pt x="912" y="5"/>
                                    </a:lnTo>
                                    <a:lnTo>
                                      <a:pt x="914" y="5"/>
                                    </a:lnTo>
                                    <a:lnTo>
                                      <a:pt x="914" y="6"/>
                                    </a:lnTo>
                                    <a:lnTo>
                                      <a:pt x="915" y="6"/>
                                    </a:lnTo>
                                    <a:lnTo>
                                      <a:pt x="915" y="9"/>
                                    </a:lnTo>
                                    <a:lnTo>
                                      <a:pt x="916" y="10"/>
                                    </a:lnTo>
                                    <a:lnTo>
                                      <a:pt x="916" y="12"/>
                                    </a:lnTo>
                                    <a:lnTo>
                                      <a:pt x="917" y="12"/>
                                    </a:lnTo>
                                    <a:lnTo>
                                      <a:pt x="917" y="13"/>
                                    </a:lnTo>
                                    <a:lnTo>
                                      <a:pt x="918" y="14"/>
                                    </a:lnTo>
                                    <a:lnTo>
                                      <a:pt x="919" y="12"/>
                                    </a:lnTo>
                                    <a:lnTo>
                                      <a:pt x="919" y="13"/>
                                    </a:lnTo>
                                    <a:lnTo>
                                      <a:pt x="920" y="11"/>
                                    </a:lnTo>
                                    <a:lnTo>
                                      <a:pt x="920" y="12"/>
                                    </a:lnTo>
                                    <a:lnTo>
                                      <a:pt x="921" y="11"/>
                                    </a:lnTo>
                                    <a:lnTo>
                                      <a:pt x="923" y="11"/>
                                    </a:lnTo>
                                    <a:lnTo>
                                      <a:pt x="923" y="13"/>
                                    </a:lnTo>
                                    <a:lnTo>
                                      <a:pt x="924" y="15"/>
                                    </a:lnTo>
                                    <a:lnTo>
                                      <a:pt x="924" y="20"/>
                                    </a:lnTo>
                                    <a:lnTo>
                                      <a:pt x="925" y="23"/>
                                    </a:lnTo>
                                    <a:lnTo>
                                      <a:pt x="925" y="29"/>
                                    </a:lnTo>
                                    <a:lnTo>
                                      <a:pt x="926" y="32"/>
                                    </a:lnTo>
                                    <a:lnTo>
                                      <a:pt x="926" y="36"/>
                                    </a:lnTo>
                                    <a:lnTo>
                                      <a:pt x="927" y="38"/>
                                    </a:lnTo>
                                    <a:lnTo>
                                      <a:pt x="927" y="39"/>
                                    </a:lnTo>
                                    <a:lnTo>
                                      <a:pt x="928" y="38"/>
                                    </a:lnTo>
                                    <a:lnTo>
                                      <a:pt x="928" y="39"/>
                                    </a:lnTo>
                                    <a:lnTo>
                                      <a:pt x="929" y="38"/>
                                    </a:lnTo>
                                    <a:lnTo>
                                      <a:pt x="930" y="38"/>
                                    </a:lnTo>
                                    <a:lnTo>
                                      <a:pt x="932" y="39"/>
                                    </a:lnTo>
                                    <a:lnTo>
                                      <a:pt x="933" y="39"/>
                                    </a:lnTo>
                                    <a:lnTo>
                                      <a:pt x="934" y="37"/>
                                    </a:lnTo>
                                    <a:lnTo>
                                      <a:pt x="934" y="38"/>
                                    </a:lnTo>
                                    <a:lnTo>
                                      <a:pt x="935" y="33"/>
                                    </a:lnTo>
                                    <a:lnTo>
                                      <a:pt x="935" y="36"/>
                                    </a:lnTo>
                                    <a:lnTo>
                                      <a:pt x="936" y="30"/>
                                    </a:lnTo>
                                    <a:lnTo>
                                      <a:pt x="936" y="32"/>
                                    </a:lnTo>
                                    <a:lnTo>
                                      <a:pt x="937" y="28"/>
                                    </a:lnTo>
                                    <a:lnTo>
                                      <a:pt x="937" y="29"/>
                                    </a:lnTo>
                                    <a:lnTo>
                                      <a:pt x="938" y="24"/>
                                    </a:lnTo>
                                    <a:lnTo>
                                      <a:pt x="938" y="27"/>
                                    </a:lnTo>
                                    <a:lnTo>
                                      <a:pt x="939" y="23"/>
                                    </a:lnTo>
                                    <a:lnTo>
                                      <a:pt x="939" y="24"/>
                                    </a:lnTo>
                                    <a:lnTo>
                                      <a:pt x="941" y="22"/>
                                    </a:lnTo>
                                    <a:lnTo>
                                      <a:pt x="942" y="21"/>
                                    </a:lnTo>
                                    <a:lnTo>
                                      <a:pt x="943" y="20"/>
                                    </a:lnTo>
                                    <a:lnTo>
                                      <a:pt x="944" y="19"/>
                                    </a:lnTo>
                                    <a:lnTo>
                                      <a:pt x="944" y="20"/>
                                    </a:lnTo>
                                    <a:lnTo>
                                      <a:pt x="945" y="16"/>
                                    </a:lnTo>
                                    <a:lnTo>
                                      <a:pt x="945" y="18"/>
                                    </a:lnTo>
                                    <a:lnTo>
                                      <a:pt x="946" y="15"/>
                                    </a:lnTo>
                                    <a:lnTo>
                                      <a:pt x="946" y="16"/>
                                    </a:lnTo>
                                    <a:lnTo>
                                      <a:pt x="947" y="15"/>
                                    </a:lnTo>
                                    <a:lnTo>
                                      <a:pt x="948" y="15"/>
                                    </a:lnTo>
                                    <a:lnTo>
                                      <a:pt x="950" y="15"/>
                                    </a:lnTo>
                                    <a:lnTo>
                                      <a:pt x="950" y="16"/>
                                    </a:lnTo>
                                    <a:lnTo>
                                      <a:pt x="951" y="16"/>
                                    </a:lnTo>
                                    <a:lnTo>
                                      <a:pt x="952" y="16"/>
                                    </a:lnTo>
                                    <a:lnTo>
                                      <a:pt x="953" y="16"/>
                                    </a:lnTo>
                                    <a:lnTo>
                                      <a:pt x="954" y="16"/>
                                    </a:lnTo>
                                    <a:lnTo>
                                      <a:pt x="955" y="16"/>
                                    </a:lnTo>
                                    <a:lnTo>
                                      <a:pt x="956" y="18"/>
                                    </a:lnTo>
                                    <a:lnTo>
                                      <a:pt x="956" y="20"/>
                                    </a:lnTo>
                                    <a:lnTo>
                                      <a:pt x="958" y="22"/>
                                    </a:lnTo>
                                    <a:lnTo>
                                      <a:pt x="958" y="25"/>
                                    </a:lnTo>
                                    <a:lnTo>
                                      <a:pt x="959" y="28"/>
                                    </a:lnTo>
                                    <a:lnTo>
                                      <a:pt x="959" y="31"/>
                                    </a:lnTo>
                                    <a:lnTo>
                                      <a:pt x="960" y="32"/>
                                    </a:lnTo>
                                    <a:lnTo>
                                      <a:pt x="960" y="33"/>
                                    </a:lnTo>
                                    <a:lnTo>
                                      <a:pt x="961" y="32"/>
                                    </a:lnTo>
                                    <a:lnTo>
                                      <a:pt x="961" y="33"/>
                                    </a:lnTo>
                                    <a:lnTo>
                                      <a:pt x="962" y="31"/>
                                    </a:lnTo>
                                    <a:lnTo>
                                      <a:pt x="962" y="32"/>
                                    </a:lnTo>
                                    <a:lnTo>
                                      <a:pt x="963" y="30"/>
                                    </a:lnTo>
                                    <a:lnTo>
                                      <a:pt x="964" y="29"/>
                                    </a:lnTo>
                                    <a:lnTo>
                                      <a:pt x="965" y="29"/>
                                    </a:lnTo>
                                    <a:lnTo>
                                      <a:pt x="967" y="29"/>
                                    </a:lnTo>
                                    <a:lnTo>
                                      <a:pt x="968" y="28"/>
                                    </a:lnTo>
                                    <a:lnTo>
                                      <a:pt x="968" y="29"/>
                                    </a:lnTo>
                                    <a:lnTo>
                                      <a:pt x="969" y="24"/>
                                    </a:lnTo>
                                    <a:lnTo>
                                      <a:pt x="969" y="27"/>
                                    </a:lnTo>
                                    <a:lnTo>
                                      <a:pt x="970" y="23"/>
                                    </a:lnTo>
                                    <a:lnTo>
                                      <a:pt x="970" y="24"/>
                                    </a:lnTo>
                                    <a:lnTo>
                                      <a:pt x="971" y="22"/>
                                    </a:lnTo>
                                    <a:lnTo>
                                      <a:pt x="972" y="22"/>
                                    </a:lnTo>
                                    <a:lnTo>
                                      <a:pt x="972" y="23"/>
                                    </a:lnTo>
                                    <a:lnTo>
                                      <a:pt x="973" y="23"/>
                                    </a:lnTo>
                                    <a:lnTo>
                                      <a:pt x="973" y="24"/>
                                    </a:lnTo>
                                    <a:lnTo>
                                      <a:pt x="974" y="24"/>
                                    </a:lnTo>
                                    <a:lnTo>
                                      <a:pt x="974" y="25"/>
                                    </a:lnTo>
                                    <a:lnTo>
                                      <a:pt x="976" y="25"/>
                                    </a:lnTo>
                                    <a:lnTo>
                                      <a:pt x="976" y="27"/>
                                    </a:lnTo>
                                    <a:lnTo>
                                      <a:pt x="977" y="27"/>
                                    </a:lnTo>
                                    <a:lnTo>
                                      <a:pt x="977" y="28"/>
                                    </a:lnTo>
                                    <a:lnTo>
                                      <a:pt x="978" y="27"/>
                                    </a:lnTo>
                                    <a:lnTo>
                                      <a:pt x="979" y="22"/>
                                    </a:lnTo>
                                    <a:lnTo>
                                      <a:pt x="979" y="25"/>
                                    </a:lnTo>
                                    <a:lnTo>
                                      <a:pt x="980" y="18"/>
                                    </a:lnTo>
                                    <a:lnTo>
                                      <a:pt x="980" y="21"/>
                                    </a:lnTo>
                                    <a:lnTo>
                                      <a:pt x="981" y="14"/>
                                    </a:lnTo>
                                    <a:lnTo>
                                      <a:pt x="981" y="15"/>
                                    </a:lnTo>
                                    <a:lnTo>
                                      <a:pt x="982" y="13"/>
                                    </a:lnTo>
                                    <a:lnTo>
                                      <a:pt x="982" y="14"/>
                                    </a:lnTo>
                                    <a:lnTo>
                                      <a:pt x="983" y="14"/>
                                    </a:lnTo>
                                    <a:lnTo>
                                      <a:pt x="983" y="18"/>
                                    </a:lnTo>
                                    <a:lnTo>
                                      <a:pt x="985" y="19"/>
                                    </a:lnTo>
                                    <a:lnTo>
                                      <a:pt x="985" y="22"/>
                                    </a:lnTo>
                                    <a:lnTo>
                                      <a:pt x="986" y="24"/>
                                    </a:lnTo>
                                    <a:lnTo>
                                      <a:pt x="986" y="27"/>
                                    </a:lnTo>
                                    <a:lnTo>
                                      <a:pt x="987" y="27"/>
                                    </a:lnTo>
                                    <a:lnTo>
                                      <a:pt x="988" y="24"/>
                                    </a:lnTo>
                                    <a:lnTo>
                                      <a:pt x="988" y="27"/>
                                    </a:lnTo>
                                    <a:lnTo>
                                      <a:pt x="989" y="21"/>
                                    </a:lnTo>
                                    <a:lnTo>
                                      <a:pt x="989" y="23"/>
                                    </a:lnTo>
                                    <a:lnTo>
                                      <a:pt x="990" y="21"/>
                                    </a:lnTo>
                                    <a:lnTo>
                                      <a:pt x="990" y="22"/>
                                    </a:lnTo>
                                    <a:lnTo>
                                      <a:pt x="991" y="23"/>
                                    </a:lnTo>
                                    <a:lnTo>
                                      <a:pt x="991" y="27"/>
                                    </a:lnTo>
                                    <a:lnTo>
                                      <a:pt x="992" y="28"/>
                                    </a:lnTo>
                                    <a:lnTo>
                                      <a:pt x="992" y="31"/>
                                    </a:lnTo>
                                    <a:lnTo>
                                      <a:pt x="994" y="32"/>
                                    </a:lnTo>
                                    <a:lnTo>
                                      <a:pt x="994" y="33"/>
                                    </a:lnTo>
                                    <a:lnTo>
                                      <a:pt x="995" y="31"/>
                                    </a:lnTo>
                                    <a:lnTo>
                                      <a:pt x="995" y="33"/>
                                    </a:lnTo>
                                    <a:lnTo>
                                      <a:pt x="996" y="27"/>
                                    </a:lnTo>
                                    <a:lnTo>
                                      <a:pt x="996" y="30"/>
                                    </a:lnTo>
                                    <a:lnTo>
                                      <a:pt x="997" y="24"/>
                                    </a:lnTo>
                                    <a:lnTo>
                                      <a:pt x="997" y="25"/>
                                    </a:lnTo>
                                    <a:lnTo>
                                      <a:pt x="998" y="21"/>
                                    </a:lnTo>
                                    <a:lnTo>
                                      <a:pt x="998" y="23"/>
                                    </a:lnTo>
                                    <a:lnTo>
                                      <a:pt x="999" y="18"/>
                                    </a:lnTo>
                                    <a:lnTo>
                                      <a:pt x="999" y="20"/>
                                    </a:lnTo>
                                    <a:lnTo>
                                      <a:pt x="1000" y="13"/>
                                    </a:lnTo>
                                    <a:lnTo>
                                      <a:pt x="1000" y="15"/>
                                    </a:lnTo>
                                    <a:lnTo>
                                      <a:pt x="1002" y="10"/>
                                    </a:lnTo>
                                    <a:lnTo>
                                      <a:pt x="1002" y="11"/>
                                    </a:lnTo>
                                    <a:lnTo>
                                      <a:pt x="1003" y="10"/>
                                    </a:lnTo>
                                    <a:lnTo>
                                      <a:pt x="1004" y="10"/>
                                    </a:lnTo>
                                    <a:lnTo>
                                      <a:pt x="1004" y="11"/>
                                    </a:lnTo>
                                    <a:lnTo>
                                      <a:pt x="1005" y="11"/>
                                    </a:lnTo>
                                    <a:lnTo>
                                      <a:pt x="1005" y="12"/>
                                    </a:lnTo>
                                    <a:lnTo>
                                      <a:pt x="1006" y="12"/>
                                    </a:lnTo>
                                    <a:lnTo>
                                      <a:pt x="1006" y="13"/>
                                    </a:lnTo>
                                    <a:lnTo>
                                      <a:pt x="1007" y="14"/>
                                    </a:lnTo>
                                    <a:lnTo>
                                      <a:pt x="1007" y="16"/>
                                    </a:lnTo>
                                    <a:lnTo>
                                      <a:pt x="1008" y="18"/>
                                    </a:lnTo>
                                    <a:lnTo>
                                      <a:pt x="1008" y="20"/>
                                    </a:lnTo>
                                    <a:lnTo>
                                      <a:pt x="1009" y="22"/>
                                    </a:lnTo>
                                    <a:lnTo>
                                      <a:pt x="1009" y="27"/>
                                    </a:lnTo>
                                    <a:lnTo>
                                      <a:pt x="1011" y="30"/>
                                    </a:lnTo>
                                    <a:lnTo>
                                      <a:pt x="1011" y="33"/>
                                    </a:lnTo>
                                    <a:lnTo>
                                      <a:pt x="1012" y="36"/>
                                    </a:lnTo>
                                    <a:lnTo>
                                      <a:pt x="1012" y="38"/>
                                    </a:lnTo>
                                    <a:lnTo>
                                      <a:pt x="1013" y="39"/>
                                    </a:lnTo>
                                    <a:lnTo>
                                      <a:pt x="1014" y="40"/>
                                    </a:lnTo>
                                    <a:lnTo>
                                      <a:pt x="1015" y="41"/>
                                    </a:lnTo>
                                    <a:lnTo>
                                      <a:pt x="1015" y="42"/>
                                    </a:lnTo>
                                    <a:lnTo>
                                      <a:pt x="1016" y="44"/>
                                    </a:lnTo>
                                    <a:lnTo>
                                      <a:pt x="1016" y="46"/>
                                    </a:lnTo>
                                    <a:lnTo>
                                      <a:pt x="1017" y="47"/>
                                    </a:lnTo>
                                    <a:lnTo>
                                      <a:pt x="1017" y="49"/>
                                    </a:lnTo>
                                    <a:lnTo>
                                      <a:pt x="1018" y="49"/>
                                    </a:lnTo>
                                    <a:lnTo>
                                      <a:pt x="1018" y="50"/>
                                    </a:lnTo>
                                    <a:lnTo>
                                      <a:pt x="1020" y="48"/>
                                    </a:lnTo>
                                    <a:lnTo>
                                      <a:pt x="1020" y="49"/>
                                    </a:lnTo>
                                    <a:lnTo>
                                      <a:pt x="1021" y="40"/>
                                    </a:lnTo>
                                    <a:lnTo>
                                      <a:pt x="1021" y="46"/>
                                    </a:lnTo>
                                    <a:lnTo>
                                      <a:pt x="1022" y="28"/>
                                    </a:lnTo>
                                    <a:lnTo>
                                      <a:pt x="1022" y="37"/>
                                    </a:lnTo>
                                    <a:lnTo>
                                      <a:pt x="1023" y="15"/>
                                    </a:lnTo>
                                    <a:lnTo>
                                      <a:pt x="1023" y="23"/>
                                    </a:lnTo>
                                    <a:lnTo>
                                      <a:pt x="1024" y="9"/>
                                    </a:lnTo>
                                    <a:lnTo>
                                      <a:pt x="1024" y="13"/>
                                    </a:lnTo>
                                    <a:lnTo>
                                      <a:pt x="1025" y="7"/>
                                    </a:lnTo>
                                    <a:lnTo>
                                      <a:pt x="1025" y="9"/>
                                    </a:lnTo>
                                    <a:lnTo>
                                      <a:pt x="1026" y="9"/>
                                    </a:lnTo>
                                    <a:lnTo>
                                      <a:pt x="1026" y="11"/>
                                    </a:lnTo>
                                    <a:lnTo>
                                      <a:pt x="1027" y="12"/>
                                    </a:lnTo>
                                    <a:lnTo>
                                      <a:pt x="1027" y="14"/>
                                    </a:lnTo>
                                    <a:lnTo>
                                      <a:pt x="1029" y="14"/>
                                    </a:lnTo>
                                    <a:lnTo>
                                      <a:pt x="1030" y="12"/>
                                    </a:lnTo>
                                    <a:lnTo>
                                      <a:pt x="1030" y="13"/>
                                    </a:lnTo>
                                    <a:lnTo>
                                      <a:pt x="1031" y="9"/>
                                    </a:lnTo>
                                    <a:lnTo>
                                      <a:pt x="1031" y="11"/>
                                    </a:lnTo>
                                    <a:lnTo>
                                      <a:pt x="1032" y="4"/>
                                    </a:lnTo>
                                    <a:lnTo>
                                      <a:pt x="1032" y="6"/>
                                    </a:lnTo>
                                    <a:lnTo>
                                      <a:pt x="1033" y="2"/>
                                    </a:lnTo>
                                    <a:lnTo>
                                      <a:pt x="1033" y="3"/>
                                    </a:lnTo>
                                    <a:lnTo>
                                      <a:pt x="1034" y="3"/>
                                    </a:lnTo>
                                    <a:lnTo>
                                      <a:pt x="1034" y="4"/>
                                    </a:lnTo>
                                    <a:lnTo>
                                      <a:pt x="1035" y="5"/>
                                    </a:lnTo>
                                    <a:lnTo>
                                      <a:pt x="1035" y="9"/>
                                    </a:lnTo>
                                    <a:lnTo>
                                      <a:pt x="1036" y="10"/>
                                    </a:lnTo>
                                    <a:lnTo>
                                      <a:pt x="1036" y="14"/>
                                    </a:lnTo>
                                    <a:lnTo>
                                      <a:pt x="1038" y="15"/>
                                    </a:lnTo>
                                    <a:lnTo>
                                      <a:pt x="1038" y="18"/>
                                    </a:lnTo>
                                    <a:lnTo>
                                      <a:pt x="1039" y="20"/>
                                    </a:lnTo>
                                    <a:lnTo>
                                      <a:pt x="1039" y="22"/>
                                    </a:lnTo>
                                    <a:lnTo>
                                      <a:pt x="1040" y="23"/>
                                    </a:lnTo>
                                    <a:lnTo>
                                      <a:pt x="1040" y="25"/>
                                    </a:lnTo>
                                    <a:lnTo>
                                      <a:pt x="1041" y="28"/>
                                    </a:lnTo>
                                    <a:lnTo>
                                      <a:pt x="1041" y="29"/>
                                    </a:lnTo>
                                    <a:lnTo>
                                      <a:pt x="1042" y="31"/>
                                    </a:lnTo>
                                    <a:lnTo>
                                      <a:pt x="1042" y="35"/>
                                    </a:lnTo>
                                    <a:lnTo>
                                      <a:pt x="1043" y="37"/>
                                    </a:lnTo>
                                    <a:lnTo>
                                      <a:pt x="1043" y="39"/>
                                    </a:lnTo>
                                    <a:lnTo>
                                      <a:pt x="1044" y="40"/>
                                    </a:lnTo>
                                    <a:lnTo>
                                      <a:pt x="1044" y="41"/>
                                    </a:lnTo>
                                    <a:lnTo>
                                      <a:pt x="1046" y="41"/>
                                    </a:lnTo>
                                    <a:lnTo>
                                      <a:pt x="1047" y="39"/>
                                    </a:lnTo>
                                    <a:lnTo>
                                      <a:pt x="1047" y="40"/>
                                    </a:lnTo>
                                    <a:lnTo>
                                      <a:pt x="1048" y="36"/>
                                    </a:lnTo>
                                    <a:lnTo>
                                      <a:pt x="1048" y="38"/>
                                    </a:lnTo>
                                    <a:lnTo>
                                      <a:pt x="1049" y="32"/>
                                    </a:lnTo>
                                    <a:lnTo>
                                      <a:pt x="1049" y="35"/>
                                    </a:lnTo>
                                    <a:lnTo>
                                      <a:pt x="1050" y="30"/>
                                    </a:lnTo>
                                    <a:lnTo>
                                      <a:pt x="1050" y="31"/>
                                    </a:lnTo>
                                    <a:lnTo>
                                      <a:pt x="1051" y="28"/>
                                    </a:lnTo>
                                    <a:lnTo>
                                      <a:pt x="1051" y="29"/>
                                    </a:lnTo>
                                    <a:lnTo>
                                      <a:pt x="1052" y="27"/>
                                    </a:lnTo>
                                    <a:lnTo>
                                      <a:pt x="1052" y="28"/>
                                    </a:lnTo>
                                    <a:lnTo>
                                      <a:pt x="1053" y="24"/>
                                    </a:lnTo>
                                    <a:lnTo>
                                      <a:pt x="1053" y="27"/>
                                    </a:lnTo>
                                    <a:lnTo>
                                      <a:pt x="1055" y="21"/>
                                    </a:lnTo>
                                    <a:lnTo>
                                      <a:pt x="1055" y="24"/>
                                    </a:lnTo>
                                    <a:lnTo>
                                      <a:pt x="1056" y="16"/>
                                    </a:lnTo>
                                    <a:lnTo>
                                      <a:pt x="1056" y="20"/>
                                    </a:lnTo>
                                    <a:lnTo>
                                      <a:pt x="1057" y="14"/>
                                    </a:lnTo>
                                    <a:lnTo>
                                      <a:pt x="1057" y="15"/>
                                    </a:lnTo>
                                    <a:lnTo>
                                      <a:pt x="1058" y="13"/>
                                    </a:lnTo>
                                    <a:lnTo>
                                      <a:pt x="1059" y="14"/>
                                    </a:lnTo>
                                    <a:lnTo>
                                      <a:pt x="1059" y="15"/>
                                    </a:lnTo>
                                    <a:lnTo>
                                      <a:pt x="1060" y="16"/>
                                    </a:lnTo>
                                    <a:lnTo>
                                      <a:pt x="1060" y="19"/>
                                    </a:lnTo>
                                    <a:lnTo>
                                      <a:pt x="1061" y="20"/>
                                    </a:lnTo>
                                    <a:lnTo>
                                      <a:pt x="1062" y="20"/>
                                    </a:lnTo>
                                    <a:lnTo>
                                      <a:pt x="1064" y="19"/>
                                    </a:lnTo>
                                    <a:lnTo>
                                      <a:pt x="1064" y="20"/>
                                    </a:lnTo>
                                    <a:lnTo>
                                      <a:pt x="1065" y="19"/>
                                    </a:lnTo>
                                    <a:lnTo>
                                      <a:pt x="1066" y="19"/>
                                    </a:lnTo>
                                    <a:lnTo>
                                      <a:pt x="1066" y="21"/>
                                    </a:lnTo>
                                    <a:lnTo>
                                      <a:pt x="1067" y="21"/>
                                    </a:lnTo>
                                    <a:lnTo>
                                      <a:pt x="1067" y="23"/>
                                    </a:lnTo>
                                    <a:lnTo>
                                      <a:pt x="1068" y="24"/>
                                    </a:lnTo>
                                    <a:lnTo>
                                      <a:pt x="1068" y="25"/>
                                    </a:lnTo>
                                    <a:lnTo>
                                      <a:pt x="1069" y="25"/>
                                    </a:lnTo>
                                    <a:lnTo>
                                      <a:pt x="1070" y="25"/>
                                    </a:lnTo>
                                    <a:lnTo>
                                      <a:pt x="1071" y="25"/>
                                    </a:lnTo>
                                    <a:lnTo>
                                      <a:pt x="1071" y="27"/>
                                    </a:lnTo>
                                    <a:lnTo>
                                      <a:pt x="1073" y="27"/>
                                    </a:lnTo>
                                    <a:lnTo>
                                      <a:pt x="1074" y="27"/>
                                    </a:lnTo>
                                    <a:lnTo>
                                      <a:pt x="1075" y="25"/>
                                    </a:lnTo>
                                    <a:lnTo>
                                      <a:pt x="1075" y="27"/>
                                    </a:lnTo>
                                    <a:lnTo>
                                      <a:pt x="1076" y="25"/>
                                    </a:lnTo>
                                    <a:lnTo>
                                      <a:pt x="1077" y="27"/>
                                    </a:lnTo>
                                    <a:lnTo>
                                      <a:pt x="1077" y="29"/>
                                    </a:lnTo>
                                    <a:lnTo>
                                      <a:pt x="1078" y="31"/>
                                    </a:lnTo>
                                    <a:lnTo>
                                      <a:pt x="1078" y="35"/>
                                    </a:lnTo>
                                    <a:lnTo>
                                      <a:pt x="1079" y="36"/>
                                    </a:lnTo>
                                    <a:lnTo>
                                      <a:pt x="1079" y="39"/>
                                    </a:lnTo>
                                    <a:lnTo>
                                      <a:pt x="1080" y="38"/>
                                    </a:lnTo>
                                    <a:lnTo>
                                      <a:pt x="1080" y="39"/>
                                    </a:lnTo>
                                    <a:lnTo>
                                      <a:pt x="1082" y="32"/>
                                    </a:lnTo>
                                    <a:lnTo>
                                      <a:pt x="1082" y="36"/>
                                    </a:lnTo>
                                    <a:lnTo>
                                      <a:pt x="1083" y="27"/>
                                    </a:lnTo>
                                    <a:lnTo>
                                      <a:pt x="1083" y="30"/>
                                    </a:lnTo>
                                    <a:lnTo>
                                      <a:pt x="1084" y="22"/>
                                    </a:lnTo>
                                    <a:lnTo>
                                      <a:pt x="1084" y="24"/>
                                    </a:lnTo>
                                    <a:lnTo>
                                      <a:pt x="1085" y="20"/>
                                    </a:lnTo>
                                    <a:lnTo>
                                      <a:pt x="1085" y="21"/>
                                    </a:lnTo>
                                    <a:lnTo>
                                      <a:pt x="1086" y="18"/>
                                    </a:lnTo>
                                    <a:lnTo>
                                      <a:pt x="1086" y="19"/>
                                    </a:lnTo>
                                    <a:lnTo>
                                      <a:pt x="1087" y="14"/>
                                    </a:lnTo>
                                    <a:lnTo>
                                      <a:pt x="1087" y="16"/>
                                    </a:lnTo>
                                    <a:lnTo>
                                      <a:pt x="1088" y="11"/>
                                    </a:lnTo>
                                    <a:lnTo>
                                      <a:pt x="1088" y="13"/>
                                    </a:lnTo>
                                    <a:lnTo>
                                      <a:pt x="1089" y="11"/>
                                    </a:lnTo>
                                    <a:lnTo>
                                      <a:pt x="1089" y="12"/>
                                    </a:lnTo>
                                    <a:lnTo>
                                      <a:pt x="1091" y="13"/>
                                    </a:lnTo>
                                    <a:lnTo>
                                      <a:pt x="1091" y="16"/>
                                    </a:lnTo>
                                    <a:lnTo>
                                      <a:pt x="1092" y="18"/>
                                    </a:lnTo>
                                    <a:lnTo>
                                      <a:pt x="1092" y="22"/>
                                    </a:lnTo>
                                    <a:lnTo>
                                      <a:pt x="1093" y="24"/>
                                    </a:lnTo>
                                    <a:lnTo>
                                      <a:pt x="1093" y="27"/>
                                    </a:lnTo>
                                    <a:lnTo>
                                      <a:pt x="1094" y="28"/>
                                    </a:lnTo>
                                    <a:lnTo>
                                      <a:pt x="1095" y="27"/>
                                    </a:lnTo>
                                    <a:lnTo>
                                      <a:pt x="1095" y="28"/>
                                    </a:lnTo>
                                    <a:lnTo>
                                      <a:pt x="1096" y="23"/>
                                    </a:lnTo>
                                    <a:lnTo>
                                      <a:pt x="1096" y="25"/>
                                    </a:lnTo>
                                    <a:lnTo>
                                      <a:pt x="1097" y="20"/>
                                    </a:lnTo>
                                    <a:lnTo>
                                      <a:pt x="1097" y="22"/>
                                    </a:lnTo>
                                    <a:lnTo>
                                      <a:pt x="1099" y="18"/>
                                    </a:lnTo>
                                    <a:lnTo>
                                      <a:pt x="1099" y="19"/>
                                    </a:lnTo>
                                    <a:lnTo>
                                      <a:pt x="1100" y="16"/>
                                    </a:lnTo>
                                    <a:lnTo>
                                      <a:pt x="1101" y="16"/>
                                    </a:lnTo>
                                    <a:lnTo>
                                      <a:pt x="1102" y="18"/>
                                    </a:lnTo>
                                    <a:lnTo>
                                      <a:pt x="1102" y="20"/>
                                    </a:lnTo>
                                    <a:lnTo>
                                      <a:pt x="1103" y="22"/>
                                    </a:lnTo>
                                    <a:lnTo>
                                      <a:pt x="1103" y="25"/>
                                    </a:lnTo>
                                    <a:lnTo>
                                      <a:pt x="1104" y="27"/>
                                    </a:lnTo>
                                    <a:lnTo>
                                      <a:pt x="1104" y="29"/>
                                    </a:lnTo>
                                    <a:lnTo>
                                      <a:pt x="1105" y="30"/>
                                    </a:lnTo>
                                    <a:lnTo>
                                      <a:pt x="1105" y="31"/>
                                    </a:lnTo>
                                    <a:lnTo>
                                      <a:pt x="1106" y="31"/>
                                    </a:lnTo>
                                    <a:lnTo>
                                      <a:pt x="1108" y="29"/>
                                    </a:lnTo>
                                    <a:lnTo>
                                      <a:pt x="1108" y="31"/>
                                    </a:lnTo>
                                    <a:lnTo>
                                      <a:pt x="1109" y="25"/>
                                    </a:lnTo>
                                    <a:lnTo>
                                      <a:pt x="1109" y="28"/>
                                    </a:lnTo>
                                    <a:lnTo>
                                      <a:pt x="1110" y="23"/>
                                    </a:lnTo>
                                    <a:lnTo>
                                      <a:pt x="1110" y="24"/>
                                    </a:lnTo>
                                    <a:lnTo>
                                      <a:pt x="1111" y="23"/>
                                    </a:lnTo>
                                    <a:lnTo>
                                      <a:pt x="1111" y="24"/>
                                    </a:lnTo>
                                    <a:lnTo>
                                      <a:pt x="1112" y="25"/>
                                    </a:lnTo>
                                    <a:lnTo>
                                      <a:pt x="1112" y="27"/>
                                    </a:lnTo>
                                    <a:lnTo>
                                      <a:pt x="1113" y="28"/>
                                    </a:lnTo>
                                    <a:lnTo>
                                      <a:pt x="1114" y="29"/>
                                    </a:lnTo>
                                    <a:lnTo>
                                      <a:pt x="1115" y="28"/>
                                    </a:lnTo>
                                    <a:lnTo>
                                      <a:pt x="1117" y="27"/>
                                    </a:lnTo>
                                    <a:lnTo>
                                      <a:pt x="1117" y="28"/>
                                    </a:lnTo>
                                    <a:lnTo>
                                      <a:pt x="1118" y="25"/>
                                    </a:lnTo>
                                    <a:lnTo>
                                      <a:pt x="1119" y="23"/>
                                    </a:lnTo>
                                    <a:lnTo>
                                      <a:pt x="1119" y="24"/>
                                    </a:lnTo>
                                    <a:lnTo>
                                      <a:pt x="1120" y="23"/>
                                    </a:lnTo>
                                    <a:lnTo>
                                      <a:pt x="1121" y="23"/>
                                    </a:lnTo>
                                    <a:lnTo>
                                      <a:pt x="1122" y="23"/>
                                    </a:lnTo>
                                    <a:lnTo>
                                      <a:pt x="1123" y="23"/>
                                    </a:lnTo>
                                    <a:lnTo>
                                      <a:pt x="1124" y="22"/>
                                    </a:lnTo>
                                    <a:lnTo>
                                      <a:pt x="1124" y="23"/>
                                    </a:lnTo>
                                    <a:lnTo>
                                      <a:pt x="1126" y="21"/>
                                    </a:lnTo>
                                    <a:lnTo>
                                      <a:pt x="1126" y="22"/>
                                    </a:lnTo>
                                    <a:lnTo>
                                      <a:pt x="1127" y="20"/>
                                    </a:lnTo>
                                    <a:lnTo>
                                      <a:pt x="1128" y="20"/>
                                    </a:lnTo>
                                    <a:lnTo>
                                      <a:pt x="1129" y="21"/>
                                    </a:lnTo>
                                    <a:lnTo>
                                      <a:pt x="1129" y="22"/>
                                    </a:lnTo>
                                    <a:lnTo>
                                      <a:pt x="1130" y="23"/>
                                    </a:lnTo>
                                    <a:lnTo>
                                      <a:pt x="1130" y="24"/>
                                    </a:lnTo>
                                    <a:lnTo>
                                      <a:pt x="1131" y="24"/>
                                    </a:lnTo>
                                    <a:lnTo>
                                      <a:pt x="1132" y="22"/>
                                    </a:lnTo>
                                    <a:lnTo>
                                      <a:pt x="1132" y="23"/>
                                    </a:lnTo>
                                    <a:lnTo>
                                      <a:pt x="1133" y="19"/>
                                    </a:lnTo>
                                    <a:lnTo>
                                      <a:pt x="1133" y="21"/>
                                    </a:lnTo>
                                    <a:lnTo>
                                      <a:pt x="1135" y="18"/>
                                    </a:lnTo>
                                    <a:lnTo>
                                      <a:pt x="1135" y="19"/>
                                    </a:lnTo>
                                    <a:lnTo>
                                      <a:pt x="1136" y="18"/>
                                    </a:lnTo>
                                    <a:lnTo>
                                      <a:pt x="1136" y="19"/>
                                    </a:lnTo>
                                    <a:lnTo>
                                      <a:pt x="1137" y="19"/>
                                    </a:lnTo>
                                    <a:lnTo>
                                      <a:pt x="1138" y="18"/>
                                    </a:lnTo>
                                    <a:lnTo>
                                      <a:pt x="1139" y="18"/>
                                    </a:lnTo>
                                    <a:lnTo>
                                      <a:pt x="1140" y="18"/>
                                    </a:lnTo>
                                    <a:lnTo>
                                      <a:pt x="1140" y="19"/>
                                    </a:lnTo>
                                    <a:lnTo>
                                      <a:pt x="1141" y="20"/>
                                    </a:lnTo>
                                    <a:lnTo>
                                      <a:pt x="1141" y="23"/>
                                    </a:lnTo>
                                    <a:lnTo>
                                      <a:pt x="1143" y="25"/>
                                    </a:lnTo>
                                    <a:lnTo>
                                      <a:pt x="1143" y="31"/>
                                    </a:lnTo>
                                    <a:lnTo>
                                      <a:pt x="1144" y="33"/>
                                    </a:lnTo>
                                    <a:lnTo>
                                      <a:pt x="1144" y="38"/>
                                    </a:lnTo>
                                    <a:lnTo>
                                      <a:pt x="1145" y="39"/>
                                    </a:lnTo>
                                    <a:lnTo>
                                      <a:pt x="1145" y="40"/>
                                    </a:lnTo>
                                    <a:lnTo>
                                      <a:pt x="1146" y="38"/>
                                    </a:lnTo>
                                    <a:lnTo>
                                      <a:pt x="1146" y="40"/>
                                    </a:lnTo>
                                    <a:lnTo>
                                      <a:pt x="1147" y="31"/>
                                    </a:lnTo>
                                    <a:lnTo>
                                      <a:pt x="1147" y="36"/>
                                    </a:lnTo>
                                    <a:lnTo>
                                      <a:pt x="1148" y="24"/>
                                    </a:lnTo>
                                    <a:lnTo>
                                      <a:pt x="1148" y="29"/>
                                    </a:lnTo>
                                    <a:lnTo>
                                      <a:pt x="1149" y="22"/>
                                    </a:lnTo>
                                    <a:lnTo>
                                      <a:pt x="1149" y="23"/>
                                    </a:lnTo>
                                    <a:lnTo>
                                      <a:pt x="1150" y="22"/>
                                    </a:lnTo>
                                    <a:lnTo>
                                      <a:pt x="1152" y="22"/>
                                    </a:lnTo>
                                    <a:lnTo>
                                      <a:pt x="1152" y="23"/>
                                    </a:lnTo>
                                    <a:lnTo>
                                      <a:pt x="1153" y="22"/>
                                    </a:lnTo>
                                    <a:lnTo>
                                      <a:pt x="1153" y="23"/>
                                    </a:lnTo>
                                    <a:lnTo>
                                      <a:pt x="1154" y="21"/>
                                    </a:lnTo>
                                    <a:lnTo>
                                      <a:pt x="1154" y="22"/>
                                    </a:lnTo>
                                    <a:lnTo>
                                      <a:pt x="1155" y="21"/>
                                    </a:lnTo>
                                    <a:lnTo>
                                      <a:pt x="1156" y="22"/>
                                    </a:lnTo>
                                    <a:lnTo>
                                      <a:pt x="1157" y="23"/>
                                    </a:lnTo>
                                    <a:lnTo>
                                      <a:pt x="1157" y="24"/>
                                    </a:lnTo>
                                    <a:lnTo>
                                      <a:pt x="1158" y="24"/>
                                    </a:lnTo>
                                    <a:lnTo>
                                      <a:pt x="1158" y="25"/>
                                    </a:lnTo>
                                    <a:lnTo>
                                      <a:pt x="1159" y="25"/>
                                    </a:lnTo>
                                    <a:lnTo>
                                      <a:pt x="1161" y="23"/>
                                    </a:lnTo>
                                    <a:lnTo>
                                      <a:pt x="1161" y="24"/>
                                    </a:lnTo>
                                    <a:lnTo>
                                      <a:pt x="1162" y="21"/>
                                    </a:lnTo>
                                    <a:lnTo>
                                      <a:pt x="1162" y="23"/>
                                    </a:lnTo>
                                    <a:lnTo>
                                      <a:pt x="1163" y="16"/>
                                    </a:lnTo>
                                    <a:lnTo>
                                      <a:pt x="1163" y="19"/>
                                    </a:lnTo>
                                    <a:lnTo>
                                      <a:pt x="1164" y="12"/>
                                    </a:lnTo>
                                    <a:lnTo>
                                      <a:pt x="1164" y="14"/>
                                    </a:lnTo>
                                    <a:lnTo>
                                      <a:pt x="1165" y="9"/>
                                    </a:lnTo>
                                    <a:lnTo>
                                      <a:pt x="1165" y="10"/>
                                    </a:lnTo>
                                    <a:lnTo>
                                      <a:pt x="1166" y="9"/>
                                    </a:lnTo>
                                    <a:lnTo>
                                      <a:pt x="1166" y="10"/>
                                    </a:lnTo>
                                    <a:lnTo>
                                      <a:pt x="1167" y="12"/>
                                    </a:lnTo>
                                    <a:lnTo>
                                      <a:pt x="1167" y="16"/>
                                    </a:lnTo>
                                    <a:lnTo>
                                      <a:pt x="1168" y="20"/>
                                    </a:lnTo>
                                    <a:lnTo>
                                      <a:pt x="1168" y="25"/>
                                    </a:lnTo>
                                    <a:lnTo>
                                      <a:pt x="1170" y="28"/>
                                    </a:lnTo>
                                    <a:lnTo>
                                      <a:pt x="1170" y="32"/>
                                    </a:lnTo>
                                    <a:lnTo>
                                      <a:pt x="1171" y="33"/>
                                    </a:lnTo>
                                    <a:lnTo>
                                      <a:pt x="1171" y="35"/>
                                    </a:lnTo>
                                    <a:lnTo>
                                      <a:pt x="1172" y="33"/>
                                    </a:lnTo>
                                    <a:lnTo>
                                      <a:pt x="1172" y="35"/>
                                    </a:lnTo>
                                    <a:lnTo>
                                      <a:pt x="1173" y="31"/>
                                    </a:lnTo>
                                    <a:lnTo>
                                      <a:pt x="1173" y="32"/>
                                    </a:lnTo>
                                    <a:lnTo>
                                      <a:pt x="1174" y="30"/>
                                    </a:lnTo>
                                    <a:lnTo>
                                      <a:pt x="1174" y="31"/>
                                    </a:lnTo>
                                    <a:lnTo>
                                      <a:pt x="1175" y="29"/>
                                    </a:lnTo>
                                    <a:lnTo>
                                      <a:pt x="1175" y="30"/>
                                    </a:lnTo>
                                    <a:lnTo>
                                      <a:pt x="1176" y="28"/>
                                    </a:lnTo>
                                    <a:lnTo>
                                      <a:pt x="1176" y="29"/>
                                    </a:lnTo>
                                    <a:lnTo>
                                      <a:pt x="1177" y="25"/>
                                    </a:lnTo>
                                    <a:lnTo>
                                      <a:pt x="1177" y="27"/>
                                    </a:lnTo>
                                    <a:lnTo>
                                      <a:pt x="1179" y="23"/>
                                    </a:lnTo>
                                    <a:lnTo>
                                      <a:pt x="1179" y="24"/>
                                    </a:lnTo>
                                    <a:lnTo>
                                      <a:pt x="1180" y="22"/>
                                    </a:lnTo>
                                    <a:lnTo>
                                      <a:pt x="1181" y="22"/>
                                    </a:lnTo>
                                    <a:lnTo>
                                      <a:pt x="1181" y="23"/>
                                    </a:lnTo>
                                    <a:lnTo>
                                      <a:pt x="1182" y="24"/>
                                    </a:lnTo>
                                    <a:lnTo>
                                      <a:pt x="1182" y="25"/>
                                    </a:lnTo>
                                    <a:lnTo>
                                      <a:pt x="1183" y="25"/>
                                    </a:lnTo>
                                    <a:lnTo>
                                      <a:pt x="1184" y="23"/>
                                    </a:lnTo>
                                    <a:lnTo>
                                      <a:pt x="1184" y="25"/>
                                    </a:lnTo>
                                    <a:lnTo>
                                      <a:pt x="1185" y="21"/>
                                    </a:lnTo>
                                    <a:lnTo>
                                      <a:pt x="1185" y="22"/>
                                    </a:lnTo>
                                    <a:lnTo>
                                      <a:pt x="1187" y="20"/>
                                    </a:lnTo>
                                    <a:lnTo>
                                      <a:pt x="1187" y="21"/>
                                    </a:lnTo>
                                    <a:lnTo>
                                      <a:pt x="1188" y="21"/>
                                    </a:lnTo>
                                    <a:lnTo>
                                      <a:pt x="1188" y="24"/>
                                    </a:lnTo>
                                    <a:lnTo>
                                      <a:pt x="1189" y="25"/>
                                    </a:lnTo>
                                    <a:lnTo>
                                      <a:pt x="1189" y="29"/>
                                    </a:lnTo>
                                    <a:lnTo>
                                      <a:pt x="1190" y="30"/>
                                    </a:lnTo>
                                    <a:lnTo>
                                      <a:pt x="1190" y="31"/>
                                    </a:lnTo>
                                    <a:lnTo>
                                      <a:pt x="1191" y="29"/>
                                    </a:lnTo>
                                    <a:lnTo>
                                      <a:pt x="1191" y="31"/>
                                    </a:lnTo>
                                    <a:lnTo>
                                      <a:pt x="1192" y="24"/>
                                    </a:lnTo>
                                    <a:lnTo>
                                      <a:pt x="1192" y="28"/>
                                    </a:lnTo>
                                    <a:lnTo>
                                      <a:pt x="1193" y="22"/>
                                    </a:lnTo>
                                    <a:lnTo>
                                      <a:pt x="1193" y="23"/>
                                    </a:lnTo>
                                    <a:lnTo>
                                      <a:pt x="1194" y="21"/>
                                    </a:lnTo>
                                    <a:lnTo>
                                      <a:pt x="1196" y="22"/>
                                    </a:lnTo>
                                    <a:lnTo>
                                      <a:pt x="1196" y="23"/>
                                    </a:lnTo>
                                    <a:lnTo>
                                      <a:pt x="1197" y="23"/>
                                    </a:lnTo>
                                    <a:lnTo>
                                      <a:pt x="1197" y="24"/>
                                    </a:lnTo>
                                    <a:lnTo>
                                      <a:pt x="1198" y="23"/>
                                    </a:lnTo>
                                    <a:lnTo>
                                      <a:pt x="1198" y="24"/>
                                    </a:lnTo>
                                    <a:lnTo>
                                      <a:pt x="1199" y="20"/>
                                    </a:lnTo>
                                    <a:lnTo>
                                      <a:pt x="1199" y="22"/>
                                    </a:lnTo>
                                    <a:lnTo>
                                      <a:pt x="1200" y="18"/>
                                    </a:lnTo>
                                    <a:lnTo>
                                      <a:pt x="1200" y="19"/>
                                    </a:lnTo>
                                    <a:lnTo>
                                      <a:pt x="1201" y="18"/>
                                    </a:lnTo>
                                    <a:lnTo>
                                      <a:pt x="1202" y="19"/>
                                    </a:lnTo>
                                    <a:lnTo>
                                      <a:pt x="1202" y="21"/>
                                    </a:lnTo>
                                    <a:lnTo>
                                      <a:pt x="1203" y="23"/>
                                    </a:lnTo>
                                    <a:lnTo>
                                      <a:pt x="1203" y="28"/>
                                    </a:lnTo>
                                    <a:lnTo>
                                      <a:pt x="1205" y="30"/>
                                    </a:lnTo>
                                    <a:lnTo>
                                      <a:pt x="1205" y="32"/>
                                    </a:lnTo>
                                    <a:lnTo>
                                      <a:pt x="1206" y="33"/>
                                    </a:lnTo>
                                    <a:lnTo>
                                      <a:pt x="1206" y="35"/>
                                    </a:lnTo>
                                    <a:lnTo>
                                      <a:pt x="1207" y="31"/>
                                    </a:lnTo>
                                    <a:lnTo>
                                      <a:pt x="1207" y="33"/>
                                    </a:lnTo>
                                    <a:lnTo>
                                      <a:pt x="1208" y="25"/>
                                    </a:lnTo>
                                    <a:lnTo>
                                      <a:pt x="1208" y="30"/>
                                    </a:lnTo>
                                    <a:lnTo>
                                      <a:pt x="1209" y="19"/>
                                    </a:lnTo>
                                    <a:lnTo>
                                      <a:pt x="1209" y="23"/>
                                    </a:lnTo>
                                    <a:lnTo>
                                      <a:pt x="1210" y="14"/>
                                    </a:lnTo>
                                    <a:lnTo>
                                      <a:pt x="1210" y="16"/>
                                    </a:lnTo>
                                    <a:lnTo>
                                      <a:pt x="1211" y="13"/>
                                    </a:lnTo>
                                    <a:lnTo>
                                      <a:pt x="1211" y="14"/>
                                    </a:lnTo>
                                    <a:lnTo>
                                      <a:pt x="1212" y="14"/>
                                    </a:lnTo>
                                    <a:lnTo>
                                      <a:pt x="1212" y="15"/>
                                    </a:lnTo>
                                    <a:lnTo>
                                      <a:pt x="1214" y="16"/>
                                    </a:lnTo>
                                    <a:lnTo>
                                      <a:pt x="1214" y="18"/>
                                    </a:lnTo>
                                    <a:lnTo>
                                      <a:pt x="1215" y="18"/>
                                    </a:lnTo>
                                    <a:lnTo>
                                      <a:pt x="1216" y="18"/>
                                    </a:lnTo>
                                    <a:lnTo>
                                      <a:pt x="1216" y="19"/>
                                    </a:lnTo>
                                    <a:lnTo>
                                      <a:pt x="1217" y="19"/>
                                    </a:lnTo>
                                    <a:lnTo>
                                      <a:pt x="1218" y="19"/>
                                    </a:lnTo>
                                    <a:lnTo>
                                      <a:pt x="1219" y="18"/>
                                    </a:lnTo>
                                    <a:lnTo>
                                      <a:pt x="1219" y="19"/>
                                    </a:lnTo>
                                    <a:lnTo>
                                      <a:pt x="1220" y="15"/>
                                    </a:lnTo>
                                    <a:lnTo>
                                      <a:pt x="1220" y="16"/>
                                    </a:lnTo>
                                    <a:lnTo>
                                      <a:pt x="1221" y="15"/>
                                    </a:lnTo>
                                    <a:lnTo>
                                      <a:pt x="1223" y="16"/>
                                    </a:lnTo>
                                    <a:lnTo>
                                      <a:pt x="1223" y="18"/>
                                    </a:lnTo>
                                    <a:lnTo>
                                      <a:pt x="1224" y="19"/>
                                    </a:lnTo>
                                    <a:lnTo>
                                      <a:pt x="1224" y="21"/>
                                    </a:lnTo>
                                    <a:lnTo>
                                      <a:pt x="1225" y="22"/>
                                    </a:lnTo>
                                    <a:lnTo>
                                      <a:pt x="1225" y="24"/>
                                    </a:lnTo>
                                    <a:lnTo>
                                      <a:pt x="1226" y="25"/>
                                    </a:lnTo>
                                    <a:lnTo>
                                      <a:pt x="1226" y="27"/>
                                    </a:lnTo>
                                    <a:lnTo>
                                      <a:pt x="1227" y="29"/>
                                    </a:lnTo>
                                    <a:lnTo>
                                      <a:pt x="1227" y="32"/>
                                    </a:lnTo>
                                    <a:lnTo>
                                      <a:pt x="1228" y="35"/>
                                    </a:lnTo>
                                    <a:lnTo>
                                      <a:pt x="1228" y="38"/>
                                    </a:lnTo>
                                    <a:lnTo>
                                      <a:pt x="1229" y="40"/>
                                    </a:lnTo>
                                    <a:lnTo>
                                      <a:pt x="1229" y="44"/>
                                    </a:lnTo>
                                    <a:lnTo>
                                      <a:pt x="1230" y="46"/>
                                    </a:lnTo>
                                    <a:lnTo>
                                      <a:pt x="1230" y="47"/>
                                    </a:lnTo>
                                    <a:lnTo>
                                      <a:pt x="1232" y="44"/>
                                    </a:lnTo>
                                    <a:lnTo>
                                      <a:pt x="1232" y="46"/>
                                    </a:lnTo>
                                    <a:lnTo>
                                      <a:pt x="1233" y="37"/>
                                    </a:lnTo>
                                    <a:lnTo>
                                      <a:pt x="1233" y="42"/>
                                    </a:lnTo>
                                    <a:lnTo>
                                      <a:pt x="1234" y="30"/>
                                    </a:lnTo>
                                    <a:lnTo>
                                      <a:pt x="1234" y="35"/>
                                    </a:lnTo>
                                    <a:lnTo>
                                      <a:pt x="1235" y="27"/>
                                    </a:lnTo>
                                    <a:lnTo>
                                      <a:pt x="1235" y="28"/>
                                    </a:lnTo>
                                    <a:lnTo>
                                      <a:pt x="1236" y="27"/>
                                    </a:lnTo>
                                    <a:lnTo>
                                      <a:pt x="1237" y="27"/>
                                    </a:lnTo>
                                    <a:lnTo>
                                      <a:pt x="1238" y="24"/>
                                    </a:lnTo>
                                    <a:lnTo>
                                      <a:pt x="1238" y="27"/>
                                    </a:lnTo>
                                    <a:lnTo>
                                      <a:pt x="1240" y="23"/>
                                    </a:lnTo>
                                    <a:lnTo>
                                      <a:pt x="1240" y="24"/>
                                    </a:lnTo>
                                    <a:lnTo>
                                      <a:pt x="1241" y="23"/>
                                    </a:lnTo>
                                    <a:lnTo>
                                      <a:pt x="1241" y="25"/>
                                    </a:lnTo>
                                    <a:lnTo>
                                      <a:pt x="1242" y="27"/>
                                    </a:lnTo>
                                    <a:lnTo>
                                      <a:pt x="1242" y="29"/>
                                    </a:lnTo>
                                    <a:lnTo>
                                      <a:pt x="1243" y="30"/>
                                    </a:lnTo>
                                    <a:lnTo>
                                      <a:pt x="1243" y="31"/>
                                    </a:lnTo>
                                    <a:lnTo>
                                      <a:pt x="1244" y="29"/>
                                    </a:lnTo>
                                    <a:lnTo>
                                      <a:pt x="1244" y="31"/>
                                    </a:lnTo>
                                    <a:lnTo>
                                      <a:pt x="1245" y="27"/>
                                    </a:lnTo>
                                    <a:lnTo>
                                      <a:pt x="1245" y="29"/>
                                    </a:lnTo>
                                    <a:lnTo>
                                      <a:pt x="1246" y="25"/>
                                    </a:lnTo>
                                    <a:lnTo>
                                      <a:pt x="1246" y="27"/>
                                    </a:lnTo>
                                    <a:lnTo>
                                      <a:pt x="1247" y="24"/>
                                    </a:lnTo>
                                    <a:lnTo>
                                      <a:pt x="1247" y="25"/>
                                    </a:lnTo>
                                    <a:lnTo>
                                      <a:pt x="1249" y="22"/>
                                    </a:lnTo>
                                    <a:lnTo>
                                      <a:pt x="1249" y="23"/>
                                    </a:lnTo>
                                    <a:lnTo>
                                      <a:pt x="1250" y="15"/>
                                    </a:lnTo>
                                    <a:lnTo>
                                      <a:pt x="1250" y="20"/>
                                    </a:lnTo>
                                    <a:lnTo>
                                      <a:pt x="1251" y="7"/>
                                    </a:lnTo>
                                    <a:lnTo>
                                      <a:pt x="1251" y="12"/>
                                    </a:lnTo>
                                    <a:lnTo>
                                      <a:pt x="1252" y="3"/>
                                    </a:lnTo>
                                    <a:lnTo>
                                      <a:pt x="1252" y="5"/>
                                    </a:lnTo>
                                    <a:lnTo>
                                      <a:pt x="1253" y="3"/>
                                    </a:lnTo>
                                    <a:lnTo>
                                      <a:pt x="1254" y="4"/>
                                    </a:lnTo>
                                    <a:lnTo>
                                      <a:pt x="1254" y="6"/>
                                    </a:lnTo>
                                    <a:lnTo>
                                      <a:pt x="1255" y="7"/>
                                    </a:lnTo>
                                    <a:lnTo>
                                      <a:pt x="1255" y="9"/>
                                    </a:lnTo>
                                    <a:lnTo>
                                      <a:pt x="1256" y="9"/>
                                    </a:lnTo>
                                    <a:lnTo>
                                      <a:pt x="1258" y="6"/>
                                    </a:lnTo>
                                    <a:lnTo>
                                      <a:pt x="1258" y="7"/>
                                    </a:lnTo>
                                    <a:lnTo>
                                      <a:pt x="1259" y="5"/>
                                    </a:lnTo>
                                    <a:lnTo>
                                      <a:pt x="1260" y="5"/>
                                    </a:lnTo>
                                    <a:lnTo>
                                      <a:pt x="1261" y="6"/>
                                    </a:lnTo>
                                    <a:lnTo>
                                      <a:pt x="1261" y="9"/>
                                    </a:lnTo>
                                    <a:lnTo>
                                      <a:pt x="1262" y="11"/>
                                    </a:lnTo>
                                    <a:lnTo>
                                      <a:pt x="1262" y="14"/>
                                    </a:lnTo>
                                    <a:lnTo>
                                      <a:pt x="1263" y="16"/>
                                    </a:lnTo>
                                    <a:lnTo>
                                      <a:pt x="1263" y="20"/>
                                    </a:lnTo>
                                    <a:lnTo>
                                      <a:pt x="1264" y="22"/>
                                    </a:lnTo>
                                    <a:lnTo>
                                      <a:pt x="1264" y="27"/>
                                    </a:lnTo>
                                    <a:lnTo>
                                      <a:pt x="1265" y="29"/>
                                    </a:lnTo>
                                    <a:lnTo>
                                      <a:pt x="1265" y="35"/>
                                    </a:lnTo>
                                    <a:lnTo>
                                      <a:pt x="1267" y="38"/>
                                    </a:lnTo>
                                    <a:lnTo>
                                      <a:pt x="1267" y="44"/>
                                    </a:lnTo>
                                    <a:lnTo>
                                      <a:pt x="1268" y="46"/>
                                    </a:lnTo>
                                    <a:lnTo>
                                      <a:pt x="1268" y="49"/>
                                    </a:lnTo>
                                    <a:lnTo>
                                      <a:pt x="1269" y="50"/>
                                    </a:lnTo>
                                    <a:lnTo>
                                      <a:pt x="1270" y="48"/>
                                    </a:lnTo>
                                    <a:lnTo>
                                      <a:pt x="1270" y="49"/>
                                    </a:lnTo>
                                    <a:lnTo>
                                      <a:pt x="1271" y="42"/>
                                    </a:lnTo>
                                    <a:lnTo>
                                      <a:pt x="1271" y="46"/>
                                    </a:lnTo>
                                    <a:lnTo>
                                      <a:pt x="1272" y="37"/>
                                    </a:lnTo>
                                    <a:lnTo>
                                      <a:pt x="1272" y="40"/>
                                    </a:lnTo>
                                    <a:lnTo>
                                      <a:pt x="1273" y="35"/>
                                    </a:lnTo>
                                    <a:lnTo>
                                      <a:pt x="1273" y="36"/>
                                    </a:lnTo>
                                    <a:lnTo>
                                      <a:pt x="1274" y="35"/>
                                    </a:lnTo>
                                    <a:lnTo>
                                      <a:pt x="1276" y="36"/>
                                    </a:lnTo>
                                    <a:lnTo>
                                      <a:pt x="1276" y="38"/>
                                    </a:lnTo>
                                    <a:lnTo>
                                      <a:pt x="1277" y="39"/>
                                    </a:lnTo>
                                    <a:lnTo>
                                      <a:pt x="1277" y="40"/>
                                    </a:lnTo>
                                    <a:lnTo>
                                      <a:pt x="1278" y="39"/>
                                    </a:lnTo>
                                    <a:lnTo>
                                      <a:pt x="1278" y="40"/>
                                    </a:lnTo>
                                    <a:lnTo>
                                      <a:pt x="1279" y="32"/>
                                    </a:lnTo>
                                    <a:lnTo>
                                      <a:pt x="1279" y="37"/>
                                    </a:lnTo>
                                    <a:lnTo>
                                      <a:pt x="1280" y="23"/>
                                    </a:lnTo>
                                    <a:lnTo>
                                      <a:pt x="1280" y="29"/>
                                    </a:lnTo>
                                    <a:lnTo>
                                      <a:pt x="1281" y="20"/>
                                    </a:lnTo>
                                    <a:lnTo>
                                      <a:pt x="1281" y="22"/>
                                    </a:lnTo>
                                    <a:lnTo>
                                      <a:pt x="1282" y="18"/>
                                    </a:lnTo>
                                    <a:lnTo>
                                      <a:pt x="1282" y="19"/>
                                    </a:lnTo>
                                    <a:lnTo>
                                      <a:pt x="1284" y="19"/>
                                    </a:lnTo>
                                    <a:lnTo>
                                      <a:pt x="1285" y="19"/>
                                    </a:lnTo>
                                    <a:lnTo>
                                      <a:pt x="1286" y="18"/>
                                    </a:lnTo>
                                    <a:lnTo>
                                      <a:pt x="1286" y="19"/>
                                    </a:lnTo>
                                    <a:lnTo>
                                      <a:pt x="1287" y="15"/>
                                    </a:lnTo>
                                    <a:lnTo>
                                      <a:pt x="1287" y="16"/>
                                    </a:lnTo>
                                    <a:lnTo>
                                      <a:pt x="1288" y="13"/>
                                    </a:lnTo>
                                    <a:lnTo>
                                      <a:pt x="1288" y="14"/>
                                    </a:lnTo>
                                    <a:lnTo>
                                      <a:pt x="1289" y="10"/>
                                    </a:lnTo>
                                    <a:lnTo>
                                      <a:pt x="1289" y="12"/>
                                    </a:lnTo>
                                    <a:lnTo>
                                      <a:pt x="1290" y="5"/>
                                    </a:lnTo>
                                    <a:lnTo>
                                      <a:pt x="1290" y="9"/>
                                    </a:lnTo>
                                    <a:lnTo>
                                      <a:pt x="1291" y="3"/>
                                    </a:lnTo>
                                    <a:lnTo>
                                      <a:pt x="1291" y="4"/>
                                    </a:lnTo>
                                    <a:lnTo>
                                      <a:pt x="1293" y="2"/>
                                    </a:lnTo>
                                    <a:lnTo>
                                      <a:pt x="1293" y="3"/>
                                    </a:lnTo>
                                    <a:lnTo>
                                      <a:pt x="1294" y="3"/>
                                    </a:lnTo>
                                    <a:lnTo>
                                      <a:pt x="1294" y="6"/>
                                    </a:lnTo>
                                    <a:lnTo>
                                      <a:pt x="1295" y="9"/>
                                    </a:lnTo>
                                    <a:lnTo>
                                      <a:pt x="1295" y="13"/>
                                    </a:lnTo>
                                    <a:lnTo>
                                      <a:pt x="1296" y="15"/>
                                    </a:lnTo>
                                    <a:lnTo>
                                      <a:pt x="1296" y="18"/>
                                    </a:lnTo>
                                    <a:lnTo>
                                      <a:pt x="1297" y="18"/>
                                    </a:lnTo>
                                    <a:lnTo>
                                      <a:pt x="1297" y="19"/>
                                    </a:lnTo>
                                    <a:lnTo>
                                      <a:pt x="1298" y="19"/>
                                    </a:lnTo>
                                    <a:lnTo>
                                      <a:pt x="1299" y="20"/>
                                    </a:lnTo>
                                    <a:lnTo>
                                      <a:pt x="1299" y="21"/>
                                    </a:lnTo>
                                    <a:lnTo>
                                      <a:pt x="1300" y="22"/>
                                    </a:lnTo>
                                    <a:lnTo>
                                      <a:pt x="1300" y="25"/>
                                    </a:lnTo>
                                    <a:lnTo>
                                      <a:pt x="1302" y="28"/>
                                    </a:lnTo>
                                    <a:lnTo>
                                      <a:pt x="1302" y="32"/>
                                    </a:lnTo>
                                    <a:lnTo>
                                      <a:pt x="1303" y="35"/>
                                    </a:lnTo>
                                    <a:lnTo>
                                      <a:pt x="1303" y="37"/>
                                    </a:lnTo>
                                    <a:lnTo>
                                      <a:pt x="1304" y="39"/>
                                    </a:lnTo>
                                    <a:lnTo>
                                      <a:pt x="1304" y="42"/>
                                    </a:lnTo>
                                    <a:lnTo>
                                      <a:pt x="1305" y="44"/>
                                    </a:lnTo>
                                    <a:lnTo>
                                      <a:pt x="1306" y="40"/>
                                    </a:lnTo>
                                    <a:lnTo>
                                      <a:pt x="1306" y="44"/>
                                    </a:lnTo>
                                    <a:lnTo>
                                      <a:pt x="1307" y="36"/>
                                    </a:lnTo>
                                    <a:lnTo>
                                      <a:pt x="1307" y="39"/>
                                    </a:lnTo>
                                    <a:lnTo>
                                      <a:pt x="1308" y="31"/>
                                    </a:lnTo>
                                    <a:lnTo>
                                      <a:pt x="1308" y="33"/>
                                    </a:lnTo>
                                    <a:lnTo>
                                      <a:pt x="1309" y="28"/>
                                    </a:lnTo>
                                    <a:lnTo>
                                      <a:pt x="1309" y="30"/>
                                    </a:lnTo>
                                    <a:lnTo>
                                      <a:pt x="1311" y="25"/>
                                    </a:lnTo>
                                    <a:lnTo>
                                      <a:pt x="1311" y="27"/>
                                    </a:lnTo>
                                    <a:lnTo>
                                      <a:pt x="1312" y="23"/>
                                    </a:lnTo>
                                    <a:lnTo>
                                      <a:pt x="1312" y="24"/>
                                    </a:lnTo>
                                    <a:lnTo>
                                      <a:pt x="1313" y="20"/>
                                    </a:lnTo>
                                    <a:lnTo>
                                      <a:pt x="1313" y="22"/>
                                    </a:lnTo>
                                    <a:lnTo>
                                      <a:pt x="1314" y="19"/>
                                    </a:lnTo>
                                    <a:lnTo>
                                      <a:pt x="1314" y="20"/>
                                    </a:lnTo>
                                    <a:lnTo>
                                      <a:pt x="1315" y="19"/>
                                    </a:lnTo>
                                    <a:lnTo>
                                      <a:pt x="1315" y="20"/>
                                    </a:lnTo>
                                    <a:lnTo>
                                      <a:pt x="1316" y="20"/>
                                    </a:lnTo>
                                    <a:lnTo>
                                      <a:pt x="1316" y="21"/>
                                    </a:lnTo>
                                    <a:lnTo>
                                      <a:pt x="1317" y="21"/>
                                    </a:lnTo>
                                    <a:lnTo>
                                      <a:pt x="1317" y="22"/>
                                    </a:lnTo>
                                    <a:lnTo>
                                      <a:pt x="1318" y="22"/>
                                    </a:lnTo>
                                    <a:lnTo>
                                      <a:pt x="1320" y="22"/>
                                    </a:lnTo>
                                    <a:lnTo>
                                      <a:pt x="1321" y="22"/>
                                    </a:lnTo>
                                    <a:lnTo>
                                      <a:pt x="1321" y="23"/>
                                    </a:lnTo>
                                    <a:lnTo>
                                      <a:pt x="1322" y="24"/>
                                    </a:lnTo>
                                    <a:lnTo>
                                      <a:pt x="1322" y="25"/>
                                    </a:lnTo>
                                    <a:lnTo>
                                      <a:pt x="1323" y="27"/>
                                    </a:lnTo>
                                    <a:lnTo>
                                      <a:pt x="1324" y="27"/>
                                    </a:lnTo>
                                    <a:lnTo>
                                      <a:pt x="1325" y="25"/>
                                    </a:lnTo>
                                    <a:lnTo>
                                      <a:pt x="1326" y="25"/>
                                    </a:lnTo>
                                    <a:lnTo>
                                      <a:pt x="1326" y="27"/>
                                    </a:lnTo>
                                    <a:lnTo>
                                      <a:pt x="1328" y="27"/>
                                    </a:lnTo>
                                    <a:lnTo>
                                      <a:pt x="1328" y="28"/>
                                    </a:lnTo>
                                    <a:lnTo>
                                      <a:pt x="1329" y="28"/>
                                    </a:lnTo>
                                    <a:lnTo>
                                      <a:pt x="1329" y="29"/>
                                    </a:lnTo>
                                    <a:lnTo>
                                      <a:pt x="1330" y="24"/>
                                    </a:lnTo>
                                    <a:lnTo>
                                      <a:pt x="1330" y="28"/>
                                    </a:lnTo>
                                    <a:lnTo>
                                      <a:pt x="1331" y="20"/>
                                    </a:lnTo>
                                    <a:lnTo>
                                      <a:pt x="1331" y="23"/>
                                    </a:lnTo>
                                    <a:lnTo>
                                      <a:pt x="1332" y="15"/>
                                    </a:lnTo>
                                    <a:lnTo>
                                      <a:pt x="1332" y="18"/>
                                    </a:lnTo>
                                    <a:lnTo>
                                      <a:pt x="1333" y="14"/>
                                    </a:lnTo>
                                    <a:lnTo>
                                      <a:pt x="1333" y="15"/>
                                    </a:lnTo>
                                    <a:lnTo>
                                      <a:pt x="1334" y="15"/>
                                    </a:lnTo>
                                    <a:lnTo>
                                      <a:pt x="1334" y="16"/>
                                    </a:lnTo>
                                    <a:lnTo>
                                      <a:pt x="1335" y="16"/>
                                    </a:lnTo>
                                    <a:lnTo>
                                      <a:pt x="1335" y="18"/>
                                    </a:lnTo>
                                    <a:lnTo>
                                      <a:pt x="1337" y="19"/>
                                    </a:lnTo>
                                    <a:lnTo>
                                      <a:pt x="1337" y="20"/>
                                    </a:lnTo>
                                    <a:lnTo>
                                      <a:pt x="1338" y="20"/>
                                    </a:lnTo>
                                    <a:lnTo>
                                      <a:pt x="1338" y="21"/>
                                    </a:lnTo>
                                    <a:lnTo>
                                      <a:pt x="1339" y="21"/>
                                    </a:lnTo>
                                    <a:lnTo>
                                      <a:pt x="1340" y="21"/>
                                    </a:lnTo>
                                    <a:lnTo>
                                      <a:pt x="1341" y="22"/>
                                    </a:lnTo>
                                    <a:lnTo>
                                      <a:pt x="1341" y="23"/>
                                    </a:lnTo>
                                    <a:lnTo>
                                      <a:pt x="1342" y="23"/>
                                    </a:lnTo>
                                    <a:lnTo>
                                      <a:pt x="1342" y="24"/>
                                    </a:lnTo>
                                    <a:lnTo>
                                      <a:pt x="1343" y="25"/>
                                    </a:lnTo>
                                    <a:lnTo>
                                      <a:pt x="1344" y="24"/>
                                    </a:lnTo>
                                    <a:lnTo>
                                      <a:pt x="1344" y="25"/>
                                    </a:lnTo>
                                    <a:lnTo>
                                      <a:pt x="1346" y="22"/>
                                    </a:lnTo>
                                    <a:lnTo>
                                      <a:pt x="1346" y="23"/>
                                    </a:lnTo>
                                    <a:lnTo>
                                      <a:pt x="1347" y="22"/>
                                    </a:lnTo>
                                    <a:lnTo>
                                      <a:pt x="1348" y="22"/>
                                    </a:lnTo>
                                    <a:lnTo>
                                      <a:pt x="1348" y="23"/>
                                    </a:lnTo>
                                    <a:lnTo>
                                      <a:pt x="1349" y="24"/>
                                    </a:lnTo>
                                    <a:lnTo>
                                      <a:pt x="1349" y="27"/>
                                    </a:lnTo>
                                    <a:lnTo>
                                      <a:pt x="1350" y="28"/>
                                    </a:lnTo>
                                    <a:lnTo>
                                      <a:pt x="1350" y="29"/>
                                    </a:lnTo>
                                    <a:lnTo>
                                      <a:pt x="1351" y="30"/>
                                    </a:lnTo>
                                    <a:lnTo>
                                      <a:pt x="1352" y="29"/>
                                    </a:lnTo>
                                    <a:lnTo>
                                      <a:pt x="1352" y="30"/>
                                    </a:lnTo>
                                    <a:lnTo>
                                      <a:pt x="1353" y="28"/>
                                    </a:lnTo>
                                    <a:lnTo>
                                      <a:pt x="1353" y="29"/>
                                    </a:lnTo>
                                    <a:lnTo>
                                      <a:pt x="1355" y="28"/>
                                    </a:lnTo>
                                    <a:lnTo>
                                      <a:pt x="1356" y="28"/>
                                    </a:lnTo>
                                    <a:lnTo>
                                      <a:pt x="1356" y="29"/>
                                    </a:lnTo>
                                    <a:lnTo>
                                      <a:pt x="1357" y="29"/>
                                    </a:lnTo>
                                    <a:lnTo>
                                      <a:pt x="1357" y="30"/>
                                    </a:lnTo>
                                    <a:lnTo>
                                      <a:pt x="1358" y="30"/>
                                    </a:lnTo>
                                    <a:lnTo>
                                      <a:pt x="1358" y="31"/>
                                    </a:lnTo>
                                    <a:lnTo>
                                      <a:pt x="1359" y="30"/>
                                    </a:lnTo>
                                    <a:lnTo>
                                      <a:pt x="1359" y="31"/>
                                    </a:lnTo>
                                    <a:lnTo>
                                      <a:pt x="1360" y="27"/>
                                    </a:lnTo>
                                    <a:lnTo>
                                      <a:pt x="1360" y="29"/>
                                    </a:lnTo>
                                    <a:lnTo>
                                      <a:pt x="1361" y="22"/>
                                    </a:lnTo>
                                    <a:lnTo>
                                      <a:pt x="1361" y="24"/>
                                    </a:lnTo>
                                    <a:lnTo>
                                      <a:pt x="1362" y="21"/>
                                    </a:lnTo>
                                    <a:lnTo>
                                      <a:pt x="1364" y="21"/>
                                    </a:lnTo>
                                    <a:lnTo>
                                      <a:pt x="1364" y="23"/>
                                    </a:lnTo>
                                    <a:lnTo>
                                      <a:pt x="1365" y="24"/>
                                    </a:lnTo>
                                    <a:lnTo>
                                      <a:pt x="1365" y="27"/>
                                    </a:lnTo>
                                    <a:lnTo>
                                      <a:pt x="1366" y="28"/>
                                    </a:lnTo>
                                    <a:lnTo>
                                      <a:pt x="1366" y="29"/>
                                    </a:lnTo>
                                    <a:lnTo>
                                      <a:pt x="1367" y="28"/>
                                    </a:lnTo>
                                    <a:lnTo>
                                      <a:pt x="1367" y="29"/>
                                    </a:lnTo>
                                    <a:lnTo>
                                      <a:pt x="1368" y="24"/>
                                    </a:lnTo>
                                    <a:lnTo>
                                      <a:pt x="1368" y="25"/>
                                    </a:lnTo>
                                    <a:lnTo>
                                      <a:pt x="1369" y="18"/>
                                    </a:lnTo>
                                    <a:lnTo>
                                      <a:pt x="1369" y="22"/>
                                    </a:lnTo>
                                    <a:lnTo>
                                      <a:pt x="1370" y="11"/>
                                    </a:lnTo>
                                    <a:lnTo>
                                      <a:pt x="1370" y="15"/>
                                    </a:lnTo>
                                    <a:lnTo>
                                      <a:pt x="1371" y="10"/>
                                    </a:lnTo>
                                    <a:lnTo>
                                      <a:pt x="1373" y="10"/>
                                    </a:lnTo>
                                    <a:lnTo>
                                      <a:pt x="1373" y="12"/>
                                    </a:lnTo>
                                    <a:lnTo>
                                      <a:pt x="1374" y="13"/>
                                    </a:lnTo>
                                    <a:lnTo>
                                      <a:pt x="1374" y="16"/>
                                    </a:lnTo>
                                    <a:lnTo>
                                      <a:pt x="1375" y="18"/>
                                    </a:lnTo>
                                    <a:lnTo>
                                      <a:pt x="1375" y="20"/>
                                    </a:lnTo>
                                    <a:lnTo>
                                      <a:pt x="1376" y="21"/>
                                    </a:lnTo>
                                    <a:lnTo>
                                      <a:pt x="1376" y="22"/>
                                    </a:lnTo>
                                    <a:lnTo>
                                      <a:pt x="1377" y="23"/>
                                    </a:lnTo>
                                    <a:lnTo>
                                      <a:pt x="1377" y="24"/>
                                    </a:lnTo>
                                    <a:lnTo>
                                      <a:pt x="1378" y="25"/>
                                    </a:lnTo>
                                    <a:lnTo>
                                      <a:pt x="1378" y="27"/>
                                    </a:lnTo>
                                    <a:lnTo>
                                      <a:pt x="1379" y="27"/>
                                    </a:lnTo>
                                    <a:lnTo>
                                      <a:pt x="1379" y="28"/>
                                    </a:lnTo>
                                    <a:lnTo>
                                      <a:pt x="1381" y="28"/>
                                    </a:lnTo>
                                    <a:lnTo>
                                      <a:pt x="1382" y="27"/>
                                    </a:lnTo>
                                    <a:lnTo>
                                      <a:pt x="1382" y="28"/>
                                    </a:lnTo>
                                    <a:lnTo>
                                      <a:pt x="1383" y="25"/>
                                    </a:lnTo>
                                    <a:lnTo>
                                      <a:pt x="1383" y="27"/>
                                    </a:lnTo>
                                    <a:lnTo>
                                      <a:pt x="1384" y="23"/>
                                    </a:lnTo>
                                    <a:lnTo>
                                      <a:pt x="1384" y="24"/>
                                    </a:lnTo>
                                    <a:lnTo>
                                      <a:pt x="1385" y="22"/>
                                    </a:lnTo>
                                    <a:lnTo>
                                      <a:pt x="1386" y="23"/>
                                    </a:lnTo>
                                    <a:lnTo>
                                      <a:pt x="1386" y="24"/>
                                    </a:lnTo>
                                    <a:lnTo>
                                      <a:pt x="1387" y="25"/>
                                    </a:lnTo>
                                    <a:lnTo>
                                      <a:pt x="1387" y="28"/>
                                    </a:lnTo>
                                    <a:lnTo>
                                      <a:pt x="1388" y="28"/>
                                    </a:lnTo>
                                    <a:lnTo>
                                      <a:pt x="1390" y="27"/>
                                    </a:lnTo>
                                    <a:lnTo>
                                      <a:pt x="1390" y="28"/>
                                    </a:lnTo>
                                    <a:lnTo>
                                      <a:pt x="1391" y="24"/>
                                    </a:lnTo>
                                    <a:lnTo>
                                      <a:pt x="1391" y="25"/>
                                    </a:lnTo>
                                    <a:lnTo>
                                      <a:pt x="1392" y="22"/>
                                    </a:lnTo>
                                    <a:lnTo>
                                      <a:pt x="1392" y="23"/>
                                    </a:lnTo>
                                    <a:lnTo>
                                      <a:pt x="1393" y="22"/>
                                    </a:lnTo>
                                    <a:lnTo>
                                      <a:pt x="1394" y="22"/>
                                    </a:lnTo>
                                    <a:lnTo>
                                      <a:pt x="1394" y="23"/>
                                    </a:lnTo>
                                    <a:lnTo>
                                      <a:pt x="1395" y="23"/>
                                    </a:lnTo>
                                    <a:lnTo>
                                      <a:pt x="1396" y="22"/>
                                    </a:lnTo>
                                    <a:lnTo>
                                      <a:pt x="1397" y="20"/>
                                    </a:lnTo>
                                    <a:lnTo>
                                      <a:pt x="1397" y="21"/>
                                    </a:lnTo>
                                    <a:lnTo>
                                      <a:pt x="1399" y="20"/>
                                    </a:lnTo>
                                    <a:lnTo>
                                      <a:pt x="1399" y="21"/>
                                    </a:lnTo>
                                    <a:lnTo>
                                      <a:pt x="1400" y="21"/>
                                    </a:lnTo>
                                    <a:lnTo>
                                      <a:pt x="1400" y="24"/>
                                    </a:lnTo>
                                    <a:lnTo>
                                      <a:pt x="1401" y="25"/>
                                    </a:lnTo>
                                    <a:lnTo>
                                      <a:pt x="1401" y="28"/>
                                    </a:lnTo>
                                    <a:lnTo>
                                      <a:pt x="1402" y="30"/>
                                    </a:lnTo>
                                    <a:lnTo>
                                      <a:pt x="1402" y="35"/>
                                    </a:lnTo>
                                    <a:lnTo>
                                      <a:pt x="1403" y="36"/>
                                    </a:lnTo>
                                    <a:lnTo>
                                      <a:pt x="1403" y="38"/>
                                    </a:lnTo>
                                    <a:lnTo>
                                      <a:pt x="1404" y="38"/>
                                    </a:lnTo>
                                    <a:lnTo>
                                      <a:pt x="1405" y="35"/>
                                    </a:lnTo>
                                    <a:lnTo>
                                      <a:pt x="1405" y="37"/>
                                    </a:lnTo>
                                    <a:lnTo>
                                      <a:pt x="1406" y="31"/>
                                    </a:lnTo>
                                    <a:lnTo>
                                      <a:pt x="1406" y="33"/>
                                    </a:lnTo>
                                    <a:lnTo>
                                      <a:pt x="1408" y="28"/>
                                    </a:lnTo>
                                    <a:lnTo>
                                      <a:pt x="1408" y="30"/>
                                    </a:lnTo>
                                    <a:lnTo>
                                      <a:pt x="1409" y="27"/>
                                    </a:lnTo>
                                    <a:lnTo>
                                      <a:pt x="1409" y="28"/>
                                    </a:lnTo>
                                    <a:lnTo>
                                      <a:pt x="1410" y="23"/>
                                    </a:lnTo>
                                    <a:lnTo>
                                      <a:pt x="1410" y="25"/>
                                    </a:lnTo>
                                    <a:lnTo>
                                      <a:pt x="1411" y="19"/>
                                    </a:lnTo>
                                    <a:lnTo>
                                      <a:pt x="1411" y="22"/>
                                    </a:lnTo>
                                    <a:lnTo>
                                      <a:pt x="1412" y="14"/>
                                    </a:lnTo>
                                    <a:lnTo>
                                      <a:pt x="1412" y="16"/>
                                    </a:lnTo>
                                    <a:lnTo>
                                      <a:pt x="1413" y="10"/>
                                    </a:lnTo>
                                    <a:lnTo>
                                      <a:pt x="1413" y="13"/>
                                    </a:lnTo>
                                    <a:lnTo>
                                      <a:pt x="1414" y="10"/>
                                    </a:lnTo>
                                    <a:lnTo>
                                      <a:pt x="1414" y="11"/>
                                    </a:lnTo>
                                    <a:lnTo>
                                      <a:pt x="1415" y="12"/>
                                    </a:lnTo>
                                    <a:lnTo>
                                      <a:pt x="1415" y="18"/>
                                    </a:lnTo>
                                    <a:lnTo>
                                      <a:pt x="1417" y="20"/>
                                    </a:lnTo>
                                    <a:lnTo>
                                      <a:pt x="1417" y="25"/>
                                    </a:lnTo>
                                    <a:lnTo>
                                      <a:pt x="1418" y="28"/>
                                    </a:lnTo>
                                    <a:lnTo>
                                      <a:pt x="1418" y="29"/>
                                    </a:lnTo>
                                    <a:lnTo>
                                      <a:pt x="1419" y="27"/>
                                    </a:lnTo>
                                    <a:lnTo>
                                      <a:pt x="1419" y="29"/>
                                    </a:lnTo>
                                    <a:lnTo>
                                      <a:pt x="1420" y="18"/>
                                    </a:lnTo>
                                    <a:lnTo>
                                      <a:pt x="1420" y="24"/>
                                    </a:lnTo>
                                    <a:lnTo>
                                      <a:pt x="1421" y="10"/>
                                    </a:lnTo>
                                    <a:lnTo>
                                      <a:pt x="1421" y="15"/>
                                    </a:lnTo>
                                    <a:lnTo>
                                      <a:pt x="1422" y="6"/>
                                    </a:lnTo>
                                    <a:lnTo>
                                      <a:pt x="1422" y="7"/>
                                    </a:lnTo>
                                    <a:lnTo>
                                      <a:pt x="1423" y="6"/>
                                    </a:lnTo>
                                    <a:lnTo>
                                      <a:pt x="1425" y="9"/>
                                    </a:lnTo>
                                    <a:lnTo>
                                      <a:pt x="1425" y="12"/>
                                    </a:lnTo>
                                    <a:lnTo>
                                      <a:pt x="1426" y="14"/>
                                    </a:lnTo>
                                    <a:lnTo>
                                      <a:pt x="1426" y="18"/>
                                    </a:lnTo>
                                    <a:lnTo>
                                      <a:pt x="1427" y="20"/>
                                    </a:lnTo>
                                    <a:lnTo>
                                      <a:pt x="1427" y="23"/>
                                    </a:lnTo>
                                    <a:lnTo>
                                      <a:pt x="1428" y="24"/>
                                    </a:lnTo>
                                    <a:lnTo>
                                      <a:pt x="1428" y="27"/>
                                    </a:lnTo>
                                    <a:lnTo>
                                      <a:pt x="1429" y="28"/>
                                    </a:lnTo>
                                    <a:lnTo>
                                      <a:pt x="1429" y="31"/>
                                    </a:lnTo>
                                    <a:lnTo>
                                      <a:pt x="1430" y="32"/>
                                    </a:lnTo>
                                    <a:lnTo>
                                      <a:pt x="1430" y="35"/>
                                    </a:lnTo>
                                    <a:lnTo>
                                      <a:pt x="1431" y="35"/>
                                    </a:lnTo>
                                    <a:lnTo>
                                      <a:pt x="1431" y="37"/>
                                    </a:lnTo>
                                    <a:lnTo>
                                      <a:pt x="1432" y="37"/>
                                    </a:lnTo>
                                    <a:lnTo>
                                      <a:pt x="1434" y="38"/>
                                    </a:lnTo>
                                    <a:lnTo>
                                      <a:pt x="1435" y="37"/>
                                    </a:lnTo>
                                    <a:lnTo>
                                      <a:pt x="1435" y="38"/>
                                    </a:lnTo>
                                    <a:lnTo>
                                      <a:pt x="1436" y="32"/>
                                    </a:lnTo>
                                    <a:lnTo>
                                      <a:pt x="1436" y="36"/>
                                    </a:lnTo>
                                    <a:lnTo>
                                      <a:pt x="1437" y="27"/>
                                    </a:lnTo>
                                    <a:lnTo>
                                      <a:pt x="1437" y="30"/>
                                    </a:lnTo>
                                    <a:lnTo>
                                      <a:pt x="1438" y="21"/>
                                    </a:lnTo>
                                    <a:lnTo>
                                      <a:pt x="1438" y="24"/>
                                    </a:lnTo>
                                    <a:lnTo>
                                      <a:pt x="1439" y="20"/>
                                    </a:lnTo>
                                    <a:lnTo>
                                      <a:pt x="1440" y="20"/>
                                    </a:lnTo>
                                    <a:lnTo>
                                      <a:pt x="1440" y="22"/>
                                    </a:lnTo>
                                    <a:lnTo>
                                      <a:pt x="1441" y="23"/>
                                    </a:lnTo>
                                    <a:lnTo>
                                      <a:pt x="1441" y="25"/>
                                    </a:lnTo>
                                    <a:lnTo>
                                      <a:pt x="1443" y="25"/>
                                    </a:lnTo>
                                    <a:lnTo>
                                      <a:pt x="1443" y="27"/>
                                    </a:lnTo>
                                    <a:lnTo>
                                      <a:pt x="1444" y="25"/>
                                    </a:lnTo>
                                    <a:lnTo>
                                      <a:pt x="1444" y="27"/>
                                    </a:lnTo>
                                    <a:lnTo>
                                      <a:pt x="1445" y="23"/>
                                    </a:lnTo>
                                    <a:lnTo>
                                      <a:pt x="1445" y="24"/>
                                    </a:lnTo>
                                    <a:lnTo>
                                      <a:pt x="1446" y="20"/>
                                    </a:lnTo>
                                    <a:lnTo>
                                      <a:pt x="1446" y="22"/>
                                    </a:lnTo>
                                    <a:lnTo>
                                      <a:pt x="1447" y="20"/>
                                    </a:lnTo>
                                    <a:lnTo>
                                      <a:pt x="1448" y="20"/>
                                    </a:lnTo>
                                    <a:lnTo>
                                      <a:pt x="1448" y="22"/>
                                    </a:lnTo>
                                    <a:lnTo>
                                      <a:pt x="1449" y="22"/>
                                    </a:lnTo>
                                    <a:lnTo>
                                      <a:pt x="1449" y="24"/>
                                    </a:lnTo>
                                    <a:lnTo>
                                      <a:pt x="1450" y="25"/>
                                    </a:lnTo>
                                    <a:lnTo>
                                      <a:pt x="1452" y="25"/>
                                    </a:lnTo>
                                    <a:lnTo>
                                      <a:pt x="1452" y="27"/>
                                    </a:lnTo>
                                    <a:lnTo>
                                      <a:pt x="1453" y="24"/>
                                    </a:lnTo>
                                    <a:lnTo>
                                      <a:pt x="1453" y="25"/>
                                    </a:lnTo>
                                    <a:lnTo>
                                      <a:pt x="1454" y="23"/>
                                    </a:lnTo>
                                    <a:lnTo>
                                      <a:pt x="1454" y="24"/>
                                    </a:lnTo>
                                    <a:lnTo>
                                      <a:pt x="1455" y="23"/>
                                    </a:lnTo>
                                    <a:lnTo>
                                      <a:pt x="1456" y="21"/>
                                    </a:lnTo>
                                    <a:lnTo>
                                      <a:pt x="1456" y="22"/>
                                    </a:lnTo>
                                    <a:lnTo>
                                      <a:pt x="1457" y="20"/>
                                    </a:lnTo>
                                    <a:lnTo>
                                      <a:pt x="1457" y="21"/>
                                    </a:lnTo>
                                    <a:lnTo>
                                      <a:pt x="1458" y="18"/>
                                    </a:lnTo>
                                    <a:lnTo>
                                      <a:pt x="1458" y="19"/>
                                    </a:lnTo>
                                    <a:lnTo>
                                      <a:pt x="1459" y="18"/>
                                    </a:lnTo>
                                    <a:lnTo>
                                      <a:pt x="1459" y="19"/>
                                    </a:lnTo>
                                    <a:lnTo>
                                      <a:pt x="1461" y="20"/>
                                    </a:lnTo>
                                    <a:lnTo>
                                      <a:pt x="1461" y="21"/>
                                    </a:lnTo>
                                    <a:lnTo>
                                      <a:pt x="1462" y="22"/>
                                    </a:lnTo>
                                    <a:lnTo>
                                      <a:pt x="1462" y="24"/>
                                    </a:lnTo>
                                    <a:lnTo>
                                      <a:pt x="1463" y="25"/>
                                    </a:lnTo>
                                    <a:lnTo>
                                      <a:pt x="1463" y="27"/>
                                    </a:lnTo>
                                    <a:lnTo>
                                      <a:pt x="1464" y="25"/>
                                    </a:lnTo>
                                    <a:lnTo>
                                      <a:pt x="1465" y="23"/>
                                    </a:lnTo>
                                    <a:lnTo>
                                      <a:pt x="1465" y="24"/>
                                    </a:lnTo>
                                    <a:lnTo>
                                      <a:pt x="1466" y="22"/>
                                    </a:lnTo>
                                    <a:lnTo>
                                      <a:pt x="1467" y="20"/>
                                    </a:lnTo>
                                    <a:lnTo>
                                      <a:pt x="1467" y="21"/>
                                    </a:lnTo>
                                    <a:lnTo>
                                      <a:pt x="1469" y="20"/>
                                    </a:lnTo>
                                    <a:lnTo>
                                      <a:pt x="1470" y="19"/>
                                    </a:lnTo>
                                    <a:lnTo>
                                      <a:pt x="1470" y="20"/>
                                    </a:lnTo>
                                    <a:lnTo>
                                      <a:pt x="1471" y="19"/>
                                    </a:lnTo>
                                    <a:lnTo>
                                      <a:pt x="1471" y="20"/>
                                    </a:lnTo>
                                    <a:lnTo>
                                      <a:pt x="1472" y="20"/>
                                    </a:lnTo>
                                    <a:lnTo>
                                      <a:pt x="1472" y="21"/>
                                    </a:lnTo>
                                    <a:lnTo>
                                      <a:pt x="1473" y="21"/>
                                    </a:lnTo>
                                    <a:lnTo>
                                      <a:pt x="1473" y="22"/>
                                    </a:lnTo>
                                    <a:lnTo>
                                      <a:pt x="1474" y="23"/>
                                    </a:lnTo>
                                    <a:lnTo>
                                      <a:pt x="1474" y="24"/>
                                    </a:lnTo>
                                    <a:lnTo>
                                      <a:pt x="1475" y="24"/>
                                    </a:lnTo>
                                    <a:lnTo>
                                      <a:pt x="1475" y="25"/>
                                    </a:lnTo>
                                    <a:lnTo>
                                      <a:pt x="1476" y="25"/>
                                    </a:lnTo>
                                    <a:lnTo>
                                      <a:pt x="1476" y="27"/>
                                    </a:lnTo>
                                    <a:lnTo>
                                      <a:pt x="1478" y="27"/>
                                    </a:lnTo>
                                    <a:lnTo>
                                      <a:pt x="1479" y="24"/>
                                    </a:lnTo>
                                    <a:lnTo>
                                      <a:pt x="1479" y="25"/>
                                    </a:lnTo>
                                    <a:lnTo>
                                      <a:pt x="1480" y="22"/>
                                    </a:lnTo>
                                    <a:lnTo>
                                      <a:pt x="1480" y="23"/>
                                    </a:lnTo>
                                    <a:lnTo>
                                      <a:pt x="1481" y="22"/>
                                    </a:lnTo>
                                    <a:lnTo>
                                      <a:pt x="1482" y="23"/>
                                    </a:lnTo>
                                    <a:lnTo>
                                      <a:pt x="1482" y="24"/>
                                    </a:lnTo>
                                    <a:lnTo>
                                      <a:pt x="1483" y="25"/>
                                    </a:lnTo>
                                    <a:lnTo>
                                      <a:pt x="1483" y="29"/>
                                    </a:lnTo>
                                    <a:lnTo>
                                      <a:pt x="1484" y="30"/>
                                    </a:lnTo>
                                    <a:lnTo>
                                      <a:pt x="1484" y="31"/>
                                    </a:lnTo>
                                    <a:lnTo>
                                      <a:pt x="1485" y="32"/>
                                    </a:lnTo>
                                    <a:lnTo>
                                      <a:pt x="1485" y="33"/>
                                    </a:lnTo>
                                    <a:lnTo>
                                      <a:pt x="1487" y="33"/>
                                    </a:lnTo>
                                    <a:lnTo>
                                      <a:pt x="1488" y="33"/>
                                    </a:lnTo>
                                    <a:lnTo>
                                      <a:pt x="1489" y="32"/>
                                    </a:lnTo>
                                    <a:lnTo>
                                      <a:pt x="1489" y="33"/>
                                    </a:lnTo>
                                    <a:lnTo>
                                      <a:pt x="1490" y="29"/>
                                    </a:lnTo>
                                    <a:lnTo>
                                      <a:pt x="1490" y="31"/>
                                    </a:lnTo>
                                    <a:lnTo>
                                      <a:pt x="1491" y="25"/>
                                    </a:lnTo>
                                    <a:lnTo>
                                      <a:pt x="1491" y="28"/>
                                    </a:lnTo>
                                    <a:lnTo>
                                      <a:pt x="1492" y="23"/>
                                    </a:lnTo>
                                    <a:lnTo>
                                      <a:pt x="1492" y="24"/>
                                    </a:lnTo>
                                    <a:lnTo>
                                      <a:pt x="1493" y="22"/>
                                    </a:lnTo>
                                    <a:lnTo>
                                      <a:pt x="1494" y="23"/>
                                    </a:lnTo>
                                    <a:lnTo>
                                      <a:pt x="1494" y="24"/>
                                    </a:lnTo>
                                    <a:lnTo>
                                      <a:pt x="1496" y="25"/>
                                    </a:lnTo>
                                    <a:lnTo>
                                      <a:pt x="1496" y="27"/>
                                    </a:lnTo>
                                    <a:lnTo>
                                      <a:pt x="1497" y="27"/>
                                    </a:lnTo>
                                    <a:lnTo>
                                      <a:pt x="1498" y="24"/>
                                    </a:lnTo>
                                    <a:lnTo>
                                      <a:pt x="1498" y="25"/>
                                    </a:lnTo>
                                    <a:lnTo>
                                      <a:pt x="1499" y="22"/>
                                    </a:lnTo>
                                    <a:lnTo>
                                      <a:pt x="1499" y="23"/>
                                    </a:lnTo>
                                    <a:lnTo>
                                      <a:pt x="1500" y="18"/>
                                    </a:lnTo>
                                    <a:lnTo>
                                      <a:pt x="1500" y="20"/>
                                    </a:lnTo>
                                    <a:lnTo>
                                      <a:pt x="1501" y="13"/>
                                    </a:lnTo>
                                    <a:lnTo>
                                      <a:pt x="1501" y="16"/>
                                    </a:lnTo>
                                    <a:lnTo>
                                      <a:pt x="1502" y="11"/>
                                    </a:lnTo>
                                    <a:lnTo>
                                      <a:pt x="1502" y="12"/>
                                    </a:lnTo>
                                    <a:lnTo>
                                      <a:pt x="1503" y="10"/>
                                    </a:lnTo>
                                    <a:lnTo>
                                      <a:pt x="1505" y="10"/>
                                    </a:lnTo>
                                    <a:lnTo>
                                      <a:pt x="1505" y="12"/>
                                    </a:lnTo>
                                    <a:lnTo>
                                      <a:pt x="1506" y="13"/>
                                    </a:lnTo>
                                    <a:lnTo>
                                      <a:pt x="1506" y="15"/>
                                    </a:lnTo>
                                    <a:lnTo>
                                      <a:pt x="1507" y="18"/>
                                    </a:lnTo>
                                    <a:lnTo>
                                      <a:pt x="1507" y="21"/>
                                    </a:lnTo>
                                    <a:lnTo>
                                      <a:pt x="1508" y="22"/>
                                    </a:lnTo>
                                    <a:lnTo>
                                      <a:pt x="1508" y="25"/>
                                    </a:lnTo>
                                    <a:lnTo>
                                      <a:pt x="1509" y="28"/>
                                    </a:lnTo>
                                    <a:lnTo>
                                      <a:pt x="1509" y="29"/>
                                    </a:lnTo>
                                    <a:lnTo>
                                      <a:pt x="1510" y="30"/>
                                    </a:lnTo>
                                    <a:lnTo>
                                      <a:pt x="1511" y="28"/>
                                    </a:lnTo>
                                    <a:lnTo>
                                      <a:pt x="1511" y="29"/>
                                    </a:lnTo>
                                    <a:lnTo>
                                      <a:pt x="1512" y="25"/>
                                    </a:lnTo>
                                    <a:lnTo>
                                      <a:pt x="1512" y="28"/>
                                    </a:lnTo>
                                    <a:lnTo>
                                      <a:pt x="1514" y="24"/>
                                    </a:lnTo>
                                    <a:lnTo>
                                      <a:pt x="1514" y="25"/>
                                    </a:lnTo>
                                    <a:lnTo>
                                      <a:pt x="1515" y="25"/>
                                    </a:lnTo>
                                    <a:lnTo>
                                      <a:pt x="1515" y="27"/>
                                    </a:lnTo>
                                    <a:lnTo>
                                      <a:pt x="1516" y="28"/>
                                    </a:lnTo>
                                    <a:lnTo>
                                      <a:pt x="1516" y="30"/>
                                    </a:lnTo>
                                    <a:lnTo>
                                      <a:pt x="1517" y="31"/>
                                    </a:lnTo>
                                    <a:lnTo>
                                      <a:pt x="1517" y="32"/>
                                    </a:lnTo>
                                    <a:lnTo>
                                      <a:pt x="1518" y="30"/>
                                    </a:lnTo>
                                    <a:lnTo>
                                      <a:pt x="1518" y="32"/>
                                    </a:lnTo>
                                    <a:lnTo>
                                      <a:pt x="1519" y="25"/>
                                    </a:lnTo>
                                    <a:lnTo>
                                      <a:pt x="1519" y="29"/>
                                    </a:lnTo>
                                    <a:lnTo>
                                      <a:pt x="1520" y="22"/>
                                    </a:lnTo>
                                    <a:lnTo>
                                      <a:pt x="1520" y="23"/>
                                    </a:lnTo>
                                    <a:lnTo>
                                      <a:pt x="1522" y="19"/>
                                    </a:lnTo>
                                    <a:lnTo>
                                      <a:pt x="1522" y="20"/>
                                    </a:lnTo>
                                    <a:lnTo>
                                      <a:pt x="1523" y="19"/>
                                    </a:lnTo>
                                    <a:lnTo>
                                      <a:pt x="1524" y="20"/>
                                    </a:lnTo>
                                    <a:lnTo>
                                      <a:pt x="1524" y="22"/>
                                    </a:lnTo>
                                    <a:lnTo>
                                      <a:pt x="1525" y="23"/>
                                    </a:lnTo>
                                    <a:lnTo>
                                      <a:pt x="1525" y="25"/>
                                    </a:lnTo>
                                    <a:lnTo>
                                      <a:pt x="1526" y="27"/>
                                    </a:lnTo>
                                    <a:lnTo>
                                      <a:pt x="1527" y="27"/>
                                    </a:lnTo>
                                    <a:lnTo>
                                      <a:pt x="1528" y="24"/>
                                    </a:lnTo>
                                    <a:lnTo>
                                      <a:pt x="1528" y="25"/>
                                    </a:lnTo>
                                    <a:lnTo>
                                      <a:pt x="1529" y="23"/>
                                    </a:lnTo>
                                    <a:lnTo>
                                      <a:pt x="1529" y="24"/>
                                    </a:lnTo>
                                    <a:lnTo>
                                      <a:pt x="1531" y="22"/>
                                    </a:lnTo>
                                    <a:lnTo>
                                      <a:pt x="1532" y="21"/>
                                    </a:lnTo>
                                    <a:lnTo>
                                      <a:pt x="1533" y="20"/>
                                    </a:lnTo>
                                    <a:lnTo>
                                      <a:pt x="1533" y="21"/>
                                    </a:lnTo>
                                    <a:lnTo>
                                      <a:pt x="1534" y="21"/>
                                    </a:lnTo>
                                    <a:lnTo>
                                      <a:pt x="1534" y="22"/>
                                    </a:lnTo>
                                    <a:lnTo>
                                      <a:pt x="1535" y="23"/>
                                    </a:lnTo>
                                    <a:lnTo>
                                      <a:pt x="1535" y="27"/>
                                    </a:lnTo>
                                    <a:lnTo>
                                      <a:pt x="1536" y="28"/>
                                    </a:lnTo>
                                    <a:lnTo>
                                      <a:pt x="1536" y="30"/>
                                    </a:lnTo>
                                    <a:lnTo>
                                      <a:pt x="1537" y="31"/>
                                    </a:lnTo>
                                    <a:lnTo>
                                      <a:pt x="1537" y="32"/>
                                    </a:lnTo>
                                    <a:lnTo>
                                      <a:pt x="1538" y="30"/>
                                    </a:lnTo>
                                    <a:lnTo>
                                      <a:pt x="1538" y="31"/>
                                    </a:lnTo>
                                    <a:lnTo>
                                      <a:pt x="1540" y="24"/>
                                    </a:lnTo>
                                    <a:lnTo>
                                      <a:pt x="1540" y="28"/>
                                    </a:lnTo>
                                    <a:lnTo>
                                      <a:pt x="1541" y="19"/>
                                    </a:lnTo>
                                    <a:lnTo>
                                      <a:pt x="1541" y="22"/>
                                    </a:lnTo>
                                    <a:lnTo>
                                      <a:pt x="1542" y="14"/>
                                    </a:lnTo>
                                    <a:lnTo>
                                      <a:pt x="1542" y="16"/>
                                    </a:lnTo>
                                    <a:lnTo>
                                      <a:pt x="1543" y="13"/>
                                    </a:lnTo>
                                    <a:lnTo>
                                      <a:pt x="1544" y="13"/>
                                    </a:lnTo>
                                    <a:lnTo>
                                      <a:pt x="1544" y="14"/>
                                    </a:lnTo>
                                    <a:lnTo>
                                      <a:pt x="1545" y="14"/>
                                    </a:lnTo>
                                    <a:lnTo>
                                      <a:pt x="1545" y="15"/>
                                    </a:lnTo>
                                    <a:lnTo>
                                      <a:pt x="1546" y="16"/>
                                    </a:lnTo>
                                    <a:lnTo>
                                      <a:pt x="1546" y="18"/>
                                    </a:lnTo>
                                    <a:lnTo>
                                      <a:pt x="1547" y="19"/>
                                    </a:lnTo>
                                    <a:lnTo>
                                      <a:pt x="1547" y="21"/>
                                    </a:lnTo>
                                    <a:lnTo>
                                      <a:pt x="1549" y="22"/>
                                    </a:lnTo>
                                    <a:lnTo>
                                      <a:pt x="1549" y="25"/>
                                    </a:lnTo>
                                    <a:lnTo>
                                      <a:pt x="1550" y="28"/>
                                    </a:lnTo>
                                    <a:lnTo>
                                      <a:pt x="1550" y="30"/>
                                    </a:lnTo>
                                    <a:lnTo>
                                      <a:pt x="1551" y="31"/>
                                    </a:lnTo>
                                    <a:lnTo>
                                      <a:pt x="1552" y="30"/>
                                    </a:lnTo>
                                    <a:lnTo>
                                      <a:pt x="1552" y="31"/>
                                    </a:lnTo>
                                    <a:lnTo>
                                      <a:pt x="1553" y="29"/>
                                    </a:lnTo>
                                    <a:lnTo>
                                      <a:pt x="1554" y="27"/>
                                    </a:lnTo>
                                    <a:lnTo>
                                      <a:pt x="1554" y="28"/>
                                    </a:lnTo>
                                    <a:lnTo>
                                      <a:pt x="1555" y="27"/>
                                    </a:lnTo>
                                    <a:lnTo>
                                      <a:pt x="1556" y="27"/>
                                    </a:lnTo>
                                    <a:lnTo>
                                      <a:pt x="1558" y="28"/>
                                    </a:lnTo>
                                    <a:lnTo>
                                      <a:pt x="1559" y="29"/>
                                    </a:lnTo>
                                    <a:lnTo>
                                      <a:pt x="1560" y="30"/>
                                    </a:lnTo>
                                    <a:lnTo>
                                      <a:pt x="1561" y="31"/>
                                    </a:lnTo>
                                    <a:lnTo>
                                      <a:pt x="1562" y="29"/>
                                    </a:lnTo>
                                    <a:lnTo>
                                      <a:pt x="1562" y="30"/>
                                    </a:lnTo>
                                    <a:lnTo>
                                      <a:pt x="1563" y="23"/>
                                    </a:lnTo>
                                    <a:lnTo>
                                      <a:pt x="1563" y="27"/>
                                    </a:lnTo>
                                    <a:lnTo>
                                      <a:pt x="1564" y="21"/>
                                    </a:lnTo>
                                    <a:lnTo>
                                      <a:pt x="1564" y="22"/>
                                    </a:lnTo>
                                    <a:lnTo>
                                      <a:pt x="1566" y="19"/>
                                    </a:lnTo>
                                    <a:lnTo>
                                      <a:pt x="1566" y="20"/>
                                    </a:lnTo>
                                    <a:lnTo>
                                      <a:pt x="1567" y="19"/>
                                    </a:lnTo>
                                    <a:lnTo>
                                      <a:pt x="1568" y="20"/>
                                    </a:lnTo>
                                    <a:lnTo>
                                      <a:pt x="1569" y="20"/>
                                    </a:lnTo>
                                    <a:lnTo>
                                      <a:pt x="1570" y="19"/>
                                    </a:lnTo>
                                    <a:lnTo>
                                      <a:pt x="1570" y="20"/>
                                    </a:lnTo>
                                    <a:lnTo>
                                      <a:pt x="1571" y="18"/>
                                    </a:lnTo>
                                    <a:lnTo>
                                      <a:pt x="1571" y="19"/>
                                    </a:lnTo>
                                    <a:lnTo>
                                      <a:pt x="1572" y="16"/>
                                    </a:lnTo>
                                    <a:lnTo>
                                      <a:pt x="1572" y="18"/>
                                    </a:lnTo>
                                    <a:lnTo>
                                      <a:pt x="1573" y="16"/>
                                    </a:lnTo>
                                    <a:lnTo>
                                      <a:pt x="1573" y="18"/>
                                    </a:lnTo>
                                    <a:lnTo>
                                      <a:pt x="1575" y="18"/>
                                    </a:lnTo>
                                    <a:lnTo>
                                      <a:pt x="1575" y="19"/>
                                    </a:lnTo>
                                    <a:lnTo>
                                      <a:pt x="1576" y="20"/>
                                    </a:lnTo>
                                    <a:lnTo>
                                      <a:pt x="1576" y="21"/>
                                    </a:lnTo>
                                    <a:lnTo>
                                      <a:pt x="1577" y="22"/>
                                    </a:lnTo>
                                    <a:lnTo>
                                      <a:pt x="1577" y="23"/>
                                    </a:lnTo>
                                    <a:lnTo>
                                      <a:pt x="1578" y="24"/>
                                    </a:lnTo>
                                    <a:lnTo>
                                      <a:pt x="1578" y="27"/>
                                    </a:lnTo>
                                    <a:lnTo>
                                      <a:pt x="1579" y="27"/>
                                    </a:lnTo>
                                    <a:lnTo>
                                      <a:pt x="1579" y="28"/>
                                    </a:lnTo>
                                    <a:lnTo>
                                      <a:pt x="1580" y="28"/>
                                    </a:lnTo>
                                    <a:lnTo>
                                      <a:pt x="1581" y="28"/>
                                    </a:lnTo>
                                    <a:lnTo>
                                      <a:pt x="1582" y="28"/>
                                    </a:lnTo>
                                    <a:lnTo>
                                      <a:pt x="1584" y="28"/>
                                    </a:lnTo>
                                    <a:lnTo>
                                      <a:pt x="1585" y="25"/>
                                    </a:lnTo>
                                    <a:lnTo>
                                      <a:pt x="1585" y="27"/>
                                    </a:lnTo>
                                    <a:lnTo>
                                      <a:pt x="1586" y="23"/>
                                    </a:lnTo>
                                    <a:lnTo>
                                      <a:pt x="1586" y="24"/>
                                    </a:lnTo>
                                    <a:lnTo>
                                      <a:pt x="1587" y="22"/>
                                    </a:lnTo>
                                    <a:lnTo>
                                      <a:pt x="1587" y="23"/>
                                    </a:lnTo>
                                    <a:lnTo>
                                      <a:pt x="1588" y="22"/>
                                    </a:lnTo>
                                    <a:lnTo>
                                      <a:pt x="1588" y="23"/>
                                    </a:lnTo>
                                    <a:lnTo>
                                      <a:pt x="1589" y="22"/>
                                    </a:lnTo>
                                    <a:lnTo>
                                      <a:pt x="1589" y="23"/>
                                    </a:lnTo>
                                    <a:lnTo>
                                      <a:pt x="1590" y="20"/>
                                    </a:lnTo>
                                    <a:lnTo>
                                      <a:pt x="1590" y="22"/>
                                    </a:lnTo>
                                    <a:lnTo>
                                      <a:pt x="1591" y="19"/>
                                    </a:lnTo>
                                    <a:lnTo>
                                      <a:pt x="1591" y="20"/>
                                    </a:lnTo>
                                    <a:lnTo>
                                      <a:pt x="1593" y="19"/>
                                    </a:lnTo>
                                    <a:lnTo>
                                      <a:pt x="1593" y="20"/>
                                    </a:lnTo>
                                    <a:lnTo>
                                      <a:pt x="1594" y="21"/>
                                    </a:lnTo>
                                    <a:lnTo>
                                      <a:pt x="1594" y="25"/>
                                    </a:lnTo>
                                    <a:lnTo>
                                      <a:pt x="1595" y="28"/>
                                    </a:lnTo>
                                    <a:lnTo>
                                      <a:pt x="1595" y="31"/>
                                    </a:lnTo>
                                    <a:lnTo>
                                      <a:pt x="1596" y="32"/>
                                    </a:lnTo>
                                    <a:lnTo>
                                      <a:pt x="1596" y="35"/>
                                    </a:lnTo>
                                    <a:lnTo>
                                      <a:pt x="1597" y="35"/>
                                    </a:lnTo>
                                    <a:lnTo>
                                      <a:pt x="1598" y="31"/>
                                    </a:lnTo>
                                    <a:lnTo>
                                      <a:pt x="1598" y="33"/>
                                    </a:lnTo>
                                    <a:lnTo>
                                      <a:pt x="1599" y="27"/>
                                    </a:lnTo>
                                    <a:lnTo>
                                      <a:pt x="1599" y="30"/>
                                    </a:lnTo>
                                    <a:lnTo>
                                      <a:pt x="1600" y="24"/>
                                    </a:lnTo>
                                    <a:lnTo>
                                      <a:pt x="1600" y="25"/>
                                    </a:lnTo>
                                    <a:lnTo>
                                      <a:pt x="1602" y="23"/>
                                    </a:lnTo>
                                    <a:lnTo>
                                      <a:pt x="1603" y="22"/>
                                    </a:lnTo>
                                    <a:lnTo>
                                      <a:pt x="1603" y="23"/>
                                    </a:lnTo>
                                    <a:lnTo>
                                      <a:pt x="1604" y="19"/>
                                    </a:lnTo>
                                    <a:lnTo>
                                      <a:pt x="1604" y="21"/>
                                    </a:lnTo>
                                    <a:lnTo>
                                      <a:pt x="1605" y="15"/>
                                    </a:lnTo>
                                    <a:lnTo>
                                      <a:pt x="1605" y="18"/>
                                    </a:lnTo>
                                    <a:lnTo>
                                      <a:pt x="1606" y="14"/>
                                    </a:lnTo>
                                    <a:lnTo>
                                      <a:pt x="1606" y="15"/>
                                    </a:lnTo>
                                    <a:lnTo>
                                      <a:pt x="1607" y="16"/>
                                    </a:lnTo>
                                    <a:lnTo>
                                      <a:pt x="1607" y="19"/>
                                    </a:lnTo>
                                    <a:lnTo>
                                      <a:pt x="1608" y="21"/>
                                    </a:lnTo>
                                    <a:lnTo>
                                      <a:pt x="1608" y="22"/>
                                    </a:lnTo>
                                    <a:lnTo>
                                      <a:pt x="1610" y="24"/>
                                    </a:lnTo>
                                    <a:lnTo>
                                      <a:pt x="1610" y="25"/>
                                    </a:lnTo>
                                    <a:lnTo>
                                      <a:pt x="1611" y="23"/>
                                    </a:lnTo>
                                    <a:lnTo>
                                      <a:pt x="1611" y="25"/>
                                    </a:lnTo>
                                    <a:lnTo>
                                      <a:pt x="1612" y="19"/>
                                    </a:lnTo>
                                    <a:lnTo>
                                      <a:pt x="1612" y="21"/>
                                    </a:lnTo>
                                    <a:lnTo>
                                      <a:pt x="1613" y="15"/>
                                    </a:lnTo>
                                    <a:lnTo>
                                      <a:pt x="1613" y="16"/>
                                    </a:lnTo>
                                    <a:lnTo>
                                      <a:pt x="1614" y="15"/>
                                    </a:lnTo>
                                    <a:lnTo>
                                      <a:pt x="1614" y="18"/>
                                    </a:lnTo>
                                    <a:lnTo>
                                      <a:pt x="1615" y="19"/>
                                    </a:lnTo>
                                    <a:lnTo>
                                      <a:pt x="1615" y="23"/>
                                    </a:lnTo>
                                    <a:lnTo>
                                      <a:pt x="1616" y="25"/>
                                    </a:lnTo>
                                    <a:lnTo>
                                      <a:pt x="1616" y="30"/>
                                    </a:lnTo>
                                    <a:lnTo>
                                      <a:pt x="1617" y="32"/>
                                    </a:lnTo>
                                    <a:lnTo>
                                      <a:pt x="1617" y="36"/>
                                    </a:lnTo>
                                    <a:lnTo>
                                      <a:pt x="1619" y="37"/>
                                    </a:lnTo>
                                    <a:lnTo>
                                      <a:pt x="1619" y="38"/>
                                    </a:lnTo>
                                    <a:lnTo>
                                      <a:pt x="1620" y="37"/>
                                    </a:lnTo>
                                    <a:lnTo>
                                      <a:pt x="1620" y="38"/>
                                    </a:lnTo>
                                    <a:lnTo>
                                      <a:pt x="1621" y="35"/>
                                    </a:lnTo>
                                    <a:lnTo>
                                      <a:pt x="1621" y="37"/>
                                    </a:lnTo>
                                    <a:lnTo>
                                      <a:pt x="1622" y="30"/>
                                    </a:lnTo>
                                    <a:lnTo>
                                      <a:pt x="1622" y="33"/>
                                    </a:lnTo>
                                    <a:lnTo>
                                      <a:pt x="1623" y="24"/>
                                    </a:lnTo>
                                    <a:lnTo>
                                      <a:pt x="1623" y="28"/>
                                    </a:lnTo>
                                    <a:lnTo>
                                      <a:pt x="1624" y="19"/>
                                    </a:lnTo>
                                    <a:lnTo>
                                      <a:pt x="1624" y="22"/>
                                    </a:lnTo>
                                    <a:lnTo>
                                      <a:pt x="1625" y="15"/>
                                    </a:lnTo>
                                    <a:lnTo>
                                      <a:pt x="1625" y="18"/>
                                    </a:lnTo>
                                    <a:lnTo>
                                      <a:pt x="1626" y="15"/>
                                    </a:lnTo>
                                    <a:lnTo>
                                      <a:pt x="1628" y="15"/>
                                    </a:lnTo>
                                    <a:lnTo>
                                      <a:pt x="1629" y="16"/>
                                    </a:lnTo>
                                    <a:lnTo>
                                      <a:pt x="1629" y="18"/>
                                    </a:lnTo>
                                    <a:lnTo>
                                      <a:pt x="1630" y="18"/>
                                    </a:lnTo>
                                    <a:lnTo>
                                      <a:pt x="1630" y="19"/>
                                    </a:lnTo>
                                    <a:lnTo>
                                      <a:pt x="1631" y="19"/>
                                    </a:lnTo>
                                    <a:lnTo>
                                      <a:pt x="1631" y="20"/>
                                    </a:lnTo>
                                    <a:lnTo>
                                      <a:pt x="1632" y="21"/>
                                    </a:lnTo>
                                    <a:lnTo>
                                      <a:pt x="1632" y="23"/>
                                    </a:lnTo>
                                    <a:lnTo>
                                      <a:pt x="1633" y="24"/>
                                    </a:lnTo>
                                    <a:lnTo>
                                      <a:pt x="1633" y="25"/>
                                    </a:lnTo>
                                    <a:lnTo>
                                      <a:pt x="1634" y="25"/>
                                    </a:lnTo>
                                    <a:lnTo>
                                      <a:pt x="1635" y="24"/>
                                    </a:lnTo>
                                    <a:lnTo>
                                      <a:pt x="1635" y="25"/>
                                    </a:lnTo>
                                    <a:lnTo>
                                      <a:pt x="1637" y="23"/>
                                    </a:lnTo>
                                    <a:lnTo>
                                      <a:pt x="1638" y="23"/>
                                    </a:lnTo>
                                    <a:lnTo>
                                      <a:pt x="1638" y="24"/>
                                    </a:lnTo>
                                    <a:lnTo>
                                      <a:pt x="1639" y="25"/>
                                    </a:lnTo>
                                    <a:lnTo>
                                      <a:pt x="1639" y="28"/>
                                    </a:lnTo>
                                    <a:lnTo>
                                      <a:pt x="1640" y="30"/>
                                    </a:lnTo>
                                    <a:lnTo>
                                      <a:pt x="1640" y="32"/>
                                    </a:lnTo>
                                    <a:lnTo>
                                      <a:pt x="1641" y="32"/>
                                    </a:lnTo>
                                    <a:lnTo>
                                      <a:pt x="1642" y="31"/>
                                    </a:lnTo>
                                    <a:lnTo>
                                      <a:pt x="1642" y="32"/>
                                    </a:lnTo>
                                    <a:lnTo>
                                      <a:pt x="1643" y="27"/>
                                    </a:lnTo>
                                    <a:lnTo>
                                      <a:pt x="1643" y="29"/>
                                    </a:lnTo>
                                    <a:lnTo>
                                      <a:pt x="1644" y="23"/>
                                    </a:lnTo>
                                    <a:lnTo>
                                      <a:pt x="1644" y="25"/>
                                    </a:lnTo>
                                    <a:lnTo>
                                      <a:pt x="1646" y="22"/>
                                    </a:lnTo>
                                    <a:lnTo>
                                      <a:pt x="1646" y="23"/>
                                    </a:lnTo>
                                    <a:lnTo>
                                      <a:pt x="1647" y="22"/>
                                    </a:lnTo>
                                    <a:lnTo>
                                      <a:pt x="1648" y="21"/>
                                    </a:lnTo>
                                    <a:lnTo>
                                      <a:pt x="1648" y="22"/>
                                    </a:lnTo>
                                    <a:lnTo>
                                      <a:pt x="1649" y="19"/>
                                    </a:lnTo>
                                    <a:lnTo>
                                      <a:pt x="1649" y="20"/>
                                    </a:lnTo>
                                    <a:lnTo>
                                      <a:pt x="1650" y="18"/>
                                    </a:lnTo>
                                    <a:lnTo>
                                      <a:pt x="1650" y="19"/>
                                    </a:lnTo>
                                    <a:lnTo>
                                      <a:pt x="1651" y="16"/>
                                    </a:lnTo>
                                    <a:lnTo>
                                      <a:pt x="1652" y="14"/>
                                    </a:lnTo>
                                    <a:lnTo>
                                      <a:pt x="1652" y="15"/>
                                    </a:lnTo>
                                    <a:lnTo>
                                      <a:pt x="1653" y="14"/>
                                    </a:lnTo>
                                    <a:lnTo>
                                      <a:pt x="1655" y="14"/>
                                    </a:lnTo>
                                    <a:lnTo>
                                      <a:pt x="1655" y="15"/>
                                    </a:lnTo>
                                    <a:lnTo>
                                      <a:pt x="1656" y="16"/>
                                    </a:lnTo>
                                    <a:lnTo>
                                      <a:pt x="1656" y="20"/>
                                    </a:lnTo>
                                    <a:lnTo>
                                      <a:pt x="1657" y="21"/>
                                    </a:lnTo>
                                    <a:lnTo>
                                      <a:pt x="1657" y="25"/>
                                    </a:lnTo>
                                    <a:lnTo>
                                      <a:pt x="1658" y="28"/>
                                    </a:lnTo>
                                    <a:lnTo>
                                      <a:pt x="1658" y="31"/>
                                    </a:lnTo>
                                    <a:lnTo>
                                      <a:pt x="1659" y="33"/>
                                    </a:lnTo>
                                    <a:lnTo>
                                      <a:pt x="1659" y="36"/>
                                    </a:lnTo>
                                    <a:lnTo>
                                      <a:pt x="1660" y="37"/>
                                    </a:lnTo>
                                    <a:lnTo>
                                      <a:pt x="1661" y="32"/>
                                    </a:lnTo>
                                    <a:lnTo>
                                      <a:pt x="1661" y="36"/>
                                    </a:lnTo>
                                    <a:lnTo>
                                      <a:pt x="1663" y="29"/>
                                    </a:lnTo>
                                    <a:lnTo>
                                      <a:pt x="1663" y="30"/>
                                    </a:lnTo>
                                    <a:lnTo>
                                      <a:pt x="1664" y="25"/>
                                    </a:lnTo>
                                    <a:lnTo>
                                      <a:pt x="1664" y="27"/>
                                    </a:lnTo>
                                    <a:lnTo>
                                      <a:pt x="1665" y="25"/>
                                    </a:lnTo>
                                    <a:lnTo>
                                      <a:pt x="1665" y="27"/>
                                    </a:lnTo>
                                    <a:lnTo>
                                      <a:pt x="1666" y="28"/>
                                    </a:lnTo>
                                    <a:lnTo>
                                      <a:pt x="1666" y="31"/>
                                    </a:lnTo>
                                    <a:lnTo>
                                      <a:pt x="1667" y="32"/>
                                    </a:lnTo>
                                    <a:lnTo>
                                      <a:pt x="1667" y="35"/>
                                    </a:lnTo>
                                    <a:lnTo>
                                      <a:pt x="1668" y="33"/>
                                    </a:lnTo>
                                    <a:lnTo>
                                      <a:pt x="1668" y="35"/>
                                    </a:lnTo>
                                    <a:lnTo>
                                      <a:pt x="1669" y="27"/>
                                    </a:lnTo>
                                    <a:lnTo>
                                      <a:pt x="1669" y="31"/>
                                    </a:lnTo>
                                    <a:lnTo>
                                      <a:pt x="1670" y="20"/>
                                    </a:lnTo>
                                    <a:lnTo>
                                      <a:pt x="1670" y="24"/>
                                    </a:lnTo>
                                    <a:lnTo>
                                      <a:pt x="1672" y="14"/>
                                    </a:lnTo>
                                    <a:lnTo>
                                      <a:pt x="1672" y="18"/>
                                    </a:lnTo>
                                    <a:lnTo>
                                      <a:pt x="1673" y="13"/>
                                    </a:lnTo>
                                    <a:lnTo>
                                      <a:pt x="1673" y="14"/>
                                    </a:lnTo>
                                    <a:lnTo>
                                      <a:pt x="1674" y="13"/>
                                    </a:lnTo>
                                    <a:lnTo>
                                      <a:pt x="1675" y="13"/>
                                    </a:lnTo>
                                    <a:lnTo>
                                      <a:pt x="1675" y="14"/>
                                    </a:lnTo>
                                    <a:lnTo>
                                      <a:pt x="1676" y="15"/>
                                    </a:lnTo>
                                    <a:lnTo>
                                      <a:pt x="1676" y="18"/>
                                    </a:lnTo>
                                    <a:lnTo>
                                      <a:pt x="1677" y="19"/>
                                    </a:lnTo>
                                    <a:lnTo>
                                      <a:pt x="1677" y="22"/>
                                    </a:lnTo>
                                    <a:lnTo>
                                      <a:pt x="1678" y="23"/>
                                    </a:lnTo>
                                    <a:lnTo>
                                      <a:pt x="1678" y="24"/>
                                    </a:lnTo>
                                    <a:lnTo>
                                      <a:pt x="1679" y="24"/>
                                    </a:lnTo>
                                    <a:lnTo>
                                      <a:pt x="1679" y="25"/>
                                    </a:lnTo>
                                    <a:lnTo>
                                      <a:pt x="1681" y="23"/>
                                    </a:lnTo>
                                    <a:lnTo>
                                      <a:pt x="1681" y="24"/>
                                    </a:lnTo>
                                    <a:lnTo>
                                      <a:pt x="1682" y="23"/>
                                    </a:lnTo>
                                    <a:lnTo>
                                      <a:pt x="1682" y="24"/>
                                    </a:lnTo>
                                    <a:lnTo>
                                      <a:pt x="1683" y="25"/>
                                    </a:lnTo>
                                    <a:lnTo>
                                      <a:pt x="1684" y="25"/>
                                    </a:lnTo>
                                    <a:lnTo>
                                      <a:pt x="1685" y="22"/>
                                    </a:lnTo>
                                    <a:lnTo>
                                      <a:pt x="1685" y="24"/>
                                    </a:lnTo>
                                    <a:lnTo>
                                      <a:pt x="1686" y="19"/>
                                    </a:lnTo>
                                    <a:lnTo>
                                      <a:pt x="1686" y="21"/>
                                    </a:lnTo>
                                    <a:lnTo>
                                      <a:pt x="1687" y="19"/>
                                    </a:lnTo>
                                    <a:lnTo>
                                      <a:pt x="1687" y="20"/>
                                    </a:lnTo>
                                    <a:lnTo>
                                      <a:pt x="1688" y="21"/>
                                    </a:lnTo>
                                    <a:lnTo>
                                      <a:pt x="1688" y="22"/>
                                    </a:lnTo>
                                    <a:lnTo>
                                      <a:pt x="1690" y="23"/>
                                    </a:lnTo>
                                    <a:lnTo>
                                      <a:pt x="1691" y="21"/>
                                    </a:lnTo>
                                    <a:lnTo>
                                      <a:pt x="1691" y="22"/>
                                    </a:lnTo>
                                    <a:lnTo>
                                      <a:pt x="1692" y="20"/>
                                    </a:lnTo>
                                    <a:lnTo>
                                      <a:pt x="1692" y="21"/>
                                    </a:lnTo>
                                    <a:lnTo>
                                      <a:pt x="1693" y="20"/>
                                    </a:lnTo>
                                    <a:lnTo>
                                      <a:pt x="1693" y="21"/>
                                    </a:lnTo>
                                    <a:lnTo>
                                      <a:pt x="1694" y="22"/>
                                    </a:lnTo>
                                    <a:lnTo>
                                      <a:pt x="1694" y="24"/>
                                    </a:lnTo>
                                    <a:lnTo>
                                      <a:pt x="1695" y="25"/>
                                    </a:lnTo>
                                    <a:lnTo>
                                      <a:pt x="1695" y="27"/>
                                    </a:lnTo>
                                    <a:lnTo>
                                      <a:pt x="1696" y="28"/>
                                    </a:lnTo>
                                    <a:lnTo>
                                      <a:pt x="1696" y="30"/>
                                    </a:lnTo>
                                    <a:lnTo>
                                      <a:pt x="1697" y="31"/>
                                    </a:lnTo>
                                    <a:lnTo>
                                      <a:pt x="1697" y="32"/>
                                    </a:lnTo>
                                    <a:lnTo>
                                      <a:pt x="1699" y="31"/>
                                    </a:lnTo>
                                    <a:lnTo>
                                      <a:pt x="1699" y="32"/>
                                    </a:lnTo>
                                    <a:lnTo>
                                      <a:pt x="1700" y="29"/>
                                    </a:lnTo>
                                    <a:lnTo>
                                      <a:pt x="1700" y="30"/>
                                    </a:lnTo>
                                    <a:lnTo>
                                      <a:pt x="1701" y="25"/>
                                    </a:lnTo>
                                    <a:lnTo>
                                      <a:pt x="1701" y="28"/>
                                    </a:lnTo>
                                    <a:lnTo>
                                      <a:pt x="1702" y="25"/>
                                    </a:lnTo>
                                    <a:lnTo>
                                      <a:pt x="1703" y="25"/>
                                    </a:lnTo>
                                    <a:lnTo>
                                      <a:pt x="1704" y="24"/>
                                    </a:lnTo>
                                    <a:lnTo>
                                      <a:pt x="1704" y="25"/>
                                    </a:lnTo>
                                    <a:lnTo>
                                      <a:pt x="1705" y="22"/>
                                    </a:lnTo>
                                    <a:lnTo>
                                      <a:pt x="1705" y="23"/>
                                    </a:lnTo>
                                    <a:lnTo>
                                      <a:pt x="1707" y="20"/>
                                    </a:lnTo>
                                    <a:lnTo>
                                      <a:pt x="1707" y="21"/>
                                    </a:lnTo>
                                    <a:lnTo>
                                      <a:pt x="1708" y="19"/>
                                    </a:lnTo>
                                    <a:lnTo>
                                      <a:pt x="1708" y="20"/>
                                    </a:lnTo>
                                    <a:lnTo>
                                      <a:pt x="1709" y="20"/>
                                    </a:lnTo>
                                    <a:lnTo>
                                      <a:pt x="1709" y="21"/>
                                    </a:lnTo>
                                    <a:lnTo>
                                      <a:pt x="1710" y="22"/>
                                    </a:lnTo>
                                    <a:lnTo>
                                      <a:pt x="1710" y="27"/>
                                    </a:lnTo>
                                    <a:lnTo>
                                      <a:pt x="1711" y="28"/>
                                    </a:lnTo>
                                    <a:lnTo>
                                      <a:pt x="1711" y="31"/>
                                    </a:lnTo>
                                    <a:lnTo>
                                      <a:pt x="1712" y="32"/>
                                    </a:lnTo>
                                    <a:lnTo>
                                      <a:pt x="1712" y="33"/>
                                    </a:lnTo>
                                    <a:lnTo>
                                      <a:pt x="1713" y="31"/>
                                    </a:lnTo>
                                    <a:lnTo>
                                      <a:pt x="1713" y="33"/>
                                    </a:lnTo>
                                    <a:lnTo>
                                      <a:pt x="1714" y="23"/>
                                    </a:lnTo>
                                    <a:lnTo>
                                      <a:pt x="1714" y="29"/>
                                    </a:lnTo>
                                    <a:lnTo>
                                      <a:pt x="1716" y="16"/>
                                    </a:lnTo>
                                    <a:lnTo>
                                      <a:pt x="1716" y="21"/>
                                    </a:lnTo>
                                    <a:lnTo>
                                      <a:pt x="1717" y="14"/>
                                    </a:lnTo>
                                    <a:lnTo>
                                      <a:pt x="1718" y="13"/>
                                    </a:lnTo>
                                    <a:lnTo>
                                      <a:pt x="1718" y="14"/>
                                    </a:lnTo>
                                    <a:lnTo>
                                      <a:pt x="1719" y="15"/>
                                    </a:lnTo>
                                    <a:lnTo>
                                      <a:pt x="1719" y="18"/>
                                    </a:lnTo>
                                    <a:lnTo>
                                      <a:pt x="1720" y="19"/>
                                    </a:lnTo>
                                    <a:lnTo>
                                      <a:pt x="1720" y="20"/>
                                    </a:lnTo>
                                    <a:lnTo>
                                      <a:pt x="1721" y="20"/>
                                    </a:lnTo>
                                    <a:lnTo>
                                      <a:pt x="1721" y="21"/>
                                    </a:lnTo>
                                    <a:lnTo>
                                      <a:pt x="1722" y="21"/>
                                    </a:lnTo>
                                    <a:lnTo>
                                      <a:pt x="1722" y="22"/>
                                    </a:lnTo>
                                    <a:lnTo>
                                      <a:pt x="1723" y="23"/>
                                    </a:lnTo>
                                    <a:lnTo>
                                      <a:pt x="1725" y="23"/>
                                    </a:lnTo>
                                    <a:lnTo>
                                      <a:pt x="1726" y="22"/>
                                    </a:lnTo>
                                    <a:lnTo>
                                      <a:pt x="1726" y="23"/>
                                    </a:lnTo>
                                    <a:lnTo>
                                      <a:pt x="1727" y="21"/>
                                    </a:lnTo>
                                    <a:lnTo>
                                      <a:pt x="1728" y="21"/>
                                    </a:lnTo>
                                    <a:lnTo>
                                      <a:pt x="1729" y="22"/>
                                    </a:lnTo>
                                    <a:lnTo>
                                      <a:pt x="1729" y="24"/>
                                    </a:lnTo>
                                    <a:lnTo>
                                      <a:pt x="1730" y="25"/>
                                    </a:lnTo>
                                    <a:lnTo>
                                      <a:pt x="1730" y="28"/>
                                    </a:lnTo>
                                    <a:lnTo>
                                      <a:pt x="1731" y="28"/>
                                    </a:lnTo>
                                    <a:lnTo>
                                      <a:pt x="1732" y="28"/>
                                    </a:lnTo>
                                    <a:lnTo>
                                      <a:pt x="1734" y="25"/>
                                    </a:lnTo>
                                    <a:lnTo>
                                      <a:pt x="1734" y="27"/>
                                    </a:lnTo>
                                    <a:lnTo>
                                      <a:pt x="1735" y="25"/>
                                    </a:lnTo>
                                    <a:lnTo>
                                      <a:pt x="1736" y="27"/>
                                    </a:lnTo>
                                    <a:lnTo>
                                      <a:pt x="1737" y="28"/>
                                    </a:lnTo>
                                    <a:lnTo>
                                      <a:pt x="1737" y="29"/>
                                    </a:lnTo>
                                    <a:lnTo>
                                      <a:pt x="1738" y="29"/>
                                    </a:lnTo>
                                    <a:lnTo>
                                      <a:pt x="1738" y="30"/>
                                    </a:lnTo>
                                    <a:lnTo>
                                      <a:pt x="1739" y="30"/>
                                    </a:lnTo>
                                    <a:lnTo>
                                      <a:pt x="1740" y="30"/>
                                    </a:lnTo>
                                    <a:lnTo>
                                      <a:pt x="1741" y="27"/>
                                    </a:lnTo>
                                    <a:lnTo>
                                      <a:pt x="1741" y="29"/>
                                    </a:lnTo>
                                    <a:lnTo>
                                      <a:pt x="1743" y="23"/>
                                    </a:lnTo>
                                    <a:lnTo>
                                      <a:pt x="1743" y="25"/>
                                    </a:lnTo>
                                    <a:lnTo>
                                      <a:pt x="1744" y="19"/>
                                    </a:lnTo>
                                    <a:lnTo>
                                      <a:pt x="1744" y="21"/>
                                    </a:lnTo>
                                    <a:lnTo>
                                      <a:pt x="1745" y="15"/>
                                    </a:lnTo>
                                    <a:lnTo>
                                      <a:pt x="1745" y="16"/>
                                    </a:lnTo>
                                    <a:lnTo>
                                      <a:pt x="1746" y="14"/>
                                    </a:lnTo>
                                    <a:lnTo>
                                      <a:pt x="1747" y="15"/>
                                    </a:lnTo>
                                    <a:lnTo>
                                      <a:pt x="1747" y="16"/>
                                    </a:lnTo>
                                    <a:lnTo>
                                      <a:pt x="1748" y="18"/>
                                    </a:lnTo>
                                    <a:lnTo>
                                      <a:pt x="1748" y="20"/>
                                    </a:lnTo>
                                    <a:lnTo>
                                      <a:pt x="1749" y="21"/>
                                    </a:lnTo>
                                    <a:lnTo>
                                      <a:pt x="1749" y="22"/>
                                    </a:lnTo>
                                    <a:lnTo>
                                      <a:pt x="1750" y="24"/>
                                    </a:lnTo>
                                    <a:lnTo>
                                      <a:pt x="1750" y="27"/>
                                    </a:lnTo>
                                    <a:lnTo>
                                      <a:pt x="1752" y="28"/>
                                    </a:lnTo>
                                    <a:lnTo>
                                      <a:pt x="1752" y="29"/>
                                    </a:lnTo>
                                    <a:lnTo>
                                      <a:pt x="1753" y="30"/>
                                    </a:lnTo>
                                    <a:lnTo>
                                      <a:pt x="1754" y="30"/>
                                    </a:lnTo>
                                    <a:lnTo>
                                      <a:pt x="1755" y="28"/>
                                    </a:lnTo>
                                    <a:lnTo>
                                      <a:pt x="1755" y="29"/>
                                    </a:lnTo>
                                    <a:lnTo>
                                      <a:pt x="1756" y="23"/>
                                    </a:lnTo>
                                    <a:lnTo>
                                      <a:pt x="1756" y="27"/>
                                    </a:lnTo>
                                    <a:lnTo>
                                      <a:pt x="1757" y="20"/>
                                    </a:lnTo>
                                    <a:lnTo>
                                      <a:pt x="1757" y="22"/>
                                    </a:lnTo>
                                    <a:lnTo>
                                      <a:pt x="1758" y="18"/>
                                    </a:lnTo>
                                    <a:lnTo>
                                      <a:pt x="1758" y="19"/>
                                    </a:lnTo>
                                    <a:lnTo>
                                      <a:pt x="1760" y="18"/>
                                    </a:lnTo>
                                    <a:lnTo>
                                      <a:pt x="1760" y="19"/>
                                    </a:lnTo>
                                    <a:lnTo>
                                      <a:pt x="1761" y="20"/>
                                    </a:lnTo>
                                    <a:lnTo>
                                      <a:pt x="1761" y="21"/>
                                    </a:lnTo>
                                    <a:lnTo>
                                      <a:pt x="1762" y="22"/>
                                    </a:lnTo>
                                    <a:lnTo>
                                      <a:pt x="1762" y="25"/>
                                    </a:lnTo>
                                    <a:lnTo>
                                      <a:pt x="1763" y="27"/>
                                    </a:lnTo>
                                    <a:lnTo>
                                      <a:pt x="1763" y="28"/>
                                    </a:lnTo>
                                    <a:lnTo>
                                      <a:pt x="1764" y="27"/>
                                    </a:lnTo>
                                    <a:lnTo>
                                      <a:pt x="1764" y="28"/>
                                    </a:lnTo>
                                    <a:lnTo>
                                      <a:pt x="1765" y="22"/>
                                    </a:lnTo>
                                    <a:lnTo>
                                      <a:pt x="1765" y="25"/>
                                    </a:lnTo>
                                    <a:lnTo>
                                      <a:pt x="1766" y="19"/>
                                    </a:lnTo>
                                    <a:lnTo>
                                      <a:pt x="1766" y="21"/>
                                    </a:lnTo>
                                    <a:lnTo>
                                      <a:pt x="1767" y="19"/>
                                    </a:lnTo>
                                    <a:lnTo>
                                      <a:pt x="1769" y="19"/>
                                    </a:lnTo>
                                    <a:lnTo>
                                      <a:pt x="1769" y="20"/>
                                    </a:lnTo>
                                    <a:lnTo>
                                      <a:pt x="1770" y="20"/>
                                    </a:lnTo>
                                    <a:lnTo>
                                      <a:pt x="1770" y="21"/>
                                    </a:lnTo>
                                    <a:lnTo>
                                      <a:pt x="1771" y="21"/>
                                    </a:lnTo>
                                    <a:lnTo>
                                      <a:pt x="1772" y="21"/>
                                    </a:lnTo>
                                    <a:lnTo>
                                      <a:pt x="1773" y="22"/>
                                    </a:lnTo>
                                    <a:lnTo>
                                      <a:pt x="1773" y="23"/>
                                    </a:lnTo>
                                    <a:lnTo>
                                      <a:pt x="1774" y="25"/>
                                    </a:lnTo>
                                    <a:lnTo>
                                      <a:pt x="1774" y="28"/>
                                    </a:lnTo>
                                    <a:lnTo>
                                      <a:pt x="1775" y="30"/>
                                    </a:lnTo>
                                    <a:lnTo>
                                      <a:pt x="1775" y="32"/>
                                    </a:lnTo>
                                    <a:lnTo>
                                      <a:pt x="1776" y="33"/>
                                    </a:lnTo>
                                    <a:lnTo>
                                      <a:pt x="1778" y="32"/>
                                    </a:lnTo>
                                    <a:lnTo>
                                      <a:pt x="1778" y="33"/>
                                    </a:lnTo>
                                    <a:lnTo>
                                      <a:pt x="1779" y="31"/>
                                    </a:lnTo>
                                    <a:lnTo>
                                      <a:pt x="1780" y="31"/>
                                    </a:lnTo>
                                    <a:lnTo>
                                      <a:pt x="1780" y="32"/>
                                    </a:lnTo>
                                    <a:lnTo>
                                      <a:pt x="1781" y="32"/>
                                    </a:lnTo>
                                    <a:lnTo>
                                      <a:pt x="1782" y="31"/>
                                    </a:lnTo>
                                    <a:lnTo>
                                      <a:pt x="1782" y="32"/>
                                    </a:lnTo>
                                    <a:lnTo>
                                      <a:pt x="1783" y="27"/>
                                    </a:lnTo>
                                    <a:lnTo>
                                      <a:pt x="1783" y="30"/>
                                    </a:lnTo>
                                    <a:lnTo>
                                      <a:pt x="1784" y="20"/>
                                    </a:lnTo>
                                    <a:lnTo>
                                      <a:pt x="1784" y="24"/>
                                    </a:lnTo>
                                    <a:lnTo>
                                      <a:pt x="1785" y="15"/>
                                    </a:lnTo>
                                    <a:lnTo>
                                      <a:pt x="1785" y="18"/>
                                    </a:lnTo>
                                    <a:lnTo>
                                      <a:pt x="1787" y="14"/>
                                    </a:lnTo>
                                    <a:lnTo>
                                      <a:pt x="1788" y="14"/>
                                    </a:lnTo>
                                    <a:lnTo>
                                      <a:pt x="1788" y="16"/>
                                    </a:lnTo>
                                    <a:lnTo>
                                      <a:pt x="1789" y="18"/>
                                    </a:lnTo>
                                    <a:lnTo>
                                      <a:pt x="1789" y="19"/>
                                    </a:lnTo>
                                    <a:lnTo>
                                      <a:pt x="1790" y="20"/>
                                    </a:lnTo>
                                    <a:lnTo>
                                      <a:pt x="1790" y="21"/>
                                    </a:lnTo>
                                    <a:lnTo>
                                      <a:pt x="1791" y="21"/>
                                    </a:lnTo>
                                    <a:lnTo>
                                      <a:pt x="1792" y="19"/>
                                    </a:lnTo>
                                    <a:lnTo>
                                      <a:pt x="1792" y="20"/>
                                    </a:lnTo>
                                    <a:lnTo>
                                      <a:pt x="1793" y="18"/>
                                    </a:lnTo>
                                    <a:lnTo>
                                      <a:pt x="1794" y="16"/>
                                    </a:lnTo>
                                    <a:lnTo>
                                      <a:pt x="1796" y="16"/>
                                    </a:lnTo>
                                    <a:lnTo>
                                      <a:pt x="1796" y="18"/>
                                    </a:lnTo>
                                    <a:lnTo>
                                      <a:pt x="1797" y="19"/>
                                    </a:lnTo>
                                    <a:lnTo>
                                      <a:pt x="1797" y="20"/>
                                    </a:lnTo>
                                    <a:lnTo>
                                      <a:pt x="1798" y="21"/>
                                    </a:lnTo>
                                    <a:lnTo>
                                      <a:pt x="1798" y="23"/>
                                    </a:lnTo>
                                    <a:lnTo>
                                      <a:pt x="1799" y="24"/>
                                    </a:lnTo>
                                    <a:lnTo>
                                      <a:pt x="1799" y="27"/>
                                    </a:lnTo>
                                    <a:lnTo>
                                      <a:pt x="1800" y="28"/>
                                    </a:lnTo>
                                    <a:lnTo>
                                      <a:pt x="1801" y="27"/>
                                    </a:lnTo>
                                    <a:lnTo>
                                      <a:pt x="1801" y="28"/>
                                    </a:lnTo>
                                    <a:lnTo>
                                      <a:pt x="1802" y="23"/>
                                    </a:lnTo>
                                    <a:lnTo>
                                      <a:pt x="1802" y="25"/>
                                    </a:lnTo>
                                    <a:lnTo>
                                      <a:pt x="1804" y="23"/>
                                    </a:lnTo>
                                    <a:lnTo>
                                      <a:pt x="1805" y="23"/>
                                    </a:lnTo>
                                    <a:lnTo>
                                      <a:pt x="1805" y="24"/>
                                    </a:lnTo>
                                    <a:lnTo>
                                      <a:pt x="1806" y="25"/>
                                    </a:lnTo>
                                    <a:lnTo>
                                      <a:pt x="1806" y="27"/>
                                    </a:lnTo>
                                    <a:lnTo>
                                      <a:pt x="1807" y="28"/>
                                    </a:lnTo>
                                    <a:lnTo>
                                      <a:pt x="1808" y="27"/>
                                    </a:lnTo>
                                    <a:lnTo>
                                      <a:pt x="1808" y="28"/>
                                    </a:lnTo>
                                    <a:lnTo>
                                      <a:pt x="1809" y="25"/>
                                    </a:lnTo>
                                    <a:lnTo>
                                      <a:pt x="1809" y="27"/>
                                    </a:lnTo>
                                    <a:lnTo>
                                      <a:pt x="1810" y="25"/>
                                    </a:lnTo>
                                    <a:lnTo>
                                      <a:pt x="1811" y="24"/>
                                    </a:lnTo>
                                    <a:lnTo>
                                      <a:pt x="1811" y="25"/>
                                    </a:lnTo>
                                    <a:lnTo>
                                      <a:pt x="1813" y="23"/>
                                    </a:lnTo>
                                    <a:lnTo>
                                      <a:pt x="1813" y="24"/>
                                    </a:lnTo>
                                    <a:lnTo>
                                      <a:pt x="1814" y="23"/>
                                    </a:lnTo>
                                    <a:lnTo>
                                      <a:pt x="1815" y="24"/>
                                    </a:lnTo>
                                    <a:lnTo>
                                      <a:pt x="1815" y="25"/>
                                    </a:lnTo>
                                    <a:lnTo>
                                      <a:pt x="1816" y="27"/>
                                    </a:lnTo>
                                    <a:lnTo>
                                      <a:pt x="1816" y="28"/>
                                    </a:lnTo>
                                    <a:lnTo>
                                      <a:pt x="1817" y="29"/>
                                    </a:lnTo>
                                    <a:lnTo>
                                      <a:pt x="1817" y="31"/>
                                    </a:lnTo>
                                    <a:lnTo>
                                      <a:pt x="1818" y="31"/>
                                    </a:lnTo>
                                    <a:lnTo>
                                      <a:pt x="1819" y="31"/>
                                    </a:lnTo>
                                    <a:lnTo>
                                      <a:pt x="1820" y="30"/>
                                    </a:lnTo>
                                    <a:lnTo>
                                      <a:pt x="1820" y="31"/>
                                    </a:lnTo>
                                    <a:lnTo>
                                      <a:pt x="1822" y="29"/>
                                    </a:lnTo>
                                    <a:lnTo>
                                      <a:pt x="1822" y="30"/>
                                    </a:lnTo>
                                    <a:lnTo>
                                      <a:pt x="1823" y="27"/>
                                    </a:lnTo>
                                    <a:lnTo>
                                      <a:pt x="1823" y="29"/>
                                    </a:lnTo>
                                    <a:lnTo>
                                      <a:pt x="1824" y="23"/>
                                    </a:lnTo>
                                    <a:lnTo>
                                      <a:pt x="1824" y="27"/>
                                    </a:lnTo>
                                    <a:lnTo>
                                      <a:pt x="1825" y="20"/>
                                    </a:lnTo>
                                    <a:lnTo>
                                      <a:pt x="1825" y="22"/>
                                    </a:lnTo>
                                    <a:lnTo>
                                      <a:pt x="1826" y="18"/>
                                    </a:lnTo>
                                    <a:lnTo>
                                      <a:pt x="1826" y="19"/>
                                    </a:lnTo>
                                    <a:lnTo>
                                      <a:pt x="1827" y="15"/>
                                    </a:lnTo>
                                    <a:lnTo>
                                      <a:pt x="1827" y="16"/>
                                    </a:lnTo>
                                    <a:lnTo>
                                      <a:pt x="1828" y="15"/>
                                    </a:lnTo>
                                    <a:lnTo>
                                      <a:pt x="1829" y="16"/>
                                    </a:lnTo>
                                    <a:lnTo>
                                      <a:pt x="1829" y="20"/>
                                    </a:lnTo>
                                    <a:lnTo>
                                      <a:pt x="1831" y="21"/>
                                    </a:lnTo>
                                    <a:lnTo>
                                      <a:pt x="1831" y="24"/>
                                    </a:lnTo>
                                    <a:lnTo>
                                      <a:pt x="1832" y="24"/>
                                    </a:lnTo>
                                    <a:lnTo>
                                      <a:pt x="1832" y="25"/>
                                    </a:lnTo>
                                    <a:lnTo>
                                      <a:pt x="1833" y="23"/>
                                    </a:lnTo>
                                    <a:lnTo>
                                      <a:pt x="1833" y="25"/>
                                    </a:lnTo>
                                    <a:lnTo>
                                      <a:pt x="1834" y="21"/>
                                    </a:lnTo>
                                    <a:lnTo>
                                      <a:pt x="1834" y="22"/>
                                    </a:lnTo>
                                    <a:lnTo>
                                      <a:pt x="1835" y="19"/>
                                    </a:lnTo>
                                    <a:lnTo>
                                      <a:pt x="1835" y="20"/>
                                    </a:lnTo>
                                    <a:lnTo>
                                      <a:pt x="1836" y="19"/>
                                    </a:lnTo>
                                    <a:lnTo>
                                      <a:pt x="1837" y="19"/>
                                    </a:lnTo>
                                    <a:lnTo>
                                      <a:pt x="1838" y="19"/>
                                    </a:lnTo>
                                    <a:lnTo>
                                      <a:pt x="1840" y="15"/>
                                    </a:lnTo>
                                    <a:lnTo>
                                      <a:pt x="1840" y="18"/>
                                    </a:lnTo>
                                    <a:lnTo>
                                      <a:pt x="1841" y="13"/>
                                    </a:lnTo>
                                    <a:lnTo>
                                      <a:pt x="1841" y="15"/>
                                    </a:lnTo>
                                    <a:lnTo>
                                      <a:pt x="1842" y="12"/>
                                    </a:lnTo>
                                    <a:lnTo>
                                      <a:pt x="1843" y="12"/>
                                    </a:lnTo>
                                    <a:lnTo>
                                      <a:pt x="1843" y="14"/>
                                    </a:lnTo>
                                    <a:lnTo>
                                      <a:pt x="1844" y="15"/>
                                    </a:lnTo>
                                    <a:lnTo>
                                      <a:pt x="1844" y="19"/>
                                    </a:lnTo>
                                    <a:lnTo>
                                      <a:pt x="1845" y="20"/>
                                    </a:lnTo>
                                    <a:lnTo>
                                      <a:pt x="1845" y="24"/>
                                    </a:lnTo>
                                    <a:lnTo>
                                      <a:pt x="1846" y="25"/>
                                    </a:lnTo>
                                    <a:lnTo>
                                      <a:pt x="1846" y="30"/>
                                    </a:lnTo>
                                    <a:lnTo>
                                      <a:pt x="1848" y="32"/>
                                    </a:lnTo>
                                    <a:lnTo>
                                      <a:pt x="1848" y="33"/>
                                    </a:lnTo>
                                    <a:lnTo>
                                      <a:pt x="1849" y="36"/>
                                    </a:lnTo>
                                    <a:lnTo>
                                      <a:pt x="1849" y="39"/>
                                    </a:lnTo>
                                    <a:lnTo>
                                      <a:pt x="1850" y="40"/>
                                    </a:lnTo>
                                    <a:lnTo>
                                      <a:pt x="1850" y="41"/>
                                    </a:lnTo>
                                    <a:lnTo>
                                      <a:pt x="1851" y="41"/>
                                    </a:lnTo>
                                    <a:lnTo>
                                      <a:pt x="1852" y="37"/>
                                    </a:lnTo>
                                    <a:lnTo>
                                      <a:pt x="1852" y="40"/>
                                    </a:lnTo>
                                    <a:lnTo>
                                      <a:pt x="1853" y="32"/>
                                    </a:lnTo>
                                    <a:lnTo>
                                      <a:pt x="1853" y="36"/>
                                    </a:lnTo>
                                    <a:lnTo>
                                      <a:pt x="1854" y="30"/>
                                    </a:lnTo>
                                    <a:lnTo>
                                      <a:pt x="1854" y="31"/>
                                    </a:lnTo>
                                    <a:lnTo>
                                      <a:pt x="1855" y="28"/>
                                    </a:lnTo>
                                    <a:lnTo>
                                      <a:pt x="1855" y="29"/>
                                    </a:lnTo>
                                    <a:lnTo>
                                      <a:pt x="1857" y="25"/>
                                    </a:lnTo>
                                    <a:lnTo>
                                      <a:pt x="1857" y="28"/>
                                    </a:lnTo>
                                    <a:lnTo>
                                      <a:pt x="1858" y="21"/>
                                    </a:lnTo>
                                    <a:lnTo>
                                      <a:pt x="1858" y="24"/>
                                    </a:lnTo>
                                    <a:lnTo>
                                      <a:pt x="1859" y="19"/>
                                    </a:lnTo>
                                    <a:lnTo>
                                      <a:pt x="1859" y="20"/>
                                    </a:lnTo>
                                    <a:lnTo>
                                      <a:pt x="1860" y="18"/>
                                    </a:lnTo>
                                    <a:lnTo>
                                      <a:pt x="1860" y="19"/>
                                    </a:lnTo>
                                    <a:lnTo>
                                      <a:pt x="1861" y="18"/>
                                    </a:lnTo>
                                    <a:lnTo>
                                      <a:pt x="1861" y="19"/>
                                    </a:lnTo>
                                    <a:lnTo>
                                      <a:pt x="1862" y="19"/>
                                    </a:lnTo>
                                    <a:lnTo>
                                      <a:pt x="1862" y="20"/>
                                    </a:lnTo>
                                    <a:lnTo>
                                      <a:pt x="1863" y="20"/>
                                    </a:lnTo>
                                    <a:lnTo>
                                      <a:pt x="1864" y="20"/>
                                    </a:lnTo>
                                    <a:lnTo>
                                      <a:pt x="1866" y="19"/>
                                    </a:lnTo>
                                    <a:lnTo>
                                      <a:pt x="1866" y="20"/>
                                    </a:lnTo>
                                    <a:lnTo>
                                      <a:pt x="1867" y="19"/>
                                    </a:lnTo>
                                    <a:lnTo>
                                      <a:pt x="1868" y="20"/>
                                    </a:lnTo>
                                    <a:lnTo>
                                      <a:pt x="1869" y="21"/>
                                    </a:lnTo>
                                    <a:lnTo>
                                      <a:pt x="1870" y="21"/>
                                    </a:lnTo>
                                    <a:lnTo>
                                      <a:pt x="1871" y="21"/>
                                    </a:lnTo>
                                    <a:lnTo>
                                      <a:pt x="1872" y="22"/>
                                    </a:lnTo>
                                    <a:lnTo>
                                      <a:pt x="1873" y="23"/>
                                    </a:lnTo>
                                    <a:lnTo>
                                      <a:pt x="1873" y="24"/>
                                    </a:lnTo>
                                    <a:lnTo>
                                      <a:pt x="1875" y="25"/>
                                    </a:lnTo>
                                    <a:lnTo>
                                      <a:pt x="1876" y="24"/>
                                    </a:lnTo>
                                    <a:lnTo>
                                      <a:pt x="1876" y="25"/>
                                    </a:lnTo>
                                    <a:lnTo>
                                      <a:pt x="1877" y="24"/>
                                    </a:lnTo>
                                    <a:lnTo>
                                      <a:pt x="1877" y="25"/>
                                    </a:lnTo>
                                    <a:lnTo>
                                      <a:pt x="1878" y="25"/>
                                    </a:lnTo>
                                    <a:lnTo>
                                      <a:pt x="1878" y="27"/>
                                    </a:lnTo>
                                    <a:lnTo>
                                      <a:pt x="1879" y="28"/>
                                    </a:lnTo>
                                    <a:lnTo>
                                      <a:pt x="1879" y="29"/>
                                    </a:lnTo>
                                    <a:lnTo>
                                      <a:pt x="1880" y="29"/>
                                    </a:lnTo>
                                    <a:lnTo>
                                      <a:pt x="1881" y="27"/>
                                    </a:lnTo>
                                    <a:lnTo>
                                      <a:pt x="1881" y="29"/>
                                    </a:lnTo>
                                    <a:lnTo>
                                      <a:pt x="1882" y="23"/>
                                    </a:lnTo>
                                    <a:lnTo>
                                      <a:pt x="1882" y="25"/>
                                    </a:lnTo>
                                    <a:lnTo>
                                      <a:pt x="1884" y="21"/>
                                    </a:lnTo>
                                    <a:lnTo>
                                      <a:pt x="1884" y="22"/>
                                    </a:lnTo>
                                    <a:lnTo>
                                      <a:pt x="1885" y="19"/>
                                    </a:lnTo>
                                    <a:lnTo>
                                      <a:pt x="1885" y="20"/>
                                    </a:lnTo>
                                    <a:lnTo>
                                      <a:pt x="1886" y="19"/>
                                    </a:lnTo>
                                    <a:lnTo>
                                      <a:pt x="1887" y="19"/>
                                    </a:lnTo>
                                    <a:lnTo>
                                      <a:pt x="1887" y="20"/>
                                    </a:lnTo>
                                    <a:lnTo>
                                      <a:pt x="1888" y="20"/>
                                    </a:lnTo>
                                    <a:lnTo>
                                      <a:pt x="1888" y="21"/>
                                    </a:lnTo>
                                    <a:lnTo>
                                      <a:pt x="1889" y="21"/>
                                    </a:lnTo>
                                    <a:lnTo>
                                      <a:pt x="1889" y="22"/>
                                    </a:lnTo>
                                    <a:lnTo>
                                      <a:pt x="1890" y="23"/>
                                    </a:lnTo>
                                    <a:lnTo>
                                      <a:pt x="1890" y="25"/>
                                    </a:lnTo>
                                    <a:lnTo>
                                      <a:pt x="1891" y="27"/>
                                    </a:lnTo>
                                    <a:lnTo>
                                      <a:pt x="1891" y="28"/>
                                    </a:lnTo>
                                    <a:lnTo>
                                      <a:pt x="1893" y="29"/>
                                    </a:lnTo>
                                    <a:lnTo>
                                      <a:pt x="1893" y="30"/>
                                    </a:lnTo>
                                    <a:lnTo>
                                      <a:pt x="1894" y="30"/>
                                    </a:lnTo>
                                    <a:lnTo>
                                      <a:pt x="1895" y="29"/>
                                    </a:lnTo>
                                    <a:lnTo>
                                      <a:pt x="1895" y="30"/>
                                    </a:lnTo>
                                    <a:lnTo>
                                      <a:pt x="1896" y="27"/>
                                    </a:lnTo>
                                    <a:lnTo>
                                      <a:pt x="1896" y="29"/>
                                    </a:lnTo>
                                    <a:lnTo>
                                      <a:pt x="1897" y="25"/>
                                    </a:lnTo>
                                    <a:lnTo>
                                      <a:pt x="1897" y="27"/>
                                    </a:lnTo>
                                    <a:lnTo>
                                      <a:pt x="1898" y="24"/>
                                    </a:lnTo>
                                    <a:lnTo>
                                      <a:pt x="1899" y="23"/>
                                    </a:lnTo>
                                    <a:lnTo>
                                      <a:pt x="1901" y="23"/>
                                    </a:lnTo>
                                    <a:lnTo>
                                      <a:pt x="1902" y="23"/>
                                    </a:lnTo>
                                    <a:lnTo>
                                      <a:pt x="1903" y="23"/>
                                    </a:lnTo>
                                    <a:lnTo>
                                      <a:pt x="1904" y="23"/>
                                    </a:lnTo>
                                    <a:lnTo>
                                      <a:pt x="1905" y="22"/>
                                    </a:lnTo>
                                    <a:lnTo>
                                      <a:pt x="1906" y="22"/>
                                    </a:lnTo>
                                    <a:lnTo>
                                      <a:pt x="1907" y="21"/>
                                    </a:lnTo>
                                    <a:lnTo>
                                      <a:pt x="1908" y="19"/>
                                    </a:lnTo>
                                    <a:lnTo>
                                      <a:pt x="1908" y="20"/>
                                    </a:lnTo>
                                    <a:lnTo>
                                      <a:pt x="1910" y="19"/>
                                    </a:lnTo>
                                    <a:lnTo>
                                      <a:pt x="1911" y="19"/>
                                    </a:lnTo>
                                    <a:lnTo>
                                      <a:pt x="1912" y="20"/>
                                    </a:lnTo>
                                    <a:lnTo>
                                      <a:pt x="1912" y="21"/>
                                    </a:lnTo>
                                    <a:lnTo>
                                      <a:pt x="1913" y="22"/>
                                    </a:lnTo>
                                    <a:lnTo>
                                      <a:pt x="1913" y="23"/>
                                    </a:lnTo>
                                    <a:lnTo>
                                      <a:pt x="1914" y="23"/>
                                    </a:lnTo>
                                    <a:lnTo>
                                      <a:pt x="1914" y="24"/>
                                    </a:lnTo>
                                    <a:lnTo>
                                      <a:pt x="1915" y="24"/>
                                    </a:lnTo>
                                    <a:lnTo>
                                      <a:pt x="1915" y="25"/>
                                    </a:lnTo>
                                    <a:lnTo>
                                      <a:pt x="1916" y="25"/>
                                    </a:lnTo>
                                    <a:lnTo>
                                      <a:pt x="1917" y="27"/>
                                    </a:lnTo>
                                    <a:lnTo>
                                      <a:pt x="1919" y="28"/>
                                    </a:lnTo>
                                    <a:lnTo>
                                      <a:pt x="1920" y="27"/>
                                    </a:lnTo>
                                    <a:lnTo>
                                      <a:pt x="1921" y="25"/>
                                    </a:lnTo>
                                    <a:lnTo>
                                      <a:pt x="1921" y="27"/>
                                    </a:lnTo>
                                    <a:lnTo>
                                      <a:pt x="1922" y="25"/>
                                    </a:lnTo>
                                    <a:lnTo>
                                      <a:pt x="1923" y="25"/>
                                    </a:lnTo>
                                    <a:lnTo>
                                      <a:pt x="1924" y="25"/>
                                    </a:lnTo>
                                    <a:lnTo>
                                      <a:pt x="1925" y="25"/>
                                    </a:lnTo>
                                    <a:lnTo>
                                      <a:pt x="1925" y="27"/>
                                    </a:lnTo>
                                    <a:lnTo>
                                      <a:pt x="1926" y="28"/>
                                    </a:lnTo>
                                    <a:lnTo>
                                      <a:pt x="1928" y="27"/>
                                    </a:lnTo>
                                    <a:lnTo>
                                      <a:pt x="1928" y="28"/>
                                    </a:lnTo>
                                    <a:lnTo>
                                      <a:pt x="1929" y="22"/>
                                    </a:lnTo>
                                    <a:lnTo>
                                      <a:pt x="1929" y="25"/>
                                    </a:lnTo>
                                    <a:lnTo>
                                      <a:pt x="1930" y="18"/>
                                    </a:lnTo>
                                    <a:lnTo>
                                      <a:pt x="1930" y="21"/>
                                    </a:lnTo>
                                    <a:lnTo>
                                      <a:pt x="1931" y="16"/>
                                    </a:lnTo>
                                    <a:lnTo>
                                      <a:pt x="1931" y="18"/>
                                    </a:lnTo>
                                    <a:lnTo>
                                      <a:pt x="1932" y="16"/>
                                    </a:lnTo>
                                    <a:lnTo>
                                      <a:pt x="1932" y="19"/>
                                    </a:lnTo>
                                    <a:lnTo>
                                      <a:pt x="1933" y="20"/>
                                    </a:lnTo>
                                    <a:lnTo>
                                      <a:pt x="1933" y="23"/>
                                    </a:lnTo>
                                    <a:lnTo>
                                      <a:pt x="1934" y="24"/>
                                    </a:lnTo>
                                    <a:lnTo>
                                      <a:pt x="1934" y="25"/>
                                    </a:lnTo>
                                    <a:lnTo>
                                      <a:pt x="1935" y="25"/>
                                    </a:lnTo>
                                    <a:lnTo>
                                      <a:pt x="1935" y="27"/>
                                    </a:lnTo>
                                    <a:lnTo>
                                      <a:pt x="1937" y="27"/>
                                    </a:lnTo>
                                    <a:lnTo>
                                      <a:pt x="1938" y="28"/>
                                    </a:lnTo>
                                    <a:lnTo>
                                      <a:pt x="1938" y="29"/>
                                    </a:lnTo>
                                    <a:lnTo>
                                      <a:pt x="1939" y="29"/>
                                    </a:lnTo>
                                    <a:lnTo>
                                      <a:pt x="1939" y="30"/>
                                    </a:lnTo>
                                    <a:lnTo>
                                      <a:pt x="1940" y="28"/>
                                    </a:lnTo>
                                    <a:lnTo>
                                      <a:pt x="1940" y="29"/>
                                    </a:lnTo>
                                    <a:lnTo>
                                      <a:pt x="1941" y="22"/>
                                    </a:lnTo>
                                    <a:lnTo>
                                      <a:pt x="1941" y="25"/>
                                    </a:lnTo>
                                    <a:lnTo>
                                      <a:pt x="1942" y="18"/>
                                    </a:lnTo>
                                    <a:lnTo>
                                      <a:pt x="1942" y="21"/>
                                    </a:lnTo>
                                    <a:lnTo>
                                      <a:pt x="1943" y="15"/>
                                    </a:lnTo>
                                    <a:lnTo>
                                      <a:pt x="1943" y="16"/>
                                    </a:lnTo>
                                    <a:lnTo>
                                      <a:pt x="1945" y="14"/>
                                    </a:lnTo>
                                    <a:lnTo>
                                      <a:pt x="1945" y="15"/>
                                    </a:lnTo>
                                    <a:lnTo>
                                      <a:pt x="1946" y="15"/>
                                    </a:lnTo>
                                    <a:lnTo>
                                      <a:pt x="1946" y="16"/>
                                    </a:lnTo>
                                    <a:lnTo>
                                      <a:pt x="1947" y="18"/>
                                    </a:lnTo>
                                  </a:path>
                                </a:pathLst>
                              </a:custGeom>
                              <a:noFill/>
                              <a:ln w="1588">
                                <a:solidFill>
                                  <a:srgbClr val="FF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39" name="Freeform 39"/>
                            <wps:cNvSpPr>
                              <a:spLocks/>
                            </wps:cNvSpPr>
                            <wps:spPr bwMode="auto">
                              <a:xfrm>
                                <a:off x="275660" y="545657"/>
                                <a:ext cx="3090863" cy="117406"/>
                              </a:xfrm>
                              <a:custGeom>
                                <a:avLst/>
                                <a:gdLst>
                                  <a:gd name="T0" fmla="*/ 29 w 1947"/>
                                  <a:gd name="T1" fmla="*/ 21 h 39"/>
                                  <a:gd name="T2" fmla="*/ 61 w 1947"/>
                                  <a:gd name="T3" fmla="*/ 22 h 39"/>
                                  <a:gd name="T4" fmla="*/ 93 w 1947"/>
                                  <a:gd name="T5" fmla="*/ 14 h 39"/>
                                  <a:gd name="T6" fmla="*/ 124 w 1947"/>
                                  <a:gd name="T7" fmla="*/ 36 h 39"/>
                                  <a:gd name="T8" fmla="*/ 154 w 1947"/>
                                  <a:gd name="T9" fmla="*/ 25 h 39"/>
                                  <a:gd name="T10" fmla="*/ 186 w 1947"/>
                                  <a:gd name="T11" fmla="*/ 28 h 39"/>
                                  <a:gd name="T12" fmla="*/ 218 w 1947"/>
                                  <a:gd name="T13" fmla="*/ 19 h 39"/>
                                  <a:gd name="T14" fmla="*/ 249 w 1947"/>
                                  <a:gd name="T15" fmla="*/ 25 h 39"/>
                                  <a:gd name="T16" fmla="*/ 281 w 1947"/>
                                  <a:gd name="T17" fmla="*/ 14 h 39"/>
                                  <a:gd name="T18" fmla="*/ 312 w 1947"/>
                                  <a:gd name="T19" fmla="*/ 21 h 39"/>
                                  <a:gd name="T20" fmla="*/ 342 w 1947"/>
                                  <a:gd name="T21" fmla="*/ 18 h 39"/>
                                  <a:gd name="T22" fmla="*/ 372 w 1947"/>
                                  <a:gd name="T23" fmla="*/ 13 h 39"/>
                                  <a:gd name="T24" fmla="*/ 403 w 1947"/>
                                  <a:gd name="T25" fmla="*/ 22 h 39"/>
                                  <a:gd name="T26" fmla="*/ 432 w 1947"/>
                                  <a:gd name="T27" fmla="*/ 20 h 39"/>
                                  <a:gd name="T28" fmla="*/ 461 w 1947"/>
                                  <a:gd name="T29" fmla="*/ 23 h 39"/>
                                  <a:gd name="T30" fmla="*/ 492 w 1947"/>
                                  <a:gd name="T31" fmla="*/ 19 h 39"/>
                                  <a:gd name="T32" fmla="*/ 524 w 1947"/>
                                  <a:gd name="T33" fmla="*/ 28 h 39"/>
                                  <a:gd name="T34" fmla="*/ 554 w 1947"/>
                                  <a:gd name="T35" fmla="*/ 13 h 39"/>
                                  <a:gd name="T36" fmla="*/ 584 w 1947"/>
                                  <a:gd name="T37" fmla="*/ 26 h 39"/>
                                  <a:gd name="T38" fmla="*/ 613 w 1947"/>
                                  <a:gd name="T39" fmla="*/ 16 h 39"/>
                                  <a:gd name="T40" fmla="*/ 647 w 1947"/>
                                  <a:gd name="T41" fmla="*/ 21 h 39"/>
                                  <a:gd name="T42" fmla="*/ 680 w 1947"/>
                                  <a:gd name="T43" fmla="*/ 26 h 39"/>
                                  <a:gd name="T44" fmla="*/ 709 w 1947"/>
                                  <a:gd name="T45" fmla="*/ 19 h 39"/>
                                  <a:gd name="T46" fmla="*/ 739 w 1947"/>
                                  <a:gd name="T47" fmla="*/ 36 h 39"/>
                                  <a:gd name="T48" fmla="*/ 769 w 1947"/>
                                  <a:gd name="T49" fmla="*/ 19 h 39"/>
                                  <a:gd name="T50" fmla="*/ 800 w 1947"/>
                                  <a:gd name="T51" fmla="*/ 17 h 39"/>
                                  <a:gd name="T52" fmla="*/ 831 w 1947"/>
                                  <a:gd name="T53" fmla="*/ 25 h 39"/>
                                  <a:gd name="T54" fmla="*/ 863 w 1947"/>
                                  <a:gd name="T55" fmla="*/ 28 h 39"/>
                                  <a:gd name="T56" fmla="*/ 893 w 1947"/>
                                  <a:gd name="T57" fmla="*/ 21 h 39"/>
                                  <a:gd name="T58" fmla="*/ 926 w 1947"/>
                                  <a:gd name="T59" fmla="*/ 28 h 39"/>
                                  <a:gd name="T60" fmla="*/ 955 w 1947"/>
                                  <a:gd name="T61" fmla="*/ 25 h 39"/>
                                  <a:gd name="T62" fmla="*/ 986 w 1947"/>
                                  <a:gd name="T63" fmla="*/ 16 h 39"/>
                                  <a:gd name="T64" fmla="*/ 1017 w 1947"/>
                                  <a:gd name="T65" fmla="*/ 31 h 39"/>
                                  <a:gd name="T66" fmla="*/ 1048 w 1947"/>
                                  <a:gd name="T67" fmla="*/ 4 h 39"/>
                                  <a:gd name="T68" fmla="*/ 1078 w 1947"/>
                                  <a:gd name="T69" fmla="*/ 22 h 39"/>
                                  <a:gd name="T70" fmla="*/ 1109 w 1947"/>
                                  <a:gd name="T71" fmla="*/ 20 h 39"/>
                                  <a:gd name="T72" fmla="*/ 1140 w 1947"/>
                                  <a:gd name="T73" fmla="*/ 7 h 39"/>
                                  <a:gd name="T74" fmla="*/ 1170 w 1947"/>
                                  <a:gd name="T75" fmla="*/ 16 h 39"/>
                                  <a:gd name="T76" fmla="*/ 1200 w 1947"/>
                                  <a:gd name="T77" fmla="*/ 16 h 39"/>
                                  <a:gd name="T78" fmla="*/ 1232 w 1947"/>
                                  <a:gd name="T79" fmla="*/ 14 h 39"/>
                                  <a:gd name="T80" fmla="*/ 1264 w 1947"/>
                                  <a:gd name="T81" fmla="*/ 17 h 39"/>
                                  <a:gd name="T82" fmla="*/ 1294 w 1947"/>
                                  <a:gd name="T83" fmla="*/ 16 h 39"/>
                                  <a:gd name="T84" fmla="*/ 1323 w 1947"/>
                                  <a:gd name="T85" fmla="*/ 27 h 39"/>
                                  <a:gd name="T86" fmla="*/ 1355 w 1947"/>
                                  <a:gd name="T87" fmla="*/ 22 h 39"/>
                                  <a:gd name="T88" fmla="*/ 1385 w 1947"/>
                                  <a:gd name="T89" fmla="*/ 28 h 39"/>
                                  <a:gd name="T90" fmla="*/ 1417 w 1947"/>
                                  <a:gd name="T91" fmla="*/ 13 h 39"/>
                                  <a:gd name="T92" fmla="*/ 1449 w 1947"/>
                                  <a:gd name="T93" fmla="*/ 22 h 39"/>
                                  <a:gd name="T94" fmla="*/ 1479 w 1947"/>
                                  <a:gd name="T95" fmla="*/ 23 h 39"/>
                                  <a:gd name="T96" fmla="*/ 1509 w 1947"/>
                                  <a:gd name="T97" fmla="*/ 29 h 39"/>
                                  <a:gd name="T98" fmla="*/ 1537 w 1947"/>
                                  <a:gd name="T99" fmla="*/ 25 h 39"/>
                                  <a:gd name="T100" fmla="*/ 1569 w 1947"/>
                                  <a:gd name="T101" fmla="*/ 23 h 39"/>
                                  <a:gd name="T102" fmla="*/ 1599 w 1947"/>
                                  <a:gd name="T103" fmla="*/ 17 h 39"/>
                                  <a:gd name="T104" fmla="*/ 1629 w 1947"/>
                                  <a:gd name="T105" fmla="*/ 28 h 39"/>
                                  <a:gd name="T106" fmla="*/ 1659 w 1947"/>
                                  <a:gd name="T107" fmla="*/ 23 h 39"/>
                                  <a:gd name="T108" fmla="*/ 1692 w 1947"/>
                                  <a:gd name="T109" fmla="*/ 18 h 39"/>
                                  <a:gd name="T110" fmla="*/ 1723 w 1947"/>
                                  <a:gd name="T111" fmla="*/ 25 h 39"/>
                                  <a:gd name="T112" fmla="*/ 1755 w 1947"/>
                                  <a:gd name="T113" fmla="*/ 18 h 39"/>
                                  <a:gd name="T114" fmla="*/ 1787 w 1947"/>
                                  <a:gd name="T115" fmla="*/ 21 h 39"/>
                                  <a:gd name="T116" fmla="*/ 1819 w 1947"/>
                                  <a:gd name="T117" fmla="*/ 32 h 39"/>
                                  <a:gd name="T118" fmla="*/ 1848 w 1947"/>
                                  <a:gd name="T119" fmla="*/ 35 h 39"/>
                                  <a:gd name="T120" fmla="*/ 1877 w 1947"/>
                                  <a:gd name="T121" fmla="*/ 12 h 39"/>
                                  <a:gd name="T122" fmla="*/ 1907 w 1947"/>
                                  <a:gd name="T123" fmla="*/ 23 h 39"/>
                                  <a:gd name="T124" fmla="*/ 1938 w 1947"/>
                                  <a:gd name="T125" fmla="*/ 21 h 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947" h="39">
                                    <a:moveTo>
                                      <a:pt x="0" y="19"/>
                                    </a:moveTo>
                                    <a:lnTo>
                                      <a:pt x="0" y="19"/>
                                    </a:lnTo>
                                    <a:lnTo>
                                      <a:pt x="0" y="21"/>
                                    </a:lnTo>
                                    <a:lnTo>
                                      <a:pt x="1" y="23"/>
                                    </a:lnTo>
                                    <a:lnTo>
                                      <a:pt x="1" y="28"/>
                                    </a:lnTo>
                                    <a:lnTo>
                                      <a:pt x="2" y="29"/>
                                    </a:lnTo>
                                    <a:lnTo>
                                      <a:pt x="2" y="31"/>
                                    </a:lnTo>
                                    <a:lnTo>
                                      <a:pt x="3" y="31"/>
                                    </a:lnTo>
                                    <a:lnTo>
                                      <a:pt x="3" y="32"/>
                                    </a:lnTo>
                                    <a:lnTo>
                                      <a:pt x="4" y="28"/>
                                    </a:lnTo>
                                    <a:lnTo>
                                      <a:pt x="4" y="30"/>
                                    </a:lnTo>
                                    <a:lnTo>
                                      <a:pt x="5" y="26"/>
                                    </a:lnTo>
                                    <a:lnTo>
                                      <a:pt x="5" y="27"/>
                                    </a:lnTo>
                                    <a:lnTo>
                                      <a:pt x="7" y="22"/>
                                    </a:lnTo>
                                    <a:lnTo>
                                      <a:pt x="7" y="25"/>
                                    </a:lnTo>
                                    <a:lnTo>
                                      <a:pt x="8" y="19"/>
                                    </a:lnTo>
                                    <a:lnTo>
                                      <a:pt x="8" y="21"/>
                                    </a:lnTo>
                                    <a:lnTo>
                                      <a:pt x="9" y="17"/>
                                    </a:lnTo>
                                    <a:lnTo>
                                      <a:pt x="9" y="18"/>
                                    </a:lnTo>
                                    <a:lnTo>
                                      <a:pt x="10" y="17"/>
                                    </a:lnTo>
                                    <a:lnTo>
                                      <a:pt x="11" y="18"/>
                                    </a:lnTo>
                                    <a:lnTo>
                                      <a:pt x="11" y="20"/>
                                    </a:lnTo>
                                    <a:lnTo>
                                      <a:pt x="12" y="20"/>
                                    </a:lnTo>
                                    <a:lnTo>
                                      <a:pt x="12" y="21"/>
                                    </a:lnTo>
                                    <a:lnTo>
                                      <a:pt x="13" y="18"/>
                                    </a:lnTo>
                                    <a:lnTo>
                                      <a:pt x="13" y="21"/>
                                    </a:lnTo>
                                    <a:lnTo>
                                      <a:pt x="15" y="11"/>
                                    </a:lnTo>
                                    <a:lnTo>
                                      <a:pt x="15" y="16"/>
                                    </a:lnTo>
                                    <a:lnTo>
                                      <a:pt x="16" y="8"/>
                                    </a:lnTo>
                                    <a:lnTo>
                                      <a:pt x="16" y="9"/>
                                    </a:lnTo>
                                    <a:lnTo>
                                      <a:pt x="17" y="7"/>
                                    </a:lnTo>
                                    <a:lnTo>
                                      <a:pt x="18" y="8"/>
                                    </a:lnTo>
                                    <a:lnTo>
                                      <a:pt x="18" y="11"/>
                                    </a:lnTo>
                                    <a:lnTo>
                                      <a:pt x="19" y="13"/>
                                    </a:lnTo>
                                    <a:lnTo>
                                      <a:pt x="19" y="17"/>
                                    </a:lnTo>
                                    <a:lnTo>
                                      <a:pt x="20" y="19"/>
                                    </a:lnTo>
                                    <a:lnTo>
                                      <a:pt x="20" y="21"/>
                                    </a:lnTo>
                                    <a:lnTo>
                                      <a:pt x="21" y="22"/>
                                    </a:lnTo>
                                    <a:lnTo>
                                      <a:pt x="21" y="23"/>
                                    </a:lnTo>
                                    <a:lnTo>
                                      <a:pt x="22" y="23"/>
                                    </a:lnTo>
                                    <a:lnTo>
                                      <a:pt x="24" y="22"/>
                                    </a:lnTo>
                                    <a:lnTo>
                                      <a:pt x="24" y="23"/>
                                    </a:lnTo>
                                    <a:lnTo>
                                      <a:pt x="25" y="20"/>
                                    </a:lnTo>
                                    <a:lnTo>
                                      <a:pt x="25" y="21"/>
                                    </a:lnTo>
                                    <a:lnTo>
                                      <a:pt x="26" y="19"/>
                                    </a:lnTo>
                                    <a:lnTo>
                                      <a:pt x="27" y="18"/>
                                    </a:lnTo>
                                    <a:lnTo>
                                      <a:pt x="28" y="18"/>
                                    </a:lnTo>
                                    <a:lnTo>
                                      <a:pt x="28" y="19"/>
                                    </a:lnTo>
                                    <a:lnTo>
                                      <a:pt x="29" y="20"/>
                                    </a:lnTo>
                                    <a:lnTo>
                                      <a:pt x="29" y="21"/>
                                    </a:lnTo>
                                    <a:lnTo>
                                      <a:pt x="30" y="23"/>
                                    </a:lnTo>
                                    <a:lnTo>
                                      <a:pt x="30" y="27"/>
                                    </a:lnTo>
                                    <a:lnTo>
                                      <a:pt x="31" y="28"/>
                                    </a:lnTo>
                                    <a:lnTo>
                                      <a:pt x="31" y="31"/>
                                    </a:lnTo>
                                    <a:lnTo>
                                      <a:pt x="33" y="32"/>
                                    </a:lnTo>
                                    <a:lnTo>
                                      <a:pt x="33" y="34"/>
                                    </a:lnTo>
                                    <a:lnTo>
                                      <a:pt x="34" y="34"/>
                                    </a:lnTo>
                                    <a:lnTo>
                                      <a:pt x="35" y="32"/>
                                    </a:lnTo>
                                    <a:lnTo>
                                      <a:pt x="35" y="34"/>
                                    </a:lnTo>
                                    <a:lnTo>
                                      <a:pt x="36" y="31"/>
                                    </a:lnTo>
                                    <a:lnTo>
                                      <a:pt x="36" y="32"/>
                                    </a:lnTo>
                                    <a:lnTo>
                                      <a:pt x="37" y="26"/>
                                    </a:lnTo>
                                    <a:lnTo>
                                      <a:pt x="37" y="30"/>
                                    </a:lnTo>
                                    <a:lnTo>
                                      <a:pt x="38" y="20"/>
                                    </a:lnTo>
                                    <a:lnTo>
                                      <a:pt x="38" y="23"/>
                                    </a:lnTo>
                                    <a:lnTo>
                                      <a:pt x="39" y="12"/>
                                    </a:lnTo>
                                    <a:lnTo>
                                      <a:pt x="39" y="18"/>
                                    </a:lnTo>
                                    <a:lnTo>
                                      <a:pt x="40" y="7"/>
                                    </a:lnTo>
                                    <a:lnTo>
                                      <a:pt x="40" y="10"/>
                                    </a:lnTo>
                                    <a:lnTo>
                                      <a:pt x="42" y="5"/>
                                    </a:lnTo>
                                    <a:lnTo>
                                      <a:pt x="42" y="7"/>
                                    </a:lnTo>
                                    <a:lnTo>
                                      <a:pt x="43" y="8"/>
                                    </a:lnTo>
                                    <a:lnTo>
                                      <a:pt x="43" y="12"/>
                                    </a:lnTo>
                                    <a:lnTo>
                                      <a:pt x="44" y="14"/>
                                    </a:lnTo>
                                    <a:lnTo>
                                      <a:pt x="44" y="19"/>
                                    </a:lnTo>
                                    <a:lnTo>
                                      <a:pt x="45" y="21"/>
                                    </a:lnTo>
                                    <a:lnTo>
                                      <a:pt x="45" y="23"/>
                                    </a:lnTo>
                                    <a:lnTo>
                                      <a:pt x="46" y="23"/>
                                    </a:lnTo>
                                    <a:lnTo>
                                      <a:pt x="46" y="25"/>
                                    </a:lnTo>
                                    <a:lnTo>
                                      <a:pt x="47" y="20"/>
                                    </a:lnTo>
                                    <a:lnTo>
                                      <a:pt x="47" y="23"/>
                                    </a:lnTo>
                                    <a:lnTo>
                                      <a:pt x="48" y="18"/>
                                    </a:lnTo>
                                    <a:lnTo>
                                      <a:pt x="48" y="19"/>
                                    </a:lnTo>
                                    <a:lnTo>
                                      <a:pt x="49" y="17"/>
                                    </a:lnTo>
                                    <a:lnTo>
                                      <a:pt x="51" y="17"/>
                                    </a:lnTo>
                                    <a:lnTo>
                                      <a:pt x="52" y="17"/>
                                    </a:lnTo>
                                    <a:lnTo>
                                      <a:pt x="52" y="18"/>
                                    </a:lnTo>
                                    <a:lnTo>
                                      <a:pt x="53" y="18"/>
                                    </a:lnTo>
                                    <a:lnTo>
                                      <a:pt x="54" y="18"/>
                                    </a:lnTo>
                                    <a:lnTo>
                                      <a:pt x="55" y="19"/>
                                    </a:lnTo>
                                    <a:lnTo>
                                      <a:pt x="55" y="20"/>
                                    </a:lnTo>
                                    <a:lnTo>
                                      <a:pt x="56" y="21"/>
                                    </a:lnTo>
                                    <a:lnTo>
                                      <a:pt x="56" y="23"/>
                                    </a:lnTo>
                                    <a:lnTo>
                                      <a:pt x="57" y="25"/>
                                    </a:lnTo>
                                    <a:lnTo>
                                      <a:pt x="57" y="27"/>
                                    </a:lnTo>
                                    <a:lnTo>
                                      <a:pt x="59" y="26"/>
                                    </a:lnTo>
                                    <a:lnTo>
                                      <a:pt x="59" y="27"/>
                                    </a:lnTo>
                                    <a:lnTo>
                                      <a:pt x="60" y="25"/>
                                    </a:lnTo>
                                    <a:lnTo>
                                      <a:pt x="60" y="26"/>
                                    </a:lnTo>
                                    <a:lnTo>
                                      <a:pt x="61" y="22"/>
                                    </a:lnTo>
                                    <a:lnTo>
                                      <a:pt x="61" y="23"/>
                                    </a:lnTo>
                                    <a:lnTo>
                                      <a:pt x="62" y="22"/>
                                    </a:lnTo>
                                    <a:lnTo>
                                      <a:pt x="63" y="22"/>
                                    </a:lnTo>
                                    <a:lnTo>
                                      <a:pt x="64" y="20"/>
                                    </a:lnTo>
                                    <a:lnTo>
                                      <a:pt x="64" y="22"/>
                                    </a:lnTo>
                                    <a:lnTo>
                                      <a:pt x="65" y="17"/>
                                    </a:lnTo>
                                    <a:lnTo>
                                      <a:pt x="65" y="19"/>
                                    </a:lnTo>
                                    <a:lnTo>
                                      <a:pt x="66" y="16"/>
                                    </a:lnTo>
                                    <a:lnTo>
                                      <a:pt x="68" y="17"/>
                                    </a:lnTo>
                                    <a:lnTo>
                                      <a:pt x="68" y="19"/>
                                    </a:lnTo>
                                    <a:lnTo>
                                      <a:pt x="69" y="21"/>
                                    </a:lnTo>
                                    <a:lnTo>
                                      <a:pt x="69" y="25"/>
                                    </a:lnTo>
                                    <a:lnTo>
                                      <a:pt x="70" y="26"/>
                                    </a:lnTo>
                                    <a:lnTo>
                                      <a:pt x="70" y="27"/>
                                    </a:lnTo>
                                    <a:lnTo>
                                      <a:pt x="71" y="27"/>
                                    </a:lnTo>
                                    <a:lnTo>
                                      <a:pt x="72" y="27"/>
                                    </a:lnTo>
                                    <a:lnTo>
                                      <a:pt x="73" y="27"/>
                                    </a:lnTo>
                                    <a:lnTo>
                                      <a:pt x="74" y="25"/>
                                    </a:lnTo>
                                    <a:lnTo>
                                      <a:pt x="74" y="27"/>
                                    </a:lnTo>
                                    <a:lnTo>
                                      <a:pt x="75" y="20"/>
                                    </a:lnTo>
                                    <a:lnTo>
                                      <a:pt x="75" y="23"/>
                                    </a:lnTo>
                                    <a:lnTo>
                                      <a:pt x="77" y="13"/>
                                    </a:lnTo>
                                    <a:lnTo>
                                      <a:pt x="77" y="18"/>
                                    </a:lnTo>
                                    <a:lnTo>
                                      <a:pt x="78" y="9"/>
                                    </a:lnTo>
                                    <a:lnTo>
                                      <a:pt x="78" y="12"/>
                                    </a:lnTo>
                                    <a:lnTo>
                                      <a:pt x="79" y="9"/>
                                    </a:lnTo>
                                    <a:lnTo>
                                      <a:pt x="80" y="10"/>
                                    </a:lnTo>
                                    <a:lnTo>
                                      <a:pt x="80" y="12"/>
                                    </a:lnTo>
                                    <a:lnTo>
                                      <a:pt x="81" y="14"/>
                                    </a:lnTo>
                                    <a:lnTo>
                                      <a:pt x="81" y="16"/>
                                    </a:lnTo>
                                    <a:lnTo>
                                      <a:pt x="82" y="18"/>
                                    </a:lnTo>
                                    <a:lnTo>
                                      <a:pt x="82" y="21"/>
                                    </a:lnTo>
                                    <a:lnTo>
                                      <a:pt x="83" y="22"/>
                                    </a:lnTo>
                                    <a:lnTo>
                                      <a:pt x="84" y="20"/>
                                    </a:lnTo>
                                    <a:lnTo>
                                      <a:pt x="84" y="21"/>
                                    </a:lnTo>
                                    <a:lnTo>
                                      <a:pt x="86" y="19"/>
                                    </a:lnTo>
                                    <a:lnTo>
                                      <a:pt x="86" y="20"/>
                                    </a:lnTo>
                                    <a:lnTo>
                                      <a:pt x="87" y="20"/>
                                    </a:lnTo>
                                    <a:lnTo>
                                      <a:pt x="87" y="23"/>
                                    </a:lnTo>
                                    <a:lnTo>
                                      <a:pt x="88" y="25"/>
                                    </a:lnTo>
                                    <a:lnTo>
                                      <a:pt x="88" y="29"/>
                                    </a:lnTo>
                                    <a:lnTo>
                                      <a:pt x="89" y="30"/>
                                    </a:lnTo>
                                    <a:lnTo>
                                      <a:pt x="89" y="32"/>
                                    </a:lnTo>
                                    <a:lnTo>
                                      <a:pt x="90" y="30"/>
                                    </a:lnTo>
                                    <a:lnTo>
                                      <a:pt x="90" y="32"/>
                                    </a:lnTo>
                                    <a:lnTo>
                                      <a:pt x="91" y="23"/>
                                    </a:lnTo>
                                    <a:lnTo>
                                      <a:pt x="91" y="28"/>
                                    </a:lnTo>
                                    <a:lnTo>
                                      <a:pt x="92" y="19"/>
                                    </a:lnTo>
                                    <a:lnTo>
                                      <a:pt x="92" y="21"/>
                                    </a:lnTo>
                                    <a:lnTo>
                                      <a:pt x="93" y="14"/>
                                    </a:lnTo>
                                    <a:lnTo>
                                      <a:pt x="93" y="17"/>
                                    </a:lnTo>
                                    <a:lnTo>
                                      <a:pt x="95" y="13"/>
                                    </a:lnTo>
                                    <a:lnTo>
                                      <a:pt x="95" y="14"/>
                                    </a:lnTo>
                                    <a:lnTo>
                                      <a:pt x="96" y="14"/>
                                    </a:lnTo>
                                    <a:lnTo>
                                      <a:pt x="96" y="18"/>
                                    </a:lnTo>
                                    <a:lnTo>
                                      <a:pt x="97" y="20"/>
                                    </a:lnTo>
                                    <a:lnTo>
                                      <a:pt x="97" y="25"/>
                                    </a:lnTo>
                                    <a:lnTo>
                                      <a:pt x="98" y="26"/>
                                    </a:lnTo>
                                    <a:lnTo>
                                      <a:pt x="98" y="27"/>
                                    </a:lnTo>
                                    <a:lnTo>
                                      <a:pt x="99" y="26"/>
                                    </a:lnTo>
                                    <a:lnTo>
                                      <a:pt x="99" y="28"/>
                                    </a:lnTo>
                                    <a:lnTo>
                                      <a:pt x="100" y="19"/>
                                    </a:lnTo>
                                    <a:lnTo>
                                      <a:pt x="100" y="23"/>
                                    </a:lnTo>
                                    <a:lnTo>
                                      <a:pt x="101" y="13"/>
                                    </a:lnTo>
                                    <a:lnTo>
                                      <a:pt x="101" y="18"/>
                                    </a:lnTo>
                                    <a:lnTo>
                                      <a:pt x="103" y="13"/>
                                    </a:lnTo>
                                    <a:lnTo>
                                      <a:pt x="104" y="14"/>
                                    </a:lnTo>
                                    <a:lnTo>
                                      <a:pt x="105" y="16"/>
                                    </a:lnTo>
                                    <a:lnTo>
                                      <a:pt x="105" y="17"/>
                                    </a:lnTo>
                                    <a:lnTo>
                                      <a:pt x="106" y="16"/>
                                    </a:lnTo>
                                    <a:lnTo>
                                      <a:pt x="106" y="17"/>
                                    </a:lnTo>
                                    <a:lnTo>
                                      <a:pt x="107" y="13"/>
                                    </a:lnTo>
                                    <a:lnTo>
                                      <a:pt x="107" y="16"/>
                                    </a:lnTo>
                                    <a:lnTo>
                                      <a:pt x="108" y="13"/>
                                    </a:lnTo>
                                    <a:lnTo>
                                      <a:pt x="109" y="14"/>
                                    </a:lnTo>
                                    <a:lnTo>
                                      <a:pt x="109" y="18"/>
                                    </a:lnTo>
                                    <a:lnTo>
                                      <a:pt x="110" y="20"/>
                                    </a:lnTo>
                                    <a:lnTo>
                                      <a:pt x="110" y="25"/>
                                    </a:lnTo>
                                    <a:lnTo>
                                      <a:pt x="112" y="27"/>
                                    </a:lnTo>
                                    <a:lnTo>
                                      <a:pt x="112" y="28"/>
                                    </a:lnTo>
                                    <a:lnTo>
                                      <a:pt x="113" y="27"/>
                                    </a:lnTo>
                                    <a:lnTo>
                                      <a:pt x="113" y="28"/>
                                    </a:lnTo>
                                    <a:lnTo>
                                      <a:pt x="114" y="23"/>
                                    </a:lnTo>
                                    <a:lnTo>
                                      <a:pt x="114" y="25"/>
                                    </a:lnTo>
                                    <a:lnTo>
                                      <a:pt x="115" y="20"/>
                                    </a:lnTo>
                                    <a:lnTo>
                                      <a:pt x="115" y="22"/>
                                    </a:lnTo>
                                    <a:lnTo>
                                      <a:pt x="116" y="20"/>
                                    </a:lnTo>
                                    <a:lnTo>
                                      <a:pt x="116" y="21"/>
                                    </a:lnTo>
                                    <a:lnTo>
                                      <a:pt x="117" y="22"/>
                                    </a:lnTo>
                                    <a:lnTo>
                                      <a:pt x="117" y="23"/>
                                    </a:lnTo>
                                    <a:lnTo>
                                      <a:pt x="118" y="25"/>
                                    </a:lnTo>
                                    <a:lnTo>
                                      <a:pt x="119" y="25"/>
                                    </a:lnTo>
                                    <a:lnTo>
                                      <a:pt x="121" y="26"/>
                                    </a:lnTo>
                                    <a:lnTo>
                                      <a:pt x="121" y="28"/>
                                    </a:lnTo>
                                    <a:lnTo>
                                      <a:pt x="122" y="29"/>
                                    </a:lnTo>
                                    <a:lnTo>
                                      <a:pt x="122" y="32"/>
                                    </a:lnTo>
                                    <a:lnTo>
                                      <a:pt x="123" y="35"/>
                                    </a:lnTo>
                                    <a:lnTo>
                                      <a:pt x="123" y="36"/>
                                    </a:lnTo>
                                    <a:lnTo>
                                      <a:pt x="124" y="32"/>
                                    </a:lnTo>
                                    <a:lnTo>
                                      <a:pt x="124" y="36"/>
                                    </a:lnTo>
                                    <a:lnTo>
                                      <a:pt x="125" y="28"/>
                                    </a:lnTo>
                                    <a:lnTo>
                                      <a:pt x="125" y="30"/>
                                    </a:lnTo>
                                    <a:lnTo>
                                      <a:pt x="126" y="17"/>
                                    </a:lnTo>
                                    <a:lnTo>
                                      <a:pt x="126" y="23"/>
                                    </a:lnTo>
                                    <a:lnTo>
                                      <a:pt x="127" y="9"/>
                                    </a:lnTo>
                                    <a:lnTo>
                                      <a:pt x="127" y="14"/>
                                    </a:lnTo>
                                    <a:lnTo>
                                      <a:pt x="128" y="7"/>
                                    </a:lnTo>
                                    <a:lnTo>
                                      <a:pt x="128" y="8"/>
                                    </a:lnTo>
                                    <a:lnTo>
                                      <a:pt x="130" y="8"/>
                                    </a:lnTo>
                                    <a:lnTo>
                                      <a:pt x="130" y="10"/>
                                    </a:lnTo>
                                    <a:lnTo>
                                      <a:pt x="131" y="11"/>
                                    </a:lnTo>
                                    <a:lnTo>
                                      <a:pt x="131" y="13"/>
                                    </a:lnTo>
                                    <a:lnTo>
                                      <a:pt x="132" y="14"/>
                                    </a:lnTo>
                                    <a:lnTo>
                                      <a:pt x="132" y="16"/>
                                    </a:lnTo>
                                    <a:lnTo>
                                      <a:pt x="133" y="16"/>
                                    </a:lnTo>
                                    <a:lnTo>
                                      <a:pt x="134" y="16"/>
                                    </a:lnTo>
                                    <a:lnTo>
                                      <a:pt x="135" y="16"/>
                                    </a:lnTo>
                                    <a:lnTo>
                                      <a:pt x="135" y="17"/>
                                    </a:lnTo>
                                    <a:lnTo>
                                      <a:pt x="136" y="18"/>
                                    </a:lnTo>
                                    <a:lnTo>
                                      <a:pt x="136" y="19"/>
                                    </a:lnTo>
                                    <a:lnTo>
                                      <a:pt x="137" y="20"/>
                                    </a:lnTo>
                                    <a:lnTo>
                                      <a:pt x="137" y="22"/>
                                    </a:lnTo>
                                    <a:lnTo>
                                      <a:pt x="139" y="23"/>
                                    </a:lnTo>
                                    <a:lnTo>
                                      <a:pt x="139" y="26"/>
                                    </a:lnTo>
                                    <a:lnTo>
                                      <a:pt x="140" y="27"/>
                                    </a:lnTo>
                                    <a:lnTo>
                                      <a:pt x="141" y="23"/>
                                    </a:lnTo>
                                    <a:lnTo>
                                      <a:pt x="141" y="27"/>
                                    </a:lnTo>
                                    <a:lnTo>
                                      <a:pt x="142" y="17"/>
                                    </a:lnTo>
                                    <a:lnTo>
                                      <a:pt x="142" y="21"/>
                                    </a:lnTo>
                                    <a:lnTo>
                                      <a:pt x="143" y="10"/>
                                    </a:lnTo>
                                    <a:lnTo>
                                      <a:pt x="143" y="13"/>
                                    </a:lnTo>
                                    <a:lnTo>
                                      <a:pt x="144" y="8"/>
                                    </a:lnTo>
                                    <a:lnTo>
                                      <a:pt x="144" y="9"/>
                                    </a:lnTo>
                                    <a:lnTo>
                                      <a:pt x="145" y="9"/>
                                    </a:lnTo>
                                    <a:lnTo>
                                      <a:pt x="145" y="11"/>
                                    </a:lnTo>
                                    <a:lnTo>
                                      <a:pt x="146" y="13"/>
                                    </a:lnTo>
                                    <a:lnTo>
                                      <a:pt x="146" y="14"/>
                                    </a:lnTo>
                                    <a:lnTo>
                                      <a:pt x="148" y="17"/>
                                    </a:lnTo>
                                    <a:lnTo>
                                      <a:pt x="148" y="20"/>
                                    </a:lnTo>
                                    <a:lnTo>
                                      <a:pt x="149" y="22"/>
                                    </a:lnTo>
                                    <a:lnTo>
                                      <a:pt x="149" y="26"/>
                                    </a:lnTo>
                                    <a:lnTo>
                                      <a:pt x="150" y="28"/>
                                    </a:lnTo>
                                    <a:lnTo>
                                      <a:pt x="150" y="30"/>
                                    </a:lnTo>
                                    <a:lnTo>
                                      <a:pt x="151" y="31"/>
                                    </a:lnTo>
                                    <a:lnTo>
                                      <a:pt x="151" y="32"/>
                                    </a:lnTo>
                                    <a:lnTo>
                                      <a:pt x="152" y="30"/>
                                    </a:lnTo>
                                    <a:lnTo>
                                      <a:pt x="152" y="31"/>
                                    </a:lnTo>
                                    <a:lnTo>
                                      <a:pt x="153" y="26"/>
                                    </a:lnTo>
                                    <a:lnTo>
                                      <a:pt x="153" y="28"/>
                                    </a:lnTo>
                                    <a:lnTo>
                                      <a:pt x="154" y="25"/>
                                    </a:lnTo>
                                    <a:lnTo>
                                      <a:pt x="154" y="26"/>
                                    </a:lnTo>
                                    <a:lnTo>
                                      <a:pt x="156" y="25"/>
                                    </a:lnTo>
                                    <a:lnTo>
                                      <a:pt x="156" y="27"/>
                                    </a:lnTo>
                                    <a:lnTo>
                                      <a:pt x="157" y="27"/>
                                    </a:lnTo>
                                    <a:lnTo>
                                      <a:pt x="157" y="28"/>
                                    </a:lnTo>
                                    <a:lnTo>
                                      <a:pt x="158" y="28"/>
                                    </a:lnTo>
                                    <a:lnTo>
                                      <a:pt x="159" y="25"/>
                                    </a:lnTo>
                                    <a:lnTo>
                                      <a:pt x="159" y="27"/>
                                    </a:lnTo>
                                    <a:lnTo>
                                      <a:pt x="160" y="21"/>
                                    </a:lnTo>
                                    <a:lnTo>
                                      <a:pt x="160" y="23"/>
                                    </a:lnTo>
                                    <a:lnTo>
                                      <a:pt x="161" y="19"/>
                                    </a:lnTo>
                                    <a:lnTo>
                                      <a:pt x="161" y="20"/>
                                    </a:lnTo>
                                    <a:lnTo>
                                      <a:pt x="162" y="18"/>
                                    </a:lnTo>
                                    <a:lnTo>
                                      <a:pt x="163" y="18"/>
                                    </a:lnTo>
                                    <a:lnTo>
                                      <a:pt x="165" y="18"/>
                                    </a:lnTo>
                                    <a:lnTo>
                                      <a:pt x="165" y="19"/>
                                    </a:lnTo>
                                    <a:lnTo>
                                      <a:pt x="166" y="20"/>
                                    </a:lnTo>
                                    <a:lnTo>
                                      <a:pt x="166" y="21"/>
                                    </a:lnTo>
                                    <a:lnTo>
                                      <a:pt x="167" y="21"/>
                                    </a:lnTo>
                                    <a:lnTo>
                                      <a:pt x="167" y="22"/>
                                    </a:lnTo>
                                    <a:lnTo>
                                      <a:pt x="168" y="20"/>
                                    </a:lnTo>
                                    <a:lnTo>
                                      <a:pt x="168" y="21"/>
                                    </a:lnTo>
                                    <a:lnTo>
                                      <a:pt x="169" y="18"/>
                                    </a:lnTo>
                                    <a:lnTo>
                                      <a:pt x="169" y="19"/>
                                    </a:lnTo>
                                    <a:lnTo>
                                      <a:pt x="170" y="13"/>
                                    </a:lnTo>
                                    <a:lnTo>
                                      <a:pt x="170" y="17"/>
                                    </a:lnTo>
                                    <a:lnTo>
                                      <a:pt x="171" y="12"/>
                                    </a:lnTo>
                                    <a:lnTo>
                                      <a:pt x="171" y="13"/>
                                    </a:lnTo>
                                    <a:lnTo>
                                      <a:pt x="172" y="12"/>
                                    </a:lnTo>
                                    <a:lnTo>
                                      <a:pt x="174" y="13"/>
                                    </a:lnTo>
                                    <a:lnTo>
                                      <a:pt x="174" y="14"/>
                                    </a:lnTo>
                                    <a:lnTo>
                                      <a:pt x="175" y="14"/>
                                    </a:lnTo>
                                    <a:lnTo>
                                      <a:pt x="176" y="13"/>
                                    </a:lnTo>
                                    <a:lnTo>
                                      <a:pt x="176" y="14"/>
                                    </a:lnTo>
                                    <a:lnTo>
                                      <a:pt x="177" y="14"/>
                                    </a:lnTo>
                                    <a:lnTo>
                                      <a:pt x="177" y="16"/>
                                    </a:lnTo>
                                    <a:lnTo>
                                      <a:pt x="178" y="17"/>
                                    </a:lnTo>
                                    <a:lnTo>
                                      <a:pt x="178" y="20"/>
                                    </a:lnTo>
                                    <a:lnTo>
                                      <a:pt x="179" y="21"/>
                                    </a:lnTo>
                                    <a:lnTo>
                                      <a:pt x="179" y="23"/>
                                    </a:lnTo>
                                    <a:lnTo>
                                      <a:pt x="180" y="25"/>
                                    </a:lnTo>
                                    <a:lnTo>
                                      <a:pt x="181" y="22"/>
                                    </a:lnTo>
                                    <a:lnTo>
                                      <a:pt x="181" y="25"/>
                                    </a:lnTo>
                                    <a:lnTo>
                                      <a:pt x="183" y="21"/>
                                    </a:lnTo>
                                    <a:lnTo>
                                      <a:pt x="183" y="22"/>
                                    </a:lnTo>
                                    <a:lnTo>
                                      <a:pt x="184" y="21"/>
                                    </a:lnTo>
                                    <a:lnTo>
                                      <a:pt x="184" y="23"/>
                                    </a:lnTo>
                                    <a:lnTo>
                                      <a:pt x="185" y="25"/>
                                    </a:lnTo>
                                    <a:lnTo>
                                      <a:pt x="185" y="27"/>
                                    </a:lnTo>
                                    <a:lnTo>
                                      <a:pt x="186" y="28"/>
                                    </a:lnTo>
                                    <a:lnTo>
                                      <a:pt x="186" y="29"/>
                                    </a:lnTo>
                                    <a:lnTo>
                                      <a:pt x="187" y="27"/>
                                    </a:lnTo>
                                    <a:lnTo>
                                      <a:pt x="187" y="29"/>
                                    </a:lnTo>
                                    <a:lnTo>
                                      <a:pt x="188" y="22"/>
                                    </a:lnTo>
                                    <a:lnTo>
                                      <a:pt x="188" y="26"/>
                                    </a:lnTo>
                                    <a:lnTo>
                                      <a:pt x="189" y="21"/>
                                    </a:lnTo>
                                    <a:lnTo>
                                      <a:pt x="189" y="22"/>
                                    </a:lnTo>
                                    <a:lnTo>
                                      <a:pt x="190" y="22"/>
                                    </a:lnTo>
                                    <a:lnTo>
                                      <a:pt x="190" y="23"/>
                                    </a:lnTo>
                                    <a:lnTo>
                                      <a:pt x="192" y="25"/>
                                    </a:lnTo>
                                    <a:lnTo>
                                      <a:pt x="192" y="27"/>
                                    </a:lnTo>
                                    <a:lnTo>
                                      <a:pt x="193" y="25"/>
                                    </a:lnTo>
                                    <a:lnTo>
                                      <a:pt x="193" y="27"/>
                                    </a:lnTo>
                                    <a:lnTo>
                                      <a:pt x="194" y="19"/>
                                    </a:lnTo>
                                    <a:lnTo>
                                      <a:pt x="194" y="23"/>
                                    </a:lnTo>
                                    <a:lnTo>
                                      <a:pt x="195" y="16"/>
                                    </a:lnTo>
                                    <a:lnTo>
                                      <a:pt x="195" y="18"/>
                                    </a:lnTo>
                                    <a:lnTo>
                                      <a:pt x="196" y="16"/>
                                    </a:lnTo>
                                    <a:lnTo>
                                      <a:pt x="196" y="17"/>
                                    </a:lnTo>
                                    <a:lnTo>
                                      <a:pt x="197" y="19"/>
                                    </a:lnTo>
                                    <a:lnTo>
                                      <a:pt x="197" y="23"/>
                                    </a:lnTo>
                                    <a:lnTo>
                                      <a:pt x="198" y="25"/>
                                    </a:lnTo>
                                    <a:lnTo>
                                      <a:pt x="198" y="28"/>
                                    </a:lnTo>
                                    <a:lnTo>
                                      <a:pt x="200" y="29"/>
                                    </a:lnTo>
                                    <a:lnTo>
                                      <a:pt x="201" y="23"/>
                                    </a:lnTo>
                                    <a:lnTo>
                                      <a:pt x="201" y="28"/>
                                    </a:lnTo>
                                    <a:lnTo>
                                      <a:pt x="202" y="19"/>
                                    </a:lnTo>
                                    <a:lnTo>
                                      <a:pt x="202" y="21"/>
                                    </a:lnTo>
                                    <a:lnTo>
                                      <a:pt x="203" y="14"/>
                                    </a:lnTo>
                                    <a:lnTo>
                                      <a:pt x="203" y="18"/>
                                    </a:lnTo>
                                    <a:lnTo>
                                      <a:pt x="204" y="12"/>
                                    </a:lnTo>
                                    <a:lnTo>
                                      <a:pt x="204" y="13"/>
                                    </a:lnTo>
                                    <a:lnTo>
                                      <a:pt x="205" y="12"/>
                                    </a:lnTo>
                                    <a:lnTo>
                                      <a:pt x="206" y="12"/>
                                    </a:lnTo>
                                    <a:lnTo>
                                      <a:pt x="207" y="12"/>
                                    </a:lnTo>
                                    <a:lnTo>
                                      <a:pt x="207" y="14"/>
                                    </a:lnTo>
                                    <a:lnTo>
                                      <a:pt x="209" y="16"/>
                                    </a:lnTo>
                                    <a:lnTo>
                                      <a:pt x="209" y="18"/>
                                    </a:lnTo>
                                    <a:lnTo>
                                      <a:pt x="210" y="19"/>
                                    </a:lnTo>
                                    <a:lnTo>
                                      <a:pt x="210" y="21"/>
                                    </a:lnTo>
                                    <a:lnTo>
                                      <a:pt x="211" y="21"/>
                                    </a:lnTo>
                                    <a:lnTo>
                                      <a:pt x="212" y="20"/>
                                    </a:lnTo>
                                    <a:lnTo>
                                      <a:pt x="212" y="21"/>
                                    </a:lnTo>
                                    <a:lnTo>
                                      <a:pt x="213" y="20"/>
                                    </a:lnTo>
                                    <a:lnTo>
                                      <a:pt x="214" y="20"/>
                                    </a:lnTo>
                                    <a:lnTo>
                                      <a:pt x="214" y="21"/>
                                    </a:lnTo>
                                    <a:lnTo>
                                      <a:pt x="215" y="22"/>
                                    </a:lnTo>
                                    <a:lnTo>
                                      <a:pt x="216" y="21"/>
                                    </a:lnTo>
                                    <a:lnTo>
                                      <a:pt x="216" y="22"/>
                                    </a:lnTo>
                                    <a:lnTo>
                                      <a:pt x="218" y="19"/>
                                    </a:lnTo>
                                    <a:lnTo>
                                      <a:pt x="218" y="20"/>
                                    </a:lnTo>
                                    <a:lnTo>
                                      <a:pt x="219" y="18"/>
                                    </a:lnTo>
                                    <a:lnTo>
                                      <a:pt x="220" y="19"/>
                                    </a:lnTo>
                                    <a:lnTo>
                                      <a:pt x="220" y="20"/>
                                    </a:lnTo>
                                    <a:lnTo>
                                      <a:pt x="221" y="21"/>
                                    </a:lnTo>
                                    <a:lnTo>
                                      <a:pt x="221" y="23"/>
                                    </a:lnTo>
                                    <a:lnTo>
                                      <a:pt x="222" y="25"/>
                                    </a:lnTo>
                                    <a:lnTo>
                                      <a:pt x="222" y="27"/>
                                    </a:lnTo>
                                    <a:lnTo>
                                      <a:pt x="223" y="27"/>
                                    </a:lnTo>
                                    <a:lnTo>
                                      <a:pt x="224" y="27"/>
                                    </a:lnTo>
                                    <a:lnTo>
                                      <a:pt x="224" y="28"/>
                                    </a:lnTo>
                                    <a:lnTo>
                                      <a:pt x="225" y="28"/>
                                    </a:lnTo>
                                    <a:lnTo>
                                      <a:pt x="227" y="26"/>
                                    </a:lnTo>
                                    <a:lnTo>
                                      <a:pt x="227" y="27"/>
                                    </a:lnTo>
                                    <a:lnTo>
                                      <a:pt x="228" y="21"/>
                                    </a:lnTo>
                                    <a:lnTo>
                                      <a:pt x="228" y="25"/>
                                    </a:lnTo>
                                    <a:lnTo>
                                      <a:pt x="229" y="16"/>
                                    </a:lnTo>
                                    <a:lnTo>
                                      <a:pt x="229" y="19"/>
                                    </a:lnTo>
                                    <a:lnTo>
                                      <a:pt x="230" y="13"/>
                                    </a:lnTo>
                                    <a:lnTo>
                                      <a:pt x="230" y="14"/>
                                    </a:lnTo>
                                    <a:lnTo>
                                      <a:pt x="231" y="13"/>
                                    </a:lnTo>
                                    <a:lnTo>
                                      <a:pt x="231" y="16"/>
                                    </a:lnTo>
                                    <a:lnTo>
                                      <a:pt x="232" y="17"/>
                                    </a:lnTo>
                                    <a:lnTo>
                                      <a:pt x="232" y="21"/>
                                    </a:lnTo>
                                    <a:lnTo>
                                      <a:pt x="233" y="22"/>
                                    </a:lnTo>
                                    <a:lnTo>
                                      <a:pt x="233" y="25"/>
                                    </a:lnTo>
                                    <a:lnTo>
                                      <a:pt x="234" y="26"/>
                                    </a:lnTo>
                                    <a:lnTo>
                                      <a:pt x="236" y="25"/>
                                    </a:lnTo>
                                    <a:lnTo>
                                      <a:pt x="236" y="26"/>
                                    </a:lnTo>
                                    <a:lnTo>
                                      <a:pt x="237" y="22"/>
                                    </a:lnTo>
                                    <a:lnTo>
                                      <a:pt x="237" y="25"/>
                                    </a:lnTo>
                                    <a:lnTo>
                                      <a:pt x="238" y="20"/>
                                    </a:lnTo>
                                    <a:lnTo>
                                      <a:pt x="238" y="22"/>
                                    </a:lnTo>
                                    <a:lnTo>
                                      <a:pt x="239" y="17"/>
                                    </a:lnTo>
                                    <a:lnTo>
                                      <a:pt x="239" y="19"/>
                                    </a:lnTo>
                                    <a:lnTo>
                                      <a:pt x="240" y="14"/>
                                    </a:lnTo>
                                    <a:lnTo>
                                      <a:pt x="240" y="17"/>
                                    </a:lnTo>
                                    <a:lnTo>
                                      <a:pt x="241" y="14"/>
                                    </a:lnTo>
                                    <a:lnTo>
                                      <a:pt x="242" y="14"/>
                                    </a:lnTo>
                                    <a:lnTo>
                                      <a:pt x="242" y="16"/>
                                    </a:lnTo>
                                    <a:lnTo>
                                      <a:pt x="244" y="16"/>
                                    </a:lnTo>
                                    <a:lnTo>
                                      <a:pt x="244" y="17"/>
                                    </a:lnTo>
                                    <a:lnTo>
                                      <a:pt x="245" y="18"/>
                                    </a:lnTo>
                                    <a:lnTo>
                                      <a:pt x="245" y="19"/>
                                    </a:lnTo>
                                    <a:lnTo>
                                      <a:pt x="246" y="19"/>
                                    </a:lnTo>
                                    <a:lnTo>
                                      <a:pt x="246" y="21"/>
                                    </a:lnTo>
                                    <a:lnTo>
                                      <a:pt x="247" y="22"/>
                                    </a:lnTo>
                                    <a:lnTo>
                                      <a:pt x="247" y="25"/>
                                    </a:lnTo>
                                    <a:lnTo>
                                      <a:pt x="248" y="25"/>
                                    </a:lnTo>
                                    <a:lnTo>
                                      <a:pt x="249" y="25"/>
                                    </a:lnTo>
                                    <a:lnTo>
                                      <a:pt x="250" y="23"/>
                                    </a:lnTo>
                                    <a:lnTo>
                                      <a:pt x="251" y="23"/>
                                    </a:lnTo>
                                    <a:lnTo>
                                      <a:pt x="251" y="25"/>
                                    </a:lnTo>
                                    <a:lnTo>
                                      <a:pt x="253" y="25"/>
                                    </a:lnTo>
                                    <a:lnTo>
                                      <a:pt x="254" y="23"/>
                                    </a:lnTo>
                                    <a:lnTo>
                                      <a:pt x="254" y="25"/>
                                    </a:lnTo>
                                    <a:lnTo>
                                      <a:pt x="255" y="18"/>
                                    </a:lnTo>
                                    <a:lnTo>
                                      <a:pt x="255" y="22"/>
                                    </a:lnTo>
                                    <a:lnTo>
                                      <a:pt x="256" y="13"/>
                                    </a:lnTo>
                                    <a:lnTo>
                                      <a:pt x="256" y="16"/>
                                    </a:lnTo>
                                    <a:lnTo>
                                      <a:pt x="257" y="9"/>
                                    </a:lnTo>
                                    <a:lnTo>
                                      <a:pt x="257" y="11"/>
                                    </a:lnTo>
                                    <a:lnTo>
                                      <a:pt x="258" y="9"/>
                                    </a:lnTo>
                                    <a:lnTo>
                                      <a:pt x="258" y="12"/>
                                    </a:lnTo>
                                    <a:lnTo>
                                      <a:pt x="259" y="14"/>
                                    </a:lnTo>
                                    <a:lnTo>
                                      <a:pt x="259" y="20"/>
                                    </a:lnTo>
                                    <a:lnTo>
                                      <a:pt x="260" y="22"/>
                                    </a:lnTo>
                                    <a:lnTo>
                                      <a:pt x="260" y="26"/>
                                    </a:lnTo>
                                    <a:lnTo>
                                      <a:pt x="262" y="27"/>
                                    </a:lnTo>
                                    <a:lnTo>
                                      <a:pt x="263" y="23"/>
                                    </a:lnTo>
                                    <a:lnTo>
                                      <a:pt x="263" y="26"/>
                                    </a:lnTo>
                                    <a:lnTo>
                                      <a:pt x="264" y="20"/>
                                    </a:lnTo>
                                    <a:lnTo>
                                      <a:pt x="264" y="22"/>
                                    </a:lnTo>
                                    <a:lnTo>
                                      <a:pt x="265" y="19"/>
                                    </a:lnTo>
                                    <a:lnTo>
                                      <a:pt x="266" y="19"/>
                                    </a:lnTo>
                                    <a:lnTo>
                                      <a:pt x="266" y="20"/>
                                    </a:lnTo>
                                    <a:lnTo>
                                      <a:pt x="267" y="21"/>
                                    </a:lnTo>
                                    <a:lnTo>
                                      <a:pt x="268" y="22"/>
                                    </a:lnTo>
                                    <a:lnTo>
                                      <a:pt x="268" y="23"/>
                                    </a:lnTo>
                                    <a:lnTo>
                                      <a:pt x="269" y="25"/>
                                    </a:lnTo>
                                    <a:lnTo>
                                      <a:pt x="269" y="27"/>
                                    </a:lnTo>
                                    <a:lnTo>
                                      <a:pt x="271" y="29"/>
                                    </a:lnTo>
                                    <a:lnTo>
                                      <a:pt x="271" y="32"/>
                                    </a:lnTo>
                                    <a:lnTo>
                                      <a:pt x="272" y="34"/>
                                    </a:lnTo>
                                    <a:lnTo>
                                      <a:pt x="272" y="35"/>
                                    </a:lnTo>
                                    <a:lnTo>
                                      <a:pt x="273" y="31"/>
                                    </a:lnTo>
                                    <a:lnTo>
                                      <a:pt x="273" y="35"/>
                                    </a:lnTo>
                                    <a:lnTo>
                                      <a:pt x="274" y="21"/>
                                    </a:lnTo>
                                    <a:lnTo>
                                      <a:pt x="274" y="28"/>
                                    </a:lnTo>
                                    <a:lnTo>
                                      <a:pt x="275" y="10"/>
                                    </a:lnTo>
                                    <a:lnTo>
                                      <a:pt x="275" y="17"/>
                                    </a:lnTo>
                                    <a:lnTo>
                                      <a:pt x="276" y="5"/>
                                    </a:lnTo>
                                    <a:lnTo>
                                      <a:pt x="276" y="8"/>
                                    </a:lnTo>
                                    <a:lnTo>
                                      <a:pt x="277" y="5"/>
                                    </a:lnTo>
                                    <a:lnTo>
                                      <a:pt x="278" y="7"/>
                                    </a:lnTo>
                                    <a:lnTo>
                                      <a:pt x="278" y="10"/>
                                    </a:lnTo>
                                    <a:lnTo>
                                      <a:pt x="280" y="11"/>
                                    </a:lnTo>
                                    <a:lnTo>
                                      <a:pt x="280" y="12"/>
                                    </a:lnTo>
                                    <a:lnTo>
                                      <a:pt x="281" y="13"/>
                                    </a:lnTo>
                                    <a:lnTo>
                                      <a:pt x="281" y="14"/>
                                    </a:lnTo>
                                    <a:lnTo>
                                      <a:pt x="282" y="16"/>
                                    </a:lnTo>
                                    <a:lnTo>
                                      <a:pt x="282" y="18"/>
                                    </a:lnTo>
                                    <a:lnTo>
                                      <a:pt x="283" y="19"/>
                                    </a:lnTo>
                                    <a:lnTo>
                                      <a:pt x="283" y="22"/>
                                    </a:lnTo>
                                    <a:lnTo>
                                      <a:pt x="284" y="23"/>
                                    </a:lnTo>
                                    <a:lnTo>
                                      <a:pt x="284" y="26"/>
                                    </a:lnTo>
                                    <a:lnTo>
                                      <a:pt x="285" y="27"/>
                                    </a:lnTo>
                                    <a:lnTo>
                                      <a:pt x="285" y="28"/>
                                    </a:lnTo>
                                    <a:lnTo>
                                      <a:pt x="286" y="26"/>
                                    </a:lnTo>
                                    <a:lnTo>
                                      <a:pt x="286" y="27"/>
                                    </a:lnTo>
                                    <a:lnTo>
                                      <a:pt x="287" y="21"/>
                                    </a:lnTo>
                                    <a:lnTo>
                                      <a:pt x="287" y="25"/>
                                    </a:lnTo>
                                    <a:lnTo>
                                      <a:pt x="289" y="19"/>
                                    </a:lnTo>
                                    <a:lnTo>
                                      <a:pt x="289" y="20"/>
                                    </a:lnTo>
                                    <a:lnTo>
                                      <a:pt x="290" y="18"/>
                                    </a:lnTo>
                                    <a:lnTo>
                                      <a:pt x="291" y="18"/>
                                    </a:lnTo>
                                    <a:lnTo>
                                      <a:pt x="291" y="20"/>
                                    </a:lnTo>
                                    <a:lnTo>
                                      <a:pt x="292" y="21"/>
                                    </a:lnTo>
                                    <a:lnTo>
                                      <a:pt x="292" y="23"/>
                                    </a:lnTo>
                                    <a:lnTo>
                                      <a:pt x="293" y="25"/>
                                    </a:lnTo>
                                    <a:lnTo>
                                      <a:pt x="293" y="26"/>
                                    </a:lnTo>
                                    <a:lnTo>
                                      <a:pt x="294" y="26"/>
                                    </a:lnTo>
                                    <a:lnTo>
                                      <a:pt x="295" y="26"/>
                                    </a:lnTo>
                                    <a:lnTo>
                                      <a:pt x="295" y="27"/>
                                    </a:lnTo>
                                    <a:lnTo>
                                      <a:pt x="297" y="27"/>
                                    </a:lnTo>
                                    <a:lnTo>
                                      <a:pt x="298" y="26"/>
                                    </a:lnTo>
                                    <a:lnTo>
                                      <a:pt x="298" y="27"/>
                                    </a:lnTo>
                                    <a:lnTo>
                                      <a:pt x="299" y="22"/>
                                    </a:lnTo>
                                    <a:lnTo>
                                      <a:pt x="299" y="26"/>
                                    </a:lnTo>
                                    <a:lnTo>
                                      <a:pt x="300" y="19"/>
                                    </a:lnTo>
                                    <a:lnTo>
                                      <a:pt x="300" y="21"/>
                                    </a:lnTo>
                                    <a:lnTo>
                                      <a:pt x="301" y="13"/>
                                    </a:lnTo>
                                    <a:lnTo>
                                      <a:pt x="301" y="17"/>
                                    </a:lnTo>
                                    <a:lnTo>
                                      <a:pt x="302" y="11"/>
                                    </a:lnTo>
                                    <a:lnTo>
                                      <a:pt x="302" y="12"/>
                                    </a:lnTo>
                                    <a:lnTo>
                                      <a:pt x="303" y="11"/>
                                    </a:lnTo>
                                    <a:lnTo>
                                      <a:pt x="303" y="13"/>
                                    </a:lnTo>
                                    <a:lnTo>
                                      <a:pt x="304" y="14"/>
                                    </a:lnTo>
                                    <a:lnTo>
                                      <a:pt x="304" y="19"/>
                                    </a:lnTo>
                                    <a:lnTo>
                                      <a:pt x="306" y="20"/>
                                    </a:lnTo>
                                    <a:lnTo>
                                      <a:pt x="306" y="23"/>
                                    </a:lnTo>
                                    <a:lnTo>
                                      <a:pt x="307" y="25"/>
                                    </a:lnTo>
                                    <a:lnTo>
                                      <a:pt x="308" y="21"/>
                                    </a:lnTo>
                                    <a:lnTo>
                                      <a:pt x="308" y="25"/>
                                    </a:lnTo>
                                    <a:lnTo>
                                      <a:pt x="309" y="18"/>
                                    </a:lnTo>
                                    <a:lnTo>
                                      <a:pt x="309" y="20"/>
                                    </a:lnTo>
                                    <a:lnTo>
                                      <a:pt x="310" y="17"/>
                                    </a:lnTo>
                                    <a:lnTo>
                                      <a:pt x="311" y="18"/>
                                    </a:lnTo>
                                    <a:lnTo>
                                      <a:pt x="311" y="20"/>
                                    </a:lnTo>
                                    <a:lnTo>
                                      <a:pt x="312" y="21"/>
                                    </a:lnTo>
                                    <a:lnTo>
                                      <a:pt x="312" y="23"/>
                                    </a:lnTo>
                                    <a:lnTo>
                                      <a:pt x="313" y="25"/>
                                    </a:lnTo>
                                    <a:lnTo>
                                      <a:pt x="313" y="26"/>
                                    </a:lnTo>
                                    <a:lnTo>
                                      <a:pt x="315" y="25"/>
                                    </a:lnTo>
                                    <a:lnTo>
                                      <a:pt x="315" y="26"/>
                                    </a:lnTo>
                                    <a:lnTo>
                                      <a:pt x="316" y="21"/>
                                    </a:lnTo>
                                    <a:lnTo>
                                      <a:pt x="316" y="23"/>
                                    </a:lnTo>
                                    <a:lnTo>
                                      <a:pt x="317" y="18"/>
                                    </a:lnTo>
                                    <a:lnTo>
                                      <a:pt x="317" y="20"/>
                                    </a:lnTo>
                                    <a:lnTo>
                                      <a:pt x="318" y="16"/>
                                    </a:lnTo>
                                    <a:lnTo>
                                      <a:pt x="318" y="17"/>
                                    </a:lnTo>
                                    <a:lnTo>
                                      <a:pt x="319" y="16"/>
                                    </a:lnTo>
                                    <a:lnTo>
                                      <a:pt x="319" y="17"/>
                                    </a:lnTo>
                                    <a:lnTo>
                                      <a:pt x="320" y="17"/>
                                    </a:lnTo>
                                    <a:lnTo>
                                      <a:pt x="321" y="16"/>
                                    </a:lnTo>
                                    <a:lnTo>
                                      <a:pt x="322" y="13"/>
                                    </a:lnTo>
                                    <a:lnTo>
                                      <a:pt x="322" y="14"/>
                                    </a:lnTo>
                                    <a:lnTo>
                                      <a:pt x="324" y="12"/>
                                    </a:lnTo>
                                    <a:lnTo>
                                      <a:pt x="324" y="13"/>
                                    </a:lnTo>
                                    <a:lnTo>
                                      <a:pt x="325" y="14"/>
                                    </a:lnTo>
                                    <a:lnTo>
                                      <a:pt x="325" y="19"/>
                                    </a:lnTo>
                                    <a:lnTo>
                                      <a:pt x="326" y="21"/>
                                    </a:lnTo>
                                    <a:lnTo>
                                      <a:pt x="326" y="27"/>
                                    </a:lnTo>
                                    <a:lnTo>
                                      <a:pt x="327" y="30"/>
                                    </a:lnTo>
                                    <a:lnTo>
                                      <a:pt x="327" y="35"/>
                                    </a:lnTo>
                                    <a:lnTo>
                                      <a:pt x="328" y="36"/>
                                    </a:lnTo>
                                    <a:lnTo>
                                      <a:pt x="328" y="37"/>
                                    </a:lnTo>
                                    <a:lnTo>
                                      <a:pt x="329" y="31"/>
                                    </a:lnTo>
                                    <a:lnTo>
                                      <a:pt x="329" y="36"/>
                                    </a:lnTo>
                                    <a:lnTo>
                                      <a:pt x="330" y="22"/>
                                    </a:lnTo>
                                    <a:lnTo>
                                      <a:pt x="330" y="29"/>
                                    </a:lnTo>
                                    <a:lnTo>
                                      <a:pt x="331" y="16"/>
                                    </a:lnTo>
                                    <a:lnTo>
                                      <a:pt x="331" y="20"/>
                                    </a:lnTo>
                                    <a:lnTo>
                                      <a:pt x="333" y="13"/>
                                    </a:lnTo>
                                    <a:lnTo>
                                      <a:pt x="333" y="14"/>
                                    </a:lnTo>
                                    <a:lnTo>
                                      <a:pt x="334" y="14"/>
                                    </a:lnTo>
                                    <a:lnTo>
                                      <a:pt x="334" y="17"/>
                                    </a:lnTo>
                                    <a:lnTo>
                                      <a:pt x="335" y="18"/>
                                    </a:lnTo>
                                    <a:lnTo>
                                      <a:pt x="335" y="22"/>
                                    </a:lnTo>
                                    <a:lnTo>
                                      <a:pt x="336" y="25"/>
                                    </a:lnTo>
                                    <a:lnTo>
                                      <a:pt x="336" y="28"/>
                                    </a:lnTo>
                                    <a:lnTo>
                                      <a:pt x="337" y="28"/>
                                    </a:lnTo>
                                    <a:lnTo>
                                      <a:pt x="338" y="25"/>
                                    </a:lnTo>
                                    <a:lnTo>
                                      <a:pt x="338" y="27"/>
                                    </a:lnTo>
                                    <a:lnTo>
                                      <a:pt x="339" y="20"/>
                                    </a:lnTo>
                                    <a:lnTo>
                                      <a:pt x="339" y="23"/>
                                    </a:lnTo>
                                    <a:lnTo>
                                      <a:pt x="341" y="18"/>
                                    </a:lnTo>
                                    <a:lnTo>
                                      <a:pt x="341" y="19"/>
                                    </a:lnTo>
                                    <a:lnTo>
                                      <a:pt x="342" y="17"/>
                                    </a:lnTo>
                                    <a:lnTo>
                                      <a:pt x="342" y="18"/>
                                    </a:lnTo>
                                    <a:lnTo>
                                      <a:pt x="343" y="16"/>
                                    </a:lnTo>
                                    <a:lnTo>
                                      <a:pt x="343" y="17"/>
                                    </a:lnTo>
                                    <a:lnTo>
                                      <a:pt x="344" y="11"/>
                                    </a:lnTo>
                                    <a:lnTo>
                                      <a:pt x="344" y="14"/>
                                    </a:lnTo>
                                    <a:lnTo>
                                      <a:pt x="345" y="8"/>
                                    </a:lnTo>
                                    <a:lnTo>
                                      <a:pt x="345" y="10"/>
                                    </a:lnTo>
                                    <a:lnTo>
                                      <a:pt x="346" y="7"/>
                                    </a:lnTo>
                                    <a:lnTo>
                                      <a:pt x="347" y="9"/>
                                    </a:lnTo>
                                    <a:lnTo>
                                      <a:pt x="347" y="12"/>
                                    </a:lnTo>
                                    <a:lnTo>
                                      <a:pt x="348" y="14"/>
                                    </a:lnTo>
                                    <a:lnTo>
                                      <a:pt x="348" y="20"/>
                                    </a:lnTo>
                                    <a:lnTo>
                                      <a:pt x="350" y="22"/>
                                    </a:lnTo>
                                    <a:lnTo>
                                      <a:pt x="350" y="27"/>
                                    </a:lnTo>
                                    <a:lnTo>
                                      <a:pt x="351" y="28"/>
                                    </a:lnTo>
                                    <a:lnTo>
                                      <a:pt x="351" y="29"/>
                                    </a:lnTo>
                                    <a:lnTo>
                                      <a:pt x="352" y="27"/>
                                    </a:lnTo>
                                    <a:lnTo>
                                      <a:pt x="352" y="29"/>
                                    </a:lnTo>
                                    <a:lnTo>
                                      <a:pt x="353" y="22"/>
                                    </a:lnTo>
                                    <a:lnTo>
                                      <a:pt x="353" y="26"/>
                                    </a:lnTo>
                                    <a:lnTo>
                                      <a:pt x="354" y="19"/>
                                    </a:lnTo>
                                    <a:lnTo>
                                      <a:pt x="354" y="21"/>
                                    </a:lnTo>
                                    <a:lnTo>
                                      <a:pt x="355" y="18"/>
                                    </a:lnTo>
                                    <a:lnTo>
                                      <a:pt x="356" y="18"/>
                                    </a:lnTo>
                                    <a:lnTo>
                                      <a:pt x="356" y="20"/>
                                    </a:lnTo>
                                    <a:lnTo>
                                      <a:pt x="357" y="21"/>
                                    </a:lnTo>
                                    <a:lnTo>
                                      <a:pt x="357" y="23"/>
                                    </a:lnTo>
                                    <a:lnTo>
                                      <a:pt x="359" y="25"/>
                                    </a:lnTo>
                                    <a:lnTo>
                                      <a:pt x="360" y="22"/>
                                    </a:lnTo>
                                    <a:lnTo>
                                      <a:pt x="360" y="23"/>
                                    </a:lnTo>
                                    <a:lnTo>
                                      <a:pt x="361" y="20"/>
                                    </a:lnTo>
                                    <a:lnTo>
                                      <a:pt x="361" y="21"/>
                                    </a:lnTo>
                                    <a:lnTo>
                                      <a:pt x="362" y="19"/>
                                    </a:lnTo>
                                    <a:lnTo>
                                      <a:pt x="363" y="19"/>
                                    </a:lnTo>
                                    <a:lnTo>
                                      <a:pt x="363" y="20"/>
                                    </a:lnTo>
                                    <a:lnTo>
                                      <a:pt x="364" y="21"/>
                                    </a:lnTo>
                                    <a:lnTo>
                                      <a:pt x="364" y="23"/>
                                    </a:lnTo>
                                    <a:lnTo>
                                      <a:pt x="365" y="25"/>
                                    </a:lnTo>
                                    <a:lnTo>
                                      <a:pt x="365" y="26"/>
                                    </a:lnTo>
                                    <a:lnTo>
                                      <a:pt x="366" y="27"/>
                                    </a:lnTo>
                                    <a:lnTo>
                                      <a:pt x="366" y="29"/>
                                    </a:lnTo>
                                    <a:lnTo>
                                      <a:pt x="368" y="28"/>
                                    </a:lnTo>
                                    <a:lnTo>
                                      <a:pt x="368" y="29"/>
                                    </a:lnTo>
                                    <a:lnTo>
                                      <a:pt x="369" y="22"/>
                                    </a:lnTo>
                                    <a:lnTo>
                                      <a:pt x="369" y="26"/>
                                    </a:lnTo>
                                    <a:lnTo>
                                      <a:pt x="370" y="16"/>
                                    </a:lnTo>
                                    <a:lnTo>
                                      <a:pt x="370" y="20"/>
                                    </a:lnTo>
                                    <a:lnTo>
                                      <a:pt x="371" y="12"/>
                                    </a:lnTo>
                                    <a:lnTo>
                                      <a:pt x="371" y="13"/>
                                    </a:lnTo>
                                    <a:lnTo>
                                      <a:pt x="372" y="11"/>
                                    </a:lnTo>
                                    <a:lnTo>
                                      <a:pt x="372" y="13"/>
                                    </a:lnTo>
                                    <a:lnTo>
                                      <a:pt x="373" y="14"/>
                                    </a:lnTo>
                                    <a:lnTo>
                                      <a:pt x="373" y="18"/>
                                    </a:lnTo>
                                    <a:lnTo>
                                      <a:pt x="374" y="19"/>
                                    </a:lnTo>
                                    <a:lnTo>
                                      <a:pt x="374" y="21"/>
                                    </a:lnTo>
                                    <a:lnTo>
                                      <a:pt x="375" y="21"/>
                                    </a:lnTo>
                                    <a:lnTo>
                                      <a:pt x="377" y="20"/>
                                    </a:lnTo>
                                    <a:lnTo>
                                      <a:pt x="377" y="21"/>
                                    </a:lnTo>
                                    <a:lnTo>
                                      <a:pt x="378" y="20"/>
                                    </a:lnTo>
                                    <a:lnTo>
                                      <a:pt x="379" y="21"/>
                                    </a:lnTo>
                                    <a:lnTo>
                                      <a:pt x="379" y="23"/>
                                    </a:lnTo>
                                    <a:lnTo>
                                      <a:pt x="380" y="23"/>
                                    </a:lnTo>
                                    <a:lnTo>
                                      <a:pt x="380" y="25"/>
                                    </a:lnTo>
                                    <a:lnTo>
                                      <a:pt x="381" y="22"/>
                                    </a:lnTo>
                                    <a:lnTo>
                                      <a:pt x="381" y="25"/>
                                    </a:lnTo>
                                    <a:lnTo>
                                      <a:pt x="382" y="16"/>
                                    </a:lnTo>
                                    <a:lnTo>
                                      <a:pt x="382" y="20"/>
                                    </a:lnTo>
                                    <a:lnTo>
                                      <a:pt x="383" y="12"/>
                                    </a:lnTo>
                                    <a:lnTo>
                                      <a:pt x="383" y="14"/>
                                    </a:lnTo>
                                    <a:lnTo>
                                      <a:pt x="385" y="12"/>
                                    </a:lnTo>
                                    <a:lnTo>
                                      <a:pt x="385" y="16"/>
                                    </a:lnTo>
                                    <a:lnTo>
                                      <a:pt x="386" y="18"/>
                                    </a:lnTo>
                                    <a:lnTo>
                                      <a:pt x="386" y="23"/>
                                    </a:lnTo>
                                    <a:lnTo>
                                      <a:pt x="387" y="26"/>
                                    </a:lnTo>
                                    <a:lnTo>
                                      <a:pt x="387" y="28"/>
                                    </a:lnTo>
                                    <a:lnTo>
                                      <a:pt x="388" y="30"/>
                                    </a:lnTo>
                                    <a:lnTo>
                                      <a:pt x="388" y="32"/>
                                    </a:lnTo>
                                    <a:lnTo>
                                      <a:pt x="389" y="31"/>
                                    </a:lnTo>
                                    <a:lnTo>
                                      <a:pt x="389" y="32"/>
                                    </a:lnTo>
                                    <a:lnTo>
                                      <a:pt x="390" y="27"/>
                                    </a:lnTo>
                                    <a:lnTo>
                                      <a:pt x="390" y="30"/>
                                    </a:lnTo>
                                    <a:lnTo>
                                      <a:pt x="391" y="23"/>
                                    </a:lnTo>
                                    <a:lnTo>
                                      <a:pt x="391" y="26"/>
                                    </a:lnTo>
                                    <a:lnTo>
                                      <a:pt x="392" y="21"/>
                                    </a:lnTo>
                                    <a:lnTo>
                                      <a:pt x="392" y="22"/>
                                    </a:lnTo>
                                    <a:lnTo>
                                      <a:pt x="394" y="20"/>
                                    </a:lnTo>
                                    <a:lnTo>
                                      <a:pt x="395" y="19"/>
                                    </a:lnTo>
                                    <a:lnTo>
                                      <a:pt x="395" y="20"/>
                                    </a:lnTo>
                                    <a:lnTo>
                                      <a:pt x="396" y="17"/>
                                    </a:lnTo>
                                    <a:lnTo>
                                      <a:pt x="396" y="19"/>
                                    </a:lnTo>
                                    <a:lnTo>
                                      <a:pt x="397" y="12"/>
                                    </a:lnTo>
                                    <a:lnTo>
                                      <a:pt x="397" y="14"/>
                                    </a:lnTo>
                                    <a:lnTo>
                                      <a:pt x="398" y="11"/>
                                    </a:lnTo>
                                    <a:lnTo>
                                      <a:pt x="399" y="11"/>
                                    </a:lnTo>
                                    <a:lnTo>
                                      <a:pt x="399" y="13"/>
                                    </a:lnTo>
                                    <a:lnTo>
                                      <a:pt x="400" y="14"/>
                                    </a:lnTo>
                                    <a:lnTo>
                                      <a:pt x="400" y="18"/>
                                    </a:lnTo>
                                    <a:lnTo>
                                      <a:pt x="401" y="20"/>
                                    </a:lnTo>
                                    <a:lnTo>
                                      <a:pt x="401" y="22"/>
                                    </a:lnTo>
                                    <a:lnTo>
                                      <a:pt x="403" y="21"/>
                                    </a:lnTo>
                                    <a:lnTo>
                                      <a:pt x="403" y="22"/>
                                    </a:lnTo>
                                    <a:lnTo>
                                      <a:pt x="404" y="16"/>
                                    </a:lnTo>
                                    <a:lnTo>
                                      <a:pt x="404" y="19"/>
                                    </a:lnTo>
                                    <a:lnTo>
                                      <a:pt x="405" y="12"/>
                                    </a:lnTo>
                                    <a:lnTo>
                                      <a:pt x="405" y="14"/>
                                    </a:lnTo>
                                    <a:lnTo>
                                      <a:pt x="406" y="11"/>
                                    </a:lnTo>
                                    <a:lnTo>
                                      <a:pt x="406" y="12"/>
                                    </a:lnTo>
                                    <a:lnTo>
                                      <a:pt x="407" y="12"/>
                                    </a:lnTo>
                                    <a:lnTo>
                                      <a:pt x="407" y="16"/>
                                    </a:lnTo>
                                    <a:lnTo>
                                      <a:pt x="408" y="17"/>
                                    </a:lnTo>
                                    <a:lnTo>
                                      <a:pt x="408" y="19"/>
                                    </a:lnTo>
                                    <a:lnTo>
                                      <a:pt x="409" y="20"/>
                                    </a:lnTo>
                                    <a:lnTo>
                                      <a:pt x="409" y="22"/>
                                    </a:lnTo>
                                    <a:lnTo>
                                      <a:pt x="410" y="23"/>
                                    </a:lnTo>
                                    <a:lnTo>
                                      <a:pt x="410" y="25"/>
                                    </a:lnTo>
                                    <a:lnTo>
                                      <a:pt x="412" y="26"/>
                                    </a:lnTo>
                                    <a:lnTo>
                                      <a:pt x="412" y="27"/>
                                    </a:lnTo>
                                    <a:lnTo>
                                      <a:pt x="413" y="28"/>
                                    </a:lnTo>
                                    <a:lnTo>
                                      <a:pt x="413" y="30"/>
                                    </a:lnTo>
                                    <a:lnTo>
                                      <a:pt x="414" y="31"/>
                                    </a:lnTo>
                                    <a:lnTo>
                                      <a:pt x="414" y="32"/>
                                    </a:lnTo>
                                    <a:lnTo>
                                      <a:pt x="415" y="31"/>
                                    </a:lnTo>
                                    <a:lnTo>
                                      <a:pt x="415" y="32"/>
                                    </a:lnTo>
                                    <a:lnTo>
                                      <a:pt x="416" y="25"/>
                                    </a:lnTo>
                                    <a:lnTo>
                                      <a:pt x="416" y="30"/>
                                    </a:lnTo>
                                    <a:lnTo>
                                      <a:pt x="417" y="17"/>
                                    </a:lnTo>
                                    <a:lnTo>
                                      <a:pt x="417" y="22"/>
                                    </a:lnTo>
                                    <a:lnTo>
                                      <a:pt x="418" y="13"/>
                                    </a:lnTo>
                                    <a:lnTo>
                                      <a:pt x="418" y="14"/>
                                    </a:lnTo>
                                    <a:lnTo>
                                      <a:pt x="419" y="13"/>
                                    </a:lnTo>
                                    <a:lnTo>
                                      <a:pt x="419" y="14"/>
                                    </a:lnTo>
                                    <a:lnTo>
                                      <a:pt x="421" y="17"/>
                                    </a:lnTo>
                                    <a:lnTo>
                                      <a:pt x="421" y="21"/>
                                    </a:lnTo>
                                    <a:lnTo>
                                      <a:pt x="422" y="23"/>
                                    </a:lnTo>
                                    <a:lnTo>
                                      <a:pt x="422" y="28"/>
                                    </a:lnTo>
                                    <a:lnTo>
                                      <a:pt x="423" y="29"/>
                                    </a:lnTo>
                                    <a:lnTo>
                                      <a:pt x="424" y="23"/>
                                    </a:lnTo>
                                    <a:lnTo>
                                      <a:pt x="424" y="28"/>
                                    </a:lnTo>
                                    <a:lnTo>
                                      <a:pt x="425" y="18"/>
                                    </a:lnTo>
                                    <a:lnTo>
                                      <a:pt x="425" y="21"/>
                                    </a:lnTo>
                                    <a:lnTo>
                                      <a:pt x="426" y="18"/>
                                    </a:lnTo>
                                    <a:lnTo>
                                      <a:pt x="427" y="19"/>
                                    </a:lnTo>
                                    <a:lnTo>
                                      <a:pt x="427" y="22"/>
                                    </a:lnTo>
                                    <a:lnTo>
                                      <a:pt x="428" y="25"/>
                                    </a:lnTo>
                                    <a:lnTo>
                                      <a:pt x="428" y="26"/>
                                    </a:lnTo>
                                    <a:lnTo>
                                      <a:pt x="430" y="26"/>
                                    </a:lnTo>
                                    <a:lnTo>
                                      <a:pt x="430" y="27"/>
                                    </a:lnTo>
                                    <a:lnTo>
                                      <a:pt x="431" y="22"/>
                                    </a:lnTo>
                                    <a:lnTo>
                                      <a:pt x="431" y="25"/>
                                    </a:lnTo>
                                    <a:lnTo>
                                      <a:pt x="432" y="16"/>
                                    </a:lnTo>
                                    <a:lnTo>
                                      <a:pt x="432" y="20"/>
                                    </a:lnTo>
                                    <a:lnTo>
                                      <a:pt x="433" y="9"/>
                                    </a:lnTo>
                                    <a:lnTo>
                                      <a:pt x="433" y="12"/>
                                    </a:lnTo>
                                    <a:lnTo>
                                      <a:pt x="434" y="5"/>
                                    </a:lnTo>
                                    <a:lnTo>
                                      <a:pt x="434" y="7"/>
                                    </a:lnTo>
                                    <a:lnTo>
                                      <a:pt x="435" y="4"/>
                                    </a:lnTo>
                                    <a:lnTo>
                                      <a:pt x="435" y="5"/>
                                    </a:lnTo>
                                    <a:lnTo>
                                      <a:pt x="436" y="7"/>
                                    </a:lnTo>
                                    <a:lnTo>
                                      <a:pt x="436" y="9"/>
                                    </a:lnTo>
                                    <a:lnTo>
                                      <a:pt x="438" y="11"/>
                                    </a:lnTo>
                                    <a:lnTo>
                                      <a:pt x="438" y="14"/>
                                    </a:lnTo>
                                    <a:lnTo>
                                      <a:pt x="439" y="16"/>
                                    </a:lnTo>
                                    <a:lnTo>
                                      <a:pt x="439" y="19"/>
                                    </a:lnTo>
                                    <a:lnTo>
                                      <a:pt x="440" y="20"/>
                                    </a:lnTo>
                                    <a:lnTo>
                                      <a:pt x="440" y="23"/>
                                    </a:lnTo>
                                    <a:lnTo>
                                      <a:pt x="441" y="25"/>
                                    </a:lnTo>
                                    <a:lnTo>
                                      <a:pt x="441" y="26"/>
                                    </a:lnTo>
                                    <a:lnTo>
                                      <a:pt x="442" y="27"/>
                                    </a:lnTo>
                                    <a:lnTo>
                                      <a:pt x="442" y="30"/>
                                    </a:lnTo>
                                    <a:lnTo>
                                      <a:pt x="443" y="31"/>
                                    </a:lnTo>
                                    <a:lnTo>
                                      <a:pt x="443" y="34"/>
                                    </a:lnTo>
                                    <a:lnTo>
                                      <a:pt x="444" y="35"/>
                                    </a:lnTo>
                                    <a:lnTo>
                                      <a:pt x="445" y="31"/>
                                    </a:lnTo>
                                    <a:lnTo>
                                      <a:pt x="445" y="34"/>
                                    </a:lnTo>
                                    <a:lnTo>
                                      <a:pt x="447" y="25"/>
                                    </a:lnTo>
                                    <a:lnTo>
                                      <a:pt x="447" y="29"/>
                                    </a:lnTo>
                                    <a:lnTo>
                                      <a:pt x="448" y="18"/>
                                    </a:lnTo>
                                    <a:lnTo>
                                      <a:pt x="448" y="22"/>
                                    </a:lnTo>
                                    <a:lnTo>
                                      <a:pt x="449" y="12"/>
                                    </a:lnTo>
                                    <a:lnTo>
                                      <a:pt x="449" y="16"/>
                                    </a:lnTo>
                                    <a:lnTo>
                                      <a:pt x="450" y="10"/>
                                    </a:lnTo>
                                    <a:lnTo>
                                      <a:pt x="450" y="11"/>
                                    </a:lnTo>
                                    <a:lnTo>
                                      <a:pt x="451" y="11"/>
                                    </a:lnTo>
                                    <a:lnTo>
                                      <a:pt x="451" y="16"/>
                                    </a:lnTo>
                                    <a:lnTo>
                                      <a:pt x="452" y="18"/>
                                    </a:lnTo>
                                    <a:lnTo>
                                      <a:pt x="452" y="21"/>
                                    </a:lnTo>
                                    <a:lnTo>
                                      <a:pt x="453" y="23"/>
                                    </a:lnTo>
                                    <a:lnTo>
                                      <a:pt x="453" y="27"/>
                                    </a:lnTo>
                                    <a:lnTo>
                                      <a:pt x="454" y="26"/>
                                    </a:lnTo>
                                    <a:lnTo>
                                      <a:pt x="454" y="28"/>
                                    </a:lnTo>
                                    <a:lnTo>
                                      <a:pt x="456" y="21"/>
                                    </a:lnTo>
                                    <a:lnTo>
                                      <a:pt x="456" y="25"/>
                                    </a:lnTo>
                                    <a:lnTo>
                                      <a:pt x="457" y="17"/>
                                    </a:lnTo>
                                    <a:lnTo>
                                      <a:pt x="457" y="19"/>
                                    </a:lnTo>
                                    <a:lnTo>
                                      <a:pt x="458" y="17"/>
                                    </a:lnTo>
                                    <a:lnTo>
                                      <a:pt x="458" y="19"/>
                                    </a:lnTo>
                                    <a:lnTo>
                                      <a:pt x="459" y="20"/>
                                    </a:lnTo>
                                    <a:lnTo>
                                      <a:pt x="459" y="22"/>
                                    </a:lnTo>
                                    <a:lnTo>
                                      <a:pt x="460" y="23"/>
                                    </a:lnTo>
                                    <a:lnTo>
                                      <a:pt x="460" y="25"/>
                                    </a:lnTo>
                                    <a:lnTo>
                                      <a:pt x="461" y="23"/>
                                    </a:lnTo>
                                    <a:lnTo>
                                      <a:pt x="461" y="25"/>
                                    </a:lnTo>
                                    <a:lnTo>
                                      <a:pt x="462" y="21"/>
                                    </a:lnTo>
                                    <a:lnTo>
                                      <a:pt x="462" y="22"/>
                                    </a:lnTo>
                                    <a:lnTo>
                                      <a:pt x="463" y="20"/>
                                    </a:lnTo>
                                    <a:lnTo>
                                      <a:pt x="465" y="20"/>
                                    </a:lnTo>
                                    <a:lnTo>
                                      <a:pt x="465" y="21"/>
                                    </a:lnTo>
                                    <a:lnTo>
                                      <a:pt x="466" y="21"/>
                                    </a:lnTo>
                                    <a:lnTo>
                                      <a:pt x="467" y="18"/>
                                    </a:lnTo>
                                    <a:lnTo>
                                      <a:pt x="467" y="20"/>
                                    </a:lnTo>
                                    <a:lnTo>
                                      <a:pt x="468" y="16"/>
                                    </a:lnTo>
                                    <a:lnTo>
                                      <a:pt x="468" y="17"/>
                                    </a:lnTo>
                                    <a:lnTo>
                                      <a:pt x="469" y="16"/>
                                    </a:lnTo>
                                    <a:lnTo>
                                      <a:pt x="469" y="17"/>
                                    </a:lnTo>
                                    <a:lnTo>
                                      <a:pt x="470" y="18"/>
                                    </a:lnTo>
                                    <a:lnTo>
                                      <a:pt x="470" y="22"/>
                                    </a:lnTo>
                                    <a:lnTo>
                                      <a:pt x="471" y="25"/>
                                    </a:lnTo>
                                    <a:lnTo>
                                      <a:pt x="471" y="28"/>
                                    </a:lnTo>
                                    <a:lnTo>
                                      <a:pt x="472" y="28"/>
                                    </a:lnTo>
                                    <a:lnTo>
                                      <a:pt x="472" y="29"/>
                                    </a:lnTo>
                                    <a:lnTo>
                                      <a:pt x="474" y="25"/>
                                    </a:lnTo>
                                    <a:lnTo>
                                      <a:pt x="474" y="27"/>
                                    </a:lnTo>
                                    <a:lnTo>
                                      <a:pt x="475" y="18"/>
                                    </a:lnTo>
                                    <a:lnTo>
                                      <a:pt x="475" y="22"/>
                                    </a:lnTo>
                                    <a:lnTo>
                                      <a:pt x="476" y="13"/>
                                    </a:lnTo>
                                    <a:lnTo>
                                      <a:pt x="476" y="16"/>
                                    </a:lnTo>
                                    <a:lnTo>
                                      <a:pt x="477" y="12"/>
                                    </a:lnTo>
                                    <a:lnTo>
                                      <a:pt x="478" y="13"/>
                                    </a:lnTo>
                                    <a:lnTo>
                                      <a:pt x="478" y="16"/>
                                    </a:lnTo>
                                    <a:lnTo>
                                      <a:pt x="479" y="17"/>
                                    </a:lnTo>
                                    <a:lnTo>
                                      <a:pt x="479" y="19"/>
                                    </a:lnTo>
                                    <a:lnTo>
                                      <a:pt x="480" y="19"/>
                                    </a:lnTo>
                                    <a:lnTo>
                                      <a:pt x="482" y="17"/>
                                    </a:lnTo>
                                    <a:lnTo>
                                      <a:pt x="482" y="19"/>
                                    </a:lnTo>
                                    <a:lnTo>
                                      <a:pt x="483" y="17"/>
                                    </a:lnTo>
                                    <a:lnTo>
                                      <a:pt x="483" y="18"/>
                                    </a:lnTo>
                                    <a:lnTo>
                                      <a:pt x="484" y="18"/>
                                    </a:lnTo>
                                    <a:lnTo>
                                      <a:pt x="484" y="21"/>
                                    </a:lnTo>
                                    <a:lnTo>
                                      <a:pt x="485" y="23"/>
                                    </a:lnTo>
                                    <a:lnTo>
                                      <a:pt x="485" y="25"/>
                                    </a:lnTo>
                                    <a:lnTo>
                                      <a:pt x="486" y="26"/>
                                    </a:lnTo>
                                    <a:lnTo>
                                      <a:pt x="486" y="27"/>
                                    </a:lnTo>
                                    <a:lnTo>
                                      <a:pt x="487" y="25"/>
                                    </a:lnTo>
                                    <a:lnTo>
                                      <a:pt x="487" y="27"/>
                                    </a:lnTo>
                                    <a:lnTo>
                                      <a:pt x="488" y="20"/>
                                    </a:lnTo>
                                    <a:lnTo>
                                      <a:pt x="488" y="23"/>
                                    </a:lnTo>
                                    <a:lnTo>
                                      <a:pt x="489" y="17"/>
                                    </a:lnTo>
                                    <a:lnTo>
                                      <a:pt x="489" y="19"/>
                                    </a:lnTo>
                                    <a:lnTo>
                                      <a:pt x="491" y="17"/>
                                    </a:lnTo>
                                    <a:lnTo>
                                      <a:pt x="492" y="17"/>
                                    </a:lnTo>
                                    <a:lnTo>
                                      <a:pt x="492" y="19"/>
                                    </a:lnTo>
                                    <a:lnTo>
                                      <a:pt x="493" y="20"/>
                                    </a:lnTo>
                                    <a:lnTo>
                                      <a:pt x="493" y="23"/>
                                    </a:lnTo>
                                    <a:lnTo>
                                      <a:pt x="494" y="26"/>
                                    </a:lnTo>
                                    <a:lnTo>
                                      <a:pt x="494" y="28"/>
                                    </a:lnTo>
                                    <a:lnTo>
                                      <a:pt x="495" y="29"/>
                                    </a:lnTo>
                                    <a:lnTo>
                                      <a:pt x="496" y="29"/>
                                    </a:lnTo>
                                    <a:lnTo>
                                      <a:pt x="497" y="27"/>
                                    </a:lnTo>
                                    <a:lnTo>
                                      <a:pt x="497" y="28"/>
                                    </a:lnTo>
                                    <a:lnTo>
                                      <a:pt x="498" y="26"/>
                                    </a:lnTo>
                                    <a:lnTo>
                                      <a:pt x="498" y="27"/>
                                    </a:lnTo>
                                    <a:lnTo>
                                      <a:pt x="500" y="23"/>
                                    </a:lnTo>
                                    <a:lnTo>
                                      <a:pt x="500" y="25"/>
                                    </a:lnTo>
                                    <a:lnTo>
                                      <a:pt x="501" y="21"/>
                                    </a:lnTo>
                                    <a:lnTo>
                                      <a:pt x="501" y="22"/>
                                    </a:lnTo>
                                    <a:lnTo>
                                      <a:pt x="502" y="19"/>
                                    </a:lnTo>
                                    <a:lnTo>
                                      <a:pt x="502" y="20"/>
                                    </a:lnTo>
                                    <a:lnTo>
                                      <a:pt x="503" y="18"/>
                                    </a:lnTo>
                                    <a:lnTo>
                                      <a:pt x="504" y="18"/>
                                    </a:lnTo>
                                    <a:lnTo>
                                      <a:pt x="505" y="18"/>
                                    </a:lnTo>
                                    <a:lnTo>
                                      <a:pt x="505" y="19"/>
                                    </a:lnTo>
                                    <a:lnTo>
                                      <a:pt x="506" y="18"/>
                                    </a:lnTo>
                                    <a:lnTo>
                                      <a:pt x="507" y="17"/>
                                    </a:lnTo>
                                    <a:lnTo>
                                      <a:pt x="507" y="18"/>
                                    </a:lnTo>
                                    <a:lnTo>
                                      <a:pt x="509" y="14"/>
                                    </a:lnTo>
                                    <a:lnTo>
                                      <a:pt x="509" y="16"/>
                                    </a:lnTo>
                                    <a:lnTo>
                                      <a:pt x="510" y="12"/>
                                    </a:lnTo>
                                    <a:lnTo>
                                      <a:pt x="510" y="13"/>
                                    </a:lnTo>
                                    <a:lnTo>
                                      <a:pt x="511" y="12"/>
                                    </a:lnTo>
                                    <a:lnTo>
                                      <a:pt x="512" y="12"/>
                                    </a:lnTo>
                                    <a:lnTo>
                                      <a:pt x="512" y="14"/>
                                    </a:lnTo>
                                    <a:lnTo>
                                      <a:pt x="513" y="16"/>
                                    </a:lnTo>
                                    <a:lnTo>
                                      <a:pt x="513" y="19"/>
                                    </a:lnTo>
                                    <a:lnTo>
                                      <a:pt x="514" y="21"/>
                                    </a:lnTo>
                                    <a:lnTo>
                                      <a:pt x="514" y="25"/>
                                    </a:lnTo>
                                    <a:lnTo>
                                      <a:pt x="515" y="27"/>
                                    </a:lnTo>
                                    <a:lnTo>
                                      <a:pt x="515" y="28"/>
                                    </a:lnTo>
                                    <a:lnTo>
                                      <a:pt x="516" y="26"/>
                                    </a:lnTo>
                                    <a:lnTo>
                                      <a:pt x="516" y="28"/>
                                    </a:lnTo>
                                    <a:lnTo>
                                      <a:pt x="518" y="21"/>
                                    </a:lnTo>
                                    <a:lnTo>
                                      <a:pt x="518" y="23"/>
                                    </a:lnTo>
                                    <a:lnTo>
                                      <a:pt x="519" y="16"/>
                                    </a:lnTo>
                                    <a:lnTo>
                                      <a:pt x="519" y="19"/>
                                    </a:lnTo>
                                    <a:lnTo>
                                      <a:pt x="520" y="14"/>
                                    </a:lnTo>
                                    <a:lnTo>
                                      <a:pt x="521" y="14"/>
                                    </a:lnTo>
                                    <a:lnTo>
                                      <a:pt x="521" y="18"/>
                                    </a:lnTo>
                                    <a:lnTo>
                                      <a:pt x="522" y="20"/>
                                    </a:lnTo>
                                    <a:lnTo>
                                      <a:pt x="522" y="23"/>
                                    </a:lnTo>
                                    <a:lnTo>
                                      <a:pt x="523" y="25"/>
                                    </a:lnTo>
                                    <a:lnTo>
                                      <a:pt x="523" y="27"/>
                                    </a:lnTo>
                                    <a:lnTo>
                                      <a:pt x="524" y="28"/>
                                    </a:lnTo>
                                    <a:lnTo>
                                      <a:pt x="525" y="26"/>
                                    </a:lnTo>
                                    <a:lnTo>
                                      <a:pt x="525" y="27"/>
                                    </a:lnTo>
                                    <a:lnTo>
                                      <a:pt x="527" y="23"/>
                                    </a:lnTo>
                                    <a:lnTo>
                                      <a:pt x="527" y="25"/>
                                    </a:lnTo>
                                    <a:lnTo>
                                      <a:pt x="528" y="23"/>
                                    </a:lnTo>
                                    <a:lnTo>
                                      <a:pt x="528" y="26"/>
                                    </a:lnTo>
                                    <a:lnTo>
                                      <a:pt x="529" y="28"/>
                                    </a:lnTo>
                                    <a:lnTo>
                                      <a:pt x="529" y="29"/>
                                    </a:lnTo>
                                    <a:lnTo>
                                      <a:pt x="530" y="31"/>
                                    </a:lnTo>
                                    <a:lnTo>
                                      <a:pt x="530" y="34"/>
                                    </a:lnTo>
                                    <a:lnTo>
                                      <a:pt x="531" y="30"/>
                                    </a:lnTo>
                                    <a:lnTo>
                                      <a:pt x="531" y="32"/>
                                    </a:lnTo>
                                    <a:lnTo>
                                      <a:pt x="532" y="21"/>
                                    </a:lnTo>
                                    <a:lnTo>
                                      <a:pt x="532" y="28"/>
                                    </a:lnTo>
                                    <a:lnTo>
                                      <a:pt x="533" y="10"/>
                                    </a:lnTo>
                                    <a:lnTo>
                                      <a:pt x="533" y="18"/>
                                    </a:lnTo>
                                    <a:lnTo>
                                      <a:pt x="535" y="4"/>
                                    </a:lnTo>
                                    <a:lnTo>
                                      <a:pt x="535" y="8"/>
                                    </a:lnTo>
                                    <a:lnTo>
                                      <a:pt x="536" y="4"/>
                                    </a:lnTo>
                                    <a:lnTo>
                                      <a:pt x="536" y="8"/>
                                    </a:lnTo>
                                    <a:lnTo>
                                      <a:pt x="537" y="10"/>
                                    </a:lnTo>
                                    <a:lnTo>
                                      <a:pt x="537" y="16"/>
                                    </a:lnTo>
                                    <a:lnTo>
                                      <a:pt x="538" y="19"/>
                                    </a:lnTo>
                                    <a:lnTo>
                                      <a:pt x="538" y="22"/>
                                    </a:lnTo>
                                    <a:lnTo>
                                      <a:pt x="539" y="22"/>
                                    </a:lnTo>
                                    <a:lnTo>
                                      <a:pt x="539" y="23"/>
                                    </a:lnTo>
                                    <a:lnTo>
                                      <a:pt x="540" y="19"/>
                                    </a:lnTo>
                                    <a:lnTo>
                                      <a:pt x="540" y="21"/>
                                    </a:lnTo>
                                    <a:lnTo>
                                      <a:pt x="541" y="16"/>
                                    </a:lnTo>
                                    <a:lnTo>
                                      <a:pt x="541" y="17"/>
                                    </a:lnTo>
                                    <a:lnTo>
                                      <a:pt x="542" y="17"/>
                                    </a:lnTo>
                                    <a:lnTo>
                                      <a:pt x="542" y="19"/>
                                    </a:lnTo>
                                    <a:lnTo>
                                      <a:pt x="544" y="20"/>
                                    </a:lnTo>
                                    <a:lnTo>
                                      <a:pt x="544" y="23"/>
                                    </a:lnTo>
                                    <a:lnTo>
                                      <a:pt x="545" y="26"/>
                                    </a:lnTo>
                                    <a:lnTo>
                                      <a:pt x="545" y="27"/>
                                    </a:lnTo>
                                    <a:lnTo>
                                      <a:pt x="546" y="27"/>
                                    </a:lnTo>
                                    <a:lnTo>
                                      <a:pt x="547" y="23"/>
                                    </a:lnTo>
                                    <a:lnTo>
                                      <a:pt x="547" y="26"/>
                                    </a:lnTo>
                                    <a:lnTo>
                                      <a:pt x="548" y="18"/>
                                    </a:lnTo>
                                    <a:lnTo>
                                      <a:pt x="548" y="21"/>
                                    </a:lnTo>
                                    <a:lnTo>
                                      <a:pt x="549" y="13"/>
                                    </a:lnTo>
                                    <a:lnTo>
                                      <a:pt x="549" y="17"/>
                                    </a:lnTo>
                                    <a:lnTo>
                                      <a:pt x="550" y="11"/>
                                    </a:lnTo>
                                    <a:lnTo>
                                      <a:pt x="550" y="12"/>
                                    </a:lnTo>
                                    <a:lnTo>
                                      <a:pt x="551" y="9"/>
                                    </a:lnTo>
                                    <a:lnTo>
                                      <a:pt x="551" y="10"/>
                                    </a:lnTo>
                                    <a:lnTo>
                                      <a:pt x="553" y="10"/>
                                    </a:lnTo>
                                    <a:lnTo>
                                      <a:pt x="553" y="11"/>
                                    </a:lnTo>
                                    <a:lnTo>
                                      <a:pt x="554" y="13"/>
                                    </a:lnTo>
                                    <a:lnTo>
                                      <a:pt x="554" y="18"/>
                                    </a:lnTo>
                                    <a:lnTo>
                                      <a:pt x="555" y="20"/>
                                    </a:lnTo>
                                    <a:lnTo>
                                      <a:pt x="555" y="25"/>
                                    </a:lnTo>
                                    <a:lnTo>
                                      <a:pt x="556" y="27"/>
                                    </a:lnTo>
                                    <a:lnTo>
                                      <a:pt x="556" y="30"/>
                                    </a:lnTo>
                                    <a:lnTo>
                                      <a:pt x="557" y="31"/>
                                    </a:lnTo>
                                    <a:lnTo>
                                      <a:pt x="557" y="32"/>
                                    </a:lnTo>
                                    <a:lnTo>
                                      <a:pt x="558" y="32"/>
                                    </a:lnTo>
                                    <a:lnTo>
                                      <a:pt x="559" y="31"/>
                                    </a:lnTo>
                                    <a:lnTo>
                                      <a:pt x="559" y="32"/>
                                    </a:lnTo>
                                    <a:lnTo>
                                      <a:pt x="560" y="29"/>
                                    </a:lnTo>
                                    <a:lnTo>
                                      <a:pt x="560" y="31"/>
                                    </a:lnTo>
                                    <a:lnTo>
                                      <a:pt x="562" y="26"/>
                                    </a:lnTo>
                                    <a:lnTo>
                                      <a:pt x="562" y="28"/>
                                    </a:lnTo>
                                    <a:lnTo>
                                      <a:pt x="563" y="20"/>
                                    </a:lnTo>
                                    <a:lnTo>
                                      <a:pt x="563" y="25"/>
                                    </a:lnTo>
                                    <a:lnTo>
                                      <a:pt x="564" y="14"/>
                                    </a:lnTo>
                                    <a:lnTo>
                                      <a:pt x="564" y="18"/>
                                    </a:lnTo>
                                    <a:lnTo>
                                      <a:pt x="565" y="12"/>
                                    </a:lnTo>
                                    <a:lnTo>
                                      <a:pt x="565" y="13"/>
                                    </a:lnTo>
                                    <a:lnTo>
                                      <a:pt x="566" y="13"/>
                                    </a:lnTo>
                                    <a:lnTo>
                                      <a:pt x="566" y="17"/>
                                    </a:lnTo>
                                    <a:lnTo>
                                      <a:pt x="567" y="19"/>
                                    </a:lnTo>
                                    <a:lnTo>
                                      <a:pt x="567" y="25"/>
                                    </a:lnTo>
                                    <a:lnTo>
                                      <a:pt x="568" y="27"/>
                                    </a:lnTo>
                                    <a:lnTo>
                                      <a:pt x="568" y="30"/>
                                    </a:lnTo>
                                    <a:lnTo>
                                      <a:pt x="569" y="32"/>
                                    </a:lnTo>
                                    <a:lnTo>
                                      <a:pt x="571" y="28"/>
                                    </a:lnTo>
                                    <a:lnTo>
                                      <a:pt x="571" y="31"/>
                                    </a:lnTo>
                                    <a:lnTo>
                                      <a:pt x="572" y="21"/>
                                    </a:lnTo>
                                    <a:lnTo>
                                      <a:pt x="572" y="25"/>
                                    </a:lnTo>
                                    <a:lnTo>
                                      <a:pt x="573" y="11"/>
                                    </a:lnTo>
                                    <a:lnTo>
                                      <a:pt x="573" y="18"/>
                                    </a:lnTo>
                                    <a:lnTo>
                                      <a:pt x="574" y="3"/>
                                    </a:lnTo>
                                    <a:lnTo>
                                      <a:pt x="574" y="8"/>
                                    </a:lnTo>
                                    <a:lnTo>
                                      <a:pt x="575" y="1"/>
                                    </a:lnTo>
                                    <a:lnTo>
                                      <a:pt x="576" y="1"/>
                                    </a:lnTo>
                                    <a:lnTo>
                                      <a:pt x="576" y="4"/>
                                    </a:lnTo>
                                    <a:lnTo>
                                      <a:pt x="577" y="7"/>
                                    </a:lnTo>
                                    <a:lnTo>
                                      <a:pt x="577" y="12"/>
                                    </a:lnTo>
                                    <a:lnTo>
                                      <a:pt x="579" y="14"/>
                                    </a:lnTo>
                                    <a:lnTo>
                                      <a:pt x="579" y="20"/>
                                    </a:lnTo>
                                    <a:lnTo>
                                      <a:pt x="580" y="23"/>
                                    </a:lnTo>
                                    <a:lnTo>
                                      <a:pt x="580" y="28"/>
                                    </a:lnTo>
                                    <a:lnTo>
                                      <a:pt x="581" y="30"/>
                                    </a:lnTo>
                                    <a:lnTo>
                                      <a:pt x="581" y="34"/>
                                    </a:lnTo>
                                    <a:lnTo>
                                      <a:pt x="582" y="35"/>
                                    </a:lnTo>
                                    <a:lnTo>
                                      <a:pt x="583" y="32"/>
                                    </a:lnTo>
                                    <a:lnTo>
                                      <a:pt x="583" y="34"/>
                                    </a:lnTo>
                                    <a:lnTo>
                                      <a:pt x="584" y="26"/>
                                    </a:lnTo>
                                    <a:lnTo>
                                      <a:pt x="584" y="30"/>
                                    </a:lnTo>
                                    <a:lnTo>
                                      <a:pt x="585" y="17"/>
                                    </a:lnTo>
                                    <a:lnTo>
                                      <a:pt x="585" y="22"/>
                                    </a:lnTo>
                                    <a:lnTo>
                                      <a:pt x="586" y="11"/>
                                    </a:lnTo>
                                    <a:lnTo>
                                      <a:pt x="586" y="14"/>
                                    </a:lnTo>
                                    <a:lnTo>
                                      <a:pt x="588" y="8"/>
                                    </a:lnTo>
                                    <a:lnTo>
                                      <a:pt x="588" y="9"/>
                                    </a:lnTo>
                                    <a:lnTo>
                                      <a:pt x="589" y="8"/>
                                    </a:lnTo>
                                    <a:lnTo>
                                      <a:pt x="589" y="10"/>
                                    </a:lnTo>
                                    <a:lnTo>
                                      <a:pt x="590" y="11"/>
                                    </a:lnTo>
                                    <a:lnTo>
                                      <a:pt x="590" y="14"/>
                                    </a:lnTo>
                                    <a:lnTo>
                                      <a:pt x="591" y="17"/>
                                    </a:lnTo>
                                    <a:lnTo>
                                      <a:pt x="591" y="19"/>
                                    </a:lnTo>
                                    <a:lnTo>
                                      <a:pt x="592" y="19"/>
                                    </a:lnTo>
                                    <a:lnTo>
                                      <a:pt x="592" y="20"/>
                                    </a:lnTo>
                                    <a:lnTo>
                                      <a:pt x="593" y="20"/>
                                    </a:lnTo>
                                    <a:lnTo>
                                      <a:pt x="593" y="21"/>
                                    </a:lnTo>
                                    <a:lnTo>
                                      <a:pt x="594" y="22"/>
                                    </a:lnTo>
                                    <a:lnTo>
                                      <a:pt x="594" y="23"/>
                                    </a:lnTo>
                                    <a:lnTo>
                                      <a:pt x="595" y="26"/>
                                    </a:lnTo>
                                    <a:lnTo>
                                      <a:pt x="595" y="29"/>
                                    </a:lnTo>
                                    <a:lnTo>
                                      <a:pt x="597" y="31"/>
                                    </a:lnTo>
                                    <a:lnTo>
                                      <a:pt x="597" y="34"/>
                                    </a:lnTo>
                                    <a:lnTo>
                                      <a:pt x="598" y="35"/>
                                    </a:lnTo>
                                    <a:lnTo>
                                      <a:pt x="598" y="36"/>
                                    </a:lnTo>
                                    <a:lnTo>
                                      <a:pt x="599" y="36"/>
                                    </a:lnTo>
                                    <a:lnTo>
                                      <a:pt x="600" y="32"/>
                                    </a:lnTo>
                                    <a:lnTo>
                                      <a:pt x="600" y="35"/>
                                    </a:lnTo>
                                    <a:lnTo>
                                      <a:pt x="601" y="29"/>
                                    </a:lnTo>
                                    <a:lnTo>
                                      <a:pt x="601" y="31"/>
                                    </a:lnTo>
                                    <a:lnTo>
                                      <a:pt x="602" y="28"/>
                                    </a:lnTo>
                                    <a:lnTo>
                                      <a:pt x="602" y="29"/>
                                    </a:lnTo>
                                    <a:lnTo>
                                      <a:pt x="603" y="27"/>
                                    </a:lnTo>
                                    <a:lnTo>
                                      <a:pt x="604" y="25"/>
                                    </a:lnTo>
                                    <a:lnTo>
                                      <a:pt x="604" y="26"/>
                                    </a:lnTo>
                                    <a:lnTo>
                                      <a:pt x="606" y="20"/>
                                    </a:lnTo>
                                    <a:lnTo>
                                      <a:pt x="606" y="23"/>
                                    </a:lnTo>
                                    <a:lnTo>
                                      <a:pt x="607" y="13"/>
                                    </a:lnTo>
                                    <a:lnTo>
                                      <a:pt x="607" y="18"/>
                                    </a:lnTo>
                                    <a:lnTo>
                                      <a:pt x="608" y="8"/>
                                    </a:lnTo>
                                    <a:lnTo>
                                      <a:pt x="608" y="11"/>
                                    </a:lnTo>
                                    <a:lnTo>
                                      <a:pt x="609" y="7"/>
                                    </a:lnTo>
                                    <a:lnTo>
                                      <a:pt x="609" y="8"/>
                                    </a:lnTo>
                                    <a:lnTo>
                                      <a:pt x="610" y="9"/>
                                    </a:lnTo>
                                    <a:lnTo>
                                      <a:pt x="610" y="12"/>
                                    </a:lnTo>
                                    <a:lnTo>
                                      <a:pt x="611" y="14"/>
                                    </a:lnTo>
                                    <a:lnTo>
                                      <a:pt x="611" y="19"/>
                                    </a:lnTo>
                                    <a:lnTo>
                                      <a:pt x="612" y="20"/>
                                    </a:lnTo>
                                    <a:lnTo>
                                      <a:pt x="612" y="21"/>
                                    </a:lnTo>
                                    <a:lnTo>
                                      <a:pt x="613" y="16"/>
                                    </a:lnTo>
                                    <a:lnTo>
                                      <a:pt x="613" y="20"/>
                                    </a:lnTo>
                                    <a:lnTo>
                                      <a:pt x="615" y="9"/>
                                    </a:lnTo>
                                    <a:lnTo>
                                      <a:pt x="615" y="13"/>
                                    </a:lnTo>
                                    <a:lnTo>
                                      <a:pt x="616" y="5"/>
                                    </a:lnTo>
                                    <a:lnTo>
                                      <a:pt x="616" y="7"/>
                                    </a:lnTo>
                                    <a:lnTo>
                                      <a:pt x="617" y="4"/>
                                    </a:lnTo>
                                    <a:lnTo>
                                      <a:pt x="617" y="5"/>
                                    </a:lnTo>
                                    <a:lnTo>
                                      <a:pt x="618" y="8"/>
                                    </a:lnTo>
                                    <a:lnTo>
                                      <a:pt x="618" y="11"/>
                                    </a:lnTo>
                                    <a:lnTo>
                                      <a:pt x="619" y="13"/>
                                    </a:lnTo>
                                    <a:lnTo>
                                      <a:pt x="619" y="17"/>
                                    </a:lnTo>
                                    <a:lnTo>
                                      <a:pt x="620" y="18"/>
                                    </a:lnTo>
                                    <a:lnTo>
                                      <a:pt x="620" y="20"/>
                                    </a:lnTo>
                                    <a:lnTo>
                                      <a:pt x="621" y="20"/>
                                    </a:lnTo>
                                    <a:lnTo>
                                      <a:pt x="623" y="21"/>
                                    </a:lnTo>
                                    <a:lnTo>
                                      <a:pt x="624" y="22"/>
                                    </a:lnTo>
                                    <a:lnTo>
                                      <a:pt x="624" y="23"/>
                                    </a:lnTo>
                                    <a:lnTo>
                                      <a:pt x="625" y="23"/>
                                    </a:lnTo>
                                    <a:lnTo>
                                      <a:pt x="625" y="26"/>
                                    </a:lnTo>
                                    <a:lnTo>
                                      <a:pt x="626" y="26"/>
                                    </a:lnTo>
                                    <a:lnTo>
                                      <a:pt x="627" y="26"/>
                                    </a:lnTo>
                                    <a:lnTo>
                                      <a:pt x="627" y="27"/>
                                    </a:lnTo>
                                    <a:lnTo>
                                      <a:pt x="628" y="27"/>
                                    </a:lnTo>
                                    <a:lnTo>
                                      <a:pt x="629" y="28"/>
                                    </a:lnTo>
                                    <a:lnTo>
                                      <a:pt x="630" y="28"/>
                                    </a:lnTo>
                                    <a:lnTo>
                                      <a:pt x="630" y="29"/>
                                    </a:lnTo>
                                    <a:lnTo>
                                      <a:pt x="632" y="28"/>
                                    </a:lnTo>
                                    <a:lnTo>
                                      <a:pt x="633" y="27"/>
                                    </a:lnTo>
                                    <a:lnTo>
                                      <a:pt x="633" y="28"/>
                                    </a:lnTo>
                                    <a:lnTo>
                                      <a:pt x="634" y="28"/>
                                    </a:lnTo>
                                    <a:lnTo>
                                      <a:pt x="635" y="29"/>
                                    </a:lnTo>
                                    <a:lnTo>
                                      <a:pt x="636" y="28"/>
                                    </a:lnTo>
                                    <a:lnTo>
                                      <a:pt x="636" y="29"/>
                                    </a:lnTo>
                                    <a:lnTo>
                                      <a:pt x="637" y="28"/>
                                    </a:lnTo>
                                    <a:lnTo>
                                      <a:pt x="638" y="28"/>
                                    </a:lnTo>
                                    <a:lnTo>
                                      <a:pt x="639" y="27"/>
                                    </a:lnTo>
                                    <a:lnTo>
                                      <a:pt x="639" y="28"/>
                                    </a:lnTo>
                                    <a:lnTo>
                                      <a:pt x="641" y="21"/>
                                    </a:lnTo>
                                    <a:lnTo>
                                      <a:pt x="641" y="25"/>
                                    </a:lnTo>
                                    <a:lnTo>
                                      <a:pt x="642" y="12"/>
                                    </a:lnTo>
                                    <a:lnTo>
                                      <a:pt x="642" y="18"/>
                                    </a:lnTo>
                                    <a:lnTo>
                                      <a:pt x="643" y="5"/>
                                    </a:lnTo>
                                    <a:lnTo>
                                      <a:pt x="643" y="10"/>
                                    </a:lnTo>
                                    <a:lnTo>
                                      <a:pt x="644" y="4"/>
                                    </a:lnTo>
                                    <a:lnTo>
                                      <a:pt x="644" y="5"/>
                                    </a:lnTo>
                                    <a:lnTo>
                                      <a:pt x="645" y="7"/>
                                    </a:lnTo>
                                    <a:lnTo>
                                      <a:pt x="645" y="12"/>
                                    </a:lnTo>
                                    <a:lnTo>
                                      <a:pt x="646" y="14"/>
                                    </a:lnTo>
                                    <a:lnTo>
                                      <a:pt x="646" y="20"/>
                                    </a:lnTo>
                                    <a:lnTo>
                                      <a:pt x="647" y="21"/>
                                    </a:lnTo>
                                    <a:lnTo>
                                      <a:pt x="647" y="23"/>
                                    </a:lnTo>
                                    <a:lnTo>
                                      <a:pt x="648" y="21"/>
                                    </a:lnTo>
                                    <a:lnTo>
                                      <a:pt x="648" y="22"/>
                                    </a:lnTo>
                                    <a:lnTo>
                                      <a:pt x="650" y="14"/>
                                    </a:lnTo>
                                    <a:lnTo>
                                      <a:pt x="650" y="20"/>
                                    </a:lnTo>
                                    <a:lnTo>
                                      <a:pt x="651" y="8"/>
                                    </a:lnTo>
                                    <a:lnTo>
                                      <a:pt x="651" y="12"/>
                                    </a:lnTo>
                                    <a:lnTo>
                                      <a:pt x="652" y="7"/>
                                    </a:lnTo>
                                    <a:lnTo>
                                      <a:pt x="653" y="8"/>
                                    </a:lnTo>
                                    <a:lnTo>
                                      <a:pt x="653" y="13"/>
                                    </a:lnTo>
                                    <a:lnTo>
                                      <a:pt x="654" y="16"/>
                                    </a:lnTo>
                                    <a:lnTo>
                                      <a:pt x="654" y="22"/>
                                    </a:lnTo>
                                    <a:lnTo>
                                      <a:pt x="655" y="25"/>
                                    </a:lnTo>
                                    <a:lnTo>
                                      <a:pt x="655" y="29"/>
                                    </a:lnTo>
                                    <a:lnTo>
                                      <a:pt x="656" y="30"/>
                                    </a:lnTo>
                                    <a:lnTo>
                                      <a:pt x="656" y="31"/>
                                    </a:lnTo>
                                    <a:lnTo>
                                      <a:pt x="657" y="31"/>
                                    </a:lnTo>
                                    <a:lnTo>
                                      <a:pt x="657" y="32"/>
                                    </a:lnTo>
                                    <a:lnTo>
                                      <a:pt x="659" y="27"/>
                                    </a:lnTo>
                                    <a:lnTo>
                                      <a:pt x="659" y="30"/>
                                    </a:lnTo>
                                    <a:lnTo>
                                      <a:pt x="660" y="23"/>
                                    </a:lnTo>
                                    <a:lnTo>
                                      <a:pt x="660" y="26"/>
                                    </a:lnTo>
                                    <a:lnTo>
                                      <a:pt x="661" y="19"/>
                                    </a:lnTo>
                                    <a:lnTo>
                                      <a:pt x="661" y="22"/>
                                    </a:lnTo>
                                    <a:lnTo>
                                      <a:pt x="662" y="19"/>
                                    </a:lnTo>
                                    <a:lnTo>
                                      <a:pt x="663" y="19"/>
                                    </a:lnTo>
                                    <a:lnTo>
                                      <a:pt x="663" y="20"/>
                                    </a:lnTo>
                                    <a:lnTo>
                                      <a:pt x="664" y="21"/>
                                    </a:lnTo>
                                    <a:lnTo>
                                      <a:pt x="664" y="22"/>
                                    </a:lnTo>
                                    <a:lnTo>
                                      <a:pt x="665" y="21"/>
                                    </a:lnTo>
                                    <a:lnTo>
                                      <a:pt x="665" y="22"/>
                                    </a:lnTo>
                                    <a:lnTo>
                                      <a:pt x="666" y="20"/>
                                    </a:lnTo>
                                    <a:lnTo>
                                      <a:pt x="666" y="21"/>
                                    </a:lnTo>
                                    <a:lnTo>
                                      <a:pt x="668" y="19"/>
                                    </a:lnTo>
                                    <a:lnTo>
                                      <a:pt x="668" y="20"/>
                                    </a:lnTo>
                                    <a:lnTo>
                                      <a:pt x="669" y="19"/>
                                    </a:lnTo>
                                    <a:lnTo>
                                      <a:pt x="670" y="18"/>
                                    </a:lnTo>
                                    <a:lnTo>
                                      <a:pt x="671" y="18"/>
                                    </a:lnTo>
                                    <a:lnTo>
                                      <a:pt x="672" y="18"/>
                                    </a:lnTo>
                                    <a:lnTo>
                                      <a:pt x="673" y="18"/>
                                    </a:lnTo>
                                    <a:lnTo>
                                      <a:pt x="673" y="19"/>
                                    </a:lnTo>
                                    <a:lnTo>
                                      <a:pt x="674" y="20"/>
                                    </a:lnTo>
                                    <a:lnTo>
                                      <a:pt x="674" y="21"/>
                                    </a:lnTo>
                                    <a:lnTo>
                                      <a:pt x="676" y="22"/>
                                    </a:lnTo>
                                    <a:lnTo>
                                      <a:pt x="676" y="23"/>
                                    </a:lnTo>
                                    <a:lnTo>
                                      <a:pt x="677" y="23"/>
                                    </a:lnTo>
                                    <a:lnTo>
                                      <a:pt x="678" y="23"/>
                                    </a:lnTo>
                                    <a:lnTo>
                                      <a:pt x="679" y="25"/>
                                    </a:lnTo>
                                    <a:lnTo>
                                      <a:pt x="679" y="26"/>
                                    </a:lnTo>
                                    <a:lnTo>
                                      <a:pt x="680" y="26"/>
                                    </a:lnTo>
                                    <a:lnTo>
                                      <a:pt x="681" y="25"/>
                                    </a:lnTo>
                                    <a:lnTo>
                                      <a:pt x="681" y="26"/>
                                    </a:lnTo>
                                    <a:lnTo>
                                      <a:pt x="682" y="18"/>
                                    </a:lnTo>
                                    <a:lnTo>
                                      <a:pt x="682" y="22"/>
                                    </a:lnTo>
                                    <a:lnTo>
                                      <a:pt x="683" y="11"/>
                                    </a:lnTo>
                                    <a:lnTo>
                                      <a:pt x="683" y="16"/>
                                    </a:lnTo>
                                    <a:lnTo>
                                      <a:pt x="685" y="10"/>
                                    </a:lnTo>
                                    <a:lnTo>
                                      <a:pt x="685" y="11"/>
                                    </a:lnTo>
                                    <a:lnTo>
                                      <a:pt x="686" y="13"/>
                                    </a:lnTo>
                                    <a:lnTo>
                                      <a:pt x="686" y="19"/>
                                    </a:lnTo>
                                    <a:lnTo>
                                      <a:pt x="687" y="22"/>
                                    </a:lnTo>
                                    <a:lnTo>
                                      <a:pt x="687" y="29"/>
                                    </a:lnTo>
                                    <a:lnTo>
                                      <a:pt x="688" y="32"/>
                                    </a:lnTo>
                                    <a:lnTo>
                                      <a:pt x="688" y="36"/>
                                    </a:lnTo>
                                    <a:lnTo>
                                      <a:pt x="689" y="37"/>
                                    </a:lnTo>
                                    <a:lnTo>
                                      <a:pt x="689" y="38"/>
                                    </a:lnTo>
                                    <a:lnTo>
                                      <a:pt x="690" y="34"/>
                                    </a:lnTo>
                                    <a:lnTo>
                                      <a:pt x="690" y="37"/>
                                    </a:lnTo>
                                    <a:lnTo>
                                      <a:pt x="691" y="28"/>
                                    </a:lnTo>
                                    <a:lnTo>
                                      <a:pt x="691" y="32"/>
                                    </a:lnTo>
                                    <a:lnTo>
                                      <a:pt x="692" y="23"/>
                                    </a:lnTo>
                                    <a:lnTo>
                                      <a:pt x="692" y="26"/>
                                    </a:lnTo>
                                    <a:lnTo>
                                      <a:pt x="694" y="19"/>
                                    </a:lnTo>
                                    <a:lnTo>
                                      <a:pt x="694" y="21"/>
                                    </a:lnTo>
                                    <a:lnTo>
                                      <a:pt x="695" y="14"/>
                                    </a:lnTo>
                                    <a:lnTo>
                                      <a:pt x="695" y="18"/>
                                    </a:lnTo>
                                    <a:lnTo>
                                      <a:pt x="696" y="10"/>
                                    </a:lnTo>
                                    <a:lnTo>
                                      <a:pt x="696" y="13"/>
                                    </a:lnTo>
                                    <a:lnTo>
                                      <a:pt x="697" y="4"/>
                                    </a:lnTo>
                                    <a:lnTo>
                                      <a:pt x="697" y="9"/>
                                    </a:lnTo>
                                    <a:lnTo>
                                      <a:pt x="698" y="1"/>
                                    </a:lnTo>
                                    <a:lnTo>
                                      <a:pt x="698" y="3"/>
                                    </a:lnTo>
                                    <a:lnTo>
                                      <a:pt x="699" y="1"/>
                                    </a:lnTo>
                                    <a:lnTo>
                                      <a:pt x="699" y="3"/>
                                    </a:lnTo>
                                    <a:lnTo>
                                      <a:pt x="700" y="5"/>
                                    </a:lnTo>
                                    <a:lnTo>
                                      <a:pt x="700" y="11"/>
                                    </a:lnTo>
                                    <a:lnTo>
                                      <a:pt x="701" y="14"/>
                                    </a:lnTo>
                                    <a:lnTo>
                                      <a:pt x="701" y="21"/>
                                    </a:lnTo>
                                    <a:lnTo>
                                      <a:pt x="703" y="23"/>
                                    </a:lnTo>
                                    <a:lnTo>
                                      <a:pt x="703" y="26"/>
                                    </a:lnTo>
                                    <a:lnTo>
                                      <a:pt x="704" y="27"/>
                                    </a:lnTo>
                                    <a:lnTo>
                                      <a:pt x="705" y="23"/>
                                    </a:lnTo>
                                    <a:lnTo>
                                      <a:pt x="705" y="26"/>
                                    </a:lnTo>
                                    <a:lnTo>
                                      <a:pt x="706" y="18"/>
                                    </a:lnTo>
                                    <a:lnTo>
                                      <a:pt x="706" y="21"/>
                                    </a:lnTo>
                                    <a:lnTo>
                                      <a:pt x="707" y="14"/>
                                    </a:lnTo>
                                    <a:lnTo>
                                      <a:pt x="707" y="17"/>
                                    </a:lnTo>
                                    <a:lnTo>
                                      <a:pt x="708" y="14"/>
                                    </a:lnTo>
                                    <a:lnTo>
                                      <a:pt x="709" y="16"/>
                                    </a:lnTo>
                                    <a:lnTo>
                                      <a:pt x="709" y="19"/>
                                    </a:lnTo>
                                    <a:lnTo>
                                      <a:pt x="710" y="20"/>
                                    </a:lnTo>
                                    <a:lnTo>
                                      <a:pt x="710" y="25"/>
                                    </a:lnTo>
                                    <a:lnTo>
                                      <a:pt x="712" y="26"/>
                                    </a:lnTo>
                                    <a:lnTo>
                                      <a:pt x="712" y="29"/>
                                    </a:lnTo>
                                    <a:lnTo>
                                      <a:pt x="713" y="29"/>
                                    </a:lnTo>
                                    <a:lnTo>
                                      <a:pt x="713" y="31"/>
                                    </a:lnTo>
                                    <a:lnTo>
                                      <a:pt x="714" y="31"/>
                                    </a:lnTo>
                                    <a:lnTo>
                                      <a:pt x="715" y="31"/>
                                    </a:lnTo>
                                    <a:lnTo>
                                      <a:pt x="715" y="32"/>
                                    </a:lnTo>
                                    <a:lnTo>
                                      <a:pt x="716" y="31"/>
                                    </a:lnTo>
                                    <a:lnTo>
                                      <a:pt x="716" y="32"/>
                                    </a:lnTo>
                                    <a:lnTo>
                                      <a:pt x="717" y="30"/>
                                    </a:lnTo>
                                    <a:lnTo>
                                      <a:pt x="717" y="31"/>
                                    </a:lnTo>
                                    <a:lnTo>
                                      <a:pt x="718" y="26"/>
                                    </a:lnTo>
                                    <a:lnTo>
                                      <a:pt x="718" y="29"/>
                                    </a:lnTo>
                                    <a:lnTo>
                                      <a:pt x="720" y="18"/>
                                    </a:lnTo>
                                    <a:lnTo>
                                      <a:pt x="720" y="23"/>
                                    </a:lnTo>
                                    <a:lnTo>
                                      <a:pt x="721" y="11"/>
                                    </a:lnTo>
                                    <a:lnTo>
                                      <a:pt x="721" y="16"/>
                                    </a:lnTo>
                                    <a:lnTo>
                                      <a:pt x="722" y="9"/>
                                    </a:lnTo>
                                    <a:lnTo>
                                      <a:pt x="722" y="10"/>
                                    </a:lnTo>
                                    <a:lnTo>
                                      <a:pt x="723" y="9"/>
                                    </a:lnTo>
                                    <a:lnTo>
                                      <a:pt x="723" y="12"/>
                                    </a:lnTo>
                                    <a:lnTo>
                                      <a:pt x="724" y="16"/>
                                    </a:lnTo>
                                    <a:lnTo>
                                      <a:pt x="724" y="21"/>
                                    </a:lnTo>
                                    <a:lnTo>
                                      <a:pt x="725" y="25"/>
                                    </a:lnTo>
                                    <a:lnTo>
                                      <a:pt x="725" y="27"/>
                                    </a:lnTo>
                                    <a:lnTo>
                                      <a:pt x="726" y="29"/>
                                    </a:lnTo>
                                    <a:lnTo>
                                      <a:pt x="726" y="31"/>
                                    </a:lnTo>
                                    <a:lnTo>
                                      <a:pt x="727" y="29"/>
                                    </a:lnTo>
                                    <a:lnTo>
                                      <a:pt x="727" y="31"/>
                                    </a:lnTo>
                                    <a:lnTo>
                                      <a:pt x="729" y="21"/>
                                    </a:lnTo>
                                    <a:lnTo>
                                      <a:pt x="729" y="27"/>
                                    </a:lnTo>
                                    <a:lnTo>
                                      <a:pt x="730" y="14"/>
                                    </a:lnTo>
                                    <a:lnTo>
                                      <a:pt x="730" y="19"/>
                                    </a:lnTo>
                                    <a:lnTo>
                                      <a:pt x="731" y="11"/>
                                    </a:lnTo>
                                    <a:lnTo>
                                      <a:pt x="731" y="13"/>
                                    </a:lnTo>
                                    <a:lnTo>
                                      <a:pt x="732" y="9"/>
                                    </a:lnTo>
                                    <a:lnTo>
                                      <a:pt x="732" y="10"/>
                                    </a:lnTo>
                                    <a:lnTo>
                                      <a:pt x="733" y="9"/>
                                    </a:lnTo>
                                    <a:lnTo>
                                      <a:pt x="734" y="10"/>
                                    </a:lnTo>
                                    <a:lnTo>
                                      <a:pt x="734" y="12"/>
                                    </a:lnTo>
                                    <a:lnTo>
                                      <a:pt x="735" y="13"/>
                                    </a:lnTo>
                                    <a:lnTo>
                                      <a:pt x="735" y="16"/>
                                    </a:lnTo>
                                    <a:lnTo>
                                      <a:pt x="736" y="18"/>
                                    </a:lnTo>
                                    <a:lnTo>
                                      <a:pt x="736" y="22"/>
                                    </a:lnTo>
                                    <a:lnTo>
                                      <a:pt x="738" y="26"/>
                                    </a:lnTo>
                                    <a:lnTo>
                                      <a:pt x="738" y="31"/>
                                    </a:lnTo>
                                    <a:lnTo>
                                      <a:pt x="739" y="34"/>
                                    </a:lnTo>
                                    <a:lnTo>
                                      <a:pt x="739" y="36"/>
                                    </a:lnTo>
                                    <a:lnTo>
                                      <a:pt x="740" y="34"/>
                                    </a:lnTo>
                                    <a:lnTo>
                                      <a:pt x="740" y="36"/>
                                    </a:lnTo>
                                    <a:lnTo>
                                      <a:pt x="741" y="26"/>
                                    </a:lnTo>
                                    <a:lnTo>
                                      <a:pt x="741" y="31"/>
                                    </a:lnTo>
                                    <a:lnTo>
                                      <a:pt x="742" y="16"/>
                                    </a:lnTo>
                                    <a:lnTo>
                                      <a:pt x="742" y="22"/>
                                    </a:lnTo>
                                    <a:lnTo>
                                      <a:pt x="743" y="10"/>
                                    </a:lnTo>
                                    <a:lnTo>
                                      <a:pt x="743" y="13"/>
                                    </a:lnTo>
                                    <a:lnTo>
                                      <a:pt x="744" y="9"/>
                                    </a:lnTo>
                                    <a:lnTo>
                                      <a:pt x="744" y="11"/>
                                    </a:lnTo>
                                    <a:lnTo>
                                      <a:pt x="745" y="13"/>
                                    </a:lnTo>
                                    <a:lnTo>
                                      <a:pt x="745" y="19"/>
                                    </a:lnTo>
                                    <a:lnTo>
                                      <a:pt x="747" y="22"/>
                                    </a:lnTo>
                                    <a:lnTo>
                                      <a:pt x="747" y="26"/>
                                    </a:lnTo>
                                    <a:lnTo>
                                      <a:pt x="748" y="28"/>
                                    </a:lnTo>
                                    <a:lnTo>
                                      <a:pt x="748" y="30"/>
                                    </a:lnTo>
                                    <a:lnTo>
                                      <a:pt x="749" y="29"/>
                                    </a:lnTo>
                                    <a:lnTo>
                                      <a:pt x="749" y="30"/>
                                    </a:lnTo>
                                    <a:lnTo>
                                      <a:pt x="750" y="23"/>
                                    </a:lnTo>
                                    <a:lnTo>
                                      <a:pt x="750" y="28"/>
                                    </a:lnTo>
                                    <a:lnTo>
                                      <a:pt x="751" y="20"/>
                                    </a:lnTo>
                                    <a:lnTo>
                                      <a:pt x="751" y="22"/>
                                    </a:lnTo>
                                    <a:lnTo>
                                      <a:pt x="752" y="18"/>
                                    </a:lnTo>
                                    <a:lnTo>
                                      <a:pt x="752" y="19"/>
                                    </a:lnTo>
                                    <a:lnTo>
                                      <a:pt x="753" y="17"/>
                                    </a:lnTo>
                                    <a:lnTo>
                                      <a:pt x="753" y="18"/>
                                    </a:lnTo>
                                    <a:lnTo>
                                      <a:pt x="754" y="13"/>
                                    </a:lnTo>
                                    <a:lnTo>
                                      <a:pt x="754" y="16"/>
                                    </a:lnTo>
                                    <a:lnTo>
                                      <a:pt x="756" y="10"/>
                                    </a:lnTo>
                                    <a:lnTo>
                                      <a:pt x="756" y="12"/>
                                    </a:lnTo>
                                    <a:lnTo>
                                      <a:pt x="757" y="10"/>
                                    </a:lnTo>
                                    <a:lnTo>
                                      <a:pt x="758" y="11"/>
                                    </a:lnTo>
                                    <a:lnTo>
                                      <a:pt x="758" y="12"/>
                                    </a:lnTo>
                                    <a:lnTo>
                                      <a:pt x="759" y="14"/>
                                    </a:lnTo>
                                    <a:lnTo>
                                      <a:pt x="759" y="19"/>
                                    </a:lnTo>
                                    <a:lnTo>
                                      <a:pt x="760" y="21"/>
                                    </a:lnTo>
                                    <a:lnTo>
                                      <a:pt x="760" y="26"/>
                                    </a:lnTo>
                                    <a:lnTo>
                                      <a:pt x="761" y="27"/>
                                    </a:lnTo>
                                    <a:lnTo>
                                      <a:pt x="762" y="26"/>
                                    </a:lnTo>
                                    <a:lnTo>
                                      <a:pt x="762" y="27"/>
                                    </a:lnTo>
                                    <a:lnTo>
                                      <a:pt x="764" y="23"/>
                                    </a:lnTo>
                                    <a:lnTo>
                                      <a:pt x="764" y="25"/>
                                    </a:lnTo>
                                    <a:lnTo>
                                      <a:pt x="765" y="23"/>
                                    </a:lnTo>
                                    <a:lnTo>
                                      <a:pt x="765" y="25"/>
                                    </a:lnTo>
                                    <a:lnTo>
                                      <a:pt x="766" y="26"/>
                                    </a:lnTo>
                                    <a:lnTo>
                                      <a:pt x="766" y="28"/>
                                    </a:lnTo>
                                    <a:lnTo>
                                      <a:pt x="767" y="28"/>
                                    </a:lnTo>
                                    <a:lnTo>
                                      <a:pt x="768" y="25"/>
                                    </a:lnTo>
                                    <a:lnTo>
                                      <a:pt x="768" y="27"/>
                                    </a:lnTo>
                                    <a:lnTo>
                                      <a:pt x="769" y="19"/>
                                    </a:lnTo>
                                    <a:lnTo>
                                      <a:pt x="769" y="23"/>
                                    </a:lnTo>
                                    <a:lnTo>
                                      <a:pt x="770" y="17"/>
                                    </a:lnTo>
                                    <a:lnTo>
                                      <a:pt x="770" y="18"/>
                                    </a:lnTo>
                                    <a:lnTo>
                                      <a:pt x="771" y="17"/>
                                    </a:lnTo>
                                    <a:lnTo>
                                      <a:pt x="771" y="19"/>
                                    </a:lnTo>
                                    <a:lnTo>
                                      <a:pt x="773" y="20"/>
                                    </a:lnTo>
                                    <a:lnTo>
                                      <a:pt x="773" y="23"/>
                                    </a:lnTo>
                                    <a:lnTo>
                                      <a:pt x="774" y="26"/>
                                    </a:lnTo>
                                    <a:lnTo>
                                      <a:pt x="774" y="27"/>
                                    </a:lnTo>
                                    <a:lnTo>
                                      <a:pt x="775" y="26"/>
                                    </a:lnTo>
                                    <a:lnTo>
                                      <a:pt x="775" y="27"/>
                                    </a:lnTo>
                                    <a:lnTo>
                                      <a:pt x="776" y="21"/>
                                    </a:lnTo>
                                    <a:lnTo>
                                      <a:pt x="776" y="25"/>
                                    </a:lnTo>
                                    <a:lnTo>
                                      <a:pt x="777" y="16"/>
                                    </a:lnTo>
                                    <a:lnTo>
                                      <a:pt x="777" y="19"/>
                                    </a:lnTo>
                                    <a:lnTo>
                                      <a:pt x="778" y="10"/>
                                    </a:lnTo>
                                    <a:lnTo>
                                      <a:pt x="778" y="13"/>
                                    </a:lnTo>
                                    <a:lnTo>
                                      <a:pt x="779" y="9"/>
                                    </a:lnTo>
                                    <a:lnTo>
                                      <a:pt x="780" y="8"/>
                                    </a:lnTo>
                                    <a:lnTo>
                                      <a:pt x="782" y="9"/>
                                    </a:lnTo>
                                    <a:lnTo>
                                      <a:pt x="782" y="12"/>
                                    </a:lnTo>
                                    <a:lnTo>
                                      <a:pt x="783" y="13"/>
                                    </a:lnTo>
                                    <a:lnTo>
                                      <a:pt x="783" y="19"/>
                                    </a:lnTo>
                                    <a:lnTo>
                                      <a:pt x="784" y="21"/>
                                    </a:lnTo>
                                    <a:lnTo>
                                      <a:pt x="784" y="27"/>
                                    </a:lnTo>
                                    <a:lnTo>
                                      <a:pt x="785" y="29"/>
                                    </a:lnTo>
                                    <a:lnTo>
                                      <a:pt x="785" y="34"/>
                                    </a:lnTo>
                                    <a:lnTo>
                                      <a:pt x="786" y="35"/>
                                    </a:lnTo>
                                    <a:lnTo>
                                      <a:pt x="786" y="36"/>
                                    </a:lnTo>
                                    <a:lnTo>
                                      <a:pt x="787" y="30"/>
                                    </a:lnTo>
                                    <a:lnTo>
                                      <a:pt x="787" y="35"/>
                                    </a:lnTo>
                                    <a:lnTo>
                                      <a:pt x="788" y="22"/>
                                    </a:lnTo>
                                    <a:lnTo>
                                      <a:pt x="788" y="28"/>
                                    </a:lnTo>
                                    <a:lnTo>
                                      <a:pt x="789" y="16"/>
                                    </a:lnTo>
                                    <a:lnTo>
                                      <a:pt x="789" y="19"/>
                                    </a:lnTo>
                                    <a:lnTo>
                                      <a:pt x="791" y="14"/>
                                    </a:lnTo>
                                    <a:lnTo>
                                      <a:pt x="792" y="14"/>
                                    </a:lnTo>
                                    <a:lnTo>
                                      <a:pt x="792" y="16"/>
                                    </a:lnTo>
                                    <a:lnTo>
                                      <a:pt x="793" y="17"/>
                                    </a:lnTo>
                                    <a:lnTo>
                                      <a:pt x="793" y="19"/>
                                    </a:lnTo>
                                    <a:lnTo>
                                      <a:pt x="794" y="19"/>
                                    </a:lnTo>
                                    <a:lnTo>
                                      <a:pt x="794" y="20"/>
                                    </a:lnTo>
                                    <a:lnTo>
                                      <a:pt x="795" y="20"/>
                                    </a:lnTo>
                                    <a:lnTo>
                                      <a:pt x="796" y="20"/>
                                    </a:lnTo>
                                    <a:lnTo>
                                      <a:pt x="797" y="19"/>
                                    </a:lnTo>
                                    <a:lnTo>
                                      <a:pt x="797" y="20"/>
                                    </a:lnTo>
                                    <a:lnTo>
                                      <a:pt x="798" y="17"/>
                                    </a:lnTo>
                                    <a:lnTo>
                                      <a:pt x="798" y="18"/>
                                    </a:lnTo>
                                    <a:lnTo>
                                      <a:pt x="800" y="16"/>
                                    </a:lnTo>
                                    <a:lnTo>
                                      <a:pt x="800" y="17"/>
                                    </a:lnTo>
                                    <a:lnTo>
                                      <a:pt x="801" y="16"/>
                                    </a:lnTo>
                                    <a:lnTo>
                                      <a:pt x="802" y="17"/>
                                    </a:lnTo>
                                    <a:lnTo>
                                      <a:pt x="802" y="18"/>
                                    </a:lnTo>
                                    <a:lnTo>
                                      <a:pt x="803" y="19"/>
                                    </a:lnTo>
                                    <a:lnTo>
                                      <a:pt x="803" y="20"/>
                                    </a:lnTo>
                                    <a:lnTo>
                                      <a:pt x="804" y="19"/>
                                    </a:lnTo>
                                    <a:lnTo>
                                      <a:pt x="804" y="20"/>
                                    </a:lnTo>
                                    <a:lnTo>
                                      <a:pt x="805" y="18"/>
                                    </a:lnTo>
                                    <a:lnTo>
                                      <a:pt x="805" y="19"/>
                                    </a:lnTo>
                                    <a:lnTo>
                                      <a:pt x="806" y="18"/>
                                    </a:lnTo>
                                    <a:lnTo>
                                      <a:pt x="806" y="19"/>
                                    </a:lnTo>
                                    <a:lnTo>
                                      <a:pt x="807" y="20"/>
                                    </a:lnTo>
                                    <a:lnTo>
                                      <a:pt x="807" y="22"/>
                                    </a:lnTo>
                                    <a:lnTo>
                                      <a:pt x="809" y="23"/>
                                    </a:lnTo>
                                    <a:lnTo>
                                      <a:pt x="809" y="26"/>
                                    </a:lnTo>
                                    <a:lnTo>
                                      <a:pt x="810" y="26"/>
                                    </a:lnTo>
                                    <a:lnTo>
                                      <a:pt x="810" y="27"/>
                                    </a:lnTo>
                                    <a:lnTo>
                                      <a:pt x="811" y="27"/>
                                    </a:lnTo>
                                    <a:lnTo>
                                      <a:pt x="811" y="28"/>
                                    </a:lnTo>
                                    <a:lnTo>
                                      <a:pt x="812" y="28"/>
                                    </a:lnTo>
                                    <a:lnTo>
                                      <a:pt x="812" y="29"/>
                                    </a:lnTo>
                                    <a:lnTo>
                                      <a:pt x="813" y="29"/>
                                    </a:lnTo>
                                    <a:lnTo>
                                      <a:pt x="814" y="27"/>
                                    </a:lnTo>
                                    <a:lnTo>
                                      <a:pt x="814" y="29"/>
                                    </a:lnTo>
                                    <a:lnTo>
                                      <a:pt x="815" y="21"/>
                                    </a:lnTo>
                                    <a:lnTo>
                                      <a:pt x="815" y="25"/>
                                    </a:lnTo>
                                    <a:lnTo>
                                      <a:pt x="817" y="18"/>
                                    </a:lnTo>
                                    <a:lnTo>
                                      <a:pt x="817" y="20"/>
                                    </a:lnTo>
                                    <a:lnTo>
                                      <a:pt x="818" y="17"/>
                                    </a:lnTo>
                                    <a:lnTo>
                                      <a:pt x="819" y="14"/>
                                    </a:lnTo>
                                    <a:lnTo>
                                      <a:pt x="819" y="16"/>
                                    </a:lnTo>
                                    <a:lnTo>
                                      <a:pt x="820" y="12"/>
                                    </a:lnTo>
                                    <a:lnTo>
                                      <a:pt x="820" y="13"/>
                                    </a:lnTo>
                                    <a:lnTo>
                                      <a:pt x="821" y="12"/>
                                    </a:lnTo>
                                    <a:lnTo>
                                      <a:pt x="821" y="13"/>
                                    </a:lnTo>
                                    <a:lnTo>
                                      <a:pt x="822" y="14"/>
                                    </a:lnTo>
                                    <a:lnTo>
                                      <a:pt x="822" y="17"/>
                                    </a:lnTo>
                                    <a:lnTo>
                                      <a:pt x="823" y="19"/>
                                    </a:lnTo>
                                    <a:lnTo>
                                      <a:pt x="823" y="21"/>
                                    </a:lnTo>
                                    <a:lnTo>
                                      <a:pt x="824" y="23"/>
                                    </a:lnTo>
                                    <a:lnTo>
                                      <a:pt x="824" y="27"/>
                                    </a:lnTo>
                                    <a:lnTo>
                                      <a:pt x="826" y="28"/>
                                    </a:lnTo>
                                    <a:lnTo>
                                      <a:pt x="827" y="27"/>
                                    </a:lnTo>
                                    <a:lnTo>
                                      <a:pt x="827" y="28"/>
                                    </a:lnTo>
                                    <a:lnTo>
                                      <a:pt x="828" y="22"/>
                                    </a:lnTo>
                                    <a:lnTo>
                                      <a:pt x="828" y="25"/>
                                    </a:lnTo>
                                    <a:lnTo>
                                      <a:pt x="829" y="21"/>
                                    </a:lnTo>
                                    <a:lnTo>
                                      <a:pt x="830" y="21"/>
                                    </a:lnTo>
                                    <a:lnTo>
                                      <a:pt x="830" y="23"/>
                                    </a:lnTo>
                                    <a:lnTo>
                                      <a:pt x="831" y="25"/>
                                    </a:lnTo>
                                    <a:lnTo>
                                      <a:pt x="832" y="22"/>
                                    </a:lnTo>
                                    <a:lnTo>
                                      <a:pt x="832" y="25"/>
                                    </a:lnTo>
                                    <a:lnTo>
                                      <a:pt x="833" y="18"/>
                                    </a:lnTo>
                                    <a:lnTo>
                                      <a:pt x="833" y="20"/>
                                    </a:lnTo>
                                    <a:lnTo>
                                      <a:pt x="835" y="11"/>
                                    </a:lnTo>
                                    <a:lnTo>
                                      <a:pt x="835" y="16"/>
                                    </a:lnTo>
                                    <a:lnTo>
                                      <a:pt x="836" y="8"/>
                                    </a:lnTo>
                                    <a:lnTo>
                                      <a:pt x="836" y="9"/>
                                    </a:lnTo>
                                    <a:lnTo>
                                      <a:pt x="837" y="9"/>
                                    </a:lnTo>
                                    <a:lnTo>
                                      <a:pt x="837" y="13"/>
                                    </a:lnTo>
                                    <a:lnTo>
                                      <a:pt x="838" y="16"/>
                                    </a:lnTo>
                                    <a:lnTo>
                                      <a:pt x="838" y="22"/>
                                    </a:lnTo>
                                    <a:lnTo>
                                      <a:pt x="839" y="25"/>
                                    </a:lnTo>
                                    <a:lnTo>
                                      <a:pt x="839" y="29"/>
                                    </a:lnTo>
                                    <a:lnTo>
                                      <a:pt x="840" y="29"/>
                                    </a:lnTo>
                                    <a:lnTo>
                                      <a:pt x="841" y="25"/>
                                    </a:lnTo>
                                    <a:lnTo>
                                      <a:pt x="841" y="27"/>
                                    </a:lnTo>
                                    <a:lnTo>
                                      <a:pt x="842" y="19"/>
                                    </a:lnTo>
                                    <a:lnTo>
                                      <a:pt x="842" y="22"/>
                                    </a:lnTo>
                                    <a:lnTo>
                                      <a:pt x="844" y="16"/>
                                    </a:lnTo>
                                    <a:lnTo>
                                      <a:pt x="844" y="18"/>
                                    </a:lnTo>
                                    <a:lnTo>
                                      <a:pt x="845" y="14"/>
                                    </a:lnTo>
                                    <a:lnTo>
                                      <a:pt x="846" y="14"/>
                                    </a:lnTo>
                                    <a:lnTo>
                                      <a:pt x="847" y="16"/>
                                    </a:lnTo>
                                    <a:lnTo>
                                      <a:pt x="847" y="18"/>
                                    </a:lnTo>
                                    <a:lnTo>
                                      <a:pt x="848" y="19"/>
                                    </a:lnTo>
                                    <a:lnTo>
                                      <a:pt x="848" y="21"/>
                                    </a:lnTo>
                                    <a:lnTo>
                                      <a:pt x="849" y="22"/>
                                    </a:lnTo>
                                    <a:lnTo>
                                      <a:pt x="849" y="25"/>
                                    </a:lnTo>
                                    <a:lnTo>
                                      <a:pt x="850" y="26"/>
                                    </a:lnTo>
                                    <a:lnTo>
                                      <a:pt x="850" y="27"/>
                                    </a:lnTo>
                                    <a:lnTo>
                                      <a:pt x="851" y="28"/>
                                    </a:lnTo>
                                    <a:lnTo>
                                      <a:pt x="853" y="25"/>
                                    </a:lnTo>
                                    <a:lnTo>
                                      <a:pt x="853" y="27"/>
                                    </a:lnTo>
                                    <a:lnTo>
                                      <a:pt x="854" y="20"/>
                                    </a:lnTo>
                                    <a:lnTo>
                                      <a:pt x="854" y="23"/>
                                    </a:lnTo>
                                    <a:lnTo>
                                      <a:pt x="855" y="16"/>
                                    </a:lnTo>
                                    <a:lnTo>
                                      <a:pt x="855" y="19"/>
                                    </a:lnTo>
                                    <a:lnTo>
                                      <a:pt x="856" y="13"/>
                                    </a:lnTo>
                                    <a:lnTo>
                                      <a:pt x="856" y="14"/>
                                    </a:lnTo>
                                    <a:lnTo>
                                      <a:pt x="857" y="10"/>
                                    </a:lnTo>
                                    <a:lnTo>
                                      <a:pt x="857" y="12"/>
                                    </a:lnTo>
                                    <a:lnTo>
                                      <a:pt x="858" y="9"/>
                                    </a:lnTo>
                                    <a:lnTo>
                                      <a:pt x="859" y="10"/>
                                    </a:lnTo>
                                    <a:lnTo>
                                      <a:pt x="859" y="13"/>
                                    </a:lnTo>
                                    <a:lnTo>
                                      <a:pt x="861" y="16"/>
                                    </a:lnTo>
                                    <a:lnTo>
                                      <a:pt x="861" y="20"/>
                                    </a:lnTo>
                                    <a:lnTo>
                                      <a:pt x="862" y="22"/>
                                    </a:lnTo>
                                    <a:lnTo>
                                      <a:pt x="862" y="27"/>
                                    </a:lnTo>
                                    <a:lnTo>
                                      <a:pt x="863" y="28"/>
                                    </a:lnTo>
                                    <a:lnTo>
                                      <a:pt x="863" y="30"/>
                                    </a:lnTo>
                                    <a:lnTo>
                                      <a:pt x="864" y="30"/>
                                    </a:lnTo>
                                    <a:lnTo>
                                      <a:pt x="865" y="29"/>
                                    </a:lnTo>
                                    <a:lnTo>
                                      <a:pt x="865" y="30"/>
                                    </a:lnTo>
                                    <a:lnTo>
                                      <a:pt x="866" y="29"/>
                                    </a:lnTo>
                                    <a:lnTo>
                                      <a:pt x="867" y="28"/>
                                    </a:lnTo>
                                    <a:lnTo>
                                      <a:pt x="867" y="29"/>
                                    </a:lnTo>
                                    <a:lnTo>
                                      <a:pt x="868" y="27"/>
                                    </a:lnTo>
                                    <a:lnTo>
                                      <a:pt x="868" y="28"/>
                                    </a:lnTo>
                                    <a:lnTo>
                                      <a:pt x="870" y="23"/>
                                    </a:lnTo>
                                    <a:lnTo>
                                      <a:pt x="870" y="26"/>
                                    </a:lnTo>
                                    <a:lnTo>
                                      <a:pt x="871" y="21"/>
                                    </a:lnTo>
                                    <a:lnTo>
                                      <a:pt x="871" y="22"/>
                                    </a:lnTo>
                                    <a:lnTo>
                                      <a:pt x="872" y="18"/>
                                    </a:lnTo>
                                    <a:lnTo>
                                      <a:pt x="872" y="20"/>
                                    </a:lnTo>
                                    <a:lnTo>
                                      <a:pt x="873" y="16"/>
                                    </a:lnTo>
                                    <a:lnTo>
                                      <a:pt x="873" y="17"/>
                                    </a:lnTo>
                                    <a:lnTo>
                                      <a:pt x="874" y="13"/>
                                    </a:lnTo>
                                    <a:lnTo>
                                      <a:pt x="874" y="14"/>
                                    </a:lnTo>
                                    <a:lnTo>
                                      <a:pt x="875" y="12"/>
                                    </a:lnTo>
                                    <a:lnTo>
                                      <a:pt x="875" y="13"/>
                                    </a:lnTo>
                                    <a:lnTo>
                                      <a:pt x="876" y="13"/>
                                    </a:lnTo>
                                    <a:lnTo>
                                      <a:pt x="876" y="16"/>
                                    </a:lnTo>
                                    <a:lnTo>
                                      <a:pt x="877" y="17"/>
                                    </a:lnTo>
                                    <a:lnTo>
                                      <a:pt x="877" y="19"/>
                                    </a:lnTo>
                                    <a:lnTo>
                                      <a:pt x="879" y="20"/>
                                    </a:lnTo>
                                    <a:lnTo>
                                      <a:pt x="879" y="23"/>
                                    </a:lnTo>
                                    <a:lnTo>
                                      <a:pt x="880" y="25"/>
                                    </a:lnTo>
                                    <a:lnTo>
                                      <a:pt x="881" y="22"/>
                                    </a:lnTo>
                                    <a:lnTo>
                                      <a:pt x="881" y="25"/>
                                    </a:lnTo>
                                    <a:lnTo>
                                      <a:pt x="882" y="18"/>
                                    </a:lnTo>
                                    <a:lnTo>
                                      <a:pt x="882" y="20"/>
                                    </a:lnTo>
                                    <a:lnTo>
                                      <a:pt x="883" y="14"/>
                                    </a:lnTo>
                                    <a:lnTo>
                                      <a:pt x="883" y="16"/>
                                    </a:lnTo>
                                    <a:lnTo>
                                      <a:pt x="884" y="13"/>
                                    </a:lnTo>
                                    <a:lnTo>
                                      <a:pt x="885" y="14"/>
                                    </a:lnTo>
                                    <a:lnTo>
                                      <a:pt x="885" y="18"/>
                                    </a:lnTo>
                                    <a:lnTo>
                                      <a:pt x="886" y="19"/>
                                    </a:lnTo>
                                    <a:lnTo>
                                      <a:pt x="886" y="23"/>
                                    </a:lnTo>
                                    <a:lnTo>
                                      <a:pt x="888" y="25"/>
                                    </a:lnTo>
                                    <a:lnTo>
                                      <a:pt x="888" y="26"/>
                                    </a:lnTo>
                                    <a:lnTo>
                                      <a:pt x="889" y="25"/>
                                    </a:lnTo>
                                    <a:lnTo>
                                      <a:pt x="889" y="26"/>
                                    </a:lnTo>
                                    <a:lnTo>
                                      <a:pt x="890" y="22"/>
                                    </a:lnTo>
                                    <a:lnTo>
                                      <a:pt x="890" y="23"/>
                                    </a:lnTo>
                                    <a:lnTo>
                                      <a:pt x="891" y="20"/>
                                    </a:lnTo>
                                    <a:lnTo>
                                      <a:pt x="891" y="21"/>
                                    </a:lnTo>
                                    <a:lnTo>
                                      <a:pt x="892" y="20"/>
                                    </a:lnTo>
                                    <a:lnTo>
                                      <a:pt x="893" y="20"/>
                                    </a:lnTo>
                                    <a:lnTo>
                                      <a:pt x="893" y="21"/>
                                    </a:lnTo>
                                    <a:lnTo>
                                      <a:pt x="894" y="20"/>
                                    </a:lnTo>
                                    <a:lnTo>
                                      <a:pt x="895" y="19"/>
                                    </a:lnTo>
                                    <a:lnTo>
                                      <a:pt x="897" y="18"/>
                                    </a:lnTo>
                                    <a:lnTo>
                                      <a:pt x="897" y="19"/>
                                    </a:lnTo>
                                    <a:lnTo>
                                      <a:pt x="898" y="20"/>
                                    </a:lnTo>
                                    <a:lnTo>
                                      <a:pt x="898" y="22"/>
                                    </a:lnTo>
                                    <a:lnTo>
                                      <a:pt x="899" y="25"/>
                                    </a:lnTo>
                                    <a:lnTo>
                                      <a:pt x="899" y="26"/>
                                    </a:lnTo>
                                    <a:lnTo>
                                      <a:pt x="900" y="27"/>
                                    </a:lnTo>
                                    <a:lnTo>
                                      <a:pt x="900" y="28"/>
                                    </a:lnTo>
                                    <a:lnTo>
                                      <a:pt x="901" y="23"/>
                                    </a:lnTo>
                                    <a:lnTo>
                                      <a:pt x="901" y="27"/>
                                    </a:lnTo>
                                    <a:lnTo>
                                      <a:pt x="902" y="17"/>
                                    </a:lnTo>
                                    <a:lnTo>
                                      <a:pt x="902" y="21"/>
                                    </a:lnTo>
                                    <a:lnTo>
                                      <a:pt x="903" y="16"/>
                                    </a:lnTo>
                                    <a:lnTo>
                                      <a:pt x="903" y="17"/>
                                    </a:lnTo>
                                    <a:lnTo>
                                      <a:pt x="905" y="18"/>
                                    </a:lnTo>
                                    <a:lnTo>
                                      <a:pt x="905" y="22"/>
                                    </a:lnTo>
                                    <a:lnTo>
                                      <a:pt x="906" y="23"/>
                                    </a:lnTo>
                                    <a:lnTo>
                                      <a:pt x="906" y="27"/>
                                    </a:lnTo>
                                    <a:lnTo>
                                      <a:pt x="907" y="27"/>
                                    </a:lnTo>
                                    <a:lnTo>
                                      <a:pt x="908" y="23"/>
                                    </a:lnTo>
                                    <a:lnTo>
                                      <a:pt x="908" y="26"/>
                                    </a:lnTo>
                                    <a:lnTo>
                                      <a:pt x="909" y="22"/>
                                    </a:lnTo>
                                    <a:lnTo>
                                      <a:pt x="910" y="22"/>
                                    </a:lnTo>
                                    <a:lnTo>
                                      <a:pt x="911" y="22"/>
                                    </a:lnTo>
                                    <a:lnTo>
                                      <a:pt x="911" y="23"/>
                                    </a:lnTo>
                                    <a:lnTo>
                                      <a:pt x="912" y="21"/>
                                    </a:lnTo>
                                    <a:lnTo>
                                      <a:pt x="912" y="23"/>
                                    </a:lnTo>
                                    <a:lnTo>
                                      <a:pt x="914" y="18"/>
                                    </a:lnTo>
                                    <a:lnTo>
                                      <a:pt x="914" y="20"/>
                                    </a:lnTo>
                                    <a:lnTo>
                                      <a:pt x="915" y="16"/>
                                    </a:lnTo>
                                    <a:lnTo>
                                      <a:pt x="915" y="17"/>
                                    </a:lnTo>
                                    <a:lnTo>
                                      <a:pt x="916" y="16"/>
                                    </a:lnTo>
                                    <a:lnTo>
                                      <a:pt x="917" y="16"/>
                                    </a:lnTo>
                                    <a:lnTo>
                                      <a:pt x="917" y="17"/>
                                    </a:lnTo>
                                    <a:lnTo>
                                      <a:pt x="918" y="17"/>
                                    </a:lnTo>
                                    <a:lnTo>
                                      <a:pt x="918" y="18"/>
                                    </a:lnTo>
                                    <a:lnTo>
                                      <a:pt x="919" y="14"/>
                                    </a:lnTo>
                                    <a:lnTo>
                                      <a:pt x="919" y="17"/>
                                    </a:lnTo>
                                    <a:lnTo>
                                      <a:pt x="920" y="11"/>
                                    </a:lnTo>
                                    <a:lnTo>
                                      <a:pt x="920" y="13"/>
                                    </a:lnTo>
                                    <a:lnTo>
                                      <a:pt x="921" y="10"/>
                                    </a:lnTo>
                                    <a:lnTo>
                                      <a:pt x="923" y="9"/>
                                    </a:lnTo>
                                    <a:lnTo>
                                      <a:pt x="924" y="10"/>
                                    </a:lnTo>
                                    <a:lnTo>
                                      <a:pt x="924" y="12"/>
                                    </a:lnTo>
                                    <a:lnTo>
                                      <a:pt x="925" y="14"/>
                                    </a:lnTo>
                                    <a:lnTo>
                                      <a:pt x="925" y="19"/>
                                    </a:lnTo>
                                    <a:lnTo>
                                      <a:pt x="926" y="22"/>
                                    </a:lnTo>
                                    <a:lnTo>
                                      <a:pt x="926" y="28"/>
                                    </a:lnTo>
                                    <a:lnTo>
                                      <a:pt x="927" y="30"/>
                                    </a:lnTo>
                                    <a:lnTo>
                                      <a:pt x="927" y="32"/>
                                    </a:lnTo>
                                    <a:lnTo>
                                      <a:pt x="928" y="32"/>
                                    </a:lnTo>
                                    <a:lnTo>
                                      <a:pt x="928" y="34"/>
                                    </a:lnTo>
                                    <a:lnTo>
                                      <a:pt x="929" y="29"/>
                                    </a:lnTo>
                                    <a:lnTo>
                                      <a:pt x="929" y="32"/>
                                    </a:lnTo>
                                    <a:lnTo>
                                      <a:pt x="930" y="25"/>
                                    </a:lnTo>
                                    <a:lnTo>
                                      <a:pt x="930" y="28"/>
                                    </a:lnTo>
                                    <a:lnTo>
                                      <a:pt x="932" y="23"/>
                                    </a:lnTo>
                                    <a:lnTo>
                                      <a:pt x="933" y="22"/>
                                    </a:lnTo>
                                    <a:lnTo>
                                      <a:pt x="933" y="23"/>
                                    </a:lnTo>
                                    <a:lnTo>
                                      <a:pt x="934" y="25"/>
                                    </a:lnTo>
                                    <a:lnTo>
                                      <a:pt x="934" y="27"/>
                                    </a:lnTo>
                                    <a:lnTo>
                                      <a:pt x="935" y="29"/>
                                    </a:lnTo>
                                    <a:lnTo>
                                      <a:pt x="935" y="31"/>
                                    </a:lnTo>
                                    <a:lnTo>
                                      <a:pt x="936" y="30"/>
                                    </a:lnTo>
                                    <a:lnTo>
                                      <a:pt x="936" y="31"/>
                                    </a:lnTo>
                                    <a:lnTo>
                                      <a:pt x="937" y="23"/>
                                    </a:lnTo>
                                    <a:lnTo>
                                      <a:pt x="937" y="29"/>
                                    </a:lnTo>
                                    <a:lnTo>
                                      <a:pt x="938" y="14"/>
                                    </a:lnTo>
                                    <a:lnTo>
                                      <a:pt x="938" y="21"/>
                                    </a:lnTo>
                                    <a:lnTo>
                                      <a:pt x="939" y="9"/>
                                    </a:lnTo>
                                    <a:lnTo>
                                      <a:pt x="939" y="12"/>
                                    </a:lnTo>
                                    <a:lnTo>
                                      <a:pt x="941" y="8"/>
                                    </a:lnTo>
                                    <a:lnTo>
                                      <a:pt x="941" y="9"/>
                                    </a:lnTo>
                                    <a:lnTo>
                                      <a:pt x="942" y="11"/>
                                    </a:lnTo>
                                    <a:lnTo>
                                      <a:pt x="942" y="14"/>
                                    </a:lnTo>
                                    <a:lnTo>
                                      <a:pt x="943" y="17"/>
                                    </a:lnTo>
                                    <a:lnTo>
                                      <a:pt x="943" y="19"/>
                                    </a:lnTo>
                                    <a:lnTo>
                                      <a:pt x="944" y="21"/>
                                    </a:lnTo>
                                    <a:lnTo>
                                      <a:pt x="944" y="25"/>
                                    </a:lnTo>
                                    <a:lnTo>
                                      <a:pt x="945" y="26"/>
                                    </a:lnTo>
                                    <a:lnTo>
                                      <a:pt x="945" y="27"/>
                                    </a:lnTo>
                                    <a:lnTo>
                                      <a:pt x="946" y="22"/>
                                    </a:lnTo>
                                    <a:lnTo>
                                      <a:pt x="946" y="26"/>
                                    </a:lnTo>
                                    <a:lnTo>
                                      <a:pt x="947" y="16"/>
                                    </a:lnTo>
                                    <a:lnTo>
                                      <a:pt x="947" y="20"/>
                                    </a:lnTo>
                                    <a:lnTo>
                                      <a:pt x="948" y="11"/>
                                    </a:lnTo>
                                    <a:lnTo>
                                      <a:pt x="948" y="13"/>
                                    </a:lnTo>
                                    <a:lnTo>
                                      <a:pt x="950" y="11"/>
                                    </a:lnTo>
                                    <a:lnTo>
                                      <a:pt x="950" y="12"/>
                                    </a:lnTo>
                                    <a:lnTo>
                                      <a:pt x="951" y="12"/>
                                    </a:lnTo>
                                    <a:lnTo>
                                      <a:pt x="951" y="16"/>
                                    </a:lnTo>
                                    <a:lnTo>
                                      <a:pt x="952" y="17"/>
                                    </a:lnTo>
                                    <a:lnTo>
                                      <a:pt x="952" y="20"/>
                                    </a:lnTo>
                                    <a:lnTo>
                                      <a:pt x="953" y="21"/>
                                    </a:lnTo>
                                    <a:lnTo>
                                      <a:pt x="953" y="23"/>
                                    </a:lnTo>
                                    <a:lnTo>
                                      <a:pt x="954" y="23"/>
                                    </a:lnTo>
                                    <a:lnTo>
                                      <a:pt x="955" y="23"/>
                                    </a:lnTo>
                                    <a:lnTo>
                                      <a:pt x="955" y="25"/>
                                    </a:lnTo>
                                    <a:lnTo>
                                      <a:pt x="956" y="22"/>
                                    </a:lnTo>
                                    <a:lnTo>
                                      <a:pt x="956" y="23"/>
                                    </a:lnTo>
                                    <a:lnTo>
                                      <a:pt x="958" y="19"/>
                                    </a:lnTo>
                                    <a:lnTo>
                                      <a:pt x="958" y="21"/>
                                    </a:lnTo>
                                    <a:lnTo>
                                      <a:pt x="959" y="16"/>
                                    </a:lnTo>
                                    <a:lnTo>
                                      <a:pt x="959" y="18"/>
                                    </a:lnTo>
                                    <a:lnTo>
                                      <a:pt x="960" y="13"/>
                                    </a:lnTo>
                                    <a:lnTo>
                                      <a:pt x="960" y="14"/>
                                    </a:lnTo>
                                    <a:lnTo>
                                      <a:pt x="961" y="14"/>
                                    </a:lnTo>
                                    <a:lnTo>
                                      <a:pt x="961" y="17"/>
                                    </a:lnTo>
                                    <a:lnTo>
                                      <a:pt x="962" y="18"/>
                                    </a:lnTo>
                                    <a:lnTo>
                                      <a:pt x="962" y="22"/>
                                    </a:lnTo>
                                    <a:lnTo>
                                      <a:pt x="963" y="25"/>
                                    </a:lnTo>
                                    <a:lnTo>
                                      <a:pt x="963" y="29"/>
                                    </a:lnTo>
                                    <a:lnTo>
                                      <a:pt x="964" y="30"/>
                                    </a:lnTo>
                                    <a:lnTo>
                                      <a:pt x="964" y="31"/>
                                    </a:lnTo>
                                    <a:lnTo>
                                      <a:pt x="965" y="30"/>
                                    </a:lnTo>
                                    <a:lnTo>
                                      <a:pt x="965" y="31"/>
                                    </a:lnTo>
                                    <a:lnTo>
                                      <a:pt x="967" y="27"/>
                                    </a:lnTo>
                                    <a:lnTo>
                                      <a:pt x="967" y="29"/>
                                    </a:lnTo>
                                    <a:lnTo>
                                      <a:pt x="968" y="23"/>
                                    </a:lnTo>
                                    <a:lnTo>
                                      <a:pt x="968" y="25"/>
                                    </a:lnTo>
                                    <a:lnTo>
                                      <a:pt x="969" y="22"/>
                                    </a:lnTo>
                                    <a:lnTo>
                                      <a:pt x="969" y="23"/>
                                    </a:lnTo>
                                    <a:lnTo>
                                      <a:pt x="970" y="25"/>
                                    </a:lnTo>
                                    <a:lnTo>
                                      <a:pt x="970" y="27"/>
                                    </a:lnTo>
                                    <a:lnTo>
                                      <a:pt x="971" y="28"/>
                                    </a:lnTo>
                                    <a:lnTo>
                                      <a:pt x="971" y="29"/>
                                    </a:lnTo>
                                    <a:lnTo>
                                      <a:pt x="972" y="29"/>
                                    </a:lnTo>
                                    <a:lnTo>
                                      <a:pt x="973" y="26"/>
                                    </a:lnTo>
                                    <a:lnTo>
                                      <a:pt x="973" y="28"/>
                                    </a:lnTo>
                                    <a:lnTo>
                                      <a:pt x="974" y="20"/>
                                    </a:lnTo>
                                    <a:lnTo>
                                      <a:pt x="974" y="23"/>
                                    </a:lnTo>
                                    <a:lnTo>
                                      <a:pt x="976" y="18"/>
                                    </a:lnTo>
                                    <a:lnTo>
                                      <a:pt x="976" y="19"/>
                                    </a:lnTo>
                                    <a:lnTo>
                                      <a:pt x="977" y="14"/>
                                    </a:lnTo>
                                    <a:lnTo>
                                      <a:pt x="977" y="16"/>
                                    </a:lnTo>
                                    <a:lnTo>
                                      <a:pt x="978" y="13"/>
                                    </a:lnTo>
                                    <a:lnTo>
                                      <a:pt x="978" y="14"/>
                                    </a:lnTo>
                                    <a:lnTo>
                                      <a:pt x="979" y="13"/>
                                    </a:lnTo>
                                    <a:lnTo>
                                      <a:pt x="980" y="13"/>
                                    </a:lnTo>
                                    <a:lnTo>
                                      <a:pt x="981" y="11"/>
                                    </a:lnTo>
                                    <a:lnTo>
                                      <a:pt x="981" y="12"/>
                                    </a:lnTo>
                                    <a:lnTo>
                                      <a:pt x="982" y="10"/>
                                    </a:lnTo>
                                    <a:lnTo>
                                      <a:pt x="982" y="11"/>
                                    </a:lnTo>
                                    <a:lnTo>
                                      <a:pt x="983" y="10"/>
                                    </a:lnTo>
                                    <a:lnTo>
                                      <a:pt x="985" y="11"/>
                                    </a:lnTo>
                                    <a:lnTo>
                                      <a:pt x="985" y="12"/>
                                    </a:lnTo>
                                    <a:lnTo>
                                      <a:pt x="986" y="13"/>
                                    </a:lnTo>
                                    <a:lnTo>
                                      <a:pt x="986" y="16"/>
                                    </a:lnTo>
                                    <a:lnTo>
                                      <a:pt x="987" y="17"/>
                                    </a:lnTo>
                                    <a:lnTo>
                                      <a:pt x="987" y="19"/>
                                    </a:lnTo>
                                    <a:lnTo>
                                      <a:pt x="988" y="20"/>
                                    </a:lnTo>
                                    <a:lnTo>
                                      <a:pt x="988" y="22"/>
                                    </a:lnTo>
                                    <a:lnTo>
                                      <a:pt x="989" y="23"/>
                                    </a:lnTo>
                                    <a:lnTo>
                                      <a:pt x="989" y="27"/>
                                    </a:lnTo>
                                    <a:lnTo>
                                      <a:pt x="990" y="28"/>
                                    </a:lnTo>
                                    <a:lnTo>
                                      <a:pt x="990" y="30"/>
                                    </a:lnTo>
                                    <a:lnTo>
                                      <a:pt x="991" y="31"/>
                                    </a:lnTo>
                                    <a:lnTo>
                                      <a:pt x="991" y="32"/>
                                    </a:lnTo>
                                    <a:lnTo>
                                      <a:pt x="992" y="31"/>
                                    </a:lnTo>
                                    <a:lnTo>
                                      <a:pt x="992" y="32"/>
                                    </a:lnTo>
                                    <a:lnTo>
                                      <a:pt x="994" y="25"/>
                                    </a:lnTo>
                                    <a:lnTo>
                                      <a:pt x="994" y="29"/>
                                    </a:lnTo>
                                    <a:lnTo>
                                      <a:pt x="995" y="19"/>
                                    </a:lnTo>
                                    <a:lnTo>
                                      <a:pt x="995" y="22"/>
                                    </a:lnTo>
                                    <a:lnTo>
                                      <a:pt x="996" y="16"/>
                                    </a:lnTo>
                                    <a:lnTo>
                                      <a:pt x="996" y="17"/>
                                    </a:lnTo>
                                    <a:lnTo>
                                      <a:pt x="997" y="17"/>
                                    </a:lnTo>
                                    <a:lnTo>
                                      <a:pt x="998" y="18"/>
                                    </a:lnTo>
                                    <a:lnTo>
                                      <a:pt x="998" y="21"/>
                                    </a:lnTo>
                                    <a:lnTo>
                                      <a:pt x="999" y="23"/>
                                    </a:lnTo>
                                    <a:lnTo>
                                      <a:pt x="999" y="26"/>
                                    </a:lnTo>
                                    <a:lnTo>
                                      <a:pt x="1000" y="27"/>
                                    </a:lnTo>
                                    <a:lnTo>
                                      <a:pt x="1000" y="28"/>
                                    </a:lnTo>
                                    <a:lnTo>
                                      <a:pt x="1002" y="26"/>
                                    </a:lnTo>
                                    <a:lnTo>
                                      <a:pt x="1002" y="28"/>
                                    </a:lnTo>
                                    <a:lnTo>
                                      <a:pt x="1003" y="20"/>
                                    </a:lnTo>
                                    <a:lnTo>
                                      <a:pt x="1003" y="23"/>
                                    </a:lnTo>
                                    <a:lnTo>
                                      <a:pt x="1004" y="14"/>
                                    </a:lnTo>
                                    <a:lnTo>
                                      <a:pt x="1004" y="18"/>
                                    </a:lnTo>
                                    <a:lnTo>
                                      <a:pt x="1005" y="13"/>
                                    </a:lnTo>
                                    <a:lnTo>
                                      <a:pt x="1006" y="13"/>
                                    </a:lnTo>
                                    <a:lnTo>
                                      <a:pt x="1006" y="14"/>
                                    </a:lnTo>
                                    <a:lnTo>
                                      <a:pt x="1007" y="14"/>
                                    </a:lnTo>
                                    <a:lnTo>
                                      <a:pt x="1008" y="14"/>
                                    </a:lnTo>
                                    <a:lnTo>
                                      <a:pt x="1009" y="13"/>
                                    </a:lnTo>
                                    <a:lnTo>
                                      <a:pt x="1009" y="14"/>
                                    </a:lnTo>
                                    <a:lnTo>
                                      <a:pt x="1011" y="14"/>
                                    </a:lnTo>
                                    <a:lnTo>
                                      <a:pt x="1012" y="16"/>
                                    </a:lnTo>
                                    <a:lnTo>
                                      <a:pt x="1012" y="18"/>
                                    </a:lnTo>
                                    <a:lnTo>
                                      <a:pt x="1013" y="20"/>
                                    </a:lnTo>
                                    <a:lnTo>
                                      <a:pt x="1013" y="22"/>
                                    </a:lnTo>
                                    <a:lnTo>
                                      <a:pt x="1014" y="23"/>
                                    </a:lnTo>
                                    <a:lnTo>
                                      <a:pt x="1014" y="27"/>
                                    </a:lnTo>
                                    <a:lnTo>
                                      <a:pt x="1015" y="28"/>
                                    </a:lnTo>
                                    <a:lnTo>
                                      <a:pt x="1015" y="30"/>
                                    </a:lnTo>
                                    <a:lnTo>
                                      <a:pt x="1016" y="31"/>
                                    </a:lnTo>
                                    <a:lnTo>
                                      <a:pt x="1017" y="30"/>
                                    </a:lnTo>
                                    <a:lnTo>
                                      <a:pt x="1017" y="31"/>
                                    </a:lnTo>
                                    <a:lnTo>
                                      <a:pt x="1018" y="28"/>
                                    </a:lnTo>
                                    <a:lnTo>
                                      <a:pt x="1018" y="29"/>
                                    </a:lnTo>
                                    <a:lnTo>
                                      <a:pt x="1020" y="26"/>
                                    </a:lnTo>
                                    <a:lnTo>
                                      <a:pt x="1020" y="27"/>
                                    </a:lnTo>
                                    <a:lnTo>
                                      <a:pt x="1021" y="22"/>
                                    </a:lnTo>
                                    <a:lnTo>
                                      <a:pt x="1021" y="25"/>
                                    </a:lnTo>
                                    <a:lnTo>
                                      <a:pt x="1022" y="18"/>
                                    </a:lnTo>
                                    <a:lnTo>
                                      <a:pt x="1022" y="21"/>
                                    </a:lnTo>
                                    <a:lnTo>
                                      <a:pt x="1023" y="14"/>
                                    </a:lnTo>
                                    <a:lnTo>
                                      <a:pt x="1023" y="17"/>
                                    </a:lnTo>
                                    <a:lnTo>
                                      <a:pt x="1024" y="12"/>
                                    </a:lnTo>
                                    <a:lnTo>
                                      <a:pt x="1024" y="13"/>
                                    </a:lnTo>
                                    <a:lnTo>
                                      <a:pt x="1025" y="12"/>
                                    </a:lnTo>
                                    <a:lnTo>
                                      <a:pt x="1025" y="13"/>
                                    </a:lnTo>
                                    <a:lnTo>
                                      <a:pt x="1026" y="14"/>
                                    </a:lnTo>
                                    <a:lnTo>
                                      <a:pt x="1026" y="17"/>
                                    </a:lnTo>
                                    <a:lnTo>
                                      <a:pt x="1027" y="19"/>
                                    </a:lnTo>
                                    <a:lnTo>
                                      <a:pt x="1027" y="22"/>
                                    </a:lnTo>
                                    <a:lnTo>
                                      <a:pt x="1029" y="23"/>
                                    </a:lnTo>
                                    <a:lnTo>
                                      <a:pt x="1029" y="25"/>
                                    </a:lnTo>
                                    <a:lnTo>
                                      <a:pt x="1030" y="23"/>
                                    </a:lnTo>
                                    <a:lnTo>
                                      <a:pt x="1030" y="25"/>
                                    </a:lnTo>
                                    <a:lnTo>
                                      <a:pt x="1031" y="21"/>
                                    </a:lnTo>
                                    <a:lnTo>
                                      <a:pt x="1031" y="22"/>
                                    </a:lnTo>
                                    <a:lnTo>
                                      <a:pt x="1032" y="19"/>
                                    </a:lnTo>
                                    <a:lnTo>
                                      <a:pt x="1032" y="20"/>
                                    </a:lnTo>
                                    <a:lnTo>
                                      <a:pt x="1033" y="19"/>
                                    </a:lnTo>
                                    <a:lnTo>
                                      <a:pt x="1034" y="19"/>
                                    </a:lnTo>
                                    <a:lnTo>
                                      <a:pt x="1035" y="18"/>
                                    </a:lnTo>
                                    <a:lnTo>
                                      <a:pt x="1035" y="19"/>
                                    </a:lnTo>
                                    <a:lnTo>
                                      <a:pt x="1036" y="16"/>
                                    </a:lnTo>
                                    <a:lnTo>
                                      <a:pt x="1036" y="17"/>
                                    </a:lnTo>
                                    <a:lnTo>
                                      <a:pt x="1038" y="16"/>
                                    </a:lnTo>
                                    <a:lnTo>
                                      <a:pt x="1039" y="17"/>
                                    </a:lnTo>
                                    <a:lnTo>
                                      <a:pt x="1039" y="19"/>
                                    </a:lnTo>
                                    <a:lnTo>
                                      <a:pt x="1040" y="20"/>
                                    </a:lnTo>
                                    <a:lnTo>
                                      <a:pt x="1040" y="25"/>
                                    </a:lnTo>
                                    <a:lnTo>
                                      <a:pt x="1041" y="27"/>
                                    </a:lnTo>
                                    <a:lnTo>
                                      <a:pt x="1041" y="29"/>
                                    </a:lnTo>
                                    <a:lnTo>
                                      <a:pt x="1042" y="31"/>
                                    </a:lnTo>
                                    <a:lnTo>
                                      <a:pt x="1042" y="35"/>
                                    </a:lnTo>
                                    <a:lnTo>
                                      <a:pt x="1043" y="36"/>
                                    </a:lnTo>
                                    <a:lnTo>
                                      <a:pt x="1043" y="37"/>
                                    </a:lnTo>
                                    <a:lnTo>
                                      <a:pt x="1044" y="34"/>
                                    </a:lnTo>
                                    <a:lnTo>
                                      <a:pt x="1044" y="37"/>
                                    </a:lnTo>
                                    <a:lnTo>
                                      <a:pt x="1046" y="25"/>
                                    </a:lnTo>
                                    <a:lnTo>
                                      <a:pt x="1046" y="31"/>
                                    </a:lnTo>
                                    <a:lnTo>
                                      <a:pt x="1047" y="12"/>
                                    </a:lnTo>
                                    <a:lnTo>
                                      <a:pt x="1047" y="20"/>
                                    </a:lnTo>
                                    <a:lnTo>
                                      <a:pt x="1048" y="4"/>
                                    </a:lnTo>
                                    <a:lnTo>
                                      <a:pt x="1048" y="10"/>
                                    </a:lnTo>
                                    <a:lnTo>
                                      <a:pt x="1049" y="2"/>
                                    </a:lnTo>
                                    <a:lnTo>
                                      <a:pt x="1049" y="3"/>
                                    </a:lnTo>
                                    <a:lnTo>
                                      <a:pt x="1050" y="3"/>
                                    </a:lnTo>
                                    <a:lnTo>
                                      <a:pt x="1050" y="7"/>
                                    </a:lnTo>
                                    <a:lnTo>
                                      <a:pt x="1051" y="9"/>
                                    </a:lnTo>
                                    <a:lnTo>
                                      <a:pt x="1051" y="16"/>
                                    </a:lnTo>
                                    <a:lnTo>
                                      <a:pt x="1052" y="19"/>
                                    </a:lnTo>
                                    <a:lnTo>
                                      <a:pt x="1052" y="22"/>
                                    </a:lnTo>
                                    <a:lnTo>
                                      <a:pt x="1053" y="26"/>
                                    </a:lnTo>
                                    <a:lnTo>
                                      <a:pt x="1053" y="30"/>
                                    </a:lnTo>
                                    <a:lnTo>
                                      <a:pt x="1055" y="31"/>
                                    </a:lnTo>
                                    <a:lnTo>
                                      <a:pt x="1055" y="32"/>
                                    </a:lnTo>
                                    <a:lnTo>
                                      <a:pt x="1056" y="28"/>
                                    </a:lnTo>
                                    <a:lnTo>
                                      <a:pt x="1056" y="31"/>
                                    </a:lnTo>
                                    <a:lnTo>
                                      <a:pt x="1057" y="22"/>
                                    </a:lnTo>
                                    <a:lnTo>
                                      <a:pt x="1057" y="27"/>
                                    </a:lnTo>
                                    <a:lnTo>
                                      <a:pt x="1058" y="17"/>
                                    </a:lnTo>
                                    <a:lnTo>
                                      <a:pt x="1058" y="20"/>
                                    </a:lnTo>
                                    <a:lnTo>
                                      <a:pt x="1059" y="14"/>
                                    </a:lnTo>
                                    <a:lnTo>
                                      <a:pt x="1059" y="16"/>
                                    </a:lnTo>
                                    <a:lnTo>
                                      <a:pt x="1060" y="14"/>
                                    </a:lnTo>
                                    <a:lnTo>
                                      <a:pt x="1061" y="14"/>
                                    </a:lnTo>
                                    <a:lnTo>
                                      <a:pt x="1061" y="16"/>
                                    </a:lnTo>
                                    <a:lnTo>
                                      <a:pt x="1062" y="16"/>
                                    </a:lnTo>
                                    <a:lnTo>
                                      <a:pt x="1064" y="16"/>
                                    </a:lnTo>
                                    <a:lnTo>
                                      <a:pt x="1065" y="16"/>
                                    </a:lnTo>
                                    <a:lnTo>
                                      <a:pt x="1065" y="17"/>
                                    </a:lnTo>
                                    <a:lnTo>
                                      <a:pt x="1066" y="18"/>
                                    </a:lnTo>
                                    <a:lnTo>
                                      <a:pt x="1066" y="19"/>
                                    </a:lnTo>
                                    <a:lnTo>
                                      <a:pt x="1067" y="19"/>
                                    </a:lnTo>
                                    <a:lnTo>
                                      <a:pt x="1068" y="19"/>
                                    </a:lnTo>
                                    <a:lnTo>
                                      <a:pt x="1068" y="20"/>
                                    </a:lnTo>
                                    <a:lnTo>
                                      <a:pt x="1069" y="20"/>
                                    </a:lnTo>
                                    <a:lnTo>
                                      <a:pt x="1069" y="21"/>
                                    </a:lnTo>
                                    <a:lnTo>
                                      <a:pt x="1070" y="23"/>
                                    </a:lnTo>
                                    <a:lnTo>
                                      <a:pt x="1070" y="26"/>
                                    </a:lnTo>
                                    <a:lnTo>
                                      <a:pt x="1071" y="28"/>
                                    </a:lnTo>
                                    <a:lnTo>
                                      <a:pt x="1071" y="30"/>
                                    </a:lnTo>
                                    <a:lnTo>
                                      <a:pt x="1073" y="30"/>
                                    </a:lnTo>
                                    <a:lnTo>
                                      <a:pt x="1073" y="31"/>
                                    </a:lnTo>
                                    <a:lnTo>
                                      <a:pt x="1074" y="28"/>
                                    </a:lnTo>
                                    <a:lnTo>
                                      <a:pt x="1074" y="29"/>
                                    </a:lnTo>
                                    <a:lnTo>
                                      <a:pt x="1075" y="22"/>
                                    </a:lnTo>
                                    <a:lnTo>
                                      <a:pt x="1075" y="26"/>
                                    </a:lnTo>
                                    <a:lnTo>
                                      <a:pt x="1076" y="19"/>
                                    </a:lnTo>
                                    <a:lnTo>
                                      <a:pt x="1076" y="21"/>
                                    </a:lnTo>
                                    <a:lnTo>
                                      <a:pt x="1077" y="20"/>
                                    </a:lnTo>
                                    <a:lnTo>
                                      <a:pt x="1077" y="21"/>
                                    </a:lnTo>
                                    <a:lnTo>
                                      <a:pt x="1078" y="22"/>
                                    </a:lnTo>
                                    <a:lnTo>
                                      <a:pt x="1078" y="26"/>
                                    </a:lnTo>
                                    <a:lnTo>
                                      <a:pt x="1079" y="27"/>
                                    </a:lnTo>
                                    <a:lnTo>
                                      <a:pt x="1080" y="26"/>
                                    </a:lnTo>
                                    <a:lnTo>
                                      <a:pt x="1080" y="27"/>
                                    </a:lnTo>
                                    <a:lnTo>
                                      <a:pt x="1082" y="21"/>
                                    </a:lnTo>
                                    <a:lnTo>
                                      <a:pt x="1082" y="23"/>
                                    </a:lnTo>
                                    <a:lnTo>
                                      <a:pt x="1083" y="19"/>
                                    </a:lnTo>
                                    <a:lnTo>
                                      <a:pt x="1083" y="20"/>
                                    </a:lnTo>
                                    <a:lnTo>
                                      <a:pt x="1084" y="19"/>
                                    </a:lnTo>
                                    <a:lnTo>
                                      <a:pt x="1084" y="20"/>
                                    </a:lnTo>
                                    <a:lnTo>
                                      <a:pt x="1085" y="20"/>
                                    </a:lnTo>
                                    <a:lnTo>
                                      <a:pt x="1085" y="21"/>
                                    </a:lnTo>
                                    <a:lnTo>
                                      <a:pt x="1086" y="22"/>
                                    </a:lnTo>
                                    <a:lnTo>
                                      <a:pt x="1087" y="20"/>
                                    </a:lnTo>
                                    <a:lnTo>
                                      <a:pt x="1087" y="22"/>
                                    </a:lnTo>
                                    <a:lnTo>
                                      <a:pt x="1088" y="16"/>
                                    </a:lnTo>
                                    <a:lnTo>
                                      <a:pt x="1088" y="18"/>
                                    </a:lnTo>
                                    <a:lnTo>
                                      <a:pt x="1089" y="14"/>
                                    </a:lnTo>
                                    <a:lnTo>
                                      <a:pt x="1091" y="14"/>
                                    </a:lnTo>
                                    <a:lnTo>
                                      <a:pt x="1091" y="18"/>
                                    </a:lnTo>
                                    <a:lnTo>
                                      <a:pt x="1092" y="19"/>
                                    </a:lnTo>
                                    <a:lnTo>
                                      <a:pt x="1092" y="22"/>
                                    </a:lnTo>
                                    <a:lnTo>
                                      <a:pt x="1093" y="23"/>
                                    </a:lnTo>
                                    <a:lnTo>
                                      <a:pt x="1094" y="20"/>
                                    </a:lnTo>
                                    <a:lnTo>
                                      <a:pt x="1094" y="22"/>
                                    </a:lnTo>
                                    <a:lnTo>
                                      <a:pt x="1095" y="18"/>
                                    </a:lnTo>
                                    <a:lnTo>
                                      <a:pt x="1095" y="19"/>
                                    </a:lnTo>
                                    <a:lnTo>
                                      <a:pt x="1096" y="16"/>
                                    </a:lnTo>
                                    <a:lnTo>
                                      <a:pt x="1096" y="17"/>
                                    </a:lnTo>
                                    <a:lnTo>
                                      <a:pt x="1097" y="14"/>
                                    </a:lnTo>
                                    <a:lnTo>
                                      <a:pt x="1097" y="16"/>
                                    </a:lnTo>
                                    <a:lnTo>
                                      <a:pt x="1099" y="12"/>
                                    </a:lnTo>
                                    <a:lnTo>
                                      <a:pt x="1099" y="14"/>
                                    </a:lnTo>
                                    <a:lnTo>
                                      <a:pt x="1100" y="10"/>
                                    </a:lnTo>
                                    <a:lnTo>
                                      <a:pt x="1100" y="11"/>
                                    </a:lnTo>
                                    <a:lnTo>
                                      <a:pt x="1101" y="9"/>
                                    </a:lnTo>
                                    <a:lnTo>
                                      <a:pt x="1101" y="10"/>
                                    </a:lnTo>
                                    <a:lnTo>
                                      <a:pt x="1102" y="11"/>
                                    </a:lnTo>
                                    <a:lnTo>
                                      <a:pt x="1102" y="16"/>
                                    </a:lnTo>
                                    <a:lnTo>
                                      <a:pt x="1103" y="19"/>
                                    </a:lnTo>
                                    <a:lnTo>
                                      <a:pt x="1103" y="27"/>
                                    </a:lnTo>
                                    <a:lnTo>
                                      <a:pt x="1104" y="30"/>
                                    </a:lnTo>
                                    <a:lnTo>
                                      <a:pt x="1104" y="37"/>
                                    </a:lnTo>
                                    <a:lnTo>
                                      <a:pt x="1105" y="38"/>
                                    </a:lnTo>
                                    <a:lnTo>
                                      <a:pt x="1105" y="39"/>
                                    </a:lnTo>
                                    <a:lnTo>
                                      <a:pt x="1106" y="37"/>
                                    </a:lnTo>
                                    <a:lnTo>
                                      <a:pt x="1106" y="38"/>
                                    </a:lnTo>
                                    <a:lnTo>
                                      <a:pt x="1108" y="28"/>
                                    </a:lnTo>
                                    <a:lnTo>
                                      <a:pt x="1108" y="35"/>
                                    </a:lnTo>
                                    <a:lnTo>
                                      <a:pt x="1109" y="20"/>
                                    </a:lnTo>
                                    <a:lnTo>
                                      <a:pt x="1109" y="25"/>
                                    </a:lnTo>
                                    <a:lnTo>
                                      <a:pt x="1110" y="18"/>
                                    </a:lnTo>
                                    <a:lnTo>
                                      <a:pt x="1110" y="19"/>
                                    </a:lnTo>
                                    <a:lnTo>
                                      <a:pt x="1111" y="18"/>
                                    </a:lnTo>
                                    <a:lnTo>
                                      <a:pt x="1111" y="19"/>
                                    </a:lnTo>
                                    <a:lnTo>
                                      <a:pt x="1112" y="20"/>
                                    </a:lnTo>
                                    <a:lnTo>
                                      <a:pt x="1112" y="21"/>
                                    </a:lnTo>
                                    <a:lnTo>
                                      <a:pt x="1113" y="20"/>
                                    </a:lnTo>
                                    <a:lnTo>
                                      <a:pt x="1114" y="18"/>
                                    </a:lnTo>
                                    <a:lnTo>
                                      <a:pt x="1114" y="19"/>
                                    </a:lnTo>
                                    <a:lnTo>
                                      <a:pt x="1115" y="14"/>
                                    </a:lnTo>
                                    <a:lnTo>
                                      <a:pt x="1115" y="17"/>
                                    </a:lnTo>
                                    <a:lnTo>
                                      <a:pt x="1117" y="14"/>
                                    </a:lnTo>
                                    <a:lnTo>
                                      <a:pt x="1118" y="14"/>
                                    </a:lnTo>
                                    <a:lnTo>
                                      <a:pt x="1118" y="16"/>
                                    </a:lnTo>
                                    <a:lnTo>
                                      <a:pt x="1119" y="17"/>
                                    </a:lnTo>
                                    <a:lnTo>
                                      <a:pt x="1119" y="21"/>
                                    </a:lnTo>
                                    <a:lnTo>
                                      <a:pt x="1120" y="23"/>
                                    </a:lnTo>
                                    <a:lnTo>
                                      <a:pt x="1120" y="26"/>
                                    </a:lnTo>
                                    <a:lnTo>
                                      <a:pt x="1121" y="27"/>
                                    </a:lnTo>
                                    <a:lnTo>
                                      <a:pt x="1122" y="22"/>
                                    </a:lnTo>
                                    <a:lnTo>
                                      <a:pt x="1122" y="26"/>
                                    </a:lnTo>
                                    <a:lnTo>
                                      <a:pt x="1123" y="19"/>
                                    </a:lnTo>
                                    <a:lnTo>
                                      <a:pt x="1123" y="21"/>
                                    </a:lnTo>
                                    <a:lnTo>
                                      <a:pt x="1124" y="18"/>
                                    </a:lnTo>
                                    <a:lnTo>
                                      <a:pt x="1124" y="19"/>
                                    </a:lnTo>
                                    <a:lnTo>
                                      <a:pt x="1126" y="18"/>
                                    </a:lnTo>
                                    <a:lnTo>
                                      <a:pt x="1127" y="18"/>
                                    </a:lnTo>
                                    <a:lnTo>
                                      <a:pt x="1128" y="18"/>
                                    </a:lnTo>
                                    <a:lnTo>
                                      <a:pt x="1128" y="19"/>
                                    </a:lnTo>
                                    <a:lnTo>
                                      <a:pt x="1129" y="20"/>
                                    </a:lnTo>
                                    <a:lnTo>
                                      <a:pt x="1129" y="22"/>
                                    </a:lnTo>
                                    <a:lnTo>
                                      <a:pt x="1130" y="23"/>
                                    </a:lnTo>
                                    <a:lnTo>
                                      <a:pt x="1130" y="26"/>
                                    </a:lnTo>
                                    <a:lnTo>
                                      <a:pt x="1131" y="27"/>
                                    </a:lnTo>
                                    <a:lnTo>
                                      <a:pt x="1132" y="26"/>
                                    </a:lnTo>
                                    <a:lnTo>
                                      <a:pt x="1132" y="27"/>
                                    </a:lnTo>
                                    <a:lnTo>
                                      <a:pt x="1133" y="22"/>
                                    </a:lnTo>
                                    <a:lnTo>
                                      <a:pt x="1133" y="25"/>
                                    </a:lnTo>
                                    <a:lnTo>
                                      <a:pt x="1135" y="19"/>
                                    </a:lnTo>
                                    <a:lnTo>
                                      <a:pt x="1135" y="21"/>
                                    </a:lnTo>
                                    <a:lnTo>
                                      <a:pt x="1136" y="12"/>
                                    </a:lnTo>
                                    <a:lnTo>
                                      <a:pt x="1136" y="17"/>
                                    </a:lnTo>
                                    <a:lnTo>
                                      <a:pt x="1137" y="7"/>
                                    </a:lnTo>
                                    <a:lnTo>
                                      <a:pt x="1137" y="10"/>
                                    </a:lnTo>
                                    <a:lnTo>
                                      <a:pt x="1138" y="4"/>
                                    </a:lnTo>
                                    <a:lnTo>
                                      <a:pt x="1138" y="5"/>
                                    </a:lnTo>
                                    <a:lnTo>
                                      <a:pt x="1139" y="4"/>
                                    </a:lnTo>
                                    <a:lnTo>
                                      <a:pt x="1139" y="5"/>
                                    </a:lnTo>
                                    <a:lnTo>
                                      <a:pt x="1140" y="7"/>
                                    </a:lnTo>
                                    <a:lnTo>
                                      <a:pt x="1140" y="12"/>
                                    </a:lnTo>
                                    <a:lnTo>
                                      <a:pt x="1141" y="14"/>
                                    </a:lnTo>
                                    <a:lnTo>
                                      <a:pt x="1141" y="20"/>
                                    </a:lnTo>
                                    <a:lnTo>
                                      <a:pt x="1143" y="22"/>
                                    </a:lnTo>
                                    <a:lnTo>
                                      <a:pt x="1143" y="27"/>
                                    </a:lnTo>
                                    <a:lnTo>
                                      <a:pt x="1144" y="29"/>
                                    </a:lnTo>
                                    <a:lnTo>
                                      <a:pt x="1144" y="32"/>
                                    </a:lnTo>
                                    <a:lnTo>
                                      <a:pt x="1145" y="34"/>
                                    </a:lnTo>
                                    <a:lnTo>
                                      <a:pt x="1145" y="36"/>
                                    </a:lnTo>
                                    <a:lnTo>
                                      <a:pt x="1146" y="36"/>
                                    </a:lnTo>
                                    <a:lnTo>
                                      <a:pt x="1147" y="35"/>
                                    </a:lnTo>
                                    <a:lnTo>
                                      <a:pt x="1147" y="36"/>
                                    </a:lnTo>
                                    <a:lnTo>
                                      <a:pt x="1148" y="30"/>
                                    </a:lnTo>
                                    <a:lnTo>
                                      <a:pt x="1148" y="34"/>
                                    </a:lnTo>
                                    <a:lnTo>
                                      <a:pt x="1149" y="23"/>
                                    </a:lnTo>
                                    <a:lnTo>
                                      <a:pt x="1149" y="28"/>
                                    </a:lnTo>
                                    <a:lnTo>
                                      <a:pt x="1150" y="20"/>
                                    </a:lnTo>
                                    <a:lnTo>
                                      <a:pt x="1150" y="21"/>
                                    </a:lnTo>
                                    <a:lnTo>
                                      <a:pt x="1152" y="17"/>
                                    </a:lnTo>
                                    <a:lnTo>
                                      <a:pt x="1152" y="19"/>
                                    </a:lnTo>
                                    <a:lnTo>
                                      <a:pt x="1153" y="17"/>
                                    </a:lnTo>
                                    <a:lnTo>
                                      <a:pt x="1154" y="17"/>
                                    </a:lnTo>
                                    <a:lnTo>
                                      <a:pt x="1155" y="16"/>
                                    </a:lnTo>
                                    <a:lnTo>
                                      <a:pt x="1155" y="17"/>
                                    </a:lnTo>
                                    <a:lnTo>
                                      <a:pt x="1156" y="14"/>
                                    </a:lnTo>
                                    <a:lnTo>
                                      <a:pt x="1156" y="16"/>
                                    </a:lnTo>
                                    <a:lnTo>
                                      <a:pt x="1157" y="12"/>
                                    </a:lnTo>
                                    <a:lnTo>
                                      <a:pt x="1157" y="13"/>
                                    </a:lnTo>
                                    <a:lnTo>
                                      <a:pt x="1158" y="11"/>
                                    </a:lnTo>
                                    <a:lnTo>
                                      <a:pt x="1158" y="12"/>
                                    </a:lnTo>
                                    <a:lnTo>
                                      <a:pt x="1159" y="12"/>
                                    </a:lnTo>
                                    <a:lnTo>
                                      <a:pt x="1159" y="13"/>
                                    </a:lnTo>
                                    <a:lnTo>
                                      <a:pt x="1161" y="14"/>
                                    </a:lnTo>
                                    <a:lnTo>
                                      <a:pt x="1161" y="16"/>
                                    </a:lnTo>
                                    <a:lnTo>
                                      <a:pt x="1162" y="17"/>
                                    </a:lnTo>
                                    <a:lnTo>
                                      <a:pt x="1162" y="19"/>
                                    </a:lnTo>
                                    <a:lnTo>
                                      <a:pt x="1163" y="21"/>
                                    </a:lnTo>
                                    <a:lnTo>
                                      <a:pt x="1163" y="23"/>
                                    </a:lnTo>
                                    <a:lnTo>
                                      <a:pt x="1164" y="25"/>
                                    </a:lnTo>
                                    <a:lnTo>
                                      <a:pt x="1164" y="27"/>
                                    </a:lnTo>
                                    <a:lnTo>
                                      <a:pt x="1165" y="28"/>
                                    </a:lnTo>
                                    <a:lnTo>
                                      <a:pt x="1165" y="30"/>
                                    </a:lnTo>
                                    <a:lnTo>
                                      <a:pt x="1166" y="29"/>
                                    </a:lnTo>
                                    <a:lnTo>
                                      <a:pt x="1166" y="30"/>
                                    </a:lnTo>
                                    <a:lnTo>
                                      <a:pt x="1167" y="23"/>
                                    </a:lnTo>
                                    <a:lnTo>
                                      <a:pt x="1167" y="28"/>
                                    </a:lnTo>
                                    <a:lnTo>
                                      <a:pt x="1168" y="17"/>
                                    </a:lnTo>
                                    <a:lnTo>
                                      <a:pt x="1168" y="21"/>
                                    </a:lnTo>
                                    <a:lnTo>
                                      <a:pt x="1170" y="13"/>
                                    </a:lnTo>
                                    <a:lnTo>
                                      <a:pt x="1170" y="16"/>
                                    </a:lnTo>
                                    <a:lnTo>
                                      <a:pt x="1171" y="13"/>
                                    </a:lnTo>
                                    <a:lnTo>
                                      <a:pt x="1171" y="16"/>
                                    </a:lnTo>
                                    <a:lnTo>
                                      <a:pt x="1172" y="18"/>
                                    </a:lnTo>
                                    <a:lnTo>
                                      <a:pt x="1172" y="20"/>
                                    </a:lnTo>
                                    <a:lnTo>
                                      <a:pt x="1173" y="22"/>
                                    </a:lnTo>
                                    <a:lnTo>
                                      <a:pt x="1173" y="27"/>
                                    </a:lnTo>
                                    <a:lnTo>
                                      <a:pt x="1174" y="28"/>
                                    </a:lnTo>
                                    <a:lnTo>
                                      <a:pt x="1174" y="29"/>
                                    </a:lnTo>
                                    <a:lnTo>
                                      <a:pt x="1175" y="27"/>
                                    </a:lnTo>
                                    <a:lnTo>
                                      <a:pt x="1175" y="29"/>
                                    </a:lnTo>
                                    <a:lnTo>
                                      <a:pt x="1176" y="22"/>
                                    </a:lnTo>
                                    <a:lnTo>
                                      <a:pt x="1176" y="26"/>
                                    </a:lnTo>
                                    <a:lnTo>
                                      <a:pt x="1177" y="17"/>
                                    </a:lnTo>
                                    <a:lnTo>
                                      <a:pt x="1177" y="20"/>
                                    </a:lnTo>
                                    <a:lnTo>
                                      <a:pt x="1179" y="14"/>
                                    </a:lnTo>
                                    <a:lnTo>
                                      <a:pt x="1179" y="16"/>
                                    </a:lnTo>
                                    <a:lnTo>
                                      <a:pt x="1180" y="14"/>
                                    </a:lnTo>
                                    <a:lnTo>
                                      <a:pt x="1180" y="16"/>
                                    </a:lnTo>
                                    <a:lnTo>
                                      <a:pt x="1181" y="16"/>
                                    </a:lnTo>
                                    <a:lnTo>
                                      <a:pt x="1181" y="18"/>
                                    </a:lnTo>
                                    <a:lnTo>
                                      <a:pt x="1182" y="20"/>
                                    </a:lnTo>
                                    <a:lnTo>
                                      <a:pt x="1182" y="21"/>
                                    </a:lnTo>
                                    <a:lnTo>
                                      <a:pt x="1183" y="21"/>
                                    </a:lnTo>
                                    <a:lnTo>
                                      <a:pt x="1184" y="18"/>
                                    </a:lnTo>
                                    <a:lnTo>
                                      <a:pt x="1184" y="21"/>
                                    </a:lnTo>
                                    <a:lnTo>
                                      <a:pt x="1185" y="14"/>
                                    </a:lnTo>
                                    <a:lnTo>
                                      <a:pt x="1185" y="17"/>
                                    </a:lnTo>
                                    <a:lnTo>
                                      <a:pt x="1187" y="12"/>
                                    </a:lnTo>
                                    <a:lnTo>
                                      <a:pt x="1187" y="13"/>
                                    </a:lnTo>
                                    <a:lnTo>
                                      <a:pt x="1188" y="12"/>
                                    </a:lnTo>
                                    <a:lnTo>
                                      <a:pt x="1188" y="14"/>
                                    </a:lnTo>
                                    <a:lnTo>
                                      <a:pt x="1189" y="17"/>
                                    </a:lnTo>
                                    <a:lnTo>
                                      <a:pt x="1189" y="21"/>
                                    </a:lnTo>
                                    <a:lnTo>
                                      <a:pt x="1190" y="23"/>
                                    </a:lnTo>
                                    <a:lnTo>
                                      <a:pt x="1190" y="29"/>
                                    </a:lnTo>
                                    <a:lnTo>
                                      <a:pt x="1191" y="31"/>
                                    </a:lnTo>
                                    <a:lnTo>
                                      <a:pt x="1191" y="35"/>
                                    </a:lnTo>
                                    <a:lnTo>
                                      <a:pt x="1192" y="36"/>
                                    </a:lnTo>
                                    <a:lnTo>
                                      <a:pt x="1193" y="34"/>
                                    </a:lnTo>
                                    <a:lnTo>
                                      <a:pt x="1193" y="35"/>
                                    </a:lnTo>
                                    <a:lnTo>
                                      <a:pt x="1194" y="28"/>
                                    </a:lnTo>
                                    <a:lnTo>
                                      <a:pt x="1194" y="31"/>
                                    </a:lnTo>
                                    <a:lnTo>
                                      <a:pt x="1196" y="22"/>
                                    </a:lnTo>
                                    <a:lnTo>
                                      <a:pt x="1196" y="26"/>
                                    </a:lnTo>
                                    <a:lnTo>
                                      <a:pt x="1197" y="19"/>
                                    </a:lnTo>
                                    <a:lnTo>
                                      <a:pt x="1197" y="21"/>
                                    </a:lnTo>
                                    <a:lnTo>
                                      <a:pt x="1198" y="17"/>
                                    </a:lnTo>
                                    <a:lnTo>
                                      <a:pt x="1198" y="18"/>
                                    </a:lnTo>
                                    <a:lnTo>
                                      <a:pt x="1199" y="16"/>
                                    </a:lnTo>
                                    <a:lnTo>
                                      <a:pt x="1200" y="16"/>
                                    </a:lnTo>
                                    <a:lnTo>
                                      <a:pt x="1201" y="16"/>
                                    </a:lnTo>
                                    <a:lnTo>
                                      <a:pt x="1202" y="13"/>
                                    </a:lnTo>
                                    <a:lnTo>
                                      <a:pt x="1202" y="14"/>
                                    </a:lnTo>
                                    <a:lnTo>
                                      <a:pt x="1203" y="12"/>
                                    </a:lnTo>
                                    <a:lnTo>
                                      <a:pt x="1203" y="13"/>
                                    </a:lnTo>
                                    <a:lnTo>
                                      <a:pt x="1205" y="13"/>
                                    </a:lnTo>
                                    <a:lnTo>
                                      <a:pt x="1206" y="14"/>
                                    </a:lnTo>
                                    <a:lnTo>
                                      <a:pt x="1206" y="18"/>
                                    </a:lnTo>
                                    <a:lnTo>
                                      <a:pt x="1207" y="19"/>
                                    </a:lnTo>
                                    <a:lnTo>
                                      <a:pt x="1207" y="21"/>
                                    </a:lnTo>
                                    <a:lnTo>
                                      <a:pt x="1208" y="21"/>
                                    </a:lnTo>
                                    <a:lnTo>
                                      <a:pt x="1209" y="18"/>
                                    </a:lnTo>
                                    <a:lnTo>
                                      <a:pt x="1209" y="20"/>
                                    </a:lnTo>
                                    <a:lnTo>
                                      <a:pt x="1210" y="17"/>
                                    </a:lnTo>
                                    <a:lnTo>
                                      <a:pt x="1210" y="18"/>
                                    </a:lnTo>
                                    <a:lnTo>
                                      <a:pt x="1211" y="19"/>
                                    </a:lnTo>
                                    <a:lnTo>
                                      <a:pt x="1211" y="22"/>
                                    </a:lnTo>
                                    <a:lnTo>
                                      <a:pt x="1212" y="23"/>
                                    </a:lnTo>
                                    <a:lnTo>
                                      <a:pt x="1212" y="26"/>
                                    </a:lnTo>
                                    <a:lnTo>
                                      <a:pt x="1214" y="27"/>
                                    </a:lnTo>
                                    <a:lnTo>
                                      <a:pt x="1215" y="25"/>
                                    </a:lnTo>
                                    <a:lnTo>
                                      <a:pt x="1215" y="27"/>
                                    </a:lnTo>
                                    <a:lnTo>
                                      <a:pt x="1216" y="22"/>
                                    </a:lnTo>
                                    <a:lnTo>
                                      <a:pt x="1216" y="23"/>
                                    </a:lnTo>
                                    <a:lnTo>
                                      <a:pt x="1217" y="19"/>
                                    </a:lnTo>
                                    <a:lnTo>
                                      <a:pt x="1217" y="20"/>
                                    </a:lnTo>
                                    <a:lnTo>
                                      <a:pt x="1218" y="18"/>
                                    </a:lnTo>
                                    <a:lnTo>
                                      <a:pt x="1219" y="18"/>
                                    </a:lnTo>
                                    <a:lnTo>
                                      <a:pt x="1219" y="19"/>
                                    </a:lnTo>
                                    <a:lnTo>
                                      <a:pt x="1220" y="19"/>
                                    </a:lnTo>
                                    <a:lnTo>
                                      <a:pt x="1220" y="20"/>
                                    </a:lnTo>
                                    <a:lnTo>
                                      <a:pt x="1221" y="20"/>
                                    </a:lnTo>
                                    <a:lnTo>
                                      <a:pt x="1221" y="21"/>
                                    </a:lnTo>
                                    <a:lnTo>
                                      <a:pt x="1223" y="21"/>
                                    </a:lnTo>
                                    <a:lnTo>
                                      <a:pt x="1223" y="22"/>
                                    </a:lnTo>
                                    <a:lnTo>
                                      <a:pt x="1224" y="22"/>
                                    </a:lnTo>
                                    <a:lnTo>
                                      <a:pt x="1224" y="23"/>
                                    </a:lnTo>
                                    <a:lnTo>
                                      <a:pt x="1225" y="25"/>
                                    </a:lnTo>
                                    <a:lnTo>
                                      <a:pt x="1225" y="26"/>
                                    </a:lnTo>
                                    <a:lnTo>
                                      <a:pt x="1226" y="26"/>
                                    </a:lnTo>
                                    <a:lnTo>
                                      <a:pt x="1226" y="27"/>
                                    </a:lnTo>
                                    <a:lnTo>
                                      <a:pt x="1227" y="27"/>
                                    </a:lnTo>
                                    <a:lnTo>
                                      <a:pt x="1227" y="28"/>
                                    </a:lnTo>
                                    <a:lnTo>
                                      <a:pt x="1228" y="26"/>
                                    </a:lnTo>
                                    <a:lnTo>
                                      <a:pt x="1228" y="28"/>
                                    </a:lnTo>
                                    <a:lnTo>
                                      <a:pt x="1229" y="22"/>
                                    </a:lnTo>
                                    <a:lnTo>
                                      <a:pt x="1229" y="26"/>
                                    </a:lnTo>
                                    <a:lnTo>
                                      <a:pt x="1230" y="18"/>
                                    </a:lnTo>
                                    <a:lnTo>
                                      <a:pt x="1230" y="21"/>
                                    </a:lnTo>
                                    <a:lnTo>
                                      <a:pt x="1232" y="14"/>
                                    </a:lnTo>
                                    <a:lnTo>
                                      <a:pt x="1232" y="17"/>
                                    </a:lnTo>
                                    <a:lnTo>
                                      <a:pt x="1233" y="13"/>
                                    </a:lnTo>
                                    <a:lnTo>
                                      <a:pt x="1233" y="14"/>
                                    </a:lnTo>
                                    <a:lnTo>
                                      <a:pt x="1234" y="14"/>
                                    </a:lnTo>
                                    <a:lnTo>
                                      <a:pt x="1234" y="16"/>
                                    </a:lnTo>
                                    <a:lnTo>
                                      <a:pt x="1235" y="17"/>
                                    </a:lnTo>
                                    <a:lnTo>
                                      <a:pt x="1235" y="18"/>
                                    </a:lnTo>
                                    <a:lnTo>
                                      <a:pt x="1236" y="19"/>
                                    </a:lnTo>
                                    <a:lnTo>
                                      <a:pt x="1237" y="20"/>
                                    </a:lnTo>
                                    <a:lnTo>
                                      <a:pt x="1238" y="19"/>
                                    </a:lnTo>
                                    <a:lnTo>
                                      <a:pt x="1238" y="20"/>
                                    </a:lnTo>
                                    <a:lnTo>
                                      <a:pt x="1240" y="19"/>
                                    </a:lnTo>
                                    <a:lnTo>
                                      <a:pt x="1241" y="18"/>
                                    </a:lnTo>
                                    <a:lnTo>
                                      <a:pt x="1242" y="18"/>
                                    </a:lnTo>
                                    <a:lnTo>
                                      <a:pt x="1242" y="19"/>
                                    </a:lnTo>
                                    <a:lnTo>
                                      <a:pt x="1243" y="19"/>
                                    </a:lnTo>
                                    <a:lnTo>
                                      <a:pt x="1243" y="20"/>
                                    </a:lnTo>
                                    <a:lnTo>
                                      <a:pt x="1244" y="21"/>
                                    </a:lnTo>
                                    <a:lnTo>
                                      <a:pt x="1245" y="21"/>
                                    </a:lnTo>
                                    <a:lnTo>
                                      <a:pt x="1246" y="20"/>
                                    </a:lnTo>
                                    <a:lnTo>
                                      <a:pt x="1246" y="21"/>
                                    </a:lnTo>
                                    <a:lnTo>
                                      <a:pt x="1247" y="19"/>
                                    </a:lnTo>
                                    <a:lnTo>
                                      <a:pt x="1249" y="19"/>
                                    </a:lnTo>
                                    <a:lnTo>
                                      <a:pt x="1250" y="20"/>
                                    </a:lnTo>
                                    <a:lnTo>
                                      <a:pt x="1250" y="22"/>
                                    </a:lnTo>
                                    <a:lnTo>
                                      <a:pt x="1251" y="23"/>
                                    </a:lnTo>
                                    <a:lnTo>
                                      <a:pt x="1251" y="26"/>
                                    </a:lnTo>
                                    <a:lnTo>
                                      <a:pt x="1252" y="26"/>
                                    </a:lnTo>
                                    <a:lnTo>
                                      <a:pt x="1252" y="27"/>
                                    </a:lnTo>
                                    <a:lnTo>
                                      <a:pt x="1253" y="26"/>
                                    </a:lnTo>
                                    <a:lnTo>
                                      <a:pt x="1253" y="27"/>
                                    </a:lnTo>
                                    <a:lnTo>
                                      <a:pt x="1254" y="23"/>
                                    </a:lnTo>
                                    <a:lnTo>
                                      <a:pt x="1254" y="26"/>
                                    </a:lnTo>
                                    <a:lnTo>
                                      <a:pt x="1255" y="20"/>
                                    </a:lnTo>
                                    <a:lnTo>
                                      <a:pt x="1255" y="22"/>
                                    </a:lnTo>
                                    <a:lnTo>
                                      <a:pt x="1256" y="19"/>
                                    </a:lnTo>
                                    <a:lnTo>
                                      <a:pt x="1256" y="20"/>
                                    </a:lnTo>
                                    <a:lnTo>
                                      <a:pt x="1258" y="19"/>
                                    </a:lnTo>
                                    <a:lnTo>
                                      <a:pt x="1258" y="20"/>
                                    </a:lnTo>
                                    <a:lnTo>
                                      <a:pt x="1259" y="21"/>
                                    </a:lnTo>
                                    <a:lnTo>
                                      <a:pt x="1259" y="22"/>
                                    </a:lnTo>
                                    <a:lnTo>
                                      <a:pt x="1260" y="23"/>
                                    </a:lnTo>
                                    <a:lnTo>
                                      <a:pt x="1260" y="27"/>
                                    </a:lnTo>
                                    <a:lnTo>
                                      <a:pt x="1261" y="27"/>
                                    </a:lnTo>
                                    <a:lnTo>
                                      <a:pt x="1261" y="28"/>
                                    </a:lnTo>
                                    <a:lnTo>
                                      <a:pt x="1262" y="23"/>
                                    </a:lnTo>
                                    <a:lnTo>
                                      <a:pt x="1262" y="27"/>
                                    </a:lnTo>
                                    <a:lnTo>
                                      <a:pt x="1263" y="18"/>
                                    </a:lnTo>
                                    <a:lnTo>
                                      <a:pt x="1263" y="21"/>
                                    </a:lnTo>
                                    <a:lnTo>
                                      <a:pt x="1264" y="17"/>
                                    </a:lnTo>
                                    <a:lnTo>
                                      <a:pt x="1265" y="17"/>
                                    </a:lnTo>
                                    <a:lnTo>
                                      <a:pt x="1265" y="19"/>
                                    </a:lnTo>
                                    <a:lnTo>
                                      <a:pt x="1267" y="20"/>
                                    </a:lnTo>
                                    <a:lnTo>
                                      <a:pt x="1267" y="22"/>
                                    </a:lnTo>
                                    <a:lnTo>
                                      <a:pt x="1268" y="20"/>
                                    </a:lnTo>
                                    <a:lnTo>
                                      <a:pt x="1268" y="22"/>
                                    </a:lnTo>
                                    <a:lnTo>
                                      <a:pt x="1269" y="13"/>
                                    </a:lnTo>
                                    <a:lnTo>
                                      <a:pt x="1269" y="19"/>
                                    </a:lnTo>
                                    <a:lnTo>
                                      <a:pt x="1270" y="9"/>
                                    </a:lnTo>
                                    <a:lnTo>
                                      <a:pt x="1270" y="11"/>
                                    </a:lnTo>
                                    <a:lnTo>
                                      <a:pt x="1271" y="5"/>
                                    </a:lnTo>
                                    <a:lnTo>
                                      <a:pt x="1271" y="7"/>
                                    </a:lnTo>
                                    <a:lnTo>
                                      <a:pt x="1272" y="7"/>
                                    </a:lnTo>
                                    <a:lnTo>
                                      <a:pt x="1272" y="11"/>
                                    </a:lnTo>
                                    <a:lnTo>
                                      <a:pt x="1273" y="14"/>
                                    </a:lnTo>
                                    <a:lnTo>
                                      <a:pt x="1273" y="21"/>
                                    </a:lnTo>
                                    <a:lnTo>
                                      <a:pt x="1274" y="25"/>
                                    </a:lnTo>
                                    <a:lnTo>
                                      <a:pt x="1274" y="30"/>
                                    </a:lnTo>
                                    <a:lnTo>
                                      <a:pt x="1276" y="32"/>
                                    </a:lnTo>
                                    <a:lnTo>
                                      <a:pt x="1277" y="29"/>
                                    </a:lnTo>
                                    <a:lnTo>
                                      <a:pt x="1277" y="32"/>
                                    </a:lnTo>
                                    <a:lnTo>
                                      <a:pt x="1278" y="25"/>
                                    </a:lnTo>
                                    <a:lnTo>
                                      <a:pt x="1278" y="27"/>
                                    </a:lnTo>
                                    <a:lnTo>
                                      <a:pt x="1279" y="22"/>
                                    </a:lnTo>
                                    <a:lnTo>
                                      <a:pt x="1279" y="23"/>
                                    </a:lnTo>
                                    <a:lnTo>
                                      <a:pt x="1280" y="22"/>
                                    </a:lnTo>
                                    <a:lnTo>
                                      <a:pt x="1280" y="23"/>
                                    </a:lnTo>
                                    <a:lnTo>
                                      <a:pt x="1281" y="23"/>
                                    </a:lnTo>
                                    <a:lnTo>
                                      <a:pt x="1281" y="25"/>
                                    </a:lnTo>
                                    <a:lnTo>
                                      <a:pt x="1282" y="22"/>
                                    </a:lnTo>
                                    <a:lnTo>
                                      <a:pt x="1282" y="25"/>
                                    </a:lnTo>
                                    <a:lnTo>
                                      <a:pt x="1284" y="18"/>
                                    </a:lnTo>
                                    <a:lnTo>
                                      <a:pt x="1284" y="21"/>
                                    </a:lnTo>
                                    <a:lnTo>
                                      <a:pt x="1285" y="14"/>
                                    </a:lnTo>
                                    <a:lnTo>
                                      <a:pt x="1285" y="17"/>
                                    </a:lnTo>
                                    <a:lnTo>
                                      <a:pt x="1286" y="14"/>
                                    </a:lnTo>
                                    <a:lnTo>
                                      <a:pt x="1286" y="16"/>
                                    </a:lnTo>
                                    <a:lnTo>
                                      <a:pt x="1287" y="18"/>
                                    </a:lnTo>
                                    <a:lnTo>
                                      <a:pt x="1287" y="21"/>
                                    </a:lnTo>
                                    <a:lnTo>
                                      <a:pt x="1288" y="22"/>
                                    </a:lnTo>
                                    <a:lnTo>
                                      <a:pt x="1288" y="23"/>
                                    </a:lnTo>
                                    <a:lnTo>
                                      <a:pt x="1289" y="20"/>
                                    </a:lnTo>
                                    <a:lnTo>
                                      <a:pt x="1289" y="22"/>
                                    </a:lnTo>
                                    <a:lnTo>
                                      <a:pt x="1290" y="14"/>
                                    </a:lnTo>
                                    <a:lnTo>
                                      <a:pt x="1290" y="19"/>
                                    </a:lnTo>
                                    <a:lnTo>
                                      <a:pt x="1291" y="11"/>
                                    </a:lnTo>
                                    <a:lnTo>
                                      <a:pt x="1291" y="12"/>
                                    </a:lnTo>
                                    <a:lnTo>
                                      <a:pt x="1293" y="10"/>
                                    </a:lnTo>
                                    <a:lnTo>
                                      <a:pt x="1294" y="11"/>
                                    </a:lnTo>
                                    <a:lnTo>
                                      <a:pt x="1294" y="16"/>
                                    </a:lnTo>
                                    <a:lnTo>
                                      <a:pt x="1295" y="18"/>
                                    </a:lnTo>
                                    <a:lnTo>
                                      <a:pt x="1295" y="22"/>
                                    </a:lnTo>
                                    <a:lnTo>
                                      <a:pt x="1296" y="25"/>
                                    </a:lnTo>
                                    <a:lnTo>
                                      <a:pt x="1296" y="26"/>
                                    </a:lnTo>
                                    <a:lnTo>
                                      <a:pt x="1297" y="21"/>
                                    </a:lnTo>
                                    <a:lnTo>
                                      <a:pt x="1297" y="25"/>
                                    </a:lnTo>
                                    <a:lnTo>
                                      <a:pt x="1298" y="17"/>
                                    </a:lnTo>
                                    <a:lnTo>
                                      <a:pt x="1298" y="19"/>
                                    </a:lnTo>
                                    <a:lnTo>
                                      <a:pt x="1299" y="16"/>
                                    </a:lnTo>
                                    <a:lnTo>
                                      <a:pt x="1300" y="17"/>
                                    </a:lnTo>
                                    <a:lnTo>
                                      <a:pt x="1300" y="21"/>
                                    </a:lnTo>
                                    <a:lnTo>
                                      <a:pt x="1302" y="23"/>
                                    </a:lnTo>
                                    <a:lnTo>
                                      <a:pt x="1302" y="29"/>
                                    </a:lnTo>
                                    <a:lnTo>
                                      <a:pt x="1303" y="31"/>
                                    </a:lnTo>
                                    <a:lnTo>
                                      <a:pt x="1303" y="34"/>
                                    </a:lnTo>
                                    <a:lnTo>
                                      <a:pt x="1304" y="32"/>
                                    </a:lnTo>
                                    <a:lnTo>
                                      <a:pt x="1304" y="34"/>
                                    </a:lnTo>
                                    <a:lnTo>
                                      <a:pt x="1305" y="25"/>
                                    </a:lnTo>
                                    <a:lnTo>
                                      <a:pt x="1305" y="30"/>
                                    </a:lnTo>
                                    <a:lnTo>
                                      <a:pt x="1306" y="18"/>
                                    </a:lnTo>
                                    <a:lnTo>
                                      <a:pt x="1306" y="21"/>
                                    </a:lnTo>
                                    <a:lnTo>
                                      <a:pt x="1307" y="17"/>
                                    </a:lnTo>
                                    <a:lnTo>
                                      <a:pt x="1307" y="18"/>
                                    </a:lnTo>
                                    <a:lnTo>
                                      <a:pt x="1308" y="20"/>
                                    </a:lnTo>
                                    <a:lnTo>
                                      <a:pt x="1308" y="25"/>
                                    </a:lnTo>
                                    <a:lnTo>
                                      <a:pt x="1309" y="27"/>
                                    </a:lnTo>
                                    <a:lnTo>
                                      <a:pt x="1309" y="30"/>
                                    </a:lnTo>
                                    <a:lnTo>
                                      <a:pt x="1311" y="29"/>
                                    </a:lnTo>
                                    <a:lnTo>
                                      <a:pt x="1311" y="31"/>
                                    </a:lnTo>
                                    <a:lnTo>
                                      <a:pt x="1312" y="21"/>
                                    </a:lnTo>
                                    <a:lnTo>
                                      <a:pt x="1312" y="27"/>
                                    </a:lnTo>
                                    <a:lnTo>
                                      <a:pt x="1313" y="13"/>
                                    </a:lnTo>
                                    <a:lnTo>
                                      <a:pt x="1313" y="18"/>
                                    </a:lnTo>
                                    <a:lnTo>
                                      <a:pt x="1314" y="11"/>
                                    </a:lnTo>
                                    <a:lnTo>
                                      <a:pt x="1315" y="11"/>
                                    </a:lnTo>
                                    <a:lnTo>
                                      <a:pt x="1315" y="12"/>
                                    </a:lnTo>
                                    <a:lnTo>
                                      <a:pt x="1316" y="13"/>
                                    </a:lnTo>
                                    <a:lnTo>
                                      <a:pt x="1316" y="17"/>
                                    </a:lnTo>
                                    <a:lnTo>
                                      <a:pt x="1317" y="18"/>
                                    </a:lnTo>
                                    <a:lnTo>
                                      <a:pt x="1317" y="20"/>
                                    </a:lnTo>
                                    <a:lnTo>
                                      <a:pt x="1318" y="21"/>
                                    </a:lnTo>
                                    <a:lnTo>
                                      <a:pt x="1318" y="22"/>
                                    </a:lnTo>
                                    <a:lnTo>
                                      <a:pt x="1320" y="23"/>
                                    </a:lnTo>
                                    <a:lnTo>
                                      <a:pt x="1320" y="25"/>
                                    </a:lnTo>
                                    <a:lnTo>
                                      <a:pt x="1321" y="26"/>
                                    </a:lnTo>
                                    <a:lnTo>
                                      <a:pt x="1321" y="27"/>
                                    </a:lnTo>
                                    <a:lnTo>
                                      <a:pt x="1322" y="27"/>
                                    </a:lnTo>
                                    <a:lnTo>
                                      <a:pt x="1322" y="28"/>
                                    </a:lnTo>
                                    <a:lnTo>
                                      <a:pt x="1323" y="23"/>
                                    </a:lnTo>
                                    <a:lnTo>
                                      <a:pt x="1323" y="27"/>
                                    </a:lnTo>
                                    <a:lnTo>
                                      <a:pt x="1324" y="18"/>
                                    </a:lnTo>
                                    <a:lnTo>
                                      <a:pt x="1324" y="21"/>
                                    </a:lnTo>
                                    <a:lnTo>
                                      <a:pt x="1325" y="8"/>
                                    </a:lnTo>
                                    <a:lnTo>
                                      <a:pt x="1325" y="14"/>
                                    </a:lnTo>
                                    <a:lnTo>
                                      <a:pt x="1326" y="0"/>
                                    </a:lnTo>
                                    <a:lnTo>
                                      <a:pt x="1326" y="4"/>
                                    </a:lnTo>
                                    <a:lnTo>
                                      <a:pt x="1328" y="0"/>
                                    </a:lnTo>
                                    <a:lnTo>
                                      <a:pt x="1328" y="2"/>
                                    </a:lnTo>
                                    <a:lnTo>
                                      <a:pt x="1329" y="4"/>
                                    </a:lnTo>
                                    <a:lnTo>
                                      <a:pt x="1329" y="12"/>
                                    </a:lnTo>
                                    <a:lnTo>
                                      <a:pt x="1330" y="16"/>
                                    </a:lnTo>
                                    <a:lnTo>
                                      <a:pt x="1330" y="25"/>
                                    </a:lnTo>
                                    <a:lnTo>
                                      <a:pt x="1331" y="28"/>
                                    </a:lnTo>
                                    <a:lnTo>
                                      <a:pt x="1331" y="34"/>
                                    </a:lnTo>
                                    <a:lnTo>
                                      <a:pt x="1332" y="36"/>
                                    </a:lnTo>
                                    <a:lnTo>
                                      <a:pt x="1332" y="37"/>
                                    </a:lnTo>
                                    <a:lnTo>
                                      <a:pt x="1333" y="35"/>
                                    </a:lnTo>
                                    <a:lnTo>
                                      <a:pt x="1333" y="37"/>
                                    </a:lnTo>
                                    <a:lnTo>
                                      <a:pt x="1334" y="30"/>
                                    </a:lnTo>
                                    <a:lnTo>
                                      <a:pt x="1334" y="34"/>
                                    </a:lnTo>
                                    <a:lnTo>
                                      <a:pt x="1335" y="27"/>
                                    </a:lnTo>
                                    <a:lnTo>
                                      <a:pt x="1335" y="29"/>
                                    </a:lnTo>
                                    <a:lnTo>
                                      <a:pt x="1337" y="25"/>
                                    </a:lnTo>
                                    <a:lnTo>
                                      <a:pt x="1337" y="26"/>
                                    </a:lnTo>
                                    <a:lnTo>
                                      <a:pt x="1338" y="22"/>
                                    </a:lnTo>
                                    <a:lnTo>
                                      <a:pt x="1338" y="23"/>
                                    </a:lnTo>
                                    <a:lnTo>
                                      <a:pt x="1339" y="21"/>
                                    </a:lnTo>
                                    <a:lnTo>
                                      <a:pt x="1340" y="20"/>
                                    </a:lnTo>
                                    <a:lnTo>
                                      <a:pt x="1341" y="19"/>
                                    </a:lnTo>
                                    <a:lnTo>
                                      <a:pt x="1341" y="20"/>
                                    </a:lnTo>
                                    <a:lnTo>
                                      <a:pt x="1342" y="19"/>
                                    </a:lnTo>
                                    <a:lnTo>
                                      <a:pt x="1343" y="17"/>
                                    </a:lnTo>
                                    <a:lnTo>
                                      <a:pt x="1343" y="18"/>
                                    </a:lnTo>
                                    <a:lnTo>
                                      <a:pt x="1344" y="14"/>
                                    </a:lnTo>
                                    <a:lnTo>
                                      <a:pt x="1344" y="17"/>
                                    </a:lnTo>
                                    <a:lnTo>
                                      <a:pt x="1346" y="12"/>
                                    </a:lnTo>
                                    <a:lnTo>
                                      <a:pt x="1346" y="13"/>
                                    </a:lnTo>
                                    <a:lnTo>
                                      <a:pt x="1347" y="10"/>
                                    </a:lnTo>
                                    <a:lnTo>
                                      <a:pt x="1347" y="11"/>
                                    </a:lnTo>
                                    <a:lnTo>
                                      <a:pt x="1348" y="10"/>
                                    </a:lnTo>
                                    <a:lnTo>
                                      <a:pt x="1349" y="11"/>
                                    </a:lnTo>
                                    <a:lnTo>
                                      <a:pt x="1349" y="12"/>
                                    </a:lnTo>
                                    <a:lnTo>
                                      <a:pt x="1350" y="14"/>
                                    </a:lnTo>
                                    <a:lnTo>
                                      <a:pt x="1350" y="17"/>
                                    </a:lnTo>
                                    <a:lnTo>
                                      <a:pt x="1351" y="19"/>
                                    </a:lnTo>
                                    <a:lnTo>
                                      <a:pt x="1351" y="21"/>
                                    </a:lnTo>
                                    <a:lnTo>
                                      <a:pt x="1352" y="21"/>
                                    </a:lnTo>
                                    <a:lnTo>
                                      <a:pt x="1352" y="22"/>
                                    </a:lnTo>
                                    <a:lnTo>
                                      <a:pt x="1353" y="22"/>
                                    </a:lnTo>
                                    <a:lnTo>
                                      <a:pt x="1355" y="22"/>
                                    </a:lnTo>
                                    <a:lnTo>
                                      <a:pt x="1356" y="23"/>
                                    </a:lnTo>
                                    <a:lnTo>
                                      <a:pt x="1356" y="25"/>
                                    </a:lnTo>
                                    <a:lnTo>
                                      <a:pt x="1357" y="26"/>
                                    </a:lnTo>
                                    <a:lnTo>
                                      <a:pt x="1357" y="28"/>
                                    </a:lnTo>
                                    <a:lnTo>
                                      <a:pt x="1358" y="28"/>
                                    </a:lnTo>
                                    <a:lnTo>
                                      <a:pt x="1358" y="29"/>
                                    </a:lnTo>
                                    <a:lnTo>
                                      <a:pt x="1359" y="28"/>
                                    </a:lnTo>
                                    <a:lnTo>
                                      <a:pt x="1359" y="29"/>
                                    </a:lnTo>
                                    <a:lnTo>
                                      <a:pt x="1360" y="26"/>
                                    </a:lnTo>
                                    <a:lnTo>
                                      <a:pt x="1360" y="27"/>
                                    </a:lnTo>
                                    <a:lnTo>
                                      <a:pt x="1361" y="22"/>
                                    </a:lnTo>
                                    <a:lnTo>
                                      <a:pt x="1361" y="25"/>
                                    </a:lnTo>
                                    <a:lnTo>
                                      <a:pt x="1362" y="21"/>
                                    </a:lnTo>
                                    <a:lnTo>
                                      <a:pt x="1362" y="22"/>
                                    </a:lnTo>
                                    <a:lnTo>
                                      <a:pt x="1364" y="18"/>
                                    </a:lnTo>
                                    <a:lnTo>
                                      <a:pt x="1364" y="20"/>
                                    </a:lnTo>
                                    <a:lnTo>
                                      <a:pt x="1365" y="18"/>
                                    </a:lnTo>
                                    <a:lnTo>
                                      <a:pt x="1366" y="18"/>
                                    </a:lnTo>
                                    <a:lnTo>
                                      <a:pt x="1366" y="21"/>
                                    </a:lnTo>
                                    <a:lnTo>
                                      <a:pt x="1367" y="23"/>
                                    </a:lnTo>
                                    <a:lnTo>
                                      <a:pt x="1367" y="27"/>
                                    </a:lnTo>
                                    <a:lnTo>
                                      <a:pt x="1368" y="28"/>
                                    </a:lnTo>
                                    <a:lnTo>
                                      <a:pt x="1368" y="29"/>
                                    </a:lnTo>
                                    <a:lnTo>
                                      <a:pt x="1369" y="28"/>
                                    </a:lnTo>
                                    <a:lnTo>
                                      <a:pt x="1369" y="30"/>
                                    </a:lnTo>
                                    <a:lnTo>
                                      <a:pt x="1370" y="21"/>
                                    </a:lnTo>
                                    <a:lnTo>
                                      <a:pt x="1370" y="26"/>
                                    </a:lnTo>
                                    <a:lnTo>
                                      <a:pt x="1371" y="17"/>
                                    </a:lnTo>
                                    <a:lnTo>
                                      <a:pt x="1371" y="19"/>
                                    </a:lnTo>
                                    <a:lnTo>
                                      <a:pt x="1373" y="17"/>
                                    </a:lnTo>
                                    <a:lnTo>
                                      <a:pt x="1373" y="18"/>
                                    </a:lnTo>
                                    <a:lnTo>
                                      <a:pt x="1374" y="19"/>
                                    </a:lnTo>
                                    <a:lnTo>
                                      <a:pt x="1374" y="22"/>
                                    </a:lnTo>
                                    <a:lnTo>
                                      <a:pt x="1375" y="23"/>
                                    </a:lnTo>
                                    <a:lnTo>
                                      <a:pt x="1376" y="17"/>
                                    </a:lnTo>
                                    <a:lnTo>
                                      <a:pt x="1376" y="21"/>
                                    </a:lnTo>
                                    <a:lnTo>
                                      <a:pt x="1377" y="7"/>
                                    </a:lnTo>
                                    <a:lnTo>
                                      <a:pt x="1377" y="13"/>
                                    </a:lnTo>
                                    <a:lnTo>
                                      <a:pt x="1378" y="2"/>
                                    </a:lnTo>
                                    <a:lnTo>
                                      <a:pt x="1378" y="4"/>
                                    </a:lnTo>
                                    <a:lnTo>
                                      <a:pt x="1379" y="2"/>
                                    </a:lnTo>
                                    <a:lnTo>
                                      <a:pt x="1379" y="3"/>
                                    </a:lnTo>
                                    <a:lnTo>
                                      <a:pt x="1381" y="7"/>
                                    </a:lnTo>
                                    <a:lnTo>
                                      <a:pt x="1381" y="13"/>
                                    </a:lnTo>
                                    <a:lnTo>
                                      <a:pt x="1382" y="17"/>
                                    </a:lnTo>
                                    <a:lnTo>
                                      <a:pt x="1382" y="23"/>
                                    </a:lnTo>
                                    <a:lnTo>
                                      <a:pt x="1383" y="26"/>
                                    </a:lnTo>
                                    <a:lnTo>
                                      <a:pt x="1383" y="29"/>
                                    </a:lnTo>
                                    <a:lnTo>
                                      <a:pt x="1384" y="30"/>
                                    </a:lnTo>
                                    <a:lnTo>
                                      <a:pt x="1385" y="28"/>
                                    </a:lnTo>
                                    <a:lnTo>
                                      <a:pt x="1385" y="29"/>
                                    </a:lnTo>
                                    <a:lnTo>
                                      <a:pt x="1386" y="25"/>
                                    </a:lnTo>
                                    <a:lnTo>
                                      <a:pt x="1386" y="27"/>
                                    </a:lnTo>
                                    <a:lnTo>
                                      <a:pt x="1387" y="21"/>
                                    </a:lnTo>
                                    <a:lnTo>
                                      <a:pt x="1387" y="23"/>
                                    </a:lnTo>
                                    <a:lnTo>
                                      <a:pt x="1388" y="19"/>
                                    </a:lnTo>
                                    <a:lnTo>
                                      <a:pt x="1388" y="20"/>
                                    </a:lnTo>
                                    <a:lnTo>
                                      <a:pt x="1390" y="19"/>
                                    </a:lnTo>
                                    <a:lnTo>
                                      <a:pt x="1391" y="20"/>
                                    </a:lnTo>
                                    <a:lnTo>
                                      <a:pt x="1391" y="22"/>
                                    </a:lnTo>
                                    <a:lnTo>
                                      <a:pt x="1392" y="23"/>
                                    </a:lnTo>
                                    <a:lnTo>
                                      <a:pt x="1392" y="26"/>
                                    </a:lnTo>
                                    <a:lnTo>
                                      <a:pt x="1393" y="26"/>
                                    </a:lnTo>
                                    <a:lnTo>
                                      <a:pt x="1394" y="21"/>
                                    </a:lnTo>
                                    <a:lnTo>
                                      <a:pt x="1394" y="25"/>
                                    </a:lnTo>
                                    <a:lnTo>
                                      <a:pt x="1395" y="16"/>
                                    </a:lnTo>
                                    <a:lnTo>
                                      <a:pt x="1395" y="19"/>
                                    </a:lnTo>
                                    <a:lnTo>
                                      <a:pt x="1396" y="11"/>
                                    </a:lnTo>
                                    <a:lnTo>
                                      <a:pt x="1396" y="13"/>
                                    </a:lnTo>
                                    <a:lnTo>
                                      <a:pt x="1397" y="10"/>
                                    </a:lnTo>
                                    <a:lnTo>
                                      <a:pt x="1399" y="11"/>
                                    </a:lnTo>
                                    <a:lnTo>
                                      <a:pt x="1399" y="14"/>
                                    </a:lnTo>
                                    <a:lnTo>
                                      <a:pt x="1400" y="17"/>
                                    </a:lnTo>
                                    <a:lnTo>
                                      <a:pt x="1400" y="21"/>
                                    </a:lnTo>
                                    <a:lnTo>
                                      <a:pt x="1401" y="23"/>
                                    </a:lnTo>
                                    <a:lnTo>
                                      <a:pt x="1401" y="26"/>
                                    </a:lnTo>
                                    <a:lnTo>
                                      <a:pt x="1402" y="28"/>
                                    </a:lnTo>
                                    <a:lnTo>
                                      <a:pt x="1402" y="31"/>
                                    </a:lnTo>
                                    <a:lnTo>
                                      <a:pt x="1403" y="32"/>
                                    </a:lnTo>
                                    <a:lnTo>
                                      <a:pt x="1403" y="34"/>
                                    </a:lnTo>
                                    <a:lnTo>
                                      <a:pt x="1404" y="34"/>
                                    </a:lnTo>
                                    <a:lnTo>
                                      <a:pt x="1405" y="31"/>
                                    </a:lnTo>
                                    <a:lnTo>
                                      <a:pt x="1405" y="32"/>
                                    </a:lnTo>
                                    <a:lnTo>
                                      <a:pt x="1406" y="28"/>
                                    </a:lnTo>
                                    <a:lnTo>
                                      <a:pt x="1406" y="30"/>
                                    </a:lnTo>
                                    <a:lnTo>
                                      <a:pt x="1408" y="22"/>
                                    </a:lnTo>
                                    <a:lnTo>
                                      <a:pt x="1408" y="26"/>
                                    </a:lnTo>
                                    <a:lnTo>
                                      <a:pt x="1409" y="18"/>
                                    </a:lnTo>
                                    <a:lnTo>
                                      <a:pt x="1409" y="21"/>
                                    </a:lnTo>
                                    <a:lnTo>
                                      <a:pt x="1410" y="14"/>
                                    </a:lnTo>
                                    <a:lnTo>
                                      <a:pt x="1410" y="17"/>
                                    </a:lnTo>
                                    <a:lnTo>
                                      <a:pt x="1411" y="11"/>
                                    </a:lnTo>
                                    <a:lnTo>
                                      <a:pt x="1411" y="13"/>
                                    </a:lnTo>
                                    <a:lnTo>
                                      <a:pt x="1412" y="11"/>
                                    </a:lnTo>
                                    <a:lnTo>
                                      <a:pt x="1413" y="11"/>
                                    </a:lnTo>
                                    <a:lnTo>
                                      <a:pt x="1414" y="12"/>
                                    </a:lnTo>
                                    <a:lnTo>
                                      <a:pt x="1414" y="13"/>
                                    </a:lnTo>
                                    <a:lnTo>
                                      <a:pt x="1415" y="13"/>
                                    </a:lnTo>
                                    <a:lnTo>
                                      <a:pt x="1417" y="12"/>
                                    </a:lnTo>
                                    <a:lnTo>
                                      <a:pt x="1417" y="13"/>
                                    </a:lnTo>
                                    <a:lnTo>
                                      <a:pt x="1418" y="12"/>
                                    </a:lnTo>
                                    <a:lnTo>
                                      <a:pt x="1418" y="13"/>
                                    </a:lnTo>
                                    <a:lnTo>
                                      <a:pt x="1419" y="14"/>
                                    </a:lnTo>
                                    <a:lnTo>
                                      <a:pt x="1419" y="18"/>
                                    </a:lnTo>
                                    <a:lnTo>
                                      <a:pt x="1420" y="20"/>
                                    </a:lnTo>
                                    <a:lnTo>
                                      <a:pt x="1420" y="23"/>
                                    </a:lnTo>
                                    <a:lnTo>
                                      <a:pt x="1421" y="26"/>
                                    </a:lnTo>
                                    <a:lnTo>
                                      <a:pt x="1421" y="28"/>
                                    </a:lnTo>
                                    <a:lnTo>
                                      <a:pt x="1422" y="28"/>
                                    </a:lnTo>
                                    <a:lnTo>
                                      <a:pt x="1423" y="26"/>
                                    </a:lnTo>
                                    <a:lnTo>
                                      <a:pt x="1423" y="28"/>
                                    </a:lnTo>
                                    <a:lnTo>
                                      <a:pt x="1425" y="25"/>
                                    </a:lnTo>
                                    <a:lnTo>
                                      <a:pt x="1426" y="25"/>
                                    </a:lnTo>
                                    <a:lnTo>
                                      <a:pt x="1426" y="26"/>
                                    </a:lnTo>
                                    <a:lnTo>
                                      <a:pt x="1427" y="27"/>
                                    </a:lnTo>
                                    <a:lnTo>
                                      <a:pt x="1427" y="28"/>
                                    </a:lnTo>
                                    <a:lnTo>
                                      <a:pt x="1428" y="26"/>
                                    </a:lnTo>
                                    <a:lnTo>
                                      <a:pt x="1428" y="28"/>
                                    </a:lnTo>
                                    <a:lnTo>
                                      <a:pt x="1429" y="22"/>
                                    </a:lnTo>
                                    <a:lnTo>
                                      <a:pt x="1429" y="25"/>
                                    </a:lnTo>
                                    <a:lnTo>
                                      <a:pt x="1430" y="18"/>
                                    </a:lnTo>
                                    <a:lnTo>
                                      <a:pt x="1430" y="20"/>
                                    </a:lnTo>
                                    <a:lnTo>
                                      <a:pt x="1431" y="17"/>
                                    </a:lnTo>
                                    <a:lnTo>
                                      <a:pt x="1431" y="18"/>
                                    </a:lnTo>
                                    <a:lnTo>
                                      <a:pt x="1432" y="18"/>
                                    </a:lnTo>
                                    <a:lnTo>
                                      <a:pt x="1434" y="19"/>
                                    </a:lnTo>
                                    <a:lnTo>
                                      <a:pt x="1434" y="20"/>
                                    </a:lnTo>
                                    <a:lnTo>
                                      <a:pt x="1435" y="20"/>
                                    </a:lnTo>
                                    <a:lnTo>
                                      <a:pt x="1435" y="21"/>
                                    </a:lnTo>
                                    <a:lnTo>
                                      <a:pt x="1436" y="21"/>
                                    </a:lnTo>
                                    <a:lnTo>
                                      <a:pt x="1437" y="21"/>
                                    </a:lnTo>
                                    <a:lnTo>
                                      <a:pt x="1438" y="18"/>
                                    </a:lnTo>
                                    <a:lnTo>
                                      <a:pt x="1438" y="20"/>
                                    </a:lnTo>
                                    <a:lnTo>
                                      <a:pt x="1439" y="14"/>
                                    </a:lnTo>
                                    <a:lnTo>
                                      <a:pt x="1439" y="17"/>
                                    </a:lnTo>
                                    <a:lnTo>
                                      <a:pt x="1440" y="13"/>
                                    </a:lnTo>
                                    <a:lnTo>
                                      <a:pt x="1440" y="14"/>
                                    </a:lnTo>
                                    <a:lnTo>
                                      <a:pt x="1441" y="14"/>
                                    </a:lnTo>
                                    <a:lnTo>
                                      <a:pt x="1441" y="17"/>
                                    </a:lnTo>
                                    <a:lnTo>
                                      <a:pt x="1443" y="19"/>
                                    </a:lnTo>
                                    <a:lnTo>
                                      <a:pt x="1443" y="22"/>
                                    </a:lnTo>
                                    <a:lnTo>
                                      <a:pt x="1444" y="23"/>
                                    </a:lnTo>
                                    <a:lnTo>
                                      <a:pt x="1444" y="26"/>
                                    </a:lnTo>
                                    <a:lnTo>
                                      <a:pt x="1445" y="26"/>
                                    </a:lnTo>
                                    <a:lnTo>
                                      <a:pt x="1446" y="25"/>
                                    </a:lnTo>
                                    <a:lnTo>
                                      <a:pt x="1446" y="26"/>
                                    </a:lnTo>
                                    <a:lnTo>
                                      <a:pt x="1447" y="23"/>
                                    </a:lnTo>
                                    <a:lnTo>
                                      <a:pt x="1447" y="25"/>
                                    </a:lnTo>
                                    <a:lnTo>
                                      <a:pt x="1448" y="22"/>
                                    </a:lnTo>
                                    <a:lnTo>
                                      <a:pt x="1449" y="22"/>
                                    </a:lnTo>
                                    <a:lnTo>
                                      <a:pt x="1450" y="23"/>
                                    </a:lnTo>
                                    <a:lnTo>
                                      <a:pt x="1450" y="25"/>
                                    </a:lnTo>
                                    <a:lnTo>
                                      <a:pt x="1452" y="26"/>
                                    </a:lnTo>
                                    <a:lnTo>
                                      <a:pt x="1452" y="27"/>
                                    </a:lnTo>
                                    <a:lnTo>
                                      <a:pt x="1453" y="26"/>
                                    </a:lnTo>
                                    <a:lnTo>
                                      <a:pt x="1453" y="27"/>
                                    </a:lnTo>
                                    <a:lnTo>
                                      <a:pt x="1454" y="22"/>
                                    </a:lnTo>
                                    <a:lnTo>
                                      <a:pt x="1454" y="25"/>
                                    </a:lnTo>
                                    <a:lnTo>
                                      <a:pt x="1455" y="18"/>
                                    </a:lnTo>
                                    <a:lnTo>
                                      <a:pt x="1455" y="20"/>
                                    </a:lnTo>
                                    <a:lnTo>
                                      <a:pt x="1456" y="13"/>
                                    </a:lnTo>
                                    <a:lnTo>
                                      <a:pt x="1456" y="17"/>
                                    </a:lnTo>
                                    <a:lnTo>
                                      <a:pt x="1457" y="11"/>
                                    </a:lnTo>
                                    <a:lnTo>
                                      <a:pt x="1458" y="11"/>
                                    </a:lnTo>
                                    <a:lnTo>
                                      <a:pt x="1458" y="13"/>
                                    </a:lnTo>
                                    <a:lnTo>
                                      <a:pt x="1459" y="14"/>
                                    </a:lnTo>
                                    <a:lnTo>
                                      <a:pt x="1459" y="18"/>
                                    </a:lnTo>
                                    <a:lnTo>
                                      <a:pt x="1461" y="20"/>
                                    </a:lnTo>
                                    <a:lnTo>
                                      <a:pt x="1461" y="21"/>
                                    </a:lnTo>
                                    <a:lnTo>
                                      <a:pt x="1462" y="20"/>
                                    </a:lnTo>
                                    <a:lnTo>
                                      <a:pt x="1462" y="21"/>
                                    </a:lnTo>
                                    <a:lnTo>
                                      <a:pt x="1463" y="13"/>
                                    </a:lnTo>
                                    <a:lnTo>
                                      <a:pt x="1463" y="18"/>
                                    </a:lnTo>
                                    <a:lnTo>
                                      <a:pt x="1464" y="9"/>
                                    </a:lnTo>
                                    <a:lnTo>
                                      <a:pt x="1464" y="12"/>
                                    </a:lnTo>
                                    <a:lnTo>
                                      <a:pt x="1465" y="9"/>
                                    </a:lnTo>
                                    <a:lnTo>
                                      <a:pt x="1465" y="12"/>
                                    </a:lnTo>
                                    <a:lnTo>
                                      <a:pt x="1466" y="14"/>
                                    </a:lnTo>
                                    <a:lnTo>
                                      <a:pt x="1466" y="18"/>
                                    </a:lnTo>
                                    <a:lnTo>
                                      <a:pt x="1467" y="21"/>
                                    </a:lnTo>
                                    <a:lnTo>
                                      <a:pt x="1467" y="29"/>
                                    </a:lnTo>
                                    <a:lnTo>
                                      <a:pt x="1469" y="32"/>
                                    </a:lnTo>
                                    <a:lnTo>
                                      <a:pt x="1469" y="37"/>
                                    </a:lnTo>
                                    <a:lnTo>
                                      <a:pt x="1470" y="37"/>
                                    </a:lnTo>
                                    <a:lnTo>
                                      <a:pt x="1471" y="30"/>
                                    </a:lnTo>
                                    <a:lnTo>
                                      <a:pt x="1471" y="35"/>
                                    </a:lnTo>
                                    <a:lnTo>
                                      <a:pt x="1472" y="23"/>
                                    </a:lnTo>
                                    <a:lnTo>
                                      <a:pt x="1472" y="28"/>
                                    </a:lnTo>
                                    <a:lnTo>
                                      <a:pt x="1473" y="18"/>
                                    </a:lnTo>
                                    <a:lnTo>
                                      <a:pt x="1473" y="21"/>
                                    </a:lnTo>
                                    <a:lnTo>
                                      <a:pt x="1474" y="14"/>
                                    </a:lnTo>
                                    <a:lnTo>
                                      <a:pt x="1474" y="17"/>
                                    </a:lnTo>
                                    <a:lnTo>
                                      <a:pt x="1475" y="12"/>
                                    </a:lnTo>
                                    <a:lnTo>
                                      <a:pt x="1475" y="13"/>
                                    </a:lnTo>
                                    <a:lnTo>
                                      <a:pt x="1476" y="13"/>
                                    </a:lnTo>
                                    <a:lnTo>
                                      <a:pt x="1476" y="16"/>
                                    </a:lnTo>
                                    <a:lnTo>
                                      <a:pt x="1478" y="17"/>
                                    </a:lnTo>
                                    <a:lnTo>
                                      <a:pt x="1478" y="19"/>
                                    </a:lnTo>
                                    <a:lnTo>
                                      <a:pt x="1479" y="20"/>
                                    </a:lnTo>
                                    <a:lnTo>
                                      <a:pt x="1479" y="23"/>
                                    </a:lnTo>
                                    <a:lnTo>
                                      <a:pt x="1480" y="25"/>
                                    </a:lnTo>
                                    <a:lnTo>
                                      <a:pt x="1480" y="26"/>
                                    </a:lnTo>
                                    <a:lnTo>
                                      <a:pt x="1481" y="27"/>
                                    </a:lnTo>
                                    <a:lnTo>
                                      <a:pt x="1481" y="28"/>
                                    </a:lnTo>
                                    <a:lnTo>
                                      <a:pt x="1482" y="29"/>
                                    </a:lnTo>
                                    <a:lnTo>
                                      <a:pt x="1483" y="25"/>
                                    </a:lnTo>
                                    <a:lnTo>
                                      <a:pt x="1483" y="28"/>
                                    </a:lnTo>
                                    <a:lnTo>
                                      <a:pt x="1484" y="17"/>
                                    </a:lnTo>
                                    <a:lnTo>
                                      <a:pt x="1484" y="22"/>
                                    </a:lnTo>
                                    <a:lnTo>
                                      <a:pt x="1485" y="12"/>
                                    </a:lnTo>
                                    <a:lnTo>
                                      <a:pt x="1485" y="14"/>
                                    </a:lnTo>
                                    <a:lnTo>
                                      <a:pt x="1487" y="11"/>
                                    </a:lnTo>
                                    <a:lnTo>
                                      <a:pt x="1487" y="13"/>
                                    </a:lnTo>
                                    <a:lnTo>
                                      <a:pt x="1488" y="16"/>
                                    </a:lnTo>
                                    <a:lnTo>
                                      <a:pt x="1488" y="17"/>
                                    </a:lnTo>
                                    <a:lnTo>
                                      <a:pt x="1489" y="19"/>
                                    </a:lnTo>
                                    <a:lnTo>
                                      <a:pt x="1489" y="22"/>
                                    </a:lnTo>
                                    <a:lnTo>
                                      <a:pt x="1490" y="22"/>
                                    </a:lnTo>
                                    <a:lnTo>
                                      <a:pt x="1491" y="21"/>
                                    </a:lnTo>
                                    <a:lnTo>
                                      <a:pt x="1491" y="22"/>
                                    </a:lnTo>
                                    <a:lnTo>
                                      <a:pt x="1492" y="20"/>
                                    </a:lnTo>
                                    <a:lnTo>
                                      <a:pt x="1492" y="21"/>
                                    </a:lnTo>
                                    <a:lnTo>
                                      <a:pt x="1493" y="18"/>
                                    </a:lnTo>
                                    <a:lnTo>
                                      <a:pt x="1493" y="19"/>
                                    </a:lnTo>
                                    <a:lnTo>
                                      <a:pt x="1494" y="14"/>
                                    </a:lnTo>
                                    <a:lnTo>
                                      <a:pt x="1494" y="17"/>
                                    </a:lnTo>
                                    <a:lnTo>
                                      <a:pt x="1496" y="12"/>
                                    </a:lnTo>
                                    <a:lnTo>
                                      <a:pt x="1496" y="13"/>
                                    </a:lnTo>
                                    <a:lnTo>
                                      <a:pt x="1497" y="12"/>
                                    </a:lnTo>
                                    <a:lnTo>
                                      <a:pt x="1497" y="13"/>
                                    </a:lnTo>
                                    <a:lnTo>
                                      <a:pt x="1498" y="16"/>
                                    </a:lnTo>
                                    <a:lnTo>
                                      <a:pt x="1498" y="18"/>
                                    </a:lnTo>
                                    <a:lnTo>
                                      <a:pt x="1499" y="19"/>
                                    </a:lnTo>
                                    <a:lnTo>
                                      <a:pt x="1499" y="20"/>
                                    </a:lnTo>
                                    <a:lnTo>
                                      <a:pt x="1500" y="20"/>
                                    </a:lnTo>
                                    <a:lnTo>
                                      <a:pt x="1501" y="18"/>
                                    </a:lnTo>
                                    <a:lnTo>
                                      <a:pt x="1501" y="19"/>
                                    </a:lnTo>
                                    <a:lnTo>
                                      <a:pt x="1502" y="18"/>
                                    </a:lnTo>
                                    <a:lnTo>
                                      <a:pt x="1503" y="20"/>
                                    </a:lnTo>
                                    <a:lnTo>
                                      <a:pt x="1503" y="25"/>
                                    </a:lnTo>
                                    <a:lnTo>
                                      <a:pt x="1505" y="27"/>
                                    </a:lnTo>
                                    <a:lnTo>
                                      <a:pt x="1505" y="32"/>
                                    </a:lnTo>
                                    <a:lnTo>
                                      <a:pt x="1506" y="35"/>
                                    </a:lnTo>
                                    <a:lnTo>
                                      <a:pt x="1506" y="38"/>
                                    </a:lnTo>
                                    <a:lnTo>
                                      <a:pt x="1507" y="38"/>
                                    </a:lnTo>
                                    <a:lnTo>
                                      <a:pt x="1507" y="39"/>
                                    </a:lnTo>
                                    <a:lnTo>
                                      <a:pt x="1508" y="32"/>
                                    </a:lnTo>
                                    <a:lnTo>
                                      <a:pt x="1508" y="37"/>
                                    </a:lnTo>
                                    <a:lnTo>
                                      <a:pt x="1509" y="22"/>
                                    </a:lnTo>
                                    <a:lnTo>
                                      <a:pt x="1509" y="29"/>
                                    </a:lnTo>
                                    <a:lnTo>
                                      <a:pt x="1510" y="16"/>
                                    </a:lnTo>
                                    <a:lnTo>
                                      <a:pt x="1510" y="19"/>
                                    </a:lnTo>
                                    <a:lnTo>
                                      <a:pt x="1511" y="12"/>
                                    </a:lnTo>
                                    <a:lnTo>
                                      <a:pt x="1511" y="13"/>
                                    </a:lnTo>
                                    <a:lnTo>
                                      <a:pt x="1512" y="12"/>
                                    </a:lnTo>
                                    <a:lnTo>
                                      <a:pt x="1512" y="14"/>
                                    </a:lnTo>
                                    <a:lnTo>
                                      <a:pt x="1514" y="16"/>
                                    </a:lnTo>
                                    <a:lnTo>
                                      <a:pt x="1514" y="19"/>
                                    </a:lnTo>
                                    <a:lnTo>
                                      <a:pt x="1515" y="19"/>
                                    </a:lnTo>
                                    <a:lnTo>
                                      <a:pt x="1515" y="20"/>
                                    </a:lnTo>
                                    <a:lnTo>
                                      <a:pt x="1516" y="18"/>
                                    </a:lnTo>
                                    <a:lnTo>
                                      <a:pt x="1516" y="19"/>
                                    </a:lnTo>
                                    <a:lnTo>
                                      <a:pt x="1517" y="16"/>
                                    </a:lnTo>
                                    <a:lnTo>
                                      <a:pt x="1517" y="17"/>
                                    </a:lnTo>
                                    <a:lnTo>
                                      <a:pt x="1518" y="14"/>
                                    </a:lnTo>
                                    <a:lnTo>
                                      <a:pt x="1518" y="16"/>
                                    </a:lnTo>
                                    <a:lnTo>
                                      <a:pt x="1519" y="16"/>
                                    </a:lnTo>
                                    <a:lnTo>
                                      <a:pt x="1519" y="18"/>
                                    </a:lnTo>
                                    <a:lnTo>
                                      <a:pt x="1520" y="20"/>
                                    </a:lnTo>
                                    <a:lnTo>
                                      <a:pt x="1520" y="21"/>
                                    </a:lnTo>
                                    <a:lnTo>
                                      <a:pt x="1522" y="22"/>
                                    </a:lnTo>
                                    <a:lnTo>
                                      <a:pt x="1522" y="25"/>
                                    </a:lnTo>
                                    <a:lnTo>
                                      <a:pt x="1523" y="23"/>
                                    </a:lnTo>
                                    <a:lnTo>
                                      <a:pt x="1523" y="25"/>
                                    </a:lnTo>
                                    <a:lnTo>
                                      <a:pt x="1524" y="19"/>
                                    </a:lnTo>
                                    <a:lnTo>
                                      <a:pt x="1524" y="22"/>
                                    </a:lnTo>
                                    <a:lnTo>
                                      <a:pt x="1525" y="17"/>
                                    </a:lnTo>
                                    <a:lnTo>
                                      <a:pt x="1525" y="18"/>
                                    </a:lnTo>
                                    <a:lnTo>
                                      <a:pt x="1526" y="16"/>
                                    </a:lnTo>
                                    <a:lnTo>
                                      <a:pt x="1526" y="17"/>
                                    </a:lnTo>
                                    <a:lnTo>
                                      <a:pt x="1527" y="14"/>
                                    </a:lnTo>
                                    <a:lnTo>
                                      <a:pt x="1527" y="16"/>
                                    </a:lnTo>
                                    <a:lnTo>
                                      <a:pt x="1528" y="12"/>
                                    </a:lnTo>
                                    <a:lnTo>
                                      <a:pt x="1528" y="14"/>
                                    </a:lnTo>
                                    <a:lnTo>
                                      <a:pt x="1529" y="12"/>
                                    </a:lnTo>
                                    <a:lnTo>
                                      <a:pt x="1529" y="13"/>
                                    </a:lnTo>
                                    <a:lnTo>
                                      <a:pt x="1531" y="14"/>
                                    </a:lnTo>
                                    <a:lnTo>
                                      <a:pt x="1531" y="20"/>
                                    </a:lnTo>
                                    <a:lnTo>
                                      <a:pt x="1532" y="22"/>
                                    </a:lnTo>
                                    <a:lnTo>
                                      <a:pt x="1532" y="26"/>
                                    </a:lnTo>
                                    <a:lnTo>
                                      <a:pt x="1533" y="29"/>
                                    </a:lnTo>
                                    <a:lnTo>
                                      <a:pt x="1533" y="35"/>
                                    </a:lnTo>
                                    <a:lnTo>
                                      <a:pt x="1534" y="37"/>
                                    </a:lnTo>
                                    <a:lnTo>
                                      <a:pt x="1534" y="39"/>
                                    </a:lnTo>
                                    <a:lnTo>
                                      <a:pt x="1535" y="35"/>
                                    </a:lnTo>
                                    <a:lnTo>
                                      <a:pt x="1535" y="38"/>
                                    </a:lnTo>
                                    <a:lnTo>
                                      <a:pt x="1536" y="27"/>
                                    </a:lnTo>
                                    <a:lnTo>
                                      <a:pt x="1536" y="32"/>
                                    </a:lnTo>
                                    <a:lnTo>
                                      <a:pt x="1537" y="20"/>
                                    </a:lnTo>
                                    <a:lnTo>
                                      <a:pt x="1537" y="25"/>
                                    </a:lnTo>
                                    <a:lnTo>
                                      <a:pt x="1538" y="19"/>
                                    </a:lnTo>
                                    <a:lnTo>
                                      <a:pt x="1538" y="20"/>
                                    </a:lnTo>
                                    <a:lnTo>
                                      <a:pt x="1540" y="19"/>
                                    </a:lnTo>
                                    <a:lnTo>
                                      <a:pt x="1541" y="18"/>
                                    </a:lnTo>
                                    <a:lnTo>
                                      <a:pt x="1541" y="19"/>
                                    </a:lnTo>
                                    <a:lnTo>
                                      <a:pt x="1542" y="13"/>
                                    </a:lnTo>
                                    <a:lnTo>
                                      <a:pt x="1542" y="17"/>
                                    </a:lnTo>
                                    <a:lnTo>
                                      <a:pt x="1543" y="10"/>
                                    </a:lnTo>
                                    <a:lnTo>
                                      <a:pt x="1543" y="12"/>
                                    </a:lnTo>
                                    <a:lnTo>
                                      <a:pt x="1544" y="8"/>
                                    </a:lnTo>
                                    <a:lnTo>
                                      <a:pt x="1544" y="9"/>
                                    </a:lnTo>
                                    <a:lnTo>
                                      <a:pt x="1545" y="8"/>
                                    </a:lnTo>
                                    <a:lnTo>
                                      <a:pt x="1545" y="10"/>
                                    </a:lnTo>
                                    <a:lnTo>
                                      <a:pt x="1546" y="12"/>
                                    </a:lnTo>
                                    <a:lnTo>
                                      <a:pt x="1546" y="17"/>
                                    </a:lnTo>
                                    <a:lnTo>
                                      <a:pt x="1547" y="19"/>
                                    </a:lnTo>
                                    <a:lnTo>
                                      <a:pt x="1547" y="23"/>
                                    </a:lnTo>
                                    <a:lnTo>
                                      <a:pt x="1549" y="26"/>
                                    </a:lnTo>
                                    <a:lnTo>
                                      <a:pt x="1549" y="27"/>
                                    </a:lnTo>
                                    <a:lnTo>
                                      <a:pt x="1550" y="26"/>
                                    </a:lnTo>
                                    <a:lnTo>
                                      <a:pt x="1550" y="27"/>
                                    </a:lnTo>
                                    <a:lnTo>
                                      <a:pt x="1551" y="21"/>
                                    </a:lnTo>
                                    <a:lnTo>
                                      <a:pt x="1551" y="25"/>
                                    </a:lnTo>
                                    <a:lnTo>
                                      <a:pt x="1552" y="18"/>
                                    </a:lnTo>
                                    <a:lnTo>
                                      <a:pt x="1552" y="20"/>
                                    </a:lnTo>
                                    <a:lnTo>
                                      <a:pt x="1553" y="18"/>
                                    </a:lnTo>
                                    <a:lnTo>
                                      <a:pt x="1554" y="18"/>
                                    </a:lnTo>
                                    <a:lnTo>
                                      <a:pt x="1554" y="19"/>
                                    </a:lnTo>
                                    <a:lnTo>
                                      <a:pt x="1555" y="20"/>
                                    </a:lnTo>
                                    <a:lnTo>
                                      <a:pt x="1555" y="22"/>
                                    </a:lnTo>
                                    <a:lnTo>
                                      <a:pt x="1556" y="23"/>
                                    </a:lnTo>
                                    <a:lnTo>
                                      <a:pt x="1558" y="23"/>
                                    </a:lnTo>
                                    <a:lnTo>
                                      <a:pt x="1559" y="23"/>
                                    </a:lnTo>
                                    <a:lnTo>
                                      <a:pt x="1560" y="23"/>
                                    </a:lnTo>
                                    <a:lnTo>
                                      <a:pt x="1560" y="25"/>
                                    </a:lnTo>
                                    <a:lnTo>
                                      <a:pt x="1561" y="26"/>
                                    </a:lnTo>
                                    <a:lnTo>
                                      <a:pt x="1561" y="27"/>
                                    </a:lnTo>
                                    <a:lnTo>
                                      <a:pt x="1562" y="27"/>
                                    </a:lnTo>
                                    <a:lnTo>
                                      <a:pt x="1562" y="28"/>
                                    </a:lnTo>
                                    <a:lnTo>
                                      <a:pt x="1563" y="22"/>
                                    </a:lnTo>
                                    <a:lnTo>
                                      <a:pt x="1563" y="26"/>
                                    </a:lnTo>
                                    <a:lnTo>
                                      <a:pt x="1564" y="19"/>
                                    </a:lnTo>
                                    <a:lnTo>
                                      <a:pt x="1564" y="20"/>
                                    </a:lnTo>
                                    <a:lnTo>
                                      <a:pt x="1566" y="17"/>
                                    </a:lnTo>
                                    <a:lnTo>
                                      <a:pt x="1566" y="18"/>
                                    </a:lnTo>
                                    <a:lnTo>
                                      <a:pt x="1567" y="17"/>
                                    </a:lnTo>
                                    <a:lnTo>
                                      <a:pt x="1567" y="19"/>
                                    </a:lnTo>
                                    <a:lnTo>
                                      <a:pt x="1568" y="20"/>
                                    </a:lnTo>
                                    <a:lnTo>
                                      <a:pt x="1568" y="22"/>
                                    </a:lnTo>
                                    <a:lnTo>
                                      <a:pt x="1569" y="23"/>
                                    </a:lnTo>
                                    <a:lnTo>
                                      <a:pt x="1569" y="25"/>
                                    </a:lnTo>
                                    <a:lnTo>
                                      <a:pt x="1570" y="20"/>
                                    </a:lnTo>
                                    <a:lnTo>
                                      <a:pt x="1570" y="23"/>
                                    </a:lnTo>
                                    <a:lnTo>
                                      <a:pt x="1571" y="13"/>
                                    </a:lnTo>
                                    <a:lnTo>
                                      <a:pt x="1571" y="18"/>
                                    </a:lnTo>
                                    <a:lnTo>
                                      <a:pt x="1572" y="9"/>
                                    </a:lnTo>
                                    <a:lnTo>
                                      <a:pt x="1572" y="11"/>
                                    </a:lnTo>
                                    <a:lnTo>
                                      <a:pt x="1573" y="8"/>
                                    </a:lnTo>
                                    <a:lnTo>
                                      <a:pt x="1573" y="10"/>
                                    </a:lnTo>
                                    <a:lnTo>
                                      <a:pt x="1575" y="12"/>
                                    </a:lnTo>
                                    <a:lnTo>
                                      <a:pt x="1575" y="18"/>
                                    </a:lnTo>
                                    <a:lnTo>
                                      <a:pt x="1576" y="21"/>
                                    </a:lnTo>
                                    <a:lnTo>
                                      <a:pt x="1576" y="23"/>
                                    </a:lnTo>
                                    <a:lnTo>
                                      <a:pt x="1577" y="26"/>
                                    </a:lnTo>
                                    <a:lnTo>
                                      <a:pt x="1577" y="28"/>
                                    </a:lnTo>
                                    <a:lnTo>
                                      <a:pt x="1578" y="25"/>
                                    </a:lnTo>
                                    <a:lnTo>
                                      <a:pt x="1578" y="27"/>
                                    </a:lnTo>
                                    <a:lnTo>
                                      <a:pt x="1579" y="18"/>
                                    </a:lnTo>
                                    <a:lnTo>
                                      <a:pt x="1579" y="22"/>
                                    </a:lnTo>
                                    <a:lnTo>
                                      <a:pt x="1580" y="14"/>
                                    </a:lnTo>
                                    <a:lnTo>
                                      <a:pt x="1580" y="17"/>
                                    </a:lnTo>
                                    <a:lnTo>
                                      <a:pt x="1581" y="14"/>
                                    </a:lnTo>
                                    <a:lnTo>
                                      <a:pt x="1582" y="16"/>
                                    </a:lnTo>
                                    <a:lnTo>
                                      <a:pt x="1582" y="19"/>
                                    </a:lnTo>
                                    <a:lnTo>
                                      <a:pt x="1584" y="21"/>
                                    </a:lnTo>
                                    <a:lnTo>
                                      <a:pt x="1584" y="26"/>
                                    </a:lnTo>
                                    <a:lnTo>
                                      <a:pt x="1585" y="27"/>
                                    </a:lnTo>
                                    <a:lnTo>
                                      <a:pt x="1585" y="30"/>
                                    </a:lnTo>
                                    <a:lnTo>
                                      <a:pt x="1586" y="30"/>
                                    </a:lnTo>
                                    <a:lnTo>
                                      <a:pt x="1586" y="31"/>
                                    </a:lnTo>
                                    <a:lnTo>
                                      <a:pt x="1587" y="30"/>
                                    </a:lnTo>
                                    <a:lnTo>
                                      <a:pt x="1587" y="31"/>
                                    </a:lnTo>
                                    <a:lnTo>
                                      <a:pt x="1588" y="29"/>
                                    </a:lnTo>
                                    <a:lnTo>
                                      <a:pt x="1588" y="30"/>
                                    </a:lnTo>
                                    <a:lnTo>
                                      <a:pt x="1589" y="27"/>
                                    </a:lnTo>
                                    <a:lnTo>
                                      <a:pt x="1589" y="28"/>
                                    </a:lnTo>
                                    <a:lnTo>
                                      <a:pt x="1590" y="23"/>
                                    </a:lnTo>
                                    <a:lnTo>
                                      <a:pt x="1590" y="26"/>
                                    </a:lnTo>
                                    <a:lnTo>
                                      <a:pt x="1591" y="19"/>
                                    </a:lnTo>
                                    <a:lnTo>
                                      <a:pt x="1591" y="22"/>
                                    </a:lnTo>
                                    <a:lnTo>
                                      <a:pt x="1593" y="14"/>
                                    </a:lnTo>
                                    <a:lnTo>
                                      <a:pt x="1593" y="18"/>
                                    </a:lnTo>
                                    <a:lnTo>
                                      <a:pt x="1594" y="12"/>
                                    </a:lnTo>
                                    <a:lnTo>
                                      <a:pt x="1594" y="13"/>
                                    </a:lnTo>
                                    <a:lnTo>
                                      <a:pt x="1595" y="12"/>
                                    </a:lnTo>
                                    <a:lnTo>
                                      <a:pt x="1596" y="12"/>
                                    </a:lnTo>
                                    <a:lnTo>
                                      <a:pt x="1597" y="13"/>
                                    </a:lnTo>
                                    <a:lnTo>
                                      <a:pt x="1598" y="14"/>
                                    </a:lnTo>
                                    <a:lnTo>
                                      <a:pt x="1599" y="16"/>
                                    </a:lnTo>
                                    <a:lnTo>
                                      <a:pt x="1599" y="17"/>
                                    </a:lnTo>
                                    <a:lnTo>
                                      <a:pt x="1600" y="17"/>
                                    </a:lnTo>
                                    <a:lnTo>
                                      <a:pt x="1600" y="19"/>
                                    </a:lnTo>
                                    <a:lnTo>
                                      <a:pt x="1602" y="20"/>
                                    </a:lnTo>
                                    <a:lnTo>
                                      <a:pt x="1602" y="22"/>
                                    </a:lnTo>
                                    <a:lnTo>
                                      <a:pt x="1603" y="23"/>
                                    </a:lnTo>
                                    <a:lnTo>
                                      <a:pt x="1603" y="26"/>
                                    </a:lnTo>
                                    <a:lnTo>
                                      <a:pt x="1604" y="25"/>
                                    </a:lnTo>
                                    <a:lnTo>
                                      <a:pt x="1604" y="26"/>
                                    </a:lnTo>
                                    <a:lnTo>
                                      <a:pt x="1605" y="19"/>
                                    </a:lnTo>
                                    <a:lnTo>
                                      <a:pt x="1605" y="23"/>
                                    </a:lnTo>
                                    <a:lnTo>
                                      <a:pt x="1606" y="14"/>
                                    </a:lnTo>
                                    <a:lnTo>
                                      <a:pt x="1606" y="18"/>
                                    </a:lnTo>
                                    <a:lnTo>
                                      <a:pt x="1607" y="14"/>
                                    </a:lnTo>
                                    <a:lnTo>
                                      <a:pt x="1607" y="17"/>
                                    </a:lnTo>
                                    <a:lnTo>
                                      <a:pt x="1608" y="19"/>
                                    </a:lnTo>
                                    <a:lnTo>
                                      <a:pt x="1608" y="21"/>
                                    </a:lnTo>
                                    <a:lnTo>
                                      <a:pt x="1610" y="23"/>
                                    </a:lnTo>
                                    <a:lnTo>
                                      <a:pt x="1610" y="28"/>
                                    </a:lnTo>
                                    <a:lnTo>
                                      <a:pt x="1611" y="29"/>
                                    </a:lnTo>
                                    <a:lnTo>
                                      <a:pt x="1611" y="31"/>
                                    </a:lnTo>
                                    <a:lnTo>
                                      <a:pt x="1612" y="31"/>
                                    </a:lnTo>
                                    <a:lnTo>
                                      <a:pt x="1612" y="32"/>
                                    </a:lnTo>
                                    <a:lnTo>
                                      <a:pt x="1613" y="28"/>
                                    </a:lnTo>
                                    <a:lnTo>
                                      <a:pt x="1613" y="30"/>
                                    </a:lnTo>
                                    <a:lnTo>
                                      <a:pt x="1614" y="23"/>
                                    </a:lnTo>
                                    <a:lnTo>
                                      <a:pt x="1614" y="27"/>
                                    </a:lnTo>
                                    <a:lnTo>
                                      <a:pt x="1615" y="20"/>
                                    </a:lnTo>
                                    <a:lnTo>
                                      <a:pt x="1615" y="22"/>
                                    </a:lnTo>
                                    <a:lnTo>
                                      <a:pt x="1616" y="18"/>
                                    </a:lnTo>
                                    <a:lnTo>
                                      <a:pt x="1616" y="19"/>
                                    </a:lnTo>
                                    <a:lnTo>
                                      <a:pt x="1617" y="18"/>
                                    </a:lnTo>
                                    <a:lnTo>
                                      <a:pt x="1617" y="19"/>
                                    </a:lnTo>
                                    <a:lnTo>
                                      <a:pt x="1619" y="20"/>
                                    </a:lnTo>
                                    <a:lnTo>
                                      <a:pt x="1620" y="21"/>
                                    </a:lnTo>
                                    <a:lnTo>
                                      <a:pt x="1620" y="22"/>
                                    </a:lnTo>
                                    <a:lnTo>
                                      <a:pt x="1621" y="21"/>
                                    </a:lnTo>
                                    <a:lnTo>
                                      <a:pt x="1621" y="22"/>
                                    </a:lnTo>
                                    <a:lnTo>
                                      <a:pt x="1622" y="17"/>
                                    </a:lnTo>
                                    <a:lnTo>
                                      <a:pt x="1622" y="19"/>
                                    </a:lnTo>
                                    <a:lnTo>
                                      <a:pt x="1623" y="12"/>
                                    </a:lnTo>
                                    <a:lnTo>
                                      <a:pt x="1623" y="14"/>
                                    </a:lnTo>
                                    <a:lnTo>
                                      <a:pt x="1624" y="12"/>
                                    </a:lnTo>
                                    <a:lnTo>
                                      <a:pt x="1624" y="13"/>
                                    </a:lnTo>
                                    <a:lnTo>
                                      <a:pt x="1625" y="16"/>
                                    </a:lnTo>
                                    <a:lnTo>
                                      <a:pt x="1625" y="20"/>
                                    </a:lnTo>
                                    <a:lnTo>
                                      <a:pt x="1626" y="22"/>
                                    </a:lnTo>
                                    <a:lnTo>
                                      <a:pt x="1626" y="27"/>
                                    </a:lnTo>
                                    <a:lnTo>
                                      <a:pt x="1628" y="29"/>
                                    </a:lnTo>
                                    <a:lnTo>
                                      <a:pt x="1628" y="30"/>
                                    </a:lnTo>
                                    <a:lnTo>
                                      <a:pt x="1629" y="28"/>
                                    </a:lnTo>
                                    <a:lnTo>
                                      <a:pt x="1629" y="30"/>
                                    </a:lnTo>
                                    <a:lnTo>
                                      <a:pt x="1630" y="23"/>
                                    </a:lnTo>
                                    <a:lnTo>
                                      <a:pt x="1630" y="26"/>
                                    </a:lnTo>
                                    <a:lnTo>
                                      <a:pt x="1631" y="18"/>
                                    </a:lnTo>
                                    <a:lnTo>
                                      <a:pt x="1631" y="22"/>
                                    </a:lnTo>
                                    <a:lnTo>
                                      <a:pt x="1632" y="13"/>
                                    </a:lnTo>
                                    <a:lnTo>
                                      <a:pt x="1632" y="16"/>
                                    </a:lnTo>
                                    <a:lnTo>
                                      <a:pt x="1633" y="12"/>
                                    </a:lnTo>
                                    <a:lnTo>
                                      <a:pt x="1634" y="13"/>
                                    </a:lnTo>
                                    <a:lnTo>
                                      <a:pt x="1634" y="14"/>
                                    </a:lnTo>
                                    <a:lnTo>
                                      <a:pt x="1635" y="14"/>
                                    </a:lnTo>
                                    <a:lnTo>
                                      <a:pt x="1637" y="12"/>
                                    </a:lnTo>
                                    <a:lnTo>
                                      <a:pt x="1637" y="14"/>
                                    </a:lnTo>
                                    <a:lnTo>
                                      <a:pt x="1638" y="10"/>
                                    </a:lnTo>
                                    <a:lnTo>
                                      <a:pt x="1638" y="11"/>
                                    </a:lnTo>
                                    <a:lnTo>
                                      <a:pt x="1639" y="11"/>
                                    </a:lnTo>
                                    <a:lnTo>
                                      <a:pt x="1639" y="14"/>
                                    </a:lnTo>
                                    <a:lnTo>
                                      <a:pt x="1640" y="17"/>
                                    </a:lnTo>
                                    <a:lnTo>
                                      <a:pt x="1640" y="22"/>
                                    </a:lnTo>
                                    <a:lnTo>
                                      <a:pt x="1641" y="26"/>
                                    </a:lnTo>
                                    <a:lnTo>
                                      <a:pt x="1641" y="28"/>
                                    </a:lnTo>
                                    <a:lnTo>
                                      <a:pt x="1642" y="30"/>
                                    </a:lnTo>
                                    <a:lnTo>
                                      <a:pt x="1642" y="35"/>
                                    </a:lnTo>
                                    <a:lnTo>
                                      <a:pt x="1643" y="35"/>
                                    </a:lnTo>
                                    <a:lnTo>
                                      <a:pt x="1643" y="36"/>
                                    </a:lnTo>
                                    <a:lnTo>
                                      <a:pt x="1644" y="31"/>
                                    </a:lnTo>
                                    <a:lnTo>
                                      <a:pt x="1644" y="35"/>
                                    </a:lnTo>
                                    <a:lnTo>
                                      <a:pt x="1646" y="26"/>
                                    </a:lnTo>
                                    <a:lnTo>
                                      <a:pt x="1646" y="29"/>
                                    </a:lnTo>
                                    <a:lnTo>
                                      <a:pt x="1647" y="20"/>
                                    </a:lnTo>
                                    <a:lnTo>
                                      <a:pt x="1647" y="23"/>
                                    </a:lnTo>
                                    <a:lnTo>
                                      <a:pt x="1648" y="17"/>
                                    </a:lnTo>
                                    <a:lnTo>
                                      <a:pt x="1648" y="19"/>
                                    </a:lnTo>
                                    <a:lnTo>
                                      <a:pt x="1649" y="14"/>
                                    </a:lnTo>
                                    <a:lnTo>
                                      <a:pt x="1649" y="17"/>
                                    </a:lnTo>
                                    <a:lnTo>
                                      <a:pt x="1650" y="14"/>
                                    </a:lnTo>
                                    <a:lnTo>
                                      <a:pt x="1651" y="14"/>
                                    </a:lnTo>
                                    <a:lnTo>
                                      <a:pt x="1652" y="16"/>
                                    </a:lnTo>
                                    <a:lnTo>
                                      <a:pt x="1652" y="17"/>
                                    </a:lnTo>
                                    <a:lnTo>
                                      <a:pt x="1653" y="18"/>
                                    </a:lnTo>
                                    <a:lnTo>
                                      <a:pt x="1653" y="19"/>
                                    </a:lnTo>
                                    <a:lnTo>
                                      <a:pt x="1655" y="20"/>
                                    </a:lnTo>
                                    <a:lnTo>
                                      <a:pt x="1655" y="21"/>
                                    </a:lnTo>
                                    <a:lnTo>
                                      <a:pt x="1656" y="21"/>
                                    </a:lnTo>
                                    <a:lnTo>
                                      <a:pt x="1656" y="22"/>
                                    </a:lnTo>
                                    <a:lnTo>
                                      <a:pt x="1657" y="23"/>
                                    </a:lnTo>
                                    <a:lnTo>
                                      <a:pt x="1657" y="25"/>
                                    </a:lnTo>
                                    <a:lnTo>
                                      <a:pt x="1658" y="25"/>
                                    </a:lnTo>
                                    <a:lnTo>
                                      <a:pt x="1659" y="22"/>
                                    </a:lnTo>
                                    <a:lnTo>
                                      <a:pt x="1659" y="23"/>
                                    </a:lnTo>
                                    <a:lnTo>
                                      <a:pt x="1660" y="20"/>
                                    </a:lnTo>
                                    <a:lnTo>
                                      <a:pt x="1660" y="21"/>
                                    </a:lnTo>
                                    <a:lnTo>
                                      <a:pt x="1661" y="19"/>
                                    </a:lnTo>
                                    <a:lnTo>
                                      <a:pt x="1663" y="19"/>
                                    </a:lnTo>
                                    <a:lnTo>
                                      <a:pt x="1664" y="19"/>
                                    </a:lnTo>
                                    <a:lnTo>
                                      <a:pt x="1664" y="20"/>
                                    </a:lnTo>
                                    <a:lnTo>
                                      <a:pt x="1665" y="20"/>
                                    </a:lnTo>
                                    <a:lnTo>
                                      <a:pt x="1665" y="21"/>
                                    </a:lnTo>
                                    <a:lnTo>
                                      <a:pt x="1666" y="22"/>
                                    </a:lnTo>
                                    <a:lnTo>
                                      <a:pt x="1666" y="25"/>
                                    </a:lnTo>
                                    <a:lnTo>
                                      <a:pt x="1667" y="26"/>
                                    </a:lnTo>
                                    <a:lnTo>
                                      <a:pt x="1667" y="27"/>
                                    </a:lnTo>
                                    <a:lnTo>
                                      <a:pt x="1668" y="27"/>
                                    </a:lnTo>
                                    <a:lnTo>
                                      <a:pt x="1669" y="25"/>
                                    </a:lnTo>
                                    <a:lnTo>
                                      <a:pt x="1669" y="27"/>
                                    </a:lnTo>
                                    <a:lnTo>
                                      <a:pt x="1670" y="20"/>
                                    </a:lnTo>
                                    <a:lnTo>
                                      <a:pt x="1670" y="23"/>
                                    </a:lnTo>
                                    <a:lnTo>
                                      <a:pt x="1672" y="16"/>
                                    </a:lnTo>
                                    <a:lnTo>
                                      <a:pt x="1672" y="19"/>
                                    </a:lnTo>
                                    <a:lnTo>
                                      <a:pt x="1673" y="14"/>
                                    </a:lnTo>
                                    <a:lnTo>
                                      <a:pt x="1673" y="16"/>
                                    </a:lnTo>
                                    <a:lnTo>
                                      <a:pt x="1674" y="16"/>
                                    </a:lnTo>
                                    <a:lnTo>
                                      <a:pt x="1674" y="17"/>
                                    </a:lnTo>
                                    <a:lnTo>
                                      <a:pt x="1675" y="17"/>
                                    </a:lnTo>
                                    <a:lnTo>
                                      <a:pt x="1675" y="19"/>
                                    </a:lnTo>
                                    <a:lnTo>
                                      <a:pt x="1676" y="19"/>
                                    </a:lnTo>
                                    <a:lnTo>
                                      <a:pt x="1677" y="18"/>
                                    </a:lnTo>
                                    <a:lnTo>
                                      <a:pt x="1677" y="19"/>
                                    </a:lnTo>
                                    <a:lnTo>
                                      <a:pt x="1678" y="17"/>
                                    </a:lnTo>
                                    <a:lnTo>
                                      <a:pt x="1679" y="17"/>
                                    </a:lnTo>
                                    <a:lnTo>
                                      <a:pt x="1679" y="18"/>
                                    </a:lnTo>
                                    <a:lnTo>
                                      <a:pt x="1681" y="18"/>
                                    </a:lnTo>
                                    <a:lnTo>
                                      <a:pt x="1681" y="20"/>
                                    </a:lnTo>
                                    <a:lnTo>
                                      <a:pt x="1682" y="22"/>
                                    </a:lnTo>
                                    <a:lnTo>
                                      <a:pt x="1682" y="23"/>
                                    </a:lnTo>
                                    <a:lnTo>
                                      <a:pt x="1683" y="25"/>
                                    </a:lnTo>
                                    <a:lnTo>
                                      <a:pt x="1683" y="26"/>
                                    </a:lnTo>
                                    <a:lnTo>
                                      <a:pt x="1684" y="25"/>
                                    </a:lnTo>
                                    <a:lnTo>
                                      <a:pt x="1684" y="26"/>
                                    </a:lnTo>
                                    <a:lnTo>
                                      <a:pt x="1685" y="22"/>
                                    </a:lnTo>
                                    <a:lnTo>
                                      <a:pt x="1685" y="25"/>
                                    </a:lnTo>
                                    <a:lnTo>
                                      <a:pt x="1686" y="20"/>
                                    </a:lnTo>
                                    <a:lnTo>
                                      <a:pt x="1686" y="21"/>
                                    </a:lnTo>
                                    <a:lnTo>
                                      <a:pt x="1687" y="19"/>
                                    </a:lnTo>
                                    <a:lnTo>
                                      <a:pt x="1688" y="18"/>
                                    </a:lnTo>
                                    <a:lnTo>
                                      <a:pt x="1688" y="19"/>
                                    </a:lnTo>
                                    <a:lnTo>
                                      <a:pt x="1690" y="18"/>
                                    </a:lnTo>
                                    <a:lnTo>
                                      <a:pt x="1691" y="17"/>
                                    </a:lnTo>
                                    <a:lnTo>
                                      <a:pt x="1692" y="17"/>
                                    </a:lnTo>
                                    <a:lnTo>
                                      <a:pt x="1692" y="18"/>
                                    </a:lnTo>
                                    <a:lnTo>
                                      <a:pt x="1693" y="19"/>
                                    </a:lnTo>
                                    <a:lnTo>
                                      <a:pt x="1693" y="21"/>
                                    </a:lnTo>
                                    <a:lnTo>
                                      <a:pt x="1694" y="22"/>
                                    </a:lnTo>
                                    <a:lnTo>
                                      <a:pt x="1694" y="23"/>
                                    </a:lnTo>
                                    <a:lnTo>
                                      <a:pt x="1695" y="22"/>
                                    </a:lnTo>
                                    <a:lnTo>
                                      <a:pt x="1696" y="19"/>
                                    </a:lnTo>
                                    <a:lnTo>
                                      <a:pt x="1696" y="21"/>
                                    </a:lnTo>
                                    <a:lnTo>
                                      <a:pt x="1697" y="18"/>
                                    </a:lnTo>
                                    <a:lnTo>
                                      <a:pt x="1699" y="19"/>
                                    </a:lnTo>
                                    <a:lnTo>
                                      <a:pt x="1699" y="22"/>
                                    </a:lnTo>
                                    <a:lnTo>
                                      <a:pt x="1700" y="26"/>
                                    </a:lnTo>
                                    <a:lnTo>
                                      <a:pt x="1700" y="30"/>
                                    </a:lnTo>
                                    <a:lnTo>
                                      <a:pt x="1701" y="32"/>
                                    </a:lnTo>
                                    <a:lnTo>
                                      <a:pt x="1701" y="35"/>
                                    </a:lnTo>
                                    <a:lnTo>
                                      <a:pt x="1702" y="30"/>
                                    </a:lnTo>
                                    <a:lnTo>
                                      <a:pt x="1702" y="35"/>
                                    </a:lnTo>
                                    <a:lnTo>
                                      <a:pt x="1703" y="21"/>
                                    </a:lnTo>
                                    <a:lnTo>
                                      <a:pt x="1703" y="28"/>
                                    </a:lnTo>
                                    <a:lnTo>
                                      <a:pt x="1704" y="14"/>
                                    </a:lnTo>
                                    <a:lnTo>
                                      <a:pt x="1704" y="19"/>
                                    </a:lnTo>
                                    <a:lnTo>
                                      <a:pt x="1705" y="11"/>
                                    </a:lnTo>
                                    <a:lnTo>
                                      <a:pt x="1705" y="12"/>
                                    </a:lnTo>
                                    <a:lnTo>
                                      <a:pt x="1707" y="11"/>
                                    </a:lnTo>
                                    <a:lnTo>
                                      <a:pt x="1707" y="12"/>
                                    </a:lnTo>
                                    <a:lnTo>
                                      <a:pt x="1708" y="13"/>
                                    </a:lnTo>
                                    <a:lnTo>
                                      <a:pt x="1708" y="17"/>
                                    </a:lnTo>
                                    <a:lnTo>
                                      <a:pt x="1709" y="18"/>
                                    </a:lnTo>
                                    <a:lnTo>
                                      <a:pt x="1709" y="22"/>
                                    </a:lnTo>
                                    <a:lnTo>
                                      <a:pt x="1710" y="23"/>
                                    </a:lnTo>
                                    <a:lnTo>
                                      <a:pt x="1710" y="25"/>
                                    </a:lnTo>
                                    <a:lnTo>
                                      <a:pt x="1711" y="21"/>
                                    </a:lnTo>
                                    <a:lnTo>
                                      <a:pt x="1711" y="23"/>
                                    </a:lnTo>
                                    <a:lnTo>
                                      <a:pt x="1712" y="17"/>
                                    </a:lnTo>
                                    <a:lnTo>
                                      <a:pt x="1712" y="20"/>
                                    </a:lnTo>
                                    <a:lnTo>
                                      <a:pt x="1713" y="14"/>
                                    </a:lnTo>
                                    <a:lnTo>
                                      <a:pt x="1713" y="16"/>
                                    </a:lnTo>
                                    <a:lnTo>
                                      <a:pt x="1714" y="14"/>
                                    </a:lnTo>
                                    <a:lnTo>
                                      <a:pt x="1716" y="16"/>
                                    </a:lnTo>
                                    <a:lnTo>
                                      <a:pt x="1716" y="19"/>
                                    </a:lnTo>
                                    <a:lnTo>
                                      <a:pt x="1717" y="20"/>
                                    </a:lnTo>
                                    <a:lnTo>
                                      <a:pt x="1717" y="21"/>
                                    </a:lnTo>
                                    <a:lnTo>
                                      <a:pt x="1718" y="22"/>
                                    </a:lnTo>
                                    <a:lnTo>
                                      <a:pt x="1719" y="21"/>
                                    </a:lnTo>
                                    <a:lnTo>
                                      <a:pt x="1719" y="22"/>
                                    </a:lnTo>
                                    <a:lnTo>
                                      <a:pt x="1720" y="21"/>
                                    </a:lnTo>
                                    <a:lnTo>
                                      <a:pt x="1721" y="21"/>
                                    </a:lnTo>
                                    <a:lnTo>
                                      <a:pt x="1721" y="22"/>
                                    </a:lnTo>
                                    <a:lnTo>
                                      <a:pt x="1722" y="23"/>
                                    </a:lnTo>
                                    <a:lnTo>
                                      <a:pt x="1722" y="25"/>
                                    </a:lnTo>
                                    <a:lnTo>
                                      <a:pt x="1723" y="25"/>
                                    </a:lnTo>
                                    <a:lnTo>
                                      <a:pt x="1723" y="26"/>
                                    </a:lnTo>
                                    <a:lnTo>
                                      <a:pt x="1725" y="23"/>
                                    </a:lnTo>
                                    <a:lnTo>
                                      <a:pt x="1725" y="25"/>
                                    </a:lnTo>
                                    <a:lnTo>
                                      <a:pt x="1726" y="20"/>
                                    </a:lnTo>
                                    <a:lnTo>
                                      <a:pt x="1726" y="22"/>
                                    </a:lnTo>
                                    <a:lnTo>
                                      <a:pt x="1727" y="19"/>
                                    </a:lnTo>
                                    <a:lnTo>
                                      <a:pt x="1727" y="20"/>
                                    </a:lnTo>
                                    <a:lnTo>
                                      <a:pt x="1728" y="19"/>
                                    </a:lnTo>
                                    <a:lnTo>
                                      <a:pt x="1729" y="20"/>
                                    </a:lnTo>
                                    <a:lnTo>
                                      <a:pt x="1729" y="21"/>
                                    </a:lnTo>
                                    <a:lnTo>
                                      <a:pt x="1730" y="22"/>
                                    </a:lnTo>
                                    <a:lnTo>
                                      <a:pt x="1730" y="23"/>
                                    </a:lnTo>
                                    <a:lnTo>
                                      <a:pt x="1731" y="22"/>
                                    </a:lnTo>
                                    <a:lnTo>
                                      <a:pt x="1731" y="23"/>
                                    </a:lnTo>
                                    <a:lnTo>
                                      <a:pt x="1732" y="19"/>
                                    </a:lnTo>
                                    <a:lnTo>
                                      <a:pt x="1732" y="21"/>
                                    </a:lnTo>
                                    <a:lnTo>
                                      <a:pt x="1734" y="17"/>
                                    </a:lnTo>
                                    <a:lnTo>
                                      <a:pt x="1734" y="18"/>
                                    </a:lnTo>
                                    <a:lnTo>
                                      <a:pt x="1735" y="16"/>
                                    </a:lnTo>
                                    <a:lnTo>
                                      <a:pt x="1735" y="17"/>
                                    </a:lnTo>
                                    <a:lnTo>
                                      <a:pt x="1736" y="18"/>
                                    </a:lnTo>
                                    <a:lnTo>
                                      <a:pt x="1736" y="19"/>
                                    </a:lnTo>
                                    <a:lnTo>
                                      <a:pt x="1737" y="19"/>
                                    </a:lnTo>
                                    <a:lnTo>
                                      <a:pt x="1738" y="19"/>
                                    </a:lnTo>
                                    <a:lnTo>
                                      <a:pt x="1739" y="19"/>
                                    </a:lnTo>
                                    <a:lnTo>
                                      <a:pt x="1740" y="19"/>
                                    </a:lnTo>
                                    <a:lnTo>
                                      <a:pt x="1740" y="20"/>
                                    </a:lnTo>
                                    <a:lnTo>
                                      <a:pt x="1741" y="21"/>
                                    </a:lnTo>
                                    <a:lnTo>
                                      <a:pt x="1743" y="22"/>
                                    </a:lnTo>
                                    <a:lnTo>
                                      <a:pt x="1744" y="20"/>
                                    </a:lnTo>
                                    <a:lnTo>
                                      <a:pt x="1744" y="21"/>
                                    </a:lnTo>
                                    <a:lnTo>
                                      <a:pt x="1745" y="18"/>
                                    </a:lnTo>
                                    <a:lnTo>
                                      <a:pt x="1745" y="19"/>
                                    </a:lnTo>
                                    <a:lnTo>
                                      <a:pt x="1746" y="18"/>
                                    </a:lnTo>
                                    <a:lnTo>
                                      <a:pt x="1746" y="19"/>
                                    </a:lnTo>
                                    <a:lnTo>
                                      <a:pt x="1747" y="20"/>
                                    </a:lnTo>
                                    <a:lnTo>
                                      <a:pt x="1747" y="25"/>
                                    </a:lnTo>
                                    <a:lnTo>
                                      <a:pt x="1748" y="27"/>
                                    </a:lnTo>
                                    <a:lnTo>
                                      <a:pt x="1748" y="30"/>
                                    </a:lnTo>
                                    <a:lnTo>
                                      <a:pt x="1749" y="31"/>
                                    </a:lnTo>
                                    <a:lnTo>
                                      <a:pt x="1749" y="32"/>
                                    </a:lnTo>
                                    <a:lnTo>
                                      <a:pt x="1750" y="29"/>
                                    </a:lnTo>
                                    <a:lnTo>
                                      <a:pt x="1750" y="31"/>
                                    </a:lnTo>
                                    <a:lnTo>
                                      <a:pt x="1752" y="21"/>
                                    </a:lnTo>
                                    <a:lnTo>
                                      <a:pt x="1752" y="27"/>
                                    </a:lnTo>
                                    <a:lnTo>
                                      <a:pt x="1753" y="13"/>
                                    </a:lnTo>
                                    <a:lnTo>
                                      <a:pt x="1753" y="18"/>
                                    </a:lnTo>
                                    <a:lnTo>
                                      <a:pt x="1754" y="12"/>
                                    </a:lnTo>
                                    <a:lnTo>
                                      <a:pt x="1755" y="14"/>
                                    </a:lnTo>
                                    <a:lnTo>
                                      <a:pt x="1755" y="18"/>
                                    </a:lnTo>
                                    <a:lnTo>
                                      <a:pt x="1756" y="21"/>
                                    </a:lnTo>
                                    <a:lnTo>
                                      <a:pt x="1756" y="25"/>
                                    </a:lnTo>
                                    <a:lnTo>
                                      <a:pt x="1757" y="26"/>
                                    </a:lnTo>
                                    <a:lnTo>
                                      <a:pt x="1757" y="27"/>
                                    </a:lnTo>
                                    <a:lnTo>
                                      <a:pt x="1758" y="23"/>
                                    </a:lnTo>
                                    <a:lnTo>
                                      <a:pt x="1758" y="27"/>
                                    </a:lnTo>
                                    <a:lnTo>
                                      <a:pt x="1760" y="19"/>
                                    </a:lnTo>
                                    <a:lnTo>
                                      <a:pt x="1760" y="22"/>
                                    </a:lnTo>
                                    <a:lnTo>
                                      <a:pt x="1761" y="17"/>
                                    </a:lnTo>
                                    <a:lnTo>
                                      <a:pt x="1761" y="18"/>
                                    </a:lnTo>
                                    <a:lnTo>
                                      <a:pt x="1762" y="17"/>
                                    </a:lnTo>
                                    <a:lnTo>
                                      <a:pt x="1763" y="18"/>
                                    </a:lnTo>
                                    <a:lnTo>
                                      <a:pt x="1763" y="21"/>
                                    </a:lnTo>
                                    <a:lnTo>
                                      <a:pt x="1764" y="22"/>
                                    </a:lnTo>
                                    <a:lnTo>
                                      <a:pt x="1764" y="23"/>
                                    </a:lnTo>
                                    <a:lnTo>
                                      <a:pt x="1765" y="21"/>
                                    </a:lnTo>
                                    <a:lnTo>
                                      <a:pt x="1765" y="23"/>
                                    </a:lnTo>
                                    <a:lnTo>
                                      <a:pt x="1766" y="17"/>
                                    </a:lnTo>
                                    <a:lnTo>
                                      <a:pt x="1766" y="20"/>
                                    </a:lnTo>
                                    <a:lnTo>
                                      <a:pt x="1767" y="14"/>
                                    </a:lnTo>
                                    <a:lnTo>
                                      <a:pt x="1767" y="16"/>
                                    </a:lnTo>
                                    <a:lnTo>
                                      <a:pt x="1769" y="14"/>
                                    </a:lnTo>
                                    <a:lnTo>
                                      <a:pt x="1769" y="16"/>
                                    </a:lnTo>
                                    <a:lnTo>
                                      <a:pt x="1770" y="17"/>
                                    </a:lnTo>
                                    <a:lnTo>
                                      <a:pt x="1770" y="18"/>
                                    </a:lnTo>
                                    <a:lnTo>
                                      <a:pt x="1771" y="18"/>
                                    </a:lnTo>
                                    <a:lnTo>
                                      <a:pt x="1771" y="19"/>
                                    </a:lnTo>
                                    <a:lnTo>
                                      <a:pt x="1772" y="18"/>
                                    </a:lnTo>
                                    <a:lnTo>
                                      <a:pt x="1773" y="18"/>
                                    </a:lnTo>
                                    <a:lnTo>
                                      <a:pt x="1774" y="18"/>
                                    </a:lnTo>
                                    <a:lnTo>
                                      <a:pt x="1774" y="20"/>
                                    </a:lnTo>
                                    <a:lnTo>
                                      <a:pt x="1775" y="21"/>
                                    </a:lnTo>
                                    <a:lnTo>
                                      <a:pt x="1775" y="23"/>
                                    </a:lnTo>
                                    <a:lnTo>
                                      <a:pt x="1776" y="25"/>
                                    </a:lnTo>
                                    <a:lnTo>
                                      <a:pt x="1776" y="26"/>
                                    </a:lnTo>
                                    <a:lnTo>
                                      <a:pt x="1778" y="26"/>
                                    </a:lnTo>
                                    <a:lnTo>
                                      <a:pt x="1779" y="25"/>
                                    </a:lnTo>
                                    <a:lnTo>
                                      <a:pt x="1780" y="25"/>
                                    </a:lnTo>
                                    <a:lnTo>
                                      <a:pt x="1781" y="22"/>
                                    </a:lnTo>
                                    <a:lnTo>
                                      <a:pt x="1781" y="25"/>
                                    </a:lnTo>
                                    <a:lnTo>
                                      <a:pt x="1782" y="20"/>
                                    </a:lnTo>
                                    <a:lnTo>
                                      <a:pt x="1782" y="21"/>
                                    </a:lnTo>
                                    <a:lnTo>
                                      <a:pt x="1783" y="17"/>
                                    </a:lnTo>
                                    <a:lnTo>
                                      <a:pt x="1783" y="19"/>
                                    </a:lnTo>
                                    <a:lnTo>
                                      <a:pt x="1784" y="16"/>
                                    </a:lnTo>
                                    <a:lnTo>
                                      <a:pt x="1784" y="17"/>
                                    </a:lnTo>
                                    <a:lnTo>
                                      <a:pt x="1785" y="16"/>
                                    </a:lnTo>
                                    <a:lnTo>
                                      <a:pt x="1785" y="17"/>
                                    </a:lnTo>
                                    <a:lnTo>
                                      <a:pt x="1787" y="18"/>
                                    </a:lnTo>
                                    <a:lnTo>
                                      <a:pt x="1787" y="21"/>
                                    </a:lnTo>
                                    <a:lnTo>
                                      <a:pt x="1788" y="22"/>
                                    </a:lnTo>
                                    <a:lnTo>
                                      <a:pt x="1788" y="23"/>
                                    </a:lnTo>
                                    <a:lnTo>
                                      <a:pt x="1789" y="25"/>
                                    </a:lnTo>
                                    <a:lnTo>
                                      <a:pt x="1790" y="22"/>
                                    </a:lnTo>
                                    <a:lnTo>
                                      <a:pt x="1790" y="23"/>
                                    </a:lnTo>
                                    <a:lnTo>
                                      <a:pt x="1791" y="21"/>
                                    </a:lnTo>
                                    <a:lnTo>
                                      <a:pt x="1791" y="22"/>
                                    </a:lnTo>
                                    <a:lnTo>
                                      <a:pt x="1792" y="20"/>
                                    </a:lnTo>
                                    <a:lnTo>
                                      <a:pt x="1793" y="20"/>
                                    </a:lnTo>
                                    <a:lnTo>
                                      <a:pt x="1794" y="19"/>
                                    </a:lnTo>
                                    <a:lnTo>
                                      <a:pt x="1794" y="20"/>
                                    </a:lnTo>
                                    <a:lnTo>
                                      <a:pt x="1796" y="18"/>
                                    </a:lnTo>
                                    <a:lnTo>
                                      <a:pt x="1796" y="19"/>
                                    </a:lnTo>
                                    <a:lnTo>
                                      <a:pt x="1797" y="18"/>
                                    </a:lnTo>
                                    <a:lnTo>
                                      <a:pt x="1797" y="19"/>
                                    </a:lnTo>
                                    <a:lnTo>
                                      <a:pt x="1798" y="20"/>
                                    </a:lnTo>
                                    <a:lnTo>
                                      <a:pt x="1798" y="22"/>
                                    </a:lnTo>
                                    <a:lnTo>
                                      <a:pt x="1799" y="25"/>
                                    </a:lnTo>
                                    <a:lnTo>
                                      <a:pt x="1799" y="27"/>
                                    </a:lnTo>
                                    <a:lnTo>
                                      <a:pt x="1800" y="27"/>
                                    </a:lnTo>
                                    <a:lnTo>
                                      <a:pt x="1801" y="22"/>
                                    </a:lnTo>
                                    <a:lnTo>
                                      <a:pt x="1801" y="26"/>
                                    </a:lnTo>
                                    <a:lnTo>
                                      <a:pt x="1802" y="18"/>
                                    </a:lnTo>
                                    <a:lnTo>
                                      <a:pt x="1802" y="21"/>
                                    </a:lnTo>
                                    <a:lnTo>
                                      <a:pt x="1804" y="17"/>
                                    </a:lnTo>
                                    <a:lnTo>
                                      <a:pt x="1805" y="18"/>
                                    </a:lnTo>
                                    <a:lnTo>
                                      <a:pt x="1805" y="19"/>
                                    </a:lnTo>
                                    <a:lnTo>
                                      <a:pt x="1806" y="20"/>
                                    </a:lnTo>
                                    <a:lnTo>
                                      <a:pt x="1806" y="22"/>
                                    </a:lnTo>
                                    <a:lnTo>
                                      <a:pt x="1807" y="22"/>
                                    </a:lnTo>
                                    <a:lnTo>
                                      <a:pt x="1807" y="23"/>
                                    </a:lnTo>
                                    <a:lnTo>
                                      <a:pt x="1808" y="19"/>
                                    </a:lnTo>
                                    <a:lnTo>
                                      <a:pt x="1808" y="22"/>
                                    </a:lnTo>
                                    <a:lnTo>
                                      <a:pt x="1809" y="16"/>
                                    </a:lnTo>
                                    <a:lnTo>
                                      <a:pt x="1809" y="18"/>
                                    </a:lnTo>
                                    <a:lnTo>
                                      <a:pt x="1810" y="13"/>
                                    </a:lnTo>
                                    <a:lnTo>
                                      <a:pt x="1810" y="14"/>
                                    </a:lnTo>
                                    <a:lnTo>
                                      <a:pt x="1811" y="13"/>
                                    </a:lnTo>
                                    <a:lnTo>
                                      <a:pt x="1813" y="14"/>
                                    </a:lnTo>
                                    <a:lnTo>
                                      <a:pt x="1814" y="16"/>
                                    </a:lnTo>
                                    <a:lnTo>
                                      <a:pt x="1814" y="17"/>
                                    </a:lnTo>
                                    <a:lnTo>
                                      <a:pt x="1815" y="18"/>
                                    </a:lnTo>
                                    <a:lnTo>
                                      <a:pt x="1816" y="19"/>
                                    </a:lnTo>
                                    <a:lnTo>
                                      <a:pt x="1816" y="20"/>
                                    </a:lnTo>
                                    <a:lnTo>
                                      <a:pt x="1817" y="21"/>
                                    </a:lnTo>
                                    <a:lnTo>
                                      <a:pt x="1817" y="23"/>
                                    </a:lnTo>
                                    <a:lnTo>
                                      <a:pt x="1818" y="26"/>
                                    </a:lnTo>
                                    <a:lnTo>
                                      <a:pt x="1818" y="29"/>
                                    </a:lnTo>
                                    <a:lnTo>
                                      <a:pt x="1819" y="31"/>
                                    </a:lnTo>
                                    <a:lnTo>
                                      <a:pt x="1819" y="32"/>
                                    </a:lnTo>
                                    <a:lnTo>
                                      <a:pt x="1820" y="31"/>
                                    </a:lnTo>
                                    <a:lnTo>
                                      <a:pt x="1820" y="34"/>
                                    </a:lnTo>
                                    <a:lnTo>
                                      <a:pt x="1822" y="26"/>
                                    </a:lnTo>
                                    <a:lnTo>
                                      <a:pt x="1822" y="30"/>
                                    </a:lnTo>
                                    <a:lnTo>
                                      <a:pt x="1823" y="19"/>
                                    </a:lnTo>
                                    <a:lnTo>
                                      <a:pt x="1823" y="23"/>
                                    </a:lnTo>
                                    <a:lnTo>
                                      <a:pt x="1824" y="16"/>
                                    </a:lnTo>
                                    <a:lnTo>
                                      <a:pt x="1824" y="18"/>
                                    </a:lnTo>
                                    <a:lnTo>
                                      <a:pt x="1825" y="16"/>
                                    </a:lnTo>
                                    <a:lnTo>
                                      <a:pt x="1825" y="17"/>
                                    </a:lnTo>
                                    <a:lnTo>
                                      <a:pt x="1826" y="18"/>
                                    </a:lnTo>
                                    <a:lnTo>
                                      <a:pt x="1826" y="19"/>
                                    </a:lnTo>
                                    <a:lnTo>
                                      <a:pt x="1827" y="21"/>
                                    </a:lnTo>
                                    <a:lnTo>
                                      <a:pt x="1827" y="26"/>
                                    </a:lnTo>
                                    <a:lnTo>
                                      <a:pt x="1828" y="28"/>
                                    </a:lnTo>
                                    <a:lnTo>
                                      <a:pt x="1828" y="31"/>
                                    </a:lnTo>
                                    <a:lnTo>
                                      <a:pt x="1829" y="32"/>
                                    </a:lnTo>
                                    <a:lnTo>
                                      <a:pt x="1829" y="34"/>
                                    </a:lnTo>
                                    <a:lnTo>
                                      <a:pt x="1831" y="27"/>
                                    </a:lnTo>
                                    <a:lnTo>
                                      <a:pt x="1831" y="32"/>
                                    </a:lnTo>
                                    <a:lnTo>
                                      <a:pt x="1832" y="16"/>
                                    </a:lnTo>
                                    <a:lnTo>
                                      <a:pt x="1832" y="23"/>
                                    </a:lnTo>
                                    <a:lnTo>
                                      <a:pt x="1833" y="4"/>
                                    </a:lnTo>
                                    <a:lnTo>
                                      <a:pt x="1833" y="11"/>
                                    </a:lnTo>
                                    <a:lnTo>
                                      <a:pt x="1834" y="0"/>
                                    </a:lnTo>
                                    <a:lnTo>
                                      <a:pt x="1834" y="2"/>
                                    </a:lnTo>
                                    <a:lnTo>
                                      <a:pt x="1835" y="0"/>
                                    </a:lnTo>
                                    <a:lnTo>
                                      <a:pt x="1835" y="4"/>
                                    </a:lnTo>
                                    <a:lnTo>
                                      <a:pt x="1836" y="8"/>
                                    </a:lnTo>
                                    <a:lnTo>
                                      <a:pt x="1836" y="14"/>
                                    </a:lnTo>
                                    <a:lnTo>
                                      <a:pt x="1837" y="19"/>
                                    </a:lnTo>
                                    <a:lnTo>
                                      <a:pt x="1837" y="21"/>
                                    </a:lnTo>
                                    <a:lnTo>
                                      <a:pt x="1838" y="25"/>
                                    </a:lnTo>
                                    <a:lnTo>
                                      <a:pt x="1838" y="27"/>
                                    </a:lnTo>
                                    <a:lnTo>
                                      <a:pt x="1840" y="25"/>
                                    </a:lnTo>
                                    <a:lnTo>
                                      <a:pt x="1840" y="28"/>
                                    </a:lnTo>
                                    <a:lnTo>
                                      <a:pt x="1841" y="18"/>
                                    </a:lnTo>
                                    <a:lnTo>
                                      <a:pt x="1841" y="22"/>
                                    </a:lnTo>
                                    <a:lnTo>
                                      <a:pt x="1842" y="12"/>
                                    </a:lnTo>
                                    <a:lnTo>
                                      <a:pt x="1842" y="16"/>
                                    </a:lnTo>
                                    <a:lnTo>
                                      <a:pt x="1843" y="12"/>
                                    </a:lnTo>
                                    <a:lnTo>
                                      <a:pt x="1843" y="14"/>
                                    </a:lnTo>
                                    <a:lnTo>
                                      <a:pt x="1844" y="17"/>
                                    </a:lnTo>
                                    <a:lnTo>
                                      <a:pt x="1844" y="22"/>
                                    </a:lnTo>
                                    <a:lnTo>
                                      <a:pt x="1845" y="25"/>
                                    </a:lnTo>
                                    <a:lnTo>
                                      <a:pt x="1845" y="30"/>
                                    </a:lnTo>
                                    <a:lnTo>
                                      <a:pt x="1846" y="32"/>
                                    </a:lnTo>
                                    <a:lnTo>
                                      <a:pt x="1846" y="35"/>
                                    </a:lnTo>
                                    <a:lnTo>
                                      <a:pt x="1848" y="34"/>
                                    </a:lnTo>
                                    <a:lnTo>
                                      <a:pt x="1848" y="35"/>
                                    </a:lnTo>
                                    <a:lnTo>
                                      <a:pt x="1849" y="27"/>
                                    </a:lnTo>
                                    <a:lnTo>
                                      <a:pt x="1849" y="32"/>
                                    </a:lnTo>
                                    <a:lnTo>
                                      <a:pt x="1850" y="19"/>
                                    </a:lnTo>
                                    <a:lnTo>
                                      <a:pt x="1850" y="25"/>
                                    </a:lnTo>
                                    <a:lnTo>
                                      <a:pt x="1851" y="14"/>
                                    </a:lnTo>
                                    <a:lnTo>
                                      <a:pt x="1851" y="17"/>
                                    </a:lnTo>
                                    <a:lnTo>
                                      <a:pt x="1852" y="13"/>
                                    </a:lnTo>
                                    <a:lnTo>
                                      <a:pt x="1852" y="14"/>
                                    </a:lnTo>
                                    <a:lnTo>
                                      <a:pt x="1853" y="16"/>
                                    </a:lnTo>
                                    <a:lnTo>
                                      <a:pt x="1853" y="19"/>
                                    </a:lnTo>
                                    <a:lnTo>
                                      <a:pt x="1854" y="21"/>
                                    </a:lnTo>
                                    <a:lnTo>
                                      <a:pt x="1854" y="26"/>
                                    </a:lnTo>
                                    <a:lnTo>
                                      <a:pt x="1855" y="27"/>
                                    </a:lnTo>
                                    <a:lnTo>
                                      <a:pt x="1855" y="29"/>
                                    </a:lnTo>
                                    <a:lnTo>
                                      <a:pt x="1857" y="28"/>
                                    </a:lnTo>
                                    <a:lnTo>
                                      <a:pt x="1857" y="29"/>
                                    </a:lnTo>
                                    <a:lnTo>
                                      <a:pt x="1858" y="25"/>
                                    </a:lnTo>
                                    <a:lnTo>
                                      <a:pt x="1858" y="27"/>
                                    </a:lnTo>
                                    <a:lnTo>
                                      <a:pt x="1859" y="21"/>
                                    </a:lnTo>
                                    <a:lnTo>
                                      <a:pt x="1859" y="23"/>
                                    </a:lnTo>
                                    <a:lnTo>
                                      <a:pt x="1860" y="17"/>
                                    </a:lnTo>
                                    <a:lnTo>
                                      <a:pt x="1860" y="20"/>
                                    </a:lnTo>
                                    <a:lnTo>
                                      <a:pt x="1861" y="14"/>
                                    </a:lnTo>
                                    <a:lnTo>
                                      <a:pt x="1861" y="16"/>
                                    </a:lnTo>
                                    <a:lnTo>
                                      <a:pt x="1862" y="13"/>
                                    </a:lnTo>
                                    <a:lnTo>
                                      <a:pt x="1862" y="16"/>
                                    </a:lnTo>
                                    <a:lnTo>
                                      <a:pt x="1863" y="17"/>
                                    </a:lnTo>
                                    <a:lnTo>
                                      <a:pt x="1863" y="20"/>
                                    </a:lnTo>
                                    <a:lnTo>
                                      <a:pt x="1864" y="22"/>
                                    </a:lnTo>
                                    <a:lnTo>
                                      <a:pt x="1864" y="27"/>
                                    </a:lnTo>
                                    <a:lnTo>
                                      <a:pt x="1866" y="29"/>
                                    </a:lnTo>
                                    <a:lnTo>
                                      <a:pt x="1866" y="30"/>
                                    </a:lnTo>
                                    <a:lnTo>
                                      <a:pt x="1867" y="27"/>
                                    </a:lnTo>
                                    <a:lnTo>
                                      <a:pt x="1867" y="30"/>
                                    </a:lnTo>
                                    <a:lnTo>
                                      <a:pt x="1868" y="19"/>
                                    </a:lnTo>
                                    <a:lnTo>
                                      <a:pt x="1868" y="25"/>
                                    </a:lnTo>
                                    <a:lnTo>
                                      <a:pt x="1869" y="12"/>
                                    </a:lnTo>
                                    <a:lnTo>
                                      <a:pt x="1869" y="17"/>
                                    </a:lnTo>
                                    <a:lnTo>
                                      <a:pt x="1870" y="10"/>
                                    </a:lnTo>
                                    <a:lnTo>
                                      <a:pt x="1870" y="11"/>
                                    </a:lnTo>
                                    <a:lnTo>
                                      <a:pt x="1871" y="10"/>
                                    </a:lnTo>
                                    <a:lnTo>
                                      <a:pt x="1871" y="12"/>
                                    </a:lnTo>
                                    <a:lnTo>
                                      <a:pt x="1872" y="13"/>
                                    </a:lnTo>
                                    <a:lnTo>
                                      <a:pt x="1872" y="17"/>
                                    </a:lnTo>
                                    <a:lnTo>
                                      <a:pt x="1873" y="18"/>
                                    </a:lnTo>
                                    <a:lnTo>
                                      <a:pt x="1875" y="17"/>
                                    </a:lnTo>
                                    <a:lnTo>
                                      <a:pt x="1875" y="18"/>
                                    </a:lnTo>
                                    <a:lnTo>
                                      <a:pt x="1876" y="13"/>
                                    </a:lnTo>
                                    <a:lnTo>
                                      <a:pt x="1876" y="16"/>
                                    </a:lnTo>
                                    <a:lnTo>
                                      <a:pt x="1877" y="12"/>
                                    </a:lnTo>
                                    <a:lnTo>
                                      <a:pt x="1877" y="13"/>
                                    </a:lnTo>
                                    <a:lnTo>
                                      <a:pt x="1878" y="13"/>
                                    </a:lnTo>
                                    <a:lnTo>
                                      <a:pt x="1878" y="16"/>
                                    </a:lnTo>
                                    <a:lnTo>
                                      <a:pt x="1879" y="17"/>
                                    </a:lnTo>
                                    <a:lnTo>
                                      <a:pt x="1879" y="20"/>
                                    </a:lnTo>
                                    <a:lnTo>
                                      <a:pt x="1880" y="21"/>
                                    </a:lnTo>
                                    <a:lnTo>
                                      <a:pt x="1880" y="22"/>
                                    </a:lnTo>
                                    <a:lnTo>
                                      <a:pt x="1881" y="23"/>
                                    </a:lnTo>
                                    <a:lnTo>
                                      <a:pt x="1881" y="25"/>
                                    </a:lnTo>
                                    <a:lnTo>
                                      <a:pt x="1882" y="26"/>
                                    </a:lnTo>
                                    <a:lnTo>
                                      <a:pt x="1884" y="27"/>
                                    </a:lnTo>
                                    <a:lnTo>
                                      <a:pt x="1885" y="27"/>
                                    </a:lnTo>
                                    <a:lnTo>
                                      <a:pt x="1886" y="25"/>
                                    </a:lnTo>
                                    <a:lnTo>
                                      <a:pt x="1886" y="26"/>
                                    </a:lnTo>
                                    <a:lnTo>
                                      <a:pt x="1887" y="21"/>
                                    </a:lnTo>
                                    <a:lnTo>
                                      <a:pt x="1887" y="23"/>
                                    </a:lnTo>
                                    <a:lnTo>
                                      <a:pt x="1888" y="20"/>
                                    </a:lnTo>
                                    <a:lnTo>
                                      <a:pt x="1888" y="21"/>
                                    </a:lnTo>
                                    <a:lnTo>
                                      <a:pt x="1889" y="20"/>
                                    </a:lnTo>
                                    <a:lnTo>
                                      <a:pt x="1889" y="21"/>
                                    </a:lnTo>
                                    <a:lnTo>
                                      <a:pt x="1890" y="23"/>
                                    </a:lnTo>
                                    <a:lnTo>
                                      <a:pt x="1890" y="27"/>
                                    </a:lnTo>
                                    <a:lnTo>
                                      <a:pt x="1891" y="29"/>
                                    </a:lnTo>
                                    <a:lnTo>
                                      <a:pt x="1891" y="31"/>
                                    </a:lnTo>
                                    <a:lnTo>
                                      <a:pt x="1893" y="34"/>
                                    </a:lnTo>
                                    <a:lnTo>
                                      <a:pt x="1893" y="36"/>
                                    </a:lnTo>
                                    <a:lnTo>
                                      <a:pt x="1894" y="32"/>
                                    </a:lnTo>
                                    <a:lnTo>
                                      <a:pt x="1894" y="36"/>
                                    </a:lnTo>
                                    <a:lnTo>
                                      <a:pt x="1895" y="22"/>
                                    </a:lnTo>
                                    <a:lnTo>
                                      <a:pt x="1895" y="29"/>
                                    </a:lnTo>
                                    <a:lnTo>
                                      <a:pt x="1896" y="13"/>
                                    </a:lnTo>
                                    <a:lnTo>
                                      <a:pt x="1896" y="19"/>
                                    </a:lnTo>
                                    <a:lnTo>
                                      <a:pt x="1897" y="10"/>
                                    </a:lnTo>
                                    <a:lnTo>
                                      <a:pt x="1897" y="11"/>
                                    </a:lnTo>
                                    <a:lnTo>
                                      <a:pt x="1898" y="11"/>
                                    </a:lnTo>
                                    <a:lnTo>
                                      <a:pt x="1898" y="14"/>
                                    </a:lnTo>
                                    <a:lnTo>
                                      <a:pt x="1899" y="17"/>
                                    </a:lnTo>
                                    <a:lnTo>
                                      <a:pt x="1899" y="21"/>
                                    </a:lnTo>
                                    <a:lnTo>
                                      <a:pt x="1901" y="22"/>
                                    </a:lnTo>
                                    <a:lnTo>
                                      <a:pt x="1901" y="23"/>
                                    </a:lnTo>
                                    <a:lnTo>
                                      <a:pt x="1902" y="19"/>
                                    </a:lnTo>
                                    <a:lnTo>
                                      <a:pt x="1902" y="22"/>
                                    </a:lnTo>
                                    <a:lnTo>
                                      <a:pt x="1903" y="16"/>
                                    </a:lnTo>
                                    <a:lnTo>
                                      <a:pt x="1903" y="18"/>
                                    </a:lnTo>
                                    <a:lnTo>
                                      <a:pt x="1904" y="14"/>
                                    </a:lnTo>
                                    <a:lnTo>
                                      <a:pt x="1905" y="14"/>
                                    </a:lnTo>
                                    <a:lnTo>
                                      <a:pt x="1905" y="17"/>
                                    </a:lnTo>
                                    <a:lnTo>
                                      <a:pt x="1906" y="19"/>
                                    </a:lnTo>
                                    <a:lnTo>
                                      <a:pt x="1906" y="22"/>
                                    </a:lnTo>
                                    <a:lnTo>
                                      <a:pt x="1907" y="23"/>
                                    </a:lnTo>
                                    <a:lnTo>
                                      <a:pt x="1907" y="25"/>
                                    </a:lnTo>
                                    <a:lnTo>
                                      <a:pt x="1908" y="22"/>
                                    </a:lnTo>
                                    <a:lnTo>
                                      <a:pt x="1908" y="25"/>
                                    </a:lnTo>
                                    <a:lnTo>
                                      <a:pt x="1910" y="18"/>
                                    </a:lnTo>
                                    <a:lnTo>
                                      <a:pt x="1910" y="21"/>
                                    </a:lnTo>
                                    <a:lnTo>
                                      <a:pt x="1911" y="13"/>
                                    </a:lnTo>
                                    <a:lnTo>
                                      <a:pt x="1911" y="17"/>
                                    </a:lnTo>
                                    <a:lnTo>
                                      <a:pt x="1912" y="10"/>
                                    </a:lnTo>
                                    <a:lnTo>
                                      <a:pt x="1912" y="12"/>
                                    </a:lnTo>
                                    <a:lnTo>
                                      <a:pt x="1913" y="10"/>
                                    </a:lnTo>
                                    <a:lnTo>
                                      <a:pt x="1914" y="11"/>
                                    </a:lnTo>
                                    <a:lnTo>
                                      <a:pt x="1914" y="13"/>
                                    </a:lnTo>
                                    <a:lnTo>
                                      <a:pt x="1915" y="14"/>
                                    </a:lnTo>
                                    <a:lnTo>
                                      <a:pt x="1915" y="18"/>
                                    </a:lnTo>
                                    <a:lnTo>
                                      <a:pt x="1916" y="19"/>
                                    </a:lnTo>
                                    <a:lnTo>
                                      <a:pt x="1916" y="22"/>
                                    </a:lnTo>
                                    <a:lnTo>
                                      <a:pt x="1917" y="23"/>
                                    </a:lnTo>
                                    <a:lnTo>
                                      <a:pt x="1917" y="25"/>
                                    </a:lnTo>
                                    <a:lnTo>
                                      <a:pt x="1919" y="25"/>
                                    </a:lnTo>
                                    <a:lnTo>
                                      <a:pt x="1919" y="26"/>
                                    </a:lnTo>
                                    <a:lnTo>
                                      <a:pt x="1920" y="21"/>
                                    </a:lnTo>
                                    <a:lnTo>
                                      <a:pt x="1920" y="23"/>
                                    </a:lnTo>
                                    <a:lnTo>
                                      <a:pt x="1921" y="21"/>
                                    </a:lnTo>
                                    <a:lnTo>
                                      <a:pt x="1921" y="22"/>
                                    </a:lnTo>
                                    <a:lnTo>
                                      <a:pt x="1922" y="23"/>
                                    </a:lnTo>
                                    <a:lnTo>
                                      <a:pt x="1922" y="27"/>
                                    </a:lnTo>
                                    <a:lnTo>
                                      <a:pt x="1923" y="29"/>
                                    </a:lnTo>
                                    <a:lnTo>
                                      <a:pt x="1923" y="31"/>
                                    </a:lnTo>
                                    <a:lnTo>
                                      <a:pt x="1924" y="32"/>
                                    </a:lnTo>
                                    <a:lnTo>
                                      <a:pt x="1925" y="30"/>
                                    </a:lnTo>
                                    <a:lnTo>
                                      <a:pt x="1925" y="32"/>
                                    </a:lnTo>
                                    <a:lnTo>
                                      <a:pt x="1926" y="26"/>
                                    </a:lnTo>
                                    <a:lnTo>
                                      <a:pt x="1926" y="28"/>
                                    </a:lnTo>
                                    <a:lnTo>
                                      <a:pt x="1928" y="20"/>
                                    </a:lnTo>
                                    <a:lnTo>
                                      <a:pt x="1928" y="23"/>
                                    </a:lnTo>
                                    <a:lnTo>
                                      <a:pt x="1929" y="16"/>
                                    </a:lnTo>
                                    <a:lnTo>
                                      <a:pt x="1929" y="19"/>
                                    </a:lnTo>
                                    <a:lnTo>
                                      <a:pt x="1930" y="13"/>
                                    </a:lnTo>
                                    <a:lnTo>
                                      <a:pt x="1930" y="14"/>
                                    </a:lnTo>
                                    <a:lnTo>
                                      <a:pt x="1931" y="12"/>
                                    </a:lnTo>
                                    <a:lnTo>
                                      <a:pt x="1932" y="13"/>
                                    </a:lnTo>
                                    <a:lnTo>
                                      <a:pt x="1932" y="16"/>
                                    </a:lnTo>
                                    <a:lnTo>
                                      <a:pt x="1933" y="17"/>
                                    </a:lnTo>
                                    <a:lnTo>
                                      <a:pt x="1933" y="20"/>
                                    </a:lnTo>
                                    <a:lnTo>
                                      <a:pt x="1934" y="22"/>
                                    </a:lnTo>
                                    <a:lnTo>
                                      <a:pt x="1934" y="25"/>
                                    </a:lnTo>
                                    <a:lnTo>
                                      <a:pt x="1935" y="25"/>
                                    </a:lnTo>
                                    <a:lnTo>
                                      <a:pt x="1937" y="23"/>
                                    </a:lnTo>
                                    <a:lnTo>
                                      <a:pt x="1937" y="25"/>
                                    </a:lnTo>
                                    <a:lnTo>
                                      <a:pt x="1938" y="21"/>
                                    </a:lnTo>
                                    <a:lnTo>
                                      <a:pt x="1938" y="22"/>
                                    </a:lnTo>
                                    <a:lnTo>
                                      <a:pt x="1939" y="19"/>
                                    </a:lnTo>
                                    <a:lnTo>
                                      <a:pt x="1939" y="21"/>
                                    </a:lnTo>
                                    <a:lnTo>
                                      <a:pt x="1940" y="18"/>
                                    </a:lnTo>
                                    <a:lnTo>
                                      <a:pt x="1940" y="19"/>
                                    </a:lnTo>
                                    <a:lnTo>
                                      <a:pt x="1941" y="18"/>
                                    </a:lnTo>
                                    <a:lnTo>
                                      <a:pt x="1942" y="18"/>
                                    </a:lnTo>
                                    <a:lnTo>
                                      <a:pt x="1943" y="19"/>
                                    </a:lnTo>
                                    <a:lnTo>
                                      <a:pt x="1943" y="21"/>
                                    </a:lnTo>
                                    <a:lnTo>
                                      <a:pt x="1945" y="22"/>
                                    </a:lnTo>
                                    <a:lnTo>
                                      <a:pt x="1945" y="23"/>
                                    </a:lnTo>
                                    <a:lnTo>
                                      <a:pt x="1946" y="23"/>
                                    </a:lnTo>
                                    <a:lnTo>
                                      <a:pt x="1947" y="23"/>
                                    </a:lnTo>
                                  </a:path>
                                </a:pathLst>
                              </a:custGeom>
                              <a:noFill/>
                              <a:ln w="1588">
                                <a:solidFill>
                                  <a:srgbClr val="FF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40" name="Freeform 40"/>
                            <wps:cNvSpPr>
                              <a:spLocks/>
                            </wps:cNvSpPr>
                            <wps:spPr bwMode="auto">
                              <a:xfrm>
                                <a:off x="275660" y="1842812"/>
                                <a:ext cx="3090863" cy="74939"/>
                              </a:xfrm>
                              <a:custGeom>
                                <a:avLst/>
                                <a:gdLst>
                                  <a:gd name="T0" fmla="*/ 30 w 1947"/>
                                  <a:gd name="T1" fmla="*/ 18 h 30"/>
                                  <a:gd name="T2" fmla="*/ 62 w 1947"/>
                                  <a:gd name="T3" fmla="*/ 10 h 30"/>
                                  <a:gd name="T4" fmla="*/ 93 w 1947"/>
                                  <a:gd name="T5" fmla="*/ 18 h 30"/>
                                  <a:gd name="T6" fmla="*/ 124 w 1947"/>
                                  <a:gd name="T7" fmla="*/ 15 h 30"/>
                                  <a:gd name="T8" fmla="*/ 151 w 1947"/>
                                  <a:gd name="T9" fmla="*/ 20 h 30"/>
                                  <a:gd name="T10" fmla="*/ 186 w 1947"/>
                                  <a:gd name="T11" fmla="*/ 10 h 30"/>
                                  <a:gd name="T12" fmla="*/ 214 w 1947"/>
                                  <a:gd name="T13" fmla="*/ 7 h 30"/>
                                  <a:gd name="T14" fmla="*/ 247 w 1947"/>
                                  <a:gd name="T15" fmla="*/ 16 h 30"/>
                                  <a:gd name="T16" fmla="*/ 278 w 1947"/>
                                  <a:gd name="T17" fmla="*/ 9 h 30"/>
                                  <a:gd name="T18" fmla="*/ 309 w 1947"/>
                                  <a:gd name="T19" fmla="*/ 14 h 30"/>
                                  <a:gd name="T20" fmla="*/ 338 w 1947"/>
                                  <a:gd name="T21" fmla="*/ 14 h 30"/>
                                  <a:gd name="T22" fmla="*/ 372 w 1947"/>
                                  <a:gd name="T23" fmla="*/ 14 h 30"/>
                                  <a:gd name="T24" fmla="*/ 404 w 1947"/>
                                  <a:gd name="T25" fmla="*/ 9 h 30"/>
                                  <a:gd name="T26" fmla="*/ 433 w 1947"/>
                                  <a:gd name="T27" fmla="*/ 6 h 30"/>
                                  <a:gd name="T28" fmla="*/ 462 w 1947"/>
                                  <a:gd name="T29" fmla="*/ 1 h 30"/>
                                  <a:gd name="T30" fmla="*/ 494 w 1947"/>
                                  <a:gd name="T31" fmla="*/ 15 h 30"/>
                                  <a:gd name="T32" fmla="*/ 524 w 1947"/>
                                  <a:gd name="T33" fmla="*/ 16 h 30"/>
                                  <a:gd name="T34" fmla="*/ 556 w 1947"/>
                                  <a:gd name="T35" fmla="*/ 14 h 30"/>
                                  <a:gd name="T36" fmla="*/ 585 w 1947"/>
                                  <a:gd name="T37" fmla="*/ 12 h 30"/>
                                  <a:gd name="T38" fmla="*/ 616 w 1947"/>
                                  <a:gd name="T39" fmla="*/ 9 h 30"/>
                                  <a:gd name="T40" fmla="*/ 647 w 1947"/>
                                  <a:gd name="T41" fmla="*/ 15 h 30"/>
                                  <a:gd name="T42" fmla="*/ 677 w 1947"/>
                                  <a:gd name="T43" fmla="*/ 10 h 30"/>
                                  <a:gd name="T44" fmla="*/ 710 w 1947"/>
                                  <a:gd name="T45" fmla="*/ 10 h 30"/>
                                  <a:gd name="T46" fmla="*/ 739 w 1947"/>
                                  <a:gd name="T47" fmla="*/ 19 h 30"/>
                                  <a:gd name="T48" fmla="*/ 767 w 1947"/>
                                  <a:gd name="T49" fmla="*/ 14 h 30"/>
                                  <a:gd name="T50" fmla="*/ 798 w 1947"/>
                                  <a:gd name="T51" fmla="*/ 7 h 30"/>
                                  <a:gd name="T52" fmla="*/ 827 w 1947"/>
                                  <a:gd name="T53" fmla="*/ 14 h 30"/>
                                  <a:gd name="T54" fmla="*/ 855 w 1947"/>
                                  <a:gd name="T55" fmla="*/ 0 h 30"/>
                                  <a:gd name="T56" fmla="*/ 884 w 1947"/>
                                  <a:gd name="T57" fmla="*/ 4 h 30"/>
                                  <a:gd name="T58" fmla="*/ 911 w 1947"/>
                                  <a:gd name="T59" fmla="*/ 3 h 30"/>
                                  <a:gd name="T60" fmla="*/ 946 w 1947"/>
                                  <a:gd name="T61" fmla="*/ 13 h 30"/>
                                  <a:gd name="T62" fmla="*/ 981 w 1947"/>
                                  <a:gd name="T63" fmla="*/ 14 h 30"/>
                                  <a:gd name="T64" fmla="*/ 1012 w 1947"/>
                                  <a:gd name="T65" fmla="*/ 12 h 30"/>
                                  <a:gd name="T66" fmla="*/ 1042 w 1947"/>
                                  <a:gd name="T67" fmla="*/ 19 h 30"/>
                                  <a:gd name="T68" fmla="*/ 1069 w 1947"/>
                                  <a:gd name="T69" fmla="*/ 14 h 30"/>
                                  <a:gd name="T70" fmla="*/ 1102 w 1947"/>
                                  <a:gd name="T71" fmla="*/ 10 h 30"/>
                                  <a:gd name="T72" fmla="*/ 1133 w 1947"/>
                                  <a:gd name="T73" fmla="*/ 10 h 30"/>
                                  <a:gd name="T74" fmla="*/ 1162 w 1947"/>
                                  <a:gd name="T75" fmla="*/ 13 h 30"/>
                                  <a:gd name="T76" fmla="*/ 1191 w 1947"/>
                                  <a:gd name="T77" fmla="*/ 11 h 30"/>
                                  <a:gd name="T78" fmla="*/ 1219 w 1947"/>
                                  <a:gd name="T79" fmla="*/ 11 h 30"/>
                                  <a:gd name="T80" fmla="*/ 1245 w 1947"/>
                                  <a:gd name="T81" fmla="*/ 14 h 30"/>
                                  <a:gd name="T82" fmla="*/ 1278 w 1947"/>
                                  <a:gd name="T83" fmla="*/ 19 h 30"/>
                                  <a:gd name="T84" fmla="*/ 1305 w 1947"/>
                                  <a:gd name="T85" fmla="*/ 13 h 30"/>
                                  <a:gd name="T86" fmla="*/ 1342 w 1947"/>
                                  <a:gd name="T87" fmla="*/ 19 h 30"/>
                                  <a:gd name="T88" fmla="*/ 1374 w 1947"/>
                                  <a:gd name="T89" fmla="*/ 6 h 30"/>
                                  <a:gd name="T90" fmla="*/ 1406 w 1947"/>
                                  <a:gd name="T91" fmla="*/ 14 h 30"/>
                                  <a:gd name="T92" fmla="*/ 1439 w 1947"/>
                                  <a:gd name="T93" fmla="*/ 9 h 30"/>
                                  <a:gd name="T94" fmla="*/ 1471 w 1947"/>
                                  <a:gd name="T95" fmla="*/ 11 h 30"/>
                                  <a:gd name="T96" fmla="*/ 1500 w 1947"/>
                                  <a:gd name="T97" fmla="*/ 13 h 30"/>
                                  <a:gd name="T98" fmla="*/ 1529 w 1947"/>
                                  <a:gd name="T99" fmla="*/ 11 h 30"/>
                                  <a:gd name="T100" fmla="*/ 1562 w 1947"/>
                                  <a:gd name="T101" fmla="*/ 11 h 30"/>
                                  <a:gd name="T102" fmla="*/ 1594 w 1947"/>
                                  <a:gd name="T103" fmla="*/ 12 h 30"/>
                                  <a:gd name="T104" fmla="*/ 1630 w 1947"/>
                                  <a:gd name="T105" fmla="*/ 14 h 30"/>
                                  <a:gd name="T106" fmla="*/ 1661 w 1947"/>
                                  <a:gd name="T107" fmla="*/ 15 h 30"/>
                                  <a:gd name="T108" fmla="*/ 1697 w 1947"/>
                                  <a:gd name="T109" fmla="*/ 9 h 30"/>
                                  <a:gd name="T110" fmla="*/ 1730 w 1947"/>
                                  <a:gd name="T111" fmla="*/ 6 h 30"/>
                                  <a:gd name="T112" fmla="*/ 1762 w 1947"/>
                                  <a:gd name="T113" fmla="*/ 15 h 30"/>
                                  <a:gd name="T114" fmla="*/ 1794 w 1947"/>
                                  <a:gd name="T115" fmla="*/ 9 h 30"/>
                                  <a:gd name="T116" fmla="*/ 1829 w 1947"/>
                                  <a:gd name="T117" fmla="*/ 20 h 30"/>
                                  <a:gd name="T118" fmla="*/ 1860 w 1947"/>
                                  <a:gd name="T119" fmla="*/ 12 h 30"/>
                                  <a:gd name="T120" fmla="*/ 1890 w 1947"/>
                                  <a:gd name="T121" fmla="*/ 16 h 30"/>
                                  <a:gd name="T122" fmla="*/ 1921 w 1947"/>
                                  <a:gd name="T123" fmla="*/ 12 h 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947" h="30">
                                    <a:moveTo>
                                      <a:pt x="0" y="12"/>
                                    </a:moveTo>
                                    <a:lnTo>
                                      <a:pt x="0" y="12"/>
                                    </a:lnTo>
                                    <a:lnTo>
                                      <a:pt x="1" y="13"/>
                                    </a:lnTo>
                                    <a:lnTo>
                                      <a:pt x="1" y="14"/>
                                    </a:lnTo>
                                    <a:lnTo>
                                      <a:pt x="2" y="14"/>
                                    </a:lnTo>
                                    <a:lnTo>
                                      <a:pt x="3" y="13"/>
                                    </a:lnTo>
                                    <a:lnTo>
                                      <a:pt x="4" y="11"/>
                                    </a:lnTo>
                                    <a:lnTo>
                                      <a:pt x="4" y="12"/>
                                    </a:lnTo>
                                    <a:lnTo>
                                      <a:pt x="5" y="10"/>
                                    </a:lnTo>
                                    <a:lnTo>
                                      <a:pt x="5" y="11"/>
                                    </a:lnTo>
                                    <a:lnTo>
                                      <a:pt x="7" y="10"/>
                                    </a:lnTo>
                                    <a:lnTo>
                                      <a:pt x="7" y="11"/>
                                    </a:lnTo>
                                    <a:lnTo>
                                      <a:pt x="8" y="11"/>
                                    </a:lnTo>
                                    <a:lnTo>
                                      <a:pt x="8" y="12"/>
                                    </a:lnTo>
                                    <a:lnTo>
                                      <a:pt x="9" y="12"/>
                                    </a:lnTo>
                                    <a:lnTo>
                                      <a:pt x="9" y="13"/>
                                    </a:lnTo>
                                    <a:lnTo>
                                      <a:pt x="10" y="13"/>
                                    </a:lnTo>
                                    <a:lnTo>
                                      <a:pt x="11" y="12"/>
                                    </a:lnTo>
                                    <a:lnTo>
                                      <a:pt x="11" y="13"/>
                                    </a:lnTo>
                                    <a:lnTo>
                                      <a:pt x="12" y="12"/>
                                    </a:lnTo>
                                    <a:lnTo>
                                      <a:pt x="13" y="13"/>
                                    </a:lnTo>
                                    <a:lnTo>
                                      <a:pt x="15" y="13"/>
                                    </a:lnTo>
                                    <a:lnTo>
                                      <a:pt x="16" y="12"/>
                                    </a:lnTo>
                                    <a:lnTo>
                                      <a:pt x="17" y="10"/>
                                    </a:lnTo>
                                    <a:lnTo>
                                      <a:pt x="17" y="11"/>
                                    </a:lnTo>
                                    <a:lnTo>
                                      <a:pt x="18" y="9"/>
                                    </a:lnTo>
                                    <a:lnTo>
                                      <a:pt x="19" y="9"/>
                                    </a:lnTo>
                                    <a:lnTo>
                                      <a:pt x="20" y="9"/>
                                    </a:lnTo>
                                    <a:lnTo>
                                      <a:pt x="20" y="10"/>
                                    </a:lnTo>
                                    <a:lnTo>
                                      <a:pt x="21" y="10"/>
                                    </a:lnTo>
                                    <a:lnTo>
                                      <a:pt x="22" y="10"/>
                                    </a:lnTo>
                                    <a:lnTo>
                                      <a:pt x="22" y="11"/>
                                    </a:lnTo>
                                    <a:lnTo>
                                      <a:pt x="24" y="11"/>
                                    </a:lnTo>
                                    <a:lnTo>
                                      <a:pt x="24" y="12"/>
                                    </a:lnTo>
                                    <a:lnTo>
                                      <a:pt x="25" y="12"/>
                                    </a:lnTo>
                                    <a:lnTo>
                                      <a:pt x="25" y="14"/>
                                    </a:lnTo>
                                    <a:lnTo>
                                      <a:pt x="26" y="14"/>
                                    </a:lnTo>
                                    <a:lnTo>
                                      <a:pt x="26" y="15"/>
                                    </a:lnTo>
                                    <a:lnTo>
                                      <a:pt x="27" y="15"/>
                                    </a:lnTo>
                                    <a:lnTo>
                                      <a:pt x="27" y="16"/>
                                    </a:lnTo>
                                    <a:lnTo>
                                      <a:pt x="28" y="16"/>
                                    </a:lnTo>
                                    <a:lnTo>
                                      <a:pt x="29" y="16"/>
                                    </a:lnTo>
                                    <a:lnTo>
                                      <a:pt x="29" y="18"/>
                                    </a:lnTo>
                                    <a:lnTo>
                                      <a:pt x="30" y="16"/>
                                    </a:lnTo>
                                    <a:lnTo>
                                      <a:pt x="30" y="18"/>
                                    </a:lnTo>
                                    <a:lnTo>
                                      <a:pt x="31" y="15"/>
                                    </a:lnTo>
                                    <a:lnTo>
                                      <a:pt x="31" y="16"/>
                                    </a:lnTo>
                                    <a:lnTo>
                                      <a:pt x="33" y="14"/>
                                    </a:lnTo>
                                    <a:lnTo>
                                      <a:pt x="33" y="15"/>
                                    </a:lnTo>
                                    <a:lnTo>
                                      <a:pt x="34" y="12"/>
                                    </a:lnTo>
                                    <a:lnTo>
                                      <a:pt x="34" y="13"/>
                                    </a:lnTo>
                                    <a:lnTo>
                                      <a:pt x="35" y="11"/>
                                    </a:lnTo>
                                    <a:lnTo>
                                      <a:pt x="35" y="12"/>
                                    </a:lnTo>
                                    <a:lnTo>
                                      <a:pt x="36" y="10"/>
                                    </a:lnTo>
                                    <a:lnTo>
                                      <a:pt x="37" y="10"/>
                                    </a:lnTo>
                                    <a:lnTo>
                                      <a:pt x="37" y="11"/>
                                    </a:lnTo>
                                    <a:lnTo>
                                      <a:pt x="38" y="11"/>
                                    </a:lnTo>
                                    <a:lnTo>
                                      <a:pt x="39" y="12"/>
                                    </a:lnTo>
                                    <a:lnTo>
                                      <a:pt x="40" y="12"/>
                                    </a:lnTo>
                                    <a:lnTo>
                                      <a:pt x="42" y="11"/>
                                    </a:lnTo>
                                    <a:lnTo>
                                      <a:pt x="43" y="10"/>
                                    </a:lnTo>
                                    <a:lnTo>
                                      <a:pt x="43" y="11"/>
                                    </a:lnTo>
                                    <a:lnTo>
                                      <a:pt x="44" y="10"/>
                                    </a:lnTo>
                                    <a:lnTo>
                                      <a:pt x="45" y="9"/>
                                    </a:lnTo>
                                    <a:lnTo>
                                      <a:pt x="45" y="10"/>
                                    </a:lnTo>
                                    <a:lnTo>
                                      <a:pt x="46" y="9"/>
                                    </a:lnTo>
                                    <a:lnTo>
                                      <a:pt x="47" y="9"/>
                                    </a:lnTo>
                                    <a:lnTo>
                                      <a:pt x="47" y="10"/>
                                    </a:lnTo>
                                    <a:lnTo>
                                      <a:pt x="48" y="10"/>
                                    </a:lnTo>
                                    <a:lnTo>
                                      <a:pt x="48" y="11"/>
                                    </a:lnTo>
                                    <a:lnTo>
                                      <a:pt x="49" y="12"/>
                                    </a:lnTo>
                                    <a:lnTo>
                                      <a:pt x="49" y="13"/>
                                    </a:lnTo>
                                    <a:lnTo>
                                      <a:pt x="51" y="13"/>
                                    </a:lnTo>
                                    <a:lnTo>
                                      <a:pt x="52" y="13"/>
                                    </a:lnTo>
                                    <a:lnTo>
                                      <a:pt x="53" y="13"/>
                                    </a:lnTo>
                                    <a:lnTo>
                                      <a:pt x="54" y="14"/>
                                    </a:lnTo>
                                    <a:lnTo>
                                      <a:pt x="54" y="16"/>
                                    </a:lnTo>
                                    <a:lnTo>
                                      <a:pt x="55" y="18"/>
                                    </a:lnTo>
                                    <a:lnTo>
                                      <a:pt x="55" y="21"/>
                                    </a:lnTo>
                                    <a:lnTo>
                                      <a:pt x="56" y="22"/>
                                    </a:lnTo>
                                    <a:lnTo>
                                      <a:pt x="56" y="23"/>
                                    </a:lnTo>
                                    <a:lnTo>
                                      <a:pt x="57" y="23"/>
                                    </a:lnTo>
                                    <a:lnTo>
                                      <a:pt x="57" y="24"/>
                                    </a:lnTo>
                                    <a:lnTo>
                                      <a:pt x="59" y="18"/>
                                    </a:lnTo>
                                    <a:lnTo>
                                      <a:pt x="59" y="21"/>
                                    </a:lnTo>
                                    <a:lnTo>
                                      <a:pt x="60" y="14"/>
                                    </a:lnTo>
                                    <a:lnTo>
                                      <a:pt x="60" y="16"/>
                                    </a:lnTo>
                                    <a:lnTo>
                                      <a:pt x="61" y="11"/>
                                    </a:lnTo>
                                    <a:lnTo>
                                      <a:pt x="61" y="13"/>
                                    </a:lnTo>
                                    <a:lnTo>
                                      <a:pt x="62" y="10"/>
                                    </a:lnTo>
                                    <a:lnTo>
                                      <a:pt x="63" y="10"/>
                                    </a:lnTo>
                                    <a:lnTo>
                                      <a:pt x="64" y="10"/>
                                    </a:lnTo>
                                    <a:lnTo>
                                      <a:pt x="64" y="11"/>
                                    </a:lnTo>
                                    <a:lnTo>
                                      <a:pt x="65" y="11"/>
                                    </a:lnTo>
                                    <a:lnTo>
                                      <a:pt x="66" y="11"/>
                                    </a:lnTo>
                                    <a:lnTo>
                                      <a:pt x="66" y="12"/>
                                    </a:lnTo>
                                    <a:lnTo>
                                      <a:pt x="68" y="12"/>
                                    </a:lnTo>
                                    <a:lnTo>
                                      <a:pt x="69" y="12"/>
                                    </a:lnTo>
                                    <a:lnTo>
                                      <a:pt x="70" y="12"/>
                                    </a:lnTo>
                                    <a:lnTo>
                                      <a:pt x="70" y="13"/>
                                    </a:lnTo>
                                    <a:lnTo>
                                      <a:pt x="71" y="13"/>
                                    </a:lnTo>
                                    <a:lnTo>
                                      <a:pt x="71" y="14"/>
                                    </a:lnTo>
                                    <a:lnTo>
                                      <a:pt x="72" y="15"/>
                                    </a:lnTo>
                                    <a:lnTo>
                                      <a:pt x="73" y="15"/>
                                    </a:lnTo>
                                    <a:lnTo>
                                      <a:pt x="74" y="11"/>
                                    </a:lnTo>
                                    <a:lnTo>
                                      <a:pt x="74" y="14"/>
                                    </a:lnTo>
                                    <a:lnTo>
                                      <a:pt x="75" y="6"/>
                                    </a:lnTo>
                                    <a:lnTo>
                                      <a:pt x="75" y="10"/>
                                    </a:lnTo>
                                    <a:lnTo>
                                      <a:pt x="77" y="3"/>
                                    </a:lnTo>
                                    <a:lnTo>
                                      <a:pt x="77" y="4"/>
                                    </a:lnTo>
                                    <a:lnTo>
                                      <a:pt x="78" y="2"/>
                                    </a:lnTo>
                                    <a:lnTo>
                                      <a:pt x="78" y="3"/>
                                    </a:lnTo>
                                    <a:lnTo>
                                      <a:pt x="79" y="4"/>
                                    </a:lnTo>
                                    <a:lnTo>
                                      <a:pt x="79" y="6"/>
                                    </a:lnTo>
                                    <a:lnTo>
                                      <a:pt x="80" y="7"/>
                                    </a:lnTo>
                                    <a:lnTo>
                                      <a:pt x="80" y="10"/>
                                    </a:lnTo>
                                    <a:lnTo>
                                      <a:pt x="81" y="11"/>
                                    </a:lnTo>
                                    <a:lnTo>
                                      <a:pt x="82" y="12"/>
                                    </a:lnTo>
                                    <a:lnTo>
                                      <a:pt x="82" y="13"/>
                                    </a:lnTo>
                                    <a:lnTo>
                                      <a:pt x="83" y="13"/>
                                    </a:lnTo>
                                    <a:lnTo>
                                      <a:pt x="83" y="14"/>
                                    </a:lnTo>
                                    <a:lnTo>
                                      <a:pt x="84" y="14"/>
                                    </a:lnTo>
                                    <a:lnTo>
                                      <a:pt x="86" y="13"/>
                                    </a:lnTo>
                                    <a:lnTo>
                                      <a:pt x="86" y="14"/>
                                    </a:lnTo>
                                    <a:lnTo>
                                      <a:pt x="87" y="12"/>
                                    </a:lnTo>
                                    <a:lnTo>
                                      <a:pt x="87" y="13"/>
                                    </a:lnTo>
                                    <a:lnTo>
                                      <a:pt x="88" y="12"/>
                                    </a:lnTo>
                                    <a:lnTo>
                                      <a:pt x="89" y="13"/>
                                    </a:lnTo>
                                    <a:lnTo>
                                      <a:pt x="89" y="15"/>
                                    </a:lnTo>
                                    <a:lnTo>
                                      <a:pt x="90" y="16"/>
                                    </a:lnTo>
                                    <a:lnTo>
                                      <a:pt x="90" y="18"/>
                                    </a:lnTo>
                                    <a:lnTo>
                                      <a:pt x="91" y="19"/>
                                    </a:lnTo>
                                    <a:lnTo>
                                      <a:pt x="92" y="19"/>
                                    </a:lnTo>
                                    <a:lnTo>
                                      <a:pt x="93" y="15"/>
                                    </a:lnTo>
                                    <a:lnTo>
                                      <a:pt x="93" y="18"/>
                                    </a:lnTo>
                                    <a:lnTo>
                                      <a:pt x="95" y="13"/>
                                    </a:lnTo>
                                    <a:lnTo>
                                      <a:pt x="95" y="14"/>
                                    </a:lnTo>
                                    <a:lnTo>
                                      <a:pt x="96" y="12"/>
                                    </a:lnTo>
                                    <a:lnTo>
                                      <a:pt x="97" y="12"/>
                                    </a:lnTo>
                                    <a:lnTo>
                                      <a:pt x="97" y="13"/>
                                    </a:lnTo>
                                    <a:lnTo>
                                      <a:pt x="98" y="13"/>
                                    </a:lnTo>
                                    <a:lnTo>
                                      <a:pt x="98" y="14"/>
                                    </a:lnTo>
                                    <a:lnTo>
                                      <a:pt x="99" y="13"/>
                                    </a:lnTo>
                                    <a:lnTo>
                                      <a:pt x="99" y="14"/>
                                    </a:lnTo>
                                    <a:lnTo>
                                      <a:pt x="100" y="12"/>
                                    </a:lnTo>
                                    <a:lnTo>
                                      <a:pt x="100" y="13"/>
                                    </a:lnTo>
                                    <a:lnTo>
                                      <a:pt x="101" y="11"/>
                                    </a:lnTo>
                                    <a:lnTo>
                                      <a:pt x="103" y="11"/>
                                    </a:lnTo>
                                    <a:lnTo>
                                      <a:pt x="104" y="10"/>
                                    </a:lnTo>
                                    <a:lnTo>
                                      <a:pt x="104" y="11"/>
                                    </a:lnTo>
                                    <a:lnTo>
                                      <a:pt x="105" y="10"/>
                                    </a:lnTo>
                                    <a:lnTo>
                                      <a:pt x="106" y="10"/>
                                    </a:lnTo>
                                    <a:lnTo>
                                      <a:pt x="107" y="10"/>
                                    </a:lnTo>
                                    <a:lnTo>
                                      <a:pt x="107" y="11"/>
                                    </a:lnTo>
                                    <a:lnTo>
                                      <a:pt x="108" y="11"/>
                                    </a:lnTo>
                                    <a:lnTo>
                                      <a:pt x="108" y="12"/>
                                    </a:lnTo>
                                    <a:lnTo>
                                      <a:pt x="109" y="13"/>
                                    </a:lnTo>
                                    <a:lnTo>
                                      <a:pt x="109" y="14"/>
                                    </a:lnTo>
                                    <a:lnTo>
                                      <a:pt x="110" y="14"/>
                                    </a:lnTo>
                                    <a:lnTo>
                                      <a:pt x="112" y="15"/>
                                    </a:lnTo>
                                    <a:lnTo>
                                      <a:pt x="113" y="14"/>
                                    </a:lnTo>
                                    <a:lnTo>
                                      <a:pt x="113" y="15"/>
                                    </a:lnTo>
                                    <a:lnTo>
                                      <a:pt x="114" y="14"/>
                                    </a:lnTo>
                                    <a:lnTo>
                                      <a:pt x="115" y="12"/>
                                    </a:lnTo>
                                    <a:lnTo>
                                      <a:pt x="115" y="13"/>
                                    </a:lnTo>
                                    <a:lnTo>
                                      <a:pt x="116" y="10"/>
                                    </a:lnTo>
                                    <a:lnTo>
                                      <a:pt x="116" y="12"/>
                                    </a:lnTo>
                                    <a:lnTo>
                                      <a:pt x="117" y="7"/>
                                    </a:lnTo>
                                    <a:lnTo>
                                      <a:pt x="117" y="10"/>
                                    </a:lnTo>
                                    <a:lnTo>
                                      <a:pt x="118" y="7"/>
                                    </a:lnTo>
                                    <a:lnTo>
                                      <a:pt x="118" y="9"/>
                                    </a:lnTo>
                                    <a:lnTo>
                                      <a:pt x="119" y="9"/>
                                    </a:lnTo>
                                    <a:lnTo>
                                      <a:pt x="119" y="11"/>
                                    </a:lnTo>
                                    <a:lnTo>
                                      <a:pt x="121" y="13"/>
                                    </a:lnTo>
                                    <a:lnTo>
                                      <a:pt x="121" y="15"/>
                                    </a:lnTo>
                                    <a:lnTo>
                                      <a:pt x="122" y="16"/>
                                    </a:lnTo>
                                    <a:lnTo>
                                      <a:pt x="122" y="19"/>
                                    </a:lnTo>
                                    <a:lnTo>
                                      <a:pt x="123" y="18"/>
                                    </a:lnTo>
                                    <a:lnTo>
                                      <a:pt x="123" y="19"/>
                                    </a:lnTo>
                                    <a:lnTo>
                                      <a:pt x="124" y="15"/>
                                    </a:lnTo>
                                    <a:lnTo>
                                      <a:pt x="124" y="16"/>
                                    </a:lnTo>
                                    <a:lnTo>
                                      <a:pt x="125" y="15"/>
                                    </a:lnTo>
                                    <a:lnTo>
                                      <a:pt x="126" y="15"/>
                                    </a:lnTo>
                                    <a:lnTo>
                                      <a:pt x="126" y="16"/>
                                    </a:lnTo>
                                    <a:lnTo>
                                      <a:pt x="127" y="18"/>
                                    </a:lnTo>
                                    <a:lnTo>
                                      <a:pt x="127" y="19"/>
                                    </a:lnTo>
                                    <a:lnTo>
                                      <a:pt x="128" y="18"/>
                                    </a:lnTo>
                                    <a:lnTo>
                                      <a:pt x="128" y="19"/>
                                    </a:lnTo>
                                    <a:lnTo>
                                      <a:pt x="130" y="13"/>
                                    </a:lnTo>
                                    <a:lnTo>
                                      <a:pt x="130" y="16"/>
                                    </a:lnTo>
                                    <a:lnTo>
                                      <a:pt x="131" y="9"/>
                                    </a:lnTo>
                                    <a:lnTo>
                                      <a:pt x="131" y="12"/>
                                    </a:lnTo>
                                    <a:lnTo>
                                      <a:pt x="132" y="6"/>
                                    </a:lnTo>
                                    <a:lnTo>
                                      <a:pt x="132" y="7"/>
                                    </a:lnTo>
                                    <a:lnTo>
                                      <a:pt x="133" y="6"/>
                                    </a:lnTo>
                                    <a:lnTo>
                                      <a:pt x="133" y="7"/>
                                    </a:lnTo>
                                    <a:lnTo>
                                      <a:pt x="134" y="7"/>
                                    </a:lnTo>
                                    <a:lnTo>
                                      <a:pt x="134" y="9"/>
                                    </a:lnTo>
                                    <a:lnTo>
                                      <a:pt x="135" y="9"/>
                                    </a:lnTo>
                                    <a:lnTo>
                                      <a:pt x="136" y="9"/>
                                    </a:lnTo>
                                    <a:lnTo>
                                      <a:pt x="137" y="9"/>
                                    </a:lnTo>
                                    <a:lnTo>
                                      <a:pt x="139" y="9"/>
                                    </a:lnTo>
                                    <a:lnTo>
                                      <a:pt x="139" y="10"/>
                                    </a:lnTo>
                                    <a:lnTo>
                                      <a:pt x="140" y="11"/>
                                    </a:lnTo>
                                    <a:lnTo>
                                      <a:pt x="140" y="13"/>
                                    </a:lnTo>
                                    <a:lnTo>
                                      <a:pt x="141" y="14"/>
                                    </a:lnTo>
                                    <a:lnTo>
                                      <a:pt x="141" y="15"/>
                                    </a:lnTo>
                                    <a:lnTo>
                                      <a:pt x="142" y="14"/>
                                    </a:lnTo>
                                    <a:lnTo>
                                      <a:pt x="142" y="15"/>
                                    </a:lnTo>
                                    <a:lnTo>
                                      <a:pt x="143" y="11"/>
                                    </a:lnTo>
                                    <a:lnTo>
                                      <a:pt x="143" y="13"/>
                                    </a:lnTo>
                                    <a:lnTo>
                                      <a:pt x="144" y="9"/>
                                    </a:lnTo>
                                    <a:lnTo>
                                      <a:pt x="144" y="10"/>
                                    </a:lnTo>
                                    <a:lnTo>
                                      <a:pt x="145" y="7"/>
                                    </a:lnTo>
                                    <a:lnTo>
                                      <a:pt x="145" y="9"/>
                                    </a:lnTo>
                                    <a:lnTo>
                                      <a:pt x="146" y="9"/>
                                    </a:lnTo>
                                    <a:lnTo>
                                      <a:pt x="146" y="10"/>
                                    </a:lnTo>
                                    <a:lnTo>
                                      <a:pt x="148" y="11"/>
                                    </a:lnTo>
                                    <a:lnTo>
                                      <a:pt x="148" y="12"/>
                                    </a:lnTo>
                                    <a:lnTo>
                                      <a:pt x="149" y="13"/>
                                    </a:lnTo>
                                    <a:lnTo>
                                      <a:pt x="149" y="15"/>
                                    </a:lnTo>
                                    <a:lnTo>
                                      <a:pt x="150" y="16"/>
                                    </a:lnTo>
                                    <a:lnTo>
                                      <a:pt x="150" y="18"/>
                                    </a:lnTo>
                                    <a:lnTo>
                                      <a:pt x="151" y="19"/>
                                    </a:lnTo>
                                    <a:lnTo>
                                      <a:pt x="151" y="20"/>
                                    </a:lnTo>
                                    <a:lnTo>
                                      <a:pt x="152" y="20"/>
                                    </a:lnTo>
                                    <a:lnTo>
                                      <a:pt x="153" y="19"/>
                                    </a:lnTo>
                                    <a:lnTo>
                                      <a:pt x="153" y="20"/>
                                    </a:lnTo>
                                    <a:lnTo>
                                      <a:pt x="154" y="15"/>
                                    </a:lnTo>
                                    <a:lnTo>
                                      <a:pt x="154" y="18"/>
                                    </a:lnTo>
                                    <a:lnTo>
                                      <a:pt x="156" y="12"/>
                                    </a:lnTo>
                                    <a:lnTo>
                                      <a:pt x="156" y="13"/>
                                    </a:lnTo>
                                    <a:lnTo>
                                      <a:pt x="157" y="10"/>
                                    </a:lnTo>
                                    <a:lnTo>
                                      <a:pt x="157" y="11"/>
                                    </a:lnTo>
                                    <a:lnTo>
                                      <a:pt x="158" y="10"/>
                                    </a:lnTo>
                                    <a:lnTo>
                                      <a:pt x="159" y="10"/>
                                    </a:lnTo>
                                    <a:lnTo>
                                      <a:pt x="160" y="9"/>
                                    </a:lnTo>
                                    <a:lnTo>
                                      <a:pt x="160" y="10"/>
                                    </a:lnTo>
                                    <a:lnTo>
                                      <a:pt x="161" y="7"/>
                                    </a:lnTo>
                                    <a:lnTo>
                                      <a:pt x="161" y="9"/>
                                    </a:lnTo>
                                    <a:lnTo>
                                      <a:pt x="162" y="7"/>
                                    </a:lnTo>
                                    <a:lnTo>
                                      <a:pt x="163" y="9"/>
                                    </a:lnTo>
                                    <a:lnTo>
                                      <a:pt x="163" y="10"/>
                                    </a:lnTo>
                                    <a:lnTo>
                                      <a:pt x="165" y="11"/>
                                    </a:lnTo>
                                    <a:lnTo>
                                      <a:pt x="165" y="13"/>
                                    </a:lnTo>
                                    <a:lnTo>
                                      <a:pt x="166" y="13"/>
                                    </a:lnTo>
                                    <a:lnTo>
                                      <a:pt x="166" y="14"/>
                                    </a:lnTo>
                                    <a:lnTo>
                                      <a:pt x="167" y="14"/>
                                    </a:lnTo>
                                    <a:lnTo>
                                      <a:pt x="168" y="13"/>
                                    </a:lnTo>
                                    <a:lnTo>
                                      <a:pt x="168" y="14"/>
                                    </a:lnTo>
                                    <a:lnTo>
                                      <a:pt x="169" y="13"/>
                                    </a:lnTo>
                                    <a:lnTo>
                                      <a:pt x="170" y="13"/>
                                    </a:lnTo>
                                    <a:lnTo>
                                      <a:pt x="171" y="13"/>
                                    </a:lnTo>
                                    <a:lnTo>
                                      <a:pt x="172" y="13"/>
                                    </a:lnTo>
                                    <a:lnTo>
                                      <a:pt x="174" y="12"/>
                                    </a:lnTo>
                                    <a:lnTo>
                                      <a:pt x="174" y="13"/>
                                    </a:lnTo>
                                    <a:lnTo>
                                      <a:pt x="175" y="13"/>
                                    </a:lnTo>
                                    <a:lnTo>
                                      <a:pt x="176" y="13"/>
                                    </a:lnTo>
                                    <a:lnTo>
                                      <a:pt x="177" y="14"/>
                                    </a:lnTo>
                                    <a:lnTo>
                                      <a:pt x="178" y="14"/>
                                    </a:lnTo>
                                    <a:lnTo>
                                      <a:pt x="178" y="15"/>
                                    </a:lnTo>
                                    <a:lnTo>
                                      <a:pt x="179" y="15"/>
                                    </a:lnTo>
                                    <a:lnTo>
                                      <a:pt x="180" y="15"/>
                                    </a:lnTo>
                                    <a:lnTo>
                                      <a:pt x="181" y="15"/>
                                    </a:lnTo>
                                    <a:lnTo>
                                      <a:pt x="183" y="14"/>
                                    </a:lnTo>
                                    <a:lnTo>
                                      <a:pt x="184" y="12"/>
                                    </a:lnTo>
                                    <a:lnTo>
                                      <a:pt x="184" y="13"/>
                                    </a:lnTo>
                                    <a:lnTo>
                                      <a:pt x="185" y="10"/>
                                    </a:lnTo>
                                    <a:lnTo>
                                      <a:pt x="185" y="11"/>
                                    </a:lnTo>
                                    <a:lnTo>
                                      <a:pt x="186" y="10"/>
                                    </a:lnTo>
                                    <a:lnTo>
                                      <a:pt x="187" y="10"/>
                                    </a:lnTo>
                                    <a:lnTo>
                                      <a:pt x="187" y="11"/>
                                    </a:lnTo>
                                    <a:lnTo>
                                      <a:pt x="188" y="11"/>
                                    </a:lnTo>
                                    <a:lnTo>
                                      <a:pt x="188" y="12"/>
                                    </a:lnTo>
                                    <a:lnTo>
                                      <a:pt x="189" y="13"/>
                                    </a:lnTo>
                                    <a:lnTo>
                                      <a:pt x="189" y="14"/>
                                    </a:lnTo>
                                    <a:lnTo>
                                      <a:pt x="190" y="15"/>
                                    </a:lnTo>
                                    <a:lnTo>
                                      <a:pt x="192" y="15"/>
                                    </a:lnTo>
                                    <a:lnTo>
                                      <a:pt x="193" y="12"/>
                                    </a:lnTo>
                                    <a:lnTo>
                                      <a:pt x="193" y="14"/>
                                    </a:lnTo>
                                    <a:lnTo>
                                      <a:pt x="194" y="7"/>
                                    </a:lnTo>
                                    <a:lnTo>
                                      <a:pt x="194" y="10"/>
                                    </a:lnTo>
                                    <a:lnTo>
                                      <a:pt x="195" y="5"/>
                                    </a:lnTo>
                                    <a:lnTo>
                                      <a:pt x="195" y="6"/>
                                    </a:lnTo>
                                    <a:lnTo>
                                      <a:pt x="196" y="5"/>
                                    </a:lnTo>
                                    <a:lnTo>
                                      <a:pt x="196" y="6"/>
                                    </a:lnTo>
                                    <a:lnTo>
                                      <a:pt x="197" y="7"/>
                                    </a:lnTo>
                                    <a:lnTo>
                                      <a:pt x="197" y="10"/>
                                    </a:lnTo>
                                    <a:lnTo>
                                      <a:pt x="198" y="11"/>
                                    </a:lnTo>
                                    <a:lnTo>
                                      <a:pt x="198" y="12"/>
                                    </a:lnTo>
                                    <a:lnTo>
                                      <a:pt x="200" y="13"/>
                                    </a:lnTo>
                                    <a:lnTo>
                                      <a:pt x="200" y="15"/>
                                    </a:lnTo>
                                    <a:lnTo>
                                      <a:pt x="201" y="15"/>
                                    </a:lnTo>
                                    <a:lnTo>
                                      <a:pt x="201" y="18"/>
                                    </a:lnTo>
                                    <a:lnTo>
                                      <a:pt x="202" y="18"/>
                                    </a:lnTo>
                                    <a:lnTo>
                                      <a:pt x="203" y="16"/>
                                    </a:lnTo>
                                    <a:lnTo>
                                      <a:pt x="203" y="18"/>
                                    </a:lnTo>
                                    <a:lnTo>
                                      <a:pt x="204" y="14"/>
                                    </a:lnTo>
                                    <a:lnTo>
                                      <a:pt x="204" y="15"/>
                                    </a:lnTo>
                                    <a:lnTo>
                                      <a:pt x="205" y="12"/>
                                    </a:lnTo>
                                    <a:lnTo>
                                      <a:pt x="205" y="13"/>
                                    </a:lnTo>
                                    <a:lnTo>
                                      <a:pt x="206" y="12"/>
                                    </a:lnTo>
                                    <a:lnTo>
                                      <a:pt x="207" y="12"/>
                                    </a:lnTo>
                                    <a:lnTo>
                                      <a:pt x="207" y="13"/>
                                    </a:lnTo>
                                    <a:lnTo>
                                      <a:pt x="209" y="14"/>
                                    </a:lnTo>
                                    <a:lnTo>
                                      <a:pt x="209" y="16"/>
                                    </a:lnTo>
                                    <a:lnTo>
                                      <a:pt x="210" y="16"/>
                                    </a:lnTo>
                                    <a:lnTo>
                                      <a:pt x="210" y="18"/>
                                    </a:lnTo>
                                    <a:lnTo>
                                      <a:pt x="211" y="16"/>
                                    </a:lnTo>
                                    <a:lnTo>
                                      <a:pt x="211" y="18"/>
                                    </a:lnTo>
                                    <a:lnTo>
                                      <a:pt x="212" y="14"/>
                                    </a:lnTo>
                                    <a:lnTo>
                                      <a:pt x="212" y="15"/>
                                    </a:lnTo>
                                    <a:lnTo>
                                      <a:pt x="213" y="10"/>
                                    </a:lnTo>
                                    <a:lnTo>
                                      <a:pt x="213" y="12"/>
                                    </a:lnTo>
                                    <a:lnTo>
                                      <a:pt x="214" y="7"/>
                                    </a:lnTo>
                                    <a:lnTo>
                                      <a:pt x="214" y="9"/>
                                    </a:lnTo>
                                    <a:lnTo>
                                      <a:pt x="215" y="7"/>
                                    </a:lnTo>
                                    <a:lnTo>
                                      <a:pt x="215" y="9"/>
                                    </a:lnTo>
                                    <a:lnTo>
                                      <a:pt x="216" y="10"/>
                                    </a:lnTo>
                                    <a:lnTo>
                                      <a:pt x="216" y="11"/>
                                    </a:lnTo>
                                    <a:lnTo>
                                      <a:pt x="218" y="12"/>
                                    </a:lnTo>
                                    <a:lnTo>
                                      <a:pt x="218" y="13"/>
                                    </a:lnTo>
                                    <a:lnTo>
                                      <a:pt x="219" y="14"/>
                                    </a:lnTo>
                                    <a:lnTo>
                                      <a:pt x="220" y="13"/>
                                    </a:lnTo>
                                    <a:lnTo>
                                      <a:pt x="220" y="14"/>
                                    </a:lnTo>
                                    <a:lnTo>
                                      <a:pt x="221" y="13"/>
                                    </a:lnTo>
                                    <a:lnTo>
                                      <a:pt x="222" y="13"/>
                                    </a:lnTo>
                                    <a:lnTo>
                                      <a:pt x="223" y="14"/>
                                    </a:lnTo>
                                    <a:lnTo>
                                      <a:pt x="224" y="14"/>
                                    </a:lnTo>
                                    <a:lnTo>
                                      <a:pt x="225" y="14"/>
                                    </a:lnTo>
                                    <a:lnTo>
                                      <a:pt x="227" y="13"/>
                                    </a:lnTo>
                                    <a:lnTo>
                                      <a:pt x="228" y="12"/>
                                    </a:lnTo>
                                    <a:lnTo>
                                      <a:pt x="228" y="13"/>
                                    </a:lnTo>
                                    <a:lnTo>
                                      <a:pt x="229" y="12"/>
                                    </a:lnTo>
                                    <a:lnTo>
                                      <a:pt x="230" y="12"/>
                                    </a:lnTo>
                                    <a:lnTo>
                                      <a:pt x="230" y="13"/>
                                    </a:lnTo>
                                    <a:lnTo>
                                      <a:pt x="231" y="12"/>
                                    </a:lnTo>
                                    <a:lnTo>
                                      <a:pt x="231" y="13"/>
                                    </a:lnTo>
                                    <a:lnTo>
                                      <a:pt x="232" y="9"/>
                                    </a:lnTo>
                                    <a:lnTo>
                                      <a:pt x="232" y="11"/>
                                    </a:lnTo>
                                    <a:lnTo>
                                      <a:pt x="233" y="5"/>
                                    </a:lnTo>
                                    <a:lnTo>
                                      <a:pt x="233" y="7"/>
                                    </a:lnTo>
                                    <a:lnTo>
                                      <a:pt x="234" y="4"/>
                                    </a:lnTo>
                                    <a:lnTo>
                                      <a:pt x="236" y="4"/>
                                    </a:lnTo>
                                    <a:lnTo>
                                      <a:pt x="237" y="5"/>
                                    </a:lnTo>
                                    <a:lnTo>
                                      <a:pt x="237" y="7"/>
                                    </a:lnTo>
                                    <a:lnTo>
                                      <a:pt x="238" y="9"/>
                                    </a:lnTo>
                                    <a:lnTo>
                                      <a:pt x="238" y="11"/>
                                    </a:lnTo>
                                    <a:lnTo>
                                      <a:pt x="239" y="12"/>
                                    </a:lnTo>
                                    <a:lnTo>
                                      <a:pt x="239" y="14"/>
                                    </a:lnTo>
                                    <a:lnTo>
                                      <a:pt x="240" y="15"/>
                                    </a:lnTo>
                                    <a:lnTo>
                                      <a:pt x="240" y="16"/>
                                    </a:lnTo>
                                    <a:lnTo>
                                      <a:pt x="241" y="16"/>
                                    </a:lnTo>
                                    <a:lnTo>
                                      <a:pt x="241" y="18"/>
                                    </a:lnTo>
                                    <a:lnTo>
                                      <a:pt x="242" y="18"/>
                                    </a:lnTo>
                                    <a:lnTo>
                                      <a:pt x="244" y="16"/>
                                    </a:lnTo>
                                    <a:lnTo>
                                      <a:pt x="245" y="16"/>
                                    </a:lnTo>
                                    <a:lnTo>
                                      <a:pt x="246" y="16"/>
                                    </a:lnTo>
                                    <a:lnTo>
                                      <a:pt x="247" y="15"/>
                                    </a:lnTo>
                                    <a:lnTo>
                                      <a:pt x="247" y="16"/>
                                    </a:lnTo>
                                    <a:lnTo>
                                      <a:pt x="248" y="15"/>
                                    </a:lnTo>
                                    <a:lnTo>
                                      <a:pt x="249" y="14"/>
                                    </a:lnTo>
                                    <a:lnTo>
                                      <a:pt x="250" y="13"/>
                                    </a:lnTo>
                                    <a:lnTo>
                                      <a:pt x="251" y="12"/>
                                    </a:lnTo>
                                    <a:lnTo>
                                      <a:pt x="253" y="10"/>
                                    </a:lnTo>
                                    <a:lnTo>
                                      <a:pt x="253" y="11"/>
                                    </a:lnTo>
                                    <a:lnTo>
                                      <a:pt x="254" y="10"/>
                                    </a:lnTo>
                                    <a:lnTo>
                                      <a:pt x="255" y="10"/>
                                    </a:lnTo>
                                    <a:lnTo>
                                      <a:pt x="255" y="11"/>
                                    </a:lnTo>
                                    <a:lnTo>
                                      <a:pt x="256" y="12"/>
                                    </a:lnTo>
                                    <a:lnTo>
                                      <a:pt x="257" y="13"/>
                                    </a:lnTo>
                                    <a:lnTo>
                                      <a:pt x="257" y="14"/>
                                    </a:lnTo>
                                    <a:lnTo>
                                      <a:pt x="258" y="15"/>
                                    </a:lnTo>
                                    <a:lnTo>
                                      <a:pt x="259" y="16"/>
                                    </a:lnTo>
                                    <a:lnTo>
                                      <a:pt x="260" y="16"/>
                                    </a:lnTo>
                                    <a:lnTo>
                                      <a:pt x="262" y="15"/>
                                    </a:lnTo>
                                    <a:lnTo>
                                      <a:pt x="262" y="16"/>
                                    </a:lnTo>
                                    <a:lnTo>
                                      <a:pt x="263" y="13"/>
                                    </a:lnTo>
                                    <a:lnTo>
                                      <a:pt x="263" y="15"/>
                                    </a:lnTo>
                                    <a:lnTo>
                                      <a:pt x="264" y="11"/>
                                    </a:lnTo>
                                    <a:lnTo>
                                      <a:pt x="264" y="13"/>
                                    </a:lnTo>
                                    <a:lnTo>
                                      <a:pt x="265" y="9"/>
                                    </a:lnTo>
                                    <a:lnTo>
                                      <a:pt x="265" y="10"/>
                                    </a:lnTo>
                                    <a:lnTo>
                                      <a:pt x="266" y="7"/>
                                    </a:lnTo>
                                    <a:lnTo>
                                      <a:pt x="266" y="9"/>
                                    </a:lnTo>
                                    <a:lnTo>
                                      <a:pt x="267" y="6"/>
                                    </a:lnTo>
                                    <a:lnTo>
                                      <a:pt x="267" y="7"/>
                                    </a:lnTo>
                                    <a:lnTo>
                                      <a:pt x="268" y="6"/>
                                    </a:lnTo>
                                    <a:lnTo>
                                      <a:pt x="269" y="6"/>
                                    </a:lnTo>
                                    <a:lnTo>
                                      <a:pt x="269" y="7"/>
                                    </a:lnTo>
                                    <a:lnTo>
                                      <a:pt x="271" y="9"/>
                                    </a:lnTo>
                                    <a:lnTo>
                                      <a:pt x="271" y="11"/>
                                    </a:lnTo>
                                    <a:lnTo>
                                      <a:pt x="272" y="12"/>
                                    </a:lnTo>
                                    <a:lnTo>
                                      <a:pt x="272" y="14"/>
                                    </a:lnTo>
                                    <a:lnTo>
                                      <a:pt x="273" y="15"/>
                                    </a:lnTo>
                                    <a:lnTo>
                                      <a:pt x="273" y="16"/>
                                    </a:lnTo>
                                    <a:lnTo>
                                      <a:pt x="274" y="16"/>
                                    </a:lnTo>
                                    <a:lnTo>
                                      <a:pt x="274" y="18"/>
                                    </a:lnTo>
                                    <a:lnTo>
                                      <a:pt x="275" y="15"/>
                                    </a:lnTo>
                                    <a:lnTo>
                                      <a:pt x="275" y="16"/>
                                    </a:lnTo>
                                    <a:lnTo>
                                      <a:pt x="276" y="12"/>
                                    </a:lnTo>
                                    <a:lnTo>
                                      <a:pt x="276" y="14"/>
                                    </a:lnTo>
                                    <a:lnTo>
                                      <a:pt x="277" y="10"/>
                                    </a:lnTo>
                                    <a:lnTo>
                                      <a:pt x="277" y="11"/>
                                    </a:lnTo>
                                    <a:lnTo>
                                      <a:pt x="278" y="9"/>
                                    </a:lnTo>
                                    <a:lnTo>
                                      <a:pt x="278" y="10"/>
                                    </a:lnTo>
                                    <a:lnTo>
                                      <a:pt x="280" y="7"/>
                                    </a:lnTo>
                                    <a:lnTo>
                                      <a:pt x="281" y="9"/>
                                    </a:lnTo>
                                    <a:lnTo>
                                      <a:pt x="281" y="10"/>
                                    </a:lnTo>
                                    <a:lnTo>
                                      <a:pt x="282" y="11"/>
                                    </a:lnTo>
                                    <a:lnTo>
                                      <a:pt x="282" y="12"/>
                                    </a:lnTo>
                                    <a:lnTo>
                                      <a:pt x="283" y="14"/>
                                    </a:lnTo>
                                    <a:lnTo>
                                      <a:pt x="283" y="15"/>
                                    </a:lnTo>
                                    <a:lnTo>
                                      <a:pt x="284" y="16"/>
                                    </a:lnTo>
                                    <a:lnTo>
                                      <a:pt x="284" y="18"/>
                                    </a:lnTo>
                                    <a:lnTo>
                                      <a:pt x="285" y="18"/>
                                    </a:lnTo>
                                    <a:lnTo>
                                      <a:pt x="285" y="19"/>
                                    </a:lnTo>
                                    <a:lnTo>
                                      <a:pt x="286" y="15"/>
                                    </a:lnTo>
                                    <a:lnTo>
                                      <a:pt x="286" y="16"/>
                                    </a:lnTo>
                                    <a:lnTo>
                                      <a:pt x="287" y="12"/>
                                    </a:lnTo>
                                    <a:lnTo>
                                      <a:pt x="287" y="14"/>
                                    </a:lnTo>
                                    <a:lnTo>
                                      <a:pt x="289" y="11"/>
                                    </a:lnTo>
                                    <a:lnTo>
                                      <a:pt x="290" y="11"/>
                                    </a:lnTo>
                                    <a:lnTo>
                                      <a:pt x="290" y="12"/>
                                    </a:lnTo>
                                    <a:lnTo>
                                      <a:pt x="291" y="12"/>
                                    </a:lnTo>
                                    <a:lnTo>
                                      <a:pt x="291" y="14"/>
                                    </a:lnTo>
                                    <a:lnTo>
                                      <a:pt x="292" y="15"/>
                                    </a:lnTo>
                                    <a:lnTo>
                                      <a:pt x="292" y="16"/>
                                    </a:lnTo>
                                    <a:lnTo>
                                      <a:pt x="293" y="18"/>
                                    </a:lnTo>
                                    <a:lnTo>
                                      <a:pt x="294" y="15"/>
                                    </a:lnTo>
                                    <a:lnTo>
                                      <a:pt x="294" y="16"/>
                                    </a:lnTo>
                                    <a:lnTo>
                                      <a:pt x="295" y="13"/>
                                    </a:lnTo>
                                    <a:lnTo>
                                      <a:pt x="295" y="14"/>
                                    </a:lnTo>
                                    <a:lnTo>
                                      <a:pt x="297" y="12"/>
                                    </a:lnTo>
                                    <a:lnTo>
                                      <a:pt x="298" y="11"/>
                                    </a:lnTo>
                                    <a:lnTo>
                                      <a:pt x="299" y="10"/>
                                    </a:lnTo>
                                    <a:lnTo>
                                      <a:pt x="299" y="11"/>
                                    </a:lnTo>
                                    <a:lnTo>
                                      <a:pt x="300" y="9"/>
                                    </a:lnTo>
                                    <a:lnTo>
                                      <a:pt x="300" y="10"/>
                                    </a:lnTo>
                                    <a:lnTo>
                                      <a:pt x="301" y="7"/>
                                    </a:lnTo>
                                    <a:lnTo>
                                      <a:pt x="301" y="9"/>
                                    </a:lnTo>
                                    <a:lnTo>
                                      <a:pt x="302" y="7"/>
                                    </a:lnTo>
                                    <a:lnTo>
                                      <a:pt x="303" y="7"/>
                                    </a:lnTo>
                                    <a:lnTo>
                                      <a:pt x="304" y="9"/>
                                    </a:lnTo>
                                    <a:lnTo>
                                      <a:pt x="306" y="10"/>
                                    </a:lnTo>
                                    <a:lnTo>
                                      <a:pt x="307" y="10"/>
                                    </a:lnTo>
                                    <a:lnTo>
                                      <a:pt x="308" y="10"/>
                                    </a:lnTo>
                                    <a:lnTo>
                                      <a:pt x="308" y="11"/>
                                    </a:lnTo>
                                    <a:lnTo>
                                      <a:pt x="309" y="12"/>
                                    </a:lnTo>
                                    <a:lnTo>
                                      <a:pt x="309" y="14"/>
                                    </a:lnTo>
                                    <a:lnTo>
                                      <a:pt x="310" y="15"/>
                                    </a:lnTo>
                                    <a:lnTo>
                                      <a:pt x="310" y="16"/>
                                    </a:lnTo>
                                    <a:lnTo>
                                      <a:pt x="311" y="16"/>
                                    </a:lnTo>
                                    <a:lnTo>
                                      <a:pt x="312" y="14"/>
                                    </a:lnTo>
                                    <a:lnTo>
                                      <a:pt x="312" y="16"/>
                                    </a:lnTo>
                                    <a:lnTo>
                                      <a:pt x="313" y="12"/>
                                    </a:lnTo>
                                    <a:lnTo>
                                      <a:pt x="313" y="14"/>
                                    </a:lnTo>
                                    <a:lnTo>
                                      <a:pt x="315" y="12"/>
                                    </a:lnTo>
                                    <a:lnTo>
                                      <a:pt x="315" y="13"/>
                                    </a:lnTo>
                                    <a:lnTo>
                                      <a:pt x="316" y="14"/>
                                    </a:lnTo>
                                    <a:lnTo>
                                      <a:pt x="316" y="16"/>
                                    </a:lnTo>
                                    <a:lnTo>
                                      <a:pt x="317" y="16"/>
                                    </a:lnTo>
                                    <a:lnTo>
                                      <a:pt x="317" y="19"/>
                                    </a:lnTo>
                                    <a:lnTo>
                                      <a:pt x="318" y="18"/>
                                    </a:lnTo>
                                    <a:lnTo>
                                      <a:pt x="318" y="19"/>
                                    </a:lnTo>
                                    <a:lnTo>
                                      <a:pt x="319" y="14"/>
                                    </a:lnTo>
                                    <a:lnTo>
                                      <a:pt x="319" y="16"/>
                                    </a:lnTo>
                                    <a:lnTo>
                                      <a:pt x="320" y="11"/>
                                    </a:lnTo>
                                    <a:lnTo>
                                      <a:pt x="320" y="13"/>
                                    </a:lnTo>
                                    <a:lnTo>
                                      <a:pt x="321" y="10"/>
                                    </a:lnTo>
                                    <a:lnTo>
                                      <a:pt x="322" y="9"/>
                                    </a:lnTo>
                                    <a:lnTo>
                                      <a:pt x="324" y="9"/>
                                    </a:lnTo>
                                    <a:lnTo>
                                      <a:pt x="324" y="10"/>
                                    </a:lnTo>
                                    <a:lnTo>
                                      <a:pt x="325" y="11"/>
                                    </a:lnTo>
                                    <a:lnTo>
                                      <a:pt x="325" y="12"/>
                                    </a:lnTo>
                                    <a:lnTo>
                                      <a:pt x="326" y="13"/>
                                    </a:lnTo>
                                    <a:lnTo>
                                      <a:pt x="327" y="14"/>
                                    </a:lnTo>
                                    <a:lnTo>
                                      <a:pt x="327" y="15"/>
                                    </a:lnTo>
                                    <a:lnTo>
                                      <a:pt x="328" y="16"/>
                                    </a:lnTo>
                                    <a:lnTo>
                                      <a:pt x="328" y="18"/>
                                    </a:lnTo>
                                    <a:lnTo>
                                      <a:pt x="329" y="18"/>
                                    </a:lnTo>
                                    <a:lnTo>
                                      <a:pt x="330" y="16"/>
                                    </a:lnTo>
                                    <a:lnTo>
                                      <a:pt x="330" y="18"/>
                                    </a:lnTo>
                                    <a:lnTo>
                                      <a:pt x="331" y="14"/>
                                    </a:lnTo>
                                    <a:lnTo>
                                      <a:pt x="331" y="16"/>
                                    </a:lnTo>
                                    <a:lnTo>
                                      <a:pt x="333" y="13"/>
                                    </a:lnTo>
                                    <a:lnTo>
                                      <a:pt x="333" y="14"/>
                                    </a:lnTo>
                                    <a:lnTo>
                                      <a:pt x="334" y="12"/>
                                    </a:lnTo>
                                    <a:lnTo>
                                      <a:pt x="334" y="13"/>
                                    </a:lnTo>
                                    <a:lnTo>
                                      <a:pt x="335" y="12"/>
                                    </a:lnTo>
                                    <a:lnTo>
                                      <a:pt x="336" y="12"/>
                                    </a:lnTo>
                                    <a:lnTo>
                                      <a:pt x="336" y="13"/>
                                    </a:lnTo>
                                    <a:lnTo>
                                      <a:pt x="337" y="13"/>
                                    </a:lnTo>
                                    <a:lnTo>
                                      <a:pt x="338" y="13"/>
                                    </a:lnTo>
                                    <a:lnTo>
                                      <a:pt x="338" y="14"/>
                                    </a:lnTo>
                                    <a:lnTo>
                                      <a:pt x="339" y="12"/>
                                    </a:lnTo>
                                    <a:lnTo>
                                      <a:pt x="339" y="13"/>
                                    </a:lnTo>
                                    <a:lnTo>
                                      <a:pt x="341" y="11"/>
                                    </a:lnTo>
                                    <a:lnTo>
                                      <a:pt x="342" y="10"/>
                                    </a:lnTo>
                                    <a:lnTo>
                                      <a:pt x="343" y="10"/>
                                    </a:lnTo>
                                    <a:lnTo>
                                      <a:pt x="344" y="10"/>
                                    </a:lnTo>
                                    <a:lnTo>
                                      <a:pt x="345" y="10"/>
                                    </a:lnTo>
                                    <a:lnTo>
                                      <a:pt x="346" y="10"/>
                                    </a:lnTo>
                                    <a:lnTo>
                                      <a:pt x="346" y="11"/>
                                    </a:lnTo>
                                    <a:lnTo>
                                      <a:pt x="347" y="11"/>
                                    </a:lnTo>
                                    <a:lnTo>
                                      <a:pt x="348" y="12"/>
                                    </a:lnTo>
                                    <a:lnTo>
                                      <a:pt x="350" y="11"/>
                                    </a:lnTo>
                                    <a:lnTo>
                                      <a:pt x="351" y="10"/>
                                    </a:lnTo>
                                    <a:lnTo>
                                      <a:pt x="352" y="9"/>
                                    </a:lnTo>
                                    <a:lnTo>
                                      <a:pt x="353" y="9"/>
                                    </a:lnTo>
                                    <a:lnTo>
                                      <a:pt x="353" y="10"/>
                                    </a:lnTo>
                                    <a:lnTo>
                                      <a:pt x="354" y="11"/>
                                    </a:lnTo>
                                    <a:lnTo>
                                      <a:pt x="355" y="12"/>
                                    </a:lnTo>
                                    <a:lnTo>
                                      <a:pt x="355" y="13"/>
                                    </a:lnTo>
                                    <a:lnTo>
                                      <a:pt x="356" y="12"/>
                                    </a:lnTo>
                                    <a:lnTo>
                                      <a:pt x="356" y="13"/>
                                    </a:lnTo>
                                    <a:lnTo>
                                      <a:pt x="357" y="7"/>
                                    </a:lnTo>
                                    <a:lnTo>
                                      <a:pt x="357" y="11"/>
                                    </a:lnTo>
                                    <a:lnTo>
                                      <a:pt x="359" y="5"/>
                                    </a:lnTo>
                                    <a:lnTo>
                                      <a:pt x="359" y="6"/>
                                    </a:lnTo>
                                    <a:lnTo>
                                      <a:pt x="360" y="6"/>
                                    </a:lnTo>
                                    <a:lnTo>
                                      <a:pt x="360" y="7"/>
                                    </a:lnTo>
                                    <a:lnTo>
                                      <a:pt x="361" y="9"/>
                                    </a:lnTo>
                                    <a:lnTo>
                                      <a:pt x="361" y="12"/>
                                    </a:lnTo>
                                    <a:lnTo>
                                      <a:pt x="362" y="13"/>
                                    </a:lnTo>
                                    <a:lnTo>
                                      <a:pt x="362" y="15"/>
                                    </a:lnTo>
                                    <a:lnTo>
                                      <a:pt x="363" y="16"/>
                                    </a:lnTo>
                                    <a:lnTo>
                                      <a:pt x="363" y="19"/>
                                    </a:lnTo>
                                    <a:lnTo>
                                      <a:pt x="364" y="19"/>
                                    </a:lnTo>
                                    <a:lnTo>
                                      <a:pt x="364" y="20"/>
                                    </a:lnTo>
                                    <a:lnTo>
                                      <a:pt x="365" y="20"/>
                                    </a:lnTo>
                                    <a:lnTo>
                                      <a:pt x="366" y="19"/>
                                    </a:lnTo>
                                    <a:lnTo>
                                      <a:pt x="366" y="20"/>
                                    </a:lnTo>
                                    <a:lnTo>
                                      <a:pt x="368" y="15"/>
                                    </a:lnTo>
                                    <a:lnTo>
                                      <a:pt x="368" y="18"/>
                                    </a:lnTo>
                                    <a:lnTo>
                                      <a:pt x="369" y="13"/>
                                    </a:lnTo>
                                    <a:lnTo>
                                      <a:pt x="369" y="15"/>
                                    </a:lnTo>
                                    <a:lnTo>
                                      <a:pt x="370" y="13"/>
                                    </a:lnTo>
                                    <a:lnTo>
                                      <a:pt x="371" y="13"/>
                                    </a:lnTo>
                                    <a:lnTo>
                                      <a:pt x="372" y="14"/>
                                    </a:lnTo>
                                    <a:lnTo>
                                      <a:pt x="373" y="15"/>
                                    </a:lnTo>
                                    <a:lnTo>
                                      <a:pt x="374" y="15"/>
                                    </a:lnTo>
                                    <a:lnTo>
                                      <a:pt x="375" y="15"/>
                                    </a:lnTo>
                                    <a:lnTo>
                                      <a:pt x="377" y="15"/>
                                    </a:lnTo>
                                    <a:lnTo>
                                      <a:pt x="378" y="14"/>
                                    </a:lnTo>
                                    <a:lnTo>
                                      <a:pt x="378" y="15"/>
                                    </a:lnTo>
                                    <a:lnTo>
                                      <a:pt x="379" y="13"/>
                                    </a:lnTo>
                                    <a:lnTo>
                                      <a:pt x="379" y="14"/>
                                    </a:lnTo>
                                    <a:lnTo>
                                      <a:pt x="380" y="11"/>
                                    </a:lnTo>
                                    <a:lnTo>
                                      <a:pt x="380" y="12"/>
                                    </a:lnTo>
                                    <a:lnTo>
                                      <a:pt x="381" y="9"/>
                                    </a:lnTo>
                                    <a:lnTo>
                                      <a:pt x="381" y="10"/>
                                    </a:lnTo>
                                    <a:lnTo>
                                      <a:pt x="382" y="6"/>
                                    </a:lnTo>
                                    <a:lnTo>
                                      <a:pt x="382" y="7"/>
                                    </a:lnTo>
                                    <a:lnTo>
                                      <a:pt x="383" y="6"/>
                                    </a:lnTo>
                                    <a:lnTo>
                                      <a:pt x="385" y="6"/>
                                    </a:lnTo>
                                    <a:lnTo>
                                      <a:pt x="385" y="9"/>
                                    </a:lnTo>
                                    <a:lnTo>
                                      <a:pt x="386" y="10"/>
                                    </a:lnTo>
                                    <a:lnTo>
                                      <a:pt x="386" y="12"/>
                                    </a:lnTo>
                                    <a:lnTo>
                                      <a:pt x="387" y="13"/>
                                    </a:lnTo>
                                    <a:lnTo>
                                      <a:pt x="387" y="14"/>
                                    </a:lnTo>
                                    <a:lnTo>
                                      <a:pt x="388" y="15"/>
                                    </a:lnTo>
                                    <a:lnTo>
                                      <a:pt x="389" y="14"/>
                                    </a:lnTo>
                                    <a:lnTo>
                                      <a:pt x="389" y="15"/>
                                    </a:lnTo>
                                    <a:lnTo>
                                      <a:pt x="390" y="13"/>
                                    </a:lnTo>
                                    <a:lnTo>
                                      <a:pt x="390" y="14"/>
                                    </a:lnTo>
                                    <a:lnTo>
                                      <a:pt x="391" y="13"/>
                                    </a:lnTo>
                                    <a:lnTo>
                                      <a:pt x="391" y="14"/>
                                    </a:lnTo>
                                    <a:lnTo>
                                      <a:pt x="392" y="15"/>
                                    </a:lnTo>
                                    <a:lnTo>
                                      <a:pt x="392" y="16"/>
                                    </a:lnTo>
                                    <a:lnTo>
                                      <a:pt x="394" y="18"/>
                                    </a:lnTo>
                                    <a:lnTo>
                                      <a:pt x="394" y="19"/>
                                    </a:lnTo>
                                    <a:lnTo>
                                      <a:pt x="395" y="18"/>
                                    </a:lnTo>
                                    <a:lnTo>
                                      <a:pt x="395" y="19"/>
                                    </a:lnTo>
                                    <a:lnTo>
                                      <a:pt x="396" y="12"/>
                                    </a:lnTo>
                                    <a:lnTo>
                                      <a:pt x="396" y="15"/>
                                    </a:lnTo>
                                    <a:lnTo>
                                      <a:pt x="397" y="9"/>
                                    </a:lnTo>
                                    <a:lnTo>
                                      <a:pt x="397" y="11"/>
                                    </a:lnTo>
                                    <a:lnTo>
                                      <a:pt x="398" y="7"/>
                                    </a:lnTo>
                                    <a:lnTo>
                                      <a:pt x="399" y="7"/>
                                    </a:lnTo>
                                    <a:lnTo>
                                      <a:pt x="400" y="9"/>
                                    </a:lnTo>
                                    <a:lnTo>
                                      <a:pt x="400" y="10"/>
                                    </a:lnTo>
                                    <a:lnTo>
                                      <a:pt x="401" y="11"/>
                                    </a:lnTo>
                                    <a:lnTo>
                                      <a:pt x="403" y="11"/>
                                    </a:lnTo>
                                    <a:lnTo>
                                      <a:pt x="404" y="9"/>
                                    </a:lnTo>
                                    <a:lnTo>
                                      <a:pt x="404" y="10"/>
                                    </a:lnTo>
                                    <a:lnTo>
                                      <a:pt x="405" y="7"/>
                                    </a:lnTo>
                                    <a:lnTo>
                                      <a:pt x="406" y="7"/>
                                    </a:lnTo>
                                    <a:lnTo>
                                      <a:pt x="407" y="9"/>
                                    </a:lnTo>
                                    <a:lnTo>
                                      <a:pt x="407" y="10"/>
                                    </a:lnTo>
                                    <a:lnTo>
                                      <a:pt x="408" y="11"/>
                                    </a:lnTo>
                                    <a:lnTo>
                                      <a:pt x="408" y="12"/>
                                    </a:lnTo>
                                    <a:lnTo>
                                      <a:pt x="409" y="12"/>
                                    </a:lnTo>
                                    <a:lnTo>
                                      <a:pt x="409" y="13"/>
                                    </a:lnTo>
                                    <a:lnTo>
                                      <a:pt x="410" y="13"/>
                                    </a:lnTo>
                                    <a:lnTo>
                                      <a:pt x="412" y="13"/>
                                    </a:lnTo>
                                    <a:lnTo>
                                      <a:pt x="413" y="13"/>
                                    </a:lnTo>
                                    <a:lnTo>
                                      <a:pt x="414" y="13"/>
                                    </a:lnTo>
                                    <a:lnTo>
                                      <a:pt x="414" y="14"/>
                                    </a:lnTo>
                                    <a:lnTo>
                                      <a:pt x="415" y="14"/>
                                    </a:lnTo>
                                    <a:lnTo>
                                      <a:pt x="415" y="15"/>
                                    </a:lnTo>
                                    <a:lnTo>
                                      <a:pt x="416" y="15"/>
                                    </a:lnTo>
                                    <a:lnTo>
                                      <a:pt x="417" y="14"/>
                                    </a:lnTo>
                                    <a:lnTo>
                                      <a:pt x="417" y="15"/>
                                    </a:lnTo>
                                    <a:lnTo>
                                      <a:pt x="418" y="12"/>
                                    </a:lnTo>
                                    <a:lnTo>
                                      <a:pt x="418" y="13"/>
                                    </a:lnTo>
                                    <a:lnTo>
                                      <a:pt x="419" y="12"/>
                                    </a:lnTo>
                                    <a:lnTo>
                                      <a:pt x="421" y="13"/>
                                    </a:lnTo>
                                    <a:lnTo>
                                      <a:pt x="421" y="15"/>
                                    </a:lnTo>
                                    <a:lnTo>
                                      <a:pt x="422" y="16"/>
                                    </a:lnTo>
                                    <a:lnTo>
                                      <a:pt x="422" y="19"/>
                                    </a:lnTo>
                                    <a:lnTo>
                                      <a:pt x="423" y="20"/>
                                    </a:lnTo>
                                    <a:lnTo>
                                      <a:pt x="423" y="22"/>
                                    </a:lnTo>
                                    <a:lnTo>
                                      <a:pt x="424" y="21"/>
                                    </a:lnTo>
                                    <a:lnTo>
                                      <a:pt x="424" y="22"/>
                                    </a:lnTo>
                                    <a:lnTo>
                                      <a:pt x="425" y="18"/>
                                    </a:lnTo>
                                    <a:lnTo>
                                      <a:pt x="425" y="20"/>
                                    </a:lnTo>
                                    <a:lnTo>
                                      <a:pt x="426" y="13"/>
                                    </a:lnTo>
                                    <a:lnTo>
                                      <a:pt x="426" y="15"/>
                                    </a:lnTo>
                                    <a:lnTo>
                                      <a:pt x="427" y="11"/>
                                    </a:lnTo>
                                    <a:lnTo>
                                      <a:pt x="427" y="12"/>
                                    </a:lnTo>
                                    <a:lnTo>
                                      <a:pt x="428" y="11"/>
                                    </a:lnTo>
                                    <a:lnTo>
                                      <a:pt x="430" y="10"/>
                                    </a:lnTo>
                                    <a:lnTo>
                                      <a:pt x="430" y="11"/>
                                    </a:lnTo>
                                    <a:lnTo>
                                      <a:pt x="431" y="9"/>
                                    </a:lnTo>
                                    <a:lnTo>
                                      <a:pt x="431" y="10"/>
                                    </a:lnTo>
                                    <a:lnTo>
                                      <a:pt x="432" y="6"/>
                                    </a:lnTo>
                                    <a:lnTo>
                                      <a:pt x="432" y="9"/>
                                    </a:lnTo>
                                    <a:lnTo>
                                      <a:pt x="433" y="4"/>
                                    </a:lnTo>
                                    <a:lnTo>
                                      <a:pt x="433" y="6"/>
                                    </a:lnTo>
                                    <a:lnTo>
                                      <a:pt x="434" y="4"/>
                                    </a:lnTo>
                                    <a:lnTo>
                                      <a:pt x="435" y="5"/>
                                    </a:lnTo>
                                    <a:lnTo>
                                      <a:pt x="435" y="6"/>
                                    </a:lnTo>
                                    <a:lnTo>
                                      <a:pt x="436" y="6"/>
                                    </a:lnTo>
                                    <a:lnTo>
                                      <a:pt x="438" y="6"/>
                                    </a:lnTo>
                                    <a:lnTo>
                                      <a:pt x="439" y="6"/>
                                    </a:lnTo>
                                    <a:lnTo>
                                      <a:pt x="440" y="6"/>
                                    </a:lnTo>
                                    <a:lnTo>
                                      <a:pt x="440" y="7"/>
                                    </a:lnTo>
                                    <a:lnTo>
                                      <a:pt x="441" y="10"/>
                                    </a:lnTo>
                                    <a:lnTo>
                                      <a:pt x="441" y="11"/>
                                    </a:lnTo>
                                    <a:lnTo>
                                      <a:pt x="442" y="13"/>
                                    </a:lnTo>
                                    <a:lnTo>
                                      <a:pt x="442" y="16"/>
                                    </a:lnTo>
                                    <a:lnTo>
                                      <a:pt x="443" y="18"/>
                                    </a:lnTo>
                                    <a:lnTo>
                                      <a:pt x="443" y="21"/>
                                    </a:lnTo>
                                    <a:lnTo>
                                      <a:pt x="444" y="21"/>
                                    </a:lnTo>
                                    <a:lnTo>
                                      <a:pt x="444" y="22"/>
                                    </a:lnTo>
                                    <a:lnTo>
                                      <a:pt x="445" y="20"/>
                                    </a:lnTo>
                                    <a:lnTo>
                                      <a:pt x="445" y="21"/>
                                    </a:lnTo>
                                    <a:lnTo>
                                      <a:pt x="447" y="16"/>
                                    </a:lnTo>
                                    <a:lnTo>
                                      <a:pt x="447" y="19"/>
                                    </a:lnTo>
                                    <a:lnTo>
                                      <a:pt x="448" y="15"/>
                                    </a:lnTo>
                                    <a:lnTo>
                                      <a:pt x="448" y="16"/>
                                    </a:lnTo>
                                    <a:lnTo>
                                      <a:pt x="449" y="14"/>
                                    </a:lnTo>
                                    <a:lnTo>
                                      <a:pt x="450" y="14"/>
                                    </a:lnTo>
                                    <a:lnTo>
                                      <a:pt x="451" y="15"/>
                                    </a:lnTo>
                                    <a:lnTo>
                                      <a:pt x="451" y="18"/>
                                    </a:lnTo>
                                    <a:lnTo>
                                      <a:pt x="452" y="19"/>
                                    </a:lnTo>
                                    <a:lnTo>
                                      <a:pt x="452" y="20"/>
                                    </a:lnTo>
                                    <a:lnTo>
                                      <a:pt x="453" y="21"/>
                                    </a:lnTo>
                                    <a:lnTo>
                                      <a:pt x="453" y="22"/>
                                    </a:lnTo>
                                    <a:lnTo>
                                      <a:pt x="454" y="21"/>
                                    </a:lnTo>
                                    <a:lnTo>
                                      <a:pt x="454" y="22"/>
                                    </a:lnTo>
                                    <a:lnTo>
                                      <a:pt x="456" y="16"/>
                                    </a:lnTo>
                                    <a:lnTo>
                                      <a:pt x="456" y="20"/>
                                    </a:lnTo>
                                    <a:lnTo>
                                      <a:pt x="457" y="11"/>
                                    </a:lnTo>
                                    <a:lnTo>
                                      <a:pt x="457" y="14"/>
                                    </a:lnTo>
                                    <a:lnTo>
                                      <a:pt x="458" y="6"/>
                                    </a:lnTo>
                                    <a:lnTo>
                                      <a:pt x="458" y="10"/>
                                    </a:lnTo>
                                    <a:lnTo>
                                      <a:pt x="459" y="4"/>
                                    </a:lnTo>
                                    <a:lnTo>
                                      <a:pt x="459" y="5"/>
                                    </a:lnTo>
                                    <a:lnTo>
                                      <a:pt x="460" y="3"/>
                                    </a:lnTo>
                                    <a:lnTo>
                                      <a:pt x="460" y="4"/>
                                    </a:lnTo>
                                    <a:lnTo>
                                      <a:pt x="461" y="2"/>
                                    </a:lnTo>
                                    <a:lnTo>
                                      <a:pt x="461" y="3"/>
                                    </a:lnTo>
                                    <a:lnTo>
                                      <a:pt x="462" y="1"/>
                                    </a:lnTo>
                                    <a:lnTo>
                                      <a:pt x="462" y="2"/>
                                    </a:lnTo>
                                    <a:lnTo>
                                      <a:pt x="463" y="2"/>
                                    </a:lnTo>
                                    <a:lnTo>
                                      <a:pt x="465" y="3"/>
                                    </a:lnTo>
                                    <a:lnTo>
                                      <a:pt x="465" y="6"/>
                                    </a:lnTo>
                                    <a:lnTo>
                                      <a:pt x="466" y="7"/>
                                    </a:lnTo>
                                    <a:lnTo>
                                      <a:pt x="466" y="11"/>
                                    </a:lnTo>
                                    <a:lnTo>
                                      <a:pt x="467" y="12"/>
                                    </a:lnTo>
                                    <a:lnTo>
                                      <a:pt x="467" y="13"/>
                                    </a:lnTo>
                                    <a:lnTo>
                                      <a:pt x="468" y="14"/>
                                    </a:lnTo>
                                    <a:lnTo>
                                      <a:pt x="469" y="15"/>
                                    </a:lnTo>
                                    <a:lnTo>
                                      <a:pt x="469" y="16"/>
                                    </a:lnTo>
                                    <a:lnTo>
                                      <a:pt x="470" y="16"/>
                                    </a:lnTo>
                                    <a:lnTo>
                                      <a:pt x="470" y="19"/>
                                    </a:lnTo>
                                    <a:lnTo>
                                      <a:pt x="471" y="19"/>
                                    </a:lnTo>
                                    <a:lnTo>
                                      <a:pt x="471" y="20"/>
                                    </a:lnTo>
                                    <a:lnTo>
                                      <a:pt x="472" y="20"/>
                                    </a:lnTo>
                                    <a:lnTo>
                                      <a:pt x="474" y="19"/>
                                    </a:lnTo>
                                    <a:lnTo>
                                      <a:pt x="475" y="15"/>
                                    </a:lnTo>
                                    <a:lnTo>
                                      <a:pt x="475" y="18"/>
                                    </a:lnTo>
                                    <a:lnTo>
                                      <a:pt x="476" y="14"/>
                                    </a:lnTo>
                                    <a:lnTo>
                                      <a:pt x="476" y="15"/>
                                    </a:lnTo>
                                    <a:lnTo>
                                      <a:pt x="477" y="14"/>
                                    </a:lnTo>
                                    <a:lnTo>
                                      <a:pt x="478" y="14"/>
                                    </a:lnTo>
                                    <a:lnTo>
                                      <a:pt x="479" y="13"/>
                                    </a:lnTo>
                                    <a:lnTo>
                                      <a:pt x="479" y="14"/>
                                    </a:lnTo>
                                    <a:lnTo>
                                      <a:pt x="480" y="12"/>
                                    </a:lnTo>
                                    <a:lnTo>
                                      <a:pt x="480" y="13"/>
                                    </a:lnTo>
                                    <a:lnTo>
                                      <a:pt x="482" y="10"/>
                                    </a:lnTo>
                                    <a:lnTo>
                                      <a:pt x="482" y="11"/>
                                    </a:lnTo>
                                    <a:lnTo>
                                      <a:pt x="483" y="9"/>
                                    </a:lnTo>
                                    <a:lnTo>
                                      <a:pt x="484" y="9"/>
                                    </a:lnTo>
                                    <a:lnTo>
                                      <a:pt x="485" y="10"/>
                                    </a:lnTo>
                                    <a:lnTo>
                                      <a:pt x="486" y="11"/>
                                    </a:lnTo>
                                    <a:lnTo>
                                      <a:pt x="487" y="11"/>
                                    </a:lnTo>
                                    <a:lnTo>
                                      <a:pt x="487" y="12"/>
                                    </a:lnTo>
                                    <a:lnTo>
                                      <a:pt x="488" y="10"/>
                                    </a:lnTo>
                                    <a:lnTo>
                                      <a:pt x="488" y="11"/>
                                    </a:lnTo>
                                    <a:lnTo>
                                      <a:pt x="489" y="9"/>
                                    </a:lnTo>
                                    <a:lnTo>
                                      <a:pt x="491" y="7"/>
                                    </a:lnTo>
                                    <a:lnTo>
                                      <a:pt x="492" y="9"/>
                                    </a:lnTo>
                                    <a:lnTo>
                                      <a:pt x="492" y="10"/>
                                    </a:lnTo>
                                    <a:lnTo>
                                      <a:pt x="493" y="11"/>
                                    </a:lnTo>
                                    <a:lnTo>
                                      <a:pt x="493" y="12"/>
                                    </a:lnTo>
                                    <a:lnTo>
                                      <a:pt x="494" y="13"/>
                                    </a:lnTo>
                                    <a:lnTo>
                                      <a:pt x="494" y="15"/>
                                    </a:lnTo>
                                    <a:lnTo>
                                      <a:pt x="495" y="16"/>
                                    </a:lnTo>
                                    <a:lnTo>
                                      <a:pt x="495" y="18"/>
                                    </a:lnTo>
                                    <a:lnTo>
                                      <a:pt x="496" y="18"/>
                                    </a:lnTo>
                                    <a:lnTo>
                                      <a:pt x="497" y="18"/>
                                    </a:lnTo>
                                    <a:lnTo>
                                      <a:pt x="498" y="18"/>
                                    </a:lnTo>
                                    <a:lnTo>
                                      <a:pt x="500" y="18"/>
                                    </a:lnTo>
                                    <a:lnTo>
                                      <a:pt x="500" y="19"/>
                                    </a:lnTo>
                                    <a:lnTo>
                                      <a:pt x="501" y="19"/>
                                    </a:lnTo>
                                    <a:lnTo>
                                      <a:pt x="501" y="20"/>
                                    </a:lnTo>
                                    <a:lnTo>
                                      <a:pt x="502" y="20"/>
                                    </a:lnTo>
                                    <a:lnTo>
                                      <a:pt x="503" y="18"/>
                                    </a:lnTo>
                                    <a:lnTo>
                                      <a:pt x="503" y="19"/>
                                    </a:lnTo>
                                    <a:lnTo>
                                      <a:pt x="504" y="15"/>
                                    </a:lnTo>
                                    <a:lnTo>
                                      <a:pt x="504" y="18"/>
                                    </a:lnTo>
                                    <a:lnTo>
                                      <a:pt x="505" y="12"/>
                                    </a:lnTo>
                                    <a:lnTo>
                                      <a:pt x="505" y="14"/>
                                    </a:lnTo>
                                    <a:lnTo>
                                      <a:pt x="506" y="10"/>
                                    </a:lnTo>
                                    <a:lnTo>
                                      <a:pt x="506" y="11"/>
                                    </a:lnTo>
                                    <a:lnTo>
                                      <a:pt x="507" y="5"/>
                                    </a:lnTo>
                                    <a:lnTo>
                                      <a:pt x="507" y="9"/>
                                    </a:lnTo>
                                    <a:lnTo>
                                      <a:pt x="509" y="3"/>
                                    </a:lnTo>
                                    <a:lnTo>
                                      <a:pt x="509" y="4"/>
                                    </a:lnTo>
                                    <a:lnTo>
                                      <a:pt x="510" y="2"/>
                                    </a:lnTo>
                                    <a:lnTo>
                                      <a:pt x="511" y="2"/>
                                    </a:lnTo>
                                    <a:lnTo>
                                      <a:pt x="512" y="3"/>
                                    </a:lnTo>
                                    <a:lnTo>
                                      <a:pt x="512" y="5"/>
                                    </a:lnTo>
                                    <a:lnTo>
                                      <a:pt x="513" y="6"/>
                                    </a:lnTo>
                                    <a:lnTo>
                                      <a:pt x="513" y="9"/>
                                    </a:lnTo>
                                    <a:lnTo>
                                      <a:pt x="514" y="10"/>
                                    </a:lnTo>
                                    <a:lnTo>
                                      <a:pt x="514" y="12"/>
                                    </a:lnTo>
                                    <a:lnTo>
                                      <a:pt x="515" y="13"/>
                                    </a:lnTo>
                                    <a:lnTo>
                                      <a:pt x="515" y="14"/>
                                    </a:lnTo>
                                    <a:lnTo>
                                      <a:pt x="516" y="14"/>
                                    </a:lnTo>
                                    <a:lnTo>
                                      <a:pt x="516" y="15"/>
                                    </a:lnTo>
                                    <a:lnTo>
                                      <a:pt x="518" y="14"/>
                                    </a:lnTo>
                                    <a:lnTo>
                                      <a:pt x="519" y="13"/>
                                    </a:lnTo>
                                    <a:lnTo>
                                      <a:pt x="519" y="14"/>
                                    </a:lnTo>
                                    <a:lnTo>
                                      <a:pt x="520" y="13"/>
                                    </a:lnTo>
                                    <a:lnTo>
                                      <a:pt x="520" y="14"/>
                                    </a:lnTo>
                                    <a:lnTo>
                                      <a:pt x="521" y="14"/>
                                    </a:lnTo>
                                    <a:lnTo>
                                      <a:pt x="521" y="15"/>
                                    </a:lnTo>
                                    <a:lnTo>
                                      <a:pt x="522" y="15"/>
                                    </a:lnTo>
                                    <a:lnTo>
                                      <a:pt x="522" y="16"/>
                                    </a:lnTo>
                                    <a:lnTo>
                                      <a:pt x="523" y="16"/>
                                    </a:lnTo>
                                    <a:lnTo>
                                      <a:pt x="524" y="16"/>
                                    </a:lnTo>
                                    <a:lnTo>
                                      <a:pt x="525" y="16"/>
                                    </a:lnTo>
                                    <a:lnTo>
                                      <a:pt x="527" y="16"/>
                                    </a:lnTo>
                                    <a:lnTo>
                                      <a:pt x="528" y="16"/>
                                    </a:lnTo>
                                    <a:lnTo>
                                      <a:pt x="529" y="16"/>
                                    </a:lnTo>
                                    <a:lnTo>
                                      <a:pt x="530" y="15"/>
                                    </a:lnTo>
                                    <a:lnTo>
                                      <a:pt x="530" y="16"/>
                                    </a:lnTo>
                                    <a:lnTo>
                                      <a:pt x="531" y="12"/>
                                    </a:lnTo>
                                    <a:lnTo>
                                      <a:pt x="531" y="14"/>
                                    </a:lnTo>
                                    <a:lnTo>
                                      <a:pt x="532" y="9"/>
                                    </a:lnTo>
                                    <a:lnTo>
                                      <a:pt x="532" y="11"/>
                                    </a:lnTo>
                                    <a:lnTo>
                                      <a:pt x="533" y="6"/>
                                    </a:lnTo>
                                    <a:lnTo>
                                      <a:pt x="533" y="7"/>
                                    </a:lnTo>
                                    <a:lnTo>
                                      <a:pt x="535" y="6"/>
                                    </a:lnTo>
                                    <a:lnTo>
                                      <a:pt x="536" y="7"/>
                                    </a:lnTo>
                                    <a:lnTo>
                                      <a:pt x="536" y="10"/>
                                    </a:lnTo>
                                    <a:lnTo>
                                      <a:pt x="537" y="11"/>
                                    </a:lnTo>
                                    <a:lnTo>
                                      <a:pt x="537" y="13"/>
                                    </a:lnTo>
                                    <a:lnTo>
                                      <a:pt x="538" y="13"/>
                                    </a:lnTo>
                                    <a:lnTo>
                                      <a:pt x="539" y="12"/>
                                    </a:lnTo>
                                    <a:lnTo>
                                      <a:pt x="539" y="13"/>
                                    </a:lnTo>
                                    <a:lnTo>
                                      <a:pt x="540" y="10"/>
                                    </a:lnTo>
                                    <a:lnTo>
                                      <a:pt x="540" y="12"/>
                                    </a:lnTo>
                                    <a:lnTo>
                                      <a:pt x="541" y="7"/>
                                    </a:lnTo>
                                    <a:lnTo>
                                      <a:pt x="541" y="9"/>
                                    </a:lnTo>
                                    <a:lnTo>
                                      <a:pt x="542" y="7"/>
                                    </a:lnTo>
                                    <a:lnTo>
                                      <a:pt x="542" y="9"/>
                                    </a:lnTo>
                                    <a:lnTo>
                                      <a:pt x="544" y="10"/>
                                    </a:lnTo>
                                    <a:lnTo>
                                      <a:pt x="544" y="13"/>
                                    </a:lnTo>
                                    <a:lnTo>
                                      <a:pt x="545" y="14"/>
                                    </a:lnTo>
                                    <a:lnTo>
                                      <a:pt x="545" y="16"/>
                                    </a:lnTo>
                                    <a:lnTo>
                                      <a:pt x="546" y="16"/>
                                    </a:lnTo>
                                    <a:lnTo>
                                      <a:pt x="547" y="15"/>
                                    </a:lnTo>
                                    <a:lnTo>
                                      <a:pt x="547" y="16"/>
                                    </a:lnTo>
                                    <a:lnTo>
                                      <a:pt x="548" y="14"/>
                                    </a:lnTo>
                                    <a:lnTo>
                                      <a:pt x="548" y="15"/>
                                    </a:lnTo>
                                    <a:lnTo>
                                      <a:pt x="549" y="13"/>
                                    </a:lnTo>
                                    <a:lnTo>
                                      <a:pt x="549" y="14"/>
                                    </a:lnTo>
                                    <a:lnTo>
                                      <a:pt x="550" y="13"/>
                                    </a:lnTo>
                                    <a:lnTo>
                                      <a:pt x="551" y="13"/>
                                    </a:lnTo>
                                    <a:lnTo>
                                      <a:pt x="551" y="14"/>
                                    </a:lnTo>
                                    <a:lnTo>
                                      <a:pt x="553" y="13"/>
                                    </a:lnTo>
                                    <a:lnTo>
                                      <a:pt x="554" y="12"/>
                                    </a:lnTo>
                                    <a:lnTo>
                                      <a:pt x="555" y="12"/>
                                    </a:lnTo>
                                    <a:lnTo>
                                      <a:pt x="556" y="13"/>
                                    </a:lnTo>
                                    <a:lnTo>
                                      <a:pt x="556" y="14"/>
                                    </a:lnTo>
                                    <a:lnTo>
                                      <a:pt x="557" y="15"/>
                                    </a:lnTo>
                                    <a:lnTo>
                                      <a:pt x="557" y="16"/>
                                    </a:lnTo>
                                    <a:lnTo>
                                      <a:pt x="558" y="16"/>
                                    </a:lnTo>
                                    <a:lnTo>
                                      <a:pt x="559" y="14"/>
                                    </a:lnTo>
                                    <a:lnTo>
                                      <a:pt x="559" y="15"/>
                                    </a:lnTo>
                                    <a:lnTo>
                                      <a:pt x="560" y="12"/>
                                    </a:lnTo>
                                    <a:lnTo>
                                      <a:pt x="560" y="13"/>
                                    </a:lnTo>
                                    <a:lnTo>
                                      <a:pt x="562" y="11"/>
                                    </a:lnTo>
                                    <a:lnTo>
                                      <a:pt x="563" y="10"/>
                                    </a:lnTo>
                                    <a:lnTo>
                                      <a:pt x="564" y="10"/>
                                    </a:lnTo>
                                    <a:lnTo>
                                      <a:pt x="565" y="10"/>
                                    </a:lnTo>
                                    <a:lnTo>
                                      <a:pt x="565" y="11"/>
                                    </a:lnTo>
                                    <a:lnTo>
                                      <a:pt x="566" y="12"/>
                                    </a:lnTo>
                                    <a:lnTo>
                                      <a:pt x="566" y="13"/>
                                    </a:lnTo>
                                    <a:lnTo>
                                      <a:pt x="567" y="14"/>
                                    </a:lnTo>
                                    <a:lnTo>
                                      <a:pt x="568" y="13"/>
                                    </a:lnTo>
                                    <a:lnTo>
                                      <a:pt x="568" y="14"/>
                                    </a:lnTo>
                                    <a:lnTo>
                                      <a:pt x="569" y="11"/>
                                    </a:lnTo>
                                    <a:lnTo>
                                      <a:pt x="569" y="13"/>
                                    </a:lnTo>
                                    <a:lnTo>
                                      <a:pt x="571" y="9"/>
                                    </a:lnTo>
                                    <a:lnTo>
                                      <a:pt x="571" y="11"/>
                                    </a:lnTo>
                                    <a:lnTo>
                                      <a:pt x="572" y="7"/>
                                    </a:lnTo>
                                    <a:lnTo>
                                      <a:pt x="572" y="9"/>
                                    </a:lnTo>
                                    <a:lnTo>
                                      <a:pt x="573" y="7"/>
                                    </a:lnTo>
                                    <a:lnTo>
                                      <a:pt x="574" y="7"/>
                                    </a:lnTo>
                                    <a:lnTo>
                                      <a:pt x="574" y="9"/>
                                    </a:lnTo>
                                    <a:lnTo>
                                      <a:pt x="575" y="9"/>
                                    </a:lnTo>
                                    <a:lnTo>
                                      <a:pt x="575" y="10"/>
                                    </a:lnTo>
                                    <a:lnTo>
                                      <a:pt x="576" y="10"/>
                                    </a:lnTo>
                                    <a:lnTo>
                                      <a:pt x="576" y="11"/>
                                    </a:lnTo>
                                    <a:lnTo>
                                      <a:pt x="577" y="12"/>
                                    </a:lnTo>
                                    <a:lnTo>
                                      <a:pt x="577" y="13"/>
                                    </a:lnTo>
                                    <a:lnTo>
                                      <a:pt x="579" y="14"/>
                                    </a:lnTo>
                                    <a:lnTo>
                                      <a:pt x="579" y="15"/>
                                    </a:lnTo>
                                    <a:lnTo>
                                      <a:pt x="580" y="15"/>
                                    </a:lnTo>
                                    <a:lnTo>
                                      <a:pt x="580" y="16"/>
                                    </a:lnTo>
                                    <a:lnTo>
                                      <a:pt x="581" y="15"/>
                                    </a:lnTo>
                                    <a:lnTo>
                                      <a:pt x="581" y="16"/>
                                    </a:lnTo>
                                    <a:lnTo>
                                      <a:pt x="582" y="13"/>
                                    </a:lnTo>
                                    <a:lnTo>
                                      <a:pt x="582" y="14"/>
                                    </a:lnTo>
                                    <a:lnTo>
                                      <a:pt x="583" y="11"/>
                                    </a:lnTo>
                                    <a:lnTo>
                                      <a:pt x="583" y="12"/>
                                    </a:lnTo>
                                    <a:lnTo>
                                      <a:pt x="584" y="11"/>
                                    </a:lnTo>
                                    <a:lnTo>
                                      <a:pt x="585" y="11"/>
                                    </a:lnTo>
                                    <a:lnTo>
                                      <a:pt x="585" y="12"/>
                                    </a:lnTo>
                                    <a:lnTo>
                                      <a:pt x="586" y="12"/>
                                    </a:lnTo>
                                    <a:lnTo>
                                      <a:pt x="586" y="13"/>
                                    </a:lnTo>
                                    <a:lnTo>
                                      <a:pt x="588" y="13"/>
                                    </a:lnTo>
                                    <a:lnTo>
                                      <a:pt x="588" y="14"/>
                                    </a:lnTo>
                                    <a:lnTo>
                                      <a:pt x="589" y="14"/>
                                    </a:lnTo>
                                    <a:lnTo>
                                      <a:pt x="590" y="15"/>
                                    </a:lnTo>
                                    <a:lnTo>
                                      <a:pt x="591" y="16"/>
                                    </a:lnTo>
                                    <a:lnTo>
                                      <a:pt x="592" y="18"/>
                                    </a:lnTo>
                                    <a:lnTo>
                                      <a:pt x="593" y="16"/>
                                    </a:lnTo>
                                    <a:lnTo>
                                      <a:pt x="593" y="18"/>
                                    </a:lnTo>
                                    <a:lnTo>
                                      <a:pt x="594" y="15"/>
                                    </a:lnTo>
                                    <a:lnTo>
                                      <a:pt x="595" y="13"/>
                                    </a:lnTo>
                                    <a:lnTo>
                                      <a:pt x="595" y="14"/>
                                    </a:lnTo>
                                    <a:lnTo>
                                      <a:pt x="597" y="13"/>
                                    </a:lnTo>
                                    <a:lnTo>
                                      <a:pt x="598" y="12"/>
                                    </a:lnTo>
                                    <a:lnTo>
                                      <a:pt x="599" y="11"/>
                                    </a:lnTo>
                                    <a:lnTo>
                                      <a:pt x="599" y="12"/>
                                    </a:lnTo>
                                    <a:lnTo>
                                      <a:pt x="600" y="9"/>
                                    </a:lnTo>
                                    <a:lnTo>
                                      <a:pt x="600" y="10"/>
                                    </a:lnTo>
                                    <a:lnTo>
                                      <a:pt x="601" y="9"/>
                                    </a:lnTo>
                                    <a:lnTo>
                                      <a:pt x="602" y="10"/>
                                    </a:lnTo>
                                    <a:lnTo>
                                      <a:pt x="602" y="12"/>
                                    </a:lnTo>
                                    <a:lnTo>
                                      <a:pt x="603" y="13"/>
                                    </a:lnTo>
                                    <a:lnTo>
                                      <a:pt x="603" y="15"/>
                                    </a:lnTo>
                                    <a:lnTo>
                                      <a:pt x="604" y="16"/>
                                    </a:lnTo>
                                    <a:lnTo>
                                      <a:pt x="604" y="18"/>
                                    </a:lnTo>
                                    <a:lnTo>
                                      <a:pt x="606" y="19"/>
                                    </a:lnTo>
                                    <a:lnTo>
                                      <a:pt x="606" y="21"/>
                                    </a:lnTo>
                                    <a:lnTo>
                                      <a:pt x="607" y="21"/>
                                    </a:lnTo>
                                    <a:lnTo>
                                      <a:pt x="608" y="20"/>
                                    </a:lnTo>
                                    <a:lnTo>
                                      <a:pt x="608" y="21"/>
                                    </a:lnTo>
                                    <a:lnTo>
                                      <a:pt x="609" y="14"/>
                                    </a:lnTo>
                                    <a:lnTo>
                                      <a:pt x="609" y="18"/>
                                    </a:lnTo>
                                    <a:lnTo>
                                      <a:pt x="610" y="6"/>
                                    </a:lnTo>
                                    <a:lnTo>
                                      <a:pt x="610" y="11"/>
                                    </a:lnTo>
                                    <a:lnTo>
                                      <a:pt x="611" y="1"/>
                                    </a:lnTo>
                                    <a:lnTo>
                                      <a:pt x="611" y="4"/>
                                    </a:lnTo>
                                    <a:lnTo>
                                      <a:pt x="612" y="0"/>
                                    </a:lnTo>
                                    <a:lnTo>
                                      <a:pt x="612" y="1"/>
                                    </a:lnTo>
                                    <a:lnTo>
                                      <a:pt x="613" y="1"/>
                                    </a:lnTo>
                                    <a:lnTo>
                                      <a:pt x="613" y="2"/>
                                    </a:lnTo>
                                    <a:lnTo>
                                      <a:pt x="615" y="3"/>
                                    </a:lnTo>
                                    <a:lnTo>
                                      <a:pt x="615" y="6"/>
                                    </a:lnTo>
                                    <a:lnTo>
                                      <a:pt x="616" y="7"/>
                                    </a:lnTo>
                                    <a:lnTo>
                                      <a:pt x="616" y="9"/>
                                    </a:lnTo>
                                    <a:lnTo>
                                      <a:pt x="617" y="9"/>
                                    </a:lnTo>
                                    <a:lnTo>
                                      <a:pt x="617" y="10"/>
                                    </a:lnTo>
                                    <a:lnTo>
                                      <a:pt x="618" y="11"/>
                                    </a:lnTo>
                                    <a:lnTo>
                                      <a:pt x="619" y="10"/>
                                    </a:lnTo>
                                    <a:lnTo>
                                      <a:pt x="620" y="10"/>
                                    </a:lnTo>
                                    <a:lnTo>
                                      <a:pt x="621" y="10"/>
                                    </a:lnTo>
                                    <a:lnTo>
                                      <a:pt x="623" y="11"/>
                                    </a:lnTo>
                                    <a:lnTo>
                                      <a:pt x="624" y="12"/>
                                    </a:lnTo>
                                    <a:lnTo>
                                      <a:pt x="624" y="13"/>
                                    </a:lnTo>
                                    <a:lnTo>
                                      <a:pt x="625" y="14"/>
                                    </a:lnTo>
                                    <a:lnTo>
                                      <a:pt x="625" y="15"/>
                                    </a:lnTo>
                                    <a:lnTo>
                                      <a:pt x="626" y="16"/>
                                    </a:lnTo>
                                    <a:lnTo>
                                      <a:pt x="626" y="18"/>
                                    </a:lnTo>
                                    <a:lnTo>
                                      <a:pt x="627" y="18"/>
                                    </a:lnTo>
                                    <a:lnTo>
                                      <a:pt x="628" y="18"/>
                                    </a:lnTo>
                                    <a:lnTo>
                                      <a:pt x="629" y="18"/>
                                    </a:lnTo>
                                    <a:lnTo>
                                      <a:pt x="630" y="16"/>
                                    </a:lnTo>
                                    <a:lnTo>
                                      <a:pt x="632" y="15"/>
                                    </a:lnTo>
                                    <a:lnTo>
                                      <a:pt x="633" y="15"/>
                                    </a:lnTo>
                                    <a:lnTo>
                                      <a:pt x="633" y="16"/>
                                    </a:lnTo>
                                    <a:lnTo>
                                      <a:pt x="634" y="16"/>
                                    </a:lnTo>
                                    <a:lnTo>
                                      <a:pt x="634" y="19"/>
                                    </a:lnTo>
                                    <a:lnTo>
                                      <a:pt x="635" y="19"/>
                                    </a:lnTo>
                                    <a:lnTo>
                                      <a:pt x="635" y="21"/>
                                    </a:lnTo>
                                    <a:lnTo>
                                      <a:pt x="636" y="21"/>
                                    </a:lnTo>
                                    <a:lnTo>
                                      <a:pt x="637" y="20"/>
                                    </a:lnTo>
                                    <a:lnTo>
                                      <a:pt x="637" y="21"/>
                                    </a:lnTo>
                                    <a:lnTo>
                                      <a:pt x="638" y="16"/>
                                    </a:lnTo>
                                    <a:lnTo>
                                      <a:pt x="638" y="19"/>
                                    </a:lnTo>
                                    <a:lnTo>
                                      <a:pt x="639" y="11"/>
                                    </a:lnTo>
                                    <a:lnTo>
                                      <a:pt x="639" y="14"/>
                                    </a:lnTo>
                                    <a:lnTo>
                                      <a:pt x="641" y="5"/>
                                    </a:lnTo>
                                    <a:lnTo>
                                      <a:pt x="641" y="9"/>
                                    </a:lnTo>
                                    <a:lnTo>
                                      <a:pt x="642" y="3"/>
                                    </a:lnTo>
                                    <a:lnTo>
                                      <a:pt x="642" y="4"/>
                                    </a:lnTo>
                                    <a:lnTo>
                                      <a:pt x="643" y="3"/>
                                    </a:lnTo>
                                    <a:lnTo>
                                      <a:pt x="643" y="4"/>
                                    </a:lnTo>
                                    <a:lnTo>
                                      <a:pt x="644" y="4"/>
                                    </a:lnTo>
                                    <a:lnTo>
                                      <a:pt x="644" y="6"/>
                                    </a:lnTo>
                                    <a:lnTo>
                                      <a:pt x="645" y="9"/>
                                    </a:lnTo>
                                    <a:lnTo>
                                      <a:pt x="645" y="11"/>
                                    </a:lnTo>
                                    <a:lnTo>
                                      <a:pt x="646" y="12"/>
                                    </a:lnTo>
                                    <a:lnTo>
                                      <a:pt x="646" y="14"/>
                                    </a:lnTo>
                                    <a:lnTo>
                                      <a:pt x="647" y="14"/>
                                    </a:lnTo>
                                    <a:lnTo>
                                      <a:pt x="647" y="15"/>
                                    </a:lnTo>
                                    <a:lnTo>
                                      <a:pt x="648" y="15"/>
                                    </a:lnTo>
                                    <a:lnTo>
                                      <a:pt x="650" y="14"/>
                                    </a:lnTo>
                                    <a:lnTo>
                                      <a:pt x="651" y="12"/>
                                    </a:lnTo>
                                    <a:lnTo>
                                      <a:pt x="651" y="13"/>
                                    </a:lnTo>
                                    <a:lnTo>
                                      <a:pt x="652" y="12"/>
                                    </a:lnTo>
                                    <a:lnTo>
                                      <a:pt x="653" y="10"/>
                                    </a:lnTo>
                                    <a:lnTo>
                                      <a:pt x="653" y="11"/>
                                    </a:lnTo>
                                    <a:lnTo>
                                      <a:pt x="654" y="9"/>
                                    </a:lnTo>
                                    <a:lnTo>
                                      <a:pt x="654" y="10"/>
                                    </a:lnTo>
                                    <a:lnTo>
                                      <a:pt x="655" y="7"/>
                                    </a:lnTo>
                                    <a:lnTo>
                                      <a:pt x="655" y="9"/>
                                    </a:lnTo>
                                    <a:lnTo>
                                      <a:pt x="656" y="9"/>
                                    </a:lnTo>
                                    <a:lnTo>
                                      <a:pt x="656" y="10"/>
                                    </a:lnTo>
                                    <a:lnTo>
                                      <a:pt x="657" y="11"/>
                                    </a:lnTo>
                                    <a:lnTo>
                                      <a:pt x="657" y="13"/>
                                    </a:lnTo>
                                    <a:lnTo>
                                      <a:pt x="659" y="13"/>
                                    </a:lnTo>
                                    <a:lnTo>
                                      <a:pt x="659" y="14"/>
                                    </a:lnTo>
                                    <a:lnTo>
                                      <a:pt x="660" y="15"/>
                                    </a:lnTo>
                                    <a:lnTo>
                                      <a:pt x="661" y="13"/>
                                    </a:lnTo>
                                    <a:lnTo>
                                      <a:pt x="661" y="14"/>
                                    </a:lnTo>
                                    <a:lnTo>
                                      <a:pt x="662" y="11"/>
                                    </a:lnTo>
                                    <a:lnTo>
                                      <a:pt x="662" y="13"/>
                                    </a:lnTo>
                                    <a:lnTo>
                                      <a:pt x="663" y="10"/>
                                    </a:lnTo>
                                    <a:lnTo>
                                      <a:pt x="663" y="11"/>
                                    </a:lnTo>
                                    <a:lnTo>
                                      <a:pt x="664" y="10"/>
                                    </a:lnTo>
                                    <a:lnTo>
                                      <a:pt x="665" y="10"/>
                                    </a:lnTo>
                                    <a:lnTo>
                                      <a:pt x="665" y="11"/>
                                    </a:lnTo>
                                    <a:lnTo>
                                      <a:pt x="666" y="11"/>
                                    </a:lnTo>
                                    <a:lnTo>
                                      <a:pt x="666" y="13"/>
                                    </a:lnTo>
                                    <a:lnTo>
                                      <a:pt x="668" y="13"/>
                                    </a:lnTo>
                                    <a:lnTo>
                                      <a:pt x="668" y="15"/>
                                    </a:lnTo>
                                    <a:lnTo>
                                      <a:pt x="669" y="16"/>
                                    </a:lnTo>
                                    <a:lnTo>
                                      <a:pt x="669" y="18"/>
                                    </a:lnTo>
                                    <a:lnTo>
                                      <a:pt x="670" y="19"/>
                                    </a:lnTo>
                                    <a:lnTo>
                                      <a:pt x="671" y="19"/>
                                    </a:lnTo>
                                    <a:lnTo>
                                      <a:pt x="671" y="20"/>
                                    </a:lnTo>
                                    <a:lnTo>
                                      <a:pt x="672" y="16"/>
                                    </a:lnTo>
                                    <a:lnTo>
                                      <a:pt x="672" y="19"/>
                                    </a:lnTo>
                                    <a:lnTo>
                                      <a:pt x="673" y="13"/>
                                    </a:lnTo>
                                    <a:lnTo>
                                      <a:pt x="673" y="15"/>
                                    </a:lnTo>
                                    <a:lnTo>
                                      <a:pt x="674" y="11"/>
                                    </a:lnTo>
                                    <a:lnTo>
                                      <a:pt x="674" y="13"/>
                                    </a:lnTo>
                                    <a:lnTo>
                                      <a:pt x="676" y="10"/>
                                    </a:lnTo>
                                    <a:lnTo>
                                      <a:pt x="676" y="11"/>
                                    </a:lnTo>
                                    <a:lnTo>
                                      <a:pt x="677" y="10"/>
                                    </a:lnTo>
                                    <a:lnTo>
                                      <a:pt x="678" y="9"/>
                                    </a:lnTo>
                                    <a:lnTo>
                                      <a:pt x="678" y="10"/>
                                    </a:lnTo>
                                    <a:lnTo>
                                      <a:pt x="679" y="9"/>
                                    </a:lnTo>
                                    <a:lnTo>
                                      <a:pt x="680" y="9"/>
                                    </a:lnTo>
                                    <a:lnTo>
                                      <a:pt x="681" y="10"/>
                                    </a:lnTo>
                                    <a:lnTo>
                                      <a:pt x="682" y="11"/>
                                    </a:lnTo>
                                    <a:lnTo>
                                      <a:pt x="682" y="13"/>
                                    </a:lnTo>
                                    <a:lnTo>
                                      <a:pt x="683" y="13"/>
                                    </a:lnTo>
                                    <a:lnTo>
                                      <a:pt x="683" y="15"/>
                                    </a:lnTo>
                                    <a:lnTo>
                                      <a:pt x="685" y="15"/>
                                    </a:lnTo>
                                    <a:lnTo>
                                      <a:pt x="685" y="16"/>
                                    </a:lnTo>
                                    <a:lnTo>
                                      <a:pt x="686" y="16"/>
                                    </a:lnTo>
                                    <a:lnTo>
                                      <a:pt x="687" y="16"/>
                                    </a:lnTo>
                                    <a:lnTo>
                                      <a:pt x="688" y="16"/>
                                    </a:lnTo>
                                    <a:lnTo>
                                      <a:pt x="689" y="16"/>
                                    </a:lnTo>
                                    <a:lnTo>
                                      <a:pt x="690" y="14"/>
                                    </a:lnTo>
                                    <a:lnTo>
                                      <a:pt x="690" y="15"/>
                                    </a:lnTo>
                                    <a:lnTo>
                                      <a:pt x="691" y="13"/>
                                    </a:lnTo>
                                    <a:lnTo>
                                      <a:pt x="691" y="14"/>
                                    </a:lnTo>
                                    <a:lnTo>
                                      <a:pt x="692" y="12"/>
                                    </a:lnTo>
                                    <a:lnTo>
                                      <a:pt x="692" y="13"/>
                                    </a:lnTo>
                                    <a:lnTo>
                                      <a:pt x="694" y="12"/>
                                    </a:lnTo>
                                    <a:lnTo>
                                      <a:pt x="695" y="12"/>
                                    </a:lnTo>
                                    <a:lnTo>
                                      <a:pt x="696" y="12"/>
                                    </a:lnTo>
                                    <a:lnTo>
                                      <a:pt x="697" y="12"/>
                                    </a:lnTo>
                                    <a:lnTo>
                                      <a:pt x="698" y="10"/>
                                    </a:lnTo>
                                    <a:lnTo>
                                      <a:pt x="698" y="11"/>
                                    </a:lnTo>
                                    <a:lnTo>
                                      <a:pt x="699" y="6"/>
                                    </a:lnTo>
                                    <a:lnTo>
                                      <a:pt x="699" y="9"/>
                                    </a:lnTo>
                                    <a:lnTo>
                                      <a:pt x="700" y="4"/>
                                    </a:lnTo>
                                    <a:lnTo>
                                      <a:pt x="700" y="5"/>
                                    </a:lnTo>
                                    <a:lnTo>
                                      <a:pt x="701" y="4"/>
                                    </a:lnTo>
                                    <a:lnTo>
                                      <a:pt x="701" y="5"/>
                                    </a:lnTo>
                                    <a:lnTo>
                                      <a:pt x="703" y="6"/>
                                    </a:lnTo>
                                    <a:lnTo>
                                      <a:pt x="703" y="7"/>
                                    </a:lnTo>
                                    <a:lnTo>
                                      <a:pt x="704" y="9"/>
                                    </a:lnTo>
                                    <a:lnTo>
                                      <a:pt x="704" y="10"/>
                                    </a:lnTo>
                                    <a:lnTo>
                                      <a:pt x="705" y="10"/>
                                    </a:lnTo>
                                    <a:lnTo>
                                      <a:pt x="705" y="11"/>
                                    </a:lnTo>
                                    <a:lnTo>
                                      <a:pt x="706" y="10"/>
                                    </a:lnTo>
                                    <a:lnTo>
                                      <a:pt x="707" y="9"/>
                                    </a:lnTo>
                                    <a:lnTo>
                                      <a:pt x="707" y="10"/>
                                    </a:lnTo>
                                    <a:lnTo>
                                      <a:pt x="708" y="9"/>
                                    </a:lnTo>
                                    <a:lnTo>
                                      <a:pt x="709" y="9"/>
                                    </a:lnTo>
                                    <a:lnTo>
                                      <a:pt x="710" y="10"/>
                                    </a:lnTo>
                                    <a:lnTo>
                                      <a:pt x="712" y="11"/>
                                    </a:lnTo>
                                    <a:lnTo>
                                      <a:pt x="712" y="14"/>
                                    </a:lnTo>
                                    <a:lnTo>
                                      <a:pt x="713" y="15"/>
                                    </a:lnTo>
                                    <a:lnTo>
                                      <a:pt x="713" y="20"/>
                                    </a:lnTo>
                                    <a:lnTo>
                                      <a:pt x="714" y="22"/>
                                    </a:lnTo>
                                    <a:lnTo>
                                      <a:pt x="714" y="24"/>
                                    </a:lnTo>
                                    <a:lnTo>
                                      <a:pt x="715" y="27"/>
                                    </a:lnTo>
                                    <a:lnTo>
                                      <a:pt x="715" y="29"/>
                                    </a:lnTo>
                                    <a:lnTo>
                                      <a:pt x="716" y="30"/>
                                    </a:lnTo>
                                    <a:lnTo>
                                      <a:pt x="717" y="25"/>
                                    </a:lnTo>
                                    <a:lnTo>
                                      <a:pt x="717" y="29"/>
                                    </a:lnTo>
                                    <a:lnTo>
                                      <a:pt x="718" y="19"/>
                                    </a:lnTo>
                                    <a:lnTo>
                                      <a:pt x="718" y="23"/>
                                    </a:lnTo>
                                    <a:lnTo>
                                      <a:pt x="720" y="14"/>
                                    </a:lnTo>
                                    <a:lnTo>
                                      <a:pt x="720" y="18"/>
                                    </a:lnTo>
                                    <a:lnTo>
                                      <a:pt x="721" y="12"/>
                                    </a:lnTo>
                                    <a:lnTo>
                                      <a:pt x="721" y="13"/>
                                    </a:lnTo>
                                    <a:lnTo>
                                      <a:pt x="722" y="11"/>
                                    </a:lnTo>
                                    <a:lnTo>
                                      <a:pt x="722" y="12"/>
                                    </a:lnTo>
                                    <a:lnTo>
                                      <a:pt x="723" y="11"/>
                                    </a:lnTo>
                                    <a:lnTo>
                                      <a:pt x="724" y="9"/>
                                    </a:lnTo>
                                    <a:lnTo>
                                      <a:pt x="724" y="10"/>
                                    </a:lnTo>
                                    <a:lnTo>
                                      <a:pt x="725" y="7"/>
                                    </a:lnTo>
                                    <a:lnTo>
                                      <a:pt x="725" y="9"/>
                                    </a:lnTo>
                                    <a:lnTo>
                                      <a:pt x="726" y="4"/>
                                    </a:lnTo>
                                    <a:lnTo>
                                      <a:pt x="726" y="6"/>
                                    </a:lnTo>
                                    <a:lnTo>
                                      <a:pt x="727" y="3"/>
                                    </a:lnTo>
                                    <a:lnTo>
                                      <a:pt x="727" y="4"/>
                                    </a:lnTo>
                                    <a:lnTo>
                                      <a:pt x="729" y="2"/>
                                    </a:lnTo>
                                    <a:lnTo>
                                      <a:pt x="730" y="3"/>
                                    </a:lnTo>
                                    <a:lnTo>
                                      <a:pt x="730" y="4"/>
                                    </a:lnTo>
                                    <a:lnTo>
                                      <a:pt x="731" y="4"/>
                                    </a:lnTo>
                                    <a:lnTo>
                                      <a:pt x="731" y="5"/>
                                    </a:lnTo>
                                    <a:lnTo>
                                      <a:pt x="732" y="6"/>
                                    </a:lnTo>
                                    <a:lnTo>
                                      <a:pt x="732" y="7"/>
                                    </a:lnTo>
                                    <a:lnTo>
                                      <a:pt x="733" y="7"/>
                                    </a:lnTo>
                                    <a:lnTo>
                                      <a:pt x="734" y="9"/>
                                    </a:lnTo>
                                    <a:lnTo>
                                      <a:pt x="734" y="10"/>
                                    </a:lnTo>
                                    <a:lnTo>
                                      <a:pt x="735" y="11"/>
                                    </a:lnTo>
                                    <a:lnTo>
                                      <a:pt x="735" y="12"/>
                                    </a:lnTo>
                                    <a:lnTo>
                                      <a:pt x="736" y="13"/>
                                    </a:lnTo>
                                    <a:lnTo>
                                      <a:pt x="736" y="15"/>
                                    </a:lnTo>
                                    <a:lnTo>
                                      <a:pt x="738" y="16"/>
                                    </a:lnTo>
                                    <a:lnTo>
                                      <a:pt x="738" y="18"/>
                                    </a:lnTo>
                                    <a:lnTo>
                                      <a:pt x="739" y="19"/>
                                    </a:lnTo>
                                    <a:lnTo>
                                      <a:pt x="740" y="19"/>
                                    </a:lnTo>
                                    <a:lnTo>
                                      <a:pt x="741" y="18"/>
                                    </a:lnTo>
                                    <a:lnTo>
                                      <a:pt x="741" y="19"/>
                                    </a:lnTo>
                                    <a:lnTo>
                                      <a:pt x="742" y="16"/>
                                    </a:lnTo>
                                    <a:lnTo>
                                      <a:pt x="742" y="18"/>
                                    </a:lnTo>
                                    <a:lnTo>
                                      <a:pt x="743" y="14"/>
                                    </a:lnTo>
                                    <a:lnTo>
                                      <a:pt x="743" y="15"/>
                                    </a:lnTo>
                                    <a:lnTo>
                                      <a:pt x="744" y="12"/>
                                    </a:lnTo>
                                    <a:lnTo>
                                      <a:pt x="744" y="13"/>
                                    </a:lnTo>
                                    <a:lnTo>
                                      <a:pt x="745" y="12"/>
                                    </a:lnTo>
                                    <a:lnTo>
                                      <a:pt x="747" y="12"/>
                                    </a:lnTo>
                                    <a:lnTo>
                                      <a:pt x="747" y="13"/>
                                    </a:lnTo>
                                    <a:lnTo>
                                      <a:pt x="748" y="13"/>
                                    </a:lnTo>
                                    <a:lnTo>
                                      <a:pt x="748" y="15"/>
                                    </a:lnTo>
                                    <a:lnTo>
                                      <a:pt x="749" y="16"/>
                                    </a:lnTo>
                                    <a:lnTo>
                                      <a:pt x="749" y="18"/>
                                    </a:lnTo>
                                    <a:lnTo>
                                      <a:pt x="750" y="18"/>
                                    </a:lnTo>
                                    <a:lnTo>
                                      <a:pt x="751" y="16"/>
                                    </a:lnTo>
                                    <a:lnTo>
                                      <a:pt x="751" y="18"/>
                                    </a:lnTo>
                                    <a:lnTo>
                                      <a:pt x="752" y="14"/>
                                    </a:lnTo>
                                    <a:lnTo>
                                      <a:pt x="752" y="16"/>
                                    </a:lnTo>
                                    <a:lnTo>
                                      <a:pt x="753" y="12"/>
                                    </a:lnTo>
                                    <a:lnTo>
                                      <a:pt x="753" y="14"/>
                                    </a:lnTo>
                                    <a:lnTo>
                                      <a:pt x="754" y="10"/>
                                    </a:lnTo>
                                    <a:lnTo>
                                      <a:pt x="754" y="11"/>
                                    </a:lnTo>
                                    <a:lnTo>
                                      <a:pt x="756" y="6"/>
                                    </a:lnTo>
                                    <a:lnTo>
                                      <a:pt x="756" y="9"/>
                                    </a:lnTo>
                                    <a:lnTo>
                                      <a:pt x="757" y="5"/>
                                    </a:lnTo>
                                    <a:lnTo>
                                      <a:pt x="757" y="6"/>
                                    </a:lnTo>
                                    <a:lnTo>
                                      <a:pt x="758" y="6"/>
                                    </a:lnTo>
                                    <a:lnTo>
                                      <a:pt x="759" y="6"/>
                                    </a:lnTo>
                                    <a:lnTo>
                                      <a:pt x="759" y="9"/>
                                    </a:lnTo>
                                    <a:lnTo>
                                      <a:pt x="760" y="10"/>
                                    </a:lnTo>
                                    <a:lnTo>
                                      <a:pt x="760" y="11"/>
                                    </a:lnTo>
                                    <a:lnTo>
                                      <a:pt x="761" y="12"/>
                                    </a:lnTo>
                                    <a:lnTo>
                                      <a:pt x="761" y="13"/>
                                    </a:lnTo>
                                    <a:lnTo>
                                      <a:pt x="762" y="13"/>
                                    </a:lnTo>
                                    <a:lnTo>
                                      <a:pt x="762" y="14"/>
                                    </a:lnTo>
                                    <a:lnTo>
                                      <a:pt x="764" y="12"/>
                                    </a:lnTo>
                                    <a:lnTo>
                                      <a:pt x="764" y="13"/>
                                    </a:lnTo>
                                    <a:lnTo>
                                      <a:pt x="765" y="12"/>
                                    </a:lnTo>
                                    <a:lnTo>
                                      <a:pt x="766" y="11"/>
                                    </a:lnTo>
                                    <a:lnTo>
                                      <a:pt x="766" y="12"/>
                                    </a:lnTo>
                                    <a:lnTo>
                                      <a:pt x="767" y="12"/>
                                    </a:lnTo>
                                    <a:lnTo>
                                      <a:pt x="767" y="14"/>
                                    </a:lnTo>
                                    <a:lnTo>
                                      <a:pt x="768" y="15"/>
                                    </a:lnTo>
                                    <a:lnTo>
                                      <a:pt x="769" y="16"/>
                                    </a:lnTo>
                                    <a:lnTo>
                                      <a:pt x="770" y="15"/>
                                    </a:lnTo>
                                    <a:lnTo>
                                      <a:pt x="770" y="16"/>
                                    </a:lnTo>
                                    <a:lnTo>
                                      <a:pt x="771" y="13"/>
                                    </a:lnTo>
                                    <a:lnTo>
                                      <a:pt x="771" y="15"/>
                                    </a:lnTo>
                                    <a:lnTo>
                                      <a:pt x="773" y="11"/>
                                    </a:lnTo>
                                    <a:lnTo>
                                      <a:pt x="773" y="12"/>
                                    </a:lnTo>
                                    <a:lnTo>
                                      <a:pt x="774" y="10"/>
                                    </a:lnTo>
                                    <a:lnTo>
                                      <a:pt x="774" y="11"/>
                                    </a:lnTo>
                                    <a:lnTo>
                                      <a:pt x="775" y="10"/>
                                    </a:lnTo>
                                    <a:lnTo>
                                      <a:pt x="776" y="10"/>
                                    </a:lnTo>
                                    <a:lnTo>
                                      <a:pt x="777" y="10"/>
                                    </a:lnTo>
                                    <a:lnTo>
                                      <a:pt x="777" y="11"/>
                                    </a:lnTo>
                                    <a:lnTo>
                                      <a:pt x="778" y="12"/>
                                    </a:lnTo>
                                    <a:lnTo>
                                      <a:pt x="778" y="14"/>
                                    </a:lnTo>
                                    <a:lnTo>
                                      <a:pt x="779" y="15"/>
                                    </a:lnTo>
                                    <a:lnTo>
                                      <a:pt x="779" y="16"/>
                                    </a:lnTo>
                                    <a:lnTo>
                                      <a:pt x="780" y="18"/>
                                    </a:lnTo>
                                    <a:lnTo>
                                      <a:pt x="782" y="16"/>
                                    </a:lnTo>
                                    <a:lnTo>
                                      <a:pt x="782" y="18"/>
                                    </a:lnTo>
                                    <a:lnTo>
                                      <a:pt x="783" y="13"/>
                                    </a:lnTo>
                                    <a:lnTo>
                                      <a:pt x="783" y="15"/>
                                    </a:lnTo>
                                    <a:lnTo>
                                      <a:pt x="784" y="11"/>
                                    </a:lnTo>
                                    <a:lnTo>
                                      <a:pt x="784" y="13"/>
                                    </a:lnTo>
                                    <a:lnTo>
                                      <a:pt x="785" y="10"/>
                                    </a:lnTo>
                                    <a:lnTo>
                                      <a:pt x="786" y="9"/>
                                    </a:lnTo>
                                    <a:lnTo>
                                      <a:pt x="786" y="10"/>
                                    </a:lnTo>
                                    <a:lnTo>
                                      <a:pt x="787" y="10"/>
                                    </a:lnTo>
                                    <a:lnTo>
                                      <a:pt x="788" y="11"/>
                                    </a:lnTo>
                                    <a:lnTo>
                                      <a:pt x="788" y="12"/>
                                    </a:lnTo>
                                    <a:lnTo>
                                      <a:pt x="789" y="12"/>
                                    </a:lnTo>
                                    <a:lnTo>
                                      <a:pt x="789" y="14"/>
                                    </a:lnTo>
                                    <a:lnTo>
                                      <a:pt x="791" y="14"/>
                                    </a:lnTo>
                                    <a:lnTo>
                                      <a:pt x="792" y="14"/>
                                    </a:lnTo>
                                    <a:lnTo>
                                      <a:pt x="792" y="15"/>
                                    </a:lnTo>
                                    <a:lnTo>
                                      <a:pt x="793" y="13"/>
                                    </a:lnTo>
                                    <a:lnTo>
                                      <a:pt x="793" y="14"/>
                                    </a:lnTo>
                                    <a:lnTo>
                                      <a:pt x="794" y="12"/>
                                    </a:lnTo>
                                    <a:lnTo>
                                      <a:pt x="794" y="13"/>
                                    </a:lnTo>
                                    <a:lnTo>
                                      <a:pt x="795" y="12"/>
                                    </a:lnTo>
                                    <a:lnTo>
                                      <a:pt x="796" y="12"/>
                                    </a:lnTo>
                                    <a:lnTo>
                                      <a:pt x="797" y="10"/>
                                    </a:lnTo>
                                    <a:lnTo>
                                      <a:pt x="797" y="12"/>
                                    </a:lnTo>
                                    <a:lnTo>
                                      <a:pt x="798" y="7"/>
                                    </a:lnTo>
                                    <a:lnTo>
                                      <a:pt x="798" y="9"/>
                                    </a:lnTo>
                                    <a:lnTo>
                                      <a:pt x="800" y="5"/>
                                    </a:lnTo>
                                    <a:lnTo>
                                      <a:pt x="800" y="6"/>
                                    </a:lnTo>
                                    <a:lnTo>
                                      <a:pt x="801" y="4"/>
                                    </a:lnTo>
                                    <a:lnTo>
                                      <a:pt x="802" y="5"/>
                                    </a:lnTo>
                                    <a:lnTo>
                                      <a:pt x="802" y="6"/>
                                    </a:lnTo>
                                    <a:lnTo>
                                      <a:pt x="803" y="7"/>
                                    </a:lnTo>
                                    <a:lnTo>
                                      <a:pt x="803" y="11"/>
                                    </a:lnTo>
                                    <a:lnTo>
                                      <a:pt x="804" y="12"/>
                                    </a:lnTo>
                                    <a:lnTo>
                                      <a:pt x="804" y="16"/>
                                    </a:lnTo>
                                    <a:lnTo>
                                      <a:pt x="805" y="18"/>
                                    </a:lnTo>
                                    <a:lnTo>
                                      <a:pt x="805" y="21"/>
                                    </a:lnTo>
                                    <a:lnTo>
                                      <a:pt x="806" y="22"/>
                                    </a:lnTo>
                                    <a:lnTo>
                                      <a:pt x="806" y="23"/>
                                    </a:lnTo>
                                    <a:lnTo>
                                      <a:pt x="807" y="22"/>
                                    </a:lnTo>
                                    <a:lnTo>
                                      <a:pt x="807" y="23"/>
                                    </a:lnTo>
                                    <a:lnTo>
                                      <a:pt x="809" y="20"/>
                                    </a:lnTo>
                                    <a:lnTo>
                                      <a:pt x="809" y="21"/>
                                    </a:lnTo>
                                    <a:lnTo>
                                      <a:pt x="810" y="18"/>
                                    </a:lnTo>
                                    <a:lnTo>
                                      <a:pt x="810" y="19"/>
                                    </a:lnTo>
                                    <a:lnTo>
                                      <a:pt x="811" y="16"/>
                                    </a:lnTo>
                                    <a:lnTo>
                                      <a:pt x="812" y="15"/>
                                    </a:lnTo>
                                    <a:lnTo>
                                      <a:pt x="813" y="14"/>
                                    </a:lnTo>
                                    <a:lnTo>
                                      <a:pt x="813" y="15"/>
                                    </a:lnTo>
                                    <a:lnTo>
                                      <a:pt x="814" y="11"/>
                                    </a:lnTo>
                                    <a:lnTo>
                                      <a:pt x="814" y="13"/>
                                    </a:lnTo>
                                    <a:lnTo>
                                      <a:pt x="815" y="9"/>
                                    </a:lnTo>
                                    <a:lnTo>
                                      <a:pt x="815" y="11"/>
                                    </a:lnTo>
                                    <a:lnTo>
                                      <a:pt x="817" y="7"/>
                                    </a:lnTo>
                                    <a:lnTo>
                                      <a:pt x="817" y="9"/>
                                    </a:lnTo>
                                    <a:lnTo>
                                      <a:pt x="818" y="7"/>
                                    </a:lnTo>
                                    <a:lnTo>
                                      <a:pt x="819" y="7"/>
                                    </a:lnTo>
                                    <a:lnTo>
                                      <a:pt x="820" y="6"/>
                                    </a:lnTo>
                                    <a:lnTo>
                                      <a:pt x="820" y="7"/>
                                    </a:lnTo>
                                    <a:lnTo>
                                      <a:pt x="821" y="5"/>
                                    </a:lnTo>
                                    <a:lnTo>
                                      <a:pt x="821" y="6"/>
                                    </a:lnTo>
                                    <a:lnTo>
                                      <a:pt x="822" y="5"/>
                                    </a:lnTo>
                                    <a:lnTo>
                                      <a:pt x="822" y="6"/>
                                    </a:lnTo>
                                    <a:lnTo>
                                      <a:pt x="823" y="7"/>
                                    </a:lnTo>
                                    <a:lnTo>
                                      <a:pt x="823" y="9"/>
                                    </a:lnTo>
                                    <a:lnTo>
                                      <a:pt x="824" y="10"/>
                                    </a:lnTo>
                                    <a:lnTo>
                                      <a:pt x="824" y="12"/>
                                    </a:lnTo>
                                    <a:lnTo>
                                      <a:pt x="826" y="13"/>
                                    </a:lnTo>
                                    <a:lnTo>
                                      <a:pt x="826" y="15"/>
                                    </a:lnTo>
                                    <a:lnTo>
                                      <a:pt x="827" y="14"/>
                                    </a:lnTo>
                                    <a:lnTo>
                                      <a:pt x="827" y="15"/>
                                    </a:lnTo>
                                    <a:lnTo>
                                      <a:pt x="828" y="11"/>
                                    </a:lnTo>
                                    <a:lnTo>
                                      <a:pt x="828" y="13"/>
                                    </a:lnTo>
                                    <a:lnTo>
                                      <a:pt x="829" y="9"/>
                                    </a:lnTo>
                                    <a:lnTo>
                                      <a:pt x="829" y="10"/>
                                    </a:lnTo>
                                    <a:lnTo>
                                      <a:pt x="830" y="9"/>
                                    </a:lnTo>
                                    <a:lnTo>
                                      <a:pt x="830" y="10"/>
                                    </a:lnTo>
                                    <a:lnTo>
                                      <a:pt x="831" y="11"/>
                                    </a:lnTo>
                                    <a:lnTo>
                                      <a:pt x="831" y="13"/>
                                    </a:lnTo>
                                    <a:lnTo>
                                      <a:pt x="832" y="15"/>
                                    </a:lnTo>
                                    <a:lnTo>
                                      <a:pt x="832" y="18"/>
                                    </a:lnTo>
                                    <a:lnTo>
                                      <a:pt x="833" y="20"/>
                                    </a:lnTo>
                                    <a:lnTo>
                                      <a:pt x="833" y="21"/>
                                    </a:lnTo>
                                    <a:lnTo>
                                      <a:pt x="835" y="21"/>
                                    </a:lnTo>
                                    <a:lnTo>
                                      <a:pt x="835" y="22"/>
                                    </a:lnTo>
                                    <a:lnTo>
                                      <a:pt x="836" y="21"/>
                                    </a:lnTo>
                                    <a:lnTo>
                                      <a:pt x="836" y="22"/>
                                    </a:lnTo>
                                    <a:lnTo>
                                      <a:pt x="837" y="19"/>
                                    </a:lnTo>
                                    <a:lnTo>
                                      <a:pt x="837" y="20"/>
                                    </a:lnTo>
                                    <a:lnTo>
                                      <a:pt x="838" y="18"/>
                                    </a:lnTo>
                                    <a:lnTo>
                                      <a:pt x="839" y="18"/>
                                    </a:lnTo>
                                    <a:lnTo>
                                      <a:pt x="840" y="18"/>
                                    </a:lnTo>
                                    <a:lnTo>
                                      <a:pt x="841" y="15"/>
                                    </a:lnTo>
                                    <a:lnTo>
                                      <a:pt x="841" y="18"/>
                                    </a:lnTo>
                                    <a:lnTo>
                                      <a:pt x="842" y="11"/>
                                    </a:lnTo>
                                    <a:lnTo>
                                      <a:pt x="842" y="14"/>
                                    </a:lnTo>
                                    <a:lnTo>
                                      <a:pt x="844" y="6"/>
                                    </a:lnTo>
                                    <a:lnTo>
                                      <a:pt x="844" y="9"/>
                                    </a:lnTo>
                                    <a:lnTo>
                                      <a:pt x="845" y="6"/>
                                    </a:lnTo>
                                    <a:lnTo>
                                      <a:pt x="846" y="6"/>
                                    </a:lnTo>
                                    <a:lnTo>
                                      <a:pt x="846" y="9"/>
                                    </a:lnTo>
                                    <a:lnTo>
                                      <a:pt x="847" y="10"/>
                                    </a:lnTo>
                                    <a:lnTo>
                                      <a:pt x="847" y="13"/>
                                    </a:lnTo>
                                    <a:lnTo>
                                      <a:pt x="848" y="14"/>
                                    </a:lnTo>
                                    <a:lnTo>
                                      <a:pt x="848" y="15"/>
                                    </a:lnTo>
                                    <a:lnTo>
                                      <a:pt x="849" y="13"/>
                                    </a:lnTo>
                                    <a:lnTo>
                                      <a:pt x="849" y="14"/>
                                    </a:lnTo>
                                    <a:lnTo>
                                      <a:pt x="850" y="7"/>
                                    </a:lnTo>
                                    <a:lnTo>
                                      <a:pt x="850" y="11"/>
                                    </a:lnTo>
                                    <a:lnTo>
                                      <a:pt x="851" y="2"/>
                                    </a:lnTo>
                                    <a:lnTo>
                                      <a:pt x="851" y="5"/>
                                    </a:lnTo>
                                    <a:lnTo>
                                      <a:pt x="853" y="0"/>
                                    </a:lnTo>
                                    <a:lnTo>
                                      <a:pt x="853" y="1"/>
                                    </a:lnTo>
                                    <a:lnTo>
                                      <a:pt x="854" y="0"/>
                                    </a:lnTo>
                                    <a:lnTo>
                                      <a:pt x="855" y="0"/>
                                    </a:lnTo>
                                    <a:lnTo>
                                      <a:pt x="855" y="1"/>
                                    </a:lnTo>
                                    <a:lnTo>
                                      <a:pt x="856" y="2"/>
                                    </a:lnTo>
                                    <a:lnTo>
                                      <a:pt x="856" y="3"/>
                                    </a:lnTo>
                                    <a:lnTo>
                                      <a:pt x="857" y="4"/>
                                    </a:lnTo>
                                    <a:lnTo>
                                      <a:pt x="857" y="6"/>
                                    </a:lnTo>
                                    <a:lnTo>
                                      <a:pt x="858" y="7"/>
                                    </a:lnTo>
                                    <a:lnTo>
                                      <a:pt x="858" y="11"/>
                                    </a:lnTo>
                                    <a:lnTo>
                                      <a:pt x="859" y="13"/>
                                    </a:lnTo>
                                    <a:lnTo>
                                      <a:pt x="859" y="15"/>
                                    </a:lnTo>
                                    <a:lnTo>
                                      <a:pt x="861" y="16"/>
                                    </a:lnTo>
                                    <a:lnTo>
                                      <a:pt x="861" y="19"/>
                                    </a:lnTo>
                                    <a:lnTo>
                                      <a:pt x="862" y="19"/>
                                    </a:lnTo>
                                    <a:lnTo>
                                      <a:pt x="862" y="20"/>
                                    </a:lnTo>
                                    <a:lnTo>
                                      <a:pt x="863" y="20"/>
                                    </a:lnTo>
                                    <a:lnTo>
                                      <a:pt x="864" y="19"/>
                                    </a:lnTo>
                                    <a:lnTo>
                                      <a:pt x="865" y="19"/>
                                    </a:lnTo>
                                    <a:lnTo>
                                      <a:pt x="865" y="20"/>
                                    </a:lnTo>
                                    <a:lnTo>
                                      <a:pt x="866" y="21"/>
                                    </a:lnTo>
                                    <a:lnTo>
                                      <a:pt x="866" y="22"/>
                                    </a:lnTo>
                                    <a:lnTo>
                                      <a:pt x="867" y="23"/>
                                    </a:lnTo>
                                    <a:lnTo>
                                      <a:pt x="867" y="25"/>
                                    </a:lnTo>
                                    <a:lnTo>
                                      <a:pt x="868" y="27"/>
                                    </a:lnTo>
                                    <a:lnTo>
                                      <a:pt x="870" y="25"/>
                                    </a:lnTo>
                                    <a:lnTo>
                                      <a:pt x="870" y="27"/>
                                    </a:lnTo>
                                    <a:lnTo>
                                      <a:pt x="871" y="20"/>
                                    </a:lnTo>
                                    <a:lnTo>
                                      <a:pt x="871" y="23"/>
                                    </a:lnTo>
                                    <a:lnTo>
                                      <a:pt x="872" y="14"/>
                                    </a:lnTo>
                                    <a:lnTo>
                                      <a:pt x="872" y="18"/>
                                    </a:lnTo>
                                    <a:lnTo>
                                      <a:pt x="873" y="11"/>
                                    </a:lnTo>
                                    <a:lnTo>
                                      <a:pt x="873" y="13"/>
                                    </a:lnTo>
                                    <a:lnTo>
                                      <a:pt x="874" y="11"/>
                                    </a:lnTo>
                                    <a:lnTo>
                                      <a:pt x="875" y="11"/>
                                    </a:lnTo>
                                    <a:lnTo>
                                      <a:pt x="876" y="9"/>
                                    </a:lnTo>
                                    <a:lnTo>
                                      <a:pt x="876" y="11"/>
                                    </a:lnTo>
                                    <a:lnTo>
                                      <a:pt x="877" y="6"/>
                                    </a:lnTo>
                                    <a:lnTo>
                                      <a:pt x="877" y="7"/>
                                    </a:lnTo>
                                    <a:lnTo>
                                      <a:pt x="879" y="4"/>
                                    </a:lnTo>
                                    <a:lnTo>
                                      <a:pt x="879" y="5"/>
                                    </a:lnTo>
                                    <a:lnTo>
                                      <a:pt x="880" y="2"/>
                                    </a:lnTo>
                                    <a:lnTo>
                                      <a:pt x="880" y="3"/>
                                    </a:lnTo>
                                    <a:lnTo>
                                      <a:pt x="881" y="2"/>
                                    </a:lnTo>
                                    <a:lnTo>
                                      <a:pt x="882" y="3"/>
                                    </a:lnTo>
                                    <a:lnTo>
                                      <a:pt x="883" y="3"/>
                                    </a:lnTo>
                                    <a:lnTo>
                                      <a:pt x="883" y="4"/>
                                    </a:lnTo>
                                    <a:lnTo>
                                      <a:pt x="884" y="4"/>
                                    </a:lnTo>
                                    <a:lnTo>
                                      <a:pt x="884" y="6"/>
                                    </a:lnTo>
                                    <a:lnTo>
                                      <a:pt x="885" y="7"/>
                                    </a:lnTo>
                                    <a:lnTo>
                                      <a:pt x="885" y="10"/>
                                    </a:lnTo>
                                    <a:lnTo>
                                      <a:pt x="886" y="11"/>
                                    </a:lnTo>
                                    <a:lnTo>
                                      <a:pt x="886" y="13"/>
                                    </a:lnTo>
                                    <a:lnTo>
                                      <a:pt x="888" y="13"/>
                                    </a:lnTo>
                                    <a:lnTo>
                                      <a:pt x="888" y="14"/>
                                    </a:lnTo>
                                    <a:lnTo>
                                      <a:pt x="889" y="13"/>
                                    </a:lnTo>
                                    <a:lnTo>
                                      <a:pt x="889" y="14"/>
                                    </a:lnTo>
                                    <a:lnTo>
                                      <a:pt x="890" y="12"/>
                                    </a:lnTo>
                                    <a:lnTo>
                                      <a:pt x="890" y="13"/>
                                    </a:lnTo>
                                    <a:lnTo>
                                      <a:pt x="891" y="11"/>
                                    </a:lnTo>
                                    <a:lnTo>
                                      <a:pt x="892" y="11"/>
                                    </a:lnTo>
                                    <a:lnTo>
                                      <a:pt x="892" y="13"/>
                                    </a:lnTo>
                                    <a:lnTo>
                                      <a:pt x="893" y="13"/>
                                    </a:lnTo>
                                    <a:lnTo>
                                      <a:pt x="893" y="15"/>
                                    </a:lnTo>
                                    <a:lnTo>
                                      <a:pt x="894" y="15"/>
                                    </a:lnTo>
                                    <a:lnTo>
                                      <a:pt x="894" y="18"/>
                                    </a:lnTo>
                                    <a:lnTo>
                                      <a:pt x="895" y="18"/>
                                    </a:lnTo>
                                    <a:lnTo>
                                      <a:pt x="897" y="18"/>
                                    </a:lnTo>
                                    <a:lnTo>
                                      <a:pt x="897" y="19"/>
                                    </a:lnTo>
                                    <a:lnTo>
                                      <a:pt x="898" y="19"/>
                                    </a:lnTo>
                                    <a:lnTo>
                                      <a:pt x="898" y="20"/>
                                    </a:lnTo>
                                    <a:lnTo>
                                      <a:pt x="899" y="20"/>
                                    </a:lnTo>
                                    <a:lnTo>
                                      <a:pt x="899" y="21"/>
                                    </a:lnTo>
                                    <a:lnTo>
                                      <a:pt x="900" y="21"/>
                                    </a:lnTo>
                                    <a:lnTo>
                                      <a:pt x="900" y="22"/>
                                    </a:lnTo>
                                    <a:lnTo>
                                      <a:pt x="901" y="21"/>
                                    </a:lnTo>
                                    <a:lnTo>
                                      <a:pt x="901" y="22"/>
                                    </a:lnTo>
                                    <a:lnTo>
                                      <a:pt x="902" y="18"/>
                                    </a:lnTo>
                                    <a:lnTo>
                                      <a:pt x="902" y="20"/>
                                    </a:lnTo>
                                    <a:lnTo>
                                      <a:pt x="903" y="14"/>
                                    </a:lnTo>
                                    <a:lnTo>
                                      <a:pt x="903" y="16"/>
                                    </a:lnTo>
                                    <a:lnTo>
                                      <a:pt x="905" y="12"/>
                                    </a:lnTo>
                                    <a:lnTo>
                                      <a:pt x="905" y="13"/>
                                    </a:lnTo>
                                    <a:lnTo>
                                      <a:pt x="906" y="12"/>
                                    </a:lnTo>
                                    <a:lnTo>
                                      <a:pt x="907" y="11"/>
                                    </a:lnTo>
                                    <a:lnTo>
                                      <a:pt x="907" y="12"/>
                                    </a:lnTo>
                                    <a:lnTo>
                                      <a:pt x="908" y="9"/>
                                    </a:lnTo>
                                    <a:lnTo>
                                      <a:pt x="908" y="11"/>
                                    </a:lnTo>
                                    <a:lnTo>
                                      <a:pt x="909" y="4"/>
                                    </a:lnTo>
                                    <a:lnTo>
                                      <a:pt x="909" y="7"/>
                                    </a:lnTo>
                                    <a:lnTo>
                                      <a:pt x="910" y="3"/>
                                    </a:lnTo>
                                    <a:lnTo>
                                      <a:pt x="911" y="2"/>
                                    </a:lnTo>
                                    <a:lnTo>
                                      <a:pt x="911" y="3"/>
                                    </a:lnTo>
                                    <a:lnTo>
                                      <a:pt x="912" y="3"/>
                                    </a:lnTo>
                                    <a:lnTo>
                                      <a:pt x="912" y="5"/>
                                    </a:lnTo>
                                    <a:lnTo>
                                      <a:pt x="914" y="6"/>
                                    </a:lnTo>
                                    <a:lnTo>
                                      <a:pt x="914" y="9"/>
                                    </a:lnTo>
                                    <a:lnTo>
                                      <a:pt x="915" y="10"/>
                                    </a:lnTo>
                                    <a:lnTo>
                                      <a:pt x="915" y="11"/>
                                    </a:lnTo>
                                    <a:lnTo>
                                      <a:pt x="916" y="10"/>
                                    </a:lnTo>
                                    <a:lnTo>
                                      <a:pt x="916" y="11"/>
                                    </a:lnTo>
                                    <a:lnTo>
                                      <a:pt x="917" y="9"/>
                                    </a:lnTo>
                                    <a:lnTo>
                                      <a:pt x="917" y="10"/>
                                    </a:lnTo>
                                    <a:lnTo>
                                      <a:pt x="918" y="9"/>
                                    </a:lnTo>
                                    <a:lnTo>
                                      <a:pt x="918" y="10"/>
                                    </a:lnTo>
                                    <a:lnTo>
                                      <a:pt x="919" y="10"/>
                                    </a:lnTo>
                                    <a:lnTo>
                                      <a:pt x="919" y="12"/>
                                    </a:lnTo>
                                    <a:lnTo>
                                      <a:pt x="920" y="13"/>
                                    </a:lnTo>
                                    <a:lnTo>
                                      <a:pt x="920" y="15"/>
                                    </a:lnTo>
                                    <a:lnTo>
                                      <a:pt x="921" y="16"/>
                                    </a:lnTo>
                                    <a:lnTo>
                                      <a:pt x="923" y="18"/>
                                    </a:lnTo>
                                    <a:lnTo>
                                      <a:pt x="924" y="16"/>
                                    </a:lnTo>
                                    <a:lnTo>
                                      <a:pt x="924" y="18"/>
                                    </a:lnTo>
                                    <a:lnTo>
                                      <a:pt x="925" y="15"/>
                                    </a:lnTo>
                                    <a:lnTo>
                                      <a:pt x="926" y="14"/>
                                    </a:lnTo>
                                    <a:lnTo>
                                      <a:pt x="927" y="14"/>
                                    </a:lnTo>
                                    <a:lnTo>
                                      <a:pt x="927" y="15"/>
                                    </a:lnTo>
                                    <a:lnTo>
                                      <a:pt x="928" y="15"/>
                                    </a:lnTo>
                                    <a:lnTo>
                                      <a:pt x="929" y="16"/>
                                    </a:lnTo>
                                    <a:lnTo>
                                      <a:pt x="930" y="15"/>
                                    </a:lnTo>
                                    <a:lnTo>
                                      <a:pt x="932" y="13"/>
                                    </a:lnTo>
                                    <a:lnTo>
                                      <a:pt x="932" y="14"/>
                                    </a:lnTo>
                                    <a:lnTo>
                                      <a:pt x="933" y="12"/>
                                    </a:lnTo>
                                    <a:lnTo>
                                      <a:pt x="933" y="13"/>
                                    </a:lnTo>
                                    <a:lnTo>
                                      <a:pt x="934" y="12"/>
                                    </a:lnTo>
                                    <a:lnTo>
                                      <a:pt x="935" y="12"/>
                                    </a:lnTo>
                                    <a:lnTo>
                                      <a:pt x="935" y="13"/>
                                    </a:lnTo>
                                    <a:lnTo>
                                      <a:pt x="936" y="13"/>
                                    </a:lnTo>
                                    <a:lnTo>
                                      <a:pt x="937" y="13"/>
                                    </a:lnTo>
                                    <a:lnTo>
                                      <a:pt x="938" y="13"/>
                                    </a:lnTo>
                                    <a:lnTo>
                                      <a:pt x="939" y="12"/>
                                    </a:lnTo>
                                    <a:lnTo>
                                      <a:pt x="941" y="12"/>
                                    </a:lnTo>
                                    <a:lnTo>
                                      <a:pt x="942" y="11"/>
                                    </a:lnTo>
                                    <a:lnTo>
                                      <a:pt x="943" y="11"/>
                                    </a:lnTo>
                                    <a:lnTo>
                                      <a:pt x="944" y="11"/>
                                    </a:lnTo>
                                    <a:lnTo>
                                      <a:pt x="944" y="12"/>
                                    </a:lnTo>
                                    <a:lnTo>
                                      <a:pt x="945" y="13"/>
                                    </a:lnTo>
                                    <a:lnTo>
                                      <a:pt x="946" y="13"/>
                                    </a:lnTo>
                                    <a:lnTo>
                                      <a:pt x="947" y="13"/>
                                    </a:lnTo>
                                    <a:lnTo>
                                      <a:pt x="948" y="13"/>
                                    </a:lnTo>
                                    <a:lnTo>
                                      <a:pt x="950" y="13"/>
                                    </a:lnTo>
                                    <a:lnTo>
                                      <a:pt x="951" y="13"/>
                                    </a:lnTo>
                                    <a:lnTo>
                                      <a:pt x="952" y="13"/>
                                    </a:lnTo>
                                    <a:lnTo>
                                      <a:pt x="953" y="13"/>
                                    </a:lnTo>
                                    <a:lnTo>
                                      <a:pt x="954" y="13"/>
                                    </a:lnTo>
                                    <a:lnTo>
                                      <a:pt x="955" y="13"/>
                                    </a:lnTo>
                                    <a:lnTo>
                                      <a:pt x="956" y="12"/>
                                    </a:lnTo>
                                    <a:lnTo>
                                      <a:pt x="958" y="11"/>
                                    </a:lnTo>
                                    <a:lnTo>
                                      <a:pt x="958" y="12"/>
                                    </a:lnTo>
                                    <a:lnTo>
                                      <a:pt x="959" y="10"/>
                                    </a:lnTo>
                                    <a:lnTo>
                                      <a:pt x="960" y="10"/>
                                    </a:lnTo>
                                    <a:lnTo>
                                      <a:pt x="961" y="10"/>
                                    </a:lnTo>
                                    <a:lnTo>
                                      <a:pt x="961" y="11"/>
                                    </a:lnTo>
                                    <a:lnTo>
                                      <a:pt x="962" y="11"/>
                                    </a:lnTo>
                                    <a:lnTo>
                                      <a:pt x="962" y="12"/>
                                    </a:lnTo>
                                    <a:lnTo>
                                      <a:pt x="963" y="13"/>
                                    </a:lnTo>
                                    <a:lnTo>
                                      <a:pt x="964" y="12"/>
                                    </a:lnTo>
                                    <a:lnTo>
                                      <a:pt x="964" y="13"/>
                                    </a:lnTo>
                                    <a:lnTo>
                                      <a:pt x="965" y="11"/>
                                    </a:lnTo>
                                    <a:lnTo>
                                      <a:pt x="965" y="12"/>
                                    </a:lnTo>
                                    <a:lnTo>
                                      <a:pt x="967" y="9"/>
                                    </a:lnTo>
                                    <a:lnTo>
                                      <a:pt x="967" y="10"/>
                                    </a:lnTo>
                                    <a:lnTo>
                                      <a:pt x="968" y="9"/>
                                    </a:lnTo>
                                    <a:lnTo>
                                      <a:pt x="969" y="10"/>
                                    </a:lnTo>
                                    <a:lnTo>
                                      <a:pt x="969" y="11"/>
                                    </a:lnTo>
                                    <a:lnTo>
                                      <a:pt x="970" y="11"/>
                                    </a:lnTo>
                                    <a:lnTo>
                                      <a:pt x="970" y="12"/>
                                    </a:lnTo>
                                    <a:lnTo>
                                      <a:pt x="971" y="12"/>
                                    </a:lnTo>
                                    <a:lnTo>
                                      <a:pt x="972" y="11"/>
                                    </a:lnTo>
                                    <a:lnTo>
                                      <a:pt x="973" y="11"/>
                                    </a:lnTo>
                                    <a:lnTo>
                                      <a:pt x="974" y="12"/>
                                    </a:lnTo>
                                    <a:lnTo>
                                      <a:pt x="974" y="14"/>
                                    </a:lnTo>
                                    <a:lnTo>
                                      <a:pt x="976" y="15"/>
                                    </a:lnTo>
                                    <a:lnTo>
                                      <a:pt x="976" y="16"/>
                                    </a:lnTo>
                                    <a:lnTo>
                                      <a:pt x="977" y="18"/>
                                    </a:lnTo>
                                    <a:lnTo>
                                      <a:pt x="977" y="20"/>
                                    </a:lnTo>
                                    <a:lnTo>
                                      <a:pt x="978" y="20"/>
                                    </a:lnTo>
                                    <a:lnTo>
                                      <a:pt x="979" y="19"/>
                                    </a:lnTo>
                                    <a:lnTo>
                                      <a:pt x="979" y="20"/>
                                    </a:lnTo>
                                    <a:lnTo>
                                      <a:pt x="980" y="15"/>
                                    </a:lnTo>
                                    <a:lnTo>
                                      <a:pt x="980" y="18"/>
                                    </a:lnTo>
                                    <a:lnTo>
                                      <a:pt x="981" y="12"/>
                                    </a:lnTo>
                                    <a:lnTo>
                                      <a:pt x="981" y="14"/>
                                    </a:lnTo>
                                    <a:lnTo>
                                      <a:pt x="982" y="10"/>
                                    </a:lnTo>
                                    <a:lnTo>
                                      <a:pt x="982" y="11"/>
                                    </a:lnTo>
                                    <a:lnTo>
                                      <a:pt x="983" y="10"/>
                                    </a:lnTo>
                                    <a:lnTo>
                                      <a:pt x="985" y="10"/>
                                    </a:lnTo>
                                    <a:lnTo>
                                      <a:pt x="985" y="11"/>
                                    </a:lnTo>
                                    <a:lnTo>
                                      <a:pt x="986" y="11"/>
                                    </a:lnTo>
                                    <a:lnTo>
                                      <a:pt x="987" y="10"/>
                                    </a:lnTo>
                                    <a:lnTo>
                                      <a:pt x="987" y="11"/>
                                    </a:lnTo>
                                    <a:lnTo>
                                      <a:pt x="988" y="9"/>
                                    </a:lnTo>
                                    <a:lnTo>
                                      <a:pt x="988" y="10"/>
                                    </a:lnTo>
                                    <a:lnTo>
                                      <a:pt x="989" y="7"/>
                                    </a:lnTo>
                                    <a:lnTo>
                                      <a:pt x="990" y="7"/>
                                    </a:lnTo>
                                    <a:lnTo>
                                      <a:pt x="990" y="9"/>
                                    </a:lnTo>
                                    <a:lnTo>
                                      <a:pt x="991" y="10"/>
                                    </a:lnTo>
                                    <a:lnTo>
                                      <a:pt x="991" y="12"/>
                                    </a:lnTo>
                                    <a:lnTo>
                                      <a:pt x="992" y="13"/>
                                    </a:lnTo>
                                    <a:lnTo>
                                      <a:pt x="992" y="15"/>
                                    </a:lnTo>
                                    <a:lnTo>
                                      <a:pt x="994" y="16"/>
                                    </a:lnTo>
                                    <a:lnTo>
                                      <a:pt x="994" y="18"/>
                                    </a:lnTo>
                                    <a:lnTo>
                                      <a:pt x="995" y="16"/>
                                    </a:lnTo>
                                    <a:lnTo>
                                      <a:pt x="995" y="18"/>
                                    </a:lnTo>
                                    <a:lnTo>
                                      <a:pt x="996" y="15"/>
                                    </a:lnTo>
                                    <a:lnTo>
                                      <a:pt x="996" y="16"/>
                                    </a:lnTo>
                                    <a:lnTo>
                                      <a:pt x="997" y="15"/>
                                    </a:lnTo>
                                    <a:lnTo>
                                      <a:pt x="998" y="15"/>
                                    </a:lnTo>
                                    <a:lnTo>
                                      <a:pt x="998" y="16"/>
                                    </a:lnTo>
                                    <a:lnTo>
                                      <a:pt x="999" y="16"/>
                                    </a:lnTo>
                                    <a:lnTo>
                                      <a:pt x="1000" y="15"/>
                                    </a:lnTo>
                                    <a:lnTo>
                                      <a:pt x="1000" y="16"/>
                                    </a:lnTo>
                                    <a:lnTo>
                                      <a:pt x="1002" y="13"/>
                                    </a:lnTo>
                                    <a:lnTo>
                                      <a:pt x="1002" y="15"/>
                                    </a:lnTo>
                                    <a:lnTo>
                                      <a:pt x="1003" y="10"/>
                                    </a:lnTo>
                                    <a:lnTo>
                                      <a:pt x="1003" y="12"/>
                                    </a:lnTo>
                                    <a:lnTo>
                                      <a:pt x="1004" y="9"/>
                                    </a:lnTo>
                                    <a:lnTo>
                                      <a:pt x="1005" y="9"/>
                                    </a:lnTo>
                                    <a:lnTo>
                                      <a:pt x="1005" y="10"/>
                                    </a:lnTo>
                                    <a:lnTo>
                                      <a:pt x="1006" y="11"/>
                                    </a:lnTo>
                                    <a:lnTo>
                                      <a:pt x="1006" y="12"/>
                                    </a:lnTo>
                                    <a:lnTo>
                                      <a:pt x="1007" y="12"/>
                                    </a:lnTo>
                                    <a:lnTo>
                                      <a:pt x="1008" y="12"/>
                                    </a:lnTo>
                                    <a:lnTo>
                                      <a:pt x="1009" y="11"/>
                                    </a:lnTo>
                                    <a:lnTo>
                                      <a:pt x="1009" y="12"/>
                                    </a:lnTo>
                                    <a:lnTo>
                                      <a:pt x="1011" y="11"/>
                                    </a:lnTo>
                                    <a:lnTo>
                                      <a:pt x="1012" y="11"/>
                                    </a:lnTo>
                                    <a:lnTo>
                                      <a:pt x="1012" y="12"/>
                                    </a:lnTo>
                                    <a:lnTo>
                                      <a:pt x="1013" y="11"/>
                                    </a:lnTo>
                                    <a:lnTo>
                                      <a:pt x="1014" y="11"/>
                                    </a:lnTo>
                                    <a:lnTo>
                                      <a:pt x="1015" y="12"/>
                                    </a:lnTo>
                                    <a:lnTo>
                                      <a:pt x="1016" y="13"/>
                                    </a:lnTo>
                                    <a:lnTo>
                                      <a:pt x="1016" y="14"/>
                                    </a:lnTo>
                                    <a:lnTo>
                                      <a:pt x="1017" y="14"/>
                                    </a:lnTo>
                                    <a:lnTo>
                                      <a:pt x="1017" y="16"/>
                                    </a:lnTo>
                                    <a:lnTo>
                                      <a:pt x="1018" y="18"/>
                                    </a:lnTo>
                                    <a:lnTo>
                                      <a:pt x="1018" y="19"/>
                                    </a:lnTo>
                                    <a:lnTo>
                                      <a:pt x="1020" y="19"/>
                                    </a:lnTo>
                                    <a:lnTo>
                                      <a:pt x="1021" y="18"/>
                                    </a:lnTo>
                                    <a:lnTo>
                                      <a:pt x="1021" y="19"/>
                                    </a:lnTo>
                                    <a:lnTo>
                                      <a:pt x="1022" y="13"/>
                                    </a:lnTo>
                                    <a:lnTo>
                                      <a:pt x="1022" y="16"/>
                                    </a:lnTo>
                                    <a:lnTo>
                                      <a:pt x="1023" y="9"/>
                                    </a:lnTo>
                                    <a:lnTo>
                                      <a:pt x="1023" y="12"/>
                                    </a:lnTo>
                                    <a:lnTo>
                                      <a:pt x="1024" y="6"/>
                                    </a:lnTo>
                                    <a:lnTo>
                                      <a:pt x="1024" y="7"/>
                                    </a:lnTo>
                                    <a:lnTo>
                                      <a:pt x="1025" y="6"/>
                                    </a:lnTo>
                                    <a:lnTo>
                                      <a:pt x="1026" y="7"/>
                                    </a:lnTo>
                                    <a:lnTo>
                                      <a:pt x="1026" y="9"/>
                                    </a:lnTo>
                                    <a:lnTo>
                                      <a:pt x="1027" y="10"/>
                                    </a:lnTo>
                                    <a:lnTo>
                                      <a:pt x="1027" y="11"/>
                                    </a:lnTo>
                                    <a:lnTo>
                                      <a:pt x="1029" y="12"/>
                                    </a:lnTo>
                                    <a:lnTo>
                                      <a:pt x="1030" y="11"/>
                                    </a:lnTo>
                                    <a:lnTo>
                                      <a:pt x="1030" y="12"/>
                                    </a:lnTo>
                                    <a:lnTo>
                                      <a:pt x="1031" y="10"/>
                                    </a:lnTo>
                                    <a:lnTo>
                                      <a:pt x="1031" y="11"/>
                                    </a:lnTo>
                                    <a:lnTo>
                                      <a:pt x="1032" y="10"/>
                                    </a:lnTo>
                                    <a:lnTo>
                                      <a:pt x="1033" y="11"/>
                                    </a:lnTo>
                                    <a:lnTo>
                                      <a:pt x="1033" y="12"/>
                                    </a:lnTo>
                                    <a:lnTo>
                                      <a:pt x="1034" y="13"/>
                                    </a:lnTo>
                                    <a:lnTo>
                                      <a:pt x="1034" y="14"/>
                                    </a:lnTo>
                                    <a:lnTo>
                                      <a:pt x="1035" y="14"/>
                                    </a:lnTo>
                                    <a:lnTo>
                                      <a:pt x="1036" y="12"/>
                                    </a:lnTo>
                                    <a:lnTo>
                                      <a:pt x="1036" y="13"/>
                                    </a:lnTo>
                                    <a:lnTo>
                                      <a:pt x="1038" y="10"/>
                                    </a:lnTo>
                                    <a:lnTo>
                                      <a:pt x="1038" y="11"/>
                                    </a:lnTo>
                                    <a:lnTo>
                                      <a:pt x="1039" y="10"/>
                                    </a:lnTo>
                                    <a:lnTo>
                                      <a:pt x="1039" y="11"/>
                                    </a:lnTo>
                                    <a:lnTo>
                                      <a:pt x="1040" y="12"/>
                                    </a:lnTo>
                                    <a:lnTo>
                                      <a:pt x="1040" y="14"/>
                                    </a:lnTo>
                                    <a:lnTo>
                                      <a:pt x="1041" y="16"/>
                                    </a:lnTo>
                                    <a:lnTo>
                                      <a:pt x="1041" y="18"/>
                                    </a:lnTo>
                                    <a:lnTo>
                                      <a:pt x="1042" y="19"/>
                                    </a:lnTo>
                                    <a:lnTo>
                                      <a:pt x="1042" y="21"/>
                                    </a:lnTo>
                                    <a:lnTo>
                                      <a:pt x="1043" y="22"/>
                                    </a:lnTo>
                                    <a:lnTo>
                                      <a:pt x="1044" y="21"/>
                                    </a:lnTo>
                                    <a:lnTo>
                                      <a:pt x="1044" y="22"/>
                                    </a:lnTo>
                                    <a:lnTo>
                                      <a:pt x="1046" y="16"/>
                                    </a:lnTo>
                                    <a:lnTo>
                                      <a:pt x="1046" y="20"/>
                                    </a:lnTo>
                                    <a:lnTo>
                                      <a:pt x="1047" y="12"/>
                                    </a:lnTo>
                                    <a:lnTo>
                                      <a:pt x="1047" y="15"/>
                                    </a:lnTo>
                                    <a:lnTo>
                                      <a:pt x="1048" y="6"/>
                                    </a:lnTo>
                                    <a:lnTo>
                                      <a:pt x="1048" y="10"/>
                                    </a:lnTo>
                                    <a:lnTo>
                                      <a:pt x="1049" y="4"/>
                                    </a:lnTo>
                                    <a:lnTo>
                                      <a:pt x="1049" y="5"/>
                                    </a:lnTo>
                                    <a:lnTo>
                                      <a:pt x="1050" y="4"/>
                                    </a:lnTo>
                                    <a:lnTo>
                                      <a:pt x="1050" y="5"/>
                                    </a:lnTo>
                                    <a:lnTo>
                                      <a:pt x="1051" y="5"/>
                                    </a:lnTo>
                                    <a:lnTo>
                                      <a:pt x="1051" y="7"/>
                                    </a:lnTo>
                                    <a:lnTo>
                                      <a:pt x="1052" y="9"/>
                                    </a:lnTo>
                                    <a:lnTo>
                                      <a:pt x="1052" y="10"/>
                                    </a:lnTo>
                                    <a:lnTo>
                                      <a:pt x="1053" y="11"/>
                                    </a:lnTo>
                                    <a:lnTo>
                                      <a:pt x="1055" y="10"/>
                                    </a:lnTo>
                                    <a:lnTo>
                                      <a:pt x="1055" y="11"/>
                                    </a:lnTo>
                                    <a:lnTo>
                                      <a:pt x="1056" y="9"/>
                                    </a:lnTo>
                                    <a:lnTo>
                                      <a:pt x="1056" y="10"/>
                                    </a:lnTo>
                                    <a:lnTo>
                                      <a:pt x="1057" y="7"/>
                                    </a:lnTo>
                                    <a:lnTo>
                                      <a:pt x="1057" y="9"/>
                                    </a:lnTo>
                                    <a:lnTo>
                                      <a:pt x="1058" y="10"/>
                                    </a:lnTo>
                                    <a:lnTo>
                                      <a:pt x="1058" y="12"/>
                                    </a:lnTo>
                                    <a:lnTo>
                                      <a:pt x="1059" y="14"/>
                                    </a:lnTo>
                                    <a:lnTo>
                                      <a:pt x="1059" y="16"/>
                                    </a:lnTo>
                                    <a:lnTo>
                                      <a:pt x="1060" y="19"/>
                                    </a:lnTo>
                                    <a:lnTo>
                                      <a:pt x="1060" y="20"/>
                                    </a:lnTo>
                                    <a:lnTo>
                                      <a:pt x="1061" y="20"/>
                                    </a:lnTo>
                                    <a:lnTo>
                                      <a:pt x="1062" y="18"/>
                                    </a:lnTo>
                                    <a:lnTo>
                                      <a:pt x="1062" y="19"/>
                                    </a:lnTo>
                                    <a:lnTo>
                                      <a:pt x="1064" y="14"/>
                                    </a:lnTo>
                                    <a:lnTo>
                                      <a:pt x="1064" y="16"/>
                                    </a:lnTo>
                                    <a:lnTo>
                                      <a:pt x="1065" y="13"/>
                                    </a:lnTo>
                                    <a:lnTo>
                                      <a:pt x="1065" y="14"/>
                                    </a:lnTo>
                                    <a:lnTo>
                                      <a:pt x="1066" y="13"/>
                                    </a:lnTo>
                                    <a:lnTo>
                                      <a:pt x="1066" y="14"/>
                                    </a:lnTo>
                                    <a:lnTo>
                                      <a:pt x="1067" y="14"/>
                                    </a:lnTo>
                                    <a:lnTo>
                                      <a:pt x="1067" y="15"/>
                                    </a:lnTo>
                                    <a:lnTo>
                                      <a:pt x="1068" y="15"/>
                                    </a:lnTo>
                                    <a:lnTo>
                                      <a:pt x="1069" y="13"/>
                                    </a:lnTo>
                                    <a:lnTo>
                                      <a:pt x="1069" y="14"/>
                                    </a:lnTo>
                                    <a:lnTo>
                                      <a:pt x="1070" y="11"/>
                                    </a:lnTo>
                                    <a:lnTo>
                                      <a:pt x="1070" y="12"/>
                                    </a:lnTo>
                                    <a:lnTo>
                                      <a:pt x="1071" y="9"/>
                                    </a:lnTo>
                                    <a:lnTo>
                                      <a:pt x="1071" y="10"/>
                                    </a:lnTo>
                                    <a:lnTo>
                                      <a:pt x="1073" y="10"/>
                                    </a:lnTo>
                                    <a:lnTo>
                                      <a:pt x="1074" y="11"/>
                                    </a:lnTo>
                                    <a:lnTo>
                                      <a:pt x="1075" y="11"/>
                                    </a:lnTo>
                                    <a:lnTo>
                                      <a:pt x="1076" y="11"/>
                                    </a:lnTo>
                                    <a:lnTo>
                                      <a:pt x="1077" y="10"/>
                                    </a:lnTo>
                                    <a:lnTo>
                                      <a:pt x="1077" y="11"/>
                                    </a:lnTo>
                                    <a:lnTo>
                                      <a:pt x="1078" y="11"/>
                                    </a:lnTo>
                                    <a:lnTo>
                                      <a:pt x="1079" y="12"/>
                                    </a:lnTo>
                                    <a:lnTo>
                                      <a:pt x="1079" y="13"/>
                                    </a:lnTo>
                                    <a:lnTo>
                                      <a:pt x="1080" y="13"/>
                                    </a:lnTo>
                                    <a:lnTo>
                                      <a:pt x="1080" y="14"/>
                                    </a:lnTo>
                                    <a:lnTo>
                                      <a:pt x="1082" y="14"/>
                                    </a:lnTo>
                                    <a:lnTo>
                                      <a:pt x="1083" y="14"/>
                                    </a:lnTo>
                                    <a:lnTo>
                                      <a:pt x="1084" y="13"/>
                                    </a:lnTo>
                                    <a:lnTo>
                                      <a:pt x="1085" y="13"/>
                                    </a:lnTo>
                                    <a:lnTo>
                                      <a:pt x="1086" y="13"/>
                                    </a:lnTo>
                                    <a:lnTo>
                                      <a:pt x="1087" y="14"/>
                                    </a:lnTo>
                                    <a:lnTo>
                                      <a:pt x="1088" y="13"/>
                                    </a:lnTo>
                                    <a:lnTo>
                                      <a:pt x="1088" y="14"/>
                                    </a:lnTo>
                                    <a:lnTo>
                                      <a:pt x="1089" y="11"/>
                                    </a:lnTo>
                                    <a:lnTo>
                                      <a:pt x="1089" y="13"/>
                                    </a:lnTo>
                                    <a:lnTo>
                                      <a:pt x="1091" y="9"/>
                                    </a:lnTo>
                                    <a:lnTo>
                                      <a:pt x="1091" y="10"/>
                                    </a:lnTo>
                                    <a:lnTo>
                                      <a:pt x="1092" y="7"/>
                                    </a:lnTo>
                                    <a:lnTo>
                                      <a:pt x="1092" y="9"/>
                                    </a:lnTo>
                                    <a:lnTo>
                                      <a:pt x="1093" y="9"/>
                                    </a:lnTo>
                                    <a:lnTo>
                                      <a:pt x="1093" y="11"/>
                                    </a:lnTo>
                                    <a:lnTo>
                                      <a:pt x="1094" y="12"/>
                                    </a:lnTo>
                                    <a:lnTo>
                                      <a:pt x="1094" y="14"/>
                                    </a:lnTo>
                                    <a:lnTo>
                                      <a:pt x="1095" y="14"/>
                                    </a:lnTo>
                                    <a:lnTo>
                                      <a:pt x="1095" y="15"/>
                                    </a:lnTo>
                                    <a:lnTo>
                                      <a:pt x="1096" y="14"/>
                                    </a:lnTo>
                                    <a:lnTo>
                                      <a:pt x="1096" y="15"/>
                                    </a:lnTo>
                                    <a:lnTo>
                                      <a:pt x="1097" y="11"/>
                                    </a:lnTo>
                                    <a:lnTo>
                                      <a:pt x="1097" y="13"/>
                                    </a:lnTo>
                                    <a:lnTo>
                                      <a:pt x="1099" y="9"/>
                                    </a:lnTo>
                                    <a:lnTo>
                                      <a:pt x="1099" y="10"/>
                                    </a:lnTo>
                                    <a:lnTo>
                                      <a:pt x="1100" y="7"/>
                                    </a:lnTo>
                                    <a:lnTo>
                                      <a:pt x="1101" y="9"/>
                                    </a:lnTo>
                                    <a:lnTo>
                                      <a:pt x="1101" y="10"/>
                                    </a:lnTo>
                                    <a:lnTo>
                                      <a:pt x="1102" y="10"/>
                                    </a:lnTo>
                                    <a:lnTo>
                                      <a:pt x="1102" y="12"/>
                                    </a:lnTo>
                                    <a:lnTo>
                                      <a:pt x="1103" y="13"/>
                                    </a:lnTo>
                                    <a:lnTo>
                                      <a:pt x="1103" y="14"/>
                                    </a:lnTo>
                                    <a:lnTo>
                                      <a:pt x="1104" y="15"/>
                                    </a:lnTo>
                                    <a:lnTo>
                                      <a:pt x="1104" y="16"/>
                                    </a:lnTo>
                                    <a:lnTo>
                                      <a:pt x="1105" y="18"/>
                                    </a:lnTo>
                                    <a:lnTo>
                                      <a:pt x="1105" y="19"/>
                                    </a:lnTo>
                                    <a:lnTo>
                                      <a:pt x="1106" y="19"/>
                                    </a:lnTo>
                                    <a:lnTo>
                                      <a:pt x="1108" y="16"/>
                                    </a:lnTo>
                                    <a:lnTo>
                                      <a:pt x="1108" y="18"/>
                                    </a:lnTo>
                                    <a:lnTo>
                                      <a:pt x="1109" y="13"/>
                                    </a:lnTo>
                                    <a:lnTo>
                                      <a:pt x="1109" y="15"/>
                                    </a:lnTo>
                                    <a:lnTo>
                                      <a:pt x="1110" y="12"/>
                                    </a:lnTo>
                                    <a:lnTo>
                                      <a:pt x="1111" y="12"/>
                                    </a:lnTo>
                                    <a:lnTo>
                                      <a:pt x="1111" y="13"/>
                                    </a:lnTo>
                                    <a:lnTo>
                                      <a:pt x="1112" y="13"/>
                                    </a:lnTo>
                                    <a:lnTo>
                                      <a:pt x="1112" y="14"/>
                                    </a:lnTo>
                                    <a:lnTo>
                                      <a:pt x="1113" y="13"/>
                                    </a:lnTo>
                                    <a:lnTo>
                                      <a:pt x="1113" y="14"/>
                                    </a:lnTo>
                                    <a:lnTo>
                                      <a:pt x="1114" y="12"/>
                                    </a:lnTo>
                                    <a:lnTo>
                                      <a:pt x="1114" y="13"/>
                                    </a:lnTo>
                                    <a:lnTo>
                                      <a:pt x="1115" y="12"/>
                                    </a:lnTo>
                                    <a:lnTo>
                                      <a:pt x="1117" y="12"/>
                                    </a:lnTo>
                                    <a:lnTo>
                                      <a:pt x="1118" y="13"/>
                                    </a:lnTo>
                                    <a:lnTo>
                                      <a:pt x="1119" y="14"/>
                                    </a:lnTo>
                                    <a:lnTo>
                                      <a:pt x="1120" y="14"/>
                                    </a:lnTo>
                                    <a:lnTo>
                                      <a:pt x="1121" y="13"/>
                                    </a:lnTo>
                                    <a:lnTo>
                                      <a:pt x="1121" y="14"/>
                                    </a:lnTo>
                                    <a:lnTo>
                                      <a:pt x="1122" y="12"/>
                                    </a:lnTo>
                                    <a:lnTo>
                                      <a:pt x="1122" y="13"/>
                                    </a:lnTo>
                                    <a:lnTo>
                                      <a:pt x="1123" y="11"/>
                                    </a:lnTo>
                                    <a:lnTo>
                                      <a:pt x="1123" y="12"/>
                                    </a:lnTo>
                                    <a:lnTo>
                                      <a:pt x="1124" y="11"/>
                                    </a:lnTo>
                                    <a:lnTo>
                                      <a:pt x="1126" y="11"/>
                                    </a:lnTo>
                                    <a:lnTo>
                                      <a:pt x="1127" y="11"/>
                                    </a:lnTo>
                                    <a:lnTo>
                                      <a:pt x="1128" y="10"/>
                                    </a:lnTo>
                                    <a:lnTo>
                                      <a:pt x="1129" y="9"/>
                                    </a:lnTo>
                                    <a:lnTo>
                                      <a:pt x="1129" y="10"/>
                                    </a:lnTo>
                                    <a:lnTo>
                                      <a:pt x="1130" y="6"/>
                                    </a:lnTo>
                                    <a:lnTo>
                                      <a:pt x="1130" y="7"/>
                                    </a:lnTo>
                                    <a:lnTo>
                                      <a:pt x="1131" y="6"/>
                                    </a:lnTo>
                                    <a:lnTo>
                                      <a:pt x="1132" y="6"/>
                                    </a:lnTo>
                                    <a:lnTo>
                                      <a:pt x="1132" y="7"/>
                                    </a:lnTo>
                                    <a:lnTo>
                                      <a:pt x="1133" y="9"/>
                                    </a:lnTo>
                                    <a:lnTo>
                                      <a:pt x="1133" y="10"/>
                                    </a:lnTo>
                                    <a:lnTo>
                                      <a:pt x="1135" y="10"/>
                                    </a:lnTo>
                                    <a:lnTo>
                                      <a:pt x="1135" y="12"/>
                                    </a:lnTo>
                                    <a:lnTo>
                                      <a:pt x="1136" y="13"/>
                                    </a:lnTo>
                                    <a:lnTo>
                                      <a:pt x="1136" y="15"/>
                                    </a:lnTo>
                                    <a:lnTo>
                                      <a:pt x="1137" y="16"/>
                                    </a:lnTo>
                                    <a:lnTo>
                                      <a:pt x="1137" y="19"/>
                                    </a:lnTo>
                                    <a:lnTo>
                                      <a:pt x="1138" y="19"/>
                                    </a:lnTo>
                                    <a:lnTo>
                                      <a:pt x="1139" y="18"/>
                                    </a:lnTo>
                                    <a:lnTo>
                                      <a:pt x="1139" y="19"/>
                                    </a:lnTo>
                                    <a:lnTo>
                                      <a:pt x="1140" y="14"/>
                                    </a:lnTo>
                                    <a:lnTo>
                                      <a:pt x="1140" y="16"/>
                                    </a:lnTo>
                                    <a:lnTo>
                                      <a:pt x="1141" y="13"/>
                                    </a:lnTo>
                                    <a:lnTo>
                                      <a:pt x="1141" y="14"/>
                                    </a:lnTo>
                                    <a:lnTo>
                                      <a:pt x="1143" y="13"/>
                                    </a:lnTo>
                                    <a:lnTo>
                                      <a:pt x="1143" y="14"/>
                                    </a:lnTo>
                                    <a:lnTo>
                                      <a:pt x="1144" y="14"/>
                                    </a:lnTo>
                                    <a:lnTo>
                                      <a:pt x="1144" y="16"/>
                                    </a:lnTo>
                                    <a:lnTo>
                                      <a:pt x="1145" y="18"/>
                                    </a:lnTo>
                                    <a:lnTo>
                                      <a:pt x="1145" y="19"/>
                                    </a:lnTo>
                                    <a:lnTo>
                                      <a:pt x="1146" y="19"/>
                                    </a:lnTo>
                                    <a:lnTo>
                                      <a:pt x="1147" y="16"/>
                                    </a:lnTo>
                                    <a:lnTo>
                                      <a:pt x="1147" y="18"/>
                                    </a:lnTo>
                                    <a:lnTo>
                                      <a:pt x="1148" y="13"/>
                                    </a:lnTo>
                                    <a:lnTo>
                                      <a:pt x="1148" y="15"/>
                                    </a:lnTo>
                                    <a:lnTo>
                                      <a:pt x="1149" y="11"/>
                                    </a:lnTo>
                                    <a:lnTo>
                                      <a:pt x="1149" y="12"/>
                                    </a:lnTo>
                                    <a:lnTo>
                                      <a:pt x="1150" y="10"/>
                                    </a:lnTo>
                                    <a:lnTo>
                                      <a:pt x="1152" y="9"/>
                                    </a:lnTo>
                                    <a:lnTo>
                                      <a:pt x="1152" y="10"/>
                                    </a:lnTo>
                                    <a:lnTo>
                                      <a:pt x="1153" y="7"/>
                                    </a:lnTo>
                                    <a:lnTo>
                                      <a:pt x="1153" y="9"/>
                                    </a:lnTo>
                                    <a:lnTo>
                                      <a:pt x="1154" y="6"/>
                                    </a:lnTo>
                                    <a:lnTo>
                                      <a:pt x="1154" y="7"/>
                                    </a:lnTo>
                                    <a:lnTo>
                                      <a:pt x="1155" y="5"/>
                                    </a:lnTo>
                                    <a:lnTo>
                                      <a:pt x="1156" y="5"/>
                                    </a:lnTo>
                                    <a:lnTo>
                                      <a:pt x="1156" y="6"/>
                                    </a:lnTo>
                                    <a:lnTo>
                                      <a:pt x="1157" y="6"/>
                                    </a:lnTo>
                                    <a:lnTo>
                                      <a:pt x="1157" y="10"/>
                                    </a:lnTo>
                                    <a:lnTo>
                                      <a:pt x="1158" y="11"/>
                                    </a:lnTo>
                                    <a:lnTo>
                                      <a:pt x="1158" y="14"/>
                                    </a:lnTo>
                                    <a:lnTo>
                                      <a:pt x="1159" y="15"/>
                                    </a:lnTo>
                                    <a:lnTo>
                                      <a:pt x="1159" y="16"/>
                                    </a:lnTo>
                                    <a:lnTo>
                                      <a:pt x="1161" y="15"/>
                                    </a:lnTo>
                                    <a:lnTo>
                                      <a:pt x="1161" y="16"/>
                                    </a:lnTo>
                                    <a:lnTo>
                                      <a:pt x="1162" y="13"/>
                                    </a:lnTo>
                                    <a:lnTo>
                                      <a:pt x="1162" y="15"/>
                                    </a:lnTo>
                                    <a:lnTo>
                                      <a:pt x="1163" y="11"/>
                                    </a:lnTo>
                                    <a:lnTo>
                                      <a:pt x="1163" y="12"/>
                                    </a:lnTo>
                                    <a:lnTo>
                                      <a:pt x="1164" y="11"/>
                                    </a:lnTo>
                                    <a:lnTo>
                                      <a:pt x="1165" y="11"/>
                                    </a:lnTo>
                                    <a:lnTo>
                                      <a:pt x="1165" y="12"/>
                                    </a:lnTo>
                                    <a:lnTo>
                                      <a:pt x="1166" y="12"/>
                                    </a:lnTo>
                                    <a:lnTo>
                                      <a:pt x="1166" y="14"/>
                                    </a:lnTo>
                                    <a:lnTo>
                                      <a:pt x="1167" y="15"/>
                                    </a:lnTo>
                                    <a:lnTo>
                                      <a:pt x="1167" y="18"/>
                                    </a:lnTo>
                                    <a:lnTo>
                                      <a:pt x="1168" y="18"/>
                                    </a:lnTo>
                                    <a:lnTo>
                                      <a:pt x="1168" y="20"/>
                                    </a:lnTo>
                                    <a:lnTo>
                                      <a:pt x="1170" y="20"/>
                                    </a:lnTo>
                                    <a:lnTo>
                                      <a:pt x="1170" y="21"/>
                                    </a:lnTo>
                                    <a:lnTo>
                                      <a:pt x="1171" y="20"/>
                                    </a:lnTo>
                                    <a:lnTo>
                                      <a:pt x="1171" y="21"/>
                                    </a:lnTo>
                                    <a:lnTo>
                                      <a:pt x="1172" y="18"/>
                                    </a:lnTo>
                                    <a:lnTo>
                                      <a:pt x="1172" y="19"/>
                                    </a:lnTo>
                                    <a:lnTo>
                                      <a:pt x="1173" y="15"/>
                                    </a:lnTo>
                                    <a:lnTo>
                                      <a:pt x="1173" y="16"/>
                                    </a:lnTo>
                                    <a:lnTo>
                                      <a:pt x="1174" y="13"/>
                                    </a:lnTo>
                                    <a:lnTo>
                                      <a:pt x="1174" y="14"/>
                                    </a:lnTo>
                                    <a:lnTo>
                                      <a:pt x="1175" y="12"/>
                                    </a:lnTo>
                                    <a:lnTo>
                                      <a:pt x="1176" y="12"/>
                                    </a:lnTo>
                                    <a:lnTo>
                                      <a:pt x="1177" y="12"/>
                                    </a:lnTo>
                                    <a:lnTo>
                                      <a:pt x="1179" y="12"/>
                                    </a:lnTo>
                                    <a:lnTo>
                                      <a:pt x="1180" y="11"/>
                                    </a:lnTo>
                                    <a:lnTo>
                                      <a:pt x="1180" y="12"/>
                                    </a:lnTo>
                                    <a:lnTo>
                                      <a:pt x="1181" y="10"/>
                                    </a:lnTo>
                                    <a:lnTo>
                                      <a:pt x="1181" y="11"/>
                                    </a:lnTo>
                                    <a:lnTo>
                                      <a:pt x="1182" y="7"/>
                                    </a:lnTo>
                                    <a:lnTo>
                                      <a:pt x="1182" y="9"/>
                                    </a:lnTo>
                                    <a:lnTo>
                                      <a:pt x="1183" y="5"/>
                                    </a:lnTo>
                                    <a:lnTo>
                                      <a:pt x="1183" y="6"/>
                                    </a:lnTo>
                                    <a:lnTo>
                                      <a:pt x="1184" y="4"/>
                                    </a:lnTo>
                                    <a:lnTo>
                                      <a:pt x="1184" y="5"/>
                                    </a:lnTo>
                                    <a:lnTo>
                                      <a:pt x="1185" y="4"/>
                                    </a:lnTo>
                                    <a:lnTo>
                                      <a:pt x="1187" y="5"/>
                                    </a:lnTo>
                                    <a:lnTo>
                                      <a:pt x="1187" y="6"/>
                                    </a:lnTo>
                                    <a:lnTo>
                                      <a:pt x="1188" y="7"/>
                                    </a:lnTo>
                                    <a:lnTo>
                                      <a:pt x="1188" y="9"/>
                                    </a:lnTo>
                                    <a:lnTo>
                                      <a:pt x="1189" y="10"/>
                                    </a:lnTo>
                                    <a:lnTo>
                                      <a:pt x="1189" y="11"/>
                                    </a:lnTo>
                                    <a:lnTo>
                                      <a:pt x="1190" y="11"/>
                                    </a:lnTo>
                                    <a:lnTo>
                                      <a:pt x="1191" y="11"/>
                                    </a:lnTo>
                                    <a:lnTo>
                                      <a:pt x="1192" y="11"/>
                                    </a:lnTo>
                                    <a:lnTo>
                                      <a:pt x="1192" y="12"/>
                                    </a:lnTo>
                                    <a:lnTo>
                                      <a:pt x="1193" y="12"/>
                                    </a:lnTo>
                                    <a:lnTo>
                                      <a:pt x="1193" y="13"/>
                                    </a:lnTo>
                                    <a:lnTo>
                                      <a:pt x="1194" y="13"/>
                                    </a:lnTo>
                                    <a:lnTo>
                                      <a:pt x="1194" y="15"/>
                                    </a:lnTo>
                                    <a:lnTo>
                                      <a:pt x="1196" y="16"/>
                                    </a:lnTo>
                                    <a:lnTo>
                                      <a:pt x="1196" y="19"/>
                                    </a:lnTo>
                                    <a:lnTo>
                                      <a:pt x="1197" y="20"/>
                                    </a:lnTo>
                                    <a:lnTo>
                                      <a:pt x="1197" y="21"/>
                                    </a:lnTo>
                                    <a:lnTo>
                                      <a:pt x="1198" y="21"/>
                                    </a:lnTo>
                                    <a:lnTo>
                                      <a:pt x="1199" y="18"/>
                                    </a:lnTo>
                                    <a:lnTo>
                                      <a:pt x="1199" y="20"/>
                                    </a:lnTo>
                                    <a:lnTo>
                                      <a:pt x="1200" y="12"/>
                                    </a:lnTo>
                                    <a:lnTo>
                                      <a:pt x="1200" y="16"/>
                                    </a:lnTo>
                                    <a:lnTo>
                                      <a:pt x="1201" y="7"/>
                                    </a:lnTo>
                                    <a:lnTo>
                                      <a:pt x="1201" y="11"/>
                                    </a:lnTo>
                                    <a:lnTo>
                                      <a:pt x="1202" y="6"/>
                                    </a:lnTo>
                                    <a:lnTo>
                                      <a:pt x="1203" y="7"/>
                                    </a:lnTo>
                                    <a:lnTo>
                                      <a:pt x="1203" y="11"/>
                                    </a:lnTo>
                                    <a:lnTo>
                                      <a:pt x="1205" y="13"/>
                                    </a:lnTo>
                                    <a:lnTo>
                                      <a:pt x="1205" y="15"/>
                                    </a:lnTo>
                                    <a:lnTo>
                                      <a:pt x="1206" y="18"/>
                                    </a:lnTo>
                                    <a:lnTo>
                                      <a:pt x="1206" y="22"/>
                                    </a:lnTo>
                                    <a:lnTo>
                                      <a:pt x="1207" y="24"/>
                                    </a:lnTo>
                                    <a:lnTo>
                                      <a:pt x="1207" y="25"/>
                                    </a:lnTo>
                                    <a:lnTo>
                                      <a:pt x="1208" y="22"/>
                                    </a:lnTo>
                                    <a:lnTo>
                                      <a:pt x="1208" y="25"/>
                                    </a:lnTo>
                                    <a:lnTo>
                                      <a:pt x="1209" y="15"/>
                                    </a:lnTo>
                                    <a:lnTo>
                                      <a:pt x="1209" y="20"/>
                                    </a:lnTo>
                                    <a:lnTo>
                                      <a:pt x="1210" y="10"/>
                                    </a:lnTo>
                                    <a:lnTo>
                                      <a:pt x="1210" y="13"/>
                                    </a:lnTo>
                                    <a:lnTo>
                                      <a:pt x="1211" y="7"/>
                                    </a:lnTo>
                                    <a:lnTo>
                                      <a:pt x="1211" y="9"/>
                                    </a:lnTo>
                                    <a:lnTo>
                                      <a:pt x="1212" y="7"/>
                                    </a:lnTo>
                                    <a:lnTo>
                                      <a:pt x="1212" y="9"/>
                                    </a:lnTo>
                                    <a:lnTo>
                                      <a:pt x="1214" y="9"/>
                                    </a:lnTo>
                                    <a:lnTo>
                                      <a:pt x="1214" y="11"/>
                                    </a:lnTo>
                                    <a:lnTo>
                                      <a:pt x="1215" y="11"/>
                                    </a:lnTo>
                                    <a:lnTo>
                                      <a:pt x="1215" y="12"/>
                                    </a:lnTo>
                                    <a:lnTo>
                                      <a:pt x="1216" y="12"/>
                                    </a:lnTo>
                                    <a:lnTo>
                                      <a:pt x="1217" y="11"/>
                                    </a:lnTo>
                                    <a:lnTo>
                                      <a:pt x="1217" y="12"/>
                                    </a:lnTo>
                                    <a:lnTo>
                                      <a:pt x="1218" y="11"/>
                                    </a:lnTo>
                                    <a:lnTo>
                                      <a:pt x="1219" y="11"/>
                                    </a:lnTo>
                                    <a:lnTo>
                                      <a:pt x="1220" y="10"/>
                                    </a:lnTo>
                                    <a:lnTo>
                                      <a:pt x="1220" y="11"/>
                                    </a:lnTo>
                                    <a:lnTo>
                                      <a:pt x="1221" y="7"/>
                                    </a:lnTo>
                                    <a:lnTo>
                                      <a:pt x="1221" y="9"/>
                                    </a:lnTo>
                                    <a:lnTo>
                                      <a:pt x="1223" y="5"/>
                                    </a:lnTo>
                                    <a:lnTo>
                                      <a:pt x="1223" y="6"/>
                                    </a:lnTo>
                                    <a:lnTo>
                                      <a:pt x="1224" y="5"/>
                                    </a:lnTo>
                                    <a:lnTo>
                                      <a:pt x="1224" y="6"/>
                                    </a:lnTo>
                                    <a:lnTo>
                                      <a:pt x="1225" y="7"/>
                                    </a:lnTo>
                                    <a:lnTo>
                                      <a:pt x="1225" y="10"/>
                                    </a:lnTo>
                                    <a:lnTo>
                                      <a:pt x="1226" y="12"/>
                                    </a:lnTo>
                                    <a:lnTo>
                                      <a:pt x="1226" y="13"/>
                                    </a:lnTo>
                                    <a:lnTo>
                                      <a:pt x="1227" y="15"/>
                                    </a:lnTo>
                                    <a:lnTo>
                                      <a:pt x="1227" y="16"/>
                                    </a:lnTo>
                                    <a:lnTo>
                                      <a:pt x="1228" y="18"/>
                                    </a:lnTo>
                                    <a:lnTo>
                                      <a:pt x="1228" y="19"/>
                                    </a:lnTo>
                                    <a:lnTo>
                                      <a:pt x="1229" y="16"/>
                                    </a:lnTo>
                                    <a:lnTo>
                                      <a:pt x="1229" y="18"/>
                                    </a:lnTo>
                                    <a:lnTo>
                                      <a:pt x="1230" y="13"/>
                                    </a:lnTo>
                                    <a:lnTo>
                                      <a:pt x="1230" y="15"/>
                                    </a:lnTo>
                                    <a:lnTo>
                                      <a:pt x="1232" y="9"/>
                                    </a:lnTo>
                                    <a:lnTo>
                                      <a:pt x="1232" y="11"/>
                                    </a:lnTo>
                                    <a:lnTo>
                                      <a:pt x="1233" y="7"/>
                                    </a:lnTo>
                                    <a:lnTo>
                                      <a:pt x="1233" y="9"/>
                                    </a:lnTo>
                                    <a:lnTo>
                                      <a:pt x="1234" y="9"/>
                                    </a:lnTo>
                                    <a:lnTo>
                                      <a:pt x="1234" y="11"/>
                                    </a:lnTo>
                                    <a:lnTo>
                                      <a:pt x="1235" y="13"/>
                                    </a:lnTo>
                                    <a:lnTo>
                                      <a:pt x="1235" y="16"/>
                                    </a:lnTo>
                                    <a:lnTo>
                                      <a:pt x="1236" y="18"/>
                                    </a:lnTo>
                                    <a:lnTo>
                                      <a:pt x="1236" y="19"/>
                                    </a:lnTo>
                                    <a:lnTo>
                                      <a:pt x="1237" y="18"/>
                                    </a:lnTo>
                                    <a:lnTo>
                                      <a:pt x="1237" y="19"/>
                                    </a:lnTo>
                                    <a:lnTo>
                                      <a:pt x="1238" y="12"/>
                                    </a:lnTo>
                                    <a:lnTo>
                                      <a:pt x="1238" y="16"/>
                                    </a:lnTo>
                                    <a:lnTo>
                                      <a:pt x="1240" y="7"/>
                                    </a:lnTo>
                                    <a:lnTo>
                                      <a:pt x="1240" y="11"/>
                                    </a:lnTo>
                                    <a:lnTo>
                                      <a:pt x="1241" y="6"/>
                                    </a:lnTo>
                                    <a:lnTo>
                                      <a:pt x="1242" y="7"/>
                                    </a:lnTo>
                                    <a:lnTo>
                                      <a:pt x="1242" y="9"/>
                                    </a:lnTo>
                                    <a:lnTo>
                                      <a:pt x="1243" y="10"/>
                                    </a:lnTo>
                                    <a:lnTo>
                                      <a:pt x="1243" y="12"/>
                                    </a:lnTo>
                                    <a:lnTo>
                                      <a:pt x="1244" y="12"/>
                                    </a:lnTo>
                                    <a:lnTo>
                                      <a:pt x="1244" y="13"/>
                                    </a:lnTo>
                                    <a:lnTo>
                                      <a:pt x="1245" y="13"/>
                                    </a:lnTo>
                                    <a:lnTo>
                                      <a:pt x="1245" y="14"/>
                                    </a:lnTo>
                                    <a:lnTo>
                                      <a:pt x="1246" y="14"/>
                                    </a:lnTo>
                                    <a:lnTo>
                                      <a:pt x="1247" y="14"/>
                                    </a:lnTo>
                                    <a:lnTo>
                                      <a:pt x="1247" y="15"/>
                                    </a:lnTo>
                                    <a:lnTo>
                                      <a:pt x="1249" y="15"/>
                                    </a:lnTo>
                                    <a:lnTo>
                                      <a:pt x="1249" y="16"/>
                                    </a:lnTo>
                                    <a:lnTo>
                                      <a:pt x="1250" y="16"/>
                                    </a:lnTo>
                                    <a:lnTo>
                                      <a:pt x="1250" y="18"/>
                                    </a:lnTo>
                                    <a:lnTo>
                                      <a:pt x="1251" y="18"/>
                                    </a:lnTo>
                                    <a:lnTo>
                                      <a:pt x="1252" y="18"/>
                                    </a:lnTo>
                                    <a:lnTo>
                                      <a:pt x="1253" y="15"/>
                                    </a:lnTo>
                                    <a:lnTo>
                                      <a:pt x="1253" y="16"/>
                                    </a:lnTo>
                                    <a:lnTo>
                                      <a:pt x="1254" y="14"/>
                                    </a:lnTo>
                                    <a:lnTo>
                                      <a:pt x="1254" y="15"/>
                                    </a:lnTo>
                                    <a:lnTo>
                                      <a:pt x="1255" y="14"/>
                                    </a:lnTo>
                                    <a:lnTo>
                                      <a:pt x="1256" y="14"/>
                                    </a:lnTo>
                                    <a:lnTo>
                                      <a:pt x="1258" y="13"/>
                                    </a:lnTo>
                                    <a:lnTo>
                                      <a:pt x="1259" y="12"/>
                                    </a:lnTo>
                                    <a:lnTo>
                                      <a:pt x="1260" y="10"/>
                                    </a:lnTo>
                                    <a:lnTo>
                                      <a:pt x="1260" y="11"/>
                                    </a:lnTo>
                                    <a:lnTo>
                                      <a:pt x="1261" y="9"/>
                                    </a:lnTo>
                                    <a:lnTo>
                                      <a:pt x="1261" y="10"/>
                                    </a:lnTo>
                                    <a:lnTo>
                                      <a:pt x="1262" y="9"/>
                                    </a:lnTo>
                                    <a:lnTo>
                                      <a:pt x="1263" y="9"/>
                                    </a:lnTo>
                                    <a:lnTo>
                                      <a:pt x="1263" y="10"/>
                                    </a:lnTo>
                                    <a:lnTo>
                                      <a:pt x="1264" y="10"/>
                                    </a:lnTo>
                                    <a:lnTo>
                                      <a:pt x="1264" y="11"/>
                                    </a:lnTo>
                                    <a:lnTo>
                                      <a:pt x="1265" y="12"/>
                                    </a:lnTo>
                                    <a:lnTo>
                                      <a:pt x="1267" y="12"/>
                                    </a:lnTo>
                                    <a:lnTo>
                                      <a:pt x="1267" y="13"/>
                                    </a:lnTo>
                                    <a:lnTo>
                                      <a:pt x="1268" y="10"/>
                                    </a:lnTo>
                                    <a:lnTo>
                                      <a:pt x="1268" y="12"/>
                                    </a:lnTo>
                                    <a:lnTo>
                                      <a:pt x="1269" y="9"/>
                                    </a:lnTo>
                                    <a:lnTo>
                                      <a:pt x="1269" y="10"/>
                                    </a:lnTo>
                                    <a:lnTo>
                                      <a:pt x="1270" y="7"/>
                                    </a:lnTo>
                                    <a:lnTo>
                                      <a:pt x="1271" y="6"/>
                                    </a:lnTo>
                                    <a:lnTo>
                                      <a:pt x="1272" y="6"/>
                                    </a:lnTo>
                                    <a:lnTo>
                                      <a:pt x="1273" y="6"/>
                                    </a:lnTo>
                                    <a:lnTo>
                                      <a:pt x="1273" y="7"/>
                                    </a:lnTo>
                                    <a:lnTo>
                                      <a:pt x="1274" y="7"/>
                                    </a:lnTo>
                                    <a:lnTo>
                                      <a:pt x="1274" y="10"/>
                                    </a:lnTo>
                                    <a:lnTo>
                                      <a:pt x="1276" y="11"/>
                                    </a:lnTo>
                                    <a:lnTo>
                                      <a:pt x="1276" y="13"/>
                                    </a:lnTo>
                                    <a:lnTo>
                                      <a:pt x="1277" y="14"/>
                                    </a:lnTo>
                                    <a:lnTo>
                                      <a:pt x="1277" y="18"/>
                                    </a:lnTo>
                                    <a:lnTo>
                                      <a:pt x="1278" y="19"/>
                                    </a:lnTo>
                                    <a:lnTo>
                                      <a:pt x="1278" y="21"/>
                                    </a:lnTo>
                                    <a:lnTo>
                                      <a:pt x="1279" y="21"/>
                                    </a:lnTo>
                                    <a:lnTo>
                                      <a:pt x="1280" y="20"/>
                                    </a:lnTo>
                                    <a:lnTo>
                                      <a:pt x="1280" y="21"/>
                                    </a:lnTo>
                                    <a:lnTo>
                                      <a:pt x="1281" y="18"/>
                                    </a:lnTo>
                                    <a:lnTo>
                                      <a:pt x="1281" y="19"/>
                                    </a:lnTo>
                                    <a:lnTo>
                                      <a:pt x="1282" y="15"/>
                                    </a:lnTo>
                                    <a:lnTo>
                                      <a:pt x="1282" y="18"/>
                                    </a:lnTo>
                                    <a:lnTo>
                                      <a:pt x="1284" y="12"/>
                                    </a:lnTo>
                                    <a:lnTo>
                                      <a:pt x="1284" y="14"/>
                                    </a:lnTo>
                                    <a:lnTo>
                                      <a:pt x="1285" y="11"/>
                                    </a:lnTo>
                                    <a:lnTo>
                                      <a:pt x="1285" y="12"/>
                                    </a:lnTo>
                                    <a:lnTo>
                                      <a:pt x="1286" y="12"/>
                                    </a:lnTo>
                                    <a:lnTo>
                                      <a:pt x="1286" y="13"/>
                                    </a:lnTo>
                                    <a:lnTo>
                                      <a:pt x="1287" y="14"/>
                                    </a:lnTo>
                                    <a:lnTo>
                                      <a:pt x="1287" y="15"/>
                                    </a:lnTo>
                                    <a:lnTo>
                                      <a:pt x="1288" y="16"/>
                                    </a:lnTo>
                                    <a:lnTo>
                                      <a:pt x="1289" y="16"/>
                                    </a:lnTo>
                                    <a:lnTo>
                                      <a:pt x="1290" y="13"/>
                                    </a:lnTo>
                                    <a:lnTo>
                                      <a:pt x="1290" y="15"/>
                                    </a:lnTo>
                                    <a:lnTo>
                                      <a:pt x="1291" y="11"/>
                                    </a:lnTo>
                                    <a:lnTo>
                                      <a:pt x="1291" y="12"/>
                                    </a:lnTo>
                                    <a:lnTo>
                                      <a:pt x="1293" y="9"/>
                                    </a:lnTo>
                                    <a:lnTo>
                                      <a:pt x="1293" y="10"/>
                                    </a:lnTo>
                                    <a:lnTo>
                                      <a:pt x="1294" y="9"/>
                                    </a:lnTo>
                                    <a:lnTo>
                                      <a:pt x="1295" y="10"/>
                                    </a:lnTo>
                                    <a:lnTo>
                                      <a:pt x="1295" y="11"/>
                                    </a:lnTo>
                                    <a:lnTo>
                                      <a:pt x="1296" y="12"/>
                                    </a:lnTo>
                                    <a:lnTo>
                                      <a:pt x="1296" y="13"/>
                                    </a:lnTo>
                                    <a:lnTo>
                                      <a:pt x="1297" y="12"/>
                                    </a:lnTo>
                                    <a:lnTo>
                                      <a:pt x="1297" y="13"/>
                                    </a:lnTo>
                                    <a:lnTo>
                                      <a:pt x="1298" y="9"/>
                                    </a:lnTo>
                                    <a:lnTo>
                                      <a:pt x="1298" y="11"/>
                                    </a:lnTo>
                                    <a:lnTo>
                                      <a:pt x="1299" y="6"/>
                                    </a:lnTo>
                                    <a:lnTo>
                                      <a:pt x="1299" y="7"/>
                                    </a:lnTo>
                                    <a:lnTo>
                                      <a:pt x="1300" y="5"/>
                                    </a:lnTo>
                                    <a:lnTo>
                                      <a:pt x="1300" y="6"/>
                                    </a:lnTo>
                                    <a:lnTo>
                                      <a:pt x="1302" y="5"/>
                                    </a:lnTo>
                                    <a:lnTo>
                                      <a:pt x="1302" y="6"/>
                                    </a:lnTo>
                                    <a:lnTo>
                                      <a:pt x="1303" y="6"/>
                                    </a:lnTo>
                                    <a:lnTo>
                                      <a:pt x="1303" y="7"/>
                                    </a:lnTo>
                                    <a:lnTo>
                                      <a:pt x="1304" y="9"/>
                                    </a:lnTo>
                                    <a:lnTo>
                                      <a:pt x="1304" y="10"/>
                                    </a:lnTo>
                                    <a:lnTo>
                                      <a:pt x="1305" y="11"/>
                                    </a:lnTo>
                                    <a:lnTo>
                                      <a:pt x="1305" y="13"/>
                                    </a:lnTo>
                                    <a:lnTo>
                                      <a:pt x="1306" y="13"/>
                                    </a:lnTo>
                                    <a:lnTo>
                                      <a:pt x="1306" y="14"/>
                                    </a:lnTo>
                                    <a:lnTo>
                                      <a:pt x="1307" y="15"/>
                                    </a:lnTo>
                                    <a:lnTo>
                                      <a:pt x="1308" y="15"/>
                                    </a:lnTo>
                                    <a:lnTo>
                                      <a:pt x="1308" y="16"/>
                                    </a:lnTo>
                                    <a:lnTo>
                                      <a:pt x="1309" y="16"/>
                                    </a:lnTo>
                                    <a:lnTo>
                                      <a:pt x="1311" y="16"/>
                                    </a:lnTo>
                                    <a:lnTo>
                                      <a:pt x="1312" y="16"/>
                                    </a:lnTo>
                                    <a:lnTo>
                                      <a:pt x="1313" y="15"/>
                                    </a:lnTo>
                                    <a:lnTo>
                                      <a:pt x="1313" y="16"/>
                                    </a:lnTo>
                                    <a:lnTo>
                                      <a:pt x="1314" y="15"/>
                                    </a:lnTo>
                                    <a:lnTo>
                                      <a:pt x="1315" y="14"/>
                                    </a:lnTo>
                                    <a:lnTo>
                                      <a:pt x="1315" y="15"/>
                                    </a:lnTo>
                                    <a:lnTo>
                                      <a:pt x="1316" y="14"/>
                                    </a:lnTo>
                                    <a:lnTo>
                                      <a:pt x="1317" y="14"/>
                                    </a:lnTo>
                                    <a:lnTo>
                                      <a:pt x="1318" y="13"/>
                                    </a:lnTo>
                                    <a:lnTo>
                                      <a:pt x="1318" y="14"/>
                                    </a:lnTo>
                                    <a:lnTo>
                                      <a:pt x="1320" y="12"/>
                                    </a:lnTo>
                                    <a:lnTo>
                                      <a:pt x="1321" y="12"/>
                                    </a:lnTo>
                                    <a:lnTo>
                                      <a:pt x="1322" y="12"/>
                                    </a:lnTo>
                                    <a:lnTo>
                                      <a:pt x="1322" y="13"/>
                                    </a:lnTo>
                                    <a:lnTo>
                                      <a:pt x="1323" y="14"/>
                                    </a:lnTo>
                                    <a:lnTo>
                                      <a:pt x="1324" y="14"/>
                                    </a:lnTo>
                                    <a:lnTo>
                                      <a:pt x="1325" y="12"/>
                                    </a:lnTo>
                                    <a:lnTo>
                                      <a:pt x="1325" y="14"/>
                                    </a:lnTo>
                                    <a:lnTo>
                                      <a:pt x="1326" y="10"/>
                                    </a:lnTo>
                                    <a:lnTo>
                                      <a:pt x="1326" y="11"/>
                                    </a:lnTo>
                                    <a:lnTo>
                                      <a:pt x="1328" y="9"/>
                                    </a:lnTo>
                                    <a:lnTo>
                                      <a:pt x="1329" y="9"/>
                                    </a:lnTo>
                                    <a:lnTo>
                                      <a:pt x="1330" y="9"/>
                                    </a:lnTo>
                                    <a:lnTo>
                                      <a:pt x="1331" y="9"/>
                                    </a:lnTo>
                                    <a:lnTo>
                                      <a:pt x="1332" y="7"/>
                                    </a:lnTo>
                                    <a:lnTo>
                                      <a:pt x="1333" y="9"/>
                                    </a:lnTo>
                                    <a:lnTo>
                                      <a:pt x="1334" y="10"/>
                                    </a:lnTo>
                                    <a:lnTo>
                                      <a:pt x="1334" y="11"/>
                                    </a:lnTo>
                                    <a:lnTo>
                                      <a:pt x="1335" y="12"/>
                                    </a:lnTo>
                                    <a:lnTo>
                                      <a:pt x="1335" y="13"/>
                                    </a:lnTo>
                                    <a:lnTo>
                                      <a:pt x="1337" y="13"/>
                                    </a:lnTo>
                                    <a:lnTo>
                                      <a:pt x="1337" y="14"/>
                                    </a:lnTo>
                                    <a:lnTo>
                                      <a:pt x="1338" y="15"/>
                                    </a:lnTo>
                                    <a:lnTo>
                                      <a:pt x="1339" y="15"/>
                                    </a:lnTo>
                                    <a:lnTo>
                                      <a:pt x="1340" y="15"/>
                                    </a:lnTo>
                                    <a:lnTo>
                                      <a:pt x="1341" y="16"/>
                                    </a:lnTo>
                                    <a:lnTo>
                                      <a:pt x="1341" y="18"/>
                                    </a:lnTo>
                                    <a:lnTo>
                                      <a:pt x="1342" y="19"/>
                                    </a:lnTo>
                                    <a:lnTo>
                                      <a:pt x="1342" y="20"/>
                                    </a:lnTo>
                                    <a:lnTo>
                                      <a:pt x="1343" y="21"/>
                                    </a:lnTo>
                                    <a:lnTo>
                                      <a:pt x="1344" y="20"/>
                                    </a:lnTo>
                                    <a:lnTo>
                                      <a:pt x="1344" y="21"/>
                                    </a:lnTo>
                                    <a:lnTo>
                                      <a:pt x="1346" y="15"/>
                                    </a:lnTo>
                                    <a:lnTo>
                                      <a:pt x="1346" y="18"/>
                                    </a:lnTo>
                                    <a:lnTo>
                                      <a:pt x="1347" y="12"/>
                                    </a:lnTo>
                                    <a:lnTo>
                                      <a:pt x="1347" y="13"/>
                                    </a:lnTo>
                                    <a:lnTo>
                                      <a:pt x="1348" y="9"/>
                                    </a:lnTo>
                                    <a:lnTo>
                                      <a:pt x="1348" y="11"/>
                                    </a:lnTo>
                                    <a:lnTo>
                                      <a:pt x="1349" y="7"/>
                                    </a:lnTo>
                                    <a:lnTo>
                                      <a:pt x="1349" y="9"/>
                                    </a:lnTo>
                                    <a:lnTo>
                                      <a:pt x="1350" y="9"/>
                                    </a:lnTo>
                                    <a:lnTo>
                                      <a:pt x="1351" y="9"/>
                                    </a:lnTo>
                                    <a:lnTo>
                                      <a:pt x="1352" y="7"/>
                                    </a:lnTo>
                                    <a:lnTo>
                                      <a:pt x="1352" y="9"/>
                                    </a:lnTo>
                                    <a:lnTo>
                                      <a:pt x="1353" y="7"/>
                                    </a:lnTo>
                                    <a:lnTo>
                                      <a:pt x="1355" y="7"/>
                                    </a:lnTo>
                                    <a:lnTo>
                                      <a:pt x="1356" y="9"/>
                                    </a:lnTo>
                                    <a:lnTo>
                                      <a:pt x="1357" y="10"/>
                                    </a:lnTo>
                                    <a:lnTo>
                                      <a:pt x="1358" y="11"/>
                                    </a:lnTo>
                                    <a:lnTo>
                                      <a:pt x="1359" y="12"/>
                                    </a:lnTo>
                                    <a:lnTo>
                                      <a:pt x="1360" y="11"/>
                                    </a:lnTo>
                                    <a:lnTo>
                                      <a:pt x="1360" y="12"/>
                                    </a:lnTo>
                                    <a:lnTo>
                                      <a:pt x="1361" y="10"/>
                                    </a:lnTo>
                                    <a:lnTo>
                                      <a:pt x="1361" y="11"/>
                                    </a:lnTo>
                                    <a:lnTo>
                                      <a:pt x="1362" y="10"/>
                                    </a:lnTo>
                                    <a:lnTo>
                                      <a:pt x="1364" y="11"/>
                                    </a:lnTo>
                                    <a:lnTo>
                                      <a:pt x="1364" y="13"/>
                                    </a:lnTo>
                                    <a:lnTo>
                                      <a:pt x="1365" y="14"/>
                                    </a:lnTo>
                                    <a:lnTo>
                                      <a:pt x="1365" y="19"/>
                                    </a:lnTo>
                                    <a:lnTo>
                                      <a:pt x="1366" y="21"/>
                                    </a:lnTo>
                                    <a:lnTo>
                                      <a:pt x="1366" y="24"/>
                                    </a:lnTo>
                                    <a:lnTo>
                                      <a:pt x="1367" y="25"/>
                                    </a:lnTo>
                                    <a:lnTo>
                                      <a:pt x="1368" y="24"/>
                                    </a:lnTo>
                                    <a:lnTo>
                                      <a:pt x="1368" y="25"/>
                                    </a:lnTo>
                                    <a:lnTo>
                                      <a:pt x="1369" y="20"/>
                                    </a:lnTo>
                                    <a:lnTo>
                                      <a:pt x="1369" y="23"/>
                                    </a:lnTo>
                                    <a:lnTo>
                                      <a:pt x="1370" y="14"/>
                                    </a:lnTo>
                                    <a:lnTo>
                                      <a:pt x="1370" y="18"/>
                                    </a:lnTo>
                                    <a:lnTo>
                                      <a:pt x="1371" y="11"/>
                                    </a:lnTo>
                                    <a:lnTo>
                                      <a:pt x="1371" y="13"/>
                                    </a:lnTo>
                                    <a:lnTo>
                                      <a:pt x="1373" y="9"/>
                                    </a:lnTo>
                                    <a:lnTo>
                                      <a:pt x="1373" y="10"/>
                                    </a:lnTo>
                                    <a:lnTo>
                                      <a:pt x="1374" y="6"/>
                                    </a:lnTo>
                                    <a:lnTo>
                                      <a:pt x="1374" y="9"/>
                                    </a:lnTo>
                                    <a:lnTo>
                                      <a:pt x="1375" y="4"/>
                                    </a:lnTo>
                                    <a:lnTo>
                                      <a:pt x="1375" y="5"/>
                                    </a:lnTo>
                                    <a:lnTo>
                                      <a:pt x="1376" y="3"/>
                                    </a:lnTo>
                                    <a:lnTo>
                                      <a:pt x="1377" y="3"/>
                                    </a:lnTo>
                                    <a:lnTo>
                                      <a:pt x="1377" y="5"/>
                                    </a:lnTo>
                                    <a:lnTo>
                                      <a:pt x="1378" y="6"/>
                                    </a:lnTo>
                                    <a:lnTo>
                                      <a:pt x="1378" y="10"/>
                                    </a:lnTo>
                                    <a:lnTo>
                                      <a:pt x="1379" y="12"/>
                                    </a:lnTo>
                                    <a:lnTo>
                                      <a:pt x="1379" y="13"/>
                                    </a:lnTo>
                                    <a:lnTo>
                                      <a:pt x="1381" y="14"/>
                                    </a:lnTo>
                                    <a:lnTo>
                                      <a:pt x="1381" y="15"/>
                                    </a:lnTo>
                                    <a:lnTo>
                                      <a:pt x="1382" y="15"/>
                                    </a:lnTo>
                                    <a:lnTo>
                                      <a:pt x="1383" y="13"/>
                                    </a:lnTo>
                                    <a:lnTo>
                                      <a:pt x="1383" y="14"/>
                                    </a:lnTo>
                                    <a:lnTo>
                                      <a:pt x="1384" y="12"/>
                                    </a:lnTo>
                                    <a:lnTo>
                                      <a:pt x="1385" y="12"/>
                                    </a:lnTo>
                                    <a:lnTo>
                                      <a:pt x="1386" y="12"/>
                                    </a:lnTo>
                                    <a:lnTo>
                                      <a:pt x="1386" y="13"/>
                                    </a:lnTo>
                                    <a:lnTo>
                                      <a:pt x="1387" y="14"/>
                                    </a:lnTo>
                                    <a:lnTo>
                                      <a:pt x="1387" y="15"/>
                                    </a:lnTo>
                                    <a:lnTo>
                                      <a:pt x="1388" y="16"/>
                                    </a:lnTo>
                                    <a:lnTo>
                                      <a:pt x="1390" y="16"/>
                                    </a:lnTo>
                                    <a:lnTo>
                                      <a:pt x="1391" y="15"/>
                                    </a:lnTo>
                                    <a:lnTo>
                                      <a:pt x="1391" y="16"/>
                                    </a:lnTo>
                                    <a:lnTo>
                                      <a:pt x="1392" y="13"/>
                                    </a:lnTo>
                                    <a:lnTo>
                                      <a:pt x="1392" y="14"/>
                                    </a:lnTo>
                                    <a:lnTo>
                                      <a:pt x="1393" y="12"/>
                                    </a:lnTo>
                                    <a:lnTo>
                                      <a:pt x="1393" y="13"/>
                                    </a:lnTo>
                                    <a:lnTo>
                                      <a:pt x="1394" y="11"/>
                                    </a:lnTo>
                                    <a:lnTo>
                                      <a:pt x="1395" y="11"/>
                                    </a:lnTo>
                                    <a:lnTo>
                                      <a:pt x="1396" y="11"/>
                                    </a:lnTo>
                                    <a:lnTo>
                                      <a:pt x="1396" y="13"/>
                                    </a:lnTo>
                                    <a:lnTo>
                                      <a:pt x="1397" y="13"/>
                                    </a:lnTo>
                                    <a:lnTo>
                                      <a:pt x="1397" y="14"/>
                                    </a:lnTo>
                                    <a:lnTo>
                                      <a:pt x="1399" y="15"/>
                                    </a:lnTo>
                                    <a:lnTo>
                                      <a:pt x="1400" y="14"/>
                                    </a:lnTo>
                                    <a:lnTo>
                                      <a:pt x="1400" y="15"/>
                                    </a:lnTo>
                                    <a:lnTo>
                                      <a:pt x="1401" y="14"/>
                                    </a:lnTo>
                                    <a:lnTo>
                                      <a:pt x="1402" y="13"/>
                                    </a:lnTo>
                                    <a:lnTo>
                                      <a:pt x="1403" y="12"/>
                                    </a:lnTo>
                                    <a:lnTo>
                                      <a:pt x="1404" y="12"/>
                                    </a:lnTo>
                                    <a:lnTo>
                                      <a:pt x="1404" y="13"/>
                                    </a:lnTo>
                                    <a:lnTo>
                                      <a:pt x="1405" y="13"/>
                                    </a:lnTo>
                                    <a:lnTo>
                                      <a:pt x="1406" y="14"/>
                                    </a:lnTo>
                                    <a:lnTo>
                                      <a:pt x="1408" y="14"/>
                                    </a:lnTo>
                                    <a:lnTo>
                                      <a:pt x="1408" y="15"/>
                                    </a:lnTo>
                                    <a:lnTo>
                                      <a:pt x="1409" y="13"/>
                                    </a:lnTo>
                                    <a:lnTo>
                                      <a:pt x="1409" y="14"/>
                                    </a:lnTo>
                                    <a:lnTo>
                                      <a:pt x="1410" y="10"/>
                                    </a:lnTo>
                                    <a:lnTo>
                                      <a:pt x="1410" y="12"/>
                                    </a:lnTo>
                                    <a:lnTo>
                                      <a:pt x="1411" y="7"/>
                                    </a:lnTo>
                                    <a:lnTo>
                                      <a:pt x="1411" y="9"/>
                                    </a:lnTo>
                                    <a:lnTo>
                                      <a:pt x="1412" y="7"/>
                                    </a:lnTo>
                                    <a:lnTo>
                                      <a:pt x="1413" y="7"/>
                                    </a:lnTo>
                                    <a:lnTo>
                                      <a:pt x="1414" y="9"/>
                                    </a:lnTo>
                                    <a:lnTo>
                                      <a:pt x="1415" y="9"/>
                                    </a:lnTo>
                                    <a:lnTo>
                                      <a:pt x="1417" y="9"/>
                                    </a:lnTo>
                                    <a:lnTo>
                                      <a:pt x="1418" y="9"/>
                                    </a:lnTo>
                                    <a:lnTo>
                                      <a:pt x="1419" y="10"/>
                                    </a:lnTo>
                                    <a:lnTo>
                                      <a:pt x="1419" y="11"/>
                                    </a:lnTo>
                                    <a:lnTo>
                                      <a:pt x="1420" y="11"/>
                                    </a:lnTo>
                                    <a:lnTo>
                                      <a:pt x="1420" y="13"/>
                                    </a:lnTo>
                                    <a:lnTo>
                                      <a:pt x="1421" y="13"/>
                                    </a:lnTo>
                                    <a:lnTo>
                                      <a:pt x="1421" y="15"/>
                                    </a:lnTo>
                                    <a:lnTo>
                                      <a:pt x="1422" y="15"/>
                                    </a:lnTo>
                                    <a:lnTo>
                                      <a:pt x="1422" y="16"/>
                                    </a:lnTo>
                                    <a:lnTo>
                                      <a:pt x="1423" y="16"/>
                                    </a:lnTo>
                                    <a:lnTo>
                                      <a:pt x="1423" y="18"/>
                                    </a:lnTo>
                                    <a:lnTo>
                                      <a:pt x="1425" y="18"/>
                                    </a:lnTo>
                                    <a:lnTo>
                                      <a:pt x="1426" y="16"/>
                                    </a:lnTo>
                                    <a:lnTo>
                                      <a:pt x="1427" y="15"/>
                                    </a:lnTo>
                                    <a:lnTo>
                                      <a:pt x="1428" y="14"/>
                                    </a:lnTo>
                                    <a:lnTo>
                                      <a:pt x="1429" y="13"/>
                                    </a:lnTo>
                                    <a:lnTo>
                                      <a:pt x="1430" y="12"/>
                                    </a:lnTo>
                                    <a:lnTo>
                                      <a:pt x="1430" y="13"/>
                                    </a:lnTo>
                                    <a:lnTo>
                                      <a:pt x="1431" y="12"/>
                                    </a:lnTo>
                                    <a:lnTo>
                                      <a:pt x="1431" y="13"/>
                                    </a:lnTo>
                                    <a:lnTo>
                                      <a:pt x="1432" y="13"/>
                                    </a:lnTo>
                                    <a:lnTo>
                                      <a:pt x="1432" y="14"/>
                                    </a:lnTo>
                                    <a:lnTo>
                                      <a:pt x="1434" y="15"/>
                                    </a:lnTo>
                                    <a:lnTo>
                                      <a:pt x="1435" y="16"/>
                                    </a:lnTo>
                                    <a:lnTo>
                                      <a:pt x="1436" y="15"/>
                                    </a:lnTo>
                                    <a:lnTo>
                                      <a:pt x="1436" y="16"/>
                                    </a:lnTo>
                                    <a:lnTo>
                                      <a:pt x="1437" y="12"/>
                                    </a:lnTo>
                                    <a:lnTo>
                                      <a:pt x="1437" y="14"/>
                                    </a:lnTo>
                                    <a:lnTo>
                                      <a:pt x="1438" y="9"/>
                                    </a:lnTo>
                                    <a:lnTo>
                                      <a:pt x="1438" y="11"/>
                                    </a:lnTo>
                                    <a:lnTo>
                                      <a:pt x="1439" y="7"/>
                                    </a:lnTo>
                                    <a:lnTo>
                                      <a:pt x="1439" y="9"/>
                                    </a:lnTo>
                                    <a:lnTo>
                                      <a:pt x="1440" y="9"/>
                                    </a:lnTo>
                                    <a:lnTo>
                                      <a:pt x="1440" y="10"/>
                                    </a:lnTo>
                                    <a:lnTo>
                                      <a:pt x="1441" y="11"/>
                                    </a:lnTo>
                                    <a:lnTo>
                                      <a:pt x="1441" y="12"/>
                                    </a:lnTo>
                                    <a:lnTo>
                                      <a:pt x="1443" y="13"/>
                                    </a:lnTo>
                                    <a:lnTo>
                                      <a:pt x="1443" y="14"/>
                                    </a:lnTo>
                                    <a:lnTo>
                                      <a:pt x="1444" y="14"/>
                                    </a:lnTo>
                                    <a:lnTo>
                                      <a:pt x="1445" y="14"/>
                                    </a:lnTo>
                                    <a:lnTo>
                                      <a:pt x="1446" y="13"/>
                                    </a:lnTo>
                                    <a:lnTo>
                                      <a:pt x="1446" y="14"/>
                                    </a:lnTo>
                                    <a:lnTo>
                                      <a:pt x="1447" y="12"/>
                                    </a:lnTo>
                                    <a:lnTo>
                                      <a:pt x="1448" y="11"/>
                                    </a:lnTo>
                                    <a:lnTo>
                                      <a:pt x="1449" y="11"/>
                                    </a:lnTo>
                                    <a:lnTo>
                                      <a:pt x="1450" y="11"/>
                                    </a:lnTo>
                                    <a:lnTo>
                                      <a:pt x="1450" y="12"/>
                                    </a:lnTo>
                                    <a:lnTo>
                                      <a:pt x="1452" y="12"/>
                                    </a:lnTo>
                                    <a:lnTo>
                                      <a:pt x="1452" y="13"/>
                                    </a:lnTo>
                                    <a:lnTo>
                                      <a:pt x="1453" y="13"/>
                                    </a:lnTo>
                                    <a:lnTo>
                                      <a:pt x="1454" y="11"/>
                                    </a:lnTo>
                                    <a:lnTo>
                                      <a:pt x="1454" y="13"/>
                                    </a:lnTo>
                                    <a:lnTo>
                                      <a:pt x="1455" y="10"/>
                                    </a:lnTo>
                                    <a:lnTo>
                                      <a:pt x="1455" y="11"/>
                                    </a:lnTo>
                                    <a:lnTo>
                                      <a:pt x="1456" y="7"/>
                                    </a:lnTo>
                                    <a:lnTo>
                                      <a:pt x="1456" y="9"/>
                                    </a:lnTo>
                                    <a:lnTo>
                                      <a:pt x="1457" y="6"/>
                                    </a:lnTo>
                                    <a:lnTo>
                                      <a:pt x="1457" y="7"/>
                                    </a:lnTo>
                                    <a:lnTo>
                                      <a:pt x="1458" y="9"/>
                                    </a:lnTo>
                                    <a:lnTo>
                                      <a:pt x="1458" y="11"/>
                                    </a:lnTo>
                                    <a:lnTo>
                                      <a:pt x="1459" y="12"/>
                                    </a:lnTo>
                                    <a:lnTo>
                                      <a:pt x="1459" y="14"/>
                                    </a:lnTo>
                                    <a:lnTo>
                                      <a:pt x="1461" y="15"/>
                                    </a:lnTo>
                                    <a:lnTo>
                                      <a:pt x="1461" y="16"/>
                                    </a:lnTo>
                                    <a:lnTo>
                                      <a:pt x="1462" y="16"/>
                                    </a:lnTo>
                                    <a:lnTo>
                                      <a:pt x="1463" y="14"/>
                                    </a:lnTo>
                                    <a:lnTo>
                                      <a:pt x="1463" y="15"/>
                                    </a:lnTo>
                                    <a:lnTo>
                                      <a:pt x="1464" y="13"/>
                                    </a:lnTo>
                                    <a:lnTo>
                                      <a:pt x="1464" y="14"/>
                                    </a:lnTo>
                                    <a:lnTo>
                                      <a:pt x="1465" y="13"/>
                                    </a:lnTo>
                                    <a:lnTo>
                                      <a:pt x="1466" y="13"/>
                                    </a:lnTo>
                                    <a:lnTo>
                                      <a:pt x="1467" y="14"/>
                                    </a:lnTo>
                                    <a:lnTo>
                                      <a:pt x="1469" y="14"/>
                                    </a:lnTo>
                                    <a:lnTo>
                                      <a:pt x="1469" y="15"/>
                                    </a:lnTo>
                                    <a:lnTo>
                                      <a:pt x="1470" y="13"/>
                                    </a:lnTo>
                                    <a:lnTo>
                                      <a:pt x="1470" y="14"/>
                                    </a:lnTo>
                                    <a:lnTo>
                                      <a:pt x="1471" y="11"/>
                                    </a:lnTo>
                                    <a:lnTo>
                                      <a:pt x="1471" y="13"/>
                                    </a:lnTo>
                                    <a:lnTo>
                                      <a:pt x="1472" y="10"/>
                                    </a:lnTo>
                                    <a:lnTo>
                                      <a:pt x="1472" y="11"/>
                                    </a:lnTo>
                                    <a:lnTo>
                                      <a:pt x="1473" y="11"/>
                                    </a:lnTo>
                                    <a:lnTo>
                                      <a:pt x="1473" y="12"/>
                                    </a:lnTo>
                                    <a:lnTo>
                                      <a:pt x="1474" y="12"/>
                                    </a:lnTo>
                                    <a:lnTo>
                                      <a:pt x="1474" y="13"/>
                                    </a:lnTo>
                                    <a:lnTo>
                                      <a:pt x="1475" y="14"/>
                                    </a:lnTo>
                                    <a:lnTo>
                                      <a:pt x="1476" y="13"/>
                                    </a:lnTo>
                                    <a:lnTo>
                                      <a:pt x="1478" y="13"/>
                                    </a:lnTo>
                                    <a:lnTo>
                                      <a:pt x="1479" y="13"/>
                                    </a:lnTo>
                                    <a:lnTo>
                                      <a:pt x="1479" y="14"/>
                                    </a:lnTo>
                                    <a:lnTo>
                                      <a:pt x="1480" y="14"/>
                                    </a:lnTo>
                                    <a:lnTo>
                                      <a:pt x="1480" y="16"/>
                                    </a:lnTo>
                                    <a:lnTo>
                                      <a:pt x="1481" y="16"/>
                                    </a:lnTo>
                                    <a:lnTo>
                                      <a:pt x="1481" y="18"/>
                                    </a:lnTo>
                                    <a:lnTo>
                                      <a:pt x="1482" y="16"/>
                                    </a:lnTo>
                                    <a:lnTo>
                                      <a:pt x="1482" y="18"/>
                                    </a:lnTo>
                                    <a:lnTo>
                                      <a:pt x="1483" y="13"/>
                                    </a:lnTo>
                                    <a:lnTo>
                                      <a:pt x="1483" y="15"/>
                                    </a:lnTo>
                                    <a:lnTo>
                                      <a:pt x="1484" y="9"/>
                                    </a:lnTo>
                                    <a:lnTo>
                                      <a:pt x="1484" y="12"/>
                                    </a:lnTo>
                                    <a:lnTo>
                                      <a:pt x="1485" y="5"/>
                                    </a:lnTo>
                                    <a:lnTo>
                                      <a:pt x="1485" y="7"/>
                                    </a:lnTo>
                                    <a:lnTo>
                                      <a:pt x="1487" y="5"/>
                                    </a:lnTo>
                                    <a:lnTo>
                                      <a:pt x="1488" y="5"/>
                                    </a:lnTo>
                                    <a:lnTo>
                                      <a:pt x="1488" y="6"/>
                                    </a:lnTo>
                                    <a:lnTo>
                                      <a:pt x="1489" y="6"/>
                                    </a:lnTo>
                                    <a:lnTo>
                                      <a:pt x="1489" y="9"/>
                                    </a:lnTo>
                                    <a:lnTo>
                                      <a:pt x="1490" y="9"/>
                                    </a:lnTo>
                                    <a:lnTo>
                                      <a:pt x="1490" y="10"/>
                                    </a:lnTo>
                                    <a:lnTo>
                                      <a:pt x="1491" y="10"/>
                                    </a:lnTo>
                                    <a:lnTo>
                                      <a:pt x="1491" y="11"/>
                                    </a:lnTo>
                                    <a:lnTo>
                                      <a:pt x="1492" y="11"/>
                                    </a:lnTo>
                                    <a:lnTo>
                                      <a:pt x="1492" y="12"/>
                                    </a:lnTo>
                                    <a:lnTo>
                                      <a:pt x="1493" y="13"/>
                                    </a:lnTo>
                                    <a:lnTo>
                                      <a:pt x="1493" y="15"/>
                                    </a:lnTo>
                                    <a:lnTo>
                                      <a:pt x="1494" y="15"/>
                                    </a:lnTo>
                                    <a:lnTo>
                                      <a:pt x="1494" y="16"/>
                                    </a:lnTo>
                                    <a:lnTo>
                                      <a:pt x="1496" y="16"/>
                                    </a:lnTo>
                                    <a:lnTo>
                                      <a:pt x="1497" y="16"/>
                                    </a:lnTo>
                                    <a:lnTo>
                                      <a:pt x="1497" y="18"/>
                                    </a:lnTo>
                                    <a:lnTo>
                                      <a:pt x="1498" y="18"/>
                                    </a:lnTo>
                                    <a:lnTo>
                                      <a:pt x="1499" y="16"/>
                                    </a:lnTo>
                                    <a:lnTo>
                                      <a:pt x="1500" y="13"/>
                                    </a:lnTo>
                                    <a:lnTo>
                                      <a:pt x="1500" y="15"/>
                                    </a:lnTo>
                                    <a:lnTo>
                                      <a:pt x="1501" y="11"/>
                                    </a:lnTo>
                                    <a:lnTo>
                                      <a:pt x="1501" y="12"/>
                                    </a:lnTo>
                                    <a:lnTo>
                                      <a:pt x="1502" y="10"/>
                                    </a:lnTo>
                                    <a:lnTo>
                                      <a:pt x="1503" y="10"/>
                                    </a:lnTo>
                                    <a:lnTo>
                                      <a:pt x="1503" y="12"/>
                                    </a:lnTo>
                                    <a:lnTo>
                                      <a:pt x="1505" y="13"/>
                                    </a:lnTo>
                                    <a:lnTo>
                                      <a:pt x="1505" y="15"/>
                                    </a:lnTo>
                                    <a:lnTo>
                                      <a:pt x="1506" y="15"/>
                                    </a:lnTo>
                                    <a:lnTo>
                                      <a:pt x="1506" y="16"/>
                                    </a:lnTo>
                                    <a:lnTo>
                                      <a:pt x="1507" y="15"/>
                                    </a:lnTo>
                                    <a:lnTo>
                                      <a:pt x="1507" y="16"/>
                                    </a:lnTo>
                                    <a:lnTo>
                                      <a:pt x="1508" y="14"/>
                                    </a:lnTo>
                                    <a:lnTo>
                                      <a:pt x="1508" y="15"/>
                                    </a:lnTo>
                                    <a:lnTo>
                                      <a:pt x="1509" y="13"/>
                                    </a:lnTo>
                                    <a:lnTo>
                                      <a:pt x="1510" y="12"/>
                                    </a:lnTo>
                                    <a:lnTo>
                                      <a:pt x="1510" y="13"/>
                                    </a:lnTo>
                                    <a:lnTo>
                                      <a:pt x="1511" y="12"/>
                                    </a:lnTo>
                                    <a:lnTo>
                                      <a:pt x="1512" y="10"/>
                                    </a:lnTo>
                                    <a:lnTo>
                                      <a:pt x="1512" y="11"/>
                                    </a:lnTo>
                                    <a:lnTo>
                                      <a:pt x="1514" y="9"/>
                                    </a:lnTo>
                                    <a:lnTo>
                                      <a:pt x="1514" y="10"/>
                                    </a:lnTo>
                                    <a:lnTo>
                                      <a:pt x="1515" y="9"/>
                                    </a:lnTo>
                                    <a:lnTo>
                                      <a:pt x="1515" y="10"/>
                                    </a:lnTo>
                                    <a:lnTo>
                                      <a:pt x="1516" y="10"/>
                                    </a:lnTo>
                                    <a:lnTo>
                                      <a:pt x="1517" y="11"/>
                                    </a:lnTo>
                                    <a:lnTo>
                                      <a:pt x="1518" y="12"/>
                                    </a:lnTo>
                                    <a:lnTo>
                                      <a:pt x="1519" y="11"/>
                                    </a:lnTo>
                                    <a:lnTo>
                                      <a:pt x="1519" y="12"/>
                                    </a:lnTo>
                                    <a:lnTo>
                                      <a:pt x="1520" y="10"/>
                                    </a:lnTo>
                                    <a:lnTo>
                                      <a:pt x="1520" y="11"/>
                                    </a:lnTo>
                                    <a:lnTo>
                                      <a:pt x="1522" y="9"/>
                                    </a:lnTo>
                                    <a:lnTo>
                                      <a:pt x="1522" y="10"/>
                                    </a:lnTo>
                                    <a:lnTo>
                                      <a:pt x="1523" y="9"/>
                                    </a:lnTo>
                                    <a:lnTo>
                                      <a:pt x="1524" y="9"/>
                                    </a:lnTo>
                                    <a:lnTo>
                                      <a:pt x="1524" y="10"/>
                                    </a:lnTo>
                                    <a:lnTo>
                                      <a:pt x="1525" y="11"/>
                                    </a:lnTo>
                                    <a:lnTo>
                                      <a:pt x="1525" y="12"/>
                                    </a:lnTo>
                                    <a:lnTo>
                                      <a:pt x="1526" y="13"/>
                                    </a:lnTo>
                                    <a:lnTo>
                                      <a:pt x="1526" y="14"/>
                                    </a:lnTo>
                                    <a:lnTo>
                                      <a:pt x="1527" y="14"/>
                                    </a:lnTo>
                                    <a:lnTo>
                                      <a:pt x="1527" y="15"/>
                                    </a:lnTo>
                                    <a:lnTo>
                                      <a:pt x="1528" y="13"/>
                                    </a:lnTo>
                                    <a:lnTo>
                                      <a:pt x="1528" y="14"/>
                                    </a:lnTo>
                                    <a:lnTo>
                                      <a:pt x="1529" y="11"/>
                                    </a:lnTo>
                                    <a:lnTo>
                                      <a:pt x="1529" y="12"/>
                                    </a:lnTo>
                                    <a:lnTo>
                                      <a:pt x="1531" y="12"/>
                                    </a:lnTo>
                                    <a:lnTo>
                                      <a:pt x="1531" y="13"/>
                                    </a:lnTo>
                                    <a:lnTo>
                                      <a:pt x="1532" y="14"/>
                                    </a:lnTo>
                                    <a:lnTo>
                                      <a:pt x="1532" y="15"/>
                                    </a:lnTo>
                                    <a:lnTo>
                                      <a:pt x="1533" y="16"/>
                                    </a:lnTo>
                                    <a:lnTo>
                                      <a:pt x="1533" y="20"/>
                                    </a:lnTo>
                                    <a:lnTo>
                                      <a:pt x="1534" y="21"/>
                                    </a:lnTo>
                                    <a:lnTo>
                                      <a:pt x="1534" y="22"/>
                                    </a:lnTo>
                                    <a:lnTo>
                                      <a:pt x="1535" y="21"/>
                                    </a:lnTo>
                                    <a:lnTo>
                                      <a:pt x="1535" y="22"/>
                                    </a:lnTo>
                                    <a:lnTo>
                                      <a:pt x="1536" y="16"/>
                                    </a:lnTo>
                                    <a:lnTo>
                                      <a:pt x="1536" y="20"/>
                                    </a:lnTo>
                                    <a:lnTo>
                                      <a:pt x="1537" y="13"/>
                                    </a:lnTo>
                                    <a:lnTo>
                                      <a:pt x="1537" y="15"/>
                                    </a:lnTo>
                                    <a:lnTo>
                                      <a:pt x="1538" y="11"/>
                                    </a:lnTo>
                                    <a:lnTo>
                                      <a:pt x="1538" y="12"/>
                                    </a:lnTo>
                                    <a:lnTo>
                                      <a:pt x="1540" y="10"/>
                                    </a:lnTo>
                                    <a:lnTo>
                                      <a:pt x="1541" y="10"/>
                                    </a:lnTo>
                                    <a:lnTo>
                                      <a:pt x="1542" y="10"/>
                                    </a:lnTo>
                                    <a:lnTo>
                                      <a:pt x="1543" y="10"/>
                                    </a:lnTo>
                                    <a:lnTo>
                                      <a:pt x="1544" y="9"/>
                                    </a:lnTo>
                                    <a:lnTo>
                                      <a:pt x="1544" y="10"/>
                                    </a:lnTo>
                                    <a:lnTo>
                                      <a:pt x="1545" y="9"/>
                                    </a:lnTo>
                                    <a:lnTo>
                                      <a:pt x="1546" y="9"/>
                                    </a:lnTo>
                                    <a:lnTo>
                                      <a:pt x="1547" y="9"/>
                                    </a:lnTo>
                                    <a:lnTo>
                                      <a:pt x="1547" y="10"/>
                                    </a:lnTo>
                                    <a:lnTo>
                                      <a:pt x="1549" y="10"/>
                                    </a:lnTo>
                                    <a:lnTo>
                                      <a:pt x="1549" y="11"/>
                                    </a:lnTo>
                                    <a:lnTo>
                                      <a:pt x="1550" y="12"/>
                                    </a:lnTo>
                                    <a:lnTo>
                                      <a:pt x="1550" y="13"/>
                                    </a:lnTo>
                                    <a:lnTo>
                                      <a:pt x="1551" y="13"/>
                                    </a:lnTo>
                                    <a:lnTo>
                                      <a:pt x="1551" y="14"/>
                                    </a:lnTo>
                                    <a:lnTo>
                                      <a:pt x="1552" y="14"/>
                                    </a:lnTo>
                                    <a:lnTo>
                                      <a:pt x="1553" y="15"/>
                                    </a:lnTo>
                                    <a:lnTo>
                                      <a:pt x="1554" y="15"/>
                                    </a:lnTo>
                                    <a:lnTo>
                                      <a:pt x="1555" y="15"/>
                                    </a:lnTo>
                                    <a:lnTo>
                                      <a:pt x="1556" y="15"/>
                                    </a:lnTo>
                                    <a:lnTo>
                                      <a:pt x="1558" y="14"/>
                                    </a:lnTo>
                                    <a:lnTo>
                                      <a:pt x="1558" y="15"/>
                                    </a:lnTo>
                                    <a:lnTo>
                                      <a:pt x="1559" y="13"/>
                                    </a:lnTo>
                                    <a:lnTo>
                                      <a:pt x="1559" y="14"/>
                                    </a:lnTo>
                                    <a:lnTo>
                                      <a:pt x="1560" y="12"/>
                                    </a:lnTo>
                                    <a:lnTo>
                                      <a:pt x="1561" y="11"/>
                                    </a:lnTo>
                                    <a:lnTo>
                                      <a:pt x="1562" y="11"/>
                                    </a:lnTo>
                                    <a:lnTo>
                                      <a:pt x="1563" y="11"/>
                                    </a:lnTo>
                                    <a:lnTo>
                                      <a:pt x="1563" y="12"/>
                                    </a:lnTo>
                                    <a:lnTo>
                                      <a:pt x="1564" y="12"/>
                                    </a:lnTo>
                                    <a:lnTo>
                                      <a:pt x="1564" y="13"/>
                                    </a:lnTo>
                                    <a:lnTo>
                                      <a:pt x="1566" y="13"/>
                                    </a:lnTo>
                                    <a:lnTo>
                                      <a:pt x="1566" y="14"/>
                                    </a:lnTo>
                                    <a:lnTo>
                                      <a:pt x="1567" y="14"/>
                                    </a:lnTo>
                                    <a:lnTo>
                                      <a:pt x="1568" y="12"/>
                                    </a:lnTo>
                                    <a:lnTo>
                                      <a:pt x="1568" y="13"/>
                                    </a:lnTo>
                                    <a:lnTo>
                                      <a:pt x="1569" y="11"/>
                                    </a:lnTo>
                                    <a:lnTo>
                                      <a:pt x="1569" y="12"/>
                                    </a:lnTo>
                                    <a:lnTo>
                                      <a:pt x="1570" y="11"/>
                                    </a:lnTo>
                                    <a:lnTo>
                                      <a:pt x="1571" y="11"/>
                                    </a:lnTo>
                                    <a:lnTo>
                                      <a:pt x="1572" y="11"/>
                                    </a:lnTo>
                                    <a:lnTo>
                                      <a:pt x="1572" y="12"/>
                                    </a:lnTo>
                                    <a:lnTo>
                                      <a:pt x="1573" y="12"/>
                                    </a:lnTo>
                                    <a:lnTo>
                                      <a:pt x="1573" y="13"/>
                                    </a:lnTo>
                                    <a:lnTo>
                                      <a:pt x="1575" y="12"/>
                                    </a:lnTo>
                                    <a:lnTo>
                                      <a:pt x="1575" y="13"/>
                                    </a:lnTo>
                                    <a:lnTo>
                                      <a:pt x="1576" y="12"/>
                                    </a:lnTo>
                                    <a:lnTo>
                                      <a:pt x="1577" y="11"/>
                                    </a:lnTo>
                                    <a:lnTo>
                                      <a:pt x="1577" y="12"/>
                                    </a:lnTo>
                                    <a:lnTo>
                                      <a:pt x="1578" y="11"/>
                                    </a:lnTo>
                                    <a:lnTo>
                                      <a:pt x="1579" y="11"/>
                                    </a:lnTo>
                                    <a:lnTo>
                                      <a:pt x="1579" y="12"/>
                                    </a:lnTo>
                                    <a:lnTo>
                                      <a:pt x="1580" y="12"/>
                                    </a:lnTo>
                                    <a:lnTo>
                                      <a:pt x="1580" y="13"/>
                                    </a:lnTo>
                                    <a:lnTo>
                                      <a:pt x="1581" y="13"/>
                                    </a:lnTo>
                                    <a:lnTo>
                                      <a:pt x="1581" y="14"/>
                                    </a:lnTo>
                                    <a:lnTo>
                                      <a:pt x="1582" y="15"/>
                                    </a:lnTo>
                                    <a:lnTo>
                                      <a:pt x="1582" y="16"/>
                                    </a:lnTo>
                                    <a:lnTo>
                                      <a:pt x="1584" y="16"/>
                                    </a:lnTo>
                                    <a:lnTo>
                                      <a:pt x="1585" y="15"/>
                                    </a:lnTo>
                                    <a:lnTo>
                                      <a:pt x="1585" y="16"/>
                                    </a:lnTo>
                                    <a:lnTo>
                                      <a:pt x="1586" y="14"/>
                                    </a:lnTo>
                                    <a:lnTo>
                                      <a:pt x="1587" y="12"/>
                                    </a:lnTo>
                                    <a:lnTo>
                                      <a:pt x="1587" y="13"/>
                                    </a:lnTo>
                                    <a:lnTo>
                                      <a:pt x="1588" y="12"/>
                                    </a:lnTo>
                                    <a:lnTo>
                                      <a:pt x="1589" y="12"/>
                                    </a:lnTo>
                                    <a:lnTo>
                                      <a:pt x="1590" y="12"/>
                                    </a:lnTo>
                                    <a:lnTo>
                                      <a:pt x="1590" y="13"/>
                                    </a:lnTo>
                                    <a:lnTo>
                                      <a:pt x="1591" y="13"/>
                                    </a:lnTo>
                                    <a:lnTo>
                                      <a:pt x="1593" y="12"/>
                                    </a:lnTo>
                                    <a:lnTo>
                                      <a:pt x="1593" y="13"/>
                                    </a:lnTo>
                                    <a:lnTo>
                                      <a:pt x="1594" y="12"/>
                                    </a:lnTo>
                                    <a:lnTo>
                                      <a:pt x="1594" y="13"/>
                                    </a:lnTo>
                                    <a:lnTo>
                                      <a:pt x="1595" y="13"/>
                                    </a:lnTo>
                                    <a:lnTo>
                                      <a:pt x="1596" y="13"/>
                                    </a:lnTo>
                                    <a:lnTo>
                                      <a:pt x="1597" y="13"/>
                                    </a:lnTo>
                                    <a:lnTo>
                                      <a:pt x="1598" y="13"/>
                                    </a:lnTo>
                                    <a:lnTo>
                                      <a:pt x="1599" y="12"/>
                                    </a:lnTo>
                                    <a:lnTo>
                                      <a:pt x="1599" y="13"/>
                                    </a:lnTo>
                                    <a:lnTo>
                                      <a:pt x="1600" y="11"/>
                                    </a:lnTo>
                                    <a:lnTo>
                                      <a:pt x="1600" y="12"/>
                                    </a:lnTo>
                                    <a:lnTo>
                                      <a:pt x="1602" y="10"/>
                                    </a:lnTo>
                                    <a:lnTo>
                                      <a:pt x="1602" y="11"/>
                                    </a:lnTo>
                                    <a:lnTo>
                                      <a:pt x="1603" y="10"/>
                                    </a:lnTo>
                                    <a:lnTo>
                                      <a:pt x="1604" y="10"/>
                                    </a:lnTo>
                                    <a:lnTo>
                                      <a:pt x="1605" y="10"/>
                                    </a:lnTo>
                                    <a:lnTo>
                                      <a:pt x="1606" y="10"/>
                                    </a:lnTo>
                                    <a:lnTo>
                                      <a:pt x="1607" y="11"/>
                                    </a:lnTo>
                                    <a:lnTo>
                                      <a:pt x="1607" y="12"/>
                                    </a:lnTo>
                                    <a:lnTo>
                                      <a:pt x="1608" y="13"/>
                                    </a:lnTo>
                                    <a:lnTo>
                                      <a:pt x="1610" y="13"/>
                                    </a:lnTo>
                                    <a:lnTo>
                                      <a:pt x="1611" y="13"/>
                                    </a:lnTo>
                                    <a:lnTo>
                                      <a:pt x="1612" y="13"/>
                                    </a:lnTo>
                                    <a:lnTo>
                                      <a:pt x="1613" y="13"/>
                                    </a:lnTo>
                                    <a:lnTo>
                                      <a:pt x="1613" y="14"/>
                                    </a:lnTo>
                                    <a:lnTo>
                                      <a:pt x="1614" y="14"/>
                                    </a:lnTo>
                                    <a:lnTo>
                                      <a:pt x="1615" y="15"/>
                                    </a:lnTo>
                                    <a:lnTo>
                                      <a:pt x="1616" y="15"/>
                                    </a:lnTo>
                                    <a:lnTo>
                                      <a:pt x="1617" y="14"/>
                                    </a:lnTo>
                                    <a:lnTo>
                                      <a:pt x="1619" y="13"/>
                                    </a:lnTo>
                                    <a:lnTo>
                                      <a:pt x="1619" y="14"/>
                                    </a:lnTo>
                                    <a:lnTo>
                                      <a:pt x="1620" y="12"/>
                                    </a:lnTo>
                                    <a:lnTo>
                                      <a:pt x="1620" y="13"/>
                                    </a:lnTo>
                                    <a:lnTo>
                                      <a:pt x="1621" y="12"/>
                                    </a:lnTo>
                                    <a:lnTo>
                                      <a:pt x="1622" y="12"/>
                                    </a:lnTo>
                                    <a:lnTo>
                                      <a:pt x="1622" y="13"/>
                                    </a:lnTo>
                                    <a:lnTo>
                                      <a:pt x="1623" y="12"/>
                                    </a:lnTo>
                                    <a:lnTo>
                                      <a:pt x="1624" y="11"/>
                                    </a:lnTo>
                                    <a:lnTo>
                                      <a:pt x="1624" y="12"/>
                                    </a:lnTo>
                                    <a:lnTo>
                                      <a:pt x="1625" y="10"/>
                                    </a:lnTo>
                                    <a:lnTo>
                                      <a:pt x="1626" y="10"/>
                                    </a:lnTo>
                                    <a:lnTo>
                                      <a:pt x="1626" y="11"/>
                                    </a:lnTo>
                                    <a:lnTo>
                                      <a:pt x="1628" y="11"/>
                                    </a:lnTo>
                                    <a:lnTo>
                                      <a:pt x="1628" y="13"/>
                                    </a:lnTo>
                                    <a:lnTo>
                                      <a:pt x="1629" y="13"/>
                                    </a:lnTo>
                                    <a:lnTo>
                                      <a:pt x="1629" y="14"/>
                                    </a:lnTo>
                                    <a:lnTo>
                                      <a:pt x="1630" y="14"/>
                                    </a:lnTo>
                                    <a:lnTo>
                                      <a:pt x="1630" y="15"/>
                                    </a:lnTo>
                                    <a:lnTo>
                                      <a:pt x="1631" y="15"/>
                                    </a:lnTo>
                                    <a:lnTo>
                                      <a:pt x="1632" y="16"/>
                                    </a:lnTo>
                                    <a:lnTo>
                                      <a:pt x="1633" y="15"/>
                                    </a:lnTo>
                                    <a:lnTo>
                                      <a:pt x="1634" y="13"/>
                                    </a:lnTo>
                                    <a:lnTo>
                                      <a:pt x="1634" y="14"/>
                                    </a:lnTo>
                                    <a:lnTo>
                                      <a:pt x="1635" y="12"/>
                                    </a:lnTo>
                                    <a:lnTo>
                                      <a:pt x="1635" y="13"/>
                                    </a:lnTo>
                                    <a:lnTo>
                                      <a:pt x="1637" y="12"/>
                                    </a:lnTo>
                                    <a:lnTo>
                                      <a:pt x="1637" y="13"/>
                                    </a:lnTo>
                                    <a:lnTo>
                                      <a:pt x="1638" y="13"/>
                                    </a:lnTo>
                                    <a:lnTo>
                                      <a:pt x="1638" y="14"/>
                                    </a:lnTo>
                                    <a:lnTo>
                                      <a:pt x="1639" y="14"/>
                                    </a:lnTo>
                                    <a:lnTo>
                                      <a:pt x="1640" y="13"/>
                                    </a:lnTo>
                                    <a:lnTo>
                                      <a:pt x="1640" y="14"/>
                                    </a:lnTo>
                                    <a:lnTo>
                                      <a:pt x="1641" y="13"/>
                                    </a:lnTo>
                                    <a:lnTo>
                                      <a:pt x="1642" y="13"/>
                                    </a:lnTo>
                                    <a:lnTo>
                                      <a:pt x="1643" y="12"/>
                                    </a:lnTo>
                                    <a:lnTo>
                                      <a:pt x="1643" y="13"/>
                                    </a:lnTo>
                                    <a:lnTo>
                                      <a:pt x="1644" y="10"/>
                                    </a:lnTo>
                                    <a:lnTo>
                                      <a:pt x="1644" y="12"/>
                                    </a:lnTo>
                                    <a:lnTo>
                                      <a:pt x="1646" y="7"/>
                                    </a:lnTo>
                                    <a:lnTo>
                                      <a:pt x="1646" y="9"/>
                                    </a:lnTo>
                                    <a:lnTo>
                                      <a:pt x="1647" y="6"/>
                                    </a:lnTo>
                                    <a:lnTo>
                                      <a:pt x="1648" y="6"/>
                                    </a:lnTo>
                                    <a:lnTo>
                                      <a:pt x="1648" y="7"/>
                                    </a:lnTo>
                                    <a:lnTo>
                                      <a:pt x="1649" y="7"/>
                                    </a:lnTo>
                                    <a:lnTo>
                                      <a:pt x="1649" y="9"/>
                                    </a:lnTo>
                                    <a:lnTo>
                                      <a:pt x="1650" y="10"/>
                                    </a:lnTo>
                                    <a:lnTo>
                                      <a:pt x="1651" y="10"/>
                                    </a:lnTo>
                                    <a:lnTo>
                                      <a:pt x="1652" y="9"/>
                                    </a:lnTo>
                                    <a:lnTo>
                                      <a:pt x="1653" y="7"/>
                                    </a:lnTo>
                                    <a:lnTo>
                                      <a:pt x="1653" y="9"/>
                                    </a:lnTo>
                                    <a:lnTo>
                                      <a:pt x="1655" y="9"/>
                                    </a:lnTo>
                                    <a:lnTo>
                                      <a:pt x="1655" y="10"/>
                                    </a:lnTo>
                                    <a:lnTo>
                                      <a:pt x="1656" y="11"/>
                                    </a:lnTo>
                                    <a:lnTo>
                                      <a:pt x="1656" y="13"/>
                                    </a:lnTo>
                                    <a:lnTo>
                                      <a:pt x="1657" y="14"/>
                                    </a:lnTo>
                                    <a:lnTo>
                                      <a:pt x="1657" y="16"/>
                                    </a:lnTo>
                                    <a:lnTo>
                                      <a:pt x="1658" y="16"/>
                                    </a:lnTo>
                                    <a:lnTo>
                                      <a:pt x="1658" y="18"/>
                                    </a:lnTo>
                                    <a:lnTo>
                                      <a:pt x="1659" y="16"/>
                                    </a:lnTo>
                                    <a:lnTo>
                                      <a:pt x="1660" y="15"/>
                                    </a:lnTo>
                                    <a:lnTo>
                                      <a:pt x="1660" y="16"/>
                                    </a:lnTo>
                                    <a:lnTo>
                                      <a:pt x="1661" y="15"/>
                                    </a:lnTo>
                                    <a:lnTo>
                                      <a:pt x="1663" y="15"/>
                                    </a:lnTo>
                                    <a:lnTo>
                                      <a:pt x="1664" y="15"/>
                                    </a:lnTo>
                                    <a:lnTo>
                                      <a:pt x="1665" y="16"/>
                                    </a:lnTo>
                                    <a:lnTo>
                                      <a:pt x="1666" y="16"/>
                                    </a:lnTo>
                                    <a:lnTo>
                                      <a:pt x="1667" y="15"/>
                                    </a:lnTo>
                                    <a:lnTo>
                                      <a:pt x="1668" y="15"/>
                                    </a:lnTo>
                                    <a:lnTo>
                                      <a:pt x="1669" y="14"/>
                                    </a:lnTo>
                                    <a:lnTo>
                                      <a:pt x="1670" y="13"/>
                                    </a:lnTo>
                                    <a:lnTo>
                                      <a:pt x="1672" y="12"/>
                                    </a:lnTo>
                                    <a:lnTo>
                                      <a:pt x="1673" y="11"/>
                                    </a:lnTo>
                                    <a:lnTo>
                                      <a:pt x="1673" y="12"/>
                                    </a:lnTo>
                                    <a:lnTo>
                                      <a:pt x="1674" y="12"/>
                                    </a:lnTo>
                                    <a:lnTo>
                                      <a:pt x="1675" y="12"/>
                                    </a:lnTo>
                                    <a:lnTo>
                                      <a:pt x="1675" y="13"/>
                                    </a:lnTo>
                                    <a:lnTo>
                                      <a:pt x="1676" y="13"/>
                                    </a:lnTo>
                                    <a:lnTo>
                                      <a:pt x="1677" y="13"/>
                                    </a:lnTo>
                                    <a:lnTo>
                                      <a:pt x="1678" y="12"/>
                                    </a:lnTo>
                                    <a:lnTo>
                                      <a:pt x="1678" y="13"/>
                                    </a:lnTo>
                                    <a:lnTo>
                                      <a:pt x="1679" y="11"/>
                                    </a:lnTo>
                                    <a:lnTo>
                                      <a:pt x="1679" y="12"/>
                                    </a:lnTo>
                                    <a:lnTo>
                                      <a:pt x="1681" y="11"/>
                                    </a:lnTo>
                                    <a:lnTo>
                                      <a:pt x="1682" y="11"/>
                                    </a:lnTo>
                                    <a:lnTo>
                                      <a:pt x="1682" y="12"/>
                                    </a:lnTo>
                                    <a:lnTo>
                                      <a:pt x="1683" y="12"/>
                                    </a:lnTo>
                                    <a:lnTo>
                                      <a:pt x="1684" y="12"/>
                                    </a:lnTo>
                                    <a:lnTo>
                                      <a:pt x="1685" y="11"/>
                                    </a:lnTo>
                                    <a:lnTo>
                                      <a:pt x="1685" y="12"/>
                                    </a:lnTo>
                                    <a:lnTo>
                                      <a:pt x="1686" y="10"/>
                                    </a:lnTo>
                                    <a:lnTo>
                                      <a:pt x="1686" y="11"/>
                                    </a:lnTo>
                                    <a:lnTo>
                                      <a:pt x="1687" y="10"/>
                                    </a:lnTo>
                                    <a:lnTo>
                                      <a:pt x="1688" y="10"/>
                                    </a:lnTo>
                                    <a:lnTo>
                                      <a:pt x="1690" y="10"/>
                                    </a:lnTo>
                                    <a:lnTo>
                                      <a:pt x="1691" y="10"/>
                                    </a:lnTo>
                                    <a:lnTo>
                                      <a:pt x="1691" y="11"/>
                                    </a:lnTo>
                                    <a:lnTo>
                                      <a:pt x="1692" y="11"/>
                                    </a:lnTo>
                                    <a:lnTo>
                                      <a:pt x="1692" y="12"/>
                                    </a:lnTo>
                                    <a:lnTo>
                                      <a:pt x="1693" y="13"/>
                                    </a:lnTo>
                                    <a:lnTo>
                                      <a:pt x="1693" y="14"/>
                                    </a:lnTo>
                                    <a:lnTo>
                                      <a:pt x="1694" y="13"/>
                                    </a:lnTo>
                                    <a:lnTo>
                                      <a:pt x="1694" y="14"/>
                                    </a:lnTo>
                                    <a:lnTo>
                                      <a:pt x="1695" y="11"/>
                                    </a:lnTo>
                                    <a:lnTo>
                                      <a:pt x="1695" y="12"/>
                                    </a:lnTo>
                                    <a:lnTo>
                                      <a:pt x="1696" y="9"/>
                                    </a:lnTo>
                                    <a:lnTo>
                                      <a:pt x="1696" y="11"/>
                                    </a:lnTo>
                                    <a:lnTo>
                                      <a:pt x="1697" y="9"/>
                                    </a:lnTo>
                                    <a:lnTo>
                                      <a:pt x="1699" y="10"/>
                                    </a:lnTo>
                                    <a:lnTo>
                                      <a:pt x="1699" y="11"/>
                                    </a:lnTo>
                                    <a:lnTo>
                                      <a:pt x="1700" y="12"/>
                                    </a:lnTo>
                                    <a:lnTo>
                                      <a:pt x="1700" y="14"/>
                                    </a:lnTo>
                                    <a:lnTo>
                                      <a:pt x="1701" y="14"/>
                                    </a:lnTo>
                                    <a:lnTo>
                                      <a:pt x="1701" y="15"/>
                                    </a:lnTo>
                                    <a:lnTo>
                                      <a:pt x="1702" y="15"/>
                                    </a:lnTo>
                                    <a:lnTo>
                                      <a:pt x="1703" y="15"/>
                                    </a:lnTo>
                                    <a:lnTo>
                                      <a:pt x="1704" y="15"/>
                                    </a:lnTo>
                                    <a:lnTo>
                                      <a:pt x="1705" y="15"/>
                                    </a:lnTo>
                                    <a:lnTo>
                                      <a:pt x="1707" y="14"/>
                                    </a:lnTo>
                                    <a:lnTo>
                                      <a:pt x="1708" y="14"/>
                                    </a:lnTo>
                                    <a:lnTo>
                                      <a:pt x="1709" y="14"/>
                                    </a:lnTo>
                                    <a:lnTo>
                                      <a:pt x="1710" y="14"/>
                                    </a:lnTo>
                                    <a:lnTo>
                                      <a:pt x="1710" y="15"/>
                                    </a:lnTo>
                                    <a:lnTo>
                                      <a:pt x="1711" y="15"/>
                                    </a:lnTo>
                                    <a:lnTo>
                                      <a:pt x="1712" y="14"/>
                                    </a:lnTo>
                                    <a:lnTo>
                                      <a:pt x="1712" y="15"/>
                                    </a:lnTo>
                                    <a:lnTo>
                                      <a:pt x="1713" y="12"/>
                                    </a:lnTo>
                                    <a:lnTo>
                                      <a:pt x="1713" y="14"/>
                                    </a:lnTo>
                                    <a:lnTo>
                                      <a:pt x="1714" y="11"/>
                                    </a:lnTo>
                                    <a:lnTo>
                                      <a:pt x="1714" y="12"/>
                                    </a:lnTo>
                                    <a:lnTo>
                                      <a:pt x="1716" y="11"/>
                                    </a:lnTo>
                                    <a:lnTo>
                                      <a:pt x="1716" y="12"/>
                                    </a:lnTo>
                                    <a:lnTo>
                                      <a:pt x="1717" y="12"/>
                                    </a:lnTo>
                                    <a:lnTo>
                                      <a:pt x="1717" y="13"/>
                                    </a:lnTo>
                                    <a:lnTo>
                                      <a:pt x="1718" y="13"/>
                                    </a:lnTo>
                                    <a:lnTo>
                                      <a:pt x="1718" y="14"/>
                                    </a:lnTo>
                                    <a:lnTo>
                                      <a:pt x="1719" y="14"/>
                                    </a:lnTo>
                                    <a:lnTo>
                                      <a:pt x="1720" y="15"/>
                                    </a:lnTo>
                                    <a:lnTo>
                                      <a:pt x="1721" y="15"/>
                                    </a:lnTo>
                                    <a:lnTo>
                                      <a:pt x="1722" y="14"/>
                                    </a:lnTo>
                                    <a:lnTo>
                                      <a:pt x="1723" y="13"/>
                                    </a:lnTo>
                                    <a:lnTo>
                                      <a:pt x="1723" y="14"/>
                                    </a:lnTo>
                                    <a:lnTo>
                                      <a:pt x="1725" y="12"/>
                                    </a:lnTo>
                                    <a:lnTo>
                                      <a:pt x="1725" y="13"/>
                                    </a:lnTo>
                                    <a:lnTo>
                                      <a:pt x="1726" y="10"/>
                                    </a:lnTo>
                                    <a:lnTo>
                                      <a:pt x="1726" y="11"/>
                                    </a:lnTo>
                                    <a:lnTo>
                                      <a:pt x="1727" y="9"/>
                                    </a:lnTo>
                                    <a:lnTo>
                                      <a:pt x="1727" y="10"/>
                                    </a:lnTo>
                                    <a:lnTo>
                                      <a:pt x="1728" y="7"/>
                                    </a:lnTo>
                                    <a:lnTo>
                                      <a:pt x="1729" y="6"/>
                                    </a:lnTo>
                                    <a:lnTo>
                                      <a:pt x="1729" y="7"/>
                                    </a:lnTo>
                                    <a:lnTo>
                                      <a:pt x="1730" y="5"/>
                                    </a:lnTo>
                                    <a:lnTo>
                                      <a:pt x="1730" y="6"/>
                                    </a:lnTo>
                                    <a:lnTo>
                                      <a:pt x="1731" y="5"/>
                                    </a:lnTo>
                                    <a:lnTo>
                                      <a:pt x="1732" y="5"/>
                                    </a:lnTo>
                                    <a:lnTo>
                                      <a:pt x="1734" y="5"/>
                                    </a:lnTo>
                                    <a:lnTo>
                                      <a:pt x="1734" y="6"/>
                                    </a:lnTo>
                                    <a:lnTo>
                                      <a:pt x="1735" y="7"/>
                                    </a:lnTo>
                                    <a:lnTo>
                                      <a:pt x="1735" y="10"/>
                                    </a:lnTo>
                                    <a:lnTo>
                                      <a:pt x="1736" y="11"/>
                                    </a:lnTo>
                                    <a:lnTo>
                                      <a:pt x="1736" y="13"/>
                                    </a:lnTo>
                                    <a:lnTo>
                                      <a:pt x="1737" y="14"/>
                                    </a:lnTo>
                                    <a:lnTo>
                                      <a:pt x="1737" y="16"/>
                                    </a:lnTo>
                                    <a:lnTo>
                                      <a:pt x="1738" y="18"/>
                                    </a:lnTo>
                                    <a:lnTo>
                                      <a:pt x="1738" y="19"/>
                                    </a:lnTo>
                                    <a:lnTo>
                                      <a:pt x="1739" y="19"/>
                                    </a:lnTo>
                                    <a:lnTo>
                                      <a:pt x="1739" y="20"/>
                                    </a:lnTo>
                                    <a:lnTo>
                                      <a:pt x="1740" y="20"/>
                                    </a:lnTo>
                                    <a:lnTo>
                                      <a:pt x="1741" y="19"/>
                                    </a:lnTo>
                                    <a:lnTo>
                                      <a:pt x="1741" y="20"/>
                                    </a:lnTo>
                                    <a:lnTo>
                                      <a:pt x="1743" y="19"/>
                                    </a:lnTo>
                                    <a:lnTo>
                                      <a:pt x="1744" y="18"/>
                                    </a:lnTo>
                                    <a:lnTo>
                                      <a:pt x="1745" y="16"/>
                                    </a:lnTo>
                                    <a:lnTo>
                                      <a:pt x="1745" y="18"/>
                                    </a:lnTo>
                                    <a:lnTo>
                                      <a:pt x="1746" y="14"/>
                                    </a:lnTo>
                                    <a:lnTo>
                                      <a:pt x="1746" y="16"/>
                                    </a:lnTo>
                                    <a:lnTo>
                                      <a:pt x="1747" y="11"/>
                                    </a:lnTo>
                                    <a:lnTo>
                                      <a:pt x="1747" y="13"/>
                                    </a:lnTo>
                                    <a:lnTo>
                                      <a:pt x="1748" y="7"/>
                                    </a:lnTo>
                                    <a:lnTo>
                                      <a:pt x="1748" y="10"/>
                                    </a:lnTo>
                                    <a:lnTo>
                                      <a:pt x="1749" y="5"/>
                                    </a:lnTo>
                                    <a:lnTo>
                                      <a:pt x="1749" y="6"/>
                                    </a:lnTo>
                                    <a:lnTo>
                                      <a:pt x="1750" y="4"/>
                                    </a:lnTo>
                                    <a:lnTo>
                                      <a:pt x="1750" y="5"/>
                                    </a:lnTo>
                                    <a:lnTo>
                                      <a:pt x="1752" y="5"/>
                                    </a:lnTo>
                                    <a:lnTo>
                                      <a:pt x="1752" y="7"/>
                                    </a:lnTo>
                                    <a:lnTo>
                                      <a:pt x="1753" y="9"/>
                                    </a:lnTo>
                                    <a:lnTo>
                                      <a:pt x="1753" y="12"/>
                                    </a:lnTo>
                                    <a:lnTo>
                                      <a:pt x="1754" y="13"/>
                                    </a:lnTo>
                                    <a:lnTo>
                                      <a:pt x="1754" y="15"/>
                                    </a:lnTo>
                                    <a:lnTo>
                                      <a:pt x="1755" y="16"/>
                                    </a:lnTo>
                                    <a:lnTo>
                                      <a:pt x="1755" y="18"/>
                                    </a:lnTo>
                                    <a:lnTo>
                                      <a:pt x="1756" y="19"/>
                                    </a:lnTo>
                                    <a:lnTo>
                                      <a:pt x="1757" y="19"/>
                                    </a:lnTo>
                                    <a:lnTo>
                                      <a:pt x="1758" y="19"/>
                                    </a:lnTo>
                                    <a:lnTo>
                                      <a:pt x="1760" y="18"/>
                                    </a:lnTo>
                                    <a:lnTo>
                                      <a:pt x="1761" y="16"/>
                                    </a:lnTo>
                                    <a:lnTo>
                                      <a:pt x="1762" y="15"/>
                                    </a:lnTo>
                                    <a:lnTo>
                                      <a:pt x="1762" y="16"/>
                                    </a:lnTo>
                                    <a:lnTo>
                                      <a:pt x="1763" y="14"/>
                                    </a:lnTo>
                                    <a:lnTo>
                                      <a:pt x="1763" y="15"/>
                                    </a:lnTo>
                                    <a:lnTo>
                                      <a:pt x="1764" y="13"/>
                                    </a:lnTo>
                                    <a:lnTo>
                                      <a:pt x="1764" y="14"/>
                                    </a:lnTo>
                                    <a:lnTo>
                                      <a:pt x="1765" y="9"/>
                                    </a:lnTo>
                                    <a:lnTo>
                                      <a:pt x="1765" y="12"/>
                                    </a:lnTo>
                                    <a:lnTo>
                                      <a:pt x="1766" y="4"/>
                                    </a:lnTo>
                                    <a:lnTo>
                                      <a:pt x="1766" y="7"/>
                                    </a:lnTo>
                                    <a:lnTo>
                                      <a:pt x="1767" y="2"/>
                                    </a:lnTo>
                                    <a:lnTo>
                                      <a:pt x="1767" y="3"/>
                                    </a:lnTo>
                                    <a:lnTo>
                                      <a:pt x="1769" y="2"/>
                                    </a:lnTo>
                                    <a:lnTo>
                                      <a:pt x="1769" y="3"/>
                                    </a:lnTo>
                                    <a:lnTo>
                                      <a:pt x="1770" y="4"/>
                                    </a:lnTo>
                                    <a:lnTo>
                                      <a:pt x="1770" y="6"/>
                                    </a:lnTo>
                                    <a:lnTo>
                                      <a:pt x="1771" y="7"/>
                                    </a:lnTo>
                                    <a:lnTo>
                                      <a:pt x="1771" y="10"/>
                                    </a:lnTo>
                                    <a:lnTo>
                                      <a:pt x="1772" y="11"/>
                                    </a:lnTo>
                                    <a:lnTo>
                                      <a:pt x="1772" y="12"/>
                                    </a:lnTo>
                                    <a:lnTo>
                                      <a:pt x="1773" y="12"/>
                                    </a:lnTo>
                                    <a:lnTo>
                                      <a:pt x="1773" y="13"/>
                                    </a:lnTo>
                                    <a:lnTo>
                                      <a:pt x="1774" y="13"/>
                                    </a:lnTo>
                                    <a:lnTo>
                                      <a:pt x="1775" y="13"/>
                                    </a:lnTo>
                                    <a:lnTo>
                                      <a:pt x="1776" y="12"/>
                                    </a:lnTo>
                                    <a:lnTo>
                                      <a:pt x="1778" y="11"/>
                                    </a:lnTo>
                                    <a:lnTo>
                                      <a:pt x="1779" y="12"/>
                                    </a:lnTo>
                                    <a:lnTo>
                                      <a:pt x="1780" y="13"/>
                                    </a:lnTo>
                                    <a:lnTo>
                                      <a:pt x="1781" y="14"/>
                                    </a:lnTo>
                                    <a:lnTo>
                                      <a:pt x="1782" y="14"/>
                                    </a:lnTo>
                                    <a:lnTo>
                                      <a:pt x="1783" y="13"/>
                                    </a:lnTo>
                                    <a:lnTo>
                                      <a:pt x="1783" y="14"/>
                                    </a:lnTo>
                                    <a:lnTo>
                                      <a:pt x="1784" y="13"/>
                                    </a:lnTo>
                                    <a:lnTo>
                                      <a:pt x="1785" y="14"/>
                                    </a:lnTo>
                                    <a:lnTo>
                                      <a:pt x="1787" y="15"/>
                                    </a:lnTo>
                                    <a:lnTo>
                                      <a:pt x="1788" y="15"/>
                                    </a:lnTo>
                                    <a:lnTo>
                                      <a:pt x="1789" y="14"/>
                                    </a:lnTo>
                                    <a:lnTo>
                                      <a:pt x="1789" y="15"/>
                                    </a:lnTo>
                                    <a:lnTo>
                                      <a:pt x="1790" y="13"/>
                                    </a:lnTo>
                                    <a:lnTo>
                                      <a:pt x="1790" y="14"/>
                                    </a:lnTo>
                                    <a:lnTo>
                                      <a:pt x="1791" y="11"/>
                                    </a:lnTo>
                                    <a:lnTo>
                                      <a:pt x="1791" y="12"/>
                                    </a:lnTo>
                                    <a:lnTo>
                                      <a:pt x="1792" y="9"/>
                                    </a:lnTo>
                                    <a:lnTo>
                                      <a:pt x="1792" y="10"/>
                                    </a:lnTo>
                                    <a:lnTo>
                                      <a:pt x="1793" y="9"/>
                                    </a:lnTo>
                                    <a:lnTo>
                                      <a:pt x="1794" y="9"/>
                                    </a:lnTo>
                                    <a:lnTo>
                                      <a:pt x="1794" y="10"/>
                                    </a:lnTo>
                                    <a:lnTo>
                                      <a:pt x="1796" y="11"/>
                                    </a:lnTo>
                                    <a:lnTo>
                                      <a:pt x="1796" y="12"/>
                                    </a:lnTo>
                                    <a:lnTo>
                                      <a:pt x="1797" y="13"/>
                                    </a:lnTo>
                                    <a:lnTo>
                                      <a:pt x="1797" y="14"/>
                                    </a:lnTo>
                                    <a:lnTo>
                                      <a:pt x="1798" y="14"/>
                                    </a:lnTo>
                                    <a:lnTo>
                                      <a:pt x="1799" y="14"/>
                                    </a:lnTo>
                                    <a:lnTo>
                                      <a:pt x="1799" y="15"/>
                                    </a:lnTo>
                                    <a:lnTo>
                                      <a:pt x="1800" y="15"/>
                                    </a:lnTo>
                                    <a:lnTo>
                                      <a:pt x="1801" y="15"/>
                                    </a:lnTo>
                                    <a:lnTo>
                                      <a:pt x="1802" y="14"/>
                                    </a:lnTo>
                                    <a:lnTo>
                                      <a:pt x="1802" y="15"/>
                                    </a:lnTo>
                                    <a:lnTo>
                                      <a:pt x="1804" y="14"/>
                                    </a:lnTo>
                                    <a:lnTo>
                                      <a:pt x="1805" y="14"/>
                                    </a:lnTo>
                                    <a:lnTo>
                                      <a:pt x="1806" y="13"/>
                                    </a:lnTo>
                                    <a:lnTo>
                                      <a:pt x="1806" y="14"/>
                                    </a:lnTo>
                                    <a:lnTo>
                                      <a:pt x="1807" y="12"/>
                                    </a:lnTo>
                                    <a:lnTo>
                                      <a:pt x="1807" y="13"/>
                                    </a:lnTo>
                                    <a:lnTo>
                                      <a:pt x="1808" y="10"/>
                                    </a:lnTo>
                                    <a:lnTo>
                                      <a:pt x="1808" y="11"/>
                                    </a:lnTo>
                                    <a:lnTo>
                                      <a:pt x="1809" y="10"/>
                                    </a:lnTo>
                                    <a:lnTo>
                                      <a:pt x="1810" y="10"/>
                                    </a:lnTo>
                                    <a:lnTo>
                                      <a:pt x="1810" y="11"/>
                                    </a:lnTo>
                                    <a:lnTo>
                                      <a:pt x="1811" y="11"/>
                                    </a:lnTo>
                                    <a:lnTo>
                                      <a:pt x="1813" y="12"/>
                                    </a:lnTo>
                                    <a:lnTo>
                                      <a:pt x="1814" y="12"/>
                                    </a:lnTo>
                                    <a:lnTo>
                                      <a:pt x="1815" y="11"/>
                                    </a:lnTo>
                                    <a:lnTo>
                                      <a:pt x="1816" y="11"/>
                                    </a:lnTo>
                                    <a:lnTo>
                                      <a:pt x="1817" y="12"/>
                                    </a:lnTo>
                                    <a:lnTo>
                                      <a:pt x="1818" y="13"/>
                                    </a:lnTo>
                                    <a:lnTo>
                                      <a:pt x="1819" y="13"/>
                                    </a:lnTo>
                                    <a:lnTo>
                                      <a:pt x="1820" y="11"/>
                                    </a:lnTo>
                                    <a:lnTo>
                                      <a:pt x="1820" y="12"/>
                                    </a:lnTo>
                                    <a:lnTo>
                                      <a:pt x="1822" y="11"/>
                                    </a:lnTo>
                                    <a:lnTo>
                                      <a:pt x="1823" y="11"/>
                                    </a:lnTo>
                                    <a:lnTo>
                                      <a:pt x="1824" y="12"/>
                                    </a:lnTo>
                                    <a:lnTo>
                                      <a:pt x="1824" y="13"/>
                                    </a:lnTo>
                                    <a:lnTo>
                                      <a:pt x="1825" y="13"/>
                                    </a:lnTo>
                                    <a:lnTo>
                                      <a:pt x="1825" y="15"/>
                                    </a:lnTo>
                                    <a:lnTo>
                                      <a:pt x="1826" y="16"/>
                                    </a:lnTo>
                                    <a:lnTo>
                                      <a:pt x="1827" y="18"/>
                                    </a:lnTo>
                                    <a:lnTo>
                                      <a:pt x="1827" y="19"/>
                                    </a:lnTo>
                                    <a:lnTo>
                                      <a:pt x="1828" y="20"/>
                                    </a:lnTo>
                                    <a:lnTo>
                                      <a:pt x="1829" y="19"/>
                                    </a:lnTo>
                                    <a:lnTo>
                                      <a:pt x="1829" y="20"/>
                                    </a:lnTo>
                                    <a:lnTo>
                                      <a:pt x="1831" y="15"/>
                                    </a:lnTo>
                                    <a:lnTo>
                                      <a:pt x="1831" y="18"/>
                                    </a:lnTo>
                                    <a:lnTo>
                                      <a:pt x="1832" y="11"/>
                                    </a:lnTo>
                                    <a:lnTo>
                                      <a:pt x="1832" y="13"/>
                                    </a:lnTo>
                                    <a:lnTo>
                                      <a:pt x="1833" y="7"/>
                                    </a:lnTo>
                                    <a:lnTo>
                                      <a:pt x="1833" y="10"/>
                                    </a:lnTo>
                                    <a:lnTo>
                                      <a:pt x="1834" y="7"/>
                                    </a:lnTo>
                                    <a:lnTo>
                                      <a:pt x="1835" y="9"/>
                                    </a:lnTo>
                                    <a:lnTo>
                                      <a:pt x="1835" y="10"/>
                                    </a:lnTo>
                                    <a:lnTo>
                                      <a:pt x="1836" y="11"/>
                                    </a:lnTo>
                                    <a:lnTo>
                                      <a:pt x="1836" y="12"/>
                                    </a:lnTo>
                                    <a:lnTo>
                                      <a:pt x="1837" y="12"/>
                                    </a:lnTo>
                                    <a:lnTo>
                                      <a:pt x="1838" y="11"/>
                                    </a:lnTo>
                                    <a:lnTo>
                                      <a:pt x="1838" y="12"/>
                                    </a:lnTo>
                                    <a:lnTo>
                                      <a:pt x="1840" y="7"/>
                                    </a:lnTo>
                                    <a:lnTo>
                                      <a:pt x="1840" y="10"/>
                                    </a:lnTo>
                                    <a:lnTo>
                                      <a:pt x="1841" y="4"/>
                                    </a:lnTo>
                                    <a:lnTo>
                                      <a:pt x="1841" y="6"/>
                                    </a:lnTo>
                                    <a:lnTo>
                                      <a:pt x="1842" y="3"/>
                                    </a:lnTo>
                                    <a:lnTo>
                                      <a:pt x="1843" y="3"/>
                                    </a:lnTo>
                                    <a:lnTo>
                                      <a:pt x="1843" y="4"/>
                                    </a:lnTo>
                                    <a:lnTo>
                                      <a:pt x="1844" y="4"/>
                                    </a:lnTo>
                                    <a:lnTo>
                                      <a:pt x="1844" y="7"/>
                                    </a:lnTo>
                                    <a:lnTo>
                                      <a:pt x="1845" y="9"/>
                                    </a:lnTo>
                                    <a:lnTo>
                                      <a:pt x="1845" y="12"/>
                                    </a:lnTo>
                                    <a:lnTo>
                                      <a:pt x="1846" y="14"/>
                                    </a:lnTo>
                                    <a:lnTo>
                                      <a:pt x="1846" y="18"/>
                                    </a:lnTo>
                                    <a:lnTo>
                                      <a:pt x="1848" y="19"/>
                                    </a:lnTo>
                                    <a:lnTo>
                                      <a:pt x="1848" y="20"/>
                                    </a:lnTo>
                                    <a:lnTo>
                                      <a:pt x="1849" y="20"/>
                                    </a:lnTo>
                                    <a:lnTo>
                                      <a:pt x="1850" y="19"/>
                                    </a:lnTo>
                                    <a:lnTo>
                                      <a:pt x="1851" y="18"/>
                                    </a:lnTo>
                                    <a:lnTo>
                                      <a:pt x="1851" y="19"/>
                                    </a:lnTo>
                                    <a:lnTo>
                                      <a:pt x="1852" y="19"/>
                                    </a:lnTo>
                                    <a:lnTo>
                                      <a:pt x="1852" y="20"/>
                                    </a:lnTo>
                                    <a:lnTo>
                                      <a:pt x="1853" y="21"/>
                                    </a:lnTo>
                                    <a:lnTo>
                                      <a:pt x="1854" y="20"/>
                                    </a:lnTo>
                                    <a:lnTo>
                                      <a:pt x="1854" y="21"/>
                                    </a:lnTo>
                                    <a:lnTo>
                                      <a:pt x="1855" y="16"/>
                                    </a:lnTo>
                                    <a:lnTo>
                                      <a:pt x="1855" y="19"/>
                                    </a:lnTo>
                                    <a:lnTo>
                                      <a:pt x="1857" y="13"/>
                                    </a:lnTo>
                                    <a:lnTo>
                                      <a:pt x="1857" y="15"/>
                                    </a:lnTo>
                                    <a:lnTo>
                                      <a:pt x="1858" y="12"/>
                                    </a:lnTo>
                                    <a:lnTo>
                                      <a:pt x="1859" y="12"/>
                                    </a:lnTo>
                                    <a:lnTo>
                                      <a:pt x="1860" y="12"/>
                                    </a:lnTo>
                                    <a:lnTo>
                                      <a:pt x="1860" y="13"/>
                                    </a:lnTo>
                                    <a:lnTo>
                                      <a:pt x="1861" y="12"/>
                                    </a:lnTo>
                                    <a:lnTo>
                                      <a:pt x="1861" y="13"/>
                                    </a:lnTo>
                                    <a:lnTo>
                                      <a:pt x="1862" y="10"/>
                                    </a:lnTo>
                                    <a:lnTo>
                                      <a:pt x="1862" y="12"/>
                                    </a:lnTo>
                                    <a:lnTo>
                                      <a:pt x="1863" y="6"/>
                                    </a:lnTo>
                                    <a:lnTo>
                                      <a:pt x="1863" y="9"/>
                                    </a:lnTo>
                                    <a:lnTo>
                                      <a:pt x="1864" y="5"/>
                                    </a:lnTo>
                                    <a:lnTo>
                                      <a:pt x="1866" y="6"/>
                                    </a:lnTo>
                                    <a:lnTo>
                                      <a:pt x="1866" y="7"/>
                                    </a:lnTo>
                                    <a:lnTo>
                                      <a:pt x="1867" y="9"/>
                                    </a:lnTo>
                                    <a:lnTo>
                                      <a:pt x="1867" y="10"/>
                                    </a:lnTo>
                                    <a:lnTo>
                                      <a:pt x="1868" y="10"/>
                                    </a:lnTo>
                                    <a:lnTo>
                                      <a:pt x="1868" y="11"/>
                                    </a:lnTo>
                                    <a:lnTo>
                                      <a:pt x="1869" y="9"/>
                                    </a:lnTo>
                                    <a:lnTo>
                                      <a:pt x="1869" y="10"/>
                                    </a:lnTo>
                                    <a:lnTo>
                                      <a:pt x="1870" y="7"/>
                                    </a:lnTo>
                                    <a:lnTo>
                                      <a:pt x="1871" y="7"/>
                                    </a:lnTo>
                                    <a:lnTo>
                                      <a:pt x="1872" y="9"/>
                                    </a:lnTo>
                                    <a:lnTo>
                                      <a:pt x="1872" y="11"/>
                                    </a:lnTo>
                                    <a:lnTo>
                                      <a:pt x="1873" y="12"/>
                                    </a:lnTo>
                                    <a:lnTo>
                                      <a:pt x="1873" y="13"/>
                                    </a:lnTo>
                                    <a:lnTo>
                                      <a:pt x="1875" y="13"/>
                                    </a:lnTo>
                                    <a:lnTo>
                                      <a:pt x="1876" y="12"/>
                                    </a:lnTo>
                                    <a:lnTo>
                                      <a:pt x="1876" y="13"/>
                                    </a:lnTo>
                                    <a:lnTo>
                                      <a:pt x="1877" y="12"/>
                                    </a:lnTo>
                                    <a:lnTo>
                                      <a:pt x="1878" y="12"/>
                                    </a:lnTo>
                                    <a:lnTo>
                                      <a:pt x="1878" y="13"/>
                                    </a:lnTo>
                                    <a:lnTo>
                                      <a:pt x="1879" y="14"/>
                                    </a:lnTo>
                                    <a:lnTo>
                                      <a:pt x="1879" y="16"/>
                                    </a:lnTo>
                                    <a:lnTo>
                                      <a:pt x="1880" y="18"/>
                                    </a:lnTo>
                                    <a:lnTo>
                                      <a:pt x="1880" y="19"/>
                                    </a:lnTo>
                                    <a:lnTo>
                                      <a:pt x="1881" y="19"/>
                                    </a:lnTo>
                                    <a:lnTo>
                                      <a:pt x="1882" y="18"/>
                                    </a:lnTo>
                                    <a:lnTo>
                                      <a:pt x="1882" y="19"/>
                                    </a:lnTo>
                                    <a:lnTo>
                                      <a:pt x="1884" y="15"/>
                                    </a:lnTo>
                                    <a:lnTo>
                                      <a:pt x="1884" y="16"/>
                                    </a:lnTo>
                                    <a:lnTo>
                                      <a:pt x="1885" y="13"/>
                                    </a:lnTo>
                                    <a:lnTo>
                                      <a:pt x="1885" y="14"/>
                                    </a:lnTo>
                                    <a:lnTo>
                                      <a:pt x="1886" y="13"/>
                                    </a:lnTo>
                                    <a:lnTo>
                                      <a:pt x="1887" y="13"/>
                                    </a:lnTo>
                                    <a:lnTo>
                                      <a:pt x="1888" y="14"/>
                                    </a:lnTo>
                                    <a:lnTo>
                                      <a:pt x="1888" y="15"/>
                                    </a:lnTo>
                                    <a:lnTo>
                                      <a:pt x="1889" y="16"/>
                                    </a:lnTo>
                                    <a:lnTo>
                                      <a:pt x="1890" y="16"/>
                                    </a:lnTo>
                                    <a:lnTo>
                                      <a:pt x="1890" y="18"/>
                                    </a:lnTo>
                                    <a:lnTo>
                                      <a:pt x="1891" y="14"/>
                                    </a:lnTo>
                                    <a:lnTo>
                                      <a:pt x="1891" y="15"/>
                                    </a:lnTo>
                                    <a:lnTo>
                                      <a:pt x="1893" y="11"/>
                                    </a:lnTo>
                                    <a:lnTo>
                                      <a:pt x="1893" y="13"/>
                                    </a:lnTo>
                                    <a:lnTo>
                                      <a:pt x="1894" y="9"/>
                                    </a:lnTo>
                                    <a:lnTo>
                                      <a:pt x="1894" y="11"/>
                                    </a:lnTo>
                                    <a:lnTo>
                                      <a:pt x="1895" y="9"/>
                                    </a:lnTo>
                                    <a:lnTo>
                                      <a:pt x="1896" y="9"/>
                                    </a:lnTo>
                                    <a:lnTo>
                                      <a:pt x="1896" y="10"/>
                                    </a:lnTo>
                                    <a:lnTo>
                                      <a:pt x="1897" y="10"/>
                                    </a:lnTo>
                                    <a:lnTo>
                                      <a:pt x="1898" y="9"/>
                                    </a:lnTo>
                                    <a:lnTo>
                                      <a:pt x="1898" y="10"/>
                                    </a:lnTo>
                                    <a:lnTo>
                                      <a:pt x="1899" y="7"/>
                                    </a:lnTo>
                                    <a:lnTo>
                                      <a:pt x="1899" y="9"/>
                                    </a:lnTo>
                                    <a:lnTo>
                                      <a:pt x="1901" y="7"/>
                                    </a:lnTo>
                                    <a:lnTo>
                                      <a:pt x="1901" y="9"/>
                                    </a:lnTo>
                                    <a:lnTo>
                                      <a:pt x="1902" y="9"/>
                                    </a:lnTo>
                                    <a:lnTo>
                                      <a:pt x="1902" y="10"/>
                                    </a:lnTo>
                                    <a:lnTo>
                                      <a:pt x="1903" y="10"/>
                                    </a:lnTo>
                                    <a:lnTo>
                                      <a:pt x="1903" y="11"/>
                                    </a:lnTo>
                                    <a:lnTo>
                                      <a:pt x="1904" y="11"/>
                                    </a:lnTo>
                                    <a:lnTo>
                                      <a:pt x="1904" y="12"/>
                                    </a:lnTo>
                                    <a:lnTo>
                                      <a:pt x="1905" y="12"/>
                                    </a:lnTo>
                                    <a:lnTo>
                                      <a:pt x="1906" y="12"/>
                                    </a:lnTo>
                                    <a:lnTo>
                                      <a:pt x="1907" y="13"/>
                                    </a:lnTo>
                                    <a:lnTo>
                                      <a:pt x="1908" y="13"/>
                                    </a:lnTo>
                                    <a:lnTo>
                                      <a:pt x="1908" y="14"/>
                                    </a:lnTo>
                                    <a:lnTo>
                                      <a:pt x="1910" y="14"/>
                                    </a:lnTo>
                                    <a:lnTo>
                                      <a:pt x="1910" y="15"/>
                                    </a:lnTo>
                                    <a:lnTo>
                                      <a:pt x="1911" y="15"/>
                                    </a:lnTo>
                                    <a:lnTo>
                                      <a:pt x="1911" y="16"/>
                                    </a:lnTo>
                                    <a:lnTo>
                                      <a:pt x="1912" y="15"/>
                                    </a:lnTo>
                                    <a:lnTo>
                                      <a:pt x="1912" y="16"/>
                                    </a:lnTo>
                                    <a:lnTo>
                                      <a:pt x="1913" y="15"/>
                                    </a:lnTo>
                                    <a:lnTo>
                                      <a:pt x="1914" y="14"/>
                                    </a:lnTo>
                                    <a:lnTo>
                                      <a:pt x="1915" y="14"/>
                                    </a:lnTo>
                                    <a:lnTo>
                                      <a:pt x="1916" y="14"/>
                                    </a:lnTo>
                                    <a:lnTo>
                                      <a:pt x="1916" y="15"/>
                                    </a:lnTo>
                                    <a:lnTo>
                                      <a:pt x="1917" y="14"/>
                                    </a:lnTo>
                                    <a:lnTo>
                                      <a:pt x="1917" y="15"/>
                                    </a:lnTo>
                                    <a:lnTo>
                                      <a:pt x="1919" y="14"/>
                                    </a:lnTo>
                                    <a:lnTo>
                                      <a:pt x="1920" y="12"/>
                                    </a:lnTo>
                                    <a:lnTo>
                                      <a:pt x="1920" y="13"/>
                                    </a:lnTo>
                                    <a:lnTo>
                                      <a:pt x="1921" y="12"/>
                                    </a:lnTo>
                                    <a:lnTo>
                                      <a:pt x="1922" y="12"/>
                                    </a:lnTo>
                                    <a:lnTo>
                                      <a:pt x="1923" y="13"/>
                                    </a:lnTo>
                                    <a:lnTo>
                                      <a:pt x="1924" y="13"/>
                                    </a:lnTo>
                                    <a:lnTo>
                                      <a:pt x="1925" y="13"/>
                                    </a:lnTo>
                                    <a:lnTo>
                                      <a:pt x="1926" y="13"/>
                                    </a:lnTo>
                                    <a:lnTo>
                                      <a:pt x="1926" y="14"/>
                                    </a:lnTo>
                                    <a:lnTo>
                                      <a:pt x="1928" y="13"/>
                                    </a:lnTo>
                                    <a:lnTo>
                                      <a:pt x="1928" y="14"/>
                                    </a:lnTo>
                                    <a:lnTo>
                                      <a:pt x="1929" y="12"/>
                                    </a:lnTo>
                                    <a:lnTo>
                                      <a:pt x="1929" y="13"/>
                                    </a:lnTo>
                                    <a:lnTo>
                                      <a:pt x="1930" y="7"/>
                                    </a:lnTo>
                                    <a:lnTo>
                                      <a:pt x="1930" y="11"/>
                                    </a:lnTo>
                                    <a:lnTo>
                                      <a:pt x="1931" y="4"/>
                                    </a:lnTo>
                                    <a:lnTo>
                                      <a:pt x="1931" y="6"/>
                                    </a:lnTo>
                                    <a:lnTo>
                                      <a:pt x="1932" y="2"/>
                                    </a:lnTo>
                                    <a:lnTo>
                                      <a:pt x="1932" y="3"/>
                                    </a:lnTo>
                                    <a:lnTo>
                                      <a:pt x="1933" y="2"/>
                                    </a:lnTo>
                                    <a:lnTo>
                                      <a:pt x="1933" y="3"/>
                                    </a:lnTo>
                                    <a:lnTo>
                                      <a:pt x="1934" y="4"/>
                                    </a:lnTo>
                                    <a:lnTo>
                                      <a:pt x="1934" y="7"/>
                                    </a:lnTo>
                                    <a:lnTo>
                                      <a:pt x="1935" y="10"/>
                                    </a:lnTo>
                                    <a:lnTo>
                                      <a:pt x="1935" y="12"/>
                                    </a:lnTo>
                                    <a:lnTo>
                                      <a:pt x="1937" y="15"/>
                                    </a:lnTo>
                                    <a:lnTo>
                                      <a:pt x="1937" y="20"/>
                                    </a:lnTo>
                                    <a:lnTo>
                                      <a:pt x="1938" y="21"/>
                                    </a:lnTo>
                                    <a:lnTo>
                                      <a:pt x="1938" y="24"/>
                                    </a:lnTo>
                                    <a:lnTo>
                                      <a:pt x="1939" y="24"/>
                                    </a:lnTo>
                                    <a:lnTo>
                                      <a:pt x="1940" y="20"/>
                                    </a:lnTo>
                                    <a:lnTo>
                                      <a:pt x="1940" y="23"/>
                                    </a:lnTo>
                                    <a:lnTo>
                                      <a:pt x="1941" y="13"/>
                                    </a:lnTo>
                                    <a:lnTo>
                                      <a:pt x="1941" y="18"/>
                                    </a:lnTo>
                                    <a:lnTo>
                                      <a:pt x="1942" y="9"/>
                                    </a:lnTo>
                                    <a:lnTo>
                                      <a:pt x="1942" y="11"/>
                                    </a:lnTo>
                                    <a:lnTo>
                                      <a:pt x="1943" y="7"/>
                                    </a:lnTo>
                                    <a:lnTo>
                                      <a:pt x="1945" y="9"/>
                                    </a:lnTo>
                                    <a:lnTo>
                                      <a:pt x="1945" y="11"/>
                                    </a:lnTo>
                                    <a:lnTo>
                                      <a:pt x="1946" y="13"/>
                                    </a:lnTo>
                                    <a:lnTo>
                                      <a:pt x="1946" y="14"/>
                                    </a:lnTo>
                                    <a:lnTo>
                                      <a:pt x="1947" y="14"/>
                                    </a:lnTo>
                                  </a:path>
                                </a:pathLst>
                              </a:custGeom>
                              <a:noFill/>
                              <a:ln w="1588">
                                <a:solidFill>
                                  <a:srgbClr val="FF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43" name="Freeform 43"/>
                            <wps:cNvSpPr>
                              <a:spLocks/>
                            </wps:cNvSpPr>
                            <wps:spPr bwMode="auto">
                              <a:xfrm>
                                <a:off x="275660" y="965513"/>
                                <a:ext cx="3090863" cy="801852"/>
                              </a:xfrm>
                              <a:custGeom>
                                <a:avLst/>
                                <a:gdLst>
                                  <a:gd name="T0" fmla="*/ 30 w 1947"/>
                                  <a:gd name="T1" fmla="*/ 102 h 321"/>
                                  <a:gd name="T2" fmla="*/ 63 w 1947"/>
                                  <a:gd name="T3" fmla="*/ 108 h 321"/>
                                  <a:gd name="T4" fmla="*/ 96 w 1947"/>
                                  <a:gd name="T5" fmla="*/ 110 h 321"/>
                                  <a:gd name="T6" fmla="*/ 128 w 1947"/>
                                  <a:gd name="T7" fmla="*/ 106 h 321"/>
                                  <a:gd name="T8" fmla="*/ 161 w 1947"/>
                                  <a:gd name="T9" fmla="*/ 102 h 321"/>
                                  <a:gd name="T10" fmla="*/ 193 w 1947"/>
                                  <a:gd name="T11" fmla="*/ 97 h 321"/>
                                  <a:gd name="T12" fmla="*/ 224 w 1947"/>
                                  <a:gd name="T13" fmla="*/ 110 h 321"/>
                                  <a:gd name="T14" fmla="*/ 260 w 1947"/>
                                  <a:gd name="T15" fmla="*/ 101 h 321"/>
                                  <a:gd name="T16" fmla="*/ 291 w 1947"/>
                                  <a:gd name="T17" fmla="*/ 100 h 321"/>
                                  <a:gd name="T18" fmla="*/ 324 w 1947"/>
                                  <a:gd name="T19" fmla="*/ 108 h 321"/>
                                  <a:gd name="T20" fmla="*/ 356 w 1947"/>
                                  <a:gd name="T21" fmla="*/ 105 h 321"/>
                                  <a:gd name="T22" fmla="*/ 390 w 1947"/>
                                  <a:gd name="T23" fmla="*/ 118 h 321"/>
                                  <a:gd name="T24" fmla="*/ 419 w 1947"/>
                                  <a:gd name="T25" fmla="*/ 90 h 321"/>
                                  <a:gd name="T26" fmla="*/ 452 w 1947"/>
                                  <a:gd name="T27" fmla="*/ 103 h 321"/>
                                  <a:gd name="T28" fmla="*/ 484 w 1947"/>
                                  <a:gd name="T29" fmla="*/ 125 h 321"/>
                                  <a:gd name="T30" fmla="*/ 515 w 1947"/>
                                  <a:gd name="T31" fmla="*/ 130 h 321"/>
                                  <a:gd name="T32" fmla="*/ 545 w 1947"/>
                                  <a:gd name="T33" fmla="*/ 154 h 321"/>
                                  <a:gd name="T34" fmla="*/ 574 w 1947"/>
                                  <a:gd name="T35" fmla="*/ 84 h 321"/>
                                  <a:gd name="T36" fmla="*/ 603 w 1947"/>
                                  <a:gd name="T37" fmla="*/ 50 h 321"/>
                                  <a:gd name="T38" fmla="*/ 633 w 1947"/>
                                  <a:gd name="T39" fmla="*/ 98 h 321"/>
                                  <a:gd name="T40" fmla="*/ 661 w 1947"/>
                                  <a:gd name="T41" fmla="*/ 28 h 321"/>
                                  <a:gd name="T42" fmla="*/ 690 w 1947"/>
                                  <a:gd name="T43" fmla="*/ 77 h 321"/>
                                  <a:gd name="T44" fmla="*/ 721 w 1947"/>
                                  <a:gd name="T45" fmla="*/ 100 h 321"/>
                                  <a:gd name="T46" fmla="*/ 751 w 1947"/>
                                  <a:gd name="T47" fmla="*/ 105 h 321"/>
                                  <a:gd name="T48" fmla="*/ 780 w 1947"/>
                                  <a:gd name="T49" fmla="*/ 30 h 321"/>
                                  <a:gd name="T50" fmla="*/ 810 w 1947"/>
                                  <a:gd name="T51" fmla="*/ 24 h 321"/>
                                  <a:gd name="T52" fmla="*/ 839 w 1947"/>
                                  <a:gd name="T53" fmla="*/ 90 h 321"/>
                                  <a:gd name="T54" fmla="*/ 868 w 1947"/>
                                  <a:gd name="T55" fmla="*/ 155 h 321"/>
                                  <a:gd name="T56" fmla="*/ 898 w 1947"/>
                                  <a:gd name="T57" fmla="*/ 124 h 321"/>
                                  <a:gd name="T58" fmla="*/ 926 w 1947"/>
                                  <a:gd name="T59" fmla="*/ 103 h 321"/>
                                  <a:gd name="T60" fmla="*/ 955 w 1947"/>
                                  <a:gd name="T61" fmla="*/ 155 h 321"/>
                                  <a:gd name="T62" fmla="*/ 983 w 1947"/>
                                  <a:gd name="T63" fmla="*/ 103 h 321"/>
                                  <a:gd name="T64" fmla="*/ 1013 w 1947"/>
                                  <a:gd name="T65" fmla="*/ 89 h 321"/>
                                  <a:gd name="T66" fmla="*/ 1042 w 1947"/>
                                  <a:gd name="T67" fmla="*/ 102 h 321"/>
                                  <a:gd name="T68" fmla="*/ 1073 w 1947"/>
                                  <a:gd name="T69" fmla="*/ 105 h 321"/>
                                  <a:gd name="T70" fmla="*/ 1103 w 1947"/>
                                  <a:gd name="T71" fmla="*/ 112 h 321"/>
                                  <a:gd name="T72" fmla="*/ 1135 w 1947"/>
                                  <a:gd name="T73" fmla="*/ 87 h 321"/>
                                  <a:gd name="T74" fmla="*/ 1165 w 1947"/>
                                  <a:gd name="T75" fmla="*/ 92 h 321"/>
                                  <a:gd name="T76" fmla="*/ 1194 w 1947"/>
                                  <a:gd name="T77" fmla="*/ 321 h 321"/>
                                  <a:gd name="T78" fmla="*/ 1224 w 1947"/>
                                  <a:gd name="T79" fmla="*/ 105 h 321"/>
                                  <a:gd name="T80" fmla="*/ 1252 w 1947"/>
                                  <a:gd name="T81" fmla="*/ 85 h 321"/>
                                  <a:gd name="T82" fmla="*/ 1282 w 1947"/>
                                  <a:gd name="T83" fmla="*/ 37 h 321"/>
                                  <a:gd name="T84" fmla="*/ 1312 w 1947"/>
                                  <a:gd name="T85" fmla="*/ 75 h 321"/>
                                  <a:gd name="T86" fmla="*/ 1341 w 1947"/>
                                  <a:gd name="T87" fmla="*/ 154 h 321"/>
                                  <a:gd name="T88" fmla="*/ 1373 w 1947"/>
                                  <a:gd name="T89" fmla="*/ 162 h 321"/>
                                  <a:gd name="T90" fmla="*/ 1402 w 1947"/>
                                  <a:gd name="T91" fmla="*/ 123 h 321"/>
                                  <a:gd name="T92" fmla="*/ 1431 w 1947"/>
                                  <a:gd name="T93" fmla="*/ 109 h 321"/>
                                  <a:gd name="T94" fmla="*/ 1461 w 1947"/>
                                  <a:gd name="T95" fmla="*/ 93 h 321"/>
                                  <a:gd name="T96" fmla="*/ 1491 w 1947"/>
                                  <a:gd name="T97" fmla="*/ 105 h 321"/>
                                  <a:gd name="T98" fmla="*/ 1524 w 1947"/>
                                  <a:gd name="T99" fmla="*/ 102 h 321"/>
                                  <a:gd name="T100" fmla="*/ 1554 w 1947"/>
                                  <a:gd name="T101" fmla="*/ 112 h 321"/>
                                  <a:gd name="T102" fmla="*/ 1589 w 1947"/>
                                  <a:gd name="T103" fmla="*/ 106 h 321"/>
                                  <a:gd name="T104" fmla="*/ 1622 w 1947"/>
                                  <a:gd name="T105" fmla="*/ 110 h 321"/>
                                  <a:gd name="T106" fmla="*/ 1658 w 1947"/>
                                  <a:gd name="T107" fmla="*/ 98 h 321"/>
                                  <a:gd name="T108" fmla="*/ 1690 w 1947"/>
                                  <a:gd name="T109" fmla="*/ 94 h 321"/>
                                  <a:gd name="T110" fmla="*/ 1720 w 1947"/>
                                  <a:gd name="T111" fmla="*/ 103 h 321"/>
                                  <a:gd name="T112" fmla="*/ 1752 w 1947"/>
                                  <a:gd name="T113" fmla="*/ 97 h 321"/>
                                  <a:gd name="T114" fmla="*/ 1785 w 1947"/>
                                  <a:gd name="T115" fmla="*/ 110 h 321"/>
                                  <a:gd name="T116" fmla="*/ 1819 w 1947"/>
                                  <a:gd name="T117" fmla="*/ 108 h 321"/>
                                  <a:gd name="T118" fmla="*/ 1854 w 1947"/>
                                  <a:gd name="T119" fmla="*/ 111 h 321"/>
                                  <a:gd name="T120" fmla="*/ 1885 w 1947"/>
                                  <a:gd name="T121" fmla="*/ 100 h 321"/>
                                  <a:gd name="T122" fmla="*/ 1917 w 1947"/>
                                  <a:gd name="T123" fmla="*/ 106 h 3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947" h="321">
                                    <a:moveTo>
                                      <a:pt x="0" y="106"/>
                                    </a:moveTo>
                                    <a:lnTo>
                                      <a:pt x="0" y="106"/>
                                    </a:lnTo>
                                    <a:lnTo>
                                      <a:pt x="0" y="109"/>
                                    </a:lnTo>
                                    <a:lnTo>
                                      <a:pt x="1" y="110"/>
                                    </a:lnTo>
                                    <a:lnTo>
                                      <a:pt x="1" y="111"/>
                                    </a:lnTo>
                                    <a:lnTo>
                                      <a:pt x="2" y="111"/>
                                    </a:lnTo>
                                    <a:lnTo>
                                      <a:pt x="3" y="107"/>
                                    </a:lnTo>
                                    <a:lnTo>
                                      <a:pt x="3" y="110"/>
                                    </a:lnTo>
                                    <a:lnTo>
                                      <a:pt x="4" y="101"/>
                                    </a:lnTo>
                                    <a:lnTo>
                                      <a:pt x="4" y="105"/>
                                    </a:lnTo>
                                    <a:lnTo>
                                      <a:pt x="5" y="98"/>
                                    </a:lnTo>
                                    <a:lnTo>
                                      <a:pt x="5" y="99"/>
                                    </a:lnTo>
                                    <a:lnTo>
                                      <a:pt x="7" y="96"/>
                                    </a:lnTo>
                                    <a:lnTo>
                                      <a:pt x="7" y="97"/>
                                    </a:lnTo>
                                    <a:lnTo>
                                      <a:pt x="8" y="96"/>
                                    </a:lnTo>
                                    <a:lnTo>
                                      <a:pt x="8" y="97"/>
                                    </a:lnTo>
                                    <a:lnTo>
                                      <a:pt x="9" y="98"/>
                                    </a:lnTo>
                                    <a:lnTo>
                                      <a:pt x="9" y="100"/>
                                    </a:lnTo>
                                    <a:lnTo>
                                      <a:pt x="10" y="101"/>
                                    </a:lnTo>
                                    <a:lnTo>
                                      <a:pt x="10" y="103"/>
                                    </a:lnTo>
                                    <a:lnTo>
                                      <a:pt x="11" y="105"/>
                                    </a:lnTo>
                                    <a:lnTo>
                                      <a:pt x="11" y="106"/>
                                    </a:lnTo>
                                    <a:lnTo>
                                      <a:pt x="12" y="107"/>
                                    </a:lnTo>
                                    <a:lnTo>
                                      <a:pt x="12" y="108"/>
                                    </a:lnTo>
                                    <a:lnTo>
                                      <a:pt x="13" y="108"/>
                                    </a:lnTo>
                                    <a:lnTo>
                                      <a:pt x="15" y="106"/>
                                    </a:lnTo>
                                    <a:lnTo>
                                      <a:pt x="15" y="107"/>
                                    </a:lnTo>
                                    <a:lnTo>
                                      <a:pt x="16" y="102"/>
                                    </a:lnTo>
                                    <a:lnTo>
                                      <a:pt x="16" y="105"/>
                                    </a:lnTo>
                                    <a:lnTo>
                                      <a:pt x="17" y="100"/>
                                    </a:lnTo>
                                    <a:lnTo>
                                      <a:pt x="17" y="101"/>
                                    </a:lnTo>
                                    <a:lnTo>
                                      <a:pt x="18" y="99"/>
                                    </a:lnTo>
                                    <a:lnTo>
                                      <a:pt x="18" y="100"/>
                                    </a:lnTo>
                                    <a:lnTo>
                                      <a:pt x="19" y="101"/>
                                    </a:lnTo>
                                    <a:lnTo>
                                      <a:pt x="19" y="105"/>
                                    </a:lnTo>
                                    <a:lnTo>
                                      <a:pt x="20" y="106"/>
                                    </a:lnTo>
                                    <a:lnTo>
                                      <a:pt x="20" y="108"/>
                                    </a:lnTo>
                                    <a:lnTo>
                                      <a:pt x="21" y="109"/>
                                    </a:lnTo>
                                    <a:lnTo>
                                      <a:pt x="21" y="110"/>
                                    </a:lnTo>
                                    <a:lnTo>
                                      <a:pt x="22" y="108"/>
                                    </a:lnTo>
                                    <a:lnTo>
                                      <a:pt x="22" y="109"/>
                                    </a:lnTo>
                                    <a:lnTo>
                                      <a:pt x="24" y="106"/>
                                    </a:lnTo>
                                    <a:lnTo>
                                      <a:pt x="24" y="107"/>
                                    </a:lnTo>
                                    <a:lnTo>
                                      <a:pt x="25" y="105"/>
                                    </a:lnTo>
                                    <a:lnTo>
                                      <a:pt x="26" y="105"/>
                                    </a:lnTo>
                                    <a:lnTo>
                                      <a:pt x="27" y="105"/>
                                    </a:lnTo>
                                    <a:lnTo>
                                      <a:pt x="28" y="105"/>
                                    </a:lnTo>
                                    <a:lnTo>
                                      <a:pt x="29" y="103"/>
                                    </a:lnTo>
                                    <a:lnTo>
                                      <a:pt x="29" y="105"/>
                                    </a:lnTo>
                                    <a:lnTo>
                                      <a:pt x="30" y="101"/>
                                    </a:lnTo>
                                    <a:lnTo>
                                      <a:pt x="30" y="102"/>
                                    </a:lnTo>
                                    <a:lnTo>
                                      <a:pt x="31" y="99"/>
                                    </a:lnTo>
                                    <a:lnTo>
                                      <a:pt x="31" y="100"/>
                                    </a:lnTo>
                                    <a:lnTo>
                                      <a:pt x="33" y="97"/>
                                    </a:lnTo>
                                    <a:lnTo>
                                      <a:pt x="33" y="98"/>
                                    </a:lnTo>
                                    <a:lnTo>
                                      <a:pt x="34" y="96"/>
                                    </a:lnTo>
                                    <a:lnTo>
                                      <a:pt x="34" y="97"/>
                                    </a:lnTo>
                                    <a:lnTo>
                                      <a:pt x="35" y="96"/>
                                    </a:lnTo>
                                    <a:lnTo>
                                      <a:pt x="36" y="97"/>
                                    </a:lnTo>
                                    <a:lnTo>
                                      <a:pt x="36" y="99"/>
                                    </a:lnTo>
                                    <a:lnTo>
                                      <a:pt x="37" y="100"/>
                                    </a:lnTo>
                                    <a:lnTo>
                                      <a:pt x="37" y="103"/>
                                    </a:lnTo>
                                    <a:lnTo>
                                      <a:pt x="38" y="105"/>
                                    </a:lnTo>
                                    <a:lnTo>
                                      <a:pt x="38" y="106"/>
                                    </a:lnTo>
                                    <a:lnTo>
                                      <a:pt x="39" y="107"/>
                                    </a:lnTo>
                                    <a:lnTo>
                                      <a:pt x="39" y="109"/>
                                    </a:lnTo>
                                    <a:lnTo>
                                      <a:pt x="40" y="109"/>
                                    </a:lnTo>
                                    <a:lnTo>
                                      <a:pt x="42" y="108"/>
                                    </a:lnTo>
                                    <a:lnTo>
                                      <a:pt x="42" y="109"/>
                                    </a:lnTo>
                                    <a:lnTo>
                                      <a:pt x="43" y="106"/>
                                    </a:lnTo>
                                    <a:lnTo>
                                      <a:pt x="43" y="107"/>
                                    </a:lnTo>
                                    <a:lnTo>
                                      <a:pt x="44" y="103"/>
                                    </a:lnTo>
                                    <a:lnTo>
                                      <a:pt x="44" y="105"/>
                                    </a:lnTo>
                                    <a:lnTo>
                                      <a:pt x="45" y="102"/>
                                    </a:lnTo>
                                    <a:lnTo>
                                      <a:pt x="45" y="103"/>
                                    </a:lnTo>
                                    <a:lnTo>
                                      <a:pt x="46" y="105"/>
                                    </a:lnTo>
                                    <a:lnTo>
                                      <a:pt x="46" y="107"/>
                                    </a:lnTo>
                                    <a:lnTo>
                                      <a:pt x="47" y="108"/>
                                    </a:lnTo>
                                    <a:lnTo>
                                      <a:pt x="47" y="110"/>
                                    </a:lnTo>
                                    <a:lnTo>
                                      <a:pt x="48" y="111"/>
                                    </a:lnTo>
                                    <a:lnTo>
                                      <a:pt x="49" y="110"/>
                                    </a:lnTo>
                                    <a:lnTo>
                                      <a:pt x="49" y="111"/>
                                    </a:lnTo>
                                    <a:lnTo>
                                      <a:pt x="51" y="106"/>
                                    </a:lnTo>
                                    <a:lnTo>
                                      <a:pt x="51" y="109"/>
                                    </a:lnTo>
                                    <a:lnTo>
                                      <a:pt x="52" y="101"/>
                                    </a:lnTo>
                                    <a:lnTo>
                                      <a:pt x="52" y="105"/>
                                    </a:lnTo>
                                    <a:lnTo>
                                      <a:pt x="53" y="98"/>
                                    </a:lnTo>
                                    <a:lnTo>
                                      <a:pt x="53" y="100"/>
                                    </a:lnTo>
                                    <a:lnTo>
                                      <a:pt x="54" y="98"/>
                                    </a:lnTo>
                                    <a:lnTo>
                                      <a:pt x="55" y="99"/>
                                    </a:lnTo>
                                    <a:lnTo>
                                      <a:pt x="55" y="100"/>
                                    </a:lnTo>
                                    <a:lnTo>
                                      <a:pt x="56" y="100"/>
                                    </a:lnTo>
                                    <a:lnTo>
                                      <a:pt x="56" y="102"/>
                                    </a:lnTo>
                                    <a:lnTo>
                                      <a:pt x="57" y="102"/>
                                    </a:lnTo>
                                    <a:lnTo>
                                      <a:pt x="57" y="105"/>
                                    </a:lnTo>
                                    <a:lnTo>
                                      <a:pt x="59" y="106"/>
                                    </a:lnTo>
                                    <a:lnTo>
                                      <a:pt x="59" y="108"/>
                                    </a:lnTo>
                                    <a:lnTo>
                                      <a:pt x="60" y="109"/>
                                    </a:lnTo>
                                    <a:lnTo>
                                      <a:pt x="61" y="110"/>
                                    </a:lnTo>
                                    <a:lnTo>
                                      <a:pt x="61" y="111"/>
                                    </a:lnTo>
                                    <a:lnTo>
                                      <a:pt x="62" y="110"/>
                                    </a:lnTo>
                                    <a:lnTo>
                                      <a:pt x="63" y="108"/>
                                    </a:lnTo>
                                    <a:lnTo>
                                      <a:pt x="63" y="109"/>
                                    </a:lnTo>
                                    <a:lnTo>
                                      <a:pt x="64" y="107"/>
                                    </a:lnTo>
                                    <a:lnTo>
                                      <a:pt x="64" y="108"/>
                                    </a:lnTo>
                                    <a:lnTo>
                                      <a:pt x="65" y="107"/>
                                    </a:lnTo>
                                    <a:lnTo>
                                      <a:pt x="66" y="107"/>
                                    </a:lnTo>
                                    <a:lnTo>
                                      <a:pt x="68" y="107"/>
                                    </a:lnTo>
                                    <a:lnTo>
                                      <a:pt x="69" y="105"/>
                                    </a:lnTo>
                                    <a:lnTo>
                                      <a:pt x="69" y="106"/>
                                    </a:lnTo>
                                    <a:lnTo>
                                      <a:pt x="70" y="100"/>
                                    </a:lnTo>
                                    <a:lnTo>
                                      <a:pt x="70" y="103"/>
                                    </a:lnTo>
                                    <a:lnTo>
                                      <a:pt x="71" y="98"/>
                                    </a:lnTo>
                                    <a:lnTo>
                                      <a:pt x="71" y="99"/>
                                    </a:lnTo>
                                    <a:lnTo>
                                      <a:pt x="72" y="96"/>
                                    </a:lnTo>
                                    <a:lnTo>
                                      <a:pt x="72" y="97"/>
                                    </a:lnTo>
                                    <a:lnTo>
                                      <a:pt x="73" y="96"/>
                                    </a:lnTo>
                                    <a:lnTo>
                                      <a:pt x="73" y="97"/>
                                    </a:lnTo>
                                    <a:lnTo>
                                      <a:pt x="74" y="98"/>
                                    </a:lnTo>
                                    <a:lnTo>
                                      <a:pt x="74" y="100"/>
                                    </a:lnTo>
                                    <a:lnTo>
                                      <a:pt x="75" y="101"/>
                                    </a:lnTo>
                                    <a:lnTo>
                                      <a:pt x="75" y="105"/>
                                    </a:lnTo>
                                    <a:lnTo>
                                      <a:pt x="77" y="106"/>
                                    </a:lnTo>
                                    <a:lnTo>
                                      <a:pt x="77" y="108"/>
                                    </a:lnTo>
                                    <a:lnTo>
                                      <a:pt x="78" y="109"/>
                                    </a:lnTo>
                                    <a:lnTo>
                                      <a:pt x="78" y="111"/>
                                    </a:lnTo>
                                    <a:lnTo>
                                      <a:pt x="79" y="111"/>
                                    </a:lnTo>
                                    <a:lnTo>
                                      <a:pt x="80" y="107"/>
                                    </a:lnTo>
                                    <a:lnTo>
                                      <a:pt x="80" y="110"/>
                                    </a:lnTo>
                                    <a:lnTo>
                                      <a:pt x="81" y="103"/>
                                    </a:lnTo>
                                    <a:lnTo>
                                      <a:pt x="81" y="106"/>
                                    </a:lnTo>
                                    <a:lnTo>
                                      <a:pt x="82" y="97"/>
                                    </a:lnTo>
                                    <a:lnTo>
                                      <a:pt x="82" y="101"/>
                                    </a:lnTo>
                                    <a:lnTo>
                                      <a:pt x="83" y="91"/>
                                    </a:lnTo>
                                    <a:lnTo>
                                      <a:pt x="83" y="94"/>
                                    </a:lnTo>
                                    <a:lnTo>
                                      <a:pt x="84" y="90"/>
                                    </a:lnTo>
                                    <a:lnTo>
                                      <a:pt x="86" y="90"/>
                                    </a:lnTo>
                                    <a:lnTo>
                                      <a:pt x="86" y="91"/>
                                    </a:lnTo>
                                    <a:lnTo>
                                      <a:pt x="87" y="91"/>
                                    </a:lnTo>
                                    <a:lnTo>
                                      <a:pt x="87" y="94"/>
                                    </a:lnTo>
                                    <a:lnTo>
                                      <a:pt x="88" y="96"/>
                                    </a:lnTo>
                                    <a:lnTo>
                                      <a:pt x="88" y="99"/>
                                    </a:lnTo>
                                    <a:lnTo>
                                      <a:pt x="89" y="100"/>
                                    </a:lnTo>
                                    <a:lnTo>
                                      <a:pt x="89" y="103"/>
                                    </a:lnTo>
                                    <a:lnTo>
                                      <a:pt x="90" y="105"/>
                                    </a:lnTo>
                                    <a:lnTo>
                                      <a:pt x="90" y="106"/>
                                    </a:lnTo>
                                    <a:lnTo>
                                      <a:pt x="91" y="106"/>
                                    </a:lnTo>
                                    <a:lnTo>
                                      <a:pt x="91" y="107"/>
                                    </a:lnTo>
                                    <a:lnTo>
                                      <a:pt x="92" y="107"/>
                                    </a:lnTo>
                                    <a:lnTo>
                                      <a:pt x="93" y="107"/>
                                    </a:lnTo>
                                    <a:lnTo>
                                      <a:pt x="95" y="107"/>
                                    </a:lnTo>
                                    <a:lnTo>
                                      <a:pt x="95" y="109"/>
                                    </a:lnTo>
                                    <a:lnTo>
                                      <a:pt x="96" y="110"/>
                                    </a:lnTo>
                                    <a:lnTo>
                                      <a:pt x="96" y="114"/>
                                    </a:lnTo>
                                    <a:lnTo>
                                      <a:pt x="97" y="114"/>
                                    </a:lnTo>
                                    <a:lnTo>
                                      <a:pt x="97" y="115"/>
                                    </a:lnTo>
                                    <a:lnTo>
                                      <a:pt x="98" y="114"/>
                                    </a:lnTo>
                                    <a:lnTo>
                                      <a:pt x="98" y="115"/>
                                    </a:lnTo>
                                    <a:lnTo>
                                      <a:pt x="99" y="111"/>
                                    </a:lnTo>
                                    <a:lnTo>
                                      <a:pt x="99" y="114"/>
                                    </a:lnTo>
                                    <a:lnTo>
                                      <a:pt x="100" y="110"/>
                                    </a:lnTo>
                                    <a:lnTo>
                                      <a:pt x="100" y="111"/>
                                    </a:lnTo>
                                    <a:lnTo>
                                      <a:pt x="101" y="109"/>
                                    </a:lnTo>
                                    <a:lnTo>
                                      <a:pt x="103" y="107"/>
                                    </a:lnTo>
                                    <a:lnTo>
                                      <a:pt x="103" y="108"/>
                                    </a:lnTo>
                                    <a:lnTo>
                                      <a:pt x="104" y="106"/>
                                    </a:lnTo>
                                    <a:lnTo>
                                      <a:pt x="104" y="107"/>
                                    </a:lnTo>
                                    <a:lnTo>
                                      <a:pt x="105" y="105"/>
                                    </a:lnTo>
                                    <a:lnTo>
                                      <a:pt x="105" y="106"/>
                                    </a:lnTo>
                                    <a:lnTo>
                                      <a:pt x="106" y="105"/>
                                    </a:lnTo>
                                    <a:lnTo>
                                      <a:pt x="107" y="105"/>
                                    </a:lnTo>
                                    <a:lnTo>
                                      <a:pt x="108" y="103"/>
                                    </a:lnTo>
                                    <a:lnTo>
                                      <a:pt x="108" y="105"/>
                                    </a:lnTo>
                                    <a:lnTo>
                                      <a:pt x="109" y="100"/>
                                    </a:lnTo>
                                    <a:lnTo>
                                      <a:pt x="109" y="102"/>
                                    </a:lnTo>
                                    <a:lnTo>
                                      <a:pt x="110" y="98"/>
                                    </a:lnTo>
                                    <a:lnTo>
                                      <a:pt x="110" y="99"/>
                                    </a:lnTo>
                                    <a:lnTo>
                                      <a:pt x="112" y="98"/>
                                    </a:lnTo>
                                    <a:lnTo>
                                      <a:pt x="113" y="99"/>
                                    </a:lnTo>
                                    <a:lnTo>
                                      <a:pt x="113" y="100"/>
                                    </a:lnTo>
                                    <a:lnTo>
                                      <a:pt x="114" y="101"/>
                                    </a:lnTo>
                                    <a:lnTo>
                                      <a:pt x="114" y="102"/>
                                    </a:lnTo>
                                    <a:lnTo>
                                      <a:pt x="115" y="103"/>
                                    </a:lnTo>
                                    <a:lnTo>
                                      <a:pt x="115" y="105"/>
                                    </a:lnTo>
                                    <a:lnTo>
                                      <a:pt x="116" y="106"/>
                                    </a:lnTo>
                                    <a:lnTo>
                                      <a:pt x="117" y="105"/>
                                    </a:lnTo>
                                    <a:lnTo>
                                      <a:pt x="117" y="106"/>
                                    </a:lnTo>
                                    <a:lnTo>
                                      <a:pt x="118" y="102"/>
                                    </a:lnTo>
                                    <a:lnTo>
                                      <a:pt x="118" y="103"/>
                                    </a:lnTo>
                                    <a:lnTo>
                                      <a:pt x="119" y="101"/>
                                    </a:lnTo>
                                    <a:lnTo>
                                      <a:pt x="119" y="102"/>
                                    </a:lnTo>
                                    <a:lnTo>
                                      <a:pt x="121" y="100"/>
                                    </a:lnTo>
                                    <a:lnTo>
                                      <a:pt x="121" y="101"/>
                                    </a:lnTo>
                                    <a:lnTo>
                                      <a:pt x="122" y="100"/>
                                    </a:lnTo>
                                    <a:lnTo>
                                      <a:pt x="123" y="101"/>
                                    </a:lnTo>
                                    <a:lnTo>
                                      <a:pt x="124" y="101"/>
                                    </a:lnTo>
                                    <a:lnTo>
                                      <a:pt x="124" y="103"/>
                                    </a:lnTo>
                                    <a:lnTo>
                                      <a:pt x="125" y="105"/>
                                    </a:lnTo>
                                    <a:lnTo>
                                      <a:pt x="125" y="106"/>
                                    </a:lnTo>
                                    <a:lnTo>
                                      <a:pt x="126" y="107"/>
                                    </a:lnTo>
                                    <a:lnTo>
                                      <a:pt x="126" y="109"/>
                                    </a:lnTo>
                                    <a:lnTo>
                                      <a:pt x="127" y="109"/>
                                    </a:lnTo>
                                    <a:lnTo>
                                      <a:pt x="127" y="110"/>
                                    </a:lnTo>
                                    <a:lnTo>
                                      <a:pt x="128" y="106"/>
                                    </a:lnTo>
                                    <a:lnTo>
                                      <a:pt x="128" y="108"/>
                                    </a:lnTo>
                                    <a:lnTo>
                                      <a:pt x="130" y="102"/>
                                    </a:lnTo>
                                    <a:lnTo>
                                      <a:pt x="130" y="105"/>
                                    </a:lnTo>
                                    <a:lnTo>
                                      <a:pt x="131" y="102"/>
                                    </a:lnTo>
                                    <a:lnTo>
                                      <a:pt x="131" y="103"/>
                                    </a:lnTo>
                                    <a:lnTo>
                                      <a:pt x="132" y="105"/>
                                    </a:lnTo>
                                    <a:lnTo>
                                      <a:pt x="132" y="107"/>
                                    </a:lnTo>
                                    <a:lnTo>
                                      <a:pt x="133" y="109"/>
                                    </a:lnTo>
                                    <a:lnTo>
                                      <a:pt x="133" y="111"/>
                                    </a:lnTo>
                                    <a:lnTo>
                                      <a:pt x="134" y="111"/>
                                    </a:lnTo>
                                    <a:lnTo>
                                      <a:pt x="134" y="112"/>
                                    </a:lnTo>
                                    <a:lnTo>
                                      <a:pt x="135" y="108"/>
                                    </a:lnTo>
                                    <a:lnTo>
                                      <a:pt x="135" y="111"/>
                                    </a:lnTo>
                                    <a:lnTo>
                                      <a:pt x="136" y="103"/>
                                    </a:lnTo>
                                    <a:lnTo>
                                      <a:pt x="136" y="106"/>
                                    </a:lnTo>
                                    <a:lnTo>
                                      <a:pt x="137" y="98"/>
                                    </a:lnTo>
                                    <a:lnTo>
                                      <a:pt x="137" y="101"/>
                                    </a:lnTo>
                                    <a:lnTo>
                                      <a:pt x="139" y="93"/>
                                    </a:lnTo>
                                    <a:lnTo>
                                      <a:pt x="139" y="96"/>
                                    </a:lnTo>
                                    <a:lnTo>
                                      <a:pt x="140" y="93"/>
                                    </a:lnTo>
                                    <a:lnTo>
                                      <a:pt x="141" y="93"/>
                                    </a:lnTo>
                                    <a:lnTo>
                                      <a:pt x="141" y="96"/>
                                    </a:lnTo>
                                    <a:lnTo>
                                      <a:pt x="142" y="96"/>
                                    </a:lnTo>
                                    <a:lnTo>
                                      <a:pt x="142" y="97"/>
                                    </a:lnTo>
                                    <a:lnTo>
                                      <a:pt x="143" y="97"/>
                                    </a:lnTo>
                                    <a:lnTo>
                                      <a:pt x="143" y="98"/>
                                    </a:lnTo>
                                    <a:lnTo>
                                      <a:pt x="144" y="98"/>
                                    </a:lnTo>
                                    <a:lnTo>
                                      <a:pt x="144" y="99"/>
                                    </a:lnTo>
                                    <a:lnTo>
                                      <a:pt x="145" y="100"/>
                                    </a:lnTo>
                                    <a:lnTo>
                                      <a:pt x="145" y="101"/>
                                    </a:lnTo>
                                    <a:lnTo>
                                      <a:pt x="146" y="102"/>
                                    </a:lnTo>
                                    <a:lnTo>
                                      <a:pt x="148" y="103"/>
                                    </a:lnTo>
                                    <a:lnTo>
                                      <a:pt x="148" y="106"/>
                                    </a:lnTo>
                                    <a:lnTo>
                                      <a:pt x="149" y="107"/>
                                    </a:lnTo>
                                    <a:lnTo>
                                      <a:pt x="149" y="108"/>
                                    </a:lnTo>
                                    <a:lnTo>
                                      <a:pt x="150" y="109"/>
                                    </a:lnTo>
                                    <a:lnTo>
                                      <a:pt x="150" y="111"/>
                                    </a:lnTo>
                                    <a:lnTo>
                                      <a:pt x="151" y="112"/>
                                    </a:lnTo>
                                    <a:lnTo>
                                      <a:pt x="151" y="114"/>
                                    </a:lnTo>
                                    <a:lnTo>
                                      <a:pt x="152" y="114"/>
                                    </a:lnTo>
                                    <a:lnTo>
                                      <a:pt x="153" y="114"/>
                                    </a:lnTo>
                                    <a:lnTo>
                                      <a:pt x="154" y="112"/>
                                    </a:lnTo>
                                    <a:lnTo>
                                      <a:pt x="156" y="109"/>
                                    </a:lnTo>
                                    <a:lnTo>
                                      <a:pt x="156" y="111"/>
                                    </a:lnTo>
                                    <a:lnTo>
                                      <a:pt x="157" y="105"/>
                                    </a:lnTo>
                                    <a:lnTo>
                                      <a:pt x="157" y="108"/>
                                    </a:lnTo>
                                    <a:lnTo>
                                      <a:pt x="158" y="102"/>
                                    </a:lnTo>
                                    <a:lnTo>
                                      <a:pt x="158" y="103"/>
                                    </a:lnTo>
                                    <a:lnTo>
                                      <a:pt x="159" y="101"/>
                                    </a:lnTo>
                                    <a:lnTo>
                                      <a:pt x="160" y="101"/>
                                    </a:lnTo>
                                    <a:lnTo>
                                      <a:pt x="161" y="102"/>
                                    </a:lnTo>
                                    <a:lnTo>
                                      <a:pt x="161" y="103"/>
                                    </a:lnTo>
                                    <a:lnTo>
                                      <a:pt x="162" y="105"/>
                                    </a:lnTo>
                                    <a:lnTo>
                                      <a:pt x="162" y="106"/>
                                    </a:lnTo>
                                    <a:lnTo>
                                      <a:pt x="163" y="106"/>
                                    </a:lnTo>
                                    <a:lnTo>
                                      <a:pt x="163" y="107"/>
                                    </a:lnTo>
                                    <a:lnTo>
                                      <a:pt x="165" y="107"/>
                                    </a:lnTo>
                                    <a:lnTo>
                                      <a:pt x="166" y="106"/>
                                    </a:lnTo>
                                    <a:lnTo>
                                      <a:pt x="166" y="107"/>
                                    </a:lnTo>
                                    <a:lnTo>
                                      <a:pt x="167" y="103"/>
                                    </a:lnTo>
                                    <a:lnTo>
                                      <a:pt x="167" y="105"/>
                                    </a:lnTo>
                                    <a:lnTo>
                                      <a:pt x="168" y="100"/>
                                    </a:lnTo>
                                    <a:lnTo>
                                      <a:pt x="168" y="102"/>
                                    </a:lnTo>
                                    <a:lnTo>
                                      <a:pt x="169" y="98"/>
                                    </a:lnTo>
                                    <a:lnTo>
                                      <a:pt x="169" y="99"/>
                                    </a:lnTo>
                                    <a:lnTo>
                                      <a:pt x="170" y="96"/>
                                    </a:lnTo>
                                    <a:lnTo>
                                      <a:pt x="170" y="97"/>
                                    </a:lnTo>
                                    <a:lnTo>
                                      <a:pt x="171" y="94"/>
                                    </a:lnTo>
                                    <a:lnTo>
                                      <a:pt x="172" y="94"/>
                                    </a:lnTo>
                                    <a:lnTo>
                                      <a:pt x="172" y="96"/>
                                    </a:lnTo>
                                    <a:lnTo>
                                      <a:pt x="174" y="97"/>
                                    </a:lnTo>
                                    <a:lnTo>
                                      <a:pt x="174" y="98"/>
                                    </a:lnTo>
                                    <a:lnTo>
                                      <a:pt x="175" y="99"/>
                                    </a:lnTo>
                                    <a:lnTo>
                                      <a:pt x="175" y="100"/>
                                    </a:lnTo>
                                    <a:lnTo>
                                      <a:pt x="176" y="100"/>
                                    </a:lnTo>
                                    <a:lnTo>
                                      <a:pt x="177" y="100"/>
                                    </a:lnTo>
                                    <a:lnTo>
                                      <a:pt x="178" y="100"/>
                                    </a:lnTo>
                                    <a:lnTo>
                                      <a:pt x="179" y="101"/>
                                    </a:lnTo>
                                    <a:lnTo>
                                      <a:pt x="179" y="102"/>
                                    </a:lnTo>
                                    <a:lnTo>
                                      <a:pt x="180" y="102"/>
                                    </a:lnTo>
                                    <a:lnTo>
                                      <a:pt x="180" y="106"/>
                                    </a:lnTo>
                                    <a:lnTo>
                                      <a:pt x="181" y="107"/>
                                    </a:lnTo>
                                    <a:lnTo>
                                      <a:pt x="181" y="109"/>
                                    </a:lnTo>
                                    <a:lnTo>
                                      <a:pt x="183" y="110"/>
                                    </a:lnTo>
                                    <a:lnTo>
                                      <a:pt x="183" y="114"/>
                                    </a:lnTo>
                                    <a:lnTo>
                                      <a:pt x="184" y="115"/>
                                    </a:lnTo>
                                    <a:lnTo>
                                      <a:pt x="184" y="117"/>
                                    </a:lnTo>
                                    <a:lnTo>
                                      <a:pt x="185" y="117"/>
                                    </a:lnTo>
                                    <a:lnTo>
                                      <a:pt x="185" y="118"/>
                                    </a:lnTo>
                                    <a:lnTo>
                                      <a:pt x="186" y="117"/>
                                    </a:lnTo>
                                    <a:lnTo>
                                      <a:pt x="186" y="118"/>
                                    </a:lnTo>
                                    <a:lnTo>
                                      <a:pt x="187" y="112"/>
                                    </a:lnTo>
                                    <a:lnTo>
                                      <a:pt x="187" y="116"/>
                                    </a:lnTo>
                                    <a:lnTo>
                                      <a:pt x="188" y="105"/>
                                    </a:lnTo>
                                    <a:lnTo>
                                      <a:pt x="188" y="110"/>
                                    </a:lnTo>
                                    <a:lnTo>
                                      <a:pt x="189" y="98"/>
                                    </a:lnTo>
                                    <a:lnTo>
                                      <a:pt x="189" y="102"/>
                                    </a:lnTo>
                                    <a:lnTo>
                                      <a:pt x="190" y="96"/>
                                    </a:lnTo>
                                    <a:lnTo>
                                      <a:pt x="190" y="97"/>
                                    </a:lnTo>
                                    <a:lnTo>
                                      <a:pt x="192" y="94"/>
                                    </a:lnTo>
                                    <a:lnTo>
                                      <a:pt x="193" y="96"/>
                                    </a:lnTo>
                                    <a:lnTo>
                                      <a:pt x="193" y="97"/>
                                    </a:lnTo>
                                    <a:lnTo>
                                      <a:pt x="194" y="98"/>
                                    </a:lnTo>
                                    <a:lnTo>
                                      <a:pt x="194" y="99"/>
                                    </a:lnTo>
                                    <a:lnTo>
                                      <a:pt x="195" y="100"/>
                                    </a:lnTo>
                                    <a:lnTo>
                                      <a:pt x="195" y="102"/>
                                    </a:lnTo>
                                    <a:lnTo>
                                      <a:pt x="196" y="103"/>
                                    </a:lnTo>
                                    <a:lnTo>
                                      <a:pt x="196" y="105"/>
                                    </a:lnTo>
                                    <a:lnTo>
                                      <a:pt x="197" y="106"/>
                                    </a:lnTo>
                                    <a:lnTo>
                                      <a:pt x="198" y="107"/>
                                    </a:lnTo>
                                    <a:lnTo>
                                      <a:pt x="200" y="108"/>
                                    </a:lnTo>
                                    <a:lnTo>
                                      <a:pt x="201" y="109"/>
                                    </a:lnTo>
                                    <a:lnTo>
                                      <a:pt x="201" y="110"/>
                                    </a:lnTo>
                                    <a:lnTo>
                                      <a:pt x="202" y="111"/>
                                    </a:lnTo>
                                    <a:lnTo>
                                      <a:pt x="203" y="110"/>
                                    </a:lnTo>
                                    <a:lnTo>
                                      <a:pt x="203" y="111"/>
                                    </a:lnTo>
                                    <a:lnTo>
                                      <a:pt x="204" y="108"/>
                                    </a:lnTo>
                                    <a:lnTo>
                                      <a:pt x="204" y="110"/>
                                    </a:lnTo>
                                    <a:lnTo>
                                      <a:pt x="205" y="105"/>
                                    </a:lnTo>
                                    <a:lnTo>
                                      <a:pt x="205" y="107"/>
                                    </a:lnTo>
                                    <a:lnTo>
                                      <a:pt x="206" y="102"/>
                                    </a:lnTo>
                                    <a:lnTo>
                                      <a:pt x="206" y="105"/>
                                    </a:lnTo>
                                    <a:lnTo>
                                      <a:pt x="207" y="101"/>
                                    </a:lnTo>
                                    <a:lnTo>
                                      <a:pt x="207" y="102"/>
                                    </a:lnTo>
                                    <a:lnTo>
                                      <a:pt x="209" y="99"/>
                                    </a:lnTo>
                                    <a:lnTo>
                                      <a:pt x="209" y="100"/>
                                    </a:lnTo>
                                    <a:lnTo>
                                      <a:pt x="210" y="98"/>
                                    </a:lnTo>
                                    <a:lnTo>
                                      <a:pt x="210" y="99"/>
                                    </a:lnTo>
                                    <a:lnTo>
                                      <a:pt x="211" y="96"/>
                                    </a:lnTo>
                                    <a:lnTo>
                                      <a:pt x="211" y="97"/>
                                    </a:lnTo>
                                    <a:lnTo>
                                      <a:pt x="212" y="93"/>
                                    </a:lnTo>
                                    <a:lnTo>
                                      <a:pt x="212" y="94"/>
                                    </a:lnTo>
                                    <a:lnTo>
                                      <a:pt x="213" y="91"/>
                                    </a:lnTo>
                                    <a:lnTo>
                                      <a:pt x="213" y="92"/>
                                    </a:lnTo>
                                    <a:lnTo>
                                      <a:pt x="214" y="92"/>
                                    </a:lnTo>
                                    <a:lnTo>
                                      <a:pt x="214" y="93"/>
                                    </a:lnTo>
                                    <a:lnTo>
                                      <a:pt x="215" y="94"/>
                                    </a:lnTo>
                                    <a:lnTo>
                                      <a:pt x="215" y="97"/>
                                    </a:lnTo>
                                    <a:lnTo>
                                      <a:pt x="216" y="99"/>
                                    </a:lnTo>
                                    <a:lnTo>
                                      <a:pt x="216" y="102"/>
                                    </a:lnTo>
                                    <a:lnTo>
                                      <a:pt x="218" y="103"/>
                                    </a:lnTo>
                                    <a:lnTo>
                                      <a:pt x="218" y="107"/>
                                    </a:lnTo>
                                    <a:lnTo>
                                      <a:pt x="219" y="109"/>
                                    </a:lnTo>
                                    <a:lnTo>
                                      <a:pt x="219" y="111"/>
                                    </a:lnTo>
                                    <a:lnTo>
                                      <a:pt x="220" y="112"/>
                                    </a:lnTo>
                                    <a:lnTo>
                                      <a:pt x="220" y="114"/>
                                    </a:lnTo>
                                    <a:lnTo>
                                      <a:pt x="221" y="115"/>
                                    </a:lnTo>
                                    <a:lnTo>
                                      <a:pt x="222" y="114"/>
                                    </a:lnTo>
                                    <a:lnTo>
                                      <a:pt x="222" y="115"/>
                                    </a:lnTo>
                                    <a:lnTo>
                                      <a:pt x="223" y="111"/>
                                    </a:lnTo>
                                    <a:lnTo>
                                      <a:pt x="223" y="112"/>
                                    </a:lnTo>
                                    <a:lnTo>
                                      <a:pt x="224" y="108"/>
                                    </a:lnTo>
                                    <a:lnTo>
                                      <a:pt x="224" y="110"/>
                                    </a:lnTo>
                                    <a:lnTo>
                                      <a:pt x="225" y="105"/>
                                    </a:lnTo>
                                    <a:lnTo>
                                      <a:pt x="225" y="107"/>
                                    </a:lnTo>
                                    <a:lnTo>
                                      <a:pt x="227" y="103"/>
                                    </a:lnTo>
                                    <a:lnTo>
                                      <a:pt x="227" y="105"/>
                                    </a:lnTo>
                                    <a:lnTo>
                                      <a:pt x="228" y="103"/>
                                    </a:lnTo>
                                    <a:lnTo>
                                      <a:pt x="229" y="103"/>
                                    </a:lnTo>
                                    <a:lnTo>
                                      <a:pt x="230" y="103"/>
                                    </a:lnTo>
                                    <a:lnTo>
                                      <a:pt x="231" y="103"/>
                                    </a:lnTo>
                                    <a:lnTo>
                                      <a:pt x="232" y="103"/>
                                    </a:lnTo>
                                    <a:lnTo>
                                      <a:pt x="233" y="103"/>
                                    </a:lnTo>
                                    <a:lnTo>
                                      <a:pt x="234" y="102"/>
                                    </a:lnTo>
                                    <a:lnTo>
                                      <a:pt x="236" y="100"/>
                                    </a:lnTo>
                                    <a:lnTo>
                                      <a:pt x="236" y="101"/>
                                    </a:lnTo>
                                    <a:lnTo>
                                      <a:pt x="237" y="98"/>
                                    </a:lnTo>
                                    <a:lnTo>
                                      <a:pt x="237" y="99"/>
                                    </a:lnTo>
                                    <a:lnTo>
                                      <a:pt x="238" y="98"/>
                                    </a:lnTo>
                                    <a:lnTo>
                                      <a:pt x="239" y="99"/>
                                    </a:lnTo>
                                    <a:lnTo>
                                      <a:pt x="239" y="101"/>
                                    </a:lnTo>
                                    <a:lnTo>
                                      <a:pt x="240" y="102"/>
                                    </a:lnTo>
                                    <a:lnTo>
                                      <a:pt x="240" y="105"/>
                                    </a:lnTo>
                                    <a:lnTo>
                                      <a:pt x="241" y="106"/>
                                    </a:lnTo>
                                    <a:lnTo>
                                      <a:pt x="241" y="108"/>
                                    </a:lnTo>
                                    <a:lnTo>
                                      <a:pt x="242" y="108"/>
                                    </a:lnTo>
                                    <a:lnTo>
                                      <a:pt x="244" y="107"/>
                                    </a:lnTo>
                                    <a:lnTo>
                                      <a:pt x="244" y="108"/>
                                    </a:lnTo>
                                    <a:lnTo>
                                      <a:pt x="245" y="106"/>
                                    </a:lnTo>
                                    <a:lnTo>
                                      <a:pt x="246" y="103"/>
                                    </a:lnTo>
                                    <a:lnTo>
                                      <a:pt x="246" y="105"/>
                                    </a:lnTo>
                                    <a:lnTo>
                                      <a:pt x="247" y="101"/>
                                    </a:lnTo>
                                    <a:lnTo>
                                      <a:pt x="247" y="102"/>
                                    </a:lnTo>
                                    <a:lnTo>
                                      <a:pt x="248" y="100"/>
                                    </a:lnTo>
                                    <a:lnTo>
                                      <a:pt x="249" y="100"/>
                                    </a:lnTo>
                                    <a:lnTo>
                                      <a:pt x="250" y="101"/>
                                    </a:lnTo>
                                    <a:lnTo>
                                      <a:pt x="250" y="103"/>
                                    </a:lnTo>
                                    <a:lnTo>
                                      <a:pt x="251" y="105"/>
                                    </a:lnTo>
                                    <a:lnTo>
                                      <a:pt x="251" y="107"/>
                                    </a:lnTo>
                                    <a:lnTo>
                                      <a:pt x="253" y="109"/>
                                    </a:lnTo>
                                    <a:lnTo>
                                      <a:pt x="253" y="111"/>
                                    </a:lnTo>
                                    <a:lnTo>
                                      <a:pt x="254" y="112"/>
                                    </a:lnTo>
                                    <a:lnTo>
                                      <a:pt x="254" y="115"/>
                                    </a:lnTo>
                                    <a:lnTo>
                                      <a:pt x="255" y="112"/>
                                    </a:lnTo>
                                    <a:lnTo>
                                      <a:pt x="255" y="114"/>
                                    </a:lnTo>
                                    <a:lnTo>
                                      <a:pt x="256" y="110"/>
                                    </a:lnTo>
                                    <a:lnTo>
                                      <a:pt x="256" y="111"/>
                                    </a:lnTo>
                                    <a:lnTo>
                                      <a:pt x="257" y="107"/>
                                    </a:lnTo>
                                    <a:lnTo>
                                      <a:pt x="257" y="109"/>
                                    </a:lnTo>
                                    <a:lnTo>
                                      <a:pt x="258" y="105"/>
                                    </a:lnTo>
                                    <a:lnTo>
                                      <a:pt x="258" y="106"/>
                                    </a:lnTo>
                                    <a:lnTo>
                                      <a:pt x="259" y="103"/>
                                    </a:lnTo>
                                    <a:lnTo>
                                      <a:pt x="259" y="105"/>
                                    </a:lnTo>
                                    <a:lnTo>
                                      <a:pt x="260" y="101"/>
                                    </a:lnTo>
                                    <a:lnTo>
                                      <a:pt x="260" y="103"/>
                                    </a:lnTo>
                                    <a:lnTo>
                                      <a:pt x="262" y="99"/>
                                    </a:lnTo>
                                    <a:lnTo>
                                      <a:pt x="262" y="101"/>
                                    </a:lnTo>
                                    <a:lnTo>
                                      <a:pt x="263" y="99"/>
                                    </a:lnTo>
                                    <a:lnTo>
                                      <a:pt x="264" y="99"/>
                                    </a:lnTo>
                                    <a:lnTo>
                                      <a:pt x="264" y="101"/>
                                    </a:lnTo>
                                    <a:lnTo>
                                      <a:pt x="265" y="102"/>
                                    </a:lnTo>
                                    <a:lnTo>
                                      <a:pt x="265" y="103"/>
                                    </a:lnTo>
                                    <a:lnTo>
                                      <a:pt x="266" y="102"/>
                                    </a:lnTo>
                                    <a:lnTo>
                                      <a:pt x="266" y="103"/>
                                    </a:lnTo>
                                    <a:lnTo>
                                      <a:pt x="267" y="100"/>
                                    </a:lnTo>
                                    <a:lnTo>
                                      <a:pt x="267" y="101"/>
                                    </a:lnTo>
                                    <a:lnTo>
                                      <a:pt x="268" y="97"/>
                                    </a:lnTo>
                                    <a:lnTo>
                                      <a:pt x="268" y="99"/>
                                    </a:lnTo>
                                    <a:lnTo>
                                      <a:pt x="269" y="96"/>
                                    </a:lnTo>
                                    <a:lnTo>
                                      <a:pt x="269" y="97"/>
                                    </a:lnTo>
                                    <a:lnTo>
                                      <a:pt x="271" y="98"/>
                                    </a:lnTo>
                                    <a:lnTo>
                                      <a:pt x="271" y="100"/>
                                    </a:lnTo>
                                    <a:lnTo>
                                      <a:pt x="272" y="101"/>
                                    </a:lnTo>
                                    <a:lnTo>
                                      <a:pt x="272" y="102"/>
                                    </a:lnTo>
                                    <a:lnTo>
                                      <a:pt x="273" y="101"/>
                                    </a:lnTo>
                                    <a:lnTo>
                                      <a:pt x="273" y="102"/>
                                    </a:lnTo>
                                    <a:lnTo>
                                      <a:pt x="274" y="100"/>
                                    </a:lnTo>
                                    <a:lnTo>
                                      <a:pt x="274" y="101"/>
                                    </a:lnTo>
                                    <a:lnTo>
                                      <a:pt x="275" y="100"/>
                                    </a:lnTo>
                                    <a:lnTo>
                                      <a:pt x="275" y="101"/>
                                    </a:lnTo>
                                    <a:lnTo>
                                      <a:pt x="276" y="102"/>
                                    </a:lnTo>
                                    <a:lnTo>
                                      <a:pt x="276" y="105"/>
                                    </a:lnTo>
                                    <a:lnTo>
                                      <a:pt x="277" y="105"/>
                                    </a:lnTo>
                                    <a:lnTo>
                                      <a:pt x="277" y="106"/>
                                    </a:lnTo>
                                    <a:lnTo>
                                      <a:pt x="278" y="106"/>
                                    </a:lnTo>
                                    <a:lnTo>
                                      <a:pt x="278" y="107"/>
                                    </a:lnTo>
                                    <a:lnTo>
                                      <a:pt x="280" y="107"/>
                                    </a:lnTo>
                                    <a:lnTo>
                                      <a:pt x="281" y="108"/>
                                    </a:lnTo>
                                    <a:lnTo>
                                      <a:pt x="281" y="109"/>
                                    </a:lnTo>
                                    <a:lnTo>
                                      <a:pt x="282" y="109"/>
                                    </a:lnTo>
                                    <a:lnTo>
                                      <a:pt x="282" y="111"/>
                                    </a:lnTo>
                                    <a:lnTo>
                                      <a:pt x="283" y="112"/>
                                    </a:lnTo>
                                    <a:lnTo>
                                      <a:pt x="283" y="114"/>
                                    </a:lnTo>
                                    <a:lnTo>
                                      <a:pt x="284" y="115"/>
                                    </a:lnTo>
                                    <a:lnTo>
                                      <a:pt x="285" y="115"/>
                                    </a:lnTo>
                                    <a:lnTo>
                                      <a:pt x="286" y="110"/>
                                    </a:lnTo>
                                    <a:lnTo>
                                      <a:pt x="286" y="114"/>
                                    </a:lnTo>
                                    <a:lnTo>
                                      <a:pt x="287" y="106"/>
                                    </a:lnTo>
                                    <a:lnTo>
                                      <a:pt x="287" y="109"/>
                                    </a:lnTo>
                                    <a:lnTo>
                                      <a:pt x="289" y="102"/>
                                    </a:lnTo>
                                    <a:lnTo>
                                      <a:pt x="289" y="103"/>
                                    </a:lnTo>
                                    <a:lnTo>
                                      <a:pt x="290" y="100"/>
                                    </a:lnTo>
                                    <a:lnTo>
                                      <a:pt x="290" y="101"/>
                                    </a:lnTo>
                                    <a:lnTo>
                                      <a:pt x="291" y="99"/>
                                    </a:lnTo>
                                    <a:lnTo>
                                      <a:pt x="291" y="100"/>
                                    </a:lnTo>
                                    <a:lnTo>
                                      <a:pt x="292" y="100"/>
                                    </a:lnTo>
                                    <a:lnTo>
                                      <a:pt x="292" y="102"/>
                                    </a:lnTo>
                                    <a:lnTo>
                                      <a:pt x="293" y="102"/>
                                    </a:lnTo>
                                    <a:lnTo>
                                      <a:pt x="294" y="101"/>
                                    </a:lnTo>
                                    <a:lnTo>
                                      <a:pt x="294" y="102"/>
                                    </a:lnTo>
                                    <a:lnTo>
                                      <a:pt x="295" y="99"/>
                                    </a:lnTo>
                                    <a:lnTo>
                                      <a:pt x="295" y="100"/>
                                    </a:lnTo>
                                    <a:lnTo>
                                      <a:pt x="297" y="99"/>
                                    </a:lnTo>
                                    <a:lnTo>
                                      <a:pt x="298" y="99"/>
                                    </a:lnTo>
                                    <a:lnTo>
                                      <a:pt x="298" y="101"/>
                                    </a:lnTo>
                                    <a:lnTo>
                                      <a:pt x="299" y="102"/>
                                    </a:lnTo>
                                    <a:lnTo>
                                      <a:pt x="299" y="103"/>
                                    </a:lnTo>
                                    <a:lnTo>
                                      <a:pt x="300" y="105"/>
                                    </a:lnTo>
                                    <a:lnTo>
                                      <a:pt x="301" y="102"/>
                                    </a:lnTo>
                                    <a:lnTo>
                                      <a:pt x="301" y="105"/>
                                    </a:lnTo>
                                    <a:lnTo>
                                      <a:pt x="302" y="99"/>
                                    </a:lnTo>
                                    <a:lnTo>
                                      <a:pt x="302" y="101"/>
                                    </a:lnTo>
                                    <a:lnTo>
                                      <a:pt x="303" y="98"/>
                                    </a:lnTo>
                                    <a:lnTo>
                                      <a:pt x="304" y="98"/>
                                    </a:lnTo>
                                    <a:lnTo>
                                      <a:pt x="304" y="99"/>
                                    </a:lnTo>
                                    <a:lnTo>
                                      <a:pt x="306" y="99"/>
                                    </a:lnTo>
                                    <a:lnTo>
                                      <a:pt x="306" y="100"/>
                                    </a:lnTo>
                                    <a:lnTo>
                                      <a:pt x="307" y="100"/>
                                    </a:lnTo>
                                    <a:lnTo>
                                      <a:pt x="308" y="98"/>
                                    </a:lnTo>
                                    <a:lnTo>
                                      <a:pt x="308" y="99"/>
                                    </a:lnTo>
                                    <a:lnTo>
                                      <a:pt x="309" y="98"/>
                                    </a:lnTo>
                                    <a:lnTo>
                                      <a:pt x="309" y="99"/>
                                    </a:lnTo>
                                    <a:lnTo>
                                      <a:pt x="310" y="99"/>
                                    </a:lnTo>
                                    <a:lnTo>
                                      <a:pt x="310" y="100"/>
                                    </a:lnTo>
                                    <a:lnTo>
                                      <a:pt x="311" y="101"/>
                                    </a:lnTo>
                                    <a:lnTo>
                                      <a:pt x="311" y="103"/>
                                    </a:lnTo>
                                    <a:lnTo>
                                      <a:pt x="312" y="105"/>
                                    </a:lnTo>
                                    <a:lnTo>
                                      <a:pt x="312" y="107"/>
                                    </a:lnTo>
                                    <a:lnTo>
                                      <a:pt x="313" y="107"/>
                                    </a:lnTo>
                                    <a:lnTo>
                                      <a:pt x="313" y="109"/>
                                    </a:lnTo>
                                    <a:lnTo>
                                      <a:pt x="315" y="110"/>
                                    </a:lnTo>
                                    <a:lnTo>
                                      <a:pt x="315" y="112"/>
                                    </a:lnTo>
                                    <a:lnTo>
                                      <a:pt x="316" y="114"/>
                                    </a:lnTo>
                                    <a:lnTo>
                                      <a:pt x="316" y="115"/>
                                    </a:lnTo>
                                    <a:lnTo>
                                      <a:pt x="317" y="112"/>
                                    </a:lnTo>
                                    <a:lnTo>
                                      <a:pt x="317" y="114"/>
                                    </a:lnTo>
                                    <a:lnTo>
                                      <a:pt x="318" y="110"/>
                                    </a:lnTo>
                                    <a:lnTo>
                                      <a:pt x="318" y="112"/>
                                    </a:lnTo>
                                    <a:lnTo>
                                      <a:pt x="319" y="109"/>
                                    </a:lnTo>
                                    <a:lnTo>
                                      <a:pt x="320" y="109"/>
                                    </a:lnTo>
                                    <a:lnTo>
                                      <a:pt x="320" y="110"/>
                                    </a:lnTo>
                                    <a:lnTo>
                                      <a:pt x="321" y="110"/>
                                    </a:lnTo>
                                    <a:lnTo>
                                      <a:pt x="322" y="109"/>
                                    </a:lnTo>
                                    <a:lnTo>
                                      <a:pt x="322" y="110"/>
                                    </a:lnTo>
                                    <a:lnTo>
                                      <a:pt x="324" y="106"/>
                                    </a:lnTo>
                                    <a:lnTo>
                                      <a:pt x="324" y="108"/>
                                    </a:lnTo>
                                    <a:lnTo>
                                      <a:pt x="325" y="103"/>
                                    </a:lnTo>
                                    <a:lnTo>
                                      <a:pt x="325" y="105"/>
                                    </a:lnTo>
                                    <a:lnTo>
                                      <a:pt x="326" y="102"/>
                                    </a:lnTo>
                                    <a:lnTo>
                                      <a:pt x="326" y="103"/>
                                    </a:lnTo>
                                    <a:lnTo>
                                      <a:pt x="327" y="105"/>
                                    </a:lnTo>
                                    <a:lnTo>
                                      <a:pt x="327" y="107"/>
                                    </a:lnTo>
                                    <a:lnTo>
                                      <a:pt x="328" y="108"/>
                                    </a:lnTo>
                                    <a:lnTo>
                                      <a:pt x="328" y="110"/>
                                    </a:lnTo>
                                    <a:lnTo>
                                      <a:pt x="329" y="110"/>
                                    </a:lnTo>
                                    <a:lnTo>
                                      <a:pt x="330" y="107"/>
                                    </a:lnTo>
                                    <a:lnTo>
                                      <a:pt x="330" y="109"/>
                                    </a:lnTo>
                                    <a:lnTo>
                                      <a:pt x="331" y="103"/>
                                    </a:lnTo>
                                    <a:lnTo>
                                      <a:pt x="331" y="106"/>
                                    </a:lnTo>
                                    <a:lnTo>
                                      <a:pt x="333" y="101"/>
                                    </a:lnTo>
                                    <a:lnTo>
                                      <a:pt x="333" y="102"/>
                                    </a:lnTo>
                                    <a:lnTo>
                                      <a:pt x="334" y="101"/>
                                    </a:lnTo>
                                    <a:lnTo>
                                      <a:pt x="335" y="100"/>
                                    </a:lnTo>
                                    <a:lnTo>
                                      <a:pt x="335" y="101"/>
                                    </a:lnTo>
                                    <a:lnTo>
                                      <a:pt x="336" y="99"/>
                                    </a:lnTo>
                                    <a:lnTo>
                                      <a:pt x="336" y="100"/>
                                    </a:lnTo>
                                    <a:lnTo>
                                      <a:pt x="337" y="97"/>
                                    </a:lnTo>
                                    <a:lnTo>
                                      <a:pt x="337" y="99"/>
                                    </a:lnTo>
                                    <a:lnTo>
                                      <a:pt x="338" y="94"/>
                                    </a:lnTo>
                                    <a:lnTo>
                                      <a:pt x="338" y="96"/>
                                    </a:lnTo>
                                    <a:lnTo>
                                      <a:pt x="339" y="93"/>
                                    </a:lnTo>
                                    <a:lnTo>
                                      <a:pt x="339" y="94"/>
                                    </a:lnTo>
                                    <a:lnTo>
                                      <a:pt x="341" y="93"/>
                                    </a:lnTo>
                                    <a:lnTo>
                                      <a:pt x="342" y="93"/>
                                    </a:lnTo>
                                    <a:lnTo>
                                      <a:pt x="343" y="94"/>
                                    </a:lnTo>
                                    <a:lnTo>
                                      <a:pt x="344" y="96"/>
                                    </a:lnTo>
                                    <a:lnTo>
                                      <a:pt x="344" y="97"/>
                                    </a:lnTo>
                                    <a:lnTo>
                                      <a:pt x="345" y="98"/>
                                    </a:lnTo>
                                    <a:lnTo>
                                      <a:pt x="345" y="101"/>
                                    </a:lnTo>
                                    <a:lnTo>
                                      <a:pt x="346" y="102"/>
                                    </a:lnTo>
                                    <a:lnTo>
                                      <a:pt x="346" y="106"/>
                                    </a:lnTo>
                                    <a:lnTo>
                                      <a:pt x="347" y="108"/>
                                    </a:lnTo>
                                    <a:lnTo>
                                      <a:pt x="347" y="110"/>
                                    </a:lnTo>
                                    <a:lnTo>
                                      <a:pt x="348" y="110"/>
                                    </a:lnTo>
                                    <a:lnTo>
                                      <a:pt x="348" y="111"/>
                                    </a:lnTo>
                                    <a:lnTo>
                                      <a:pt x="350" y="110"/>
                                    </a:lnTo>
                                    <a:lnTo>
                                      <a:pt x="350" y="111"/>
                                    </a:lnTo>
                                    <a:lnTo>
                                      <a:pt x="351" y="108"/>
                                    </a:lnTo>
                                    <a:lnTo>
                                      <a:pt x="351" y="110"/>
                                    </a:lnTo>
                                    <a:lnTo>
                                      <a:pt x="352" y="106"/>
                                    </a:lnTo>
                                    <a:lnTo>
                                      <a:pt x="352" y="108"/>
                                    </a:lnTo>
                                    <a:lnTo>
                                      <a:pt x="353" y="103"/>
                                    </a:lnTo>
                                    <a:lnTo>
                                      <a:pt x="353" y="105"/>
                                    </a:lnTo>
                                    <a:lnTo>
                                      <a:pt x="354" y="102"/>
                                    </a:lnTo>
                                    <a:lnTo>
                                      <a:pt x="355" y="102"/>
                                    </a:lnTo>
                                    <a:lnTo>
                                      <a:pt x="356" y="102"/>
                                    </a:lnTo>
                                    <a:lnTo>
                                      <a:pt x="356" y="105"/>
                                    </a:lnTo>
                                    <a:lnTo>
                                      <a:pt x="357" y="106"/>
                                    </a:lnTo>
                                    <a:lnTo>
                                      <a:pt x="357" y="108"/>
                                    </a:lnTo>
                                    <a:lnTo>
                                      <a:pt x="359" y="108"/>
                                    </a:lnTo>
                                    <a:lnTo>
                                      <a:pt x="359" y="109"/>
                                    </a:lnTo>
                                    <a:lnTo>
                                      <a:pt x="360" y="110"/>
                                    </a:lnTo>
                                    <a:lnTo>
                                      <a:pt x="361" y="110"/>
                                    </a:lnTo>
                                    <a:lnTo>
                                      <a:pt x="362" y="108"/>
                                    </a:lnTo>
                                    <a:lnTo>
                                      <a:pt x="362" y="109"/>
                                    </a:lnTo>
                                    <a:lnTo>
                                      <a:pt x="363" y="105"/>
                                    </a:lnTo>
                                    <a:lnTo>
                                      <a:pt x="363" y="107"/>
                                    </a:lnTo>
                                    <a:lnTo>
                                      <a:pt x="364" y="102"/>
                                    </a:lnTo>
                                    <a:lnTo>
                                      <a:pt x="364" y="103"/>
                                    </a:lnTo>
                                    <a:lnTo>
                                      <a:pt x="365" y="102"/>
                                    </a:lnTo>
                                    <a:lnTo>
                                      <a:pt x="366" y="101"/>
                                    </a:lnTo>
                                    <a:lnTo>
                                      <a:pt x="366" y="102"/>
                                    </a:lnTo>
                                    <a:lnTo>
                                      <a:pt x="368" y="101"/>
                                    </a:lnTo>
                                    <a:lnTo>
                                      <a:pt x="369" y="101"/>
                                    </a:lnTo>
                                    <a:lnTo>
                                      <a:pt x="370" y="101"/>
                                    </a:lnTo>
                                    <a:lnTo>
                                      <a:pt x="371" y="101"/>
                                    </a:lnTo>
                                    <a:lnTo>
                                      <a:pt x="371" y="102"/>
                                    </a:lnTo>
                                    <a:lnTo>
                                      <a:pt x="372" y="103"/>
                                    </a:lnTo>
                                    <a:lnTo>
                                      <a:pt x="372" y="106"/>
                                    </a:lnTo>
                                    <a:lnTo>
                                      <a:pt x="373" y="107"/>
                                    </a:lnTo>
                                    <a:lnTo>
                                      <a:pt x="373" y="109"/>
                                    </a:lnTo>
                                    <a:lnTo>
                                      <a:pt x="374" y="110"/>
                                    </a:lnTo>
                                    <a:lnTo>
                                      <a:pt x="375" y="110"/>
                                    </a:lnTo>
                                    <a:lnTo>
                                      <a:pt x="377" y="107"/>
                                    </a:lnTo>
                                    <a:lnTo>
                                      <a:pt x="377" y="109"/>
                                    </a:lnTo>
                                    <a:lnTo>
                                      <a:pt x="378" y="103"/>
                                    </a:lnTo>
                                    <a:lnTo>
                                      <a:pt x="378" y="106"/>
                                    </a:lnTo>
                                    <a:lnTo>
                                      <a:pt x="379" y="99"/>
                                    </a:lnTo>
                                    <a:lnTo>
                                      <a:pt x="379" y="102"/>
                                    </a:lnTo>
                                    <a:lnTo>
                                      <a:pt x="380" y="96"/>
                                    </a:lnTo>
                                    <a:lnTo>
                                      <a:pt x="380" y="98"/>
                                    </a:lnTo>
                                    <a:lnTo>
                                      <a:pt x="381" y="94"/>
                                    </a:lnTo>
                                    <a:lnTo>
                                      <a:pt x="382" y="94"/>
                                    </a:lnTo>
                                    <a:lnTo>
                                      <a:pt x="382" y="96"/>
                                    </a:lnTo>
                                    <a:lnTo>
                                      <a:pt x="383" y="97"/>
                                    </a:lnTo>
                                    <a:lnTo>
                                      <a:pt x="383" y="100"/>
                                    </a:lnTo>
                                    <a:lnTo>
                                      <a:pt x="385" y="101"/>
                                    </a:lnTo>
                                    <a:lnTo>
                                      <a:pt x="385" y="105"/>
                                    </a:lnTo>
                                    <a:lnTo>
                                      <a:pt x="386" y="107"/>
                                    </a:lnTo>
                                    <a:lnTo>
                                      <a:pt x="386" y="111"/>
                                    </a:lnTo>
                                    <a:lnTo>
                                      <a:pt x="387" y="114"/>
                                    </a:lnTo>
                                    <a:lnTo>
                                      <a:pt x="387" y="115"/>
                                    </a:lnTo>
                                    <a:lnTo>
                                      <a:pt x="388" y="117"/>
                                    </a:lnTo>
                                    <a:lnTo>
                                      <a:pt x="388" y="119"/>
                                    </a:lnTo>
                                    <a:lnTo>
                                      <a:pt x="389" y="119"/>
                                    </a:lnTo>
                                    <a:lnTo>
                                      <a:pt x="389" y="120"/>
                                    </a:lnTo>
                                    <a:lnTo>
                                      <a:pt x="390" y="115"/>
                                    </a:lnTo>
                                    <a:lnTo>
                                      <a:pt x="390" y="118"/>
                                    </a:lnTo>
                                    <a:lnTo>
                                      <a:pt x="391" y="108"/>
                                    </a:lnTo>
                                    <a:lnTo>
                                      <a:pt x="391" y="112"/>
                                    </a:lnTo>
                                    <a:lnTo>
                                      <a:pt x="392" y="103"/>
                                    </a:lnTo>
                                    <a:lnTo>
                                      <a:pt x="392" y="106"/>
                                    </a:lnTo>
                                    <a:lnTo>
                                      <a:pt x="394" y="101"/>
                                    </a:lnTo>
                                    <a:lnTo>
                                      <a:pt x="394" y="102"/>
                                    </a:lnTo>
                                    <a:lnTo>
                                      <a:pt x="395" y="99"/>
                                    </a:lnTo>
                                    <a:lnTo>
                                      <a:pt x="395" y="100"/>
                                    </a:lnTo>
                                    <a:lnTo>
                                      <a:pt x="396" y="96"/>
                                    </a:lnTo>
                                    <a:lnTo>
                                      <a:pt x="396" y="98"/>
                                    </a:lnTo>
                                    <a:lnTo>
                                      <a:pt x="397" y="92"/>
                                    </a:lnTo>
                                    <a:lnTo>
                                      <a:pt x="397" y="94"/>
                                    </a:lnTo>
                                    <a:lnTo>
                                      <a:pt x="398" y="90"/>
                                    </a:lnTo>
                                    <a:lnTo>
                                      <a:pt x="398" y="91"/>
                                    </a:lnTo>
                                    <a:lnTo>
                                      <a:pt x="399" y="89"/>
                                    </a:lnTo>
                                    <a:lnTo>
                                      <a:pt x="399" y="90"/>
                                    </a:lnTo>
                                    <a:lnTo>
                                      <a:pt x="400" y="90"/>
                                    </a:lnTo>
                                    <a:lnTo>
                                      <a:pt x="400" y="91"/>
                                    </a:lnTo>
                                    <a:lnTo>
                                      <a:pt x="401" y="92"/>
                                    </a:lnTo>
                                    <a:lnTo>
                                      <a:pt x="401" y="96"/>
                                    </a:lnTo>
                                    <a:lnTo>
                                      <a:pt x="403" y="97"/>
                                    </a:lnTo>
                                    <a:lnTo>
                                      <a:pt x="403" y="99"/>
                                    </a:lnTo>
                                    <a:lnTo>
                                      <a:pt x="404" y="100"/>
                                    </a:lnTo>
                                    <a:lnTo>
                                      <a:pt x="405" y="99"/>
                                    </a:lnTo>
                                    <a:lnTo>
                                      <a:pt x="405" y="100"/>
                                    </a:lnTo>
                                    <a:lnTo>
                                      <a:pt x="406" y="99"/>
                                    </a:lnTo>
                                    <a:lnTo>
                                      <a:pt x="406" y="100"/>
                                    </a:lnTo>
                                    <a:lnTo>
                                      <a:pt x="407" y="101"/>
                                    </a:lnTo>
                                    <a:lnTo>
                                      <a:pt x="407" y="105"/>
                                    </a:lnTo>
                                    <a:lnTo>
                                      <a:pt x="408" y="107"/>
                                    </a:lnTo>
                                    <a:lnTo>
                                      <a:pt x="408" y="109"/>
                                    </a:lnTo>
                                    <a:lnTo>
                                      <a:pt x="409" y="112"/>
                                    </a:lnTo>
                                    <a:lnTo>
                                      <a:pt x="409" y="117"/>
                                    </a:lnTo>
                                    <a:lnTo>
                                      <a:pt x="410" y="119"/>
                                    </a:lnTo>
                                    <a:lnTo>
                                      <a:pt x="410" y="123"/>
                                    </a:lnTo>
                                    <a:lnTo>
                                      <a:pt x="412" y="123"/>
                                    </a:lnTo>
                                    <a:lnTo>
                                      <a:pt x="412" y="124"/>
                                    </a:lnTo>
                                    <a:lnTo>
                                      <a:pt x="413" y="123"/>
                                    </a:lnTo>
                                    <a:lnTo>
                                      <a:pt x="413" y="124"/>
                                    </a:lnTo>
                                    <a:lnTo>
                                      <a:pt x="414" y="120"/>
                                    </a:lnTo>
                                    <a:lnTo>
                                      <a:pt x="414" y="121"/>
                                    </a:lnTo>
                                    <a:lnTo>
                                      <a:pt x="415" y="117"/>
                                    </a:lnTo>
                                    <a:lnTo>
                                      <a:pt x="415" y="119"/>
                                    </a:lnTo>
                                    <a:lnTo>
                                      <a:pt x="416" y="110"/>
                                    </a:lnTo>
                                    <a:lnTo>
                                      <a:pt x="416" y="115"/>
                                    </a:lnTo>
                                    <a:lnTo>
                                      <a:pt x="417" y="100"/>
                                    </a:lnTo>
                                    <a:lnTo>
                                      <a:pt x="417" y="107"/>
                                    </a:lnTo>
                                    <a:lnTo>
                                      <a:pt x="418" y="92"/>
                                    </a:lnTo>
                                    <a:lnTo>
                                      <a:pt x="418" y="98"/>
                                    </a:lnTo>
                                    <a:lnTo>
                                      <a:pt x="419" y="88"/>
                                    </a:lnTo>
                                    <a:lnTo>
                                      <a:pt x="419" y="90"/>
                                    </a:lnTo>
                                    <a:lnTo>
                                      <a:pt x="421" y="87"/>
                                    </a:lnTo>
                                    <a:lnTo>
                                      <a:pt x="422" y="87"/>
                                    </a:lnTo>
                                    <a:lnTo>
                                      <a:pt x="422" y="89"/>
                                    </a:lnTo>
                                    <a:lnTo>
                                      <a:pt x="423" y="90"/>
                                    </a:lnTo>
                                    <a:lnTo>
                                      <a:pt x="423" y="94"/>
                                    </a:lnTo>
                                    <a:lnTo>
                                      <a:pt x="424" y="97"/>
                                    </a:lnTo>
                                    <a:lnTo>
                                      <a:pt x="424" y="100"/>
                                    </a:lnTo>
                                    <a:lnTo>
                                      <a:pt x="425" y="102"/>
                                    </a:lnTo>
                                    <a:lnTo>
                                      <a:pt x="425" y="105"/>
                                    </a:lnTo>
                                    <a:lnTo>
                                      <a:pt x="426" y="106"/>
                                    </a:lnTo>
                                    <a:lnTo>
                                      <a:pt x="426" y="107"/>
                                    </a:lnTo>
                                    <a:lnTo>
                                      <a:pt x="427" y="105"/>
                                    </a:lnTo>
                                    <a:lnTo>
                                      <a:pt x="427" y="106"/>
                                    </a:lnTo>
                                    <a:lnTo>
                                      <a:pt x="428" y="102"/>
                                    </a:lnTo>
                                    <a:lnTo>
                                      <a:pt x="428" y="103"/>
                                    </a:lnTo>
                                    <a:lnTo>
                                      <a:pt x="430" y="102"/>
                                    </a:lnTo>
                                    <a:lnTo>
                                      <a:pt x="431" y="102"/>
                                    </a:lnTo>
                                    <a:lnTo>
                                      <a:pt x="432" y="102"/>
                                    </a:lnTo>
                                    <a:lnTo>
                                      <a:pt x="433" y="101"/>
                                    </a:lnTo>
                                    <a:lnTo>
                                      <a:pt x="434" y="101"/>
                                    </a:lnTo>
                                    <a:lnTo>
                                      <a:pt x="435" y="101"/>
                                    </a:lnTo>
                                    <a:lnTo>
                                      <a:pt x="435" y="103"/>
                                    </a:lnTo>
                                    <a:lnTo>
                                      <a:pt x="436" y="105"/>
                                    </a:lnTo>
                                    <a:lnTo>
                                      <a:pt x="436" y="107"/>
                                    </a:lnTo>
                                    <a:lnTo>
                                      <a:pt x="438" y="108"/>
                                    </a:lnTo>
                                    <a:lnTo>
                                      <a:pt x="438" y="110"/>
                                    </a:lnTo>
                                    <a:lnTo>
                                      <a:pt x="439" y="110"/>
                                    </a:lnTo>
                                    <a:lnTo>
                                      <a:pt x="439" y="112"/>
                                    </a:lnTo>
                                    <a:lnTo>
                                      <a:pt x="440" y="112"/>
                                    </a:lnTo>
                                    <a:lnTo>
                                      <a:pt x="440" y="114"/>
                                    </a:lnTo>
                                    <a:lnTo>
                                      <a:pt x="441" y="115"/>
                                    </a:lnTo>
                                    <a:lnTo>
                                      <a:pt x="442" y="115"/>
                                    </a:lnTo>
                                    <a:lnTo>
                                      <a:pt x="442" y="116"/>
                                    </a:lnTo>
                                    <a:lnTo>
                                      <a:pt x="443" y="115"/>
                                    </a:lnTo>
                                    <a:lnTo>
                                      <a:pt x="443" y="116"/>
                                    </a:lnTo>
                                    <a:lnTo>
                                      <a:pt x="444" y="110"/>
                                    </a:lnTo>
                                    <a:lnTo>
                                      <a:pt x="444" y="114"/>
                                    </a:lnTo>
                                    <a:lnTo>
                                      <a:pt x="445" y="105"/>
                                    </a:lnTo>
                                    <a:lnTo>
                                      <a:pt x="445" y="108"/>
                                    </a:lnTo>
                                    <a:lnTo>
                                      <a:pt x="447" y="98"/>
                                    </a:lnTo>
                                    <a:lnTo>
                                      <a:pt x="447" y="102"/>
                                    </a:lnTo>
                                    <a:lnTo>
                                      <a:pt x="448" y="93"/>
                                    </a:lnTo>
                                    <a:lnTo>
                                      <a:pt x="448" y="96"/>
                                    </a:lnTo>
                                    <a:lnTo>
                                      <a:pt x="449" y="91"/>
                                    </a:lnTo>
                                    <a:lnTo>
                                      <a:pt x="449" y="92"/>
                                    </a:lnTo>
                                    <a:lnTo>
                                      <a:pt x="450" y="91"/>
                                    </a:lnTo>
                                    <a:lnTo>
                                      <a:pt x="450" y="92"/>
                                    </a:lnTo>
                                    <a:lnTo>
                                      <a:pt x="451" y="93"/>
                                    </a:lnTo>
                                    <a:lnTo>
                                      <a:pt x="451" y="98"/>
                                    </a:lnTo>
                                    <a:lnTo>
                                      <a:pt x="452" y="100"/>
                                    </a:lnTo>
                                    <a:lnTo>
                                      <a:pt x="452" y="103"/>
                                    </a:lnTo>
                                    <a:lnTo>
                                      <a:pt x="453" y="107"/>
                                    </a:lnTo>
                                    <a:lnTo>
                                      <a:pt x="453" y="112"/>
                                    </a:lnTo>
                                    <a:lnTo>
                                      <a:pt x="454" y="115"/>
                                    </a:lnTo>
                                    <a:lnTo>
                                      <a:pt x="454" y="119"/>
                                    </a:lnTo>
                                    <a:lnTo>
                                      <a:pt x="456" y="119"/>
                                    </a:lnTo>
                                    <a:lnTo>
                                      <a:pt x="456" y="120"/>
                                    </a:lnTo>
                                    <a:lnTo>
                                      <a:pt x="457" y="114"/>
                                    </a:lnTo>
                                    <a:lnTo>
                                      <a:pt x="457" y="118"/>
                                    </a:lnTo>
                                    <a:lnTo>
                                      <a:pt x="458" y="106"/>
                                    </a:lnTo>
                                    <a:lnTo>
                                      <a:pt x="458" y="111"/>
                                    </a:lnTo>
                                    <a:lnTo>
                                      <a:pt x="459" y="99"/>
                                    </a:lnTo>
                                    <a:lnTo>
                                      <a:pt x="459" y="103"/>
                                    </a:lnTo>
                                    <a:lnTo>
                                      <a:pt x="460" y="94"/>
                                    </a:lnTo>
                                    <a:lnTo>
                                      <a:pt x="460" y="98"/>
                                    </a:lnTo>
                                    <a:lnTo>
                                      <a:pt x="461" y="91"/>
                                    </a:lnTo>
                                    <a:lnTo>
                                      <a:pt x="461" y="93"/>
                                    </a:lnTo>
                                    <a:lnTo>
                                      <a:pt x="462" y="90"/>
                                    </a:lnTo>
                                    <a:lnTo>
                                      <a:pt x="463" y="90"/>
                                    </a:lnTo>
                                    <a:lnTo>
                                      <a:pt x="465" y="91"/>
                                    </a:lnTo>
                                    <a:lnTo>
                                      <a:pt x="465" y="93"/>
                                    </a:lnTo>
                                    <a:lnTo>
                                      <a:pt x="466" y="94"/>
                                    </a:lnTo>
                                    <a:lnTo>
                                      <a:pt x="466" y="97"/>
                                    </a:lnTo>
                                    <a:lnTo>
                                      <a:pt x="467" y="98"/>
                                    </a:lnTo>
                                    <a:lnTo>
                                      <a:pt x="467" y="99"/>
                                    </a:lnTo>
                                    <a:lnTo>
                                      <a:pt x="468" y="100"/>
                                    </a:lnTo>
                                    <a:lnTo>
                                      <a:pt x="468" y="101"/>
                                    </a:lnTo>
                                    <a:lnTo>
                                      <a:pt x="469" y="101"/>
                                    </a:lnTo>
                                    <a:lnTo>
                                      <a:pt x="469" y="102"/>
                                    </a:lnTo>
                                    <a:lnTo>
                                      <a:pt x="470" y="102"/>
                                    </a:lnTo>
                                    <a:lnTo>
                                      <a:pt x="471" y="103"/>
                                    </a:lnTo>
                                    <a:lnTo>
                                      <a:pt x="472" y="102"/>
                                    </a:lnTo>
                                    <a:lnTo>
                                      <a:pt x="472" y="103"/>
                                    </a:lnTo>
                                    <a:lnTo>
                                      <a:pt x="474" y="102"/>
                                    </a:lnTo>
                                    <a:lnTo>
                                      <a:pt x="475" y="102"/>
                                    </a:lnTo>
                                    <a:lnTo>
                                      <a:pt x="475" y="103"/>
                                    </a:lnTo>
                                    <a:lnTo>
                                      <a:pt x="476" y="103"/>
                                    </a:lnTo>
                                    <a:lnTo>
                                      <a:pt x="476" y="105"/>
                                    </a:lnTo>
                                    <a:lnTo>
                                      <a:pt x="477" y="106"/>
                                    </a:lnTo>
                                    <a:lnTo>
                                      <a:pt x="477" y="107"/>
                                    </a:lnTo>
                                    <a:lnTo>
                                      <a:pt x="478" y="108"/>
                                    </a:lnTo>
                                    <a:lnTo>
                                      <a:pt x="478" y="109"/>
                                    </a:lnTo>
                                    <a:lnTo>
                                      <a:pt x="479" y="110"/>
                                    </a:lnTo>
                                    <a:lnTo>
                                      <a:pt x="479" y="111"/>
                                    </a:lnTo>
                                    <a:lnTo>
                                      <a:pt x="480" y="112"/>
                                    </a:lnTo>
                                    <a:lnTo>
                                      <a:pt x="480" y="115"/>
                                    </a:lnTo>
                                    <a:lnTo>
                                      <a:pt x="482" y="116"/>
                                    </a:lnTo>
                                    <a:lnTo>
                                      <a:pt x="482" y="118"/>
                                    </a:lnTo>
                                    <a:lnTo>
                                      <a:pt x="483" y="119"/>
                                    </a:lnTo>
                                    <a:lnTo>
                                      <a:pt x="483" y="121"/>
                                    </a:lnTo>
                                    <a:lnTo>
                                      <a:pt x="484" y="123"/>
                                    </a:lnTo>
                                    <a:lnTo>
                                      <a:pt x="484" y="125"/>
                                    </a:lnTo>
                                    <a:lnTo>
                                      <a:pt x="485" y="126"/>
                                    </a:lnTo>
                                    <a:lnTo>
                                      <a:pt x="486" y="126"/>
                                    </a:lnTo>
                                    <a:lnTo>
                                      <a:pt x="487" y="121"/>
                                    </a:lnTo>
                                    <a:lnTo>
                                      <a:pt x="487" y="125"/>
                                    </a:lnTo>
                                    <a:lnTo>
                                      <a:pt x="488" y="111"/>
                                    </a:lnTo>
                                    <a:lnTo>
                                      <a:pt x="488" y="119"/>
                                    </a:lnTo>
                                    <a:lnTo>
                                      <a:pt x="489" y="99"/>
                                    </a:lnTo>
                                    <a:lnTo>
                                      <a:pt x="489" y="108"/>
                                    </a:lnTo>
                                    <a:lnTo>
                                      <a:pt x="491" y="89"/>
                                    </a:lnTo>
                                    <a:lnTo>
                                      <a:pt x="491" y="96"/>
                                    </a:lnTo>
                                    <a:lnTo>
                                      <a:pt x="492" y="85"/>
                                    </a:lnTo>
                                    <a:lnTo>
                                      <a:pt x="492" y="87"/>
                                    </a:lnTo>
                                    <a:lnTo>
                                      <a:pt x="493" y="85"/>
                                    </a:lnTo>
                                    <a:lnTo>
                                      <a:pt x="493" y="87"/>
                                    </a:lnTo>
                                    <a:lnTo>
                                      <a:pt x="494" y="88"/>
                                    </a:lnTo>
                                    <a:lnTo>
                                      <a:pt x="494" y="90"/>
                                    </a:lnTo>
                                    <a:lnTo>
                                      <a:pt x="495" y="90"/>
                                    </a:lnTo>
                                    <a:lnTo>
                                      <a:pt x="495" y="91"/>
                                    </a:lnTo>
                                    <a:lnTo>
                                      <a:pt x="496" y="91"/>
                                    </a:lnTo>
                                    <a:lnTo>
                                      <a:pt x="497" y="89"/>
                                    </a:lnTo>
                                    <a:lnTo>
                                      <a:pt x="497" y="90"/>
                                    </a:lnTo>
                                    <a:lnTo>
                                      <a:pt x="498" y="87"/>
                                    </a:lnTo>
                                    <a:lnTo>
                                      <a:pt x="498" y="88"/>
                                    </a:lnTo>
                                    <a:lnTo>
                                      <a:pt x="500" y="87"/>
                                    </a:lnTo>
                                    <a:lnTo>
                                      <a:pt x="500" y="88"/>
                                    </a:lnTo>
                                    <a:lnTo>
                                      <a:pt x="501" y="88"/>
                                    </a:lnTo>
                                    <a:lnTo>
                                      <a:pt x="501" y="90"/>
                                    </a:lnTo>
                                    <a:lnTo>
                                      <a:pt x="502" y="92"/>
                                    </a:lnTo>
                                    <a:lnTo>
                                      <a:pt x="502" y="94"/>
                                    </a:lnTo>
                                    <a:lnTo>
                                      <a:pt x="503" y="96"/>
                                    </a:lnTo>
                                    <a:lnTo>
                                      <a:pt x="503" y="98"/>
                                    </a:lnTo>
                                    <a:lnTo>
                                      <a:pt x="504" y="99"/>
                                    </a:lnTo>
                                    <a:lnTo>
                                      <a:pt x="504" y="101"/>
                                    </a:lnTo>
                                    <a:lnTo>
                                      <a:pt x="505" y="101"/>
                                    </a:lnTo>
                                    <a:lnTo>
                                      <a:pt x="505" y="102"/>
                                    </a:lnTo>
                                    <a:lnTo>
                                      <a:pt x="506" y="102"/>
                                    </a:lnTo>
                                    <a:lnTo>
                                      <a:pt x="506" y="103"/>
                                    </a:lnTo>
                                    <a:lnTo>
                                      <a:pt x="507" y="103"/>
                                    </a:lnTo>
                                    <a:lnTo>
                                      <a:pt x="507" y="106"/>
                                    </a:lnTo>
                                    <a:lnTo>
                                      <a:pt x="509" y="107"/>
                                    </a:lnTo>
                                    <a:lnTo>
                                      <a:pt x="509" y="109"/>
                                    </a:lnTo>
                                    <a:lnTo>
                                      <a:pt x="510" y="111"/>
                                    </a:lnTo>
                                    <a:lnTo>
                                      <a:pt x="510" y="115"/>
                                    </a:lnTo>
                                    <a:lnTo>
                                      <a:pt x="511" y="117"/>
                                    </a:lnTo>
                                    <a:lnTo>
                                      <a:pt x="511" y="121"/>
                                    </a:lnTo>
                                    <a:lnTo>
                                      <a:pt x="512" y="124"/>
                                    </a:lnTo>
                                    <a:lnTo>
                                      <a:pt x="512" y="128"/>
                                    </a:lnTo>
                                    <a:lnTo>
                                      <a:pt x="513" y="129"/>
                                    </a:lnTo>
                                    <a:lnTo>
                                      <a:pt x="513" y="133"/>
                                    </a:lnTo>
                                    <a:lnTo>
                                      <a:pt x="514" y="133"/>
                                    </a:lnTo>
                                    <a:lnTo>
                                      <a:pt x="515" y="130"/>
                                    </a:lnTo>
                                    <a:lnTo>
                                      <a:pt x="515" y="133"/>
                                    </a:lnTo>
                                    <a:lnTo>
                                      <a:pt x="516" y="127"/>
                                    </a:lnTo>
                                    <a:lnTo>
                                      <a:pt x="516" y="129"/>
                                    </a:lnTo>
                                    <a:lnTo>
                                      <a:pt x="518" y="123"/>
                                    </a:lnTo>
                                    <a:lnTo>
                                      <a:pt x="518" y="125"/>
                                    </a:lnTo>
                                    <a:lnTo>
                                      <a:pt x="519" y="116"/>
                                    </a:lnTo>
                                    <a:lnTo>
                                      <a:pt x="519" y="120"/>
                                    </a:lnTo>
                                    <a:lnTo>
                                      <a:pt x="520" y="109"/>
                                    </a:lnTo>
                                    <a:lnTo>
                                      <a:pt x="520" y="114"/>
                                    </a:lnTo>
                                    <a:lnTo>
                                      <a:pt x="521" y="102"/>
                                    </a:lnTo>
                                    <a:lnTo>
                                      <a:pt x="521" y="107"/>
                                    </a:lnTo>
                                    <a:lnTo>
                                      <a:pt x="522" y="96"/>
                                    </a:lnTo>
                                    <a:lnTo>
                                      <a:pt x="522" y="100"/>
                                    </a:lnTo>
                                    <a:lnTo>
                                      <a:pt x="523" y="91"/>
                                    </a:lnTo>
                                    <a:lnTo>
                                      <a:pt x="523" y="94"/>
                                    </a:lnTo>
                                    <a:lnTo>
                                      <a:pt x="524" y="90"/>
                                    </a:lnTo>
                                    <a:lnTo>
                                      <a:pt x="525" y="90"/>
                                    </a:lnTo>
                                    <a:lnTo>
                                      <a:pt x="525" y="91"/>
                                    </a:lnTo>
                                    <a:lnTo>
                                      <a:pt x="527" y="91"/>
                                    </a:lnTo>
                                    <a:lnTo>
                                      <a:pt x="527" y="92"/>
                                    </a:lnTo>
                                    <a:lnTo>
                                      <a:pt x="528" y="90"/>
                                    </a:lnTo>
                                    <a:lnTo>
                                      <a:pt x="528" y="92"/>
                                    </a:lnTo>
                                    <a:lnTo>
                                      <a:pt x="529" y="85"/>
                                    </a:lnTo>
                                    <a:lnTo>
                                      <a:pt x="529" y="88"/>
                                    </a:lnTo>
                                    <a:lnTo>
                                      <a:pt x="530" y="75"/>
                                    </a:lnTo>
                                    <a:lnTo>
                                      <a:pt x="530" y="82"/>
                                    </a:lnTo>
                                    <a:lnTo>
                                      <a:pt x="531" y="68"/>
                                    </a:lnTo>
                                    <a:lnTo>
                                      <a:pt x="531" y="73"/>
                                    </a:lnTo>
                                    <a:lnTo>
                                      <a:pt x="532" y="68"/>
                                    </a:lnTo>
                                    <a:lnTo>
                                      <a:pt x="532" y="71"/>
                                    </a:lnTo>
                                    <a:lnTo>
                                      <a:pt x="533" y="72"/>
                                    </a:lnTo>
                                    <a:lnTo>
                                      <a:pt x="533" y="77"/>
                                    </a:lnTo>
                                    <a:lnTo>
                                      <a:pt x="535" y="81"/>
                                    </a:lnTo>
                                    <a:lnTo>
                                      <a:pt x="535" y="87"/>
                                    </a:lnTo>
                                    <a:lnTo>
                                      <a:pt x="536" y="89"/>
                                    </a:lnTo>
                                    <a:lnTo>
                                      <a:pt x="536" y="93"/>
                                    </a:lnTo>
                                    <a:lnTo>
                                      <a:pt x="537" y="94"/>
                                    </a:lnTo>
                                    <a:lnTo>
                                      <a:pt x="537" y="97"/>
                                    </a:lnTo>
                                    <a:lnTo>
                                      <a:pt x="538" y="96"/>
                                    </a:lnTo>
                                    <a:lnTo>
                                      <a:pt x="538" y="97"/>
                                    </a:lnTo>
                                    <a:lnTo>
                                      <a:pt x="539" y="93"/>
                                    </a:lnTo>
                                    <a:lnTo>
                                      <a:pt x="539" y="94"/>
                                    </a:lnTo>
                                    <a:lnTo>
                                      <a:pt x="540" y="92"/>
                                    </a:lnTo>
                                    <a:lnTo>
                                      <a:pt x="540" y="93"/>
                                    </a:lnTo>
                                    <a:lnTo>
                                      <a:pt x="541" y="94"/>
                                    </a:lnTo>
                                    <a:lnTo>
                                      <a:pt x="541" y="103"/>
                                    </a:lnTo>
                                    <a:lnTo>
                                      <a:pt x="542" y="110"/>
                                    </a:lnTo>
                                    <a:lnTo>
                                      <a:pt x="542" y="126"/>
                                    </a:lnTo>
                                    <a:lnTo>
                                      <a:pt x="544" y="134"/>
                                    </a:lnTo>
                                    <a:lnTo>
                                      <a:pt x="544" y="150"/>
                                    </a:lnTo>
                                    <a:lnTo>
                                      <a:pt x="545" y="154"/>
                                    </a:lnTo>
                                    <a:lnTo>
                                      <a:pt x="545" y="159"/>
                                    </a:lnTo>
                                    <a:lnTo>
                                      <a:pt x="546" y="152"/>
                                    </a:lnTo>
                                    <a:lnTo>
                                      <a:pt x="546" y="158"/>
                                    </a:lnTo>
                                    <a:lnTo>
                                      <a:pt x="547" y="142"/>
                                    </a:lnTo>
                                    <a:lnTo>
                                      <a:pt x="547" y="149"/>
                                    </a:lnTo>
                                    <a:lnTo>
                                      <a:pt x="548" y="138"/>
                                    </a:lnTo>
                                    <a:lnTo>
                                      <a:pt x="548" y="140"/>
                                    </a:lnTo>
                                    <a:lnTo>
                                      <a:pt x="549" y="138"/>
                                    </a:lnTo>
                                    <a:lnTo>
                                      <a:pt x="549" y="140"/>
                                    </a:lnTo>
                                    <a:lnTo>
                                      <a:pt x="550" y="140"/>
                                    </a:lnTo>
                                    <a:lnTo>
                                      <a:pt x="551" y="132"/>
                                    </a:lnTo>
                                    <a:lnTo>
                                      <a:pt x="551" y="138"/>
                                    </a:lnTo>
                                    <a:lnTo>
                                      <a:pt x="553" y="112"/>
                                    </a:lnTo>
                                    <a:lnTo>
                                      <a:pt x="553" y="126"/>
                                    </a:lnTo>
                                    <a:lnTo>
                                      <a:pt x="554" y="87"/>
                                    </a:lnTo>
                                    <a:lnTo>
                                      <a:pt x="554" y="103"/>
                                    </a:lnTo>
                                    <a:lnTo>
                                      <a:pt x="555" y="67"/>
                                    </a:lnTo>
                                    <a:lnTo>
                                      <a:pt x="555" y="80"/>
                                    </a:lnTo>
                                    <a:lnTo>
                                      <a:pt x="556" y="61"/>
                                    </a:lnTo>
                                    <a:lnTo>
                                      <a:pt x="556" y="64"/>
                                    </a:lnTo>
                                    <a:lnTo>
                                      <a:pt x="557" y="62"/>
                                    </a:lnTo>
                                    <a:lnTo>
                                      <a:pt x="557" y="67"/>
                                    </a:lnTo>
                                    <a:lnTo>
                                      <a:pt x="558" y="72"/>
                                    </a:lnTo>
                                    <a:lnTo>
                                      <a:pt x="558" y="82"/>
                                    </a:lnTo>
                                    <a:lnTo>
                                      <a:pt x="559" y="88"/>
                                    </a:lnTo>
                                    <a:lnTo>
                                      <a:pt x="559" y="99"/>
                                    </a:lnTo>
                                    <a:lnTo>
                                      <a:pt x="560" y="105"/>
                                    </a:lnTo>
                                    <a:lnTo>
                                      <a:pt x="560" y="115"/>
                                    </a:lnTo>
                                    <a:lnTo>
                                      <a:pt x="562" y="118"/>
                                    </a:lnTo>
                                    <a:lnTo>
                                      <a:pt x="563" y="110"/>
                                    </a:lnTo>
                                    <a:lnTo>
                                      <a:pt x="563" y="118"/>
                                    </a:lnTo>
                                    <a:lnTo>
                                      <a:pt x="564" y="91"/>
                                    </a:lnTo>
                                    <a:lnTo>
                                      <a:pt x="564" y="105"/>
                                    </a:lnTo>
                                    <a:lnTo>
                                      <a:pt x="565" y="79"/>
                                    </a:lnTo>
                                    <a:lnTo>
                                      <a:pt x="565" y="85"/>
                                    </a:lnTo>
                                    <a:lnTo>
                                      <a:pt x="566" y="77"/>
                                    </a:lnTo>
                                    <a:lnTo>
                                      <a:pt x="566" y="83"/>
                                    </a:lnTo>
                                    <a:lnTo>
                                      <a:pt x="567" y="89"/>
                                    </a:lnTo>
                                    <a:lnTo>
                                      <a:pt x="567" y="103"/>
                                    </a:lnTo>
                                    <a:lnTo>
                                      <a:pt x="568" y="110"/>
                                    </a:lnTo>
                                    <a:lnTo>
                                      <a:pt x="568" y="118"/>
                                    </a:lnTo>
                                    <a:lnTo>
                                      <a:pt x="569" y="117"/>
                                    </a:lnTo>
                                    <a:lnTo>
                                      <a:pt x="569" y="120"/>
                                    </a:lnTo>
                                    <a:lnTo>
                                      <a:pt x="571" y="106"/>
                                    </a:lnTo>
                                    <a:lnTo>
                                      <a:pt x="571" y="114"/>
                                    </a:lnTo>
                                    <a:lnTo>
                                      <a:pt x="572" y="98"/>
                                    </a:lnTo>
                                    <a:lnTo>
                                      <a:pt x="572" y="101"/>
                                    </a:lnTo>
                                    <a:lnTo>
                                      <a:pt x="573" y="88"/>
                                    </a:lnTo>
                                    <a:lnTo>
                                      <a:pt x="573" y="93"/>
                                    </a:lnTo>
                                    <a:lnTo>
                                      <a:pt x="574" y="77"/>
                                    </a:lnTo>
                                    <a:lnTo>
                                      <a:pt x="574" y="84"/>
                                    </a:lnTo>
                                    <a:lnTo>
                                      <a:pt x="575" y="67"/>
                                    </a:lnTo>
                                    <a:lnTo>
                                      <a:pt x="575" y="74"/>
                                    </a:lnTo>
                                    <a:lnTo>
                                      <a:pt x="576" y="62"/>
                                    </a:lnTo>
                                    <a:lnTo>
                                      <a:pt x="576" y="64"/>
                                    </a:lnTo>
                                    <a:lnTo>
                                      <a:pt x="577" y="63"/>
                                    </a:lnTo>
                                    <a:lnTo>
                                      <a:pt x="577" y="71"/>
                                    </a:lnTo>
                                    <a:lnTo>
                                      <a:pt x="579" y="77"/>
                                    </a:lnTo>
                                    <a:lnTo>
                                      <a:pt x="579" y="94"/>
                                    </a:lnTo>
                                    <a:lnTo>
                                      <a:pt x="580" y="103"/>
                                    </a:lnTo>
                                    <a:lnTo>
                                      <a:pt x="580" y="121"/>
                                    </a:lnTo>
                                    <a:lnTo>
                                      <a:pt x="581" y="129"/>
                                    </a:lnTo>
                                    <a:lnTo>
                                      <a:pt x="581" y="141"/>
                                    </a:lnTo>
                                    <a:lnTo>
                                      <a:pt x="582" y="144"/>
                                    </a:lnTo>
                                    <a:lnTo>
                                      <a:pt x="582" y="145"/>
                                    </a:lnTo>
                                    <a:lnTo>
                                      <a:pt x="583" y="138"/>
                                    </a:lnTo>
                                    <a:lnTo>
                                      <a:pt x="583" y="142"/>
                                    </a:lnTo>
                                    <a:lnTo>
                                      <a:pt x="584" y="118"/>
                                    </a:lnTo>
                                    <a:lnTo>
                                      <a:pt x="584" y="132"/>
                                    </a:lnTo>
                                    <a:lnTo>
                                      <a:pt x="585" y="98"/>
                                    </a:lnTo>
                                    <a:lnTo>
                                      <a:pt x="585" y="110"/>
                                    </a:lnTo>
                                    <a:lnTo>
                                      <a:pt x="586" y="92"/>
                                    </a:lnTo>
                                    <a:lnTo>
                                      <a:pt x="586" y="94"/>
                                    </a:lnTo>
                                    <a:lnTo>
                                      <a:pt x="588" y="96"/>
                                    </a:lnTo>
                                    <a:lnTo>
                                      <a:pt x="588" y="106"/>
                                    </a:lnTo>
                                    <a:lnTo>
                                      <a:pt x="589" y="114"/>
                                    </a:lnTo>
                                    <a:lnTo>
                                      <a:pt x="589" y="127"/>
                                    </a:lnTo>
                                    <a:lnTo>
                                      <a:pt x="590" y="133"/>
                                    </a:lnTo>
                                    <a:lnTo>
                                      <a:pt x="590" y="137"/>
                                    </a:lnTo>
                                    <a:lnTo>
                                      <a:pt x="591" y="128"/>
                                    </a:lnTo>
                                    <a:lnTo>
                                      <a:pt x="591" y="137"/>
                                    </a:lnTo>
                                    <a:lnTo>
                                      <a:pt x="592" y="108"/>
                                    </a:lnTo>
                                    <a:lnTo>
                                      <a:pt x="592" y="123"/>
                                    </a:lnTo>
                                    <a:lnTo>
                                      <a:pt x="593" y="97"/>
                                    </a:lnTo>
                                    <a:lnTo>
                                      <a:pt x="593" y="102"/>
                                    </a:lnTo>
                                    <a:lnTo>
                                      <a:pt x="594" y="98"/>
                                    </a:lnTo>
                                    <a:lnTo>
                                      <a:pt x="594" y="102"/>
                                    </a:lnTo>
                                    <a:lnTo>
                                      <a:pt x="595" y="109"/>
                                    </a:lnTo>
                                    <a:lnTo>
                                      <a:pt x="595" y="130"/>
                                    </a:lnTo>
                                    <a:lnTo>
                                      <a:pt x="597" y="142"/>
                                    </a:lnTo>
                                    <a:lnTo>
                                      <a:pt x="597" y="164"/>
                                    </a:lnTo>
                                    <a:lnTo>
                                      <a:pt x="598" y="172"/>
                                    </a:lnTo>
                                    <a:lnTo>
                                      <a:pt x="598" y="182"/>
                                    </a:lnTo>
                                    <a:lnTo>
                                      <a:pt x="599" y="174"/>
                                    </a:lnTo>
                                    <a:lnTo>
                                      <a:pt x="599" y="182"/>
                                    </a:lnTo>
                                    <a:lnTo>
                                      <a:pt x="600" y="144"/>
                                    </a:lnTo>
                                    <a:lnTo>
                                      <a:pt x="600" y="167"/>
                                    </a:lnTo>
                                    <a:lnTo>
                                      <a:pt x="601" y="105"/>
                                    </a:lnTo>
                                    <a:lnTo>
                                      <a:pt x="601" y="132"/>
                                    </a:lnTo>
                                    <a:lnTo>
                                      <a:pt x="602" y="71"/>
                                    </a:lnTo>
                                    <a:lnTo>
                                      <a:pt x="602" y="92"/>
                                    </a:lnTo>
                                    <a:lnTo>
                                      <a:pt x="603" y="50"/>
                                    </a:lnTo>
                                    <a:lnTo>
                                      <a:pt x="603" y="63"/>
                                    </a:lnTo>
                                    <a:lnTo>
                                      <a:pt x="604" y="44"/>
                                    </a:lnTo>
                                    <a:lnTo>
                                      <a:pt x="604" y="47"/>
                                    </a:lnTo>
                                    <a:lnTo>
                                      <a:pt x="606" y="39"/>
                                    </a:lnTo>
                                    <a:lnTo>
                                      <a:pt x="606" y="41"/>
                                    </a:lnTo>
                                    <a:lnTo>
                                      <a:pt x="607" y="35"/>
                                    </a:lnTo>
                                    <a:lnTo>
                                      <a:pt x="607" y="38"/>
                                    </a:lnTo>
                                    <a:lnTo>
                                      <a:pt x="608" y="30"/>
                                    </a:lnTo>
                                    <a:lnTo>
                                      <a:pt x="608" y="34"/>
                                    </a:lnTo>
                                    <a:lnTo>
                                      <a:pt x="609" y="26"/>
                                    </a:lnTo>
                                    <a:lnTo>
                                      <a:pt x="609" y="28"/>
                                    </a:lnTo>
                                    <a:lnTo>
                                      <a:pt x="610" y="26"/>
                                    </a:lnTo>
                                    <a:lnTo>
                                      <a:pt x="610" y="27"/>
                                    </a:lnTo>
                                    <a:lnTo>
                                      <a:pt x="611" y="28"/>
                                    </a:lnTo>
                                    <a:lnTo>
                                      <a:pt x="611" y="35"/>
                                    </a:lnTo>
                                    <a:lnTo>
                                      <a:pt x="612" y="39"/>
                                    </a:lnTo>
                                    <a:lnTo>
                                      <a:pt x="612" y="53"/>
                                    </a:lnTo>
                                    <a:lnTo>
                                      <a:pt x="613" y="59"/>
                                    </a:lnTo>
                                    <a:lnTo>
                                      <a:pt x="613" y="76"/>
                                    </a:lnTo>
                                    <a:lnTo>
                                      <a:pt x="615" y="85"/>
                                    </a:lnTo>
                                    <a:lnTo>
                                      <a:pt x="615" y="101"/>
                                    </a:lnTo>
                                    <a:lnTo>
                                      <a:pt x="616" y="109"/>
                                    </a:lnTo>
                                    <a:lnTo>
                                      <a:pt x="616" y="116"/>
                                    </a:lnTo>
                                    <a:lnTo>
                                      <a:pt x="617" y="123"/>
                                    </a:lnTo>
                                    <a:lnTo>
                                      <a:pt x="617" y="133"/>
                                    </a:lnTo>
                                    <a:lnTo>
                                      <a:pt x="618" y="136"/>
                                    </a:lnTo>
                                    <a:lnTo>
                                      <a:pt x="618" y="141"/>
                                    </a:lnTo>
                                    <a:lnTo>
                                      <a:pt x="619" y="142"/>
                                    </a:lnTo>
                                    <a:lnTo>
                                      <a:pt x="619" y="143"/>
                                    </a:lnTo>
                                    <a:lnTo>
                                      <a:pt x="620" y="143"/>
                                    </a:lnTo>
                                    <a:lnTo>
                                      <a:pt x="620" y="144"/>
                                    </a:lnTo>
                                    <a:lnTo>
                                      <a:pt x="621" y="145"/>
                                    </a:lnTo>
                                    <a:lnTo>
                                      <a:pt x="621" y="150"/>
                                    </a:lnTo>
                                    <a:lnTo>
                                      <a:pt x="623" y="153"/>
                                    </a:lnTo>
                                    <a:lnTo>
                                      <a:pt x="623" y="162"/>
                                    </a:lnTo>
                                    <a:lnTo>
                                      <a:pt x="624" y="169"/>
                                    </a:lnTo>
                                    <a:lnTo>
                                      <a:pt x="624" y="180"/>
                                    </a:lnTo>
                                    <a:lnTo>
                                      <a:pt x="625" y="186"/>
                                    </a:lnTo>
                                    <a:lnTo>
                                      <a:pt x="625" y="194"/>
                                    </a:lnTo>
                                    <a:lnTo>
                                      <a:pt x="626" y="190"/>
                                    </a:lnTo>
                                    <a:lnTo>
                                      <a:pt x="626" y="195"/>
                                    </a:lnTo>
                                    <a:lnTo>
                                      <a:pt x="627" y="176"/>
                                    </a:lnTo>
                                    <a:lnTo>
                                      <a:pt x="627" y="183"/>
                                    </a:lnTo>
                                    <a:lnTo>
                                      <a:pt x="628" y="146"/>
                                    </a:lnTo>
                                    <a:lnTo>
                                      <a:pt x="628" y="167"/>
                                    </a:lnTo>
                                    <a:lnTo>
                                      <a:pt x="629" y="118"/>
                                    </a:lnTo>
                                    <a:lnTo>
                                      <a:pt x="629" y="135"/>
                                    </a:lnTo>
                                    <a:lnTo>
                                      <a:pt x="630" y="103"/>
                                    </a:lnTo>
                                    <a:lnTo>
                                      <a:pt x="630" y="111"/>
                                    </a:lnTo>
                                    <a:lnTo>
                                      <a:pt x="632" y="101"/>
                                    </a:lnTo>
                                    <a:lnTo>
                                      <a:pt x="633" y="98"/>
                                    </a:lnTo>
                                    <a:lnTo>
                                      <a:pt x="633" y="101"/>
                                    </a:lnTo>
                                    <a:lnTo>
                                      <a:pt x="634" y="80"/>
                                    </a:lnTo>
                                    <a:lnTo>
                                      <a:pt x="634" y="93"/>
                                    </a:lnTo>
                                    <a:lnTo>
                                      <a:pt x="635" y="54"/>
                                    </a:lnTo>
                                    <a:lnTo>
                                      <a:pt x="635" y="72"/>
                                    </a:lnTo>
                                    <a:lnTo>
                                      <a:pt x="636" y="31"/>
                                    </a:lnTo>
                                    <a:lnTo>
                                      <a:pt x="636" y="45"/>
                                    </a:lnTo>
                                    <a:lnTo>
                                      <a:pt x="637" y="24"/>
                                    </a:lnTo>
                                    <a:lnTo>
                                      <a:pt x="637" y="27"/>
                                    </a:lnTo>
                                    <a:lnTo>
                                      <a:pt x="638" y="23"/>
                                    </a:lnTo>
                                    <a:lnTo>
                                      <a:pt x="638" y="24"/>
                                    </a:lnTo>
                                    <a:lnTo>
                                      <a:pt x="639" y="27"/>
                                    </a:lnTo>
                                    <a:lnTo>
                                      <a:pt x="639" y="34"/>
                                    </a:lnTo>
                                    <a:lnTo>
                                      <a:pt x="641" y="38"/>
                                    </a:lnTo>
                                    <a:lnTo>
                                      <a:pt x="641" y="46"/>
                                    </a:lnTo>
                                    <a:lnTo>
                                      <a:pt x="642" y="49"/>
                                    </a:lnTo>
                                    <a:lnTo>
                                      <a:pt x="642" y="57"/>
                                    </a:lnTo>
                                    <a:lnTo>
                                      <a:pt x="643" y="61"/>
                                    </a:lnTo>
                                    <a:lnTo>
                                      <a:pt x="643" y="68"/>
                                    </a:lnTo>
                                    <a:lnTo>
                                      <a:pt x="644" y="73"/>
                                    </a:lnTo>
                                    <a:lnTo>
                                      <a:pt x="644" y="87"/>
                                    </a:lnTo>
                                    <a:lnTo>
                                      <a:pt x="645" y="93"/>
                                    </a:lnTo>
                                    <a:lnTo>
                                      <a:pt x="645" y="111"/>
                                    </a:lnTo>
                                    <a:lnTo>
                                      <a:pt x="646" y="121"/>
                                    </a:lnTo>
                                    <a:lnTo>
                                      <a:pt x="646" y="142"/>
                                    </a:lnTo>
                                    <a:lnTo>
                                      <a:pt x="647" y="151"/>
                                    </a:lnTo>
                                    <a:lnTo>
                                      <a:pt x="647" y="168"/>
                                    </a:lnTo>
                                    <a:lnTo>
                                      <a:pt x="648" y="174"/>
                                    </a:lnTo>
                                    <a:lnTo>
                                      <a:pt x="648" y="180"/>
                                    </a:lnTo>
                                    <a:lnTo>
                                      <a:pt x="650" y="186"/>
                                    </a:lnTo>
                                    <a:lnTo>
                                      <a:pt x="650" y="195"/>
                                    </a:lnTo>
                                    <a:lnTo>
                                      <a:pt x="651" y="198"/>
                                    </a:lnTo>
                                    <a:lnTo>
                                      <a:pt x="651" y="203"/>
                                    </a:lnTo>
                                    <a:lnTo>
                                      <a:pt x="652" y="200"/>
                                    </a:lnTo>
                                    <a:lnTo>
                                      <a:pt x="652" y="204"/>
                                    </a:lnTo>
                                    <a:lnTo>
                                      <a:pt x="653" y="177"/>
                                    </a:lnTo>
                                    <a:lnTo>
                                      <a:pt x="653" y="195"/>
                                    </a:lnTo>
                                    <a:lnTo>
                                      <a:pt x="654" y="135"/>
                                    </a:lnTo>
                                    <a:lnTo>
                                      <a:pt x="654" y="164"/>
                                    </a:lnTo>
                                    <a:lnTo>
                                      <a:pt x="655" y="85"/>
                                    </a:lnTo>
                                    <a:lnTo>
                                      <a:pt x="655" y="118"/>
                                    </a:lnTo>
                                    <a:lnTo>
                                      <a:pt x="656" y="45"/>
                                    </a:lnTo>
                                    <a:lnTo>
                                      <a:pt x="656" y="71"/>
                                    </a:lnTo>
                                    <a:lnTo>
                                      <a:pt x="657" y="20"/>
                                    </a:lnTo>
                                    <a:lnTo>
                                      <a:pt x="657" y="34"/>
                                    </a:lnTo>
                                    <a:lnTo>
                                      <a:pt x="659" y="14"/>
                                    </a:lnTo>
                                    <a:lnTo>
                                      <a:pt x="659" y="17"/>
                                    </a:lnTo>
                                    <a:lnTo>
                                      <a:pt x="660" y="15"/>
                                    </a:lnTo>
                                    <a:lnTo>
                                      <a:pt x="660" y="18"/>
                                    </a:lnTo>
                                    <a:lnTo>
                                      <a:pt x="661" y="21"/>
                                    </a:lnTo>
                                    <a:lnTo>
                                      <a:pt x="661" y="28"/>
                                    </a:lnTo>
                                    <a:lnTo>
                                      <a:pt x="662" y="31"/>
                                    </a:lnTo>
                                    <a:lnTo>
                                      <a:pt x="662" y="39"/>
                                    </a:lnTo>
                                    <a:lnTo>
                                      <a:pt x="663" y="44"/>
                                    </a:lnTo>
                                    <a:lnTo>
                                      <a:pt x="663" y="52"/>
                                    </a:lnTo>
                                    <a:lnTo>
                                      <a:pt x="664" y="55"/>
                                    </a:lnTo>
                                    <a:lnTo>
                                      <a:pt x="664" y="63"/>
                                    </a:lnTo>
                                    <a:lnTo>
                                      <a:pt x="665" y="66"/>
                                    </a:lnTo>
                                    <a:lnTo>
                                      <a:pt x="665" y="72"/>
                                    </a:lnTo>
                                    <a:lnTo>
                                      <a:pt x="666" y="74"/>
                                    </a:lnTo>
                                    <a:lnTo>
                                      <a:pt x="666" y="77"/>
                                    </a:lnTo>
                                    <a:lnTo>
                                      <a:pt x="668" y="79"/>
                                    </a:lnTo>
                                    <a:lnTo>
                                      <a:pt x="668" y="80"/>
                                    </a:lnTo>
                                    <a:lnTo>
                                      <a:pt x="669" y="81"/>
                                    </a:lnTo>
                                    <a:lnTo>
                                      <a:pt x="669" y="87"/>
                                    </a:lnTo>
                                    <a:lnTo>
                                      <a:pt x="670" y="92"/>
                                    </a:lnTo>
                                    <a:lnTo>
                                      <a:pt x="670" y="101"/>
                                    </a:lnTo>
                                    <a:lnTo>
                                      <a:pt x="671" y="111"/>
                                    </a:lnTo>
                                    <a:lnTo>
                                      <a:pt x="671" y="142"/>
                                    </a:lnTo>
                                    <a:lnTo>
                                      <a:pt x="672" y="160"/>
                                    </a:lnTo>
                                    <a:lnTo>
                                      <a:pt x="672" y="198"/>
                                    </a:lnTo>
                                    <a:lnTo>
                                      <a:pt x="673" y="215"/>
                                    </a:lnTo>
                                    <a:lnTo>
                                      <a:pt x="673" y="240"/>
                                    </a:lnTo>
                                    <a:lnTo>
                                      <a:pt x="674" y="235"/>
                                    </a:lnTo>
                                    <a:lnTo>
                                      <a:pt x="674" y="244"/>
                                    </a:lnTo>
                                    <a:lnTo>
                                      <a:pt x="676" y="185"/>
                                    </a:lnTo>
                                    <a:lnTo>
                                      <a:pt x="676" y="222"/>
                                    </a:lnTo>
                                    <a:lnTo>
                                      <a:pt x="677" y="124"/>
                                    </a:lnTo>
                                    <a:lnTo>
                                      <a:pt x="677" y="163"/>
                                    </a:lnTo>
                                    <a:lnTo>
                                      <a:pt x="678" y="90"/>
                                    </a:lnTo>
                                    <a:lnTo>
                                      <a:pt x="678" y="108"/>
                                    </a:lnTo>
                                    <a:lnTo>
                                      <a:pt x="679" y="89"/>
                                    </a:lnTo>
                                    <a:lnTo>
                                      <a:pt x="679" y="98"/>
                                    </a:lnTo>
                                    <a:lnTo>
                                      <a:pt x="680" y="107"/>
                                    </a:lnTo>
                                    <a:lnTo>
                                      <a:pt x="680" y="127"/>
                                    </a:lnTo>
                                    <a:lnTo>
                                      <a:pt x="681" y="137"/>
                                    </a:lnTo>
                                    <a:lnTo>
                                      <a:pt x="681" y="145"/>
                                    </a:lnTo>
                                    <a:lnTo>
                                      <a:pt x="682" y="151"/>
                                    </a:lnTo>
                                    <a:lnTo>
                                      <a:pt x="682" y="154"/>
                                    </a:lnTo>
                                    <a:lnTo>
                                      <a:pt x="683" y="138"/>
                                    </a:lnTo>
                                    <a:lnTo>
                                      <a:pt x="683" y="151"/>
                                    </a:lnTo>
                                    <a:lnTo>
                                      <a:pt x="685" y="111"/>
                                    </a:lnTo>
                                    <a:lnTo>
                                      <a:pt x="685" y="130"/>
                                    </a:lnTo>
                                    <a:lnTo>
                                      <a:pt x="686" y="88"/>
                                    </a:lnTo>
                                    <a:lnTo>
                                      <a:pt x="686" y="102"/>
                                    </a:lnTo>
                                    <a:lnTo>
                                      <a:pt x="687" y="75"/>
                                    </a:lnTo>
                                    <a:lnTo>
                                      <a:pt x="687" y="82"/>
                                    </a:lnTo>
                                    <a:lnTo>
                                      <a:pt x="688" y="74"/>
                                    </a:lnTo>
                                    <a:lnTo>
                                      <a:pt x="689" y="75"/>
                                    </a:lnTo>
                                    <a:lnTo>
                                      <a:pt x="689" y="76"/>
                                    </a:lnTo>
                                    <a:lnTo>
                                      <a:pt x="690" y="76"/>
                                    </a:lnTo>
                                    <a:lnTo>
                                      <a:pt x="690" y="77"/>
                                    </a:lnTo>
                                    <a:lnTo>
                                      <a:pt x="691" y="70"/>
                                    </a:lnTo>
                                    <a:lnTo>
                                      <a:pt x="691" y="74"/>
                                    </a:lnTo>
                                    <a:lnTo>
                                      <a:pt x="692" y="63"/>
                                    </a:lnTo>
                                    <a:lnTo>
                                      <a:pt x="692" y="66"/>
                                    </a:lnTo>
                                    <a:lnTo>
                                      <a:pt x="694" y="52"/>
                                    </a:lnTo>
                                    <a:lnTo>
                                      <a:pt x="694" y="58"/>
                                    </a:lnTo>
                                    <a:lnTo>
                                      <a:pt x="695" y="45"/>
                                    </a:lnTo>
                                    <a:lnTo>
                                      <a:pt x="695" y="49"/>
                                    </a:lnTo>
                                    <a:lnTo>
                                      <a:pt x="696" y="44"/>
                                    </a:lnTo>
                                    <a:lnTo>
                                      <a:pt x="697" y="44"/>
                                    </a:lnTo>
                                    <a:lnTo>
                                      <a:pt x="697" y="46"/>
                                    </a:lnTo>
                                    <a:lnTo>
                                      <a:pt x="698" y="47"/>
                                    </a:lnTo>
                                    <a:lnTo>
                                      <a:pt x="698" y="49"/>
                                    </a:lnTo>
                                    <a:lnTo>
                                      <a:pt x="699" y="50"/>
                                    </a:lnTo>
                                    <a:lnTo>
                                      <a:pt x="699" y="56"/>
                                    </a:lnTo>
                                    <a:lnTo>
                                      <a:pt x="700" y="59"/>
                                    </a:lnTo>
                                    <a:lnTo>
                                      <a:pt x="700" y="70"/>
                                    </a:lnTo>
                                    <a:lnTo>
                                      <a:pt x="701" y="75"/>
                                    </a:lnTo>
                                    <a:lnTo>
                                      <a:pt x="701" y="88"/>
                                    </a:lnTo>
                                    <a:lnTo>
                                      <a:pt x="703" y="93"/>
                                    </a:lnTo>
                                    <a:lnTo>
                                      <a:pt x="703" y="100"/>
                                    </a:lnTo>
                                    <a:lnTo>
                                      <a:pt x="704" y="105"/>
                                    </a:lnTo>
                                    <a:lnTo>
                                      <a:pt x="704" y="115"/>
                                    </a:lnTo>
                                    <a:lnTo>
                                      <a:pt x="705" y="118"/>
                                    </a:lnTo>
                                    <a:lnTo>
                                      <a:pt x="705" y="125"/>
                                    </a:lnTo>
                                    <a:lnTo>
                                      <a:pt x="706" y="127"/>
                                    </a:lnTo>
                                    <a:lnTo>
                                      <a:pt x="706" y="130"/>
                                    </a:lnTo>
                                    <a:lnTo>
                                      <a:pt x="707" y="133"/>
                                    </a:lnTo>
                                    <a:lnTo>
                                      <a:pt x="708" y="129"/>
                                    </a:lnTo>
                                    <a:lnTo>
                                      <a:pt x="708" y="133"/>
                                    </a:lnTo>
                                    <a:lnTo>
                                      <a:pt x="709" y="123"/>
                                    </a:lnTo>
                                    <a:lnTo>
                                      <a:pt x="709" y="127"/>
                                    </a:lnTo>
                                    <a:lnTo>
                                      <a:pt x="710" y="117"/>
                                    </a:lnTo>
                                    <a:lnTo>
                                      <a:pt x="710" y="120"/>
                                    </a:lnTo>
                                    <a:lnTo>
                                      <a:pt x="712" y="118"/>
                                    </a:lnTo>
                                    <a:lnTo>
                                      <a:pt x="712" y="123"/>
                                    </a:lnTo>
                                    <a:lnTo>
                                      <a:pt x="713" y="127"/>
                                    </a:lnTo>
                                    <a:lnTo>
                                      <a:pt x="713" y="141"/>
                                    </a:lnTo>
                                    <a:lnTo>
                                      <a:pt x="714" y="149"/>
                                    </a:lnTo>
                                    <a:lnTo>
                                      <a:pt x="714" y="158"/>
                                    </a:lnTo>
                                    <a:lnTo>
                                      <a:pt x="715" y="167"/>
                                    </a:lnTo>
                                    <a:lnTo>
                                      <a:pt x="715" y="185"/>
                                    </a:lnTo>
                                    <a:lnTo>
                                      <a:pt x="716" y="191"/>
                                    </a:lnTo>
                                    <a:lnTo>
                                      <a:pt x="716" y="200"/>
                                    </a:lnTo>
                                    <a:lnTo>
                                      <a:pt x="717" y="197"/>
                                    </a:lnTo>
                                    <a:lnTo>
                                      <a:pt x="717" y="202"/>
                                    </a:lnTo>
                                    <a:lnTo>
                                      <a:pt x="718" y="172"/>
                                    </a:lnTo>
                                    <a:lnTo>
                                      <a:pt x="718" y="190"/>
                                    </a:lnTo>
                                    <a:lnTo>
                                      <a:pt x="720" y="135"/>
                                    </a:lnTo>
                                    <a:lnTo>
                                      <a:pt x="720" y="160"/>
                                    </a:lnTo>
                                    <a:lnTo>
                                      <a:pt x="721" y="100"/>
                                    </a:lnTo>
                                    <a:lnTo>
                                      <a:pt x="721" y="123"/>
                                    </a:lnTo>
                                    <a:lnTo>
                                      <a:pt x="722" y="77"/>
                                    </a:lnTo>
                                    <a:lnTo>
                                      <a:pt x="722" y="91"/>
                                    </a:lnTo>
                                    <a:lnTo>
                                      <a:pt x="723" y="66"/>
                                    </a:lnTo>
                                    <a:lnTo>
                                      <a:pt x="723" y="72"/>
                                    </a:lnTo>
                                    <a:lnTo>
                                      <a:pt x="724" y="62"/>
                                    </a:lnTo>
                                    <a:lnTo>
                                      <a:pt x="724" y="64"/>
                                    </a:lnTo>
                                    <a:lnTo>
                                      <a:pt x="725" y="61"/>
                                    </a:lnTo>
                                    <a:lnTo>
                                      <a:pt x="726" y="61"/>
                                    </a:lnTo>
                                    <a:lnTo>
                                      <a:pt x="727" y="62"/>
                                    </a:lnTo>
                                    <a:lnTo>
                                      <a:pt x="727" y="64"/>
                                    </a:lnTo>
                                    <a:lnTo>
                                      <a:pt x="729" y="65"/>
                                    </a:lnTo>
                                    <a:lnTo>
                                      <a:pt x="729" y="66"/>
                                    </a:lnTo>
                                    <a:lnTo>
                                      <a:pt x="730" y="67"/>
                                    </a:lnTo>
                                    <a:lnTo>
                                      <a:pt x="731" y="67"/>
                                    </a:lnTo>
                                    <a:lnTo>
                                      <a:pt x="731" y="68"/>
                                    </a:lnTo>
                                    <a:lnTo>
                                      <a:pt x="732" y="70"/>
                                    </a:lnTo>
                                    <a:lnTo>
                                      <a:pt x="732" y="72"/>
                                    </a:lnTo>
                                    <a:lnTo>
                                      <a:pt x="733" y="74"/>
                                    </a:lnTo>
                                    <a:lnTo>
                                      <a:pt x="733" y="76"/>
                                    </a:lnTo>
                                    <a:lnTo>
                                      <a:pt x="734" y="79"/>
                                    </a:lnTo>
                                    <a:lnTo>
                                      <a:pt x="734" y="81"/>
                                    </a:lnTo>
                                    <a:lnTo>
                                      <a:pt x="735" y="82"/>
                                    </a:lnTo>
                                    <a:lnTo>
                                      <a:pt x="735" y="83"/>
                                    </a:lnTo>
                                    <a:lnTo>
                                      <a:pt x="736" y="84"/>
                                    </a:lnTo>
                                    <a:lnTo>
                                      <a:pt x="736" y="89"/>
                                    </a:lnTo>
                                    <a:lnTo>
                                      <a:pt x="738" y="92"/>
                                    </a:lnTo>
                                    <a:lnTo>
                                      <a:pt x="738" y="99"/>
                                    </a:lnTo>
                                    <a:lnTo>
                                      <a:pt x="739" y="103"/>
                                    </a:lnTo>
                                    <a:lnTo>
                                      <a:pt x="739" y="110"/>
                                    </a:lnTo>
                                    <a:lnTo>
                                      <a:pt x="740" y="114"/>
                                    </a:lnTo>
                                    <a:lnTo>
                                      <a:pt x="740" y="119"/>
                                    </a:lnTo>
                                    <a:lnTo>
                                      <a:pt x="741" y="120"/>
                                    </a:lnTo>
                                    <a:lnTo>
                                      <a:pt x="741" y="121"/>
                                    </a:lnTo>
                                    <a:lnTo>
                                      <a:pt x="742" y="118"/>
                                    </a:lnTo>
                                    <a:lnTo>
                                      <a:pt x="742" y="120"/>
                                    </a:lnTo>
                                    <a:lnTo>
                                      <a:pt x="743" y="112"/>
                                    </a:lnTo>
                                    <a:lnTo>
                                      <a:pt x="743" y="116"/>
                                    </a:lnTo>
                                    <a:lnTo>
                                      <a:pt x="744" y="107"/>
                                    </a:lnTo>
                                    <a:lnTo>
                                      <a:pt x="744" y="110"/>
                                    </a:lnTo>
                                    <a:lnTo>
                                      <a:pt x="745" y="105"/>
                                    </a:lnTo>
                                    <a:lnTo>
                                      <a:pt x="745" y="106"/>
                                    </a:lnTo>
                                    <a:lnTo>
                                      <a:pt x="747" y="105"/>
                                    </a:lnTo>
                                    <a:lnTo>
                                      <a:pt x="747" y="106"/>
                                    </a:lnTo>
                                    <a:lnTo>
                                      <a:pt x="748" y="106"/>
                                    </a:lnTo>
                                    <a:lnTo>
                                      <a:pt x="748" y="108"/>
                                    </a:lnTo>
                                    <a:lnTo>
                                      <a:pt x="749" y="109"/>
                                    </a:lnTo>
                                    <a:lnTo>
                                      <a:pt x="750" y="107"/>
                                    </a:lnTo>
                                    <a:lnTo>
                                      <a:pt x="750" y="109"/>
                                    </a:lnTo>
                                    <a:lnTo>
                                      <a:pt x="751" y="100"/>
                                    </a:lnTo>
                                    <a:lnTo>
                                      <a:pt x="751" y="105"/>
                                    </a:lnTo>
                                    <a:lnTo>
                                      <a:pt x="752" y="93"/>
                                    </a:lnTo>
                                    <a:lnTo>
                                      <a:pt x="752" y="98"/>
                                    </a:lnTo>
                                    <a:lnTo>
                                      <a:pt x="753" y="89"/>
                                    </a:lnTo>
                                    <a:lnTo>
                                      <a:pt x="753" y="91"/>
                                    </a:lnTo>
                                    <a:lnTo>
                                      <a:pt x="754" y="89"/>
                                    </a:lnTo>
                                    <a:lnTo>
                                      <a:pt x="754" y="92"/>
                                    </a:lnTo>
                                    <a:lnTo>
                                      <a:pt x="756" y="94"/>
                                    </a:lnTo>
                                    <a:lnTo>
                                      <a:pt x="756" y="102"/>
                                    </a:lnTo>
                                    <a:lnTo>
                                      <a:pt x="757" y="107"/>
                                    </a:lnTo>
                                    <a:lnTo>
                                      <a:pt x="757" y="116"/>
                                    </a:lnTo>
                                    <a:lnTo>
                                      <a:pt x="758" y="120"/>
                                    </a:lnTo>
                                    <a:lnTo>
                                      <a:pt x="758" y="125"/>
                                    </a:lnTo>
                                    <a:lnTo>
                                      <a:pt x="759" y="128"/>
                                    </a:lnTo>
                                    <a:lnTo>
                                      <a:pt x="759" y="133"/>
                                    </a:lnTo>
                                    <a:lnTo>
                                      <a:pt x="760" y="135"/>
                                    </a:lnTo>
                                    <a:lnTo>
                                      <a:pt x="760" y="138"/>
                                    </a:lnTo>
                                    <a:lnTo>
                                      <a:pt x="761" y="140"/>
                                    </a:lnTo>
                                    <a:lnTo>
                                      <a:pt x="761" y="143"/>
                                    </a:lnTo>
                                    <a:lnTo>
                                      <a:pt x="762" y="144"/>
                                    </a:lnTo>
                                    <a:lnTo>
                                      <a:pt x="762" y="149"/>
                                    </a:lnTo>
                                    <a:lnTo>
                                      <a:pt x="764" y="150"/>
                                    </a:lnTo>
                                    <a:lnTo>
                                      <a:pt x="764" y="152"/>
                                    </a:lnTo>
                                    <a:lnTo>
                                      <a:pt x="765" y="153"/>
                                    </a:lnTo>
                                    <a:lnTo>
                                      <a:pt x="766" y="151"/>
                                    </a:lnTo>
                                    <a:lnTo>
                                      <a:pt x="766" y="153"/>
                                    </a:lnTo>
                                    <a:lnTo>
                                      <a:pt x="767" y="147"/>
                                    </a:lnTo>
                                    <a:lnTo>
                                      <a:pt x="767" y="150"/>
                                    </a:lnTo>
                                    <a:lnTo>
                                      <a:pt x="768" y="143"/>
                                    </a:lnTo>
                                    <a:lnTo>
                                      <a:pt x="768" y="145"/>
                                    </a:lnTo>
                                    <a:lnTo>
                                      <a:pt x="769" y="129"/>
                                    </a:lnTo>
                                    <a:lnTo>
                                      <a:pt x="769" y="140"/>
                                    </a:lnTo>
                                    <a:lnTo>
                                      <a:pt x="770" y="107"/>
                                    </a:lnTo>
                                    <a:lnTo>
                                      <a:pt x="770" y="123"/>
                                    </a:lnTo>
                                    <a:lnTo>
                                      <a:pt x="771" y="81"/>
                                    </a:lnTo>
                                    <a:lnTo>
                                      <a:pt x="771" y="98"/>
                                    </a:lnTo>
                                    <a:lnTo>
                                      <a:pt x="773" y="62"/>
                                    </a:lnTo>
                                    <a:lnTo>
                                      <a:pt x="773" y="74"/>
                                    </a:lnTo>
                                    <a:lnTo>
                                      <a:pt x="774" y="52"/>
                                    </a:lnTo>
                                    <a:lnTo>
                                      <a:pt x="774" y="57"/>
                                    </a:lnTo>
                                    <a:lnTo>
                                      <a:pt x="775" y="46"/>
                                    </a:lnTo>
                                    <a:lnTo>
                                      <a:pt x="775" y="49"/>
                                    </a:lnTo>
                                    <a:lnTo>
                                      <a:pt x="776" y="40"/>
                                    </a:lnTo>
                                    <a:lnTo>
                                      <a:pt x="776" y="45"/>
                                    </a:lnTo>
                                    <a:lnTo>
                                      <a:pt x="777" y="35"/>
                                    </a:lnTo>
                                    <a:lnTo>
                                      <a:pt x="777" y="39"/>
                                    </a:lnTo>
                                    <a:lnTo>
                                      <a:pt x="778" y="30"/>
                                    </a:lnTo>
                                    <a:lnTo>
                                      <a:pt x="778" y="34"/>
                                    </a:lnTo>
                                    <a:lnTo>
                                      <a:pt x="779" y="29"/>
                                    </a:lnTo>
                                    <a:lnTo>
                                      <a:pt x="779" y="30"/>
                                    </a:lnTo>
                                    <a:lnTo>
                                      <a:pt x="780" y="29"/>
                                    </a:lnTo>
                                    <a:lnTo>
                                      <a:pt x="780" y="30"/>
                                    </a:lnTo>
                                    <a:lnTo>
                                      <a:pt x="782" y="31"/>
                                    </a:lnTo>
                                    <a:lnTo>
                                      <a:pt x="782" y="32"/>
                                    </a:lnTo>
                                    <a:lnTo>
                                      <a:pt x="783" y="32"/>
                                    </a:lnTo>
                                    <a:lnTo>
                                      <a:pt x="783" y="34"/>
                                    </a:lnTo>
                                    <a:lnTo>
                                      <a:pt x="784" y="35"/>
                                    </a:lnTo>
                                    <a:lnTo>
                                      <a:pt x="784" y="38"/>
                                    </a:lnTo>
                                    <a:lnTo>
                                      <a:pt x="785" y="40"/>
                                    </a:lnTo>
                                    <a:lnTo>
                                      <a:pt x="785" y="48"/>
                                    </a:lnTo>
                                    <a:lnTo>
                                      <a:pt x="786" y="54"/>
                                    </a:lnTo>
                                    <a:lnTo>
                                      <a:pt x="786" y="67"/>
                                    </a:lnTo>
                                    <a:lnTo>
                                      <a:pt x="787" y="76"/>
                                    </a:lnTo>
                                    <a:lnTo>
                                      <a:pt x="787" y="96"/>
                                    </a:lnTo>
                                    <a:lnTo>
                                      <a:pt x="788" y="106"/>
                                    </a:lnTo>
                                    <a:lnTo>
                                      <a:pt x="788" y="128"/>
                                    </a:lnTo>
                                    <a:lnTo>
                                      <a:pt x="789" y="141"/>
                                    </a:lnTo>
                                    <a:lnTo>
                                      <a:pt x="789" y="165"/>
                                    </a:lnTo>
                                    <a:lnTo>
                                      <a:pt x="791" y="179"/>
                                    </a:lnTo>
                                    <a:lnTo>
                                      <a:pt x="791" y="192"/>
                                    </a:lnTo>
                                    <a:lnTo>
                                      <a:pt x="792" y="205"/>
                                    </a:lnTo>
                                    <a:lnTo>
                                      <a:pt x="792" y="229"/>
                                    </a:lnTo>
                                    <a:lnTo>
                                      <a:pt x="793" y="238"/>
                                    </a:lnTo>
                                    <a:lnTo>
                                      <a:pt x="793" y="249"/>
                                    </a:lnTo>
                                    <a:lnTo>
                                      <a:pt x="794" y="245"/>
                                    </a:lnTo>
                                    <a:lnTo>
                                      <a:pt x="794" y="251"/>
                                    </a:lnTo>
                                    <a:lnTo>
                                      <a:pt x="795" y="224"/>
                                    </a:lnTo>
                                    <a:lnTo>
                                      <a:pt x="795" y="239"/>
                                    </a:lnTo>
                                    <a:lnTo>
                                      <a:pt x="796" y="203"/>
                                    </a:lnTo>
                                    <a:lnTo>
                                      <a:pt x="796" y="216"/>
                                    </a:lnTo>
                                    <a:lnTo>
                                      <a:pt x="797" y="187"/>
                                    </a:lnTo>
                                    <a:lnTo>
                                      <a:pt x="797" y="198"/>
                                    </a:lnTo>
                                    <a:lnTo>
                                      <a:pt x="798" y="168"/>
                                    </a:lnTo>
                                    <a:lnTo>
                                      <a:pt x="798" y="181"/>
                                    </a:lnTo>
                                    <a:lnTo>
                                      <a:pt x="800" y="140"/>
                                    </a:lnTo>
                                    <a:lnTo>
                                      <a:pt x="800" y="160"/>
                                    </a:lnTo>
                                    <a:lnTo>
                                      <a:pt x="801" y="118"/>
                                    </a:lnTo>
                                    <a:lnTo>
                                      <a:pt x="801" y="129"/>
                                    </a:lnTo>
                                    <a:lnTo>
                                      <a:pt x="802" y="88"/>
                                    </a:lnTo>
                                    <a:lnTo>
                                      <a:pt x="802" y="108"/>
                                    </a:lnTo>
                                    <a:lnTo>
                                      <a:pt x="803" y="65"/>
                                    </a:lnTo>
                                    <a:lnTo>
                                      <a:pt x="803" y="79"/>
                                    </a:lnTo>
                                    <a:lnTo>
                                      <a:pt x="804" y="52"/>
                                    </a:lnTo>
                                    <a:lnTo>
                                      <a:pt x="804" y="59"/>
                                    </a:lnTo>
                                    <a:lnTo>
                                      <a:pt x="805" y="43"/>
                                    </a:lnTo>
                                    <a:lnTo>
                                      <a:pt x="805" y="48"/>
                                    </a:lnTo>
                                    <a:lnTo>
                                      <a:pt x="806" y="31"/>
                                    </a:lnTo>
                                    <a:lnTo>
                                      <a:pt x="806" y="38"/>
                                    </a:lnTo>
                                    <a:lnTo>
                                      <a:pt x="807" y="24"/>
                                    </a:lnTo>
                                    <a:lnTo>
                                      <a:pt x="807" y="29"/>
                                    </a:lnTo>
                                    <a:lnTo>
                                      <a:pt x="809" y="22"/>
                                    </a:lnTo>
                                    <a:lnTo>
                                      <a:pt x="809" y="23"/>
                                    </a:lnTo>
                                    <a:lnTo>
                                      <a:pt x="810" y="24"/>
                                    </a:lnTo>
                                    <a:lnTo>
                                      <a:pt x="810" y="28"/>
                                    </a:lnTo>
                                    <a:lnTo>
                                      <a:pt x="811" y="29"/>
                                    </a:lnTo>
                                    <a:lnTo>
                                      <a:pt x="811" y="34"/>
                                    </a:lnTo>
                                    <a:lnTo>
                                      <a:pt x="812" y="35"/>
                                    </a:lnTo>
                                    <a:lnTo>
                                      <a:pt x="812" y="36"/>
                                    </a:lnTo>
                                    <a:lnTo>
                                      <a:pt x="813" y="38"/>
                                    </a:lnTo>
                                    <a:lnTo>
                                      <a:pt x="813" y="40"/>
                                    </a:lnTo>
                                    <a:lnTo>
                                      <a:pt x="814" y="41"/>
                                    </a:lnTo>
                                    <a:lnTo>
                                      <a:pt x="814" y="43"/>
                                    </a:lnTo>
                                    <a:lnTo>
                                      <a:pt x="815" y="43"/>
                                    </a:lnTo>
                                    <a:lnTo>
                                      <a:pt x="815" y="44"/>
                                    </a:lnTo>
                                    <a:lnTo>
                                      <a:pt x="817" y="43"/>
                                    </a:lnTo>
                                    <a:lnTo>
                                      <a:pt x="817" y="44"/>
                                    </a:lnTo>
                                    <a:lnTo>
                                      <a:pt x="818" y="46"/>
                                    </a:lnTo>
                                    <a:lnTo>
                                      <a:pt x="818" y="56"/>
                                    </a:lnTo>
                                    <a:lnTo>
                                      <a:pt x="819" y="64"/>
                                    </a:lnTo>
                                    <a:lnTo>
                                      <a:pt x="819" y="88"/>
                                    </a:lnTo>
                                    <a:lnTo>
                                      <a:pt x="820" y="100"/>
                                    </a:lnTo>
                                    <a:lnTo>
                                      <a:pt x="820" y="128"/>
                                    </a:lnTo>
                                    <a:lnTo>
                                      <a:pt x="821" y="141"/>
                                    </a:lnTo>
                                    <a:lnTo>
                                      <a:pt x="821" y="160"/>
                                    </a:lnTo>
                                    <a:lnTo>
                                      <a:pt x="822" y="167"/>
                                    </a:lnTo>
                                    <a:lnTo>
                                      <a:pt x="822" y="172"/>
                                    </a:lnTo>
                                    <a:lnTo>
                                      <a:pt x="823" y="172"/>
                                    </a:lnTo>
                                    <a:lnTo>
                                      <a:pt x="824" y="171"/>
                                    </a:lnTo>
                                    <a:lnTo>
                                      <a:pt x="824" y="174"/>
                                    </a:lnTo>
                                    <a:lnTo>
                                      <a:pt x="826" y="179"/>
                                    </a:lnTo>
                                    <a:lnTo>
                                      <a:pt x="826" y="192"/>
                                    </a:lnTo>
                                    <a:lnTo>
                                      <a:pt x="827" y="202"/>
                                    </a:lnTo>
                                    <a:lnTo>
                                      <a:pt x="827" y="216"/>
                                    </a:lnTo>
                                    <a:lnTo>
                                      <a:pt x="828" y="220"/>
                                    </a:lnTo>
                                    <a:lnTo>
                                      <a:pt x="828" y="222"/>
                                    </a:lnTo>
                                    <a:lnTo>
                                      <a:pt x="829" y="190"/>
                                    </a:lnTo>
                                    <a:lnTo>
                                      <a:pt x="829" y="213"/>
                                    </a:lnTo>
                                    <a:lnTo>
                                      <a:pt x="830" y="146"/>
                                    </a:lnTo>
                                    <a:lnTo>
                                      <a:pt x="830" y="176"/>
                                    </a:lnTo>
                                    <a:lnTo>
                                      <a:pt x="831" y="111"/>
                                    </a:lnTo>
                                    <a:lnTo>
                                      <a:pt x="831" y="133"/>
                                    </a:lnTo>
                                    <a:lnTo>
                                      <a:pt x="832" y="96"/>
                                    </a:lnTo>
                                    <a:lnTo>
                                      <a:pt x="832" y="103"/>
                                    </a:lnTo>
                                    <a:lnTo>
                                      <a:pt x="833" y="94"/>
                                    </a:lnTo>
                                    <a:lnTo>
                                      <a:pt x="833" y="96"/>
                                    </a:lnTo>
                                    <a:lnTo>
                                      <a:pt x="835" y="97"/>
                                    </a:lnTo>
                                    <a:lnTo>
                                      <a:pt x="835" y="101"/>
                                    </a:lnTo>
                                    <a:lnTo>
                                      <a:pt x="836" y="103"/>
                                    </a:lnTo>
                                    <a:lnTo>
                                      <a:pt x="836" y="107"/>
                                    </a:lnTo>
                                    <a:lnTo>
                                      <a:pt x="837" y="107"/>
                                    </a:lnTo>
                                    <a:lnTo>
                                      <a:pt x="837" y="108"/>
                                    </a:lnTo>
                                    <a:lnTo>
                                      <a:pt x="838" y="100"/>
                                    </a:lnTo>
                                    <a:lnTo>
                                      <a:pt x="838" y="105"/>
                                    </a:lnTo>
                                    <a:lnTo>
                                      <a:pt x="839" y="90"/>
                                    </a:lnTo>
                                    <a:lnTo>
                                      <a:pt x="839" y="97"/>
                                    </a:lnTo>
                                    <a:lnTo>
                                      <a:pt x="840" y="76"/>
                                    </a:lnTo>
                                    <a:lnTo>
                                      <a:pt x="840" y="85"/>
                                    </a:lnTo>
                                    <a:lnTo>
                                      <a:pt x="841" y="63"/>
                                    </a:lnTo>
                                    <a:lnTo>
                                      <a:pt x="841" y="72"/>
                                    </a:lnTo>
                                    <a:lnTo>
                                      <a:pt x="842" y="49"/>
                                    </a:lnTo>
                                    <a:lnTo>
                                      <a:pt x="842" y="57"/>
                                    </a:lnTo>
                                    <a:lnTo>
                                      <a:pt x="844" y="39"/>
                                    </a:lnTo>
                                    <a:lnTo>
                                      <a:pt x="844" y="45"/>
                                    </a:lnTo>
                                    <a:lnTo>
                                      <a:pt x="845" y="37"/>
                                    </a:lnTo>
                                    <a:lnTo>
                                      <a:pt x="845" y="38"/>
                                    </a:lnTo>
                                    <a:lnTo>
                                      <a:pt x="846" y="36"/>
                                    </a:lnTo>
                                    <a:lnTo>
                                      <a:pt x="846" y="37"/>
                                    </a:lnTo>
                                    <a:lnTo>
                                      <a:pt x="847" y="38"/>
                                    </a:lnTo>
                                    <a:lnTo>
                                      <a:pt x="847" y="43"/>
                                    </a:lnTo>
                                    <a:lnTo>
                                      <a:pt x="848" y="45"/>
                                    </a:lnTo>
                                    <a:lnTo>
                                      <a:pt x="848" y="49"/>
                                    </a:lnTo>
                                    <a:lnTo>
                                      <a:pt x="849" y="52"/>
                                    </a:lnTo>
                                    <a:lnTo>
                                      <a:pt x="849" y="56"/>
                                    </a:lnTo>
                                    <a:lnTo>
                                      <a:pt x="850" y="57"/>
                                    </a:lnTo>
                                    <a:lnTo>
                                      <a:pt x="850" y="59"/>
                                    </a:lnTo>
                                    <a:lnTo>
                                      <a:pt x="851" y="61"/>
                                    </a:lnTo>
                                    <a:lnTo>
                                      <a:pt x="851" y="62"/>
                                    </a:lnTo>
                                    <a:lnTo>
                                      <a:pt x="853" y="63"/>
                                    </a:lnTo>
                                    <a:lnTo>
                                      <a:pt x="854" y="63"/>
                                    </a:lnTo>
                                    <a:lnTo>
                                      <a:pt x="855" y="64"/>
                                    </a:lnTo>
                                    <a:lnTo>
                                      <a:pt x="855" y="70"/>
                                    </a:lnTo>
                                    <a:lnTo>
                                      <a:pt x="856" y="75"/>
                                    </a:lnTo>
                                    <a:lnTo>
                                      <a:pt x="856" y="82"/>
                                    </a:lnTo>
                                    <a:lnTo>
                                      <a:pt x="857" y="92"/>
                                    </a:lnTo>
                                    <a:lnTo>
                                      <a:pt x="857" y="116"/>
                                    </a:lnTo>
                                    <a:lnTo>
                                      <a:pt x="858" y="129"/>
                                    </a:lnTo>
                                    <a:lnTo>
                                      <a:pt x="858" y="156"/>
                                    </a:lnTo>
                                    <a:lnTo>
                                      <a:pt x="859" y="169"/>
                                    </a:lnTo>
                                    <a:lnTo>
                                      <a:pt x="859" y="191"/>
                                    </a:lnTo>
                                    <a:lnTo>
                                      <a:pt x="861" y="200"/>
                                    </a:lnTo>
                                    <a:lnTo>
                                      <a:pt x="861" y="214"/>
                                    </a:lnTo>
                                    <a:lnTo>
                                      <a:pt x="862" y="217"/>
                                    </a:lnTo>
                                    <a:lnTo>
                                      <a:pt x="862" y="222"/>
                                    </a:lnTo>
                                    <a:lnTo>
                                      <a:pt x="863" y="217"/>
                                    </a:lnTo>
                                    <a:lnTo>
                                      <a:pt x="863" y="222"/>
                                    </a:lnTo>
                                    <a:lnTo>
                                      <a:pt x="864" y="205"/>
                                    </a:lnTo>
                                    <a:lnTo>
                                      <a:pt x="864" y="214"/>
                                    </a:lnTo>
                                    <a:lnTo>
                                      <a:pt x="865" y="188"/>
                                    </a:lnTo>
                                    <a:lnTo>
                                      <a:pt x="865" y="199"/>
                                    </a:lnTo>
                                    <a:lnTo>
                                      <a:pt x="866" y="177"/>
                                    </a:lnTo>
                                    <a:lnTo>
                                      <a:pt x="866" y="182"/>
                                    </a:lnTo>
                                    <a:lnTo>
                                      <a:pt x="867" y="160"/>
                                    </a:lnTo>
                                    <a:lnTo>
                                      <a:pt x="867" y="171"/>
                                    </a:lnTo>
                                    <a:lnTo>
                                      <a:pt x="868" y="143"/>
                                    </a:lnTo>
                                    <a:lnTo>
                                      <a:pt x="868" y="155"/>
                                    </a:lnTo>
                                    <a:lnTo>
                                      <a:pt x="870" y="123"/>
                                    </a:lnTo>
                                    <a:lnTo>
                                      <a:pt x="870" y="137"/>
                                    </a:lnTo>
                                    <a:lnTo>
                                      <a:pt x="871" y="100"/>
                                    </a:lnTo>
                                    <a:lnTo>
                                      <a:pt x="871" y="116"/>
                                    </a:lnTo>
                                    <a:lnTo>
                                      <a:pt x="872" y="76"/>
                                    </a:lnTo>
                                    <a:lnTo>
                                      <a:pt x="872" y="92"/>
                                    </a:lnTo>
                                    <a:lnTo>
                                      <a:pt x="873" y="56"/>
                                    </a:lnTo>
                                    <a:lnTo>
                                      <a:pt x="873" y="70"/>
                                    </a:lnTo>
                                    <a:lnTo>
                                      <a:pt x="874" y="41"/>
                                    </a:lnTo>
                                    <a:lnTo>
                                      <a:pt x="874" y="50"/>
                                    </a:lnTo>
                                    <a:lnTo>
                                      <a:pt x="875" y="31"/>
                                    </a:lnTo>
                                    <a:lnTo>
                                      <a:pt x="875" y="38"/>
                                    </a:lnTo>
                                    <a:lnTo>
                                      <a:pt x="876" y="26"/>
                                    </a:lnTo>
                                    <a:lnTo>
                                      <a:pt x="876" y="29"/>
                                    </a:lnTo>
                                    <a:lnTo>
                                      <a:pt x="877" y="26"/>
                                    </a:lnTo>
                                    <a:lnTo>
                                      <a:pt x="877" y="27"/>
                                    </a:lnTo>
                                    <a:lnTo>
                                      <a:pt x="879" y="28"/>
                                    </a:lnTo>
                                    <a:lnTo>
                                      <a:pt x="879" y="35"/>
                                    </a:lnTo>
                                    <a:lnTo>
                                      <a:pt x="880" y="39"/>
                                    </a:lnTo>
                                    <a:lnTo>
                                      <a:pt x="880" y="52"/>
                                    </a:lnTo>
                                    <a:lnTo>
                                      <a:pt x="881" y="57"/>
                                    </a:lnTo>
                                    <a:lnTo>
                                      <a:pt x="881" y="72"/>
                                    </a:lnTo>
                                    <a:lnTo>
                                      <a:pt x="882" y="79"/>
                                    </a:lnTo>
                                    <a:lnTo>
                                      <a:pt x="882" y="91"/>
                                    </a:lnTo>
                                    <a:lnTo>
                                      <a:pt x="883" y="98"/>
                                    </a:lnTo>
                                    <a:lnTo>
                                      <a:pt x="883" y="107"/>
                                    </a:lnTo>
                                    <a:lnTo>
                                      <a:pt x="884" y="110"/>
                                    </a:lnTo>
                                    <a:lnTo>
                                      <a:pt x="884" y="112"/>
                                    </a:lnTo>
                                    <a:lnTo>
                                      <a:pt x="885" y="103"/>
                                    </a:lnTo>
                                    <a:lnTo>
                                      <a:pt x="885" y="111"/>
                                    </a:lnTo>
                                    <a:lnTo>
                                      <a:pt x="886" y="84"/>
                                    </a:lnTo>
                                    <a:lnTo>
                                      <a:pt x="886" y="98"/>
                                    </a:lnTo>
                                    <a:lnTo>
                                      <a:pt x="888" y="72"/>
                                    </a:lnTo>
                                    <a:lnTo>
                                      <a:pt x="888" y="79"/>
                                    </a:lnTo>
                                    <a:lnTo>
                                      <a:pt x="889" y="70"/>
                                    </a:lnTo>
                                    <a:lnTo>
                                      <a:pt x="889" y="71"/>
                                    </a:lnTo>
                                    <a:lnTo>
                                      <a:pt x="890" y="72"/>
                                    </a:lnTo>
                                    <a:lnTo>
                                      <a:pt x="890" y="77"/>
                                    </a:lnTo>
                                    <a:lnTo>
                                      <a:pt x="891" y="81"/>
                                    </a:lnTo>
                                    <a:lnTo>
                                      <a:pt x="891" y="89"/>
                                    </a:lnTo>
                                    <a:lnTo>
                                      <a:pt x="892" y="91"/>
                                    </a:lnTo>
                                    <a:lnTo>
                                      <a:pt x="892" y="96"/>
                                    </a:lnTo>
                                    <a:lnTo>
                                      <a:pt x="893" y="98"/>
                                    </a:lnTo>
                                    <a:lnTo>
                                      <a:pt x="893" y="100"/>
                                    </a:lnTo>
                                    <a:lnTo>
                                      <a:pt x="894" y="102"/>
                                    </a:lnTo>
                                    <a:lnTo>
                                      <a:pt x="894" y="106"/>
                                    </a:lnTo>
                                    <a:lnTo>
                                      <a:pt x="895" y="108"/>
                                    </a:lnTo>
                                    <a:lnTo>
                                      <a:pt x="895" y="114"/>
                                    </a:lnTo>
                                    <a:lnTo>
                                      <a:pt x="897" y="116"/>
                                    </a:lnTo>
                                    <a:lnTo>
                                      <a:pt x="897" y="120"/>
                                    </a:lnTo>
                                    <a:lnTo>
                                      <a:pt x="898" y="124"/>
                                    </a:lnTo>
                                    <a:lnTo>
                                      <a:pt x="898" y="128"/>
                                    </a:lnTo>
                                    <a:lnTo>
                                      <a:pt x="899" y="130"/>
                                    </a:lnTo>
                                    <a:lnTo>
                                      <a:pt x="899" y="132"/>
                                    </a:lnTo>
                                    <a:lnTo>
                                      <a:pt x="900" y="134"/>
                                    </a:lnTo>
                                    <a:lnTo>
                                      <a:pt x="900" y="135"/>
                                    </a:lnTo>
                                    <a:lnTo>
                                      <a:pt x="901" y="135"/>
                                    </a:lnTo>
                                    <a:lnTo>
                                      <a:pt x="901" y="136"/>
                                    </a:lnTo>
                                    <a:lnTo>
                                      <a:pt x="902" y="137"/>
                                    </a:lnTo>
                                    <a:lnTo>
                                      <a:pt x="902" y="142"/>
                                    </a:lnTo>
                                    <a:lnTo>
                                      <a:pt x="903" y="146"/>
                                    </a:lnTo>
                                    <a:lnTo>
                                      <a:pt x="903" y="156"/>
                                    </a:lnTo>
                                    <a:lnTo>
                                      <a:pt x="905" y="161"/>
                                    </a:lnTo>
                                    <a:lnTo>
                                      <a:pt x="905" y="169"/>
                                    </a:lnTo>
                                    <a:lnTo>
                                      <a:pt x="906" y="170"/>
                                    </a:lnTo>
                                    <a:lnTo>
                                      <a:pt x="906" y="171"/>
                                    </a:lnTo>
                                    <a:lnTo>
                                      <a:pt x="907" y="161"/>
                                    </a:lnTo>
                                    <a:lnTo>
                                      <a:pt x="907" y="168"/>
                                    </a:lnTo>
                                    <a:lnTo>
                                      <a:pt x="908" y="151"/>
                                    </a:lnTo>
                                    <a:lnTo>
                                      <a:pt x="908" y="158"/>
                                    </a:lnTo>
                                    <a:lnTo>
                                      <a:pt x="909" y="144"/>
                                    </a:lnTo>
                                    <a:lnTo>
                                      <a:pt x="909" y="149"/>
                                    </a:lnTo>
                                    <a:lnTo>
                                      <a:pt x="910" y="142"/>
                                    </a:lnTo>
                                    <a:lnTo>
                                      <a:pt x="910" y="143"/>
                                    </a:lnTo>
                                    <a:lnTo>
                                      <a:pt x="911" y="135"/>
                                    </a:lnTo>
                                    <a:lnTo>
                                      <a:pt x="911" y="141"/>
                                    </a:lnTo>
                                    <a:lnTo>
                                      <a:pt x="912" y="118"/>
                                    </a:lnTo>
                                    <a:lnTo>
                                      <a:pt x="912" y="130"/>
                                    </a:lnTo>
                                    <a:lnTo>
                                      <a:pt x="914" y="89"/>
                                    </a:lnTo>
                                    <a:lnTo>
                                      <a:pt x="914" y="110"/>
                                    </a:lnTo>
                                    <a:lnTo>
                                      <a:pt x="915" y="53"/>
                                    </a:lnTo>
                                    <a:lnTo>
                                      <a:pt x="915" y="76"/>
                                    </a:lnTo>
                                    <a:lnTo>
                                      <a:pt x="916" y="22"/>
                                    </a:lnTo>
                                    <a:lnTo>
                                      <a:pt x="916" y="41"/>
                                    </a:lnTo>
                                    <a:lnTo>
                                      <a:pt x="917" y="9"/>
                                    </a:lnTo>
                                    <a:lnTo>
                                      <a:pt x="917" y="15"/>
                                    </a:lnTo>
                                    <a:lnTo>
                                      <a:pt x="918" y="9"/>
                                    </a:lnTo>
                                    <a:lnTo>
                                      <a:pt x="918" y="15"/>
                                    </a:lnTo>
                                    <a:lnTo>
                                      <a:pt x="919" y="21"/>
                                    </a:lnTo>
                                    <a:lnTo>
                                      <a:pt x="919" y="32"/>
                                    </a:lnTo>
                                    <a:lnTo>
                                      <a:pt x="920" y="39"/>
                                    </a:lnTo>
                                    <a:lnTo>
                                      <a:pt x="920" y="49"/>
                                    </a:lnTo>
                                    <a:lnTo>
                                      <a:pt x="921" y="54"/>
                                    </a:lnTo>
                                    <a:lnTo>
                                      <a:pt x="921" y="57"/>
                                    </a:lnTo>
                                    <a:lnTo>
                                      <a:pt x="923" y="59"/>
                                    </a:lnTo>
                                    <a:lnTo>
                                      <a:pt x="923" y="64"/>
                                    </a:lnTo>
                                    <a:lnTo>
                                      <a:pt x="924" y="66"/>
                                    </a:lnTo>
                                    <a:lnTo>
                                      <a:pt x="924" y="72"/>
                                    </a:lnTo>
                                    <a:lnTo>
                                      <a:pt x="925" y="75"/>
                                    </a:lnTo>
                                    <a:lnTo>
                                      <a:pt x="925" y="85"/>
                                    </a:lnTo>
                                    <a:lnTo>
                                      <a:pt x="926" y="91"/>
                                    </a:lnTo>
                                    <a:lnTo>
                                      <a:pt x="926" y="103"/>
                                    </a:lnTo>
                                    <a:lnTo>
                                      <a:pt x="927" y="110"/>
                                    </a:lnTo>
                                    <a:lnTo>
                                      <a:pt x="927" y="123"/>
                                    </a:lnTo>
                                    <a:lnTo>
                                      <a:pt x="928" y="127"/>
                                    </a:lnTo>
                                    <a:lnTo>
                                      <a:pt x="928" y="136"/>
                                    </a:lnTo>
                                    <a:lnTo>
                                      <a:pt x="929" y="140"/>
                                    </a:lnTo>
                                    <a:lnTo>
                                      <a:pt x="929" y="142"/>
                                    </a:lnTo>
                                    <a:lnTo>
                                      <a:pt x="930" y="138"/>
                                    </a:lnTo>
                                    <a:lnTo>
                                      <a:pt x="930" y="142"/>
                                    </a:lnTo>
                                    <a:lnTo>
                                      <a:pt x="932" y="132"/>
                                    </a:lnTo>
                                    <a:lnTo>
                                      <a:pt x="932" y="135"/>
                                    </a:lnTo>
                                    <a:lnTo>
                                      <a:pt x="933" y="121"/>
                                    </a:lnTo>
                                    <a:lnTo>
                                      <a:pt x="933" y="128"/>
                                    </a:lnTo>
                                    <a:lnTo>
                                      <a:pt x="934" y="117"/>
                                    </a:lnTo>
                                    <a:lnTo>
                                      <a:pt x="934" y="119"/>
                                    </a:lnTo>
                                    <a:lnTo>
                                      <a:pt x="935" y="117"/>
                                    </a:lnTo>
                                    <a:lnTo>
                                      <a:pt x="935" y="119"/>
                                    </a:lnTo>
                                    <a:lnTo>
                                      <a:pt x="936" y="121"/>
                                    </a:lnTo>
                                    <a:lnTo>
                                      <a:pt x="936" y="126"/>
                                    </a:lnTo>
                                    <a:lnTo>
                                      <a:pt x="937" y="128"/>
                                    </a:lnTo>
                                    <a:lnTo>
                                      <a:pt x="937" y="132"/>
                                    </a:lnTo>
                                    <a:lnTo>
                                      <a:pt x="938" y="129"/>
                                    </a:lnTo>
                                    <a:lnTo>
                                      <a:pt x="938" y="132"/>
                                    </a:lnTo>
                                    <a:lnTo>
                                      <a:pt x="939" y="120"/>
                                    </a:lnTo>
                                    <a:lnTo>
                                      <a:pt x="939" y="126"/>
                                    </a:lnTo>
                                    <a:lnTo>
                                      <a:pt x="941" y="111"/>
                                    </a:lnTo>
                                    <a:lnTo>
                                      <a:pt x="941" y="117"/>
                                    </a:lnTo>
                                    <a:lnTo>
                                      <a:pt x="942" y="105"/>
                                    </a:lnTo>
                                    <a:lnTo>
                                      <a:pt x="942" y="108"/>
                                    </a:lnTo>
                                    <a:lnTo>
                                      <a:pt x="943" y="101"/>
                                    </a:lnTo>
                                    <a:lnTo>
                                      <a:pt x="943" y="102"/>
                                    </a:lnTo>
                                    <a:lnTo>
                                      <a:pt x="944" y="92"/>
                                    </a:lnTo>
                                    <a:lnTo>
                                      <a:pt x="944" y="98"/>
                                    </a:lnTo>
                                    <a:lnTo>
                                      <a:pt x="945" y="82"/>
                                    </a:lnTo>
                                    <a:lnTo>
                                      <a:pt x="945" y="89"/>
                                    </a:lnTo>
                                    <a:lnTo>
                                      <a:pt x="946" y="77"/>
                                    </a:lnTo>
                                    <a:lnTo>
                                      <a:pt x="946" y="80"/>
                                    </a:lnTo>
                                    <a:lnTo>
                                      <a:pt x="947" y="77"/>
                                    </a:lnTo>
                                    <a:lnTo>
                                      <a:pt x="947" y="80"/>
                                    </a:lnTo>
                                    <a:lnTo>
                                      <a:pt x="948" y="81"/>
                                    </a:lnTo>
                                    <a:lnTo>
                                      <a:pt x="948" y="85"/>
                                    </a:lnTo>
                                    <a:lnTo>
                                      <a:pt x="950" y="88"/>
                                    </a:lnTo>
                                    <a:lnTo>
                                      <a:pt x="950" y="92"/>
                                    </a:lnTo>
                                    <a:lnTo>
                                      <a:pt x="951" y="94"/>
                                    </a:lnTo>
                                    <a:lnTo>
                                      <a:pt x="951" y="103"/>
                                    </a:lnTo>
                                    <a:lnTo>
                                      <a:pt x="952" y="109"/>
                                    </a:lnTo>
                                    <a:lnTo>
                                      <a:pt x="952" y="125"/>
                                    </a:lnTo>
                                    <a:lnTo>
                                      <a:pt x="953" y="133"/>
                                    </a:lnTo>
                                    <a:lnTo>
                                      <a:pt x="953" y="147"/>
                                    </a:lnTo>
                                    <a:lnTo>
                                      <a:pt x="954" y="153"/>
                                    </a:lnTo>
                                    <a:lnTo>
                                      <a:pt x="954" y="156"/>
                                    </a:lnTo>
                                    <a:lnTo>
                                      <a:pt x="955" y="155"/>
                                    </a:lnTo>
                                    <a:lnTo>
                                      <a:pt x="955" y="158"/>
                                    </a:lnTo>
                                    <a:lnTo>
                                      <a:pt x="956" y="142"/>
                                    </a:lnTo>
                                    <a:lnTo>
                                      <a:pt x="956" y="152"/>
                                    </a:lnTo>
                                    <a:lnTo>
                                      <a:pt x="958" y="125"/>
                                    </a:lnTo>
                                    <a:lnTo>
                                      <a:pt x="958" y="136"/>
                                    </a:lnTo>
                                    <a:lnTo>
                                      <a:pt x="959" y="108"/>
                                    </a:lnTo>
                                    <a:lnTo>
                                      <a:pt x="959" y="119"/>
                                    </a:lnTo>
                                    <a:lnTo>
                                      <a:pt x="960" y="94"/>
                                    </a:lnTo>
                                    <a:lnTo>
                                      <a:pt x="960" y="102"/>
                                    </a:lnTo>
                                    <a:lnTo>
                                      <a:pt x="961" y="85"/>
                                    </a:lnTo>
                                    <a:lnTo>
                                      <a:pt x="961" y="91"/>
                                    </a:lnTo>
                                    <a:lnTo>
                                      <a:pt x="962" y="81"/>
                                    </a:lnTo>
                                    <a:lnTo>
                                      <a:pt x="962" y="84"/>
                                    </a:lnTo>
                                    <a:lnTo>
                                      <a:pt x="963" y="77"/>
                                    </a:lnTo>
                                    <a:lnTo>
                                      <a:pt x="963" y="80"/>
                                    </a:lnTo>
                                    <a:lnTo>
                                      <a:pt x="964" y="75"/>
                                    </a:lnTo>
                                    <a:lnTo>
                                      <a:pt x="964" y="76"/>
                                    </a:lnTo>
                                    <a:lnTo>
                                      <a:pt x="965" y="75"/>
                                    </a:lnTo>
                                    <a:lnTo>
                                      <a:pt x="965" y="76"/>
                                    </a:lnTo>
                                    <a:lnTo>
                                      <a:pt x="967" y="77"/>
                                    </a:lnTo>
                                    <a:lnTo>
                                      <a:pt x="967" y="82"/>
                                    </a:lnTo>
                                    <a:lnTo>
                                      <a:pt x="968" y="84"/>
                                    </a:lnTo>
                                    <a:lnTo>
                                      <a:pt x="968" y="91"/>
                                    </a:lnTo>
                                    <a:lnTo>
                                      <a:pt x="969" y="93"/>
                                    </a:lnTo>
                                    <a:lnTo>
                                      <a:pt x="969" y="99"/>
                                    </a:lnTo>
                                    <a:lnTo>
                                      <a:pt x="970" y="100"/>
                                    </a:lnTo>
                                    <a:lnTo>
                                      <a:pt x="970" y="101"/>
                                    </a:lnTo>
                                    <a:lnTo>
                                      <a:pt x="971" y="100"/>
                                    </a:lnTo>
                                    <a:lnTo>
                                      <a:pt x="971" y="101"/>
                                    </a:lnTo>
                                    <a:lnTo>
                                      <a:pt x="972" y="99"/>
                                    </a:lnTo>
                                    <a:lnTo>
                                      <a:pt x="972" y="100"/>
                                    </a:lnTo>
                                    <a:lnTo>
                                      <a:pt x="973" y="99"/>
                                    </a:lnTo>
                                    <a:lnTo>
                                      <a:pt x="973" y="100"/>
                                    </a:lnTo>
                                    <a:lnTo>
                                      <a:pt x="974" y="100"/>
                                    </a:lnTo>
                                    <a:lnTo>
                                      <a:pt x="974" y="102"/>
                                    </a:lnTo>
                                    <a:lnTo>
                                      <a:pt x="976" y="102"/>
                                    </a:lnTo>
                                    <a:lnTo>
                                      <a:pt x="976" y="103"/>
                                    </a:lnTo>
                                    <a:lnTo>
                                      <a:pt x="977" y="102"/>
                                    </a:lnTo>
                                    <a:lnTo>
                                      <a:pt x="977" y="103"/>
                                    </a:lnTo>
                                    <a:lnTo>
                                      <a:pt x="978" y="101"/>
                                    </a:lnTo>
                                    <a:lnTo>
                                      <a:pt x="978" y="102"/>
                                    </a:lnTo>
                                    <a:lnTo>
                                      <a:pt x="979" y="101"/>
                                    </a:lnTo>
                                    <a:lnTo>
                                      <a:pt x="979" y="103"/>
                                    </a:lnTo>
                                    <a:lnTo>
                                      <a:pt x="980" y="105"/>
                                    </a:lnTo>
                                    <a:lnTo>
                                      <a:pt x="980" y="109"/>
                                    </a:lnTo>
                                    <a:lnTo>
                                      <a:pt x="981" y="111"/>
                                    </a:lnTo>
                                    <a:lnTo>
                                      <a:pt x="981" y="114"/>
                                    </a:lnTo>
                                    <a:lnTo>
                                      <a:pt x="982" y="108"/>
                                    </a:lnTo>
                                    <a:lnTo>
                                      <a:pt x="982" y="112"/>
                                    </a:lnTo>
                                    <a:lnTo>
                                      <a:pt x="983" y="92"/>
                                    </a:lnTo>
                                    <a:lnTo>
                                      <a:pt x="983" y="103"/>
                                    </a:lnTo>
                                    <a:lnTo>
                                      <a:pt x="985" y="74"/>
                                    </a:lnTo>
                                    <a:lnTo>
                                      <a:pt x="985" y="87"/>
                                    </a:lnTo>
                                    <a:lnTo>
                                      <a:pt x="986" y="64"/>
                                    </a:lnTo>
                                    <a:lnTo>
                                      <a:pt x="986" y="70"/>
                                    </a:lnTo>
                                    <a:lnTo>
                                      <a:pt x="987" y="63"/>
                                    </a:lnTo>
                                    <a:lnTo>
                                      <a:pt x="987" y="64"/>
                                    </a:lnTo>
                                    <a:lnTo>
                                      <a:pt x="988" y="66"/>
                                    </a:lnTo>
                                    <a:lnTo>
                                      <a:pt x="988" y="77"/>
                                    </a:lnTo>
                                    <a:lnTo>
                                      <a:pt x="989" y="84"/>
                                    </a:lnTo>
                                    <a:lnTo>
                                      <a:pt x="989" y="100"/>
                                    </a:lnTo>
                                    <a:lnTo>
                                      <a:pt x="990" y="108"/>
                                    </a:lnTo>
                                    <a:lnTo>
                                      <a:pt x="990" y="121"/>
                                    </a:lnTo>
                                    <a:lnTo>
                                      <a:pt x="991" y="126"/>
                                    </a:lnTo>
                                    <a:lnTo>
                                      <a:pt x="991" y="133"/>
                                    </a:lnTo>
                                    <a:lnTo>
                                      <a:pt x="992" y="132"/>
                                    </a:lnTo>
                                    <a:lnTo>
                                      <a:pt x="992" y="134"/>
                                    </a:lnTo>
                                    <a:lnTo>
                                      <a:pt x="994" y="125"/>
                                    </a:lnTo>
                                    <a:lnTo>
                                      <a:pt x="994" y="129"/>
                                    </a:lnTo>
                                    <a:lnTo>
                                      <a:pt x="995" y="124"/>
                                    </a:lnTo>
                                    <a:lnTo>
                                      <a:pt x="996" y="125"/>
                                    </a:lnTo>
                                    <a:lnTo>
                                      <a:pt x="996" y="129"/>
                                    </a:lnTo>
                                    <a:lnTo>
                                      <a:pt x="997" y="130"/>
                                    </a:lnTo>
                                    <a:lnTo>
                                      <a:pt x="997" y="132"/>
                                    </a:lnTo>
                                    <a:lnTo>
                                      <a:pt x="998" y="129"/>
                                    </a:lnTo>
                                    <a:lnTo>
                                      <a:pt x="998" y="132"/>
                                    </a:lnTo>
                                    <a:lnTo>
                                      <a:pt x="999" y="124"/>
                                    </a:lnTo>
                                    <a:lnTo>
                                      <a:pt x="999" y="128"/>
                                    </a:lnTo>
                                    <a:lnTo>
                                      <a:pt x="1000" y="118"/>
                                    </a:lnTo>
                                    <a:lnTo>
                                      <a:pt x="1000" y="121"/>
                                    </a:lnTo>
                                    <a:lnTo>
                                      <a:pt x="1002" y="111"/>
                                    </a:lnTo>
                                    <a:lnTo>
                                      <a:pt x="1002" y="116"/>
                                    </a:lnTo>
                                    <a:lnTo>
                                      <a:pt x="1003" y="109"/>
                                    </a:lnTo>
                                    <a:lnTo>
                                      <a:pt x="1003" y="110"/>
                                    </a:lnTo>
                                    <a:lnTo>
                                      <a:pt x="1004" y="110"/>
                                    </a:lnTo>
                                    <a:lnTo>
                                      <a:pt x="1004" y="115"/>
                                    </a:lnTo>
                                    <a:lnTo>
                                      <a:pt x="1005" y="118"/>
                                    </a:lnTo>
                                    <a:lnTo>
                                      <a:pt x="1005" y="126"/>
                                    </a:lnTo>
                                    <a:lnTo>
                                      <a:pt x="1006" y="130"/>
                                    </a:lnTo>
                                    <a:lnTo>
                                      <a:pt x="1006" y="135"/>
                                    </a:lnTo>
                                    <a:lnTo>
                                      <a:pt x="1007" y="130"/>
                                    </a:lnTo>
                                    <a:lnTo>
                                      <a:pt x="1007" y="135"/>
                                    </a:lnTo>
                                    <a:lnTo>
                                      <a:pt x="1008" y="118"/>
                                    </a:lnTo>
                                    <a:lnTo>
                                      <a:pt x="1008" y="125"/>
                                    </a:lnTo>
                                    <a:lnTo>
                                      <a:pt x="1009" y="93"/>
                                    </a:lnTo>
                                    <a:lnTo>
                                      <a:pt x="1009" y="110"/>
                                    </a:lnTo>
                                    <a:lnTo>
                                      <a:pt x="1011" y="76"/>
                                    </a:lnTo>
                                    <a:lnTo>
                                      <a:pt x="1011" y="87"/>
                                    </a:lnTo>
                                    <a:lnTo>
                                      <a:pt x="1012" y="74"/>
                                    </a:lnTo>
                                    <a:lnTo>
                                      <a:pt x="1012" y="76"/>
                                    </a:lnTo>
                                    <a:lnTo>
                                      <a:pt x="1013" y="80"/>
                                    </a:lnTo>
                                    <a:lnTo>
                                      <a:pt x="1013" y="89"/>
                                    </a:lnTo>
                                    <a:lnTo>
                                      <a:pt x="1014" y="93"/>
                                    </a:lnTo>
                                    <a:lnTo>
                                      <a:pt x="1014" y="99"/>
                                    </a:lnTo>
                                    <a:lnTo>
                                      <a:pt x="1015" y="99"/>
                                    </a:lnTo>
                                    <a:lnTo>
                                      <a:pt x="1015" y="100"/>
                                    </a:lnTo>
                                    <a:lnTo>
                                      <a:pt x="1016" y="90"/>
                                    </a:lnTo>
                                    <a:lnTo>
                                      <a:pt x="1016" y="97"/>
                                    </a:lnTo>
                                    <a:lnTo>
                                      <a:pt x="1017" y="80"/>
                                    </a:lnTo>
                                    <a:lnTo>
                                      <a:pt x="1017" y="87"/>
                                    </a:lnTo>
                                    <a:lnTo>
                                      <a:pt x="1018" y="70"/>
                                    </a:lnTo>
                                    <a:lnTo>
                                      <a:pt x="1018" y="75"/>
                                    </a:lnTo>
                                    <a:lnTo>
                                      <a:pt x="1020" y="66"/>
                                    </a:lnTo>
                                    <a:lnTo>
                                      <a:pt x="1020" y="68"/>
                                    </a:lnTo>
                                    <a:lnTo>
                                      <a:pt x="1021" y="65"/>
                                    </a:lnTo>
                                    <a:lnTo>
                                      <a:pt x="1021" y="66"/>
                                    </a:lnTo>
                                    <a:lnTo>
                                      <a:pt x="1022" y="66"/>
                                    </a:lnTo>
                                    <a:lnTo>
                                      <a:pt x="1022" y="70"/>
                                    </a:lnTo>
                                    <a:lnTo>
                                      <a:pt x="1023" y="73"/>
                                    </a:lnTo>
                                    <a:lnTo>
                                      <a:pt x="1023" y="79"/>
                                    </a:lnTo>
                                    <a:lnTo>
                                      <a:pt x="1024" y="82"/>
                                    </a:lnTo>
                                    <a:lnTo>
                                      <a:pt x="1024" y="90"/>
                                    </a:lnTo>
                                    <a:lnTo>
                                      <a:pt x="1025" y="93"/>
                                    </a:lnTo>
                                    <a:lnTo>
                                      <a:pt x="1025" y="100"/>
                                    </a:lnTo>
                                    <a:lnTo>
                                      <a:pt x="1026" y="102"/>
                                    </a:lnTo>
                                    <a:lnTo>
                                      <a:pt x="1026" y="108"/>
                                    </a:lnTo>
                                    <a:lnTo>
                                      <a:pt x="1027" y="109"/>
                                    </a:lnTo>
                                    <a:lnTo>
                                      <a:pt x="1027" y="112"/>
                                    </a:lnTo>
                                    <a:lnTo>
                                      <a:pt x="1029" y="114"/>
                                    </a:lnTo>
                                    <a:lnTo>
                                      <a:pt x="1029" y="115"/>
                                    </a:lnTo>
                                    <a:lnTo>
                                      <a:pt x="1030" y="115"/>
                                    </a:lnTo>
                                    <a:lnTo>
                                      <a:pt x="1030" y="116"/>
                                    </a:lnTo>
                                    <a:lnTo>
                                      <a:pt x="1031" y="117"/>
                                    </a:lnTo>
                                    <a:lnTo>
                                      <a:pt x="1031" y="118"/>
                                    </a:lnTo>
                                    <a:lnTo>
                                      <a:pt x="1032" y="119"/>
                                    </a:lnTo>
                                    <a:lnTo>
                                      <a:pt x="1032" y="121"/>
                                    </a:lnTo>
                                    <a:lnTo>
                                      <a:pt x="1033" y="123"/>
                                    </a:lnTo>
                                    <a:lnTo>
                                      <a:pt x="1033" y="125"/>
                                    </a:lnTo>
                                    <a:lnTo>
                                      <a:pt x="1034" y="126"/>
                                    </a:lnTo>
                                    <a:lnTo>
                                      <a:pt x="1034" y="127"/>
                                    </a:lnTo>
                                    <a:lnTo>
                                      <a:pt x="1035" y="127"/>
                                    </a:lnTo>
                                    <a:lnTo>
                                      <a:pt x="1035" y="128"/>
                                    </a:lnTo>
                                    <a:lnTo>
                                      <a:pt x="1036" y="126"/>
                                    </a:lnTo>
                                    <a:lnTo>
                                      <a:pt x="1036" y="127"/>
                                    </a:lnTo>
                                    <a:lnTo>
                                      <a:pt x="1038" y="120"/>
                                    </a:lnTo>
                                    <a:lnTo>
                                      <a:pt x="1038" y="125"/>
                                    </a:lnTo>
                                    <a:lnTo>
                                      <a:pt x="1039" y="115"/>
                                    </a:lnTo>
                                    <a:lnTo>
                                      <a:pt x="1039" y="119"/>
                                    </a:lnTo>
                                    <a:lnTo>
                                      <a:pt x="1040" y="109"/>
                                    </a:lnTo>
                                    <a:lnTo>
                                      <a:pt x="1040" y="112"/>
                                    </a:lnTo>
                                    <a:lnTo>
                                      <a:pt x="1041" y="106"/>
                                    </a:lnTo>
                                    <a:lnTo>
                                      <a:pt x="1041" y="107"/>
                                    </a:lnTo>
                                    <a:lnTo>
                                      <a:pt x="1042" y="102"/>
                                    </a:lnTo>
                                    <a:lnTo>
                                      <a:pt x="1042" y="105"/>
                                    </a:lnTo>
                                    <a:lnTo>
                                      <a:pt x="1043" y="101"/>
                                    </a:lnTo>
                                    <a:lnTo>
                                      <a:pt x="1044" y="101"/>
                                    </a:lnTo>
                                    <a:lnTo>
                                      <a:pt x="1044" y="103"/>
                                    </a:lnTo>
                                    <a:lnTo>
                                      <a:pt x="1046" y="105"/>
                                    </a:lnTo>
                                    <a:lnTo>
                                      <a:pt x="1046" y="107"/>
                                    </a:lnTo>
                                    <a:lnTo>
                                      <a:pt x="1047" y="108"/>
                                    </a:lnTo>
                                    <a:lnTo>
                                      <a:pt x="1048" y="105"/>
                                    </a:lnTo>
                                    <a:lnTo>
                                      <a:pt x="1048" y="108"/>
                                    </a:lnTo>
                                    <a:lnTo>
                                      <a:pt x="1049" y="97"/>
                                    </a:lnTo>
                                    <a:lnTo>
                                      <a:pt x="1049" y="102"/>
                                    </a:lnTo>
                                    <a:lnTo>
                                      <a:pt x="1050" y="89"/>
                                    </a:lnTo>
                                    <a:lnTo>
                                      <a:pt x="1050" y="93"/>
                                    </a:lnTo>
                                    <a:lnTo>
                                      <a:pt x="1051" y="85"/>
                                    </a:lnTo>
                                    <a:lnTo>
                                      <a:pt x="1051" y="87"/>
                                    </a:lnTo>
                                    <a:lnTo>
                                      <a:pt x="1052" y="87"/>
                                    </a:lnTo>
                                    <a:lnTo>
                                      <a:pt x="1052" y="88"/>
                                    </a:lnTo>
                                    <a:lnTo>
                                      <a:pt x="1053" y="90"/>
                                    </a:lnTo>
                                    <a:lnTo>
                                      <a:pt x="1053" y="96"/>
                                    </a:lnTo>
                                    <a:lnTo>
                                      <a:pt x="1055" y="98"/>
                                    </a:lnTo>
                                    <a:lnTo>
                                      <a:pt x="1055" y="102"/>
                                    </a:lnTo>
                                    <a:lnTo>
                                      <a:pt x="1056" y="103"/>
                                    </a:lnTo>
                                    <a:lnTo>
                                      <a:pt x="1056" y="105"/>
                                    </a:lnTo>
                                    <a:lnTo>
                                      <a:pt x="1057" y="103"/>
                                    </a:lnTo>
                                    <a:lnTo>
                                      <a:pt x="1057" y="105"/>
                                    </a:lnTo>
                                    <a:lnTo>
                                      <a:pt x="1058" y="102"/>
                                    </a:lnTo>
                                    <a:lnTo>
                                      <a:pt x="1059" y="102"/>
                                    </a:lnTo>
                                    <a:lnTo>
                                      <a:pt x="1059" y="103"/>
                                    </a:lnTo>
                                    <a:lnTo>
                                      <a:pt x="1060" y="105"/>
                                    </a:lnTo>
                                    <a:lnTo>
                                      <a:pt x="1060" y="106"/>
                                    </a:lnTo>
                                    <a:lnTo>
                                      <a:pt x="1061" y="103"/>
                                    </a:lnTo>
                                    <a:lnTo>
                                      <a:pt x="1061" y="106"/>
                                    </a:lnTo>
                                    <a:lnTo>
                                      <a:pt x="1062" y="99"/>
                                    </a:lnTo>
                                    <a:lnTo>
                                      <a:pt x="1062" y="101"/>
                                    </a:lnTo>
                                    <a:lnTo>
                                      <a:pt x="1064" y="93"/>
                                    </a:lnTo>
                                    <a:lnTo>
                                      <a:pt x="1064" y="97"/>
                                    </a:lnTo>
                                    <a:lnTo>
                                      <a:pt x="1065" y="91"/>
                                    </a:lnTo>
                                    <a:lnTo>
                                      <a:pt x="1065" y="92"/>
                                    </a:lnTo>
                                    <a:lnTo>
                                      <a:pt x="1066" y="93"/>
                                    </a:lnTo>
                                    <a:lnTo>
                                      <a:pt x="1066" y="100"/>
                                    </a:lnTo>
                                    <a:lnTo>
                                      <a:pt x="1067" y="103"/>
                                    </a:lnTo>
                                    <a:lnTo>
                                      <a:pt x="1067" y="111"/>
                                    </a:lnTo>
                                    <a:lnTo>
                                      <a:pt x="1068" y="115"/>
                                    </a:lnTo>
                                    <a:lnTo>
                                      <a:pt x="1068" y="121"/>
                                    </a:lnTo>
                                    <a:lnTo>
                                      <a:pt x="1069" y="124"/>
                                    </a:lnTo>
                                    <a:lnTo>
                                      <a:pt x="1069" y="125"/>
                                    </a:lnTo>
                                    <a:lnTo>
                                      <a:pt x="1070" y="121"/>
                                    </a:lnTo>
                                    <a:lnTo>
                                      <a:pt x="1070" y="125"/>
                                    </a:lnTo>
                                    <a:lnTo>
                                      <a:pt x="1071" y="114"/>
                                    </a:lnTo>
                                    <a:lnTo>
                                      <a:pt x="1071" y="119"/>
                                    </a:lnTo>
                                    <a:lnTo>
                                      <a:pt x="1073" y="105"/>
                                    </a:lnTo>
                                    <a:lnTo>
                                      <a:pt x="1073" y="111"/>
                                    </a:lnTo>
                                    <a:lnTo>
                                      <a:pt x="1074" y="100"/>
                                    </a:lnTo>
                                    <a:lnTo>
                                      <a:pt x="1074" y="102"/>
                                    </a:lnTo>
                                    <a:lnTo>
                                      <a:pt x="1075" y="97"/>
                                    </a:lnTo>
                                    <a:lnTo>
                                      <a:pt x="1075" y="98"/>
                                    </a:lnTo>
                                    <a:lnTo>
                                      <a:pt x="1076" y="96"/>
                                    </a:lnTo>
                                    <a:lnTo>
                                      <a:pt x="1076" y="97"/>
                                    </a:lnTo>
                                    <a:lnTo>
                                      <a:pt x="1077" y="98"/>
                                    </a:lnTo>
                                    <a:lnTo>
                                      <a:pt x="1077" y="99"/>
                                    </a:lnTo>
                                    <a:lnTo>
                                      <a:pt x="1078" y="99"/>
                                    </a:lnTo>
                                    <a:lnTo>
                                      <a:pt x="1078" y="100"/>
                                    </a:lnTo>
                                    <a:lnTo>
                                      <a:pt x="1079" y="101"/>
                                    </a:lnTo>
                                    <a:lnTo>
                                      <a:pt x="1080" y="102"/>
                                    </a:lnTo>
                                    <a:lnTo>
                                      <a:pt x="1080" y="103"/>
                                    </a:lnTo>
                                    <a:lnTo>
                                      <a:pt x="1082" y="103"/>
                                    </a:lnTo>
                                    <a:lnTo>
                                      <a:pt x="1082" y="105"/>
                                    </a:lnTo>
                                    <a:lnTo>
                                      <a:pt x="1083" y="106"/>
                                    </a:lnTo>
                                    <a:lnTo>
                                      <a:pt x="1083" y="108"/>
                                    </a:lnTo>
                                    <a:lnTo>
                                      <a:pt x="1084" y="109"/>
                                    </a:lnTo>
                                    <a:lnTo>
                                      <a:pt x="1084" y="111"/>
                                    </a:lnTo>
                                    <a:lnTo>
                                      <a:pt x="1085" y="112"/>
                                    </a:lnTo>
                                    <a:lnTo>
                                      <a:pt x="1085" y="114"/>
                                    </a:lnTo>
                                    <a:lnTo>
                                      <a:pt x="1086" y="114"/>
                                    </a:lnTo>
                                    <a:lnTo>
                                      <a:pt x="1087" y="109"/>
                                    </a:lnTo>
                                    <a:lnTo>
                                      <a:pt x="1087" y="112"/>
                                    </a:lnTo>
                                    <a:lnTo>
                                      <a:pt x="1088" y="100"/>
                                    </a:lnTo>
                                    <a:lnTo>
                                      <a:pt x="1088" y="106"/>
                                    </a:lnTo>
                                    <a:lnTo>
                                      <a:pt x="1089" y="91"/>
                                    </a:lnTo>
                                    <a:lnTo>
                                      <a:pt x="1089" y="97"/>
                                    </a:lnTo>
                                    <a:lnTo>
                                      <a:pt x="1091" y="88"/>
                                    </a:lnTo>
                                    <a:lnTo>
                                      <a:pt x="1091" y="89"/>
                                    </a:lnTo>
                                    <a:lnTo>
                                      <a:pt x="1092" y="89"/>
                                    </a:lnTo>
                                    <a:lnTo>
                                      <a:pt x="1092" y="92"/>
                                    </a:lnTo>
                                    <a:lnTo>
                                      <a:pt x="1093" y="94"/>
                                    </a:lnTo>
                                    <a:lnTo>
                                      <a:pt x="1093" y="102"/>
                                    </a:lnTo>
                                    <a:lnTo>
                                      <a:pt x="1094" y="106"/>
                                    </a:lnTo>
                                    <a:lnTo>
                                      <a:pt x="1094" y="111"/>
                                    </a:lnTo>
                                    <a:lnTo>
                                      <a:pt x="1095" y="112"/>
                                    </a:lnTo>
                                    <a:lnTo>
                                      <a:pt x="1096" y="107"/>
                                    </a:lnTo>
                                    <a:lnTo>
                                      <a:pt x="1096" y="111"/>
                                    </a:lnTo>
                                    <a:lnTo>
                                      <a:pt x="1097" y="98"/>
                                    </a:lnTo>
                                    <a:lnTo>
                                      <a:pt x="1097" y="105"/>
                                    </a:lnTo>
                                    <a:lnTo>
                                      <a:pt x="1099" y="92"/>
                                    </a:lnTo>
                                    <a:lnTo>
                                      <a:pt x="1099" y="94"/>
                                    </a:lnTo>
                                    <a:lnTo>
                                      <a:pt x="1100" y="92"/>
                                    </a:lnTo>
                                    <a:lnTo>
                                      <a:pt x="1100" y="96"/>
                                    </a:lnTo>
                                    <a:lnTo>
                                      <a:pt x="1101" y="98"/>
                                    </a:lnTo>
                                    <a:lnTo>
                                      <a:pt x="1101" y="103"/>
                                    </a:lnTo>
                                    <a:lnTo>
                                      <a:pt x="1102" y="107"/>
                                    </a:lnTo>
                                    <a:lnTo>
                                      <a:pt x="1102" y="110"/>
                                    </a:lnTo>
                                    <a:lnTo>
                                      <a:pt x="1103" y="112"/>
                                    </a:lnTo>
                                    <a:lnTo>
                                      <a:pt x="1104" y="109"/>
                                    </a:lnTo>
                                    <a:lnTo>
                                      <a:pt x="1104" y="111"/>
                                    </a:lnTo>
                                    <a:lnTo>
                                      <a:pt x="1105" y="105"/>
                                    </a:lnTo>
                                    <a:lnTo>
                                      <a:pt x="1105" y="107"/>
                                    </a:lnTo>
                                    <a:lnTo>
                                      <a:pt x="1106" y="102"/>
                                    </a:lnTo>
                                    <a:lnTo>
                                      <a:pt x="1106" y="103"/>
                                    </a:lnTo>
                                    <a:lnTo>
                                      <a:pt x="1108" y="102"/>
                                    </a:lnTo>
                                    <a:lnTo>
                                      <a:pt x="1109" y="102"/>
                                    </a:lnTo>
                                    <a:lnTo>
                                      <a:pt x="1109" y="105"/>
                                    </a:lnTo>
                                    <a:lnTo>
                                      <a:pt x="1110" y="106"/>
                                    </a:lnTo>
                                    <a:lnTo>
                                      <a:pt x="1110" y="107"/>
                                    </a:lnTo>
                                    <a:lnTo>
                                      <a:pt x="1111" y="107"/>
                                    </a:lnTo>
                                    <a:lnTo>
                                      <a:pt x="1112" y="103"/>
                                    </a:lnTo>
                                    <a:lnTo>
                                      <a:pt x="1112" y="107"/>
                                    </a:lnTo>
                                    <a:lnTo>
                                      <a:pt x="1113" y="99"/>
                                    </a:lnTo>
                                    <a:lnTo>
                                      <a:pt x="1113" y="102"/>
                                    </a:lnTo>
                                    <a:lnTo>
                                      <a:pt x="1114" y="98"/>
                                    </a:lnTo>
                                    <a:lnTo>
                                      <a:pt x="1115" y="99"/>
                                    </a:lnTo>
                                    <a:lnTo>
                                      <a:pt x="1115" y="102"/>
                                    </a:lnTo>
                                    <a:lnTo>
                                      <a:pt x="1117" y="103"/>
                                    </a:lnTo>
                                    <a:lnTo>
                                      <a:pt x="1117" y="106"/>
                                    </a:lnTo>
                                    <a:lnTo>
                                      <a:pt x="1118" y="106"/>
                                    </a:lnTo>
                                    <a:lnTo>
                                      <a:pt x="1119" y="103"/>
                                    </a:lnTo>
                                    <a:lnTo>
                                      <a:pt x="1119" y="105"/>
                                    </a:lnTo>
                                    <a:lnTo>
                                      <a:pt x="1120" y="103"/>
                                    </a:lnTo>
                                    <a:lnTo>
                                      <a:pt x="1120" y="105"/>
                                    </a:lnTo>
                                    <a:lnTo>
                                      <a:pt x="1121" y="107"/>
                                    </a:lnTo>
                                    <a:lnTo>
                                      <a:pt x="1121" y="111"/>
                                    </a:lnTo>
                                    <a:lnTo>
                                      <a:pt x="1122" y="115"/>
                                    </a:lnTo>
                                    <a:lnTo>
                                      <a:pt x="1122" y="119"/>
                                    </a:lnTo>
                                    <a:lnTo>
                                      <a:pt x="1123" y="121"/>
                                    </a:lnTo>
                                    <a:lnTo>
                                      <a:pt x="1123" y="123"/>
                                    </a:lnTo>
                                    <a:lnTo>
                                      <a:pt x="1124" y="120"/>
                                    </a:lnTo>
                                    <a:lnTo>
                                      <a:pt x="1124" y="123"/>
                                    </a:lnTo>
                                    <a:lnTo>
                                      <a:pt x="1126" y="116"/>
                                    </a:lnTo>
                                    <a:lnTo>
                                      <a:pt x="1126" y="119"/>
                                    </a:lnTo>
                                    <a:lnTo>
                                      <a:pt x="1127" y="111"/>
                                    </a:lnTo>
                                    <a:lnTo>
                                      <a:pt x="1127" y="115"/>
                                    </a:lnTo>
                                    <a:lnTo>
                                      <a:pt x="1128" y="109"/>
                                    </a:lnTo>
                                    <a:lnTo>
                                      <a:pt x="1128" y="110"/>
                                    </a:lnTo>
                                    <a:lnTo>
                                      <a:pt x="1129" y="106"/>
                                    </a:lnTo>
                                    <a:lnTo>
                                      <a:pt x="1129" y="108"/>
                                    </a:lnTo>
                                    <a:lnTo>
                                      <a:pt x="1130" y="101"/>
                                    </a:lnTo>
                                    <a:lnTo>
                                      <a:pt x="1130" y="103"/>
                                    </a:lnTo>
                                    <a:lnTo>
                                      <a:pt x="1131" y="97"/>
                                    </a:lnTo>
                                    <a:lnTo>
                                      <a:pt x="1131" y="100"/>
                                    </a:lnTo>
                                    <a:lnTo>
                                      <a:pt x="1132" y="92"/>
                                    </a:lnTo>
                                    <a:lnTo>
                                      <a:pt x="1132" y="96"/>
                                    </a:lnTo>
                                    <a:lnTo>
                                      <a:pt x="1133" y="89"/>
                                    </a:lnTo>
                                    <a:lnTo>
                                      <a:pt x="1133" y="91"/>
                                    </a:lnTo>
                                    <a:lnTo>
                                      <a:pt x="1135" y="87"/>
                                    </a:lnTo>
                                    <a:lnTo>
                                      <a:pt x="1135" y="89"/>
                                    </a:lnTo>
                                    <a:lnTo>
                                      <a:pt x="1136" y="83"/>
                                    </a:lnTo>
                                    <a:lnTo>
                                      <a:pt x="1136" y="85"/>
                                    </a:lnTo>
                                    <a:lnTo>
                                      <a:pt x="1137" y="77"/>
                                    </a:lnTo>
                                    <a:lnTo>
                                      <a:pt x="1137" y="81"/>
                                    </a:lnTo>
                                    <a:lnTo>
                                      <a:pt x="1138" y="75"/>
                                    </a:lnTo>
                                    <a:lnTo>
                                      <a:pt x="1138" y="76"/>
                                    </a:lnTo>
                                    <a:lnTo>
                                      <a:pt x="1139" y="75"/>
                                    </a:lnTo>
                                    <a:lnTo>
                                      <a:pt x="1139" y="77"/>
                                    </a:lnTo>
                                    <a:lnTo>
                                      <a:pt x="1140" y="79"/>
                                    </a:lnTo>
                                    <a:lnTo>
                                      <a:pt x="1140" y="85"/>
                                    </a:lnTo>
                                    <a:lnTo>
                                      <a:pt x="1141" y="90"/>
                                    </a:lnTo>
                                    <a:lnTo>
                                      <a:pt x="1141" y="98"/>
                                    </a:lnTo>
                                    <a:lnTo>
                                      <a:pt x="1143" y="101"/>
                                    </a:lnTo>
                                    <a:lnTo>
                                      <a:pt x="1143" y="107"/>
                                    </a:lnTo>
                                    <a:lnTo>
                                      <a:pt x="1144" y="109"/>
                                    </a:lnTo>
                                    <a:lnTo>
                                      <a:pt x="1144" y="112"/>
                                    </a:lnTo>
                                    <a:lnTo>
                                      <a:pt x="1145" y="114"/>
                                    </a:lnTo>
                                    <a:lnTo>
                                      <a:pt x="1145" y="115"/>
                                    </a:lnTo>
                                    <a:lnTo>
                                      <a:pt x="1146" y="116"/>
                                    </a:lnTo>
                                    <a:lnTo>
                                      <a:pt x="1146" y="118"/>
                                    </a:lnTo>
                                    <a:lnTo>
                                      <a:pt x="1147" y="119"/>
                                    </a:lnTo>
                                    <a:lnTo>
                                      <a:pt x="1147" y="123"/>
                                    </a:lnTo>
                                    <a:lnTo>
                                      <a:pt x="1148" y="125"/>
                                    </a:lnTo>
                                    <a:lnTo>
                                      <a:pt x="1148" y="128"/>
                                    </a:lnTo>
                                    <a:lnTo>
                                      <a:pt x="1149" y="130"/>
                                    </a:lnTo>
                                    <a:lnTo>
                                      <a:pt x="1149" y="132"/>
                                    </a:lnTo>
                                    <a:lnTo>
                                      <a:pt x="1150" y="132"/>
                                    </a:lnTo>
                                    <a:lnTo>
                                      <a:pt x="1152" y="127"/>
                                    </a:lnTo>
                                    <a:lnTo>
                                      <a:pt x="1152" y="130"/>
                                    </a:lnTo>
                                    <a:lnTo>
                                      <a:pt x="1153" y="120"/>
                                    </a:lnTo>
                                    <a:lnTo>
                                      <a:pt x="1153" y="125"/>
                                    </a:lnTo>
                                    <a:lnTo>
                                      <a:pt x="1154" y="114"/>
                                    </a:lnTo>
                                    <a:lnTo>
                                      <a:pt x="1154" y="118"/>
                                    </a:lnTo>
                                    <a:lnTo>
                                      <a:pt x="1155" y="108"/>
                                    </a:lnTo>
                                    <a:lnTo>
                                      <a:pt x="1155" y="111"/>
                                    </a:lnTo>
                                    <a:lnTo>
                                      <a:pt x="1156" y="103"/>
                                    </a:lnTo>
                                    <a:lnTo>
                                      <a:pt x="1156" y="106"/>
                                    </a:lnTo>
                                    <a:lnTo>
                                      <a:pt x="1157" y="103"/>
                                    </a:lnTo>
                                    <a:lnTo>
                                      <a:pt x="1158" y="103"/>
                                    </a:lnTo>
                                    <a:lnTo>
                                      <a:pt x="1159" y="103"/>
                                    </a:lnTo>
                                    <a:lnTo>
                                      <a:pt x="1161" y="102"/>
                                    </a:lnTo>
                                    <a:lnTo>
                                      <a:pt x="1161" y="103"/>
                                    </a:lnTo>
                                    <a:lnTo>
                                      <a:pt x="1162" y="99"/>
                                    </a:lnTo>
                                    <a:lnTo>
                                      <a:pt x="1162" y="101"/>
                                    </a:lnTo>
                                    <a:lnTo>
                                      <a:pt x="1163" y="96"/>
                                    </a:lnTo>
                                    <a:lnTo>
                                      <a:pt x="1163" y="98"/>
                                    </a:lnTo>
                                    <a:lnTo>
                                      <a:pt x="1164" y="93"/>
                                    </a:lnTo>
                                    <a:lnTo>
                                      <a:pt x="1164" y="94"/>
                                    </a:lnTo>
                                    <a:lnTo>
                                      <a:pt x="1165" y="89"/>
                                    </a:lnTo>
                                    <a:lnTo>
                                      <a:pt x="1165" y="92"/>
                                    </a:lnTo>
                                    <a:lnTo>
                                      <a:pt x="1166" y="84"/>
                                    </a:lnTo>
                                    <a:lnTo>
                                      <a:pt x="1166" y="88"/>
                                    </a:lnTo>
                                    <a:lnTo>
                                      <a:pt x="1167" y="80"/>
                                    </a:lnTo>
                                    <a:lnTo>
                                      <a:pt x="1167" y="82"/>
                                    </a:lnTo>
                                    <a:lnTo>
                                      <a:pt x="1168" y="81"/>
                                    </a:lnTo>
                                    <a:lnTo>
                                      <a:pt x="1168" y="84"/>
                                    </a:lnTo>
                                    <a:lnTo>
                                      <a:pt x="1170" y="88"/>
                                    </a:lnTo>
                                    <a:lnTo>
                                      <a:pt x="1170" y="98"/>
                                    </a:lnTo>
                                    <a:lnTo>
                                      <a:pt x="1171" y="105"/>
                                    </a:lnTo>
                                    <a:lnTo>
                                      <a:pt x="1171" y="116"/>
                                    </a:lnTo>
                                    <a:lnTo>
                                      <a:pt x="1172" y="121"/>
                                    </a:lnTo>
                                    <a:lnTo>
                                      <a:pt x="1172" y="125"/>
                                    </a:lnTo>
                                    <a:lnTo>
                                      <a:pt x="1173" y="128"/>
                                    </a:lnTo>
                                    <a:lnTo>
                                      <a:pt x="1173" y="129"/>
                                    </a:lnTo>
                                    <a:lnTo>
                                      <a:pt x="1174" y="126"/>
                                    </a:lnTo>
                                    <a:lnTo>
                                      <a:pt x="1174" y="129"/>
                                    </a:lnTo>
                                    <a:lnTo>
                                      <a:pt x="1175" y="123"/>
                                    </a:lnTo>
                                    <a:lnTo>
                                      <a:pt x="1175" y="125"/>
                                    </a:lnTo>
                                    <a:lnTo>
                                      <a:pt x="1176" y="119"/>
                                    </a:lnTo>
                                    <a:lnTo>
                                      <a:pt x="1176" y="121"/>
                                    </a:lnTo>
                                    <a:lnTo>
                                      <a:pt x="1177" y="114"/>
                                    </a:lnTo>
                                    <a:lnTo>
                                      <a:pt x="1177" y="118"/>
                                    </a:lnTo>
                                    <a:lnTo>
                                      <a:pt x="1179" y="96"/>
                                    </a:lnTo>
                                    <a:lnTo>
                                      <a:pt x="1179" y="109"/>
                                    </a:lnTo>
                                    <a:lnTo>
                                      <a:pt x="1180" y="64"/>
                                    </a:lnTo>
                                    <a:lnTo>
                                      <a:pt x="1180" y="87"/>
                                    </a:lnTo>
                                    <a:lnTo>
                                      <a:pt x="1181" y="29"/>
                                    </a:lnTo>
                                    <a:lnTo>
                                      <a:pt x="1181" y="53"/>
                                    </a:lnTo>
                                    <a:lnTo>
                                      <a:pt x="1182" y="5"/>
                                    </a:lnTo>
                                    <a:lnTo>
                                      <a:pt x="1182" y="19"/>
                                    </a:lnTo>
                                    <a:lnTo>
                                      <a:pt x="1183" y="3"/>
                                    </a:lnTo>
                                    <a:lnTo>
                                      <a:pt x="1184" y="6"/>
                                    </a:lnTo>
                                    <a:lnTo>
                                      <a:pt x="1184" y="21"/>
                                    </a:lnTo>
                                    <a:lnTo>
                                      <a:pt x="1185" y="31"/>
                                    </a:lnTo>
                                    <a:lnTo>
                                      <a:pt x="1185" y="53"/>
                                    </a:lnTo>
                                    <a:lnTo>
                                      <a:pt x="1187" y="62"/>
                                    </a:lnTo>
                                    <a:lnTo>
                                      <a:pt x="1187" y="76"/>
                                    </a:lnTo>
                                    <a:lnTo>
                                      <a:pt x="1188" y="81"/>
                                    </a:lnTo>
                                    <a:lnTo>
                                      <a:pt x="1188" y="85"/>
                                    </a:lnTo>
                                    <a:lnTo>
                                      <a:pt x="1189" y="87"/>
                                    </a:lnTo>
                                    <a:lnTo>
                                      <a:pt x="1189" y="90"/>
                                    </a:lnTo>
                                    <a:lnTo>
                                      <a:pt x="1190" y="94"/>
                                    </a:lnTo>
                                    <a:lnTo>
                                      <a:pt x="1190" y="114"/>
                                    </a:lnTo>
                                    <a:lnTo>
                                      <a:pt x="1191" y="128"/>
                                    </a:lnTo>
                                    <a:lnTo>
                                      <a:pt x="1191" y="170"/>
                                    </a:lnTo>
                                    <a:lnTo>
                                      <a:pt x="1192" y="196"/>
                                    </a:lnTo>
                                    <a:lnTo>
                                      <a:pt x="1192" y="249"/>
                                    </a:lnTo>
                                    <a:lnTo>
                                      <a:pt x="1193" y="274"/>
                                    </a:lnTo>
                                    <a:lnTo>
                                      <a:pt x="1193" y="294"/>
                                    </a:lnTo>
                                    <a:lnTo>
                                      <a:pt x="1194" y="310"/>
                                    </a:lnTo>
                                    <a:lnTo>
                                      <a:pt x="1194" y="321"/>
                                    </a:lnTo>
                                    <a:lnTo>
                                      <a:pt x="1196" y="285"/>
                                    </a:lnTo>
                                    <a:lnTo>
                                      <a:pt x="1196" y="315"/>
                                    </a:lnTo>
                                    <a:lnTo>
                                      <a:pt x="1197" y="209"/>
                                    </a:lnTo>
                                    <a:lnTo>
                                      <a:pt x="1197" y="262"/>
                                    </a:lnTo>
                                    <a:lnTo>
                                      <a:pt x="1198" y="138"/>
                                    </a:lnTo>
                                    <a:lnTo>
                                      <a:pt x="1198" y="183"/>
                                    </a:lnTo>
                                    <a:lnTo>
                                      <a:pt x="1199" y="100"/>
                                    </a:lnTo>
                                    <a:lnTo>
                                      <a:pt x="1199" y="121"/>
                                    </a:lnTo>
                                    <a:lnTo>
                                      <a:pt x="1200" y="90"/>
                                    </a:lnTo>
                                    <a:lnTo>
                                      <a:pt x="1200" y="94"/>
                                    </a:lnTo>
                                    <a:lnTo>
                                      <a:pt x="1201" y="85"/>
                                    </a:lnTo>
                                    <a:lnTo>
                                      <a:pt x="1201" y="89"/>
                                    </a:lnTo>
                                    <a:lnTo>
                                      <a:pt x="1202" y="75"/>
                                    </a:lnTo>
                                    <a:lnTo>
                                      <a:pt x="1202" y="83"/>
                                    </a:lnTo>
                                    <a:lnTo>
                                      <a:pt x="1203" y="57"/>
                                    </a:lnTo>
                                    <a:lnTo>
                                      <a:pt x="1203" y="70"/>
                                    </a:lnTo>
                                    <a:lnTo>
                                      <a:pt x="1205" y="46"/>
                                    </a:lnTo>
                                    <a:lnTo>
                                      <a:pt x="1205" y="52"/>
                                    </a:lnTo>
                                    <a:lnTo>
                                      <a:pt x="1206" y="36"/>
                                    </a:lnTo>
                                    <a:lnTo>
                                      <a:pt x="1206" y="41"/>
                                    </a:lnTo>
                                    <a:lnTo>
                                      <a:pt x="1207" y="35"/>
                                    </a:lnTo>
                                    <a:lnTo>
                                      <a:pt x="1207" y="36"/>
                                    </a:lnTo>
                                    <a:lnTo>
                                      <a:pt x="1208" y="37"/>
                                    </a:lnTo>
                                    <a:lnTo>
                                      <a:pt x="1208" y="40"/>
                                    </a:lnTo>
                                    <a:lnTo>
                                      <a:pt x="1209" y="41"/>
                                    </a:lnTo>
                                    <a:lnTo>
                                      <a:pt x="1209" y="43"/>
                                    </a:lnTo>
                                    <a:lnTo>
                                      <a:pt x="1210" y="40"/>
                                    </a:lnTo>
                                    <a:lnTo>
                                      <a:pt x="1210" y="43"/>
                                    </a:lnTo>
                                    <a:lnTo>
                                      <a:pt x="1211" y="34"/>
                                    </a:lnTo>
                                    <a:lnTo>
                                      <a:pt x="1211" y="38"/>
                                    </a:lnTo>
                                    <a:lnTo>
                                      <a:pt x="1212" y="28"/>
                                    </a:lnTo>
                                    <a:lnTo>
                                      <a:pt x="1212" y="31"/>
                                    </a:lnTo>
                                    <a:lnTo>
                                      <a:pt x="1214" y="27"/>
                                    </a:lnTo>
                                    <a:lnTo>
                                      <a:pt x="1214" y="28"/>
                                    </a:lnTo>
                                    <a:lnTo>
                                      <a:pt x="1215" y="29"/>
                                    </a:lnTo>
                                    <a:lnTo>
                                      <a:pt x="1215" y="32"/>
                                    </a:lnTo>
                                    <a:lnTo>
                                      <a:pt x="1216" y="35"/>
                                    </a:lnTo>
                                    <a:lnTo>
                                      <a:pt x="1216" y="38"/>
                                    </a:lnTo>
                                    <a:lnTo>
                                      <a:pt x="1217" y="40"/>
                                    </a:lnTo>
                                    <a:lnTo>
                                      <a:pt x="1217" y="45"/>
                                    </a:lnTo>
                                    <a:lnTo>
                                      <a:pt x="1218" y="48"/>
                                    </a:lnTo>
                                    <a:lnTo>
                                      <a:pt x="1218" y="52"/>
                                    </a:lnTo>
                                    <a:lnTo>
                                      <a:pt x="1219" y="55"/>
                                    </a:lnTo>
                                    <a:lnTo>
                                      <a:pt x="1219" y="59"/>
                                    </a:lnTo>
                                    <a:lnTo>
                                      <a:pt x="1220" y="62"/>
                                    </a:lnTo>
                                    <a:lnTo>
                                      <a:pt x="1220" y="68"/>
                                    </a:lnTo>
                                    <a:lnTo>
                                      <a:pt x="1221" y="72"/>
                                    </a:lnTo>
                                    <a:lnTo>
                                      <a:pt x="1221" y="81"/>
                                    </a:lnTo>
                                    <a:lnTo>
                                      <a:pt x="1223" y="85"/>
                                    </a:lnTo>
                                    <a:lnTo>
                                      <a:pt x="1223" y="98"/>
                                    </a:lnTo>
                                    <a:lnTo>
                                      <a:pt x="1224" y="105"/>
                                    </a:lnTo>
                                    <a:lnTo>
                                      <a:pt x="1224" y="120"/>
                                    </a:lnTo>
                                    <a:lnTo>
                                      <a:pt x="1225" y="128"/>
                                    </a:lnTo>
                                    <a:lnTo>
                                      <a:pt x="1225" y="149"/>
                                    </a:lnTo>
                                    <a:lnTo>
                                      <a:pt x="1226" y="161"/>
                                    </a:lnTo>
                                    <a:lnTo>
                                      <a:pt x="1226" y="174"/>
                                    </a:lnTo>
                                    <a:lnTo>
                                      <a:pt x="1227" y="190"/>
                                    </a:lnTo>
                                    <a:lnTo>
                                      <a:pt x="1227" y="227"/>
                                    </a:lnTo>
                                    <a:lnTo>
                                      <a:pt x="1228" y="248"/>
                                    </a:lnTo>
                                    <a:lnTo>
                                      <a:pt x="1228" y="285"/>
                                    </a:lnTo>
                                    <a:lnTo>
                                      <a:pt x="1229" y="300"/>
                                    </a:lnTo>
                                    <a:lnTo>
                                      <a:pt x="1229" y="318"/>
                                    </a:lnTo>
                                    <a:lnTo>
                                      <a:pt x="1230" y="311"/>
                                    </a:lnTo>
                                    <a:lnTo>
                                      <a:pt x="1230" y="320"/>
                                    </a:lnTo>
                                    <a:lnTo>
                                      <a:pt x="1232" y="271"/>
                                    </a:lnTo>
                                    <a:lnTo>
                                      <a:pt x="1232" y="300"/>
                                    </a:lnTo>
                                    <a:lnTo>
                                      <a:pt x="1233" y="218"/>
                                    </a:lnTo>
                                    <a:lnTo>
                                      <a:pt x="1233" y="253"/>
                                    </a:lnTo>
                                    <a:lnTo>
                                      <a:pt x="1234" y="168"/>
                                    </a:lnTo>
                                    <a:lnTo>
                                      <a:pt x="1234" y="200"/>
                                    </a:lnTo>
                                    <a:lnTo>
                                      <a:pt x="1235" y="126"/>
                                    </a:lnTo>
                                    <a:lnTo>
                                      <a:pt x="1235" y="153"/>
                                    </a:lnTo>
                                    <a:lnTo>
                                      <a:pt x="1236" y="92"/>
                                    </a:lnTo>
                                    <a:lnTo>
                                      <a:pt x="1236" y="114"/>
                                    </a:lnTo>
                                    <a:lnTo>
                                      <a:pt x="1237" y="72"/>
                                    </a:lnTo>
                                    <a:lnTo>
                                      <a:pt x="1237" y="82"/>
                                    </a:lnTo>
                                    <a:lnTo>
                                      <a:pt x="1238" y="44"/>
                                    </a:lnTo>
                                    <a:lnTo>
                                      <a:pt x="1238" y="62"/>
                                    </a:lnTo>
                                    <a:lnTo>
                                      <a:pt x="1240" y="19"/>
                                    </a:lnTo>
                                    <a:lnTo>
                                      <a:pt x="1240" y="35"/>
                                    </a:lnTo>
                                    <a:lnTo>
                                      <a:pt x="1241" y="4"/>
                                    </a:lnTo>
                                    <a:lnTo>
                                      <a:pt x="1241" y="13"/>
                                    </a:lnTo>
                                    <a:lnTo>
                                      <a:pt x="1242" y="0"/>
                                    </a:lnTo>
                                    <a:lnTo>
                                      <a:pt x="1242" y="2"/>
                                    </a:lnTo>
                                    <a:lnTo>
                                      <a:pt x="1243" y="1"/>
                                    </a:lnTo>
                                    <a:lnTo>
                                      <a:pt x="1243" y="3"/>
                                    </a:lnTo>
                                    <a:lnTo>
                                      <a:pt x="1244" y="4"/>
                                    </a:lnTo>
                                    <a:lnTo>
                                      <a:pt x="1244" y="8"/>
                                    </a:lnTo>
                                    <a:lnTo>
                                      <a:pt x="1245" y="9"/>
                                    </a:lnTo>
                                    <a:lnTo>
                                      <a:pt x="1245" y="11"/>
                                    </a:lnTo>
                                    <a:lnTo>
                                      <a:pt x="1246" y="12"/>
                                    </a:lnTo>
                                    <a:lnTo>
                                      <a:pt x="1246" y="14"/>
                                    </a:lnTo>
                                    <a:lnTo>
                                      <a:pt x="1247" y="17"/>
                                    </a:lnTo>
                                    <a:lnTo>
                                      <a:pt x="1247" y="22"/>
                                    </a:lnTo>
                                    <a:lnTo>
                                      <a:pt x="1249" y="26"/>
                                    </a:lnTo>
                                    <a:lnTo>
                                      <a:pt x="1249" y="30"/>
                                    </a:lnTo>
                                    <a:lnTo>
                                      <a:pt x="1250" y="35"/>
                                    </a:lnTo>
                                    <a:lnTo>
                                      <a:pt x="1250" y="47"/>
                                    </a:lnTo>
                                    <a:lnTo>
                                      <a:pt x="1251" y="54"/>
                                    </a:lnTo>
                                    <a:lnTo>
                                      <a:pt x="1251" y="68"/>
                                    </a:lnTo>
                                    <a:lnTo>
                                      <a:pt x="1252" y="75"/>
                                    </a:lnTo>
                                    <a:lnTo>
                                      <a:pt x="1252" y="85"/>
                                    </a:lnTo>
                                    <a:lnTo>
                                      <a:pt x="1253" y="90"/>
                                    </a:lnTo>
                                    <a:lnTo>
                                      <a:pt x="1253" y="93"/>
                                    </a:lnTo>
                                    <a:lnTo>
                                      <a:pt x="1254" y="92"/>
                                    </a:lnTo>
                                    <a:lnTo>
                                      <a:pt x="1254" y="93"/>
                                    </a:lnTo>
                                    <a:lnTo>
                                      <a:pt x="1255" y="91"/>
                                    </a:lnTo>
                                    <a:lnTo>
                                      <a:pt x="1256" y="91"/>
                                    </a:lnTo>
                                    <a:lnTo>
                                      <a:pt x="1256" y="94"/>
                                    </a:lnTo>
                                    <a:lnTo>
                                      <a:pt x="1258" y="98"/>
                                    </a:lnTo>
                                    <a:lnTo>
                                      <a:pt x="1258" y="106"/>
                                    </a:lnTo>
                                    <a:lnTo>
                                      <a:pt x="1259" y="111"/>
                                    </a:lnTo>
                                    <a:lnTo>
                                      <a:pt x="1259" y="116"/>
                                    </a:lnTo>
                                    <a:lnTo>
                                      <a:pt x="1260" y="120"/>
                                    </a:lnTo>
                                    <a:lnTo>
                                      <a:pt x="1260" y="129"/>
                                    </a:lnTo>
                                    <a:lnTo>
                                      <a:pt x="1261" y="133"/>
                                    </a:lnTo>
                                    <a:lnTo>
                                      <a:pt x="1261" y="141"/>
                                    </a:lnTo>
                                    <a:lnTo>
                                      <a:pt x="1262" y="145"/>
                                    </a:lnTo>
                                    <a:lnTo>
                                      <a:pt x="1262" y="155"/>
                                    </a:lnTo>
                                    <a:lnTo>
                                      <a:pt x="1263" y="162"/>
                                    </a:lnTo>
                                    <a:lnTo>
                                      <a:pt x="1263" y="179"/>
                                    </a:lnTo>
                                    <a:lnTo>
                                      <a:pt x="1264" y="189"/>
                                    </a:lnTo>
                                    <a:lnTo>
                                      <a:pt x="1264" y="212"/>
                                    </a:lnTo>
                                    <a:lnTo>
                                      <a:pt x="1265" y="222"/>
                                    </a:lnTo>
                                    <a:lnTo>
                                      <a:pt x="1265" y="239"/>
                                    </a:lnTo>
                                    <a:lnTo>
                                      <a:pt x="1267" y="243"/>
                                    </a:lnTo>
                                    <a:lnTo>
                                      <a:pt x="1267" y="245"/>
                                    </a:lnTo>
                                    <a:lnTo>
                                      <a:pt x="1268" y="222"/>
                                    </a:lnTo>
                                    <a:lnTo>
                                      <a:pt x="1268" y="240"/>
                                    </a:lnTo>
                                    <a:lnTo>
                                      <a:pt x="1269" y="185"/>
                                    </a:lnTo>
                                    <a:lnTo>
                                      <a:pt x="1269" y="211"/>
                                    </a:lnTo>
                                    <a:lnTo>
                                      <a:pt x="1270" y="160"/>
                                    </a:lnTo>
                                    <a:lnTo>
                                      <a:pt x="1270" y="172"/>
                                    </a:lnTo>
                                    <a:lnTo>
                                      <a:pt x="1271" y="132"/>
                                    </a:lnTo>
                                    <a:lnTo>
                                      <a:pt x="1271" y="150"/>
                                    </a:lnTo>
                                    <a:lnTo>
                                      <a:pt x="1272" y="112"/>
                                    </a:lnTo>
                                    <a:lnTo>
                                      <a:pt x="1272" y="124"/>
                                    </a:lnTo>
                                    <a:lnTo>
                                      <a:pt x="1273" y="97"/>
                                    </a:lnTo>
                                    <a:lnTo>
                                      <a:pt x="1273" y="107"/>
                                    </a:lnTo>
                                    <a:lnTo>
                                      <a:pt x="1274" y="80"/>
                                    </a:lnTo>
                                    <a:lnTo>
                                      <a:pt x="1274" y="92"/>
                                    </a:lnTo>
                                    <a:lnTo>
                                      <a:pt x="1276" y="59"/>
                                    </a:lnTo>
                                    <a:lnTo>
                                      <a:pt x="1276" y="73"/>
                                    </a:lnTo>
                                    <a:lnTo>
                                      <a:pt x="1277" y="41"/>
                                    </a:lnTo>
                                    <a:lnTo>
                                      <a:pt x="1277" y="53"/>
                                    </a:lnTo>
                                    <a:lnTo>
                                      <a:pt x="1278" y="31"/>
                                    </a:lnTo>
                                    <a:lnTo>
                                      <a:pt x="1278" y="37"/>
                                    </a:lnTo>
                                    <a:lnTo>
                                      <a:pt x="1279" y="29"/>
                                    </a:lnTo>
                                    <a:lnTo>
                                      <a:pt x="1280" y="30"/>
                                    </a:lnTo>
                                    <a:lnTo>
                                      <a:pt x="1280" y="34"/>
                                    </a:lnTo>
                                    <a:lnTo>
                                      <a:pt x="1281" y="35"/>
                                    </a:lnTo>
                                    <a:lnTo>
                                      <a:pt x="1281" y="36"/>
                                    </a:lnTo>
                                    <a:lnTo>
                                      <a:pt x="1282" y="37"/>
                                    </a:lnTo>
                                    <a:lnTo>
                                      <a:pt x="1282" y="39"/>
                                    </a:lnTo>
                                    <a:lnTo>
                                      <a:pt x="1284" y="40"/>
                                    </a:lnTo>
                                    <a:lnTo>
                                      <a:pt x="1285" y="40"/>
                                    </a:lnTo>
                                    <a:lnTo>
                                      <a:pt x="1285" y="41"/>
                                    </a:lnTo>
                                    <a:lnTo>
                                      <a:pt x="1286" y="41"/>
                                    </a:lnTo>
                                    <a:lnTo>
                                      <a:pt x="1286" y="43"/>
                                    </a:lnTo>
                                    <a:lnTo>
                                      <a:pt x="1287" y="44"/>
                                    </a:lnTo>
                                    <a:lnTo>
                                      <a:pt x="1287" y="46"/>
                                    </a:lnTo>
                                    <a:lnTo>
                                      <a:pt x="1288" y="47"/>
                                    </a:lnTo>
                                    <a:lnTo>
                                      <a:pt x="1288" y="49"/>
                                    </a:lnTo>
                                    <a:lnTo>
                                      <a:pt x="1289" y="50"/>
                                    </a:lnTo>
                                    <a:lnTo>
                                      <a:pt x="1289" y="53"/>
                                    </a:lnTo>
                                    <a:lnTo>
                                      <a:pt x="1290" y="54"/>
                                    </a:lnTo>
                                    <a:lnTo>
                                      <a:pt x="1290" y="58"/>
                                    </a:lnTo>
                                    <a:lnTo>
                                      <a:pt x="1291" y="62"/>
                                    </a:lnTo>
                                    <a:lnTo>
                                      <a:pt x="1291" y="65"/>
                                    </a:lnTo>
                                    <a:lnTo>
                                      <a:pt x="1293" y="71"/>
                                    </a:lnTo>
                                    <a:lnTo>
                                      <a:pt x="1293" y="85"/>
                                    </a:lnTo>
                                    <a:lnTo>
                                      <a:pt x="1294" y="94"/>
                                    </a:lnTo>
                                    <a:lnTo>
                                      <a:pt x="1294" y="112"/>
                                    </a:lnTo>
                                    <a:lnTo>
                                      <a:pt x="1295" y="121"/>
                                    </a:lnTo>
                                    <a:lnTo>
                                      <a:pt x="1295" y="137"/>
                                    </a:lnTo>
                                    <a:lnTo>
                                      <a:pt x="1296" y="144"/>
                                    </a:lnTo>
                                    <a:lnTo>
                                      <a:pt x="1296" y="155"/>
                                    </a:lnTo>
                                    <a:lnTo>
                                      <a:pt x="1297" y="162"/>
                                    </a:lnTo>
                                    <a:lnTo>
                                      <a:pt x="1297" y="178"/>
                                    </a:lnTo>
                                    <a:lnTo>
                                      <a:pt x="1298" y="187"/>
                                    </a:lnTo>
                                    <a:lnTo>
                                      <a:pt x="1298" y="212"/>
                                    </a:lnTo>
                                    <a:lnTo>
                                      <a:pt x="1299" y="224"/>
                                    </a:lnTo>
                                    <a:lnTo>
                                      <a:pt x="1299" y="248"/>
                                    </a:lnTo>
                                    <a:lnTo>
                                      <a:pt x="1300" y="257"/>
                                    </a:lnTo>
                                    <a:lnTo>
                                      <a:pt x="1300" y="261"/>
                                    </a:lnTo>
                                    <a:lnTo>
                                      <a:pt x="1302" y="233"/>
                                    </a:lnTo>
                                    <a:lnTo>
                                      <a:pt x="1302" y="257"/>
                                    </a:lnTo>
                                    <a:lnTo>
                                      <a:pt x="1303" y="196"/>
                                    </a:lnTo>
                                    <a:lnTo>
                                      <a:pt x="1303" y="215"/>
                                    </a:lnTo>
                                    <a:lnTo>
                                      <a:pt x="1304" y="136"/>
                                    </a:lnTo>
                                    <a:lnTo>
                                      <a:pt x="1304" y="176"/>
                                    </a:lnTo>
                                    <a:lnTo>
                                      <a:pt x="1305" y="98"/>
                                    </a:lnTo>
                                    <a:lnTo>
                                      <a:pt x="1305" y="120"/>
                                    </a:lnTo>
                                    <a:lnTo>
                                      <a:pt x="1306" y="89"/>
                                    </a:lnTo>
                                    <a:lnTo>
                                      <a:pt x="1306" y="92"/>
                                    </a:lnTo>
                                    <a:lnTo>
                                      <a:pt x="1307" y="90"/>
                                    </a:lnTo>
                                    <a:lnTo>
                                      <a:pt x="1307" y="97"/>
                                    </a:lnTo>
                                    <a:lnTo>
                                      <a:pt x="1308" y="100"/>
                                    </a:lnTo>
                                    <a:lnTo>
                                      <a:pt x="1308" y="106"/>
                                    </a:lnTo>
                                    <a:lnTo>
                                      <a:pt x="1309" y="106"/>
                                    </a:lnTo>
                                    <a:lnTo>
                                      <a:pt x="1309" y="108"/>
                                    </a:lnTo>
                                    <a:lnTo>
                                      <a:pt x="1311" y="94"/>
                                    </a:lnTo>
                                    <a:lnTo>
                                      <a:pt x="1311" y="103"/>
                                    </a:lnTo>
                                    <a:lnTo>
                                      <a:pt x="1312" y="75"/>
                                    </a:lnTo>
                                    <a:lnTo>
                                      <a:pt x="1312" y="89"/>
                                    </a:lnTo>
                                    <a:lnTo>
                                      <a:pt x="1313" y="57"/>
                                    </a:lnTo>
                                    <a:lnTo>
                                      <a:pt x="1313" y="68"/>
                                    </a:lnTo>
                                    <a:lnTo>
                                      <a:pt x="1314" y="48"/>
                                    </a:lnTo>
                                    <a:lnTo>
                                      <a:pt x="1314" y="53"/>
                                    </a:lnTo>
                                    <a:lnTo>
                                      <a:pt x="1315" y="41"/>
                                    </a:lnTo>
                                    <a:lnTo>
                                      <a:pt x="1315" y="45"/>
                                    </a:lnTo>
                                    <a:lnTo>
                                      <a:pt x="1316" y="39"/>
                                    </a:lnTo>
                                    <a:lnTo>
                                      <a:pt x="1316" y="40"/>
                                    </a:lnTo>
                                    <a:lnTo>
                                      <a:pt x="1317" y="38"/>
                                    </a:lnTo>
                                    <a:lnTo>
                                      <a:pt x="1317" y="39"/>
                                    </a:lnTo>
                                    <a:lnTo>
                                      <a:pt x="1318" y="39"/>
                                    </a:lnTo>
                                    <a:lnTo>
                                      <a:pt x="1318" y="43"/>
                                    </a:lnTo>
                                    <a:lnTo>
                                      <a:pt x="1320" y="45"/>
                                    </a:lnTo>
                                    <a:lnTo>
                                      <a:pt x="1320" y="52"/>
                                    </a:lnTo>
                                    <a:lnTo>
                                      <a:pt x="1321" y="55"/>
                                    </a:lnTo>
                                    <a:lnTo>
                                      <a:pt x="1321" y="65"/>
                                    </a:lnTo>
                                    <a:lnTo>
                                      <a:pt x="1322" y="70"/>
                                    </a:lnTo>
                                    <a:lnTo>
                                      <a:pt x="1322" y="79"/>
                                    </a:lnTo>
                                    <a:lnTo>
                                      <a:pt x="1323" y="83"/>
                                    </a:lnTo>
                                    <a:lnTo>
                                      <a:pt x="1323" y="90"/>
                                    </a:lnTo>
                                    <a:lnTo>
                                      <a:pt x="1324" y="92"/>
                                    </a:lnTo>
                                    <a:lnTo>
                                      <a:pt x="1324" y="94"/>
                                    </a:lnTo>
                                    <a:lnTo>
                                      <a:pt x="1325" y="97"/>
                                    </a:lnTo>
                                    <a:lnTo>
                                      <a:pt x="1325" y="100"/>
                                    </a:lnTo>
                                    <a:lnTo>
                                      <a:pt x="1326" y="102"/>
                                    </a:lnTo>
                                    <a:lnTo>
                                      <a:pt x="1326" y="105"/>
                                    </a:lnTo>
                                    <a:lnTo>
                                      <a:pt x="1328" y="107"/>
                                    </a:lnTo>
                                    <a:lnTo>
                                      <a:pt x="1328" y="109"/>
                                    </a:lnTo>
                                    <a:lnTo>
                                      <a:pt x="1329" y="110"/>
                                    </a:lnTo>
                                    <a:lnTo>
                                      <a:pt x="1330" y="109"/>
                                    </a:lnTo>
                                    <a:lnTo>
                                      <a:pt x="1330" y="110"/>
                                    </a:lnTo>
                                    <a:lnTo>
                                      <a:pt x="1331" y="108"/>
                                    </a:lnTo>
                                    <a:lnTo>
                                      <a:pt x="1332" y="108"/>
                                    </a:lnTo>
                                    <a:lnTo>
                                      <a:pt x="1332" y="110"/>
                                    </a:lnTo>
                                    <a:lnTo>
                                      <a:pt x="1333" y="111"/>
                                    </a:lnTo>
                                    <a:lnTo>
                                      <a:pt x="1333" y="117"/>
                                    </a:lnTo>
                                    <a:lnTo>
                                      <a:pt x="1334" y="120"/>
                                    </a:lnTo>
                                    <a:lnTo>
                                      <a:pt x="1334" y="128"/>
                                    </a:lnTo>
                                    <a:lnTo>
                                      <a:pt x="1335" y="133"/>
                                    </a:lnTo>
                                    <a:lnTo>
                                      <a:pt x="1335" y="137"/>
                                    </a:lnTo>
                                    <a:lnTo>
                                      <a:pt x="1337" y="142"/>
                                    </a:lnTo>
                                    <a:lnTo>
                                      <a:pt x="1337" y="151"/>
                                    </a:lnTo>
                                    <a:lnTo>
                                      <a:pt x="1338" y="154"/>
                                    </a:lnTo>
                                    <a:lnTo>
                                      <a:pt x="1338" y="159"/>
                                    </a:lnTo>
                                    <a:lnTo>
                                      <a:pt x="1339" y="160"/>
                                    </a:lnTo>
                                    <a:lnTo>
                                      <a:pt x="1339" y="161"/>
                                    </a:lnTo>
                                    <a:lnTo>
                                      <a:pt x="1340" y="156"/>
                                    </a:lnTo>
                                    <a:lnTo>
                                      <a:pt x="1340" y="160"/>
                                    </a:lnTo>
                                    <a:lnTo>
                                      <a:pt x="1341" y="149"/>
                                    </a:lnTo>
                                    <a:lnTo>
                                      <a:pt x="1341" y="154"/>
                                    </a:lnTo>
                                    <a:lnTo>
                                      <a:pt x="1342" y="138"/>
                                    </a:lnTo>
                                    <a:lnTo>
                                      <a:pt x="1342" y="145"/>
                                    </a:lnTo>
                                    <a:lnTo>
                                      <a:pt x="1343" y="129"/>
                                    </a:lnTo>
                                    <a:lnTo>
                                      <a:pt x="1343" y="135"/>
                                    </a:lnTo>
                                    <a:lnTo>
                                      <a:pt x="1344" y="120"/>
                                    </a:lnTo>
                                    <a:lnTo>
                                      <a:pt x="1344" y="126"/>
                                    </a:lnTo>
                                    <a:lnTo>
                                      <a:pt x="1346" y="112"/>
                                    </a:lnTo>
                                    <a:lnTo>
                                      <a:pt x="1346" y="117"/>
                                    </a:lnTo>
                                    <a:lnTo>
                                      <a:pt x="1347" y="107"/>
                                    </a:lnTo>
                                    <a:lnTo>
                                      <a:pt x="1347" y="109"/>
                                    </a:lnTo>
                                    <a:lnTo>
                                      <a:pt x="1348" y="100"/>
                                    </a:lnTo>
                                    <a:lnTo>
                                      <a:pt x="1348" y="105"/>
                                    </a:lnTo>
                                    <a:lnTo>
                                      <a:pt x="1349" y="92"/>
                                    </a:lnTo>
                                    <a:lnTo>
                                      <a:pt x="1349" y="98"/>
                                    </a:lnTo>
                                    <a:lnTo>
                                      <a:pt x="1350" y="81"/>
                                    </a:lnTo>
                                    <a:lnTo>
                                      <a:pt x="1350" y="89"/>
                                    </a:lnTo>
                                    <a:lnTo>
                                      <a:pt x="1351" y="70"/>
                                    </a:lnTo>
                                    <a:lnTo>
                                      <a:pt x="1351" y="77"/>
                                    </a:lnTo>
                                    <a:lnTo>
                                      <a:pt x="1352" y="61"/>
                                    </a:lnTo>
                                    <a:lnTo>
                                      <a:pt x="1352" y="66"/>
                                    </a:lnTo>
                                    <a:lnTo>
                                      <a:pt x="1353" y="57"/>
                                    </a:lnTo>
                                    <a:lnTo>
                                      <a:pt x="1353" y="59"/>
                                    </a:lnTo>
                                    <a:lnTo>
                                      <a:pt x="1355" y="57"/>
                                    </a:lnTo>
                                    <a:lnTo>
                                      <a:pt x="1356" y="58"/>
                                    </a:lnTo>
                                    <a:lnTo>
                                      <a:pt x="1357" y="58"/>
                                    </a:lnTo>
                                    <a:lnTo>
                                      <a:pt x="1358" y="57"/>
                                    </a:lnTo>
                                    <a:lnTo>
                                      <a:pt x="1358" y="58"/>
                                    </a:lnTo>
                                    <a:lnTo>
                                      <a:pt x="1359" y="56"/>
                                    </a:lnTo>
                                    <a:lnTo>
                                      <a:pt x="1359" y="57"/>
                                    </a:lnTo>
                                    <a:lnTo>
                                      <a:pt x="1360" y="57"/>
                                    </a:lnTo>
                                    <a:lnTo>
                                      <a:pt x="1360" y="61"/>
                                    </a:lnTo>
                                    <a:lnTo>
                                      <a:pt x="1361" y="63"/>
                                    </a:lnTo>
                                    <a:lnTo>
                                      <a:pt x="1361" y="70"/>
                                    </a:lnTo>
                                    <a:lnTo>
                                      <a:pt x="1362" y="74"/>
                                    </a:lnTo>
                                    <a:lnTo>
                                      <a:pt x="1362" y="83"/>
                                    </a:lnTo>
                                    <a:lnTo>
                                      <a:pt x="1364" y="88"/>
                                    </a:lnTo>
                                    <a:lnTo>
                                      <a:pt x="1364" y="97"/>
                                    </a:lnTo>
                                    <a:lnTo>
                                      <a:pt x="1365" y="102"/>
                                    </a:lnTo>
                                    <a:lnTo>
                                      <a:pt x="1365" y="114"/>
                                    </a:lnTo>
                                    <a:lnTo>
                                      <a:pt x="1366" y="119"/>
                                    </a:lnTo>
                                    <a:lnTo>
                                      <a:pt x="1366" y="132"/>
                                    </a:lnTo>
                                    <a:lnTo>
                                      <a:pt x="1367" y="137"/>
                                    </a:lnTo>
                                    <a:lnTo>
                                      <a:pt x="1367" y="147"/>
                                    </a:lnTo>
                                    <a:lnTo>
                                      <a:pt x="1368" y="151"/>
                                    </a:lnTo>
                                    <a:lnTo>
                                      <a:pt x="1368" y="154"/>
                                    </a:lnTo>
                                    <a:lnTo>
                                      <a:pt x="1369" y="158"/>
                                    </a:lnTo>
                                    <a:lnTo>
                                      <a:pt x="1369" y="161"/>
                                    </a:lnTo>
                                    <a:lnTo>
                                      <a:pt x="1370" y="162"/>
                                    </a:lnTo>
                                    <a:lnTo>
                                      <a:pt x="1370" y="163"/>
                                    </a:lnTo>
                                    <a:lnTo>
                                      <a:pt x="1371" y="162"/>
                                    </a:lnTo>
                                    <a:lnTo>
                                      <a:pt x="1373" y="162"/>
                                    </a:lnTo>
                                    <a:lnTo>
                                      <a:pt x="1374" y="160"/>
                                    </a:lnTo>
                                    <a:lnTo>
                                      <a:pt x="1374" y="161"/>
                                    </a:lnTo>
                                    <a:lnTo>
                                      <a:pt x="1375" y="150"/>
                                    </a:lnTo>
                                    <a:lnTo>
                                      <a:pt x="1375" y="158"/>
                                    </a:lnTo>
                                    <a:lnTo>
                                      <a:pt x="1376" y="130"/>
                                    </a:lnTo>
                                    <a:lnTo>
                                      <a:pt x="1376" y="144"/>
                                    </a:lnTo>
                                    <a:lnTo>
                                      <a:pt x="1377" y="108"/>
                                    </a:lnTo>
                                    <a:lnTo>
                                      <a:pt x="1377" y="123"/>
                                    </a:lnTo>
                                    <a:lnTo>
                                      <a:pt x="1378" y="91"/>
                                    </a:lnTo>
                                    <a:lnTo>
                                      <a:pt x="1378" y="101"/>
                                    </a:lnTo>
                                    <a:lnTo>
                                      <a:pt x="1379" y="85"/>
                                    </a:lnTo>
                                    <a:lnTo>
                                      <a:pt x="1379" y="88"/>
                                    </a:lnTo>
                                    <a:lnTo>
                                      <a:pt x="1381" y="81"/>
                                    </a:lnTo>
                                    <a:lnTo>
                                      <a:pt x="1381" y="83"/>
                                    </a:lnTo>
                                    <a:lnTo>
                                      <a:pt x="1382" y="80"/>
                                    </a:lnTo>
                                    <a:lnTo>
                                      <a:pt x="1382" y="81"/>
                                    </a:lnTo>
                                    <a:lnTo>
                                      <a:pt x="1383" y="76"/>
                                    </a:lnTo>
                                    <a:lnTo>
                                      <a:pt x="1383" y="79"/>
                                    </a:lnTo>
                                    <a:lnTo>
                                      <a:pt x="1384" y="71"/>
                                    </a:lnTo>
                                    <a:lnTo>
                                      <a:pt x="1384" y="74"/>
                                    </a:lnTo>
                                    <a:lnTo>
                                      <a:pt x="1385" y="64"/>
                                    </a:lnTo>
                                    <a:lnTo>
                                      <a:pt x="1385" y="67"/>
                                    </a:lnTo>
                                    <a:lnTo>
                                      <a:pt x="1386" y="61"/>
                                    </a:lnTo>
                                    <a:lnTo>
                                      <a:pt x="1386" y="62"/>
                                    </a:lnTo>
                                    <a:lnTo>
                                      <a:pt x="1387" y="59"/>
                                    </a:lnTo>
                                    <a:lnTo>
                                      <a:pt x="1387" y="62"/>
                                    </a:lnTo>
                                    <a:lnTo>
                                      <a:pt x="1388" y="64"/>
                                    </a:lnTo>
                                    <a:lnTo>
                                      <a:pt x="1388" y="68"/>
                                    </a:lnTo>
                                    <a:lnTo>
                                      <a:pt x="1390" y="72"/>
                                    </a:lnTo>
                                    <a:lnTo>
                                      <a:pt x="1390" y="75"/>
                                    </a:lnTo>
                                    <a:lnTo>
                                      <a:pt x="1391" y="79"/>
                                    </a:lnTo>
                                    <a:lnTo>
                                      <a:pt x="1391" y="85"/>
                                    </a:lnTo>
                                    <a:lnTo>
                                      <a:pt x="1392" y="88"/>
                                    </a:lnTo>
                                    <a:lnTo>
                                      <a:pt x="1392" y="92"/>
                                    </a:lnTo>
                                    <a:lnTo>
                                      <a:pt x="1393" y="93"/>
                                    </a:lnTo>
                                    <a:lnTo>
                                      <a:pt x="1393" y="96"/>
                                    </a:lnTo>
                                    <a:lnTo>
                                      <a:pt x="1394" y="97"/>
                                    </a:lnTo>
                                    <a:lnTo>
                                      <a:pt x="1394" y="99"/>
                                    </a:lnTo>
                                    <a:lnTo>
                                      <a:pt x="1395" y="100"/>
                                    </a:lnTo>
                                    <a:lnTo>
                                      <a:pt x="1395" y="105"/>
                                    </a:lnTo>
                                    <a:lnTo>
                                      <a:pt x="1396" y="108"/>
                                    </a:lnTo>
                                    <a:lnTo>
                                      <a:pt x="1396" y="116"/>
                                    </a:lnTo>
                                    <a:lnTo>
                                      <a:pt x="1397" y="120"/>
                                    </a:lnTo>
                                    <a:lnTo>
                                      <a:pt x="1397" y="127"/>
                                    </a:lnTo>
                                    <a:lnTo>
                                      <a:pt x="1399" y="130"/>
                                    </a:lnTo>
                                    <a:lnTo>
                                      <a:pt x="1399" y="133"/>
                                    </a:lnTo>
                                    <a:lnTo>
                                      <a:pt x="1400" y="132"/>
                                    </a:lnTo>
                                    <a:lnTo>
                                      <a:pt x="1400" y="133"/>
                                    </a:lnTo>
                                    <a:lnTo>
                                      <a:pt x="1401" y="127"/>
                                    </a:lnTo>
                                    <a:lnTo>
                                      <a:pt x="1401" y="129"/>
                                    </a:lnTo>
                                    <a:lnTo>
                                      <a:pt x="1402" y="123"/>
                                    </a:lnTo>
                                    <a:lnTo>
                                      <a:pt x="1402" y="126"/>
                                    </a:lnTo>
                                    <a:lnTo>
                                      <a:pt x="1403" y="121"/>
                                    </a:lnTo>
                                    <a:lnTo>
                                      <a:pt x="1403" y="123"/>
                                    </a:lnTo>
                                    <a:lnTo>
                                      <a:pt x="1404" y="124"/>
                                    </a:lnTo>
                                    <a:lnTo>
                                      <a:pt x="1404" y="127"/>
                                    </a:lnTo>
                                    <a:lnTo>
                                      <a:pt x="1405" y="129"/>
                                    </a:lnTo>
                                    <a:lnTo>
                                      <a:pt x="1405" y="134"/>
                                    </a:lnTo>
                                    <a:lnTo>
                                      <a:pt x="1406" y="136"/>
                                    </a:lnTo>
                                    <a:lnTo>
                                      <a:pt x="1406" y="138"/>
                                    </a:lnTo>
                                    <a:lnTo>
                                      <a:pt x="1408" y="135"/>
                                    </a:lnTo>
                                    <a:lnTo>
                                      <a:pt x="1408" y="138"/>
                                    </a:lnTo>
                                    <a:lnTo>
                                      <a:pt x="1409" y="120"/>
                                    </a:lnTo>
                                    <a:lnTo>
                                      <a:pt x="1409" y="130"/>
                                    </a:lnTo>
                                    <a:lnTo>
                                      <a:pt x="1410" y="102"/>
                                    </a:lnTo>
                                    <a:lnTo>
                                      <a:pt x="1410" y="115"/>
                                    </a:lnTo>
                                    <a:lnTo>
                                      <a:pt x="1411" y="88"/>
                                    </a:lnTo>
                                    <a:lnTo>
                                      <a:pt x="1411" y="97"/>
                                    </a:lnTo>
                                    <a:lnTo>
                                      <a:pt x="1412" y="82"/>
                                    </a:lnTo>
                                    <a:lnTo>
                                      <a:pt x="1412" y="84"/>
                                    </a:lnTo>
                                    <a:lnTo>
                                      <a:pt x="1413" y="80"/>
                                    </a:lnTo>
                                    <a:lnTo>
                                      <a:pt x="1413" y="81"/>
                                    </a:lnTo>
                                    <a:lnTo>
                                      <a:pt x="1414" y="79"/>
                                    </a:lnTo>
                                    <a:lnTo>
                                      <a:pt x="1414" y="80"/>
                                    </a:lnTo>
                                    <a:lnTo>
                                      <a:pt x="1415" y="79"/>
                                    </a:lnTo>
                                    <a:lnTo>
                                      <a:pt x="1415" y="80"/>
                                    </a:lnTo>
                                    <a:lnTo>
                                      <a:pt x="1417" y="80"/>
                                    </a:lnTo>
                                    <a:lnTo>
                                      <a:pt x="1417" y="81"/>
                                    </a:lnTo>
                                    <a:lnTo>
                                      <a:pt x="1418" y="82"/>
                                    </a:lnTo>
                                    <a:lnTo>
                                      <a:pt x="1418" y="83"/>
                                    </a:lnTo>
                                    <a:lnTo>
                                      <a:pt x="1419" y="84"/>
                                    </a:lnTo>
                                    <a:lnTo>
                                      <a:pt x="1419" y="87"/>
                                    </a:lnTo>
                                    <a:lnTo>
                                      <a:pt x="1420" y="88"/>
                                    </a:lnTo>
                                    <a:lnTo>
                                      <a:pt x="1420" y="90"/>
                                    </a:lnTo>
                                    <a:lnTo>
                                      <a:pt x="1421" y="92"/>
                                    </a:lnTo>
                                    <a:lnTo>
                                      <a:pt x="1421" y="97"/>
                                    </a:lnTo>
                                    <a:lnTo>
                                      <a:pt x="1422" y="99"/>
                                    </a:lnTo>
                                    <a:lnTo>
                                      <a:pt x="1422" y="101"/>
                                    </a:lnTo>
                                    <a:lnTo>
                                      <a:pt x="1423" y="103"/>
                                    </a:lnTo>
                                    <a:lnTo>
                                      <a:pt x="1423" y="108"/>
                                    </a:lnTo>
                                    <a:lnTo>
                                      <a:pt x="1425" y="109"/>
                                    </a:lnTo>
                                    <a:lnTo>
                                      <a:pt x="1426" y="105"/>
                                    </a:lnTo>
                                    <a:lnTo>
                                      <a:pt x="1426" y="108"/>
                                    </a:lnTo>
                                    <a:lnTo>
                                      <a:pt x="1427" y="99"/>
                                    </a:lnTo>
                                    <a:lnTo>
                                      <a:pt x="1427" y="102"/>
                                    </a:lnTo>
                                    <a:lnTo>
                                      <a:pt x="1428" y="96"/>
                                    </a:lnTo>
                                    <a:lnTo>
                                      <a:pt x="1428" y="97"/>
                                    </a:lnTo>
                                    <a:lnTo>
                                      <a:pt x="1429" y="96"/>
                                    </a:lnTo>
                                    <a:lnTo>
                                      <a:pt x="1429" y="98"/>
                                    </a:lnTo>
                                    <a:lnTo>
                                      <a:pt x="1430" y="100"/>
                                    </a:lnTo>
                                    <a:lnTo>
                                      <a:pt x="1430" y="106"/>
                                    </a:lnTo>
                                    <a:lnTo>
                                      <a:pt x="1431" y="109"/>
                                    </a:lnTo>
                                    <a:lnTo>
                                      <a:pt x="1431" y="116"/>
                                    </a:lnTo>
                                    <a:lnTo>
                                      <a:pt x="1432" y="119"/>
                                    </a:lnTo>
                                    <a:lnTo>
                                      <a:pt x="1432" y="124"/>
                                    </a:lnTo>
                                    <a:lnTo>
                                      <a:pt x="1434" y="125"/>
                                    </a:lnTo>
                                    <a:lnTo>
                                      <a:pt x="1434" y="126"/>
                                    </a:lnTo>
                                    <a:lnTo>
                                      <a:pt x="1435" y="123"/>
                                    </a:lnTo>
                                    <a:lnTo>
                                      <a:pt x="1435" y="126"/>
                                    </a:lnTo>
                                    <a:lnTo>
                                      <a:pt x="1436" y="116"/>
                                    </a:lnTo>
                                    <a:lnTo>
                                      <a:pt x="1436" y="121"/>
                                    </a:lnTo>
                                    <a:lnTo>
                                      <a:pt x="1437" y="106"/>
                                    </a:lnTo>
                                    <a:lnTo>
                                      <a:pt x="1437" y="112"/>
                                    </a:lnTo>
                                    <a:lnTo>
                                      <a:pt x="1438" y="99"/>
                                    </a:lnTo>
                                    <a:lnTo>
                                      <a:pt x="1438" y="103"/>
                                    </a:lnTo>
                                    <a:lnTo>
                                      <a:pt x="1439" y="98"/>
                                    </a:lnTo>
                                    <a:lnTo>
                                      <a:pt x="1439" y="99"/>
                                    </a:lnTo>
                                    <a:lnTo>
                                      <a:pt x="1440" y="100"/>
                                    </a:lnTo>
                                    <a:lnTo>
                                      <a:pt x="1440" y="103"/>
                                    </a:lnTo>
                                    <a:lnTo>
                                      <a:pt x="1441" y="106"/>
                                    </a:lnTo>
                                    <a:lnTo>
                                      <a:pt x="1441" y="108"/>
                                    </a:lnTo>
                                    <a:lnTo>
                                      <a:pt x="1443" y="109"/>
                                    </a:lnTo>
                                    <a:lnTo>
                                      <a:pt x="1444" y="106"/>
                                    </a:lnTo>
                                    <a:lnTo>
                                      <a:pt x="1444" y="109"/>
                                    </a:lnTo>
                                    <a:lnTo>
                                      <a:pt x="1445" y="102"/>
                                    </a:lnTo>
                                    <a:lnTo>
                                      <a:pt x="1445" y="105"/>
                                    </a:lnTo>
                                    <a:lnTo>
                                      <a:pt x="1446" y="99"/>
                                    </a:lnTo>
                                    <a:lnTo>
                                      <a:pt x="1446" y="101"/>
                                    </a:lnTo>
                                    <a:lnTo>
                                      <a:pt x="1447" y="99"/>
                                    </a:lnTo>
                                    <a:lnTo>
                                      <a:pt x="1447" y="100"/>
                                    </a:lnTo>
                                    <a:lnTo>
                                      <a:pt x="1448" y="101"/>
                                    </a:lnTo>
                                    <a:lnTo>
                                      <a:pt x="1448" y="106"/>
                                    </a:lnTo>
                                    <a:lnTo>
                                      <a:pt x="1449" y="108"/>
                                    </a:lnTo>
                                    <a:lnTo>
                                      <a:pt x="1449" y="112"/>
                                    </a:lnTo>
                                    <a:lnTo>
                                      <a:pt x="1450" y="115"/>
                                    </a:lnTo>
                                    <a:lnTo>
                                      <a:pt x="1450" y="118"/>
                                    </a:lnTo>
                                    <a:lnTo>
                                      <a:pt x="1452" y="119"/>
                                    </a:lnTo>
                                    <a:lnTo>
                                      <a:pt x="1453" y="116"/>
                                    </a:lnTo>
                                    <a:lnTo>
                                      <a:pt x="1453" y="118"/>
                                    </a:lnTo>
                                    <a:lnTo>
                                      <a:pt x="1454" y="110"/>
                                    </a:lnTo>
                                    <a:lnTo>
                                      <a:pt x="1454" y="115"/>
                                    </a:lnTo>
                                    <a:lnTo>
                                      <a:pt x="1455" y="107"/>
                                    </a:lnTo>
                                    <a:lnTo>
                                      <a:pt x="1455" y="109"/>
                                    </a:lnTo>
                                    <a:lnTo>
                                      <a:pt x="1456" y="103"/>
                                    </a:lnTo>
                                    <a:lnTo>
                                      <a:pt x="1456" y="106"/>
                                    </a:lnTo>
                                    <a:lnTo>
                                      <a:pt x="1457" y="100"/>
                                    </a:lnTo>
                                    <a:lnTo>
                                      <a:pt x="1457" y="102"/>
                                    </a:lnTo>
                                    <a:lnTo>
                                      <a:pt x="1458" y="99"/>
                                    </a:lnTo>
                                    <a:lnTo>
                                      <a:pt x="1458" y="100"/>
                                    </a:lnTo>
                                    <a:lnTo>
                                      <a:pt x="1459" y="96"/>
                                    </a:lnTo>
                                    <a:lnTo>
                                      <a:pt x="1459" y="98"/>
                                    </a:lnTo>
                                    <a:lnTo>
                                      <a:pt x="1461" y="90"/>
                                    </a:lnTo>
                                    <a:lnTo>
                                      <a:pt x="1461" y="93"/>
                                    </a:lnTo>
                                    <a:lnTo>
                                      <a:pt x="1462" y="82"/>
                                    </a:lnTo>
                                    <a:lnTo>
                                      <a:pt x="1462" y="87"/>
                                    </a:lnTo>
                                    <a:lnTo>
                                      <a:pt x="1463" y="79"/>
                                    </a:lnTo>
                                    <a:lnTo>
                                      <a:pt x="1463" y="81"/>
                                    </a:lnTo>
                                    <a:lnTo>
                                      <a:pt x="1464" y="77"/>
                                    </a:lnTo>
                                    <a:lnTo>
                                      <a:pt x="1464" y="79"/>
                                    </a:lnTo>
                                    <a:lnTo>
                                      <a:pt x="1465" y="80"/>
                                    </a:lnTo>
                                    <a:lnTo>
                                      <a:pt x="1465" y="82"/>
                                    </a:lnTo>
                                    <a:lnTo>
                                      <a:pt x="1466" y="84"/>
                                    </a:lnTo>
                                    <a:lnTo>
                                      <a:pt x="1466" y="87"/>
                                    </a:lnTo>
                                    <a:lnTo>
                                      <a:pt x="1467" y="89"/>
                                    </a:lnTo>
                                    <a:lnTo>
                                      <a:pt x="1467" y="94"/>
                                    </a:lnTo>
                                    <a:lnTo>
                                      <a:pt x="1469" y="98"/>
                                    </a:lnTo>
                                    <a:lnTo>
                                      <a:pt x="1469" y="103"/>
                                    </a:lnTo>
                                    <a:lnTo>
                                      <a:pt x="1470" y="106"/>
                                    </a:lnTo>
                                    <a:lnTo>
                                      <a:pt x="1470" y="109"/>
                                    </a:lnTo>
                                    <a:lnTo>
                                      <a:pt x="1471" y="109"/>
                                    </a:lnTo>
                                    <a:lnTo>
                                      <a:pt x="1472" y="108"/>
                                    </a:lnTo>
                                    <a:lnTo>
                                      <a:pt x="1472" y="109"/>
                                    </a:lnTo>
                                    <a:lnTo>
                                      <a:pt x="1473" y="108"/>
                                    </a:lnTo>
                                    <a:lnTo>
                                      <a:pt x="1473" y="109"/>
                                    </a:lnTo>
                                    <a:lnTo>
                                      <a:pt x="1474" y="110"/>
                                    </a:lnTo>
                                    <a:lnTo>
                                      <a:pt x="1474" y="115"/>
                                    </a:lnTo>
                                    <a:lnTo>
                                      <a:pt x="1475" y="117"/>
                                    </a:lnTo>
                                    <a:lnTo>
                                      <a:pt x="1475" y="120"/>
                                    </a:lnTo>
                                    <a:lnTo>
                                      <a:pt x="1476" y="123"/>
                                    </a:lnTo>
                                    <a:lnTo>
                                      <a:pt x="1478" y="121"/>
                                    </a:lnTo>
                                    <a:lnTo>
                                      <a:pt x="1478" y="123"/>
                                    </a:lnTo>
                                    <a:lnTo>
                                      <a:pt x="1479" y="115"/>
                                    </a:lnTo>
                                    <a:lnTo>
                                      <a:pt x="1479" y="119"/>
                                    </a:lnTo>
                                    <a:lnTo>
                                      <a:pt x="1480" y="109"/>
                                    </a:lnTo>
                                    <a:lnTo>
                                      <a:pt x="1480" y="112"/>
                                    </a:lnTo>
                                    <a:lnTo>
                                      <a:pt x="1481" y="107"/>
                                    </a:lnTo>
                                    <a:lnTo>
                                      <a:pt x="1481" y="108"/>
                                    </a:lnTo>
                                    <a:lnTo>
                                      <a:pt x="1482" y="107"/>
                                    </a:lnTo>
                                    <a:lnTo>
                                      <a:pt x="1482" y="109"/>
                                    </a:lnTo>
                                    <a:lnTo>
                                      <a:pt x="1483" y="109"/>
                                    </a:lnTo>
                                    <a:lnTo>
                                      <a:pt x="1483" y="110"/>
                                    </a:lnTo>
                                    <a:lnTo>
                                      <a:pt x="1484" y="110"/>
                                    </a:lnTo>
                                    <a:lnTo>
                                      <a:pt x="1484" y="111"/>
                                    </a:lnTo>
                                    <a:lnTo>
                                      <a:pt x="1485" y="108"/>
                                    </a:lnTo>
                                    <a:lnTo>
                                      <a:pt x="1485" y="109"/>
                                    </a:lnTo>
                                    <a:lnTo>
                                      <a:pt x="1487" y="106"/>
                                    </a:lnTo>
                                    <a:lnTo>
                                      <a:pt x="1487" y="107"/>
                                    </a:lnTo>
                                    <a:lnTo>
                                      <a:pt x="1488" y="106"/>
                                    </a:lnTo>
                                    <a:lnTo>
                                      <a:pt x="1488" y="107"/>
                                    </a:lnTo>
                                    <a:lnTo>
                                      <a:pt x="1489" y="107"/>
                                    </a:lnTo>
                                    <a:lnTo>
                                      <a:pt x="1489" y="108"/>
                                    </a:lnTo>
                                    <a:lnTo>
                                      <a:pt x="1490" y="107"/>
                                    </a:lnTo>
                                    <a:lnTo>
                                      <a:pt x="1490" y="108"/>
                                    </a:lnTo>
                                    <a:lnTo>
                                      <a:pt x="1491" y="105"/>
                                    </a:lnTo>
                                    <a:lnTo>
                                      <a:pt x="1491" y="106"/>
                                    </a:lnTo>
                                    <a:lnTo>
                                      <a:pt x="1492" y="102"/>
                                    </a:lnTo>
                                    <a:lnTo>
                                      <a:pt x="1492" y="103"/>
                                    </a:lnTo>
                                    <a:lnTo>
                                      <a:pt x="1493" y="102"/>
                                    </a:lnTo>
                                    <a:lnTo>
                                      <a:pt x="1494" y="102"/>
                                    </a:lnTo>
                                    <a:lnTo>
                                      <a:pt x="1496" y="101"/>
                                    </a:lnTo>
                                    <a:lnTo>
                                      <a:pt x="1496" y="102"/>
                                    </a:lnTo>
                                    <a:lnTo>
                                      <a:pt x="1497" y="99"/>
                                    </a:lnTo>
                                    <a:lnTo>
                                      <a:pt x="1497" y="100"/>
                                    </a:lnTo>
                                    <a:lnTo>
                                      <a:pt x="1498" y="96"/>
                                    </a:lnTo>
                                    <a:lnTo>
                                      <a:pt x="1498" y="98"/>
                                    </a:lnTo>
                                    <a:lnTo>
                                      <a:pt x="1499" y="93"/>
                                    </a:lnTo>
                                    <a:lnTo>
                                      <a:pt x="1499" y="94"/>
                                    </a:lnTo>
                                    <a:lnTo>
                                      <a:pt x="1500" y="91"/>
                                    </a:lnTo>
                                    <a:lnTo>
                                      <a:pt x="1500" y="92"/>
                                    </a:lnTo>
                                    <a:lnTo>
                                      <a:pt x="1501" y="91"/>
                                    </a:lnTo>
                                    <a:lnTo>
                                      <a:pt x="1502" y="92"/>
                                    </a:lnTo>
                                    <a:lnTo>
                                      <a:pt x="1502" y="94"/>
                                    </a:lnTo>
                                    <a:lnTo>
                                      <a:pt x="1503" y="96"/>
                                    </a:lnTo>
                                    <a:lnTo>
                                      <a:pt x="1503" y="100"/>
                                    </a:lnTo>
                                    <a:lnTo>
                                      <a:pt x="1505" y="101"/>
                                    </a:lnTo>
                                    <a:lnTo>
                                      <a:pt x="1505" y="105"/>
                                    </a:lnTo>
                                    <a:lnTo>
                                      <a:pt x="1506" y="106"/>
                                    </a:lnTo>
                                    <a:lnTo>
                                      <a:pt x="1507" y="103"/>
                                    </a:lnTo>
                                    <a:lnTo>
                                      <a:pt x="1507" y="106"/>
                                    </a:lnTo>
                                    <a:lnTo>
                                      <a:pt x="1508" y="102"/>
                                    </a:lnTo>
                                    <a:lnTo>
                                      <a:pt x="1508" y="103"/>
                                    </a:lnTo>
                                    <a:lnTo>
                                      <a:pt x="1509" y="102"/>
                                    </a:lnTo>
                                    <a:lnTo>
                                      <a:pt x="1509" y="103"/>
                                    </a:lnTo>
                                    <a:lnTo>
                                      <a:pt x="1510" y="105"/>
                                    </a:lnTo>
                                    <a:lnTo>
                                      <a:pt x="1510" y="106"/>
                                    </a:lnTo>
                                    <a:lnTo>
                                      <a:pt x="1511" y="108"/>
                                    </a:lnTo>
                                    <a:lnTo>
                                      <a:pt x="1511" y="111"/>
                                    </a:lnTo>
                                    <a:lnTo>
                                      <a:pt x="1512" y="112"/>
                                    </a:lnTo>
                                    <a:lnTo>
                                      <a:pt x="1512" y="115"/>
                                    </a:lnTo>
                                    <a:lnTo>
                                      <a:pt x="1514" y="114"/>
                                    </a:lnTo>
                                    <a:lnTo>
                                      <a:pt x="1514" y="115"/>
                                    </a:lnTo>
                                    <a:lnTo>
                                      <a:pt x="1515" y="108"/>
                                    </a:lnTo>
                                    <a:lnTo>
                                      <a:pt x="1515" y="111"/>
                                    </a:lnTo>
                                    <a:lnTo>
                                      <a:pt x="1516" y="102"/>
                                    </a:lnTo>
                                    <a:lnTo>
                                      <a:pt x="1516" y="106"/>
                                    </a:lnTo>
                                    <a:lnTo>
                                      <a:pt x="1517" y="100"/>
                                    </a:lnTo>
                                    <a:lnTo>
                                      <a:pt x="1517" y="101"/>
                                    </a:lnTo>
                                    <a:lnTo>
                                      <a:pt x="1518" y="99"/>
                                    </a:lnTo>
                                    <a:lnTo>
                                      <a:pt x="1518" y="100"/>
                                    </a:lnTo>
                                    <a:lnTo>
                                      <a:pt x="1519" y="101"/>
                                    </a:lnTo>
                                    <a:lnTo>
                                      <a:pt x="1519" y="102"/>
                                    </a:lnTo>
                                    <a:lnTo>
                                      <a:pt x="1520" y="102"/>
                                    </a:lnTo>
                                    <a:lnTo>
                                      <a:pt x="1522" y="102"/>
                                    </a:lnTo>
                                    <a:lnTo>
                                      <a:pt x="1523" y="102"/>
                                    </a:lnTo>
                                    <a:lnTo>
                                      <a:pt x="1524" y="102"/>
                                    </a:lnTo>
                                    <a:lnTo>
                                      <a:pt x="1524" y="105"/>
                                    </a:lnTo>
                                    <a:lnTo>
                                      <a:pt x="1525" y="106"/>
                                    </a:lnTo>
                                    <a:lnTo>
                                      <a:pt x="1525" y="107"/>
                                    </a:lnTo>
                                    <a:lnTo>
                                      <a:pt x="1526" y="108"/>
                                    </a:lnTo>
                                    <a:lnTo>
                                      <a:pt x="1526" y="109"/>
                                    </a:lnTo>
                                    <a:lnTo>
                                      <a:pt x="1527" y="109"/>
                                    </a:lnTo>
                                    <a:lnTo>
                                      <a:pt x="1528" y="107"/>
                                    </a:lnTo>
                                    <a:lnTo>
                                      <a:pt x="1528" y="108"/>
                                    </a:lnTo>
                                    <a:lnTo>
                                      <a:pt x="1529" y="103"/>
                                    </a:lnTo>
                                    <a:lnTo>
                                      <a:pt x="1529" y="106"/>
                                    </a:lnTo>
                                    <a:lnTo>
                                      <a:pt x="1531" y="102"/>
                                    </a:lnTo>
                                    <a:lnTo>
                                      <a:pt x="1531" y="103"/>
                                    </a:lnTo>
                                    <a:lnTo>
                                      <a:pt x="1532" y="101"/>
                                    </a:lnTo>
                                    <a:lnTo>
                                      <a:pt x="1533" y="102"/>
                                    </a:lnTo>
                                    <a:lnTo>
                                      <a:pt x="1533" y="105"/>
                                    </a:lnTo>
                                    <a:lnTo>
                                      <a:pt x="1534" y="106"/>
                                    </a:lnTo>
                                    <a:lnTo>
                                      <a:pt x="1534" y="108"/>
                                    </a:lnTo>
                                    <a:lnTo>
                                      <a:pt x="1535" y="110"/>
                                    </a:lnTo>
                                    <a:lnTo>
                                      <a:pt x="1535" y="111"/>
                                    </a:lnTo>
                                    <a:lnTo>
                                      <a:pt x="1536" y="111"/>
                                    </a:lnTo>
                                    <a:lnTo>
                                      <a:pt x="1536" y="112"/>
                                    </a:lnTo>
                                    <a:lnTo>
                                      <a:pt x="1537" y="109"/>
                                    </a:lnTo>
                                    <a:lnTo>
                                      <a:pt x="1537" y="111"/>
                                    </a:lnTo>
                                    <a:lnTo>
                                      <a:pt x="1538" y="106"/>
                                    </a:lnTo>
                                    <a:lnTo>
                                      <a:pt x="1538" y="108"/>
                                    </a:lnTo>
                                    <a:lnTo>
                                      <a:pt x="1540" y="102"/>
                                    </a:lnTo>
                                    <a:lnTo>
                                      <a:pt x="1540" y="105"/>
                                    </a:lnTo>
                                    <a:lnTo>
                                      <a:pt x="1541" y="100"/>
                                    </a:lnTo>
                                    <a:lnTo>
                                      <a:pt x="1541" y="101"/>
                                    </a:lnTo>
                                    <a:lnTo>
                                      <a:pt x="1542" y="98"/>
                                    </a:lnTo>
                                    <a:lnTo>
                                      <a:pt x="1542" y="99"/>
                                    </a:lnTo>
                                    <a:lnTo>
                                      <a:pt x="1543" y="96"/>
                                    </a:lnTo>
                                    <a:lnTo>
                                      <a:pt x="1543" y="97"/>
                                    </a:lnTo>
                                    <a:lnTo>
                                      <a:pt x="1544" y="92"/>
                                    </a:lnTo>
                                    <a:lnTo>
                                      <a:pt x="1544" y="94"/>
                                    </a:lnTo>
                                    <a:lnTo>
                                      <a:pt x="1545" y="90"/>
                                    </a:lnTo>
                                    <a:lnTo>
                                      <a:pt x="1545" y="91"/>
                                    </a:lnTo>
                                    <a:lnTo>
                                      <a:pt x="1546" y="90"/>
                                    </a:lnTo>
                                    <a:lnTo>
                                      <a:pt x="1546" y="91"/>
                                    </a:lnTo>
                                    <a:lnTo>
                                      <a:pt x="1547" y="92"/>
                                    </a:lnTo>
                                    <a:lnTo>
                                      <a:pt x="1547" y="96"/>
                                    </a:lnTo>
                                    <a:lnTo>
                                      <a:pt x="1549" y="97"/>
                                    </a:lnTo>
                                    <a:lnTo>
                                      <a:pt x="1549" y="101"/>
                                    </a:lnTo>
                                    <a:lnTo>
                                      <a:pt x="1550" y="103"/>
                                    </a:lnTo>
                                    <a:lnTo>
                                      <a:pt x="1550" y="107"/>
                                    </a:lnTo>
                                    <a:lnTo>
                                      <a:pt x="1551" y="108"/>
                                    </a:lnTo>
                                    <a:lnTo>
                                      <a:pt x="1551" y="109"/>
                                    </a:lnTo>
                                    <a:lnTo>
                                      <a:pt x="1552" y="110"/>
                                    </a:lnTo>
                                    <a:lnTo>
                                      <a:pt x="1553" y="111"/>
                                    </a:lnTo>
                                    <a:lnTo>
                                      <a:pt x="1554" y="111"/>
                                    </a:lnTo>
                                    <a:lnTo>
                                      <a:pt x="1554" y="112"/>
                                    </a:lnTo>
                                    <a:lnTo>
                                      <a:pt x="1555" y="112"/>
                                    </a:lnTo>
                                    <a:lnTo>
                                      <a:pt x="1556" y="112"/>
                                    </a:lnTo>
                                    <a:lnTo>
                                      <a:pt x="1558" y="110"/>
                                    </a:lnTo>
                                    <a:lnTo>
                                      <a:pt x="1558" y="111"/>
                                    </a:lnTo>
                                    <a:lnTo>
                                      <a:pt x="1559" y="108"/>
                                    </a:lnTo>
                                    <a:lnTo>
                                      <a:pt x="1559" y="109"/>
                                    </a:lnTo>
                                    <a:lnTo>
                                      <a:pt x="1560" y="108"/>
                                    </a:lnTo>
                                    <a:lnTo>
                                      <a:pt x="1561" y="107"/>
                                    </a:lnTo>
                                    <a:lnTo>
                                      <a:pt x="1562" y="106"/>
                                    </a:lnTo>
                                    <a:lnTo>
                                      <a:pt x="1562" y="107"/>
                                    </a:lnTo>
                                    <a:lnTo>
                                      <a:pt x="1563" y="105"/>
                                    </a:lnTo>
                                    <a:lnTo>
                                      <a:pt x="1563" y="106"/>
                                    </a:lnTo>
                                    <a:lnTo>
                                      <a:pt x="1564" y="105"/>
                                    </a:lnTo>
                                    <a:lnTo>
                                      <a:pt x="1566" y="105"/>
                                    </a:lnTo>
                                    <a:lnTo>
                                      <a:pt x="1566" y="106"/>
                                    </a:lnTo>
                                    <a:lnTo>
                                      <a:pt x="1567" y="105"/>
                                    </a:lnTo>
                                    <a:lnTo>
                                      <a:pt x="1567" y="106"/>
                                    </a:lnTo>
                                    <a:lnTo>
                                      <a:pt x="1568" y="101"/>
                                    </a:lnTo>
                                    <a:lnTo>
                                      <a:pt x="1568" y="103"/>
                                    </a:lnTo>
                                    <a:lnTo>
                                      <a:pt x="1569" y="98"/>
                                    </a:lnTo>
                                    <a:lnTo>
                                      <a:pt x="1569" y="100"/>
                                    </a:lnTo>
                                    <a:lnTo>
                                      <a:pt x="1570" y="96"/>
                                    </a:lnTo>
                                    <a:lnTo>
                                      <a:pt x="1570" y="97"/>
                                    </a:lnTo>
                                    <a:lnTo>
                                      <a:pt x="1571" y="96"/>
                                    </a:lnTo>
                                    <a:lnTo>
                                      <a:pt x="1571" y="97"/>
                                    </a:lnTo>
                                    <a:lnTo>
                                      <a:pt x="1572" y="98"/>
                                    </a:lnTo>
                                    <a:lnTo>
                                      <a:pt x="1572" y="100"/>
                                    </a:lnTo>
                                    <a:lnTo>
                                      <a:pt x="1573" y="101"/>
                                    </a:lnTo>
                                    <a:lnTo>
                                      <a:pt x="1573" y="105"/>
                                    </a:lnTo>
                                    <a:lnTo>
                                      <a:pt x="1575" y="105"/>
                                    </a:lnTo>
                                    <a:lnTo>
                                      <a:pt x="1575" y="106"/>
                                    </a:lnTo>
                                    <a:lnTo>
                                      <a:pt x="1576" y="105"/>
                                    </a:lnTo>
                                    <a:lnTo>
                                      <a:pt x="1576" y="106"/>
                                    </a:lnTo>
                                    <a:lnTo>
                                      <a:pt x="1577" y="102"/>
                                    </a:lnTo>
                                    <a:lnTo>
                                      <a:pt x="1577" y="105"/>
                                    </a:lnTo>
                                    <a:lnTo>
                                      <a:pt x="1578" y="100"/>
                                    </a:lnTo>
                                    <a:lnTo>
                                      <a:pt x="1578" y="101"/>
                                    </a:lnTo>
                                    <a:lnTo>
                                      <a:pt x="1579" y="100"/>
                                    </a:lnTo>
                                    <a:lnTo>
                                      <a:pt x="1580" y="100"/>
                                    </a:lnTo>
                                    <a:lnTo>
                                      <a:pt x="1580" y="102"/>
                                    </a:lnTo>
                                    <a:lnTo>
                                      <a:pt x="1581" y="102"/>
                                    </a:lnTo>
                                    <a:lnTo>
                                      <a:pt x="1581" y="103"/>
                                    </a:lnTo>
                                    <a:lnTo>
                                      <a:pt x="1582" y="105"/>
                                    </a:lnTo>
                                    <a:lnTo>
                                      <a:pt x="1584" y="105"/>
                                    </a:lnTo>
                                    <a:lnTo>
                                      <a:pt x="1585" y="103"/>
                                    </a:lnTo>
                                    <a:lnTo>
                                      <a:pt x="1585" y="105"/>
                                    </a:lnTo>
                                    <a:lnTo>
                                      <a:pt x="1586" y="103"/>
                                    </a:lnTo>
                                    <a:lnTo>
                                      <a:pt x="1587" y="103"/>
                                    </a:lnTo>
                                    <a:lnTo>
                                      <a:pt x="1588" y="103"/>
                                    </a:lnTo>
                                    <a:lnTo>
                                      <a:pt x="1589" y="105"/>
                                    </a:lnTo>
                                    <a:lnTo>
                                      <a:pt x="1589" y="106"/>
                                    </a:lnTo>
                                    <a:lnTo>
                                      <a:pt x="1590" y="106"/>
                                    </a:lnTo>
                                    <a:lnTo>
                                      <a:pt x="1590" y="107"/>
                                    </a:lnTo>
                                    <a:lnTo>
                                      <a:pt x="1591" y="108"/>
                                    </a:lnTo>
                                    <a:lnTo>
                                      <a:pt x="1591" y="109"/>
                                    </a:lnTo>
                                    <a:lnTo>
                                      <a:pt x="1593" y="110"/>
                                    </a:lnTo>
                                    <a:lnTo>
                                      <a:pt x="1594" y="111"/>
                                    </a:lnTo>
                                    <a:lnTo>
                                      <a:pt x="1595" y="111"/>
                                    </a:lnTo>
                                    <a:lnTo>
                                      <a:pt x="1596" y="110"/>
                                    </a:lnTo>
                                    <a:lnTo>
                                      <a:pt x="1596" y="111"/>
                                    </a:lnTo>
                                    <a:lnTo>
                                      <a:pt x="1597" y="107"/>
                                    </a:lnTo>
                                    <a:lnTo>
                                      <a:pt x="1597" y="109"/>
                                    </a:lnTo>
                                    <a:lnTo>
                                      <a:pt x="1598" y="102"/>
                                    </a:lnTo>
                                    <a:lnTo>
                                      <a:pt x="1598" y="106"/>
                                    </a:lnTo>
                                    <a:lnTo>
                                      <a:pt x="1599" y="98"/>
                                    </a:lnTo>
                                    <a:lnTo>
                                      <a:pt x="1599" y="100"/>
                                    </a:lnTo>
                                    <a:lnTo>
                                      <a:pt x="1600" y="96"/>
                                    </a:lnTo>
                                    <a:lnTo>
                                      <a:pt x="1600" y="97"/>
                                    </a:lnTo>
                                    <a:lnTo>
                                      <a:pt x="1602" y="96"/>
                                    </a:lnTo>
                                    <a:lnTo>
                                      <a:pt x="1602" y="97"/>
                                    </a:lnTo>
                                    <a:lnTo>
                                      <a:pt x="1603" y="99"/>
                                    </a:lnTo>
                                    <a:lnTo>
                                      <a:pt x="1603" y="102"/>
                                    </a:lnTo>
                                    <a:lnTo>
                                      <a:pt x="1604" y="103"/>
                                    </a:lnTo>
                                    <a:lnTo>
                                      <a:pt x="1604" y="108"/>
                                    </a:lnTo>
                                    <a:lnTo>
                                      <a:pt x="1605" y="109"/>
                                    </a:lnTo>
                                    <a:lnTo>
                                      <a:pt x="1605" y="110"/>
                                    </a:lnTo>
                                    <a:lnTo>
                                      <a:pt x="1606" y="109"/>
                                    </a:lnTo>
                                    <a:lnTo>
                                      <a:pt x="1606" y="110"/>
                                    </a:lnTo>
                                    <a:lnTo>
                                      <a:pt x="1607" y="105"/>
                                    </a:lnTo>
                                    <a:lnTo>
                                      <a:pt x="1607" y="108"/>
                                    </a:lnTo>
                                    <a:lnTo>
                                      <a:pt x="1608" y="102"/>
                                    </a:lnTo>
                                    <a:lnTo>
                                      <a:pt x="1608" y="103"/>
                                    </a:lnTo>
                                    <a:lnTo>
                                      <a:pt x="1610" y="101"/>
                                    </a:lnTo>
                                    <a:lnTo>
                                      <a:pt x="1610" y="102"/>
                                    </a:lnTo>
                                    <a:lnTo>
                                      <a:pt x="1611" y="101"/>
                                    </a:lnTo>
                                    <a:lnTo>
                                      <a:pt x="1612" y="100"/>
                                    </a:lnTo>
                                    <a:lnTo>
                                      <a:pt x="1612" y="101"/>
                                    </a:lnTo>
                                    <a:lnTo>
                                      <a:pt x="1613" y="98"/>
                                    </a:lnTo>
                                    <a:lnTo>
                                      <a:pt x="1613" y="100"/>
                                    </a:lnTo>
                                    <a:lnTo>
                                      <a:pt x="1614" y="96"/>
                                    </a:lnTo>
                                    <a:lnTo>
                                      <a:pt x="1614" y="97"/>
                                    </a:lnTo>
                                    <a:lnTo>
                                      <a:pt x="1615" y="96"/>
                                    </a:lnTo>
                                    <a:lnTo>
                                      <a:pt x="1616" y="97"/>
                                    </a:lnTo>
                                    <a:lnTo>
                                      <a:pt x="1616" y="99"/>
                                    </a:lnTo>
                                    <a:lnTo>
                                      <a:pt x="1617" y="100"/>
                                    </a:lnTo>
                                    <a:lnTo>
                                      <a:pt x="1617" y="103"/>
                                    </a:lnTo>
                                    <a:lnTo>
                                      <a:pt x="1619" y="105"/>
                                    </a:lnTo>
                                    <a:lnTo>
                                      <a:pt x="1619" y="107"/>
                                    </a:lnTo>
                                    <a:lnTo>
                                      <a:pt x="1620" y="108"/>
                                    </a:lnTo>
                                    <a:lnTo>
                                      <a:pt x="1620" y="110"/>
                                    </a:lnTo>
                                    <a:lnTo>
                                      <a:pt x="1621" y="111"/>
                                    </a:lnTo>
                                    <a:lnTo>
                                      <a:pt x="1622" y="110"/>
                                    </a:lnTo>
                                    <a:lnTo>
                                      <a:pt x="1622" y="111"/>
                                    </a:lnTo>
                                    <a:lnTo>
                                      <a:pt x="1623" y="107"/>
                                    </a:lnTo>
                                    <a:lnTo>
                                      <a:pt x="1623" y="109"/>
                                    </a:lnTo>
                                    <a:lnTo>
                                      <a:pt x="1624" y="106"/>
                                    </a:lnTo>
                                    <a:lnTo>
                                      <a:pt x="1625" y="106"/>
                                    </a:lnTo>
                                    <a:lnTo>
                                      <a:pt x="1626" y="106"/>
                                    </a:lnTo>
                                    <a:lnTo>
                                      <a:pt x="1628" y="107"/>
                                    </a:lnTo>
                                    <a:lnTo>
                                      <a:pt x="1629" y="107"/>
                                    </a:lnTo>
                                    <a:lnTo>
                                      <a:pt x="1630" y="107"/>
                                    </a:lnTo>
                                    <a:lnTo>
                                      <a:pt x="1631" y="107"/>
                                    </a:lnTo>
                                    <a:lnTo>
                                      <a:pt x="1632" y="108"/>
                                    </a:lnTo>
                                    <a:lnTo>
                                      <a:pt x="1633" y="107"/>
                                    </a:lnTo>
                                    <a:lnTo>
                                      <a:pt x="1633" y="108"/>
                                    </a:lnTo>
                                    <a:lnTo>
                                      <a:pt x="1634" y="105"/>
                                    </a:lnTo>
                                    <a:lnTo>
                                      <a:pt x="1634" y="107"/>
                                    </a:lnTo>
                                    <a:lnTo>
                                      <a:pt x="1635" y="101"/>
                                    </a:lnTo>
                                    <a:lnTo>
                                      <a:pt x="1635" y="103"/>
                                    </a:lnTo>
                                    <a:lnTo>
                                      <a:pt x="1637" y="98"/>
                                    </a:lnTo>
                                    <a:lnTo>
                                      <a:pt x="1637" y="100"/>
                                    </a:lnTo>
                                    <a:lnTo>
                                      <a:pt x="1638" y="96"/>
                                    </a:lnTo>
                                    <a:lnTo>
                                      <a:pt x="1638" y="97"/>
                                    </a:lnTo>
                                    <a:lnTo>
                                      <a:pt x="1639" y="96"/>
                                    </a:lnTo>
                                    <a:lnTo>
                                      <a:pt x="1639" y="97"/>
                                    </a:lnTo>
                                    <a:lnTo>
                                      <a:pt x="1640" y="97"/>
                                    </a:lnTo>
                                    <a:lnTo>
                                      <a:pt x="1640" y="99"/>
                                    </a:lnTo>
                                    <a:lnTo>
                                      <a:pt x="1641" y="99"/>
                                    </a:lnTo>
                                    <a:lnTo>
                                      <a:pt x="1641" y="100"/>
                                    </a:lnTo>
                                    <a:lnTo>
                                      <a:pt x="1642" y="101"/>
                                    </a:lnTo>
                                    <a:lnTo>
                                      <a:pt x="1642" y="102"/>
                                    </a:lnTo>
                                    <a:lnTo>
                                      <a:pt x="1643" y="103"/>
                                    </a:lnTo>
                                    <a:lnTo>
                                      <a:pt x="1643" y="105"/>
                                    </a:lnTo>
                                    <a:lnTo>
                                      <a:pt x="1644" y="105"/>
                                    </a:lnTo>
                                    <a:lnTo>
                                      <a:pt x="1644" y="106"/>
                                    </a:lnTo>
                                    <a:lnTo>
                                      <a:pt x="1646" y="107"/>
                                    </a:lnTo>
                                    <a:lnTo>
                                      <a:pt x="1646" y="108"/>
                                    </a:lnTo>
                                    <a:lnTo>
                                      <a:pt x="1647" y="108"/>
                                    </a:lnTo>
                                    <a:lnTo>
                                      <a:pt x="1647" y="109"/>
                                    </a:lnTo>
                                    <a:lnTo>
                                      <a:pt x="1648" y="109"/>
                                    </a:lnTo>
                                    <a:lnTo>
                                      <a:pt x="1649" y="108"/>
                                    </a:lnTo>
                                    <a:lnTo>
                                      <a:pt x="1650" y="107"/>
                                    </a:lnTo>
                                    <a:lnTo>
                                      <a:pt x="1651" y="106"/>
                                    </a:lnTo>
                                    <a:lnTo>
                                      <a:pt x="1652" y="103"/>
                                    </a:lnTo>
                                    <a:lnTo>
                                      <a:pt x="1652" y="105"/>
                                    </a:lnTo>
                                    <a:lnTo>
                                      <a:pt x="1653" y="99"/>
                                    </a:lnTo>
                                    <a:lnTo>
                                      <a:pt x="1653" y="102"/>
                                    </a:lnTo>
                                    <a:lnTo>
                                      <a:pt x="1655" y="96"/>
                                    </a:lnTo>
                                    <a:lnTo>
                                      <a:pt x="1655" y="98"/>
                                    </a:lnTo>
                                    <a:lnTo>
                                      <a:pt x="1656" y="94"/>
                                    </a:lnTo>
                                    <a:lnTo>
                                      <a:pt x="1657" y="94"/>
                                    </a:lnTo>
                                    <a:lnTo>
                                      <a:pt x="1657" y="97"/>
                                    </a:lnTo>
                                    <a:lnTo>
                                      <a:pt x="1658" y="98"/>
                                    </a:lnTo>
                                    <a:lnTo>
                                      <a:pt x="1658" y="101"/>
                                    </a:lnTo>
                                    <a:lnTo>
                                      <a:pt x="1659" y="103"/>
                                    </a:lnTo>
                                    <a:lnTo>
                                      <a:pt x="1659" y="107"/>
                                    </a:lnTo>
                                    <a:lnTo>
                                      <a:pt x="1660" y="108"/>
                                    </a:lnTo>
                                    <a:lnTo>
                                      <a:pt x="1660" y="109"/>
                                    </a:lnTo>
                                    <a:lnTo>
                                      <a:pt x="1661" y="109"/>
                                    </a:lnTo>
                                    <a:lnTo>
                                      <a:pt x="1663" y="108"/>
                                    </a:lnTo>
                                    <a:lnTo>
                                      <a:pt x="1663" y="109"/>
                                    </a:lnTo>
                                    <a:lnTo>
                                      <a:pt x="1664" y="106"/>
                                    </a:lnTo>
                                    <a:lnTo>
                                      <a:pt x="1664" y="107"/>
                                    </a:lnTo>
                                    <a:lnTo>
                                      <a:pt x="1665" y="105"/>
                                    </a:lnTo>
                                    <a:lnTo>
                                      <a:pt x="1665" y="106"/>
                                    </a:lnTo>
                                    <a:lnTo>
                                      <a:pt x="1666" y="106"/>
                                    </a:lnTo>
                                    <a:lnTo>
                                      <a:pt x="1666" y="107"/>
                                    </a:lnTo>
                                    <a:lnTo>
                                      <a:pt x="1667" y="107"/>
                                    </a:lnTo>
                                    <a:lnTo>
                                      <a:pt x="1667" y="109"/>
                                    </a:lnTo>
                                    <a:lnTo>
                                      <a:pt x="1668" y="109"/>
                                    </a:lnTo>
                                    <a:lnTo>
                                      <a:pt x="1669" y="108"/>
                                    </a:lnTo>
                                    <a:lnTo>
                                      <a:pt x="1669" y="109"/>
                                    </a:lnTo>
                                    <a:lnTo>
                                      <a:pt x="1670" y="106"/>
                                    </a:lnTo>
                                    <a:lnTo>
                                      <a:pt x="1670" y="107"/>
                                    </a:lnTo>
                                    <a:lnTo>
                                      <a:pt x="1672" y="105"/>
                                    </a:lnTo>
                                    <a:lnTo>
                                      <a:pt x="1673" y="105"/>
                                    </a:lnTo>
                                    <a:lnTo>
                                      <a:pt x="1673" y="106"/>
                                    </a:lnTo>
                                    <a:lnTo>
                                      <a:pt x="1674" y="107"/>
                                    </a:lnTo>
                                    <a:lnTo>
                                      <a:pt x="1674" y="108"/>
                                    </a:lnTo>
                                    <a:lnTo>
                                      <a:pt x="1675" y="108"/>
                                    </a:lnTo>
                                    <a:lnTo>
                                      <a:pt x="1675" y="109"/>
                                    </a:lnTo>
                                    <a:lnTo>
                                      <a:pt x="1676" y="107"/>
                                    </a:lnTo>
                                    <a:lnTo>
                                      <a:pt x="1676" y="109"/>
                                    </a:lnTo>
                                    <a:lnTo>
                                      <a:pt x="1677" y="103"/>
                                    </a:lnTo>
                                    <a:lnTo>
                                      <a:pt x="1677" y="106"/>
                                    </a:lnTo>
                                    <a:lnTo>
                                      <a:pt x="1678" y="100"/>
                                    </a:lnTo>
                                    <a:lnTo>
                                      <a:pt x="1678" y="102"/>
                                    </a:lnTo>
                                    <a:lnTo>
                                      <a:pt x="1679" y="100"/>
                                    </a:lnTo>
                                    <a:lnTo>
                                      <a:pt x="1681" y="101"/>
                                    </a:lnTo>
                                    <a:lnTo>
                                      <a:pt x="1681" y="103"/>
                                    </a:lnTo>
                                    <a:lnTo>
                                      <a:pt x="1682" y="105"/>
                                    </a:lnTo>
                                    <a:lnTo>
                                      <a:pt x="1682" y="106"/>
                                    </a:lnTo>
                                    <a:lnTo>
                                      <a:pt x="1683" y="106"/>
                                    </a:lnTo>
                                    <a:lnTo>
                                      <a:pt x="1684" y="103"/>
                                    </a:lnTo>
                                    <a:lnTo>
                                      <a:pt x="1684" y="105"/>
                                    </a:lnTo>
                                    <a:lnTo>
                                      <a:pt x="1685" y="99"/>
                                    </a:lnTo>
                                    <a:lnTo>
                                      <a:pt x="1685" y="102"/>
                                    </a:lnTo>
                                    <a:lnTo>
                                      <a:pt x="1686" y="96"/>
                                    </a:lnTo>
                                    <a:lnTo>
                                      <a:pt x="1686" y="98"/>
                                    </a:lnTo>
                                    <a:lnTo>
                                      <a:pt x="1687" y="92"/>
                                    </a:lnTo>
                                    <a:lnTo>
                                      <a:pt x="1687" y="94"/>
                                    </a:lnTo>
                                    <a:lnTo>
                                      <a:pt x="1688" y="92"/>
                                    </a:lnTo>
                                    <a:lnTo>
                                      <a:pt x="1690" y="92"/>
                                    </a:lnTo>
                                    <a:lnTo>
                                      <a:pt x="1690" y="94"/>
                                    </a:lnTo>
                                    <a:lnTo>
                                      <a:pt x="1691" y="96"/>
                                    </a:lnTo>
                                    <a:lnTo>
                                      <a:pt x="1691" y="99"/>
                                    </a:lnTo>
                                    <a:lnTo>
                                      <a:pt x="1692" y="100"/>
                                    </a:lnTo>
                                    <a:lnTo>
                                      <a:pt x="1692" y="102"/>
                                    </a:lnTo>
                                    <a:lnTo>
                                      <a:pt x="1693" y="103"/>
                                    </a:lnTo>
                                    <a:lnTo>
                                      <a:pt x="1693" y="106"/>
                                    </a:lnTo>
                                    <a:lnTo>
                                      <a:pt x="1694" y="107"/>
                                    </a:lnTo>
                                    <a:lnTo>
                                      <a:pt x="1694" y="109"/>
                                    </a:lnTo>
                                    <a:lnTo>
                                      <a:pt x="1695" y="110"/>
                                    </a:lnTo>
                                    <a:lnTo>
                                      <a:pt x="1695" y="111"/>
                                    </a:lnTo>
                                    <a:lnTo>
                                      <a:pt x="1696" y="111"/>
                                    </a:lnTo>
                                    <a:lnTo>
                                      <a:pt x="1696" y="112"/>
                                    </a:lnTo>
                                    <a:lnTo>
                                      <a:pt x="1697" y="112"/>
                                    </a:lnTo>
                                    <a:lnTo>
                                      <a:pt x="1697" y="114"/>
                                    </a:lnTo>
                                    <a:lnTo>
                                      <a:pt x="1699" y="109"/>
                                    </a:lnTo>
                                    <a:lnTo>
                                      <a:pt x="1699" y="111"/>
                                    </a:lnTo>
                                    <a:lnTo>
                                      <a:pt x="1700" y="105"/>
                                    </a:lnTo>
                                    <a:lnTo>
                                      <a:pt x="1700" y="108"/>
                                    </a:lnTo>
                                    <a:lnTo>
                                      <a:pt x="1701" y="101"/>
                                    </a:lnTo>
                                    <a:lnTo>
                                      <a:pt x="1701" y="103"/>
                                    </a:lnTo>
                                    <a:lnTo>
                                      <a:pt x="1702" y="101"/>
                                    </a:lnTo>
                                    <a:lnTo>
                                      <a:pt x="1703" y="101"/>
                                    </a:lnTo>
                                    <a:lnTo>
                                      <a:pt x="1703" y="103"/>
                                    </a:lnTo>
                                    <a:lnTo>
                                      <a:pt x="1704" y="103"/>
                                    </a:lnTo>
                                    <a:lnTo>
                                      <a:pt x="1704" y="105"/>
                                    </a:lnTo>
                                    <a:lnTo>
                                      <a:pt x="1705" y="105"/>
                                    </a:lnTo>
                                    <a:lnTo>
                                      <a:pt x="1707" y="103"/>
                                    </a:lnTo>
                                    <a:lnTo>
                                      <a:pt x="1707" y="105"/>
                                    </a:lnTo>
                                    <a:lnTo>
                                      <a:pt x="1708" y="103"/>
                                    </a:lnTo>
                                    <a:lnTo>
                                      <a:pt x="1708" y="105"/>
                                    </a:lnTo>
                                    <a:lnTo>
                                      <a:pt x="1709" y="105"/>
                                    </a:lnTo>
                                    <a:lnTo>
                                      <a:pt x="1709" y="107"/>
                                    </a:lnTo>
                                    <a:lnTo>
                                      <a:pt x="1710" y="109"/>
                                    </a:lnTo>
                                    <a:lnTo>
                                      <a:pt x="1710" y="111"/>
                                    </a:lnTo>
                                    <a:lnTo>
                                      <a:pt x="1711" y="112"/>
                                    </a:lnTo>
                                    <a:lnTo>
                                      <a:pt x="1711" y="114"/>
                                    </a:lnTo>
                                    <a:lnTo>
                                      <a:pt x="1712" y="112"/>
                                    </a:lnTo>
                                    <a:lnTo>
                                      <a:pt x="1712" y="114"/>
                                    </a:lnTo>
                                    <a:lnTo>
                                      <a:pt x="1713" y="108"/>
                                    </a:lnTo>
                                    <a:lnTo>
                                      <a:pt x="1713" y="111"/>
                                    </a:lnTo>
                                    <a:lnTo>
                                      <a:pt x="1714" y="103"/>
                                    </a:lnTo>
                                    <a:lnTo>
                                      <a:pt x="1714" y="107"/>
                                    </a:lnTo>
                                    <a:lnTo>
                                      <a:pt x="1716" y="101"/>
                                    </a:lnTo>
                                    <a:lnTo>
                                      <a:pt x="1716" y="102"/>
                                    </a:lnTo>
                                    <a:lnTo>
                                      <a:pt x="1717" y="101"/>
                                    </a:lnTo>
                                    <a:lnTo>
                                      <a:pt x="1717" y="102"/>
                                    </a:lnTo>
                                    <a:lnTo>
                                      <a:pt x="1718" y="102"/>
                                    </a:lnTo>
                                    <a:lnTo>
                                      <a:pt x="1718" y="103"/>
                                    </a:lnTo>
                                    <a:lnTo>
                                      <a:pt x="1719" y="103"/>
                                    </a:lnTo>
                                    <a:lnTo>
                                      <a:pt x="1720" y="102"/>
                                    </a:lnTo>
                                    <a:lnTo>
                                      <a:pt x="1720" y="103"/>
                                    </a:lnTo>
                                    <a:lnTo>
                                      <a:pt x="1721" y="100"/>
                                    </a:lnTo>
                                    <a:lnTo>
                                      <a:pt x="1721" y="101"/>
                                    </a:lnTo>
                                    <a:lnTo>
                                      <a:pt x="1722" y="98"/>
                                    </a:lnTo>
                                    <a:lnTo>
                                      <a:pt x="1722" y="99"/>
                                    </a:lnTo>
                                    <a:lnTo>
                                      <a:pt x="1723" y="96"/>
                                    </a:lnTo>
                                    <a:lnTo>
                                      <a:pt x="1723" y="97"/>
                                    </a:lnTo>
                                    <a:lnTo>
                                      <a:pt x="1725" y="96"/>
                                    </a:lnTo>
                                    <a:lnTo>
                                      <a:pt x="1726" y="96"/>
                                    </a:lnTo>
                                    <a:lnTo>
                                      <a:pt x="1726" y="97"/>
                                    </a:lnTo>
                                    <a:lnTo>
                                      <a:pt x="1727" y="98"/>
                                    </a:lnTo>
                                    <a:lnTo>
                                      <a:pt x="1727" y="99"/>
                                    </a:lnTo>
                                    <a:lnTo>
                                      <a:pt x="1728" y="100"/>
                                    </a:lnTo>
                                    <a:lnTo>
                                      <a:pt x="1729" y="101"/>
                                    </a:lnTo>
                                    <a:lnTo>
                                      <a:pt x="1729" y="102"/>
                                    </a:lnTo>
                                    <a:lnTo>
                                      <a:pt x="1730" y="102"/>
                                    </a:lnTo>
                                    <a:lnTo>
                                      <a:pt x="1730" y="105"/>
                                    </a:lnTo>
                                    <a:lnTo>
                                      <a:pt x="1731" y="105"/>
                                    </a:lnTo>
                                    <a:lnTo>
                                      <a:pt x="1731" y="106"/>
                                    </a:lnTo>
                                    <a:lnTo>
                                      <a:pt x="1732" y="107"/>
                                    </a:lnTo>
                                    <a:lnTo>
                                      <a:pt x="1732" y="108"/>
                                    </a:lnTo>
                                    <a:lnTo>
                                      <a:pt x="1734" y="108"/>
                                    </a:lnTo>
                                    <a:lnTo>
                                      <a:pt x="1734" y="109"/>
                                    </a:lnTo>
                                    <a:lnTo>
                                      <a:pt x="1735" y="110"/>
                                    </a:lnTo>
                                    <a:lnTo>
                                      <a:pt x="1735" y="111"/>
                                    </a:lnTo>
                                    <a:lnTo>
                                      <a:pt x="1736" y="111"/>
                                    </a:lnTo>
                                    <a:lnTo>
                                      <a:pt x="1736" y="112"/>
                                    </a:lnTo>
                                    <a:lnTo>
                                      <a:pt x="1737" y="109"/>
                                    </a:lnTo>
                                    <a:lnTo>
                                      <a:pt x="1737" y="111"/>
                                    </a:lnTo>
                                    <a:lnTo>
                                      <a:pt x="1738" y="105"/>
                                    </a:lnTo>
                                    <a:lnTo>
                                      <a:pt x="1738" y="108"/>
                                    </a:lnTo>
                                    <a:lnTo>
                                      <a:pt x="1739" y="102"/>
                                    </a:lnTo>
                                    <a:lnTo>
                                      <a:pt x="1739" y="103"/>
                                    </a:lnTo>
                                    <a:lnTo>
                                      <a:pt x="1740" y="100"/>
                                    </a:lnTo>
                                    <a:lnTo>
                                      <a:pt x="1740" y="101"/>
                                    </a:lnTo>
                                    <a:lnTo>
                                      <a:pt x="1741" y="100"/>
                                    </a:lnTo>
                                    <a:lnTo>
                                      <a:pt x="1741" y="101"/>
                                    </a:lnTo>
                                    <a:lnTo>
                                      <a:pt x="1743" y="102"/>
                                    </a:lnTo>
                                    <a:lnTo>
                                      <a:pt x="1743" y="103"/>
                                    </a:lnTo>
                                    <a:lnTo>
                                      <a:pt x="1744" y="103"/>
                                    </a:lnTo>
                                    <a:lnTo>
                                      <a:pt x="1744" y="105"/>
                                    </a:lnTo>
                                    <a:lnTo>
                                      <a:pt x="1745" y="105"/>
                                    </a:lnTo>
                                    <a:lnTo>
                                      <a:pt x="1745" y="106"/>
                                    </a:lnTo>
                                    <a:lnTo>
                                      <a:pt x="1746" y="106"/>
                                    </a:lnTo>
                                    <a:lnTo>
                                      <a:pt x="1747" y="105"/>
                                    </a:lnTo>
                                    <a:lnTo>
                                      <a:pt x="1747" y="106"/>
                                    </a:lnTo>
                                    <a:lnTo>
                                      <a:pt x="1748" y="100"/>
                                    </a:lnTo>
                                    <a:lnTo>
                                      <a:pt x="1748" y="103"/>
                                    </a:lnTo>
                                    <a:lnTo>
                                      <a:pt x="1749" y="98"/>
                                    </a:lnTo>
                                    <a:lnTo>
                                      <a:pt x="1749" y="99"/>
                                    </a:lnTo>
                                    <a:lnTo>
                                      <a:pt x="1750" y="97"/>
                                    </a:lnTo>
                                    <a:lnTo>
                                      <a:pt x="1752" y="97"/>
                                    </a:lnTo>
                                    <a:lnTo>
                                      <a:pt x="1752" y="99"/>
                                    </a:lnTo>
                                    <a:lnTo>
                                      <a:pt x="1753" y="100"/>
                                    </a:lnTo>
                                    <a:lnTo>
                                      <a:pt x="1753" y="102"/>
                                    </a:lnTo>
                                    <a:lnTo>
                                      <a:pt x="1754" y="103"/>
                                    </a:lnTo>
                                    <a:lnTo>
                                      <a:pt x="1754" y="106"/>
                                    </a:lnTo>
                                    <a:lnTo>
                                      <a:pt x="1755" y="106"/>
                                    </a:lnTo>
                                    <a:lnTo>
                                      <a:pt x="1755" y="107"/>
                                    </a:lnTo>
                                    <a:lnTo>
                                      <a:pt x="1756" y="107"/>
                                    </a:lnTo>
                                    <a:lnTo>
                                      <a:pt x="1757" y="106"/>
                                    </a:lnTo>
                                    <a:lnTo>
                                      <a:pt x="1758" y="106"/>
                                    </a:lnTo>
                                    <a:lnTo>
                                      <a:pt x="1760" y="106"/>
                                    </a:lnTo>
                                    <a:lnTo>
                                      <a:pt x="1761" y="106"/>
                                    </a:lnTo>
                                    <a:lnTo>
                                      <a:pt x="1762" y="107"/>
                                    </a:lnTo>
                                    <a:lnTo>
                                      <a:pt x="1762" y="108"/>
                                    </a:lnTo>
                                    <a:lnTo>
                                      <a:pt x="1763" y="109"/>
                                    </a:lnTo>
                                    <a:lnTo>
                                      <a:pt x="1763" y="110"/>
                                    </a:lnTo>
                                    <a:lnTo>
                                      <a:pt x="1764" y="110"/>
                                    </a:lnTo>
                                    <a:lnTo>
                                      <a:pt x="1764" y="111"/>
                                    </a:lnTo>
                                    <a:lnTo>
                                      <a:pt x="1765" y="108"/>
                                    </a:lnTo>
                                    <a:lnTo>
                                      <a:pt x="1765" y="110"/>
                                    </a:lnTo>
                                    <a:lnTo>
                                      <a:pt x="1766" y="105"/>
                                    </a:lnTo>
                                    <a:lnTo>
                                      <a:pt x="1766" y="107"/>
                                    </a:lnTo>
                                    <a:lnTo>
                                      <a:pt x="1767" y="101"/>
                                    </a:lnTo>
                                    <a:lnTo>
                                      <a:pt x="1767" y="103"/>
                                    </a:lnTo>
                                    <a:lnTo>
                                      <a:pt x="1769" y="100"/>
                                    </a:lnTo>
                                    <a:lnTo>
                                      <a:pt x="1769" y="101"/>
                                    </a:lnTo>
                                    <a:lnTo>
                                      <a:pt x="1770" y="99"/>
                                    </a:lnTo>
                                    <a:lnTo>
                                      <a:pt x="1770" y="100"/>
                                    </a:lnTo>
                                    <a:lnTo>
                                      <a:pt x="1771" y="100"/>
                                    </a:lnTo>
                                    <a:lnTo>
                                      <a:pt x="1771" y="101"/>
                                    </a:lnTo>
                                    <a:lnTo>
                                      <a:pt x="1772" y="102"/>
                                    </a:lnTo>
                                    <a:lnTo>
                                      <a:pt x="1773" y="103"/>
                                    </a:lnTo>
                                    <a:lnTo>
                                      <a:pt x="1774" y="105"/>
                                    </a:lnTo>
                                    <a:lnTo>
                                      <a:pt x="1775" y="105"/>
                                    </a:lnTo>
                                    <a:lnTo>
                                      <a:pt x="1776" y="105"/>
                                    </a:lnTo>
                                    <a:lnTo>
                                      <a:pt x="1778" y="103"/>
                                    </a:lnTo>
                                    <a:lnTo>
                                      <a:pt x="1778" y="105"/>
                                    </a:lnTo>
                                    <a:lnTo>
                                      <a:pt x="1779" y="101"/>
                                    </a:lnTo>
                                    <a:lnTo>
                                      <a:pt x="1779" y="102"/>
                                    </a:lnTo>
                                    <a:lnTo>
                                      <a:pt x="1780" y="99"/>
                                    </a:lnTo>
                                    <a:lnTo>
                                      <a:pt x="1780" y="100"/>
                                    </a:lnTo>
                                    <a:lnTo>
                                      <a:pt x="1781" y="99"/>
                                    </a:lnTo>
                                    <a:lnTo>
                                      <a:pt x="1781" y="101"/>
                                    </a:lnTo>
                                    <a:lnTo>
                                      <a:pt x="1782" y="102"/>
                                    </a:lnTo>
                                    <a:lnTo>
                                      <a:pt x="1782" y="103"/>
                                    </a:lnTo>
                                    <a:lnTo>
                                      <a:pt x="1783" y="105"/>
                                    </a:lnTo>
                                    <a:lnTo>
                                      <a:pt x="1783" y="108"/>
                                    </a:lnTo>
                                    <a:lnTo>
                                      <a:pt x="1784" y="109"/>
                                    </a:lnTo>
                                    <a:lnTo>
                                      <a:pt x="1784" y="110"/>
                                    </a:lnTo>
                                    <a:lnTo>
                                      <a:pt x="1785" y="109"/>
                                    </a:lnTo>
                                    <a:lnTo>
                                      <a:pt x="1785" y="110"/>
                                    </a:lnTo>
                                    <a:lnTo>
                                      <a:pt x="1787" y="105"/>
                                    </a:lnTo>
                                    <a:lnTo>
                                      <a:pt x="1787" y="108"/>
                                    </a:lnTo>
                                    <a:lnTo>
                                      <a:pt x="1788" y="100"/>
                                    </a:lnTo>
                                    <a:lnTo>
                                      <a:pt x="1788" y="102"/>
                                    </a:lnTo>
                                    <a:lnTo>
                                      <a:pt x="1789" y="98"/>
                                    </a:lnTo>
                                    <a:lnTo>
                                      <a:pt x="1789" y="99"/>
                                    </a:lnTo>
                                    <a:lnTo>
                                      <a:pt x="1790" y="98"/>
                                    </a:lnTo>
                                    <a:lnTo>
                                      <a:pt x="1791" y="98"/>
                                    </a:lnTo>
                                    <a:lnTo>
                                      <a:pt x="1792" y="98"/>
                                    </a:lnTo>
                                    <a:lnTo>
                                      <a:pt x="1793" y="97"/>
                                    </a:lnTo>
                                    <a:lnTo>
                                      <a:pt x="1794" y="98"/>
                                    </a:lnTo>
                                    <a:lnTo>
                                      <a:pt x="1794" y="99"/>
                                    </a:lnTo>
                                    <a:lnTo>
                                      <a:pt x="1796" y="99"/>
                                    </a:lnTo>
                                    <a:lnTo>
                                      <a:pt x="1796" y="102"/>
                                    </a:lnTo>
                                    <a:lnTo>
                                      <a:pt x="1797" y="103"/>
                                    </a:lnTo>
                                    <a:lnTo>
                                      <a:pt x="1797" y="107"/>
                                    </a:lnTo>
                                    <a:lnTo>
                                      <a:pt x="1798" y="108"/>
                                    </a:lnTo>
                                    <a:lnTo>
                                      <a:pt x="1798" y="109"/>
                                    </a:lnTo>
                                    <a:lnTo>
                                      <a:pt x="1799" y="108"/>
                                    </a:lnTo>
                                    <a:lnTo>
                                      <a:pt x="1799" y="109"/>
                                    </a:lnTo>
                                    <a:lnTo>
                                      <a:pt x="1800" y="106"/>
                                    </a:lnTo>
                                    <a:lnTo>
                                      <a:pt x="1800" y="107"/>
                                    </a:lnTo>
                                    <a:lnTo>
                                      <a:pt x="1801" y="105"/>
                                    </a:lnTo>
                                    <a:lnTo>
                                      <a:pt x="1802" y="106"/>
                                    </a:lnTo>
                                    <a:lnTo>
                                      <a:pt x="1802" y="107"/>
                                    </a:lnTo>
                                    <a:lnTo>
                                      <a:pt x="1804" y="108"/>
                                    </a:lnTo>
                                    <a:lnTo>
                                      <a:pt x="1804" y="109"/>
                                    </a:lnTo>
                                    <a:lnTo>
                                      <a:pt x="1805" y="109"/>
                                    </a:lnTo>
                                    <a:lnTo>
                                      <a:pt x="1806" y="108"/>
                                    </a:lnTo>
                                    <a:lnTo>
                                      <a:pt x="1806" y="109"/>
                                    </a:lnTo>
                                    <a:lnTo>
                                      <a:pt x="1807" y="106"/>
                                    </a:lnTo>
                                    <a:lnTo>
                                      <a:pt x="1807" y="107"/>
                                    </a:lnTo>
                                    <a:lnTo>
                                      <a:pt x="1808" y="105"/>
                                    </a:lnTo>
                                    <a:lnTo>
                                      <a:pt x="1808" y="106"/>
                                    </a:lnTo>
                                    <a:lnTo>
                                      <a:pt x="1809" y="105"/>
                                    </a:lnTo>
                                    <a:lnTo>
                                      <a:pt x="1809" y="106"/>
                                    </a:lnTo>
                                    <a:lnTo>
                                      <a:pt x="1810" y="106"/>
                                    </a:lnTo>
                                    <a:lnTo>
                                      <a:pt x="1810" y="107"/>
                                    </a:lnTo>
                                    <a:lnTo>
                                      <a:pt x="1811" y="107"/>
                                    </a:lnTo>
                                    <a:lnTo>
                                      <a:pt x="1813" y="105"/>
                                    </a:lnTo>
                                    <a:lnTo>
                                      <a:pt x="1813" y="106"/>
                                    </a:lnTo>
                                    <a:lnTo>
                                      <a:pt x="1814" y="102"/>
                                    </a:lnTo>
                                    <a:lnTo>
                                      <a:pt x="1814" y="103"/>
                                    </a:lnTo>
                                    <a:lnTo>
                                      <a:pt x="1815" y="102"/>
                                    </a:lnTo>
                                    <a:lnTo>
                                      <a:pt x="1816" y="102"/>
                                    </a:lnTo>
                                    <a:lnTo>
                                      <a:pt x="1816" y="105"/>
                                    </a:lnTo>
                                    <a:lnTo>
                                      <a:pt x="1817" y="106"/>
                                    </a:lnTo>
                                    <a:lnTo>
                                      <a:pt x="1817" y="108"/>
                                    </a:lnTo>
                                    <a:lnTo>
                                      <a:pt x="1818" y="108"/>
                                    </a:lnTo>
                                    <a:lnTo>
                                      <a:pt x="1819" y="106"/>
                                    </a:lnTo>
                                    <a:lnTo>
                                      <a:pt x="1819" y="108"/>
                                    </a:lnTo>
                                    <a:lnTo>
                                      <a:pt x="1820" y="102"/>
                                    </a:lnTo>
                                    <a:lnTo>
                                      <a:pt x="1820" y="105"/>
                                    </a:lnTo>
                                    <a:lnTo>
                                      <a:pt x="1822" y="100"/>
                                    </a:lnTo>
                                    <a:lnTo>
                                      <a:pt x="1822" y="101"/>
                                    </a:lnTo>
                                    <a:lnTo>
                                      <a:pt x="1823" y="99"/>
                                    </a:lnTo>
                                    <a:lnTo>
                                      <a:pt x="1823" y="100"/>
                                    </a:lnTo>
                                    <a:lnTo>
                                      <a:pt x="1824" y="100"/>
                                    </a:lnTo>
                                    <a:lnTo>
                                      <a:pt x="1824" y="102"/>
                                    </a:lnTo>
                                    <a:lnTo>
                                      <a:pt x="1825" y="103"/>
                                    </a:lnTo>
                                    <a:lnTo>
                                      <a:pt x="1825" y="106"/>
                                    </a:lnTo>
                                    <a:lnTo>
                                      <a:pt x="1826" y="107"/>
                                    </a:lnTo>
                                    <a:lnTo>
                                      <a:pt x="1827" y="106"/>
                                    </a:lnTo>
                                    <a:lnTo>
                                      <a:pt x="1827" y="107"/>
                                    </a:lnTo>
                                    <a:lnTo>
                                      <a:pt x="1828" y="103"/>
                                    </a:lnTo>
                                    <a:lnTo>
                                      <a:pt x="1828" y="106"/>
                                    </a:lnTo>
                                    <a:lnTo>
                                      <a:pt x="1829" y="102"/>
                                    </a:lnTo>
                                    <a:lnTo>
                                      <a:pt x="1829" y="103"/>
                                    </a:lnTo>
                                    <a:lnTo>
                                      <a:pt x="1831" y="101"/>
                                    </a:lnTo>
                                    <a:lnTo>
                                      <a:pt x="1832" y="101"/>
                                    </a:lnTo>
                                    <a:lnTo>
                                      <a:pt x="1833" y="100"/>
                                    </a:lnTo>
                                    <a:lnTo>
                                      <a:pt x="1833" y="101"/>
                                    </a:lnTo>
                                    <a:lnTo>
                                      <a:pt x="1834" y="100"/>
                                    </a:lnTo>
                                    <a:lnTo>
                                      <a:pt x="1835" y="100"/>
                                    </a:lnTo>
                                    <a:lnTo>
                                      <a:pt x="1836" y="100"/>
                                    </a:lnTo>
                                    <a:lnTo>
                                      <a:pt x="1836" y="101"/>
                                    </a:lnTo>
                                    <a:lnTo>
                                      <a:pt x="1837" y="102"/>
                                    </a:lnTo>
                                    <a:lnTo>
                                      <a:pt x="1838" y="101"/>
                                    </a:lnTo>
                                    <a:lnTo>
                                      <a:pt x="1838" y="102"/>
                                    </a:lnTo>
                                    <a:lnTo>
                                      <a:pt x="1840" y="100"/>
                                    </a:lnTo>
                                    <a:lnTo>
                                      <a:pt x="1840" y="101"/>
                                    </a:lnTo>
                                    <a:lnTo>
                                      <a:pt x="1841" y="99"/>
                                    </a:lnTo>
                                    <a:lnTo>
                                      <a:pt x="1841" y="100"/>
                                    </a:lnTo>
                                    <a:lnTo>
                                      <a:pt x="1842" y="99"/>
                                    </a:lnTo>
                                    <a:lnTo>
                                      <a:pt x="1843" y="99"/>
                                    </a:lnTo>
                                    <a:lnTo>
                                      <a:pt x="1843" y="100"/>
                                    </a:lnTo>
                                    <a:lnTo>
                                      <a:pt x="1844" y="101"/>
                                    </a:lnTo>
                                    <a:lnTo>
                                      <a:pt x="1844" y="103"/>
                                    </a:lnTo>
                                    <a:lnTo>
                                      <a:pt x="1845" y="103"/>
                                    </a:lnTo>
                                    <a:lnTo>
                                      <a:pt x="1845" y="106"/>
                                    </a:lnTo>
                                    <a:lnTo>
                                      <a:pt x="1846" y="107"/>
                                    </a:lnTo>
                                    <a:lnTo>
                                      <a:pt x="1846" y="109"/>
                                    </a:lnTo>
                                    <a:lnTo>
                                      <a:pt x="1848" y="110"/>
                                    </a:lnTo>
                                    <a:lnTo>
                                      <a:pt x="1849" y="111"/>
                                    </a:lnTo>
                                    <a:lnTo>
                                      <a:pt x="1850" y="110"/>
                                    </a:lnTo>
                                    <a:lnTo>
                                      <a:pt x="1850" y="111"/>
                                    </a:lnTo>
                                    <a:lnTo>
                                      <a:pt x="1851" y="109"/>
                                    </a:lnTo>
                                    <a:lnTo>
                                      <a:pt x="1851" y="110"/>
                                    </a:lnTo>
                                    <a:lnTo>
                                      <a:pt x="1852" y="109"/>
                                    </a:lnTo>
                                    <a:lnTo>
                                      <a:pt x="1853" y="109"/>
                                    </a:lnTo>
                                    <a:lnTo>
                                      <a:pt x="1853" y="110"/>
                                    </a:lnTo>
                                    <a:lnTo>
                                      <a:pt x="1854" y="111"/>
                                    </a:lnTo>
                                    <a:lnTo>
                                      <a:pt x="1854" y="114"/>
                                    </a:lnTo>
                                    <a:lnTo>
                                      <a:pt x="1855" y="114"/>
                                    </a:lnTo>
                                    <a:lnTo>
                                      <a:pt x="1855" y="115"/>
                                    </a:lnTo>
                                    <a:lnTo>
                                      <a:pt x="1857" y="112"/>
                                    </a:lnTo>
                                    <a:lnTo>
                                      <a:pt x="1857" y="114"/>
                                    </a:lnTo>
                                    <a:lnTo>
                                      <a:pt x="1858" y="107"/>
                                    </a:lnTo>
                                    <a:lnTo>
                                      <a:pt x="1858" y="110"/>
                                    </a:lnTo>
                                    <a:lnTo>
                                      <a:pt x="1859" y="103"/>
                                    </a:lnTo>
                                    <a:lnTo>
                                      <a:pt x="1859" y="106"/>
                                    </a:lnTo>
                                    <a:lnTo>
                                      <a:pt x="1860" y="100"/>
                                    </a:lnTo>
                                    <a:lnTo>
                                      <a:pt x="1860" y="102"/>
                                    </a:lnTo>
                                    <a:lnTo>
                                      <a:pt x="1861" y="98"/>
                                    </a:lnTo>
                                    <a:lnTo>
                                      <a:pt x="1861" y="99"/>
                                    </a:lnTo>
                                    <a:lnTo>
                                      <a:pt x="1862" y="96"/>
                                    </a:lnTo>
                                    <a:lnTo>
                                      <a:pt x="1862" y="97"/>
                                    </a:lnTo>
                                    <a:lnTo>
                                      <a:pt x="1863" y="94"/>
                                    </a:lnTo>
                                    <a:lnTo>
                                      <a:pt x="1864" y="94"/>
                                    </a:lnTo>
                                    <a:lnTo>
                                      <a:pt x="1864" y="96"/>
                                    </a:lnTo>
                                    <a:lnTo>
                                      <a:pt x="1866" y="96"/>
                                    </a:lnTo>
                                    <a:lnTo>
                                      <a:pt x="1866" y="98"/>
                                    </a:lnTo>
                                    <a:lnTo>
                                      <a:pt x="1867" y="97"/>
                                    </a:lnTo>
                                    <a:lnTo>
                                      <a:pt x="1867" y="98"/>
                                    </a:lnTo>
                                    <a:lnTo>
                                      <a:pt x="1868" y="96"/>
                                    </a:lnTo>
                                    <a:lnTo>
                                      <a:pt x="1868" y="97"/>
                                    </a:lnTo>
                                    <a:lnTo>
                                      <a:pt x="1869" y="94"/>
                                    </a:lnTo>
                                    <a:lnTo>
                                      <a:pt x="1870" y="96"/>
                                    </a:lnTo>
                                    <a:lnTo>
                                      <a:pt x="1871" y="98"/>
                                    </a:lnTo>
                                    <a:lnTo>
                                      <a:pt x="1871" y="102"/>
                                    </a:lnTo>
                                    <a:lnTo>
                                      <a:pt x="1872" y="105"/>
                                    </a:lnTo>
                                    <a:lnTo>
                                      <a:pt x="1872" y="110"/>
                                    </a:lnTo>
                                    <a:lnTo>
                                      <a:pt x="1873" y="112"/>
                                    </a:lnTo>
                                    <a:lnTo>
                                      <a:pt x="1873" y="115"/>
                                    </a:lnTo>
                                    <a:lnTo>
                                      <a:pt x="1875" y="114"/>
                                    </a:lnTo>
                                    <a:lnTo>
                                      <a:pt x="1875" y="115"/>
                                    </a:lnTo>
                                    <a:lnTo>
                                      <a:pt x="1876" y="109"/>
                                    </a:lnTo>
                                    <a:lnTo>
                                      <a:pt x="1876" y="111"/>
                                    </a:lnTo>
                                    <a:lnTo>
                                      <a:pt x="1877" y="107"/>
                                    </a:lnTo>
                                    <a:lnTo>
                                      <a:pt x="1877" y="108"/>
                                    </a:lnTo>
                                    <a:lnTo>
                                      <a:pt x="1878" y="107"/>
                                    </a:lnTo>
                                    <a:lnTo>
                                      <a:pt x="1878" y="108"/>
                                    </a:lnTo>
                                    <a:lnTo>
                                      <a:pt x="1879" y="109"/>
                                    </a:lnTo>
                                    <a:lnTo>
                                      <a:pt x="1879" y="111"/>
                                    </a:lnTo>
                                    <a:lnTo>
                                      <a:pt x="1880" y="111"/>
                                    </a:lnTo>
                                    <a:lnTo>
                                      <a:pt x="1881" y="110"/>
                                    </a:lnTo>
                                    <a:lnTo>
                                      <a:pt x="1881" y="111"/>
                                    </a:lnTo>
                                    <a:lnTo>
                                      <a:pt x="1882" y="106"/>
                                    </a:lnTo>
                                    <a:lnTo>
                                      <a:pt x="1882" y="109"/>
                                    </a:lnTo>
                                    <a:lnTo>
                                      <a:pt x="1884" y="101"/>
                                    </a:lnTo>
                                    <a:lnTo>
                                      <a:pt x="1884" y="105"/>
                                    </a:lnTo>
                                    <a:lnTo>
                                      <a:pt x="1885" y="99"/>
                                    </a:lnTo>
                                    <a:lnTo>
                                      <a:pt x="1885" y="100"/>
                                    </a:lnTo>
                                    <a:lnTo>
                                      <a:pt x="1886" y="99"/>
                                    </a:lnTo>
                                    <a:lnTo>
                                      <a:pt x="1887" y="100"/>
                                    </a:lnTo>
                                    <a:lnTo>
                                      <a:pt x="1887" y="101"/>
                                    </a:lnTo>
                                    <a:lnTo>
                                      <a:pt x="1888" y="101"/>
                                    </a:lnTo>
                                    <a:lnTo>
                                      <a:pt x="1888" y="102"/>
                                    </a:lnTo>
                                    <a:lnTo>
                                      <a:pt x="1889" y="103"/>
                                    </a:lnTo>
                                    <a:lnTo>
                                      <a:pt x="1890" y="103"/>
                                    </a:lnTo>
                                    <a:lnTo>
                                      <a:pt x="1890" y="105"/>
                                    </a:lnTo>
                                    <a:lnTo>
                                      <a:pt x="1891" y="105"/>
                                    </a:lnTo>
                                    <a:lnTo>
                                      <a:pt x="1893" y="105"/>
                                    </a:lnTo>
                                    <a:lnTo>
                                      <a:pt x="1893" y="106"/>
                                    </a:lnTo>
                                    <a:lnTo>
                                      <a:pt x="1894" y="105"/>
                                    </a:lnTo>
                                    <a:lnTo>
                                      <a:pt x="1894" y="106"/>
                                    </a:lnTo>
                                    <a:lnTo>
                                      <a:pt x="1895" y="102"/>
                                    </a:lnTo>
                                    <a:lnTo>
                                      <a:pt x="1895" y="105"/>
                                    </a:lnTo>
                                    <a:lnTo>
                                      <a:pt x="1896" y="99"/>
                                    </a:lnTo>
                                    <a:lnTo>
                                      <a:pt x="1896" y="101"/>
                                    </a:lnTo>
                                    <a:lnTo>
                                      <a:pt x="1897" y="97"/>
                                    </a:lnTo>
                                    <a:lnTo>
                                      <a:pt x="1897" y="98"/>
                                    </a:lnTo>
                                    <a:lnTo>
                                      <a:pt x="1898" y="97"/>
                                    </a:lnTo>
                                    <a:lnTo>
                                      <a:pt x="1898" y="98"/>
                                    </a:lnTo>
                                    <a:lnTo>
                                      <a:pt x="1899" y="98"/>
                                    </a:lnTo>
                                    <a:lnTo>
                                      <a:pt x="1899" y="101"/>
                                    </a:lnTo>
                                    <a:lnTo>
                                      <a:pt x="1901" y="103"/>
                                    </a:lnTo>
                                    <a:lnTo>
                                      <a:pt x="1901" y="107"/>
                                    </a:lnTo>
                                    <a:lnTo>
                                      <a:pt x="1902" y="108"/>
                                    </a:lnTo>
                                    <a:lnTo>
                                      <a:pt x="1902" y="110"/>
                                    </a:lnTo>
                                    <a:lnTo>
                                      <a:pt x="1903" y="109"/>
                                    </a:lnTo>
                                    <a:lnTo>
                                      <a:pt x="1903" y="110"/>
                                    </a:lnTo>
                                    <a:lnTo>
                                      <a:pt x="1904" y="106"/>
                                    </a:lnTo>
                                    <a:lnTo>
                                      <a:pt x="1904" y="109"/>
                                    </a:lnTo>
                                    <a:lnTo>
                                      <a:pt x="1905" y="102"/>
                                    </a:lnTo>
                                    <a:lnTo>
                                      <a:pt x="1905" y="105"/>
                                    </a:lnTo>
                                    <a:lnTo>
                                      <a:pt x="1906" y="102"/>
                                    </a:lnTo>
                                    <a:lnTo>
                                      <a:pt x="1907" y="103"/>
                                    </a:lnTo>
                                    <a:lnTo>
                                      <a:pt x="1907" y="105"/>
                                    </a:lnTo>
                                    <a:lnTo>
                                      <a:pt x="1908" y="105"/>
                                    </a:lnTo>
                                    <a:lnTo>
                                      <a:pt x="1908" y="106"/>
                                    </a:lnTo>
                                    <a:lnTo>
                                      <a:pt x="1910" y="105"/>
                                    </a:lnTo>
                                    <a:lnTo>
                                      <a:pt x="1910" y="106"/>
                                    </a:lnTo>
                                    <a:lnTo>
                                      <a:pt x="1911" y="105"/>
                                    </a:lnTo>
                                    <a:lnTo>
                                      <a:pt x="1912" y="105"/>
                                    </a:lnTo>
                                    <a:lnTo>
                                      <a:pt x="1912" y="106"/>
                                    </a:lnTo>
                                    <a:lnTo>
                                      <a:pt x="1913" y="107"/>
                                    </a:lnTo>
                                    <a:lnTo>
                                      <a:pt x="1914" y="108"/>
                                    </a:lnTo>
                                    <a:lnTo>
                                      <a:pt x="1915" y="106"/>
                                    </a:lnTo>
                                    <a:lnTo>
                                      <a:pt x="1915" y="107"/>
                                    </a:lnTo>
                                    <a:lnTo>
                                      <a:pt x="1916" y="103"/>
                                    </a:lnTo>
                                    <a:lnTo>
                                      <a:pt x="1916" y="105"/>
                                    </a:lnTo>
                                    <a:lnTo>
                                      <a:pt x="1917" y="105"/>
                                    </a:lnTo>
                                    <a:lnTo>
                                      <a:pt x="1917" y="106"/>
                                    </a:lnTo>
                                    <a:lnTo>
                                      <a:pt x="1919" y="107"/>
                                    </a:lnTo>
                                    <a:lnTo>
                                      <a:pt x="1919" y="108"/>
                                    </a:lnTo>
                                    <a:lnTo>
                                      <a:pt x="1920" y="108"/>
                                    </a:lnTo>
                                    <a:lnTo>
                                      <a:pt x="1920" y="109"/>
                                    </a:lnTo>
                                    <a:lnTo>
                                      <a:pt x="1921" y="102"/>
                                    </a:lnTo>
                                    <a:lnTo>
                                      <a:pt x="1921" y="107"/>
                                    </a:lnTo>
                                    <a:lnTo>
                                      <a:pt x="1922" y="96"/>
                                    </a:lnTo>
                                    <a:lnTo>
                                      <a:pt x="1922" y="100"/>
                                    </a:lnTo>
                                    <a:lnTo>
                                      <a:pt x="1923" y="93"/>
                                    </a:lnTo>
                                    <a:lnTo>
                                      <a:pt x="1923" y="94"/>
                                    </a:lnTo>
                                    <a:lnTo>
                                      <a:pt x="1924" y="94"/>
                                    </a:lnTo>
                                    <a:lnTo>
                                      <a:pt x="1924" y="96"/>
                                    </a:lnTo>
                                    <a:lnTo>
                                      <a:pt x="1925" y="98"/>
                                    </a:lnTo>
                                    <a:lnTo>
                                      <a:pt x="1925" y="101"/>
                                    </a:lnTo>
                                    <a:lnTo>
                                      <a:pt x="1926" y="103"/>
                                    </a:lnTo>
                                    <a:lnTo>
                                      <a:pt x="1926" y="107"/>
                                    </a:lnTo>
                                    <a:lnTo>
                                      <a:pt x="1928" y="107"/>
                                    </a:lnTo>
                                    <a:lnTo>
                                      <a:pt x="1929" y="103"/>
                                    </a:lnTo>
                                    <a:lnTo>
                                      <a:pt x="1929" y="106"/>
                                    </a:lnTo>
                                    <a:lnTo>
                                      <a:pt x="1930" y="99"/>
                                    </a:lnTo>
                                    <a:lnTo>
                                      <a:pt x="1930" y="101"/>
                                    </a:lnTo>
                                    <a:lnTo>
                                      <a:pt x="1931" y="99"/>
                                    </a:lnTo>
                                    <a:lnTo>
                                      <a:pt x="1932" y="100"/>
                                    </a:lnTo>
                                    <a:lnTo>
                                      <a:pt x="1932" y="103"/>
                                    </a:lnTo>
                                    <a:lnTo>
                                      <a:pt x="1933" y="105"/>
                                    </a:lnTo>
                                    <a:lnTo>
                                      <a:pt x="1933" y="109"/>
                                    </a:lnTo>
                                    <a:lnTo>
                                      <a:pt x="1934" y="110"/>
                                    </a:lnTo>
                                    <a:lnTo>
                                      <a:pt x="1934" y="114"/>
                                    </a:lnTo>
                                    <a:lnTo>
                                      <a:pt x="1935" y="114"/>
                                    </a:lnTo>
                                    <a:lnTo>
                                      <a:pt x="1935" y="115"/>
                                    </a:lnTo>
                                    <a:lnTo>
                                      <a:pt x="1937" y="114"/>
                                    </a:lnTo>
                                    <a:lnTo>
                                      <a:pt x="1937" y="115"/>
                                    </a:lnTo>
                                    <a:lnTo>
                                      <a:pt x="1938" y="111"/>
                                    </a:lnTo>
                                    <a:lnTo>
                                      <a:pt x="1938" y="114"/>
                                    </a:lnTo>
                                    <a:lnTo>
                                      <a:pt x="1939" y="109"/>
                                    </a:lnTo>
                                    <a:lnTo>
                                      <a:pt x="1939" y="110"/>
                                    </a:lnTo>
                                    <a:lnTo>
                                      <a:pt x="1940" y="107"/>
                                    </a:lnTo>
                                    <a:lnTo>
                                      <a:pt x="1940" y="108"/>
                                    </a:lnTo>
                                    <a:lnTo>
                                      <a:pt x="1941" y="105"/>
                                    </a:lnTo>
                                    <a:lnTo>
                                      <a:pt x="1941" y="107"/>
                                    </a:lnTo>
                                    <a:lnTo>
                                      <a:pt x="1942" y="101"/>
                                    </a:lnTo>
                                    <a:lnTo>
                                      <a:pt x="1942" y="103"/>
                                    </a:lnTo>
                                    <a:lnTo>
                                      <a:pt x="1943" y="98"/>
                                    </a:lnTo>
                                    <a:lnTo>
                                      <a:pt x="1943" y="100"/>
                                    </a:lnTo>
                                    <a:lnTo>
                                      <a:pt x="1945" y="94"/>
                                    </a:lnTo>
                                    <a:lnTo>
                                      <a:pt x="1945" y="97"/>
                                    </a:lnTo>
                                    <a:lnTo>
                                      <a:pt x="1946" y="94"/>
                                    </a:lnTo>
                                    <a:lnTo>
                                      <a:pt x="1947" y="96"/>
                                    </a:lnTo>
                                  </a:path>
                                </a:pathLst>
                              </a:custGeom>
                              <a:noFill/>
                              <a:ln w="1588">
                                <a:solidFill>
                                  <a:srgbClr val="FF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45" name="Freeform 45"/>
                            <wps:cNvSpPr>
                              <a:spLocks/>
                            </wps:cNvSpPr>
                            <wps:spPr bwMode="auto">
                              <a:xfrm>
                                <a:off x="275660" y="2096225"/>
                                <a:ext cx="3090863" cy="99919"/>
                              </a:xfrm>
                              <a:custGeom>
                                <a:avLst/>
                                <a:gdLst>
                                  <a:gd name="T0" fmla="*/ 29 w 1947"/>
                                  <a:gd name="T1" fmla="*/ 23 h 40"/>
                                  <a:gd name="T2" fmla="*/ 60 w 1947"/>
                                  <a:gd name="T3" fmla="*/ 24 h 40"/>
                                  <a:gd name="T4" fmla="*/ 92 w 1947"/>
                                  <a:gd name="T5" fmla="*/ 21 h 40"/>
                                  <a:gd name="T6" fmla="*/ 122 w 1947"/>
                                  <a:gd name="T7" fmla="*/ 18 h 40"/>
                                  <a:gd name="T8" fmla="*/ 151 w 1947"/>
                                  <a:gd name="T9" fmla="*/ 33 h 40"/>
                                  <a:gd name="T10" fmla="*/ 181 w 1947"/>
                                  <a:gd name="T11" fmla="*/ 27 h 40"/>
                                  <a:gd name="T12" fmla="*/ 211 w 1947"/>
                                  <a:gd name="T13" fmla="*/ 27 h 40"/>
                                  <a:gd name="T14" fmla="*/ 241 w 1947"/>
                                  <a:gd name="T15" fmla="*/ 23 h 40"/>
                                  <a:gd name="T16" fmla="*/ 274 w 1947"/>
                                  <a:gd name="T17" fmla="*/ 15 h 40"/>
                                  <a:gd name="T18" fmla="*/ 306 w 1947"/>
                                  <a:gd name="T19" fmla="*/ 30 h 40"/>
                                  <a:gd name="T20" fmla="*/ 337 w 1947"/>
                                  <a:gd name="T21" fmla="*/ 15 h 40"/>
                                  <a:gd name="T22" fmla="*/ 369 w 1947"/>
                                  <a:gd name="T23" fmla="*/ 20 h 40"/>
                                  <a:gd name="T24" fmla="*/ 397 w 1947"/>
                                  <a:gd name="T25" fmla="*/ 4 h 40"/>
                                  <a:gd name="T26" fmla="*/ 428 w 1947"/>
                                  <a:gd name="T27" fmla="*/ 13 h 40"/>
                                  <a:gd name="T28" fmla="*/ 459 w 1947"/>
                                  <a:gd name="T29" fmla="*/ 1 h 40"/>
                                  <a:gd name="T30" fmla="*/ 489 w 1947"/>
                                  <a:gd name="T31" fmla="*/ 22 h 40"/>
                                  <a:gd name="T32" fmla="*/ 521 w 1947"/>
                                  <a:gd name="T33" fmla="*/ 32 h 40"/>
                                  <a:gd name="T34" fmla="*/ 551 w 1947"/>
                                  <a:gd name="T35" fmla="*/ 27 h 40"/>
                                  <a:gd name="T36" fmla="*/ 582 w 1947"/>
                                  <a:gd name="T37" fmla="*/ 29 h 40"/>
                                  <a:gd name="T38" fmla="*/ 610 w 1947"/>
                                  <a:gd name="T39" fmla="*/ 27 h 40"/>
                                  <a:gd name="T40" fmla="*/ 641 w 1947"/>
                                  <a:gd name="T41" fmla="*/ 30 h 40"/>
                                  <a:gd name="T42" fmla="*/ 674 w 1947"/>
                                  <a:gd name="T43" fmla="*/ 19 h 40"/>
                                  <a:gd name="T44" fmla="*/ 704 w 1947"/>
                                  <a:gd name="T45" fmla="*/ 24 h 40"/>
                                  <a:gd name="T46" fmla="*/ 733 w 1947"/>
                                  <a:gd name="T47" fmla="*/ 17 h 40"/>
                                  <a:gd name="T48" fmla="*/ 765 w 1947"/>
                                  <a:gd name="T49" fmla="*/ 8 h 40"/>
                                  <a:gd name="T50" fmla="*/ 796 w 1947"/>
                                  <a:gd name="T51" fmla="*/ 5 h 40"/>
                                  <a:gd name="T52" fmla="*/ 829 w 1947"/>
                                  <a:gd name="T53" fmla="*/ 21 h 40"/>
                                  <a:gd name="T54" fmla="*/ 859 w 1947"/>
                                  <a:gd name="T55" fmla="*/ 27 h 40"/>
                                  <a:gd name="T56" fmla="*/ 891 w 1947"/>
                                  <a:gd name="T57" fmla="*/ 22 h 40"/>
                                  <a:gd name="T58" fmla="*/ 923 w 1947"/>
                                  <a:gd name="T59" fmla="*/ 21 h 40"/>
                                  <a:gd name="T60" fmla="*/ 954 w 1947"/>
                                  <a:gd name="T61" fmla="*/ 23 h 40"/>
                                  <a:gd name="T62" fmla="*/ 985 w 1947"/>
                                  <a:gd name="T63" fmla="*/ 13 h 40"/>
                                  <a:gd name="T64" fmla="*/ 1016 w 1947"/>
                                  <a:gd name="T65" fmla="*/ 14 h 40"/>
                                  <a:gd name="T66" fmla="*/ 1048 w 1947"/>
                                  <a:gd name="T67" fmla="*/ 19 h 40"/>
                                  <a:gd name="T68" fmla="*/ 1077 w 1947"/>
                                  <a:gd name="T69" fmla="*/ 19 h 40"/>
                                  <a:gd name="T70" fmla="*/ 1110 w 1947"/>
                                  <a:gd name="T71" fmla="*/ 18 h 40"/>
                                  <a:gd name="T72" fmla="*/ 1139 w 1947"/>
                                  <a:gd name="T73" fmla="*/ 19 h 40"/>
                                  <a:gd name="T74" fmla="*/ 1168 w 1947"/>
                                  <a:gd name="T75" fmla="*/ 20 h 40"/>
                                  <a:gd name="T76" fmla="*/ 1198 w 1947"/>
                                  <a:gd name="T77" fmla="*/ 23 h 40"/>
                                  <a:gd name="T78" fmla="*/ 1228 w 1947"/>
                                  <a:gd name="T79" fmla="*/ 31 h 40"/>
                                  <a:gd name="T80" fmla="*/ 1260 w 1947"/>
                                  <a:gd name="T81" fmla="*/ 20 h 40"/>
                                  <a:gd name="T82" fmla="*/ 1290 w 1947"/>
                                  <a:gd name="T83" fmla="*/ 18 h 40"/>
                                  <a:gd name="T84" fmla="*/ 1322 w 1947"/>
                                  <a:gd name="T85" fmla="*/ 24 h 40"/>
                                  <a:gd name="T86" fmla="*/ 1355 w 1947"/>
                                  <a:gd name="T87" fmla="*/ 18 h 40"/>
                                  <a:gd name="T88" fmla="*/ 1386 w 1947"/>
                                  <a:gd name="T89" fmla="*/ 38 h 40"/>
                                  <a:gd name="T90" fmla="*/ 1417 w 1947"/>
                                  <a:gd name="T91" fmla="*/ 15 h 40"/>
                                  <a:gd name="T92" fmla="*/ 1446 w 1947"/>
                                  <a:gd name="T93" fmla="*/ 27 h 40"/>
                                  <a:gd name="T94" fmla="*/ 1480 w 1947"/>
                                  <a:gd name="T95" fmla="*/ 17 h 40"/>
                                  <a:gd name="T96" fmla="*/ 1510 w 1947"/>
                                  <a:gd name="T97" fmla="*/ 29 h 40"/>
                                  <a:gd name="T98" fmla="*/ 1541 w 1947"/>
                                  <a:gd name="T99" fmla="*/ 19 h 40"/>
                                  <a:gd name="T100" fmla="*/ 1573 w 1947"/>
                                  <a:gd name="T101" fmla="*/ 32 h 40"/>
                                  <a:gd name="T102" fmla="*/ 1602 w 1947"/>
                                  <a:gd name="T103" fmla="*/ 13 h 40"/>
                                  <a:gd name="T104" fmla="*/ 1630 w 1947"/>
                                  <a:gd name="T105" fmla="*/ 28 h 40"/>
                                  <a:gd name="T106" fmla="*/ 1661 w 1947"/>
                                  <a:gd name="T107" fmla="*/ 28 h 40"/>
                                  <a:gd name="T108" fmla="*/ 1693 w 1947"/>
                                  <a:gd name="T109" fmla="*/ 24 h 40"/>
                                  <a:gd name="T110" fmla="*/ 1725 w 1947"/>
                                  <a:gd name="T111" fmla="*/ 23 h 40"/>
                                  <a:gd name="T112" fmla="*/ 1756 w 1947"/>
                                  <a:gd name="T113" fmla="*/ 24 h 40"/>
                                  <a:gd name="T114" fmla="*/ 1789 w 1947"/>
                                  <a:gd name="T115" fmla="*/ 19 h 40"/>
                                  <a:gd name="T116" fmla="*/ 1819 w 1947"/>
                                  <a:gd name="T117" fmla="*/ 27 h 40"/>
                                  <a:gd name="T118" fmla="*/ 1850 w 1947"/>
                                  <a:gd name="T119" fmla="*/ 33 h 40"/>
                                  <a:gd name="T120" fmla="*/ 1881 w 1947"/>
                                  <a:gd name="T121" fmla="*/ 28 h 40"/>
                                  <a:gd name="T122" fmla="*/ 1914 w 1947"/>
                                  <a:gd name="T123" fmla="*/ 20 h 40"/>
                                  <a:gd name="T124" fmla="*/ 1943 w 1947"/>
                                  <a:gd name="T125" fmla="*/ 19 h 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947" h="40">
                                    <a:moveTo>
                                      <a:pt x="0" y="23"/>
                                    </a:moveTo>
                                    <a:lnTo>
                                      <a:pt x="0" y="21"/>
                                    </a:lnTo>
                                    <a:lnTo>
                                      <a:pt x="0" y="23"/>
                                    </a:lnTo>
                                    <a:lnTo>
                                      <a:pt x="1" y="20"/>
                                    </a:lnTo>
                                    <a:lnTo>
                                      <a:pt x="2" y="20"/>
                                    </a:lnTo>
                                    <a:lnTo>
                                      <a:pt x="2" y="21"/>
                                    </a:lnTo>
                                    <a:lnTo>
                                      <a:pt x="3" y="21"/>
                                    </a:lnTo>
                                    <a:lnTo>
                                      <a:pt x="3" y="22"/>
                                    </a:lnTo>
                                    <a:lnTo>
                                      <a:pt x="4" y="21"/>
                                    </a:lnTo>
                                    <a:lnTo>
                                      <a:pt x="5" y="20"/>
                                    </a:lnTo>
                                    <a:lnTo>
                                      <a:pt x="7" y="19"/>
                                    </a:lnTo>
                                    <a:lnTo>
                                      <a:pt x="8" y="20"/>
                                    </a:lnTo>
                                    <a:lnTo>
                                      <a:pt x="8" y="21"/>
                                    </a:lnTo>
                                    <a:lnTo>
                                      <a:pt x="9" y="22"/>
                                    </a:lnTo>
                                    <a:lnTo>
                                      <a:pt x="9" y="23"/>
                                    </a:lnTo>
                                    <a:lnTo>
                                      <a:pt x="10" y="24"/>
                                    </a:lnTo>
                                    <a:lnTo>
                                      <a:pt x="10" y="26"/>
                                    </a:lnTo>
                                    <a:lnTo>
                                      <a:pt x="11" y="27"/>
                                    </a:lnTo>
                                    <a:lnTo>
                                      <a:pt x="11" y="28"/>
                                    </a:lnTo>
                                    <a:lnTo>
                                      <a:pt x="12" y="29"/>
                                    </a:lnTo>
                                    <a:lnTo>
                                      <a:pt x="12" y="30"/>
                                    </a:lnTo>
                                    <a:lnTo>
                                      <a:pt x="13" y="30"/>
                                    </a:lnTo>
                                    <a:lnTo>
                                      <a:pt x="15" y="27"/>
                                    </a:lnTo>
                                    <a:lnTo>
                                      <a:pt x="15" y="29"/>
                                    </a:lnTo>
                                    <a:lnTo>
                                      <a:pt x="16" y="23"/>
                                    </a:lnTo>
                                    <a:lnTo>
                                      <a:pt x="16" y="24"/>
                                    </a:lnTo>
                                    <a:lnTo>
                                      <a:pt x="17" y="18"/>
                                    </a:lnTo>
                                    <a:lnTo>
                                      <a:pt x="17" y="21"/>
                                    </a:lnTo>
                                    <a:lnTo>
                                      <a:pt x="18" y="15"/>
                                    </a:lnTo>
                                    <a:lnTo>
                                      <a:pt x="18" y="17"/>
                                    </a:lnTo>
                                    <a:lnTo>
                                      <a:pt x="19" y="15"/>
                                    </a:lnTo>
                                    <a:lnTo>
                                      <a:pt x="19" y="17"/>
                                    </a:lnTo>
                                    <a:lnTo>
                                      <a:pt x="20" y="17"/>
                                    </a:lnTo>
                                    <a:lnTo>
                                      <a:pt x="20" y="18"/>
                                    </a:lnTo>
                                    <a:lnTo>
                                      <a:pt x="21" y="17"/>
                                    </a:lnTo>
                                    <a:lnTo>
                                      <a:pt x="21" y="18"/>
                                    </a:lnTo>
                                    <a:lnTo>
                                      <a:pt x="22" y="13"/>
                                    </a:lnTo>
                                    <a:lnTo>
                                      <a:pt x="22" y="15"/>
                                    </a:lnTo>
                                    <a:lnTo>
                                      <a:pt x="24" y="10"/>
                                    </a:lnTo>
                                    <a:lnTo>
                                      <a:pt x="24" y="12"/>
                                    </a:lnTo>
                                    <a:lnTo>
                                      <a:pt x="25" y="8"/>
                                    </a:lnTo>
                                    <a:lnTo>
                                      <a:pt x="25" y="9"/>
                                    </a:lnTo>
                                    <a:lnTo>
                                      <a:pt x="26" y="8"/>
                                    </a:lnTo>
                                    <a:lnTo>
                                      <a:pt x="26" y="9"/>
                                    </a:lnTo>
                                    <a:lnTo>
                                      <a:pt x="27" y="10"/>
                                    </a:lnTo>
                                    <a:lnTo>
                                      <a:pt x="27" y="11"/>
                                    </a:lnTo>
                                    <a:lnTo>
                                      <a:pt x="28" y="13"/>
                                    </a:lnTo>
                                    <a:lnTo>
                                      <a:pt x="28" y="20"/>
                                    </a:lnTo>
                                    <a:lnTo>
                                      <a:pt x="29" y="23"/>
                                    </a:lnTo>
                                    <a:lnTo>
                                      <a:pt x="29" y="29"/>
                                    </a:lnTo>
                                    <a:lnTo>
                                      <a:pt x="30" y="32"/>
                                    </a:lnTo>
                                    <a:lnTo>
                                      <a:pt x="30" y="36"/>
                                    </a:lnTo>
                                    <a:lnTo>
                                      <a:pt x="31" y="36"/>
                                    </a:lnTo>
                                    <a:lnTo>
                                      <a:pt x="31" y="37"/>
                                    </a:lnTo>
                                    <a:lnTo>
                                      <a:pt x="33" y="30"/>
                                    </a:lnTo>
                                    <a:lnTo>
                                      <a:pt x="33" y="35"/>
                                    </a:lnTo>
                                    <a:lnTo>
                                      <a:pt x="34" y="24"/>
                                    </a:lnTo>
                                    <a:lnTo>
                                      <a:pt x="34" y="28"/>
                                    </a:lnTo>
                                    <a:lnTo>
                                      <a:pt x="35" y="21"/>
                                    </a:lnTo>
                                    <a:lnTo>
                                      <a:pt x="35" y="22"/>
                                    </a:lnTo>
                                    <a:lnTo>
                                      <a:pt x="36" y="20"/>
                                    </a:lnTo>
                                    <a:lnTo>
                                      <a:pt x="36" y="21"/>
                                    </a:lnTo>
                                    <a:lnTo>
                                      <a:pt x="37" y="21"/>
                                    </a:lnTo>
                                    <a:lnTo>
                                      <a:pt x="37" y="22"/>
                                    </a:lnTo>
                                    <a:lnTo>
                                      <a:pt x="38" y="22"/>
                                    </a:lnTo>
                                    <a:lnTo>
                                      <a:pt x="39" y="21"/>
                                    </a:lnTo>
                                    <a:lnTo>
                                      <a:pt x="39" y="22"/>
                                    </a:lnTo>
                                    <a:lnTo>
                                      <a:pt x="40" y="20"/>
                                    </a:lnTo>
                                    <a:lnTo>
                                      <a:pt x="42" y="20"/>
                                    </a:lnTo>
                                    <a:lnTo>
                                      <a:pt x="42" y="21"/>
                                    </a:lnTo>
                                    <a:lnTo>
                                      <a:pt x="43" y="22"/>
                                    </a:lnTo>
                                    <a:lnTo>
                                      <a:pt x="43" y="24"/>
                                    </a:lnTo>
                                    <a:lnTo>
                                      <a:pt x="44" y="26"/>
                                    </a:lnTo>
                                    <a:lnTo>
                                      <a:pt x="44" y="27"/>
                                    </a:lnTo>
                                    <a:lnTo>
                                      <a:pt x="45" y="27"/>
                                    </a:lnTo>
                                    <a:lnTo>
                                      <a:pt x="46" y="24"/>
                                    </a:lnTo>
                                    <a:lnTo>
                                      <a:pt x="46" y="26"/>
                                    </a:lnTo>
                                    <a:lnTo>
                                      <a:pt x="47" y="22"/>
                                    </a:lnTo>
                                    <a:lnTo>
                                      <a:pt x="47" y="23"/>
                                    </a:lnTo>
                                    <a:lnTo>
                                      <a:pt x="48" y="20"/>
                                    </a:lnTo>
                                    <a:lnTo>
                                      <a:pt x="48" y="21"/>
                                    </a:lnTo>
                                    <a:lnTo>
                                      <a:pt x="49" y="18"/>
                                    </a:lnTo>
                                    <a:lnTo>
                                      <a:pt x="49" y="20"/>
                                    </a:lnTo>
                                    <a:lnTo>
                                      <a:pt x="51" y="15"/>
                                    </a:lnTo>
                                    <a:lnTo>
                                      <a:pt x="51" y="17"/>
                                    </a:lnTo>
                                    <a:lnTo>
                                      <a:pt x="52" y="15"/>
                                    </a:lnTo>
                                    <a:lnTo>
                                      <a:pt x="53" y="15"/>
                                    </a:lnTo>
                                    <a:lnTo>
                                      <a:pt x="54" y="15"/>
                                    </a:lnTo>
                                    <a:lnTo>
                                      <a:pt x="54" y="17"/>
                                    </a:lnTo>
                                    <a:lnTo>
                                      <a:pt x="55" y="17"/>
                                    </a:lnTo>
                                    <a:lnTo>
                                      <a:pt x="55" y="18"/>
                                    </a:lnTo>
                                    <a:lnTo>
                                      <a:pt x="56" y="18"/>
                                    </a:lnTo>
                                    <a:lnTo>
                                      <a:pt x="56" y="19"/>
                                    </a:lnTo>
                                    <a:lnTo>
                                      <a:pt x="57" y="19"/>
                                    </a:lnTo>
                                    <a:lnTo>
                                      <a:pt x="57" y="21"/>
                                    </a:lnTo>
                                    <a:lnTo>
                                      <a:pt x="59" y="21"/>
                                    </a:lnTo>
                                    <a:lnTo>
                                      <a:pt x="59" y="23"/>
                                    </a:lnTo>
                                    <a:lnTo>
                                      <a:pt x="60" y="24"/>
                                    </a:lnTo>
                                    <a:lnTo>
                                      <a:pt x="60" y="26"/>
                                    </a:lnTo>
                                    <a:lnTo>
                                      <a:pt x="61" y="27"/>
                                    </a:lnTo>
                                    <a:lnTo>
                                      <a:pt x="61" y="28"/>
                                    </a:lnTo>
                                    <a:lnTo>
                                      <a:pt x="62" y="29"/>
                                    </a:lnTo>
                                    <a:lnTo>
                                      <a:pt x="63" y="29"/>
                                    </a:lnTo>
                                    <a:lnTo>
                                      <a:pt x="64" y="29"/>
                                    </a:lnTo>
                                    <a:lnTo>
                                      <a:pt x="65" y="29"/>
                                    </a:lnTo>
                                    <a:lnTo>
                                      <a:pt x="65" y="30"/>
                                    </a:lnTo>
                                    <a:lnTo>
                                      <a:pt x="66" y="30"/>
                                    </a:lnTo>
                                    <a:lnTo>
                                      <a:pt x="68" y="29"/>
                                    </a:lnTo>
                                    <a:lnTo>
                                      <a:pt x="68" y="30"/>
                                    </a:lnTo>
                                    <a:lnTo>
                                      <a:pt x="69" y="27"/>
                                    </a:lnTo>
                                    <a:lnTo>
                                      <a:pt x="69" y="28"/>
                                    </a:lnTo>
                                    <a:lnTo>
                                      <a:pt x="70" y="23"/>
                                    </a:lnTo>
                                    <a:lnTo>
                                      <a:pt x="70" y="26"/>
                                    </a:lnTo>
                                    <a:lnTo>
                                      <a:pt x="71" y="22"/>
                                    </a:lnTo>
                                    <a:lnTo>
                                      <a:pt x="72" y="20"/>
                                    </a:lnTo>
                                    <a:lnTo>
                                      <a:pt x="72" y="21"/>
                                    </a:lnTo>
                                    <a:lnTo>
                                      <a:pt x="73" y="17"/>
                                    </a:lnTo>
                                    <a:lnTo>
                                      <a:pt x="73" y="19"/>
                                    </a:lnTo>
                                    <a:lnTo>
                                      <a:pt x="74" y="13"/>
                                    </a:lnTo>
                                    <a:lnTo>
                                      <a:pt x="74" y="15"/>
                                    </a:lnTo>
                                    <a:lnTo>
                                      <a:pt x="75" y="10"/>
                                    </a:lnTo>
                                    <a:lnTo>
                                      <a:pt x="75" y="12"/>
                                    </a:lnTo>
                                    <a:lnTo>
                                      <a:pt x="77" y="10"/>
                                    </a:lnTo>
                                    <a:lnTo>
                                      <a:pt x="78" y="11"/>
                                    </a:lnTo>
                                    <a:lnTo>
                                      <a:pt x="78" y="13"/>
                                    </a:lnTo>
                                    <a:lnTo>
                                      <a:pt x="79" y="14"/>
                                    </a:lnTo>
                                    <a:lnTo>
                                      <a:pt x="79" y="17"/>
                                    </a:lnTo>
                                    <a:lnTo>
                                      <a:pt x="80" y="18"/>
                                    </a:lnTo>
                                    <a:lnTo>
                                      <a:pt x="80" y="20"/>
                                    </a:lnTo>
                                    <a:lnTo>
                                      <a:pt x="81" y="20"/>
                                    </a:lnTo>
                                    <a:lnTo>
                                      <a:pt x="82" y="19"/>
                                    </a:lnTo>
                                    <a:lnTo>
                                      <a:pt x="83" y="18"/>
                                    </a:lnTo>
                                    <a:lnTo>
                                      <a:pt x="84" y="19"/>
                                    </a:lnTo>
                                    <a:lnTo>
                                      <a:pt x="84" y="20"/>
                                    </a:lnTo>
                                    <a:lnTo>
                                      <a:pt x="86" y="21"/>
                                    </a:lnTo>
                                    <a:lnTo>
                                      <a:pt x="86" y="22"/>
                                    </a:lnTo>
                                    <a:lnTo>
                                      <a:pt x="87" y="23"/>
                                    </a:lnTo>
                                    <a:lnTo>
                                      <a:pt x="87" y="24"/>
                                    </a:lnTo>
                                    <a:lnTo>
                                      <a:pt x="88" y="24"/>
                                    </a:lnTo>
                                    <a:lnTo>
                                      <a:pt x="88" y="26"/>
                                    </a:lnTo>
                                    <a:lnTo>
                                      <a:pt x="89" y="27"/>
                                    </a:lnTo>
                                    <a:lnTo>
                                      <a:pt x="90" y="24"/>
                                    </a:lnTo>
                                    <a:lnTo>
                                      <a:pt x="90" y="27"/>
                                    </a:lnTo>
                                    <a:lnTo>
                                      <a:pt x="91" y="22"/>
                                    </a:lnTo>
                                    <a:lnTo>
                                      <a:pt x="91" y="23"/>
                                    </a:lnTo>
                                    <a:lnTo>
                                      <a:pt x="92" y="20"/>
                                    </a:lnTo>
                                    <a:lnTo>
                                      <a:pt x="92" y="21"/>
                                    </a:lnTo>
                                    <a:lnTo>
                                      <a:pt x="93" y="18"/>
                                    </a:lnTo>
                                    <a:lnTo>
                                      <a:pt x="93" y="19"/>
                                    </a:lnTo>
                                    <a:lnTo>
                                      <a:pt x="95" y="18"/>
                                    </a:lnTo>
                                    <a:lnTo>
                                      <a:pt x="95" y="20"/>
                                    </a:lnTo>
                                    <a:lnTo>
                                      <a:pt x="96" y="21"/>
                                    </a:lnTo>
                                    <a:lnTo>
                                      <a:pt x="96" y="24"/>
                                    </a:lnTo>
                                    <a:lnTo>
                                      <a:pt x="97" y="27"/>
                                    </a:lnTo>
                                    <a:lnTo>
                                      <a:pt x="97" y="31"/>
                                    </a:lnTo>
                                    <a:lnTo>
                                      <a:pt x="98" y="32"/>
                                    </a:lnTo>
                                    <a:lnTo>
                                      <a:pt x="98" y="35"/>
                                    </a:lnTo>
                                    <a:lnTo>
                                      <a:pt x="99" y="31"/>
                                    </a:lnTo>
                                    <a:lnTo>
                                      <a:pt x="99" y="33"/>
                                    </a:lnTo>
                                    <a:lnTo>
                                      <a:pt x="100" y="23"/>
                                    </a:lnTo>
                                    <a:lnTo>
                                      <a:pt x="100" y="29"/>
                                    </a:lnTo>
                                    <a:lnTo>
                                      <a:pt x="101" y="15"/>
                                    </a:lnTo>
                                    <a:lnTo>
                                      <a:pt x="101" y="21"/>
                                    </a:lnTo>
                                    <a:lnTo>
                                      <a:pt x="103" y="10"/>
                                    </a:lnTo>
                                    <a:lnTo>
                                      <a:pt x="103" y="13"/>
                                    </a:lnTo>
                                    <a:lnTo>
                                      <a:pt x="104" y="9"/>
                                    </a:lnTo>
                                    <a:lnTo>
                                      <a:pt x="105" y="10"/>
                                    </a:lnTo>
                                    <a:lnTo>
                                      <a:pt x="105" y="12"/>
                                    </a:lnTo>
                                    <a:lnTo>
                                      <a:pt x="106" y="14"/>
                                    </a:lnTo>
                                    <a:lnTo>
                                      <a:pt x="106" y="18"/>
                                    </a:lnTo>
                                    <a:lnTo>
                                      <a:pt x="107" y="19"/>
                                    </a:lnTo>
                                    <a:lnTo>
                                      <a:pt x="107" y="21"/>
                                    </a:lnTo>
                                    <a:lnTo>
                                      <a:pt x="108" y="21"/>
                                    </a:lnTo>
                                    <a:lnTo>
                                      <a:pt x="108" y="22"/>
                                    </a:lnTo>
                                    <a:lnTo>
                                      <a:pt x="109" y="23"/>
                                    </a:lnTo>
                                    <a:lnTo>
                                      <a:pt x="109" y="26"/>
                                    </a:lnTo>
                                    <a:lnTo>
                                      <a:pt x="110" y="27"/>
                                    </a:lnTo>
                                    <a:lnTo>
                                      <a:pt x="110" y="29"/>
                                    </a:lnTo>
                                    <a:lnTo>
                                      <a:pt x="112" y="30"/>
                                    </a:lnTo>
                                    <a:lnTo>
                                      <a:pt x="112" y="31"/>
                                    </a:lnTo>
                                    <a:lnTo>
                                      <a:pt x="113" y="30"/>
                                    </a:lnTo>
                                    <a:lnTo>
                                      <a:pt x="113" y="31"/>
                                    </a:lnTo>
                                    <a:lnTo>
                                      <a:pt x="114" y="28"/>
                                    </a:lnTo>
                                    <a:lnTo>
                                      <a:pt x="114" y="29"/>
                                    </a:lnTo>
                                    <a:lnTo>
                                      <a:pt x="115" y="23"/>
                                    </a:lnTo>
                                    <a:lnTo>
                                      <a:pt x="115" y="26"/>
                                    </a:lnTo>
                                    <a:lnTo>
                                      <a:pt x="116" y="22"/>
                                    </a:lnTo>
                                    <a:lnTo>
                                      <a:pt x="116" y="23"/>
                                    </a:lnTo>
                                    <a:lnTo>
                                      <a:pt x="117" y="21"/>
                                    </a:lnTo>
                                    <a:lnTo>
                                      <a:pt x="117" y="22"/>
                                    </a:lnTo>
                                    <a:lnTo>
                                      <a:pt x="118" y="20"/>
                                    </a:lnTo>
                                    <a:lnTo>
                                      <a:pt x="118" y="21"/>
                                    </a:lnTo>
                                    <a:lnTo>
                                      <a:pt x="119" y="18"/>
                                    </a:lnTo>
                                    <a:lnTo>
                                      <a:pt x="119" y="19"/>
                                    </a:lnTo>
                                    <a:lnTo>
                                      <a:pt x="121" y="18"/>
                                    </a:lnTo>
                                    <a:lnTo>
                                      <a:pt x="122" y="18"/>
                                    </a:lnTo>
                                    <a:lnTo>
                                      <a:pt x="122" y="19"/>
                                    </a:lnTo>
                                    <a:lnTo>
                                      <a:pt x="123" y="20"/>
                                    </a:lnTo>
                                    <a:lnTo>
                                      <a:pt x="123" y="21"/>
                                    </a:lnTo>
                                    <a:lnTo>
                                      <a:pt x="124" y="22"/>
                                    </a:lnTo>
                                    <a:lnTo>
                                      <a:pt x="124" y="24"/>
                                    </a:lnTo>
                                    <a:lnTo>
                                      <a:pt x="125" y="24"/>
                                    </a:lnTo>
                                    <a:lnTo>
                                      <a:pt x="125" y="26"/>
                                    </a:lnTo>
                                    <a:lnTo>
                                      <a:pt x="126" y="27"/>
                                    </a:lnTo>
                                    <a:lnTo>
                                      <a:pt x="126" y="28"/>
                                    </a:lnTo>
                                    <a:lnTo>
                                      <a:pt x="127" y="29"/>
                                    </a:lnTo>
                                    <a:lnTo>
                                      <a:pt x="127" y="30"/>
                                    </a:lnTo>
                                    <a:lnTo>
                                      <a:pt x="128" y="28"/>
                                    </a:lnTo>
                                    <a:lnTo>
                                      <a:pt x="128" y="30"/>
                                    </a:lnTo>
                                    <a:lnTo>
                                      <a:pt x="130" y="22"/>
                                    </a:lnTo>
                                    <a:lnTo>
                                      <a:pt x="130" y="27"/>
                                    </a:lnTo>
                                    <a:lnTo>
                                      <a:pt x="131" y="17"/>
                                    </a:lnTo>
                                    <a:lnTo>
                                      <a:pt x="131" y="20"/>
                                    </a:lnTo>
                                    <a:lnTo>
                                      <a:pt x="132" y="12"/>
                                    </a:lnTo>
                                    <a:lnTo>
                                      <a:pt x="132" y="14"/>
                                    </a:lnTo>
                                    <a:lnTo>
                                      <a:pt x="133" y="11"/>
                                    </a:lnTo>
                                    <a:lnTo>
                                      <a:pt x="134" y="11"/>
                                    </a:lnTo>
                                    <a:lnTo>
                                      <a:pt x="134" y="13"/>
                                    </a:lnTo>
                                    <a:lnTo>
                                      <a:pt x="135" y="13"/>
                                    </a:lnTo>
                                    <a:lnTo>
                                      <a:pt x="135" y="15"/>
                                    </a:lnTo>
                                    <a:lnTo>
                                      <a:pt x="136" y="17"/>
                                    </a:lnTo>
                                    <a:lnTo>
                                      <a:pt x="136" y="18"/>
                                    </a:lnTo>
                                    <a:lnTo>
                                      <a:pt x="137" y="19"/>
                                    </a:lnTo>
                                    <a:lnTo>
                                      <a:pt x="137" y="20"/>
                                    </a:lnTo>
                                    <a:lnTo>
                                      <a:pt x="139" y="20"/>
                                    </a:lnTo>
                                    <a:lnTo>
                                      <a:pt x="140" y="21"/>
                                    </a:lnTo>
                                    <a:lnTo>
                                      <a:pt x="141" y="21"/>
                                    </a:lnTo>
                                    <a:lnTo>
                                      <a:pt x="141" y="22"/>
                                    </a:lnTo>
                                    <a:lnTo>
                                      <a:pt x="142" y="21"/>
                                    </a:lnTo>
                                    <a:lnTo>
                                      <a:pt x="142" y="22"/>
                                    </a:lnTo>
                                    <a:lnTo>
                                      <a:pt x="143" y="20"/>
                                    </a:lnTo>
                                    <a:lnTo>
                                      <a:pt x="143" y="21"/>
                                    </a:lnTo>
                                    <a:lnTo>
                                      <a:pt x="144" y="19"/>
                                    </a:lnTo>
                                    <a:lnTo>
                                      <a:pt x="144" y="20"/>
                                    </a:lnTo>
                                    <a:lnTo>
                                      <a:pt x="145" y="19"/>
                                    </a:lnTo>
                                    <a:lnTo>
                                      <a:pt x="146" y="19"/>
                                    </a:lnTo>
                                    <a:lnTo>
                                      <a:pt x="146" y="20"/>
                                    </a:lnTo>
                                    <a:lnTo>
                                      <a:pt x="148" y="20"/>
                                    </a:lnTo>
                                    <a:lnTo>
                                      <a:pt x="148" y="22"/>
                                    </a:lnTo>
                                    <a:lnTo>
                                      <a:pt x="149" y="23"/>
                                    </a:lnTo>
                                    <a:lnTo>
                                      <a:pt x="149" y="27"/>
                                    </a:lnTo>
                                    <a:lnTo>
                                      <a:pt x="150" y="28"/>
                                    </a:lnTo>
                                    <a:lnTo>
                                      <a:pt x="150" y="31"/>
                                    </a:lnTo>
                                    <a:lnTo>
                                      <a:pt x="151" y="32"/>
                                    </a:lnTo>
                                    <a:lnTo>
                                      <a:pt x="151" y="33"/>
                                    </a:lnTo>
                                    <a:lnTo>
                                      <a:pt x="152" y="32"/>
                                    </a:lnTo>
                                    <a:lnTo>
                                      <a:pt x="152" y="33"/>
                                    </a:lnTo>
                                    <a:lnTo>
                                      <a:pt x="153" y="29"/>
                                    </a:lnTo>
                                    <a:lnTo>
                                      <a:pt x="153" y="31"/>
                                    </a:lnTo>
                                    <a:lnTo>
                                      <a:pt x="154" y="26"/>
                                    </a:lnTo>
                                    <a:lnTo>
                                      <a:pt x="154" y="28"/>
                                    </a:lnTo>
                                    <a:lnTo>
                                      <a:pt x="156" y="24"/>
                                    </a:lnTo>
                                    <a:lnTo>
                                      <a:pt x="156" y="26"/>
                                    </a:lnTo>
                                    <a:lnTo>
                                      <a:pt x="157" y="22"/>
                                    </a:lnTo>
                                    <a:lnTo>
                                      <a:pt x="157" y="23"/>
                                    </a:lnTo>
                                    <a:lnTo>
                                      <a:pt x="158" y="20"/>
                                    </a:lnTo>
                                    <a:lnTo>
                                      <a:pt x="158" y="21"/>
                                    </a:lnTo>
                                    <a:lnTo>
                                      <a:pt x="159" y="18"/>
                                    </a:lnTo>
                                    <a:lnTo>
                                      <a:pt x="159" y="19"/>
                                    </a:lnTo>
                                    <a:lnTo>
                                      <a:pt x="160" y="18"/>
                                    </a:lnTo>
                                    <a:lnTo>
                                      <a:pt x="161" y="17"/>
                                    </a:lnTo>
                                    <a:lnTo>
                                      <a:pt x="162" y="15"/>
                                    </a:lnTo>
                                    <a:lnTo>
                                      <a:pt x="162" y="17"/>
                                    </a:lnTo>
                                    <a:lnTo>
                                      <a:pt x="163" y="15"/>
                                    </a:lnTo>
                                    <a:lnTo>
                                      <a:pt x="163" y="17"/>
                                    </a:lnTo>
                                    <a:lnTo>
                                      <a:pt x="165" y="18"/>
                                    </a:lnTo>
                                    <a:lnTo>
                                      <a:pt x="165" y="20"/>
                                    </a:lnTo>
                                    <a:lnTo>
                                      <a:pt x="166" y="21"/>
                                    </a:lnTo>
                                    <a:lnTo>
                                      <a:pt x="166" y="23"/>
                                    </a:lnTo>
                                    <a:lnTo>
                                      <a:pt x="167" y="22"/>
                                    </a:lnTo>
                                    <a:lnTo>
                                      <a:pt x="167" y="23"/>
                                    </a:lnTo>
                                    <a:lnTo>
                                      <a:pt x="168" y="18"/>
                                    </a:lnTo>
                                    <a:lnTo>
                                      <a:pt x="168" y="21"/>
                                    </a:lnTo>
                                    <a:lnTo>
                                      <a:pt x="169" y="14"/>
                                    </a:lnTo>
                                    <a:lnTo>
                                      <a:pt x="169" y="15"/>
                                    </a:lnTo>
                                    <a:lnTo>
                                      <a:pt x="170" y="13"/>
                                    </a:lnTo>
                                    <a:lnTo>
                                      <a:pt x="171" y="13"/>
                                    </a:lnTo>
                                    <a:lnTo>
                                      <a:pt x="171" y="17"/>
                                    </a:lnTo>
                                    <a:lnTo>
                                      <a:pt x="172" y="19"/>
                                    </a:lnTo>
                                    <a:lnTo>
                                      <a:pt x="172" y="23"/>
                                    </a:lnTo>
                                    <a:lnTo>
                                      <a:pt x="174" y="24"/>
                                    </a:lnTo>
                                    <a:lnTo>
                                      <a:pt x="174" y="27"/>
                                    </a:lnTo>
                                    <a:lnTo>
                                      <a:pt x="175" y="27"/>
                                    </a:lnTo>
                                    <a:lnTo>
                                      <a:pt x="175" y="28"/>
                                    </a:lnTo>
                                    <a:lnTo>
                                      <a:pt x="176" y="23"/>
                                    </a:lnTo>
                                    <a:lnTo>
                                      <a:pt x="176" y="26"/>
                                    </a:lnTo>
                                    <a:lnTo>
                                      <a:pt x="177" y="20"/>
                                    </a:lnTo>
                                    <a:lnTo>
                                      <a:pt x="177" y="21"/>
                                    </a:lnTo>
                                    <a:lnTo>
                                      <a:pt x="178" y="20"/>
                                    </a:lnTo>
                                    <a:lnTo>
                                      <a:pt x="179" y="21"/>
                                    </a:lnTo>
                                    <a:lnTo>
                                      <a:pt x="179" y="22"/>
                                    </a:lnTo>
                                    <a:lnTo>
                                      <a:pt x="180" y="23"/>
                                    </a:lnTo>
                                    <a:lnTo>
                                      <a:pt x="180" y="26"/>
                                    </a:lnTo>
                                    <a:lnTo>
                                      <a:pt x="181" y="27"/>
                                    </a:lnTo>
                                    <a:lnTo>
                                      <a:pt x="181" y="29"/>
                                    </a:lnTo>
                                    <a:lnTo>
                                      <a:pt x="183" y="29"/>
                                    </a:lnTo>
                                    <a:lnTo>
                                      <a:pt x="183" y="30"/>
                                    </a:lnTo>
                                    <a:lnTo>
                                      <a:pt x="184" y="29"/>
                                    </a:lnTo>
                                    <a:lnTo>
                                      <a:pt x="184" y="30"/>
                                    </a:lnTo>
                                    <a:lnTo>
                                      <a:pt x="185" y="24"/>
                                    </a:lnTo>
                                    <a:lnTo>
                                      <a:pt x="185" y="28"/>
                                    </a:lnTo>
                                    <a:lnTo>
                                      <a:pt x="186" y="20"/>
                                    </a:lnTo>
                                    <a:lnTo>
                                      <a:pt x="186" y="23"/>
                                    </a:lnTo>
                                    <a:lnTo>
                                      <a:pt x="187" y="17"/>
                                    </a:lnTo>
                                    <a:lnTo>
                                      <a:pt x="187" y="19"/>
                                    </a:lnTo>
                                    <a:lnTo>
                                      <a:pt x="188" y="17"/>
                                    </a:lnTo>
                                    <a:lnTo>
                                      <a:pt x="188" y="19"/>
                                    </a:lnTo>
                                    <a:lnTo>
                                      <a:pt x="189" y="20"/>
                                    </a:lnTo>
                                    <a:lnTo>
                                      <a:pt x="189" y="22"/>
                                    </a:lnTo>
                                    <a:lnTo>
                                      <a:pt x="190" y="23"/>
                                    </a:lnTo>
                                    <a:lnTo>
                                      <a:pt x="190" y="24"/>
                                    </a:lnTo>
                                    <a:lnTo>
                                      <a:pt x="192" y="24"/>
                                    </a:lnTo>
                                    <a:lnTo>
                                      <a:pt x="193" y="22"/>
                                    </a:lnTo>
                                    <a:lnTo>
                                      <a:pt x="193" y="23"/>
                                    </a:lnTo>
                                    <a:lnTo>
                                      <a:pt x="194" y="19"/>
                                    </a:lnTo>
                                    <a:lnTo>
                                      <a:pt x="194" y="21"/>
                                    </a:lnTo>
                                    <a:lnTo>
                                      <a:pt x="195" y="17"/>
                                    </a:lnTo>
                                    <a:lnTo>
                                      <a:pt x="195" y="18"/>
                                    </a:lnTo>
                                    <a:lnTo>
                                      <a:pt x="196" y="15"/>
                                    </a:lnTo>
                                    <a:lnTo>
                                      <a:pt x="197" y="17"/>
                                    </a:lnTo>
                                    <a:lnTo>
                                      <a:pt x="197" y="18"/>
                                    </a:lnTo>
                                    <a:lnTo>
                                      <a:pt x="198" y="19"/>
                                    </a:lnTo>
                                    <a:lnTo>
                                      <a:pt x="198" y="21"/>
                                    </a:lnTo>
                                    <a:lnTo>
                                      <a:pt x="200" y="22"/>
                                    </a:lnTo>
                                    <a:lnTo>
                                      <a:pt x="200" y="26"/>
                                    </a:lnTo>
                                    <a:lnTo>
                                      <a:pt x="201" y="26"/>
                                    </a:lnTo>
                                    <a:lnTo>
                                      <a:pt x="201" y="27"/>
                                    </a:lnTo>
                                    <a:lnTo>
                                      <a:pt x="202" y="26"/>
                                    </a:lnTo>
                                    <a:lnTo>
                                      <a:pt x="202" y="27"/>
                                    </a:lnTo>
                                    <a:lnTo>
                                      <a:pt x="203" y="22"/>
                                    </a:lnTo>
                                    <a:lnTo>
                                      <a:pt x="203" y="26"/>
                                    </a:lnTo>
                                    <a:lnTo>
                                      <a:pt x="204" y="18"/>
                                    </a:lnTo>
                                    <a:lnTo>
                                      <a:pt x="204" y="21"/>
                                    </a:lnTo>
                                    <a:lnTo>
                                      <a:pt x="205" y="15"/>
                                    </a:lnTo>
                                    <a:lnTo>
                                      <a:pt x="205" y="17"/>
                                    </a:lnTo>
                                    <a:lnTo>
                                      <a:pt x="206" y="15"/>
                                    </a:lnTo>
                                    <a:lnTo>
                                      <a:pt x="207" y="17"/>
                                    </a:lnTo>
                                    <a:lnTo>
                                      <a:pt x="209" y="18"/>
                                    </a:lnTo>
                                    <a:lnTo>
                                      <a:pt x="209" y="19"/>
                                    </a:lnTo>
                                    <a:lnTo>
                                      <a:pt x="210" y="20"/>
                                    </a:lnTo>
                                    <a:lnTo>
                                      <a:pt x="210" y="23"/>
                                    </a:lnTo>
                                    <a:lnTo>
                                      <a:pt x="211" y="24"/>
                                    </a:lnTo>
                                    <a:lnTo>
                                      <a:pt x="211" y="27"/>
                                    </a:lnTo>
                                    <a:lnTo>
                                      <a:pt x="212" y="28"/>
                                    </a:lnTo>
                                    <a:lnTo>
                                      <a:pt x="213" y="26"/>
                                    </a:lnTo>
                                    <a:lnTo>
                                      <a:pt x="213" y="28"/>
                                    </a:lnTo>
                                    <a:lnTo>
                                      <a:pt x="214" y="20"/>
                                    </a:lnTo>
                                    <a:lnTo>
                                      <a:pt x="214" y="23"/>
                                    </a:lnTo>
                                    <a:lnTo>
                                      <a:pt x="215" y="15"/>
                                    </a:lnTo>
                                    <a:lnTo>
                                      <a:pt x="215" y="18"/>
                                    </a:lnTo>
                                    <a:lnTo>
                                      <a:pt x="216" y="15"/>
                                    </a:lnTo>
                                    <a:lnTo>
                                      <a:pt x="216" y="17"/>
                                    </a:lnTo>
                                    <a:lnTo>
                                      <a:pt x="218" y="18"/>
                                    </a:lnTo>
                                    <a:lnTo>
                                      <a:pt x="218" y="21"/>
                                    </a:lnTo>
                                    <a:lnTo>
                                      <a:pt x="219" y="23"/>
                                    </a:lnTo>
                                    <a:lnTo>
                                      <a:pt x="219" y="27"/>
                                    </a:lnTo>
                                    <a:lnTo>
                                      <a:pt x="220" y="29"/>
                                    </a:lnTo>
                                    <a:lnTo>
                                      <a:pt x="220" y="31"/>
                                    </a:lnTo>
                                    <a:lnTo>
                                      <a:pt x="221" y="30"/>
                                    </a:lnTo>
                                    <a:lnTo>
                                      <a:pt x="221" y="31"/>
                                    </a:lnTo>
                                    <a:lnTo>
                                      <a:pt x="222" y="26"/>
                                    </a:lnTo>
                                    <a:lnTo>
                                      <a:pt x="222" y="29"/>
                                    </a:lnTo>
                                    <a:lnTo>
                                      <a:pt x="223" y="22"/>
                                    </a:lnTo>
                                    <a:lnTo>
                                      <a:pt x="223" y="24"/>
                                    </a:lnTo>
                                    <a:lnTo>
                                      <a:pt x="224" y="19"/>
                                    </a:lnTo>
                                    <a:lnTo>
                                      <a:pt x="224" y="21"/>
                                    </a:lnTo>
                                    <a:lnTo>
                                      <a:pt x="225" y="18"/>
                                    </a:lnTo>
                                    <a:lnTo>
                                      <a:pt x="227" y="19"/>
                                    </a:lnTo>
                                    <a:lnTo>
                                      <a:pt x="227" y="20"/>
                                    </a:lnTo>
                                    <a:lnTo>
                                      <a:pt x="228" y="21"/>
                                    </a:lnTo>
                                    <a:lnTo>
                                      <a:pt x="228" y="22"/>
                                    </a:lnTo>
                                    <a:lnTo>
                                      <a:pt x="229" y="23"/>
                                    </a:lnTo>
                                    <a:lnTo>
                                      <a:pt x="229" y="26"/>
                                    </a:lnTo>
                                    <a:lnTo>
                                      <a:pt x="230" y="26"/>
                                    </a:lnTo>
                                    <a:lnTo>
                                      <a:pt x="230" y="27"/>
                                    </a:lnTo>
                                    <a:lnTo>
                                      <a:pt x="231" y="23"/>
                                    </a:lnTo>
                                    <a:lnTo>
                                      <a:pt x="231" y="26"/>
                                    </a:lnTo>
                                    <a:lnTo>
                                      <a:pt x="232" y="19"/>
                                    </a:lnTo>
                                    <a:lnTo>
                                      <a:pt x="232" y="22"/>
                                    </a:lnTo>
                                    <a:lnTo>
                                      <a:pt x="233" y="15"/>
                                    </a:lnTo>
                                    <a:lnTo>
                                      <a:pt x="233" y="18"/>
                                    </a:lnTo>
                                    <a:lnTo>
                                      <a:pt x="234" y="14"/>
                                    </a:lnTo>
                                    <a:lnTo>
                                      <a:pt x="236" y="14"/>
                                    </a:lnTo>
                                    <a:lnTo>
                                      <a:pt x="236" y="15"/>
                                    </a:lnTo>
                                    <a:lnTo>
                                      <a:pt x="237" y="17"/>
                                    </a:lnTo>
                                    <a:lnTo>
                                      <a:pt x="237" y="18"/>
                                    </a:lnTo>
                                    <a:lnTo>
                                      <a:pt x="238" y="19"/>
                                    </a:lnTo>
                                    <a:lnTo>
                                      <a:pt x="238" y="21"/>
                                    </a:lnTo>
                                    <a:lnTo>
                                      <a:pt x="239" y="21"/>
                                    </a:lnTo>
                                    <a:lnTo>
                                      <a:pt x="239" y="22"/>
                                    </a:lnTo>
                                    <a:lnTo>
                                      <a:pt x="240" y="23"/>
                                    </a:lnTo>
                                    <a:lnTo>
                                      <a:pt x="241" y="23"/>
                                    </a:lnTo>
                                    <a:lnTo>
                                      <a:pt x="242" y="21"/>
                                    </a:lnTo>
                                    <a:lnTo>
                                      <a:pt x="242" y="22"/>
                                    </a:lnTo>
                                    <a:lnTo>
                                      <a:pt x="244" y="20"/>
                                    </a:lnTo>
                                    <a:lnTo>
                                      <a:pt x="244" y="21"/>
                                    </a:lnTo>
                                    <a:lnTo>
                                      <a:pt x="245" y="20"/>
                                    </a:lnTo>
                                    <a:lnTo>
                                      <a:pt x="246" y="20"/>
                                    </a:lnTo>
                                    <a:lnTo>
                                      <a:pt x="246" y="21"/>
                                    </a:lnTo>
                                    <a:lnTo>
                                      <a:pt x="247" y="21"/>
                                    </a:lnTo>
                                    <a:lnTo>
                                      <a:pt x="247" y="22"/>
                                    </a:lnTo>
                                    <a:lnTo>
                                      <a:pt x="248" y="23"/>
                                    </a:lnTo>
                                    <a:lnTo>
                                      <a:pt x="249" y="23"/>
                                    </a:lnTo>
                                    <a:lnTo>
                                      <a:pt x="249" y="24"/>
                                    </a:lnTo>
                                    <a:lnTo>
                                      <a:pt x="250" y="22"/>
                                    </a:lnTo>
                                    <a:lnTo>
                                      <a:pt x="250" y="23"/>
                                    </a:lnTo>
                                    <a:lnTo>
                                      <a:pt x="251" y="20"/>
                                    </a:lnTo>
                                    <a:lnTo>
                                      <a:pt x="251" y="21"/>
                                    </a:lnTo>
                                    <a:lnTo>
                                      <a:pt x="253" y="20"/>
                                    </a:lnTo>
                                    <a:lnTo>
                                      <a:pt x="253" y="21"/>
                                    </a:lnTo>
                                    <a:lnTo>
                                      <a:pt x="254" y="22"/>
                                    </a:lnTo>
                                    <a:lnTo>
                                      <a:pt x="254" y="26"/>
                                    </a:lnTo>
                                    <a:lnTo>
                                      <a:pt x="255" y="28"/>
                                    </a:lnTo>
                                    <a:lnTo>
                                      <a:pt x="255" y="30"/>
                                    </a:lnTo>
                                    <a:lnTo>
                                      <a:pt x="256" y="30"/>
                                    </a:lnTo>
                                    <a:lnTo>
                                      <a:pt x="257" y="27"/>
                                    </a:lnTo>
                                    <a:lnTo>
                                      <a:pt x="257" y="30"/>
                                    </a:lnTo>
                                    <a:lnTo>
                                      <a:pt x="258" y="21"/>
                                    </a:lnTo>
                                    <a:lnTo>
                                      <a:pt x="258" y="24"/>
                                    </a:lnTo>
                                    <a:lnTo>
                                      <a:pt x="259" y="20"/>
                                    </a:lnTo>
                                    <a:lnTo>
                                      <a:pt x="260" y="20"/>
                                    </a:lnTo>
                                    <a:lnTo>
                                      <a:pt x="260" y="23"/>
                                    </a:lnTo>
                                    <a:lnTo>
                                      <a:pt x="262" y="26"/>
                                    </a:lnTo>
                                    <a:lnTo>
                                      <a:pt x="262" y="28"/>
                                    </a:lnTo>
                                    <a:lnTo>
                                      <a:pt x="263" y="29"/>
                                    </a:lnTo>
                                    <a:lnTo>
                                      <a:pt x="264" y="24"/>
                                    </a:lnTo>
                                    <a:lnTo>
                                      <a:pt x="264" y="28"/>
                                    </a:lnTo>
                                    <a:lnTo>
                                      <a:pt x="265" y="18"/>
                                    </a:lnTo>
                                    <a:lnTo>
                                      <a:pt x="265" y="22"/>
                                    </a:lnTo>
                                    <a:lnTo>
                                      <a:pt x="266" y="13"/>
                                    </a:lnTo>
                                    <a:lnTo>
                                      <a:pt x="266" y="17"/>
                                    </a:lnTo>
                                    <a:lnTo>
                                      <a:pt x="267" y="12"/>
                                    </a:lnTo>
                                    <a:lnTo>
                                      <a:pt x="267" y="13"/>
                                    </a:lnTo>
                                    <a:lnTo>
                                      <a:pt x="268" y="12"/>
                                    </a:lnTo>
                                    <a:lnTo>
                                      <a:pt x="269" y="13"/>
                                    </a:lnTo>
                                    <a:lnTo>
                                      <a:pt x="271" y="13"/>
                                    </a:lnTo>
                                    <a:lnTo>
                                      <a:pt x="272" y="13"/>
                                    </a:lnTo>
                                    <a:lnTo>
                                      <a:pt x="272" y="14"/>
                                    </a:lnTo>
                                    <a:lnTo>
                                      <a:pt x="273" y="14"/>
                                    </a:lnTo>
                                    <a:lnTo>
                                      <a:pt x="273" y="15"/>
                                    </a:lnTo>
                                    <a:lnTo>
                                      <a:pt x="274" y="15"/>
                                    </a:lnTo>
                                    <a:lnTo>
                                      <a:pt x="274" y="17"/>
                                    </a:lnTo>
                                    <a:lnTo>
                                      <a:pt x="275" y="18"/>
                                    </a:lnTo>
                                    <a:lnTo>
                                      <a:pt x="276" y="19"/>
                                    </a:lnTo>
                                    <a:lnTo>
                                      <a:pt x="277" y="20"/>
                                    </a:lnTo>
                                    <a:lnTo>
                                      <a:pt x="278" y="21"/>
                                    </a:lnTo>
                                    <a:lnTo>
                                      <a:pt x="278" y="23"/>
                                    </a:lnTo>
                                    <a:lnTo>
                                      <a:pt x="280" y="24"/>
                                    </a:lnTo>
                                    <a:lnTo>
                                      <a:pt x="280" y="28"/>
                                    </a:lnTo>
                                    <a:lnTo>
                                      <a:pt x="281" y="29"/>
                                    </a:lnTo>
                                    <a:lnTo>
                                      <a:pt x="281" y="30"/>
                                    </a:lnTo>
                                    <a:lnTo>
                                      <a:pt x="282" y="31"/>
                                    </a:lnTo>
                                    <a:lnTo>
                                      <a:pt x="283" y="32"/>
                                    </a:lnTo>
                                    <a:lnTo>
                                      <a:pt x="284" y="32"/>
                                    </a:lnTo>
                                    <a:lnTo>
                                      <a:pt x="285" y="30"/>
                                    </a:lnTo>
                                    <a:lnTo>
                                      <a:pt x="285" y="31"/>
                                    </a:lnTo>
                                    <a:lnTo>
                                      <a:pt x="286" y="28"/>
                                    </a:lnTo>
                                    <a:lnTo>
                                      <a:pt x="286" y="30"/>
                                    </a:lnTo>
                                    <a:lnTo>
                                      <a:pt x="287" y="26"/>
                                    </a:lnTo>
                                    <a:lnTo>
                                      <a:pt x="287" y="28"/>
                                    </a:lnTo>
                                    <a:lnTo>
                                      <a:pt x="289" y="23"/>
                                    </a:lnTo>
                                    <a:lnTo>
                                      <a:pt x="289" y="24"/>
                                    </a:lnTo>
                                    <a:lnTo>
                                      <a:pt x="290" y="19"/>
                                    </a:lnTo>
                                    <a:lnTo>
                                      <a:pt x="290" y="21"/>
                                    </a:lnTo>
                                    <a:lnTo>
                                      <a:pt x="291" y="15"/>
                                    </a:lnTo>
                                    <a:lnTo>
                                      <a:pt x="291" y="18"/>
                                    </a:lnTo>
                                    <a:lnTo>
                                      <a:pt x="292" y="15"/>
                                    </a:lnTo>
                                    <a:lnTo>
                                      <a:pt x="293" y="17"/>
                                    </a:lnTo>
                                    <a:lnTo>
                                      <a:pt x="293" y="19"/>
                                    </a:lnTo>
                                    <a:lnTo>
                                      <a:pt x="294" y="20"/>
                                    </a:lnTo>
                                    <a:lnTo>
                                      <a:pt x="294" y="22"/>
                                    </a:lnTo>
                                    <a:lnTo>
                                      <a:pt x="295" y="24"/>
                                    </a:lnTo>
                                    <a:lnTo>
                                      <a:pt x="295" y="26"/>
                                    </a:lnTo>
                                    <a:lnTo>
                                      <a:pt x="297" y="26"/>
                                    </a:lnTo>
                                    <a:lnTo>
                                      <a:pt x="297" y="27"/>
                                    </a:lnTo>
                                    <a:lnTo>
                                      <a:pt x="298" y="22"/>
                                    </a:lnTo>
                                    <a:lnTo>
                                      <a:pt x="298" y="26"/>
                                    </a:lnTo>
                                    <a:lnTo>
                                      <a:pt x="299" y="18"/>
                                    </a:lnTo>
                                    <a:lnTo>
                                      <a:pt x="299" y="21"/>
                                    </a:lnTo>
                                    <a:lnTo>
                                      <a:pt x="300" y="14"/>
                                    </a:lnTo>
                                    <a:lnTo>
                                      <a:pt x="300" y="15"/>
                                    </a:lnTo>
                                    <a:lnTo>
                                      <a:pt x="301" y="10"/>
                                    </a:lnTo>
                                    <a:lnTo>
                                      <a:pt x="301" y="12"/>
                                    </a:lnTo>
                                    <a:lnTo>
                                      <a:pt x="302" y="10"/>
                                    </a:lnTo>
                                    <a:lnTo>
                                      <a:pt x="303" y="11"/>
                                    </a:lnTo>
                                    <a:lnTo>
                                      <a:pt x="303" y="14"/>
                                    </a:lnTo>
                                    <a:lnTo>
                                      <a:pt x="304" y="18"/>
                                    </a:lnTo>
                                    <a:lnTo>
                                      <a:pt x="304" y="23"/>
                                    </a:lnTo>
                                    <a:lnTo>
                                      <a:pt x="306" y="27"/>
                                    </a:lnTo>
                                    <a:lnTo>
                                      <a:pt x="306" y="30"/>
                                    </a:lnTo>
                                    <a:lnTo>
                                      <a:pt x="307" y="30"/>
                                    </a:lnTo>
                                    <a:lnTo>
                                      <a:pt x="307" y="31"/>
                                    </a:lnTo>
                                    <a:lnTo>
                                      <a:pt x="308" y="22"/>
                                    </a:lnTo>
                                    <a:lnTo>
                                      <a:pt x="308" y="29"/>
                                    </a:lnTo>
                                    <a:lnTo>
                                      <a:pt x="309" y="12"/>
                                    </a:lnTo>
                                    <a:lnTo>
                                      <a:pt x="309" y="19"/>
                                    </a:lnTo>
                                    <a:lnTo>
                                      <a:pt x="310" y="8"/>
                                    </a:lnTo>
                                    <a:lnTo>
                                      <a:pt x="310" y="10"/>
                                    </a:lnTo>
                                    <a:lnTo>
                                      <a:pt x="311" y="8"/>
                                    </a:lnTo>
                                    <a:lnTo>
                                      <a:pt x="311" y="9"/>
                                    </a:lnTo>
                                    <a:lnTo>
                                      <a:pt x="312" y="11"/>
                                    </a:lnTo>
                                    <a:lnTo>
                                      <a:pt x="312" y="17"/>
                                    </a:lnTo>
                                    <a:lnTo>
                                      <a:pt x="313" y="20"/>
                                    </a:lnTo>
                                    <a:lnTo>
                                      <a:pt x="313" y="26"/>
                                    </a:lnTo>
                                    <a:lnTo>
                                      <a:pt x="315" y="28"/>
                                    </a:lnTo>
                                    <a:lnTo>
                                      <a:pt x="315" y="32"/>
                                    </a:lnTo>
                                    <a:lnTo>
                                      <a:pt x="316" y="33"/>
                                    </a:lnTo>
                                    <a:lnTo>
                                      <a:pt x="317" y="30"/>
                                    </a:lnTo>
                                    <a:lnTo>
                                      <a:pt x="317" y="33"/>
                                    </a:lnTo>
                                    <a:lnTo>
                                      <a:pt x="318" y="24"/>
                                    </a:lnTo>
                                    <a:lnTo>
                                      <a:pt x="318" y="29"/>
                                    </a:lnTo>
                                    <a:lnTo>
                                      <a:pt x="319" y="21"/>
                                    </a:lnTo>
                                    <a:lnTo>
                                      <a:pt x="319" y="23"/>
                                    </a:lnTo>
                                    <a:lnTo>
                                      <a:pt x="320" y="19"/>
                                    </a:lnTo>
                                    <a:lnTo>
                                      <a:pt x="320" y="20"/>
                                    </a:lnTo>
                                    <a:lnTo>
                                      <a:pt x="321" y="19"/>
                                    </a:lnTo>
                                    <a:lnTo>
                                      <a:pt x="322" y="19"/>
                                    </a:lnTo>
                                    <a:lnTo>
                                      <a:pt x="324" y="20"/>
                                    </a:lnTo>
                                    <a:lnTo>
                                      <a:pt x="324" y="21"/>
                                    </a:lnTo>
                                    <a:lnTo>
                                      <a:pt x="325" y="23"/>
                                    </a:lnTo>
                                    <a:lnTo>
                                      <a:pt x="325" y="26"/>
                                    </a:lnTo>
                                    <a:lnTo>
                                      <a:pt x="326" y="28"/>
                                    </a:lnTo>
                                    <a:lnTo>
                                      <a:pt x="326" y="30"/>
                                    </a:lnTo>
                                    <a:lnTo>
                                      <a:pt x="327" y="31"/>
                                    </a:lnTo>
                                    <a:lnTo>
                                      <a:pt x="327" y="32"/>
                                    </a:lnTo>
                                    <a:lnTo>
                                      <a:pt x="328" y="31"/>
                                    </a:lnTo>
                                    <a:lnTo>
                                      <a:pt x="328" y="32"/>
                                    </a:lnTo>
                                    <a:lnTo>
                                      <a:pt x="329" y="27"/>
                                    </a:lnTo>
                                    <a:lnTo>
                                      <a:pt x="329" y="30"/>
                                    </a:lnTo>
                                    <a:lnTo>
                                      <a:pt x="330" y="21"/>
                                    </a:lnTo>
                                    <a:lnTo>
                                      <a:pt x="330" y="24"/>
                                    </a:lnTo>
                                    <a:lnTo>
                                      <a:pt x="331" y="17"/>
                                    </a:lnTo>
                                    <a:lnTo>
                                      <a:pt x="331" y="19"/>
                                    </a:lnTo>
                                    <a:lnTo>
                                      <a:pt x="333" y="15"/>
                                    </a:lnTo>
                                    <a:lnTo>
                                      <a:pt x="334" y="15"/>
                                    </a:lnTo>
                                    <a:lnTo>
                                      <a:pt x="335" y="15"/>
                                    </a:lnTo>
                                    <a:lnTo>
                                      <a:pt x="336" y="15"/>
                                    </a:lnTo>
                                    <a:lnTo>
                                      <a:pt x="337" y="14"/>
                                    </a:lnTo>
                                    <a:lnTo>
                                      <a:pt x="337" y="15"/>
                                    </a:lnTo>
                                    <a:lnTo>
                                      <a:pt x="338" y="15"/>
                                    </a:lnTo>
                                    <a:lnTo>
                                      <a:pt x="338" y="17"/>
                                    </a:lnTo>
                                    <a:lnTo>
                                      <a:pt x="339" y="17"/>
                                    </a:lnTo>
                                    <a:lnTo>
                                      <a:pt x="339" y="19"/>
                                    </a:lnTo>
                                    <a:lnTo>
                                      <a:pt x="341" y="19"/>
                                    </a:lnTo>
                                    <a:lnTo>
                                      <a:pt x="341" y="21"/>
                                    </a:lnTo>
                                    <a:lnTo>
                                      <a:pt x="342" y="21"/>
                                    </a:lnTo>
                                    <a:lnTo>
                                      <a:pt x="342" y="23"/>
                                    </a:lnTo>
                                    <a:lnTo>
                                      <a:pt x="343" y="23"/>
                                    </a:lnTo>
                                    <a:lnTo>
                                      <a:pt x="343" y="24"/>
                                    </a:lnTo>
                                    <a:lnTo>
                                      <a:pt x="344" y="24"/>
                                    </a:lnTo>
                                    <a:lnTo>
                                      <a:pt x="345" y="23"/>
                                    </a:lnTo>
                                    <a:lnTo>
                                      <a:pt x="345" y="24"/>
                                    </a:lnTo>
                                    <a:lnTo>
                                      <a:pt x="346" y="22"/>
                                    </a:lnTo>
                                    <a:lnTo>
                                      <a:pt x="347" y="22"/>
                                    </a:lnTo>
                                    <a:lnTo>
                                      <a:pt x="348" y="23"/>
                                    </a:lnTo>
                                    <a:lnTo>
                                      <a:pt x="348" y="26"/>
                                    </a:lnTo>
                                    <a:lnTo>
                                      <a:pt x="350" y="26"/>
                                    </a:lnTo>
                                    <a:lnTo>
                                      <a:pt x="350" y="28"/>
                                    </a:lnTo>
                                    <a:lnTo>
                                      <a:pt x="351" y="27"/>
                                    </a:lnTo>
                                    <a:lnTo>
                                      <a:pt x="351" y="28"/>
                                    </a:lnTo>
                                    <a:lnTo>
                                      <a:pt x="352" y="21"/>
                                    </a:lnTo>
                                    <a:lnTo>
                                      <a:pt x="352" y="26"/>
                                    </a:lnTo>
                                    <a:lnTo>
                                      <a:pt x="353" y="15"/>
                                    </a:lnTo>
                                    <a:lnTo>
                                      <a:pt x="353" y="19"/>
                                    </a:lnTo>
                                    <a:lnTo>
                                      <a:pt x="354" y="13"/>
                                    </a:lnTo>
                                    <a:lnTo>
                                      <a:pt x="354" y="14"/>
                                    </a:lnTo>
                                    <a:lnTo>
                                      <a:pt x="355" y="13"/>
                                    </a:lnTo>
                                    <a:lnTo>
                                      <a:pt x="355" y="15"/>
                                    </a:lnTo>
                                    <a:lnTo>
                                      <a:pt x="356" y="18"/>
                                    </a:lnTo>
                                    <a:lnTo>
                                      <a:pt x="356" y="22"/>
                                    </a:lnTo>
                                    <a:lnTo>
                                      <a:pt x="357" y="24"/>
                                    </a:lnTo>
                                    <a:lnTo>
                                      <a:pt x="357" y="29"/>
                                    </a:lnTo>
                                    <a:lnTo>
                                      <a:pt x="359" y="30"/>
                                    </a:lnTo>
                                    <a:lnTo>
                                      <a:pt x="360" y="27"/>
                                    </a:lnTo>
                                    <a:lnTo>
                                      <a:pt x="360" y="30"/>
                                    </a:lnTo>
                                    <a:lnTo>
                                      <a:pt x="361" y="21"/>
                                    </a:lnTo>
                                    <a:lnTo>
                                      <a:pt x="361" y="24"/>
                                    </a:lnTo>
                                    <a:lnTo>
                                      <a:pt x="362" y="15"/>
                                    </a:lnTo>
                                    <a:lnTo>
                                      <a:pt x="362" y="19"/>
                                    </a:lnTo>
                                    <a:lnTo>
                                      <a:pt x="363" y="13"/>
                                    </a:lnTo>
                                    <a:lnTo>
                                      <a:pt x="363" y="14"/>
                                    </a:lnTo>
                                    <a:lnTo>
                                      <a:pt x="364" y="13"/>
                                    </a:lnTo>
                                    <a:lnTo>
                                      <a:pt x="365" y="13"/>
                                    </a:lnTo>
                                    <a:lnTo>
                                      <a:pt x="366" y="14"/>
                                    </a:lnTo>
                                    <a:lnTo>
                                      <a:pt x="368" y="15"/>
                                    </a:lnTo>
                                    <a:lnTo>
                                      <a:pt x="368" y="17"/>
                                    </a:lnTo>
                                    <a:lnTo>
                                      <a:pt x="369" y="18"/>
                                    </a:lnTo>
                                    <a:lnTo>
                                      <a:pt x="369" y="20"/>
                                    </a:lnTo>
                                    <a:lnTo>
                                      <a:pt x="370" y="21"/>
                                    </a:lnTo>
                                    <a:lnTo>
                                      <a:pt x="370" y="24"/>
                                    </a:lnTo>
                                    <a:lnTo>
                                      <a:pt x="371" y="26"/>
                                    </a:lnTo>
                                    <a:lnTo>
                                      <a:pt x="371" y="28"/>
                                    </a:lnTo>
                                    <a:lnTo>
                                      <a:pt x="372" y="29"/>
                                    </a:lnTo>
                                    <a:lnTo>
                                      <a:pt x="372" y="30"/>
                                    </a:lnTo>
                                    <a:lnTo>
                                      <a:pt x="373" y="28"/>
                                    </a:lnTo>
                                    <a:lnTo>
                                      <a:pt x="373" y="30"/>
                                    </a:lnTo>
                                    <a:lnTo>
                                      <a:pt x="374" y="22"/>
                                    </a:lnTo>
                                    <a:lnTo>
                                      <a:pt x="374" y="27"/>
                                    </a:lnTo>
                                    <a:lnTo>
                                      <a:pt x="375" y="19"/>
                                    </a:lnTo>
                                    <a:lnTo>
                                      <a:pt x="375" y="21"/>
                                    </a:lnTo>
                                    <a:lnTo>
                                      <a:pt x="377" y="15"/>
                                    </a:lnTo>
                                    <a:lnTo>
                                      <a:pt x="377" y="18"/>
                                    </a:lnTo>
                                    <a:lnTo>
                                      <a:pt x="378" y="15"/>
                                    </a:lnTo>
                                    <a:lnTo>
                                      <a:pt x="378" y="17"/>
                                    </a:lnTo>
                                    <a:lnTo>
                                      <a:pt x="379" y="18"/>
                                    </a:lnTo>
                                    <a:lnTo>
                                      <a:pt x="379" y="21"/>
                                    </a:lnTo>
                                    <a:lnTo>
                                      <a:pt x="380" y="22"/>
                                    </a:lnTo>
                                    <a:lnTo>
                                      <a:pt x="380" y="26"/>
                                    </a:lnTo>
                                    <a:lnTo>
                                      <a:pt x="381" y="27"/>
                                    </a:lnTo>
                                    <a:lnTo>
                                      <a:pt x="382" y="24"/>
                                    </a:lnTo>
                                    <a:lnTo>
                                      <a:pt x="382" y="27"/>
                                    </a:lnTo>
                                    <a:lnTo>
                                      <a:pt x="383" y="23"/>
                                    </a:lnTo>
                                    <a:lnTo>
                                      <a:pt x="383" y="24"/>
                                    </a:lnTo>
                                    <a:lnTo>
                                      <a:pt x="385" y="24"/>
                                    </a:lnTo>
                                    <a:lnTo>
                                      <a:pt x="385" y="27"/>
                                    </a:lnTo>
                                    <a:lnTo>
                                      <a:pt x="386" y="29"/>
                                    </a:lnTo>
                                    <a:lnTo>
                                      <a:pt x="386" y="33"/>
                                    </a:lnTo>
                                    <a:lnTo>
                                      <a:pt x="387" y="36"/>
                                    </a:lnTo>
                                    <a:lnTo>
                                      <a:pt x="387" y="37"/>
                                    </a:lnTo>
                                    <a:lnTo>
                                      <a:pt x="388" y="37"/>
                                    </a:lnTo>
                                    <a:lnTo>
                                      <a:pt x="388" y="38"/>
                                    </a:lnTo>
                                    <a:lnTo>
                                      <a:pt x="389" y="33"/>
                                    </a:lnTo>
                                    <a:lnTo>
                                      <a:pt x="389" y="36"/>
                                    </a:lnTo>
                                    <a:lnTo>
                                      <a:pt x="390" y="29"/>
                                    </a:lnTo>
                                    <a:lnTo>
                                      <a:pt x="390" y="31"/>
                                    </a:lnTo>
                                    <a:lnTo>
                                      <a:pt x="391" y="24"/>
                                    </a:lnTo>
                                    <a:lnTo>
                                      <a:pt x="391" y="27"/>
                                    </a:lnTo>
                                    <a:lnTo>
                                      <a:pt x="392" y="19"/>
                                    </a:lnTo>
                                    <a:lnTo>
                                      <a:pt x="392" y="22"/>
                                    </a:lnTo>
                                    <a:lnTo>
                                      <a:pt x="394" y="12"/>
                                    </a:lnTo>
                                    <a:lnTo>
                                      <a:pt x="394" y="17"/>
                                    </a:lnTo>
                                    <a:lnTo>
                                      <a:pt x="395" y="6"/>
                                    </a:lnTo>
                                    <a:lnTo>
                                      <a:pt x="395" y="10"/>
                                    </a:lnTo>
                                    <a:lnTo>
                                      <a:pt x="396" y="3"/>
                                    </a:lnTo>
                                    <a:lnTo>
                                      <a:pt x="396" y="4"/>
                                    </a:lnTo>
                                    <a:lnTo>
                                      <a:pt x="397" y="3"/>
                                    </a:lnTo>
                                    <a:lnTo>
                                      <a:pt x="397" y="4"/>
                                    </a:lnTo>
                                    <a:lnTo>
                                      <a:pt x="398" y="5"/>
                                    </a:lnTo>
                                    <a:lnTo>
                                      <a:pt x="398" y="6"/>
                                    </a:lnTo>
                                    <a:lnTo>
                                      <a:pt x="399" y="8"/>
                                    </a:lnTo>
                                    <a:lnTo>
                                      <a:pt x="399" y="10"/>
                                    </a:lnTo>
                                    <a:lnTo>
                                      <a:pt x="400" y="11"/>
                                    </a:lnTo>
                                    <a:lnTo>
                                      <a:pt x="400" y="13"/>
                                    </a:lnTo>
                                    <a:lnTo>
                                      <a:pt x="401" y="15"/>
                                    </a:lnTo>
                                    <a:lnTo>
                                      <a:pt x="401" y="19"/>
                                    </a:lnTo>
                                    <a:lnTo>
                                      <a:pt x="403" y="20"/>
                                    </a:lnTo>
                                    <a:lnTo>
                                      <a:pt x="403" y="23"/>
                                    </a:lnTo>
                                    <a:lnTo>
                                      <a:pt x="404" y="26"/>
                                    </a:lnTo>
                                    <a:lnTo>
                                      <a:pt x="404" y="28"/>
                                    </a:lnTo>
                                    <a:lnTo>
                                      <a:pt x="405" y="28"/>
                                    </a:lnTo>
                                    <a:lnTo>
                                      <a:pt x="406" y="26"/>
                                    </a:lnTo>
                                    <a:lnTo>
                                      <a:pt x="406" y="28"/>
                                    </a:lnTo>
                                    <a:lnTo>
                                      <a:pt x="407" y="22"/>
                                    </a:lnTo>
                                    <a:lnTo>
                                      <a:pt x="407" y="24"/>
                                    </a:lnTo>
                                    <a:lnTo>
                                      <a:pt x="408" y="20"/>
                                    </a:lnTo>
                                    <a:lnTo>
                                      <a:pt x="408" y="21"/>
                                    </a:lnTo>
                                    <a:lnTo>
                                      <a:pt x="409" y="20"/>
                                    </a:lnTo>
                                    <a:lnTo>
                                      <a:pt x="409" y="21"/>
                                    </a:lnTo>
                                    <a:lnTo>
                                      <a:pt x="410" y="22"/>
                                    </a:lnTo>
                                    <a:lnTo>
                                      <a:pt x="410" y="26"/>
                                    </a:lnTo>
                                    <a:lnTo>
                                      <a:pt x="412" y="27"/>
                                    </a:lnTo>
                                    <a:lnTo>
                                      <a:pt x="412" y="30"/>
                                    </a:lnTo>
                                    <a:lnTo>
                                      <a:pt x="413" y="31"/>
                                    </a:lnTo>
                                    <a:lnTo>
                                      <a:pt x="413" y="32"/>
                                    </a:lnTo>
                                    <a:lnTo>
                                      <a:pt x="414" y="31"/>
                                    </a:lnTo>
                                    <a:lnTo>
                                      <a:pt x="414" y="32"/>
                                    </a:lnTo>
                                    <a:lnTo>
                                      <a:pt x="415" y="29"/>
                                    </a:lnTo>
                                    <a:lnTo>
                                      <a:pt x="415" y="30"/>
                                    </a:lnTo>
                                    <a:lnTo>
                                      <a:pt x="416" y="27"/>
                                    </a:lnTo>
                                    <a:lnTo>
                                      <a:pt x="416" y="28"/>
                                    </a:lnTo>
                                    <a:lnTo>
                                      <a:pt x="417" y="24"/>
                                    </a:lnTo>
                                    <a:lnTo>
                                      <a:pt x="417" y="26"/>
                                    </a:lnTo>
                                    <a:lnTo>
                                      <a:pt x="418" y="21"/>
                                    </a:lnTo>
                                    <a:lnTo>
                                      <a:pt x="418" y="23"/>
                                    </a:lnTo>
                                    <a:lnTo>
                                      <a:pt x="419" y="20"/>
                                    </a:lnTo>
                                    <a:lnTo>
                                      <a:pt x="419" y="21"/>
                                    </a:lnTo>
                                    <a:lnTo>
                                      <a:pt x="421" y="18"/>
                                    </a:lnTo>
                                    <a:lnTo>
                                      <a:pt x="421" y="19"/>
                                    </a:lnTo>
                                    <a:lnTo>
                                      <a:pt x="422" y="17"/>
                                    </a:lnTo>
                                    <a:lnTo>
                                      <a:pt x="423" y="17"/>
                                    </a:lnTo>
                                    <a:lnTo>
                                      <a:pt x="424" y="17"/>
                                    </a:lnTo>
                                    <a:lnTo>
                                      <a:pt x="425" y="18"/>
                                    </a:lnTo>
                                    <a:lnTo>
                                      <a:pt x="426" y="18"/>
                                    </a:lnTo>
                                    <a:lnTo>
                                      <a:pt x="427" y="14"/>
                                    </a:lnTo>
                                    <a:lnTo>
                                      <a:pt x="427" y="17"/>
                                    </a:lnTo>
                                    <a:lnTo>
                                      <a:pt x="428" y="13"/>
                                    </a:lnTo>
                                    <a:lnTo>
                                      <a:pt x="428" y="14"/>
                                    </a:lnTo>
                                    <a:lnTo>
                                      <a:pt x="430" y="13"/>
                                    </a:lnTo>
                                    <a:lnTo>
                                      <a:pt x="430" y="14"/>
                                    </a:lnTo>
                                    <a:lnTo>
                                      <a:pt x="431" y="15"/>
                                    </a:lnTo>
                                    <a:lnTo>
                                      <a:pt x="431" y="18"/>
                                    </a:lnTo>
                                    <a:lnTo>
                                      <a:pt x="432" y="19"/>
                                    </a:lnTo>
                                    <a:lnTo>
                                      <a:pt x="432" y="23"/>
                                    </a:lnTo>
                                    <a:lnTo>
                                      <a:pt x="433" y="24"/>
                                    </a:lnTo>
                                    <a:lnTo>
                                      <a:pt x="433" y="27"/>
                                    </a:lnTo>
                                    <a:lnTo>
                                      <a:pt x="434" y="26"/>
                                    </a:lnTo>
                                    <a:lnTo>
                                      <a:pt x="434" y="27"/>
                                    </a:lnTo>
                                    <a:lnTo>
                                      <a:pt x="435" y="22"/>
                                    </a:lnTo>
                                    <a:lnTo>
                                      <a:pt x="435" y="26"/>
                                    </a:lnTo>
                                    <a:lnTo>
                                      <a:pt x="436" y="19"/>
                                    </a:lnTo>
                                    <a:lnTo>
                                      <a:pt x="436" y="21"/>
                                    </a:lnTo>
                                    <a:lnTo>
                                      <a:pt x="438" y="18"/>
                                    </a:lnTo>
                                    <a:lnTo>
                                      <a:pt x="439" y="18"/>
                                    </a:lnTo>
                                    <a:lnTo>
                                      <a:pt x="439" y="20"/>
                                    </a:lnTo>
                                    <a:lnTo>
                                      <a:pt x="440" y="21"/>
                                    </a:lnTo>
                                    <a:lnTo>
                                      <a:pt x="440" y="24"/>
                                    </a:lnTo>
                                    <a:lnTo>
                                      <a:pt x="441" y="26"/>
                                    </a:lnTo>
                                    <a:lnTo>
                                      <a:pt x="441" y="27"/>
                                    </a:lnTo>
                                    <a:lnTo>
                                      <a:pt x="442" y="28"/>
                                    </a:lnTo>
                                    <a:lnTo>
                                      <a:pt x="442" y="29"/>
                                    </a:lnTo>
                                    <a:lnTo>
                                      <a:pt x="443" y="29"/>
                                    </a:lnTo>
                                    <a:lnTo>
                                      <a:pt x="444" y="29"/>
                                    </a:lnTo>
                                    <a:lnTo>
                                      <a:pt x="445" y="29"/>
                                    </a:lnTo>
                                    <a:lnTo>
                                      <a:pt x="447" y="30"/>
                                    </a:lnTo>
                                    <a:lnTo>
                                      <a:pt x="448" y="28"/>
                                    </a:lnTo>
                                    <a:lnTo>
                                      <a:pt x="448" y="29"/>
                                    </a:lnTo>
                                    <a:lnTo>
                                      <a:pt x="449" y="24"/>
                                    </a:lnTo>
                                    <a:lnTo>
                                      <a:pt x="449" y="27"/>
                                    </a:lnTo>
                                    <a:lnTo>
                                      <a:pt x="450" y="22"/>
                                    </a:lnTo>
                                    <a:lnTo>
                                      <a:pt x="450" y="23"/>
                                    </a:lnTo>
                                    <a:lnTo>
                                      <a:pt x="451" y="21"/>
                                    </a:lnTo>
                                    <a:lnTo>
                                      <a:pt x="451" y="22"/>
                                    </a:lnTo>
                                    <a:lnTo>
                                      <a:pt x="452" y="24"/>
                                    </a:lnTo>
                                    <a:lnTo>
                                      <a:pt x="452" y="26"/>
                                    </a:lnTo>
                                    <a:lnTo>
                                      <a:pt x="453" y="28"/>
                                    </a:lnTo>
                                    <a:lnTo>
                                      <a:pt x="453" y="31"/>
                                    </a:lnTo>
                                    <a:lnTo>
                                      <a:pt x="454" y="33"/>
                                    </a:lnTo>
                                    <a:lnTo>
                                      <a:pt x="454" y="35"/>
                                    </a:lnTo>
                                    <a:lnTo>
                                      <a:pt x="456" y="29"/>
                                    </a:lnTo>
                                    <a:lnTo>
                                      <a:pt x="456" y="33"/>
                                    </a:lnTo>
                                    <a:lnTo>
                                      <a:pt x="457" y="18"/>
                                    </a:lnTo>
                                    <a:lnTo>
                                      <a:pt x="457" y="26"/>
                                    </a:lnTo>
                                    <a:lnTo>
                                      <a:pt x="458" y="6"/>
                                    </a:lnTo>
                                    <a:lnTo>
                                      <a:pt x="458" y="14"/>
                                    </a:lnTo>
                                    <a:lnTo>
                                      <a:pt x="459" y="1"/>
                                    </a:lnTo>
                                    <a:lnTo>
                                      <a:pt x="459" y="4"/>
                                    </a:lnTo>
                                    <a:lnTo>
                                      <a:pt x="460" y="0"/>
                                    </a:lnTo>
                                    <a:lnTo>
                                      <a:pt x="461" y="1"/>
                                    </a:lnTo>
                                    <a:lnTo>
                                      <a:pt x="461" y="3"/>
                                    </a:lnTo>
                                    <a:lnTo>
                                      <a:pt x="462" y="4"/>
                                    </a:lnTo>
                                    <a:lnTo>
                                      <a:pt x="462" y="8"/>
                                    </a:lnTo>
                                    <a:lnTo>
                                      <a:pt x="463" y="10"/>
                                    </a:lnTo>
                                    <a:lnTo>
                                      <a:pt x="463" y="12"/>
                                    </a:lnTo>
                                    <a:lnTo>
                                      <a:pt x="465" y="13"/>
                                    </a:lnTo>
                                    <a:lnTo>
                                      <a:pt x="465" y="18"/>
                                    </a:lnTo>
                                    <a:lnTo>
                                      <a:pt x="466" y="19"/>
                                    </a:lnTo>
                                    <a:lnTo>
                                      <a:pt x="466" y="22"/>
                                    </a:lnTo>
                                    <a:lnTo>
                                      <a:pt x="467" y="23"/>
                                    </a:lnTo>
                                    <a:lnTo>
                                      <a:pt x="467" y="24"/>
                                    </a:lnTo>
                                    <a:lnTo>
                                      <a:pt x="468" y="24"/>
                                    </a:lnTo>
                                    <a:lnTo>
                                      <a:pt x="468" y="26"/>
                                    </a:lnTo>
                                    <a:lnTo>
                                      <a:pt x="469" y="26"/>
                                    </a:lnTo>
                                    <a:lnTo>
                                      <a:pt x="470" y="26"/>
                                    </a:lnTo>
                                    <a:lnTo>
                                      <a:pt x="471" y="26"/>
                                    </a:lnTo>
                                    <a:lnTo>
                                      <a:pt x="472" y="23"/>
                                    </a:lnTo>
                                    <a:lnTo>
                                      <a:pt x="472" y="24"/>
                                    </a:lnTo>
                                    <a:lnTo>
                                      <a:pt x="474" y="22"/>
                                    </a:lnTo>
                                    <a:lnTo>
                                      <a:pt x="475" y="22"/>
                                    </a:lnTo>
                                    <a:lnTo>
                                      <a:pt x="475" y="23"/>
                                    </a:lnTo>
                                    <a:lnTo>
                                      <a:pt x="476" y="23"/>
                                    </a:lnTo>
                                    <a:lnTo>
                                      <a:pt x="476" y="26"/>
                                    </a:lnTo>
                                    <a:lnTo>
                                      <a:pt x="477" y="26"/>
                                    </a:lnTo>
                                    <a:lnTo>
                                      <a:pt x="477" y="27"/>
                                    </a:lnTo>
                                    <a:lnTo>
                                      <a:pt x="478" y="27"/>
                                    </a:lnTo>
                                    <a:lnTo>
                                      <a:pt x="478" y="28"/>
                                    </a:lnTo>
                                    <a:lnTo>
                                      <a:pt x="479" y="29"/>
                                    </a:lnTo>
                                    <a:lnTo>
                                      <a:pt x="479" y="30"/>
                                    </a:lnTo>
                                    <a:lnTo>
                                      <a:pt x="480" y="31"/>
                                    </a:lnTo>
                                    <a:lnTo>
                                      <a:pt x="480" y="32"/>
                                    </a:lnTo>
                                    <a:lnTo>
                                      <a:pt x="482" y="29"/>
                                    </a:lnTo>
                                    <a:lnTo>
                                      <a:pt x="482" y="31"/>
                                    </a:lnTo>
                                    <a:lnTo>
                                      <a:pt x="483" y="24"/>
                                    </a:lnTo>
                                    <a:lnTo>
                                      <a:pt x="483" y="28"/>
                                    </a:lnTo>
                                    <a:lnTo>
                                      <a:pt x="484" y="19"/>
                                    </a:lnTo>
                                    <a:lnTo>
                                      <a:pt x="484" y="22"/>
                                    </a:lnTo>
                                    <a:lnTo>
                                      <a:pt x="485" y="17"/>
                                    </a:lnTo>
                                    <a:lnTo>
                                      <a:pt x="485" y="18"/>
                                    </a:lnTo>
                                    <a:lnTo>
                                      <a:pt x="486" y="17"/>
                                    </a:lnTo>
                                    <a:lnTo>
                                      <a:pt x="487" y="17"/>
                                    </a:lnTo>
                                    <a:lnTo>
                                      <a:pt x="487" y="19"/>
                                    </a:lnTo>
                                    <a:lnTo>
                                      <a:pt x="488" y="19"/>
                                    </a:lnTo>
                                    <a:lnTo>
                                      <a:pt x="488" y="21"/>
                                    </a:lnTo>
                                    <a:lnTo>
                                      <a:pt x="489" y="21"/>
                                    </a:lnTo>
                                    <a:lnTo>
                                      <a:pt x="489" y="22"/>
                                    </a:lnTo>
                                    <a:lnTo>
                                      <a:pt x="491" y="21"/>
                                    </a:lnTo>
                                    <a:lnTo>
                                      <a:pt x="491" y="22"/>
                                    </a:lnTo>
                                    <a:lnTo>
                                      <a:pt x="492" y="20"/>
                                    </a:lnTo>
                                    <a:lnTo>
                                      <a:pt x="492" y="21"/>
                                    </a:lnTo>
                                    <a:lnTo>
                                      <a:pt x="493" y="19"/>
                                    </a:lnTo>
                                    <a:lnTo>
                                      <a:pt x="493" y="20"/>
                                    </a:lnTo>
                                    <a:lnTo>
                                      <a:pt x="494" y="20"/>
                                    </a:lnTo>
                                    <a:lnTo>
                                      <a:pt x="494" y="22"/>
                                    </a:lnTo>
                                    <a:lnTo>
                                      <a:pt x="495" y="23"/>
                                    </a:lnTo>
                                    <a:lnTo>
                                      <a:pt x="495" y="26"/>
                                    </a:lnTo>
                                    <a:lnTo>
                                      <a:pt x="496" y="27"/>
                                    </a:lnTo>
                                    <a:lnTo>
                                      <a:pt x="496" y="28"/>
                                    </a:lnTo>
                                    <a:lnTo>
                                      <a:pt x="497" y="27"/>
                                    </a:lnTo>
                                    <a:lnTo>
                                      <a:pt x="497" y="28"/>
                                    </a:lnTo>
                                    <a:lnTo>
                                      <a:pt x="498" y="22"/>
                                    </a:lnTo>
                                    <a:lnTo>
                                      <a:pt x="498" y="26"/>
                                    </a:lnTo>
                                    <a:lnTo>
                                      <a:pt x="500" y="18"/>
                                    </a:lnTo>
                                    <a:lnTo>
                                      <a:pt x="500" y="21"/>
                                    </a:lnTo>
                                    <a:lnTo>
                                      <a:pt x="501" y="17"/>
                                    </a:lnTo>
                                    <a:lnTo>
                                      <a:pt x="502" y="17"/>
                                    </a:lnTo>
                                    <a:lnTo>
                                      <a:pt x="502" y="18"/>
                                    </a:lnTo>
                                    <a:lnTo>
                                      <a:pt x="503" y="19"/>
                                    </a:lnTo>
                                    <a:lnTo>
                                      <a:pt x="503" y="20"/>
                                    </a:lnTo>
                                    <a:lnTo>
                                      <a:pt x="504" y="20"/>
                                    </a:lnTo>
                                    <a:lnTo>
                                      <a:pt x="505" y="19"/>
                                    </a:lnTo>
                                    <a:lnTo>
                                      <a:pt x="505" y="20"/>
                                    </a:lnTo>
                                    <a:lnTo>
                                      <a:pt x="506" y="17"/>
                                    </a:lnTo>
                                    <a:lnTo>
                                      <a:pt x="506" y="18"/>
                                    </a:lnTo>
                                    <a:lnTo>
                                      <a:pt x="507" y="13"/>
                                    </a:lnTo>
                                    <a:lnTo>
                                      <a:pt x="507" y="15"/>
                                    </a:lnTo>
                                    <a:lnTo>
                                      <a:pt x="509" y="11"/>
                                    </a:lnTo>
                                    <a:lnTo>
                                      <a:pt x="509" y="12"/>
                                    </a:lnTo>
                                    <a:lnTo>
                                      <a:pt x="510" y="10"/>
                                    </a:lnTo>
                                    <a:lnTo>
                                      <a:pt x="511" y="10"/>
                                    </a:lnTo>
                                    <a:lnTo>
                                      <a:pt x="511" y="12"/>
                                    </a:lnTo>
                                    <a:lnTo>
                                      <a:pt x="512" y="14"/>
                                    </a:lnTo>
                                    <a:lnTo>
                                      <a:pt x="512" y="19"/>
                                    </a:lnTo>
                                    <a:lnTo>
                                      <a:pt x="513" y="21"/>
                                    </a:lnTo>
                                    <a:lnTo>
                                      <a:pt x="513" y="26"/>
                                    </a:lnTo>
                                    <a:lnTo>
                                      <a:pt x="514" y="28"/>
                                    </a:lnTo>
                                    <a:lnTo>
                                      <a:pt x="514" y="30"/>
                                    </a:lnTo>
                                    <a:lnTo>
                                      <a:pt x="515" y="31"/>
                                    </a:lnTo>
                                    <a:lnTo>
                                      <a:pt x="515" y="32"/>
                                    </a:lnTo>
                                    <a:lnTo>
                                      <a:pt x="516" y="32"/>
                                    </a:lnTo>
                                    <a:lnTo>
                                      <a:pt x="518" y="33"/>
                                    </a:lnTo>
                                    <a:lnTo>
                                      <a:pt x="519" y="33"/>
                                    </a:lnTo>
                                    <a:lnTo>
                                      <a:pt x="519" y="35"/>
                                    </a:lnTo>
                                    <a:lnTo>
                                      <a:pt x="520" y="36"/>
                                    </a:lnTo>
                                    <a:lnTo>
                                      <a:pt x="521" y="32"/>
                                    </a:lnTo>
                                    <a:lnTo>
                                      <a:pt x="521" y="35"/>
                                    </a:lnTo>
                                    <a:lnTo>
                                      <a:pt x="522" y="26"/>
                                    </a:lnTo>
                                    <a:lnTo>
                                      <a:pt x="522" y="31"/>
                                    </a:lnTo>
                                    <a:lnTo>
                                      <a:pt x="523" y="19"/>
                                    </a:lnTo>
                                    <a:lnTo>
                                      <a:pt x="523" y="23"/>
                                    </a:lnTo>
                                    <a:lnTo>
                                      <a:pt x="524" y="13"/>
                                    </a:lnTo>
                                    <a:lnTo>
                                      <a:pt x="524" y="17"/>
                                    </a:lnTo>
                                    <a:lnTo>
                                      <a:pt x="525" y="13"/>
                                    </a:lnTo>
                                    <a:lnTo>
                                      <a:pt x="525" y="14"/>
                                    </a:lnTo>
                                    <a:lnTo>
                                      <a:pt x="527" y="15"/>
                                    </a:lnTo>
                                    <a:lnTo>
                                      <a:pt x="527" y="18"/>
                                    </a:lnTo>
                                    <a:lnTo>
                                      <a:pt x="528" y="20"/>
                                    </a:lnTo>
                                    <a:lnTo>
                                      <a:pt x="528" y="23"/>
                                    </a:lnTo>
                                    <a:lnTo>
                                      <a:pt x="529" y="24"/>
                                    </a:lnTo>
                                    <a:lnTo>
                                      <a:pt x="530" y="23"/>
                                    </a:lnTo>
                                    <a:lnTo>
                                      <a:pt x="530" y="26"/>
                                    </a:lnTo>
                                    <a:lnTo>
                                      <a:pt x="531" y="19"/>
                                    </a:lnTo>
                                    <a:lnTo>
                                      <a:pt x="531" y="22"/>
                                    </a:lnTo>
                                    <a:lnTo>
                                      <a:pt x="532" y="14"/>
                                    </a:lnTo>
                                    <a:lnTo>
                                      <a:pt x="532" y="18"/>
                                    </a:lnTo>
                                    <a:lnTo>
                                      <a:pt x="533" y="13"/>
                                    </a:lnTo>
                                    <a:lnTo>
                                      <a:pt x="533" y="14"/>
                                    </a:lnTo>
                                    <a:lnTo>
                                      <a:pt x="535" y="14"/>
                                    </a:lnTo>
                                    <a:lnTo>
                                      <a:pt x="535" y="17"/>
                                    </a:lnTo>
                                    <a:lnTo>
                                      <a:pt x="536" y="18"/>
                                    </a:lnTo>
                                    <a:lnTo>
                                      <a:pt x="536" y="19"/>
                                    </a:lnTo>
                                    <a:lnTo>
                                      <a:pt x="537" y="20"/>
                                    </a:lnTo>
                                    <a:lnTo>
                                      <a:pt x="538" y="19"/>
                                    </a:lnTo>
                                    <a:lnTo>
                                      <a:pt x="538" y="20"/>
                                    </a:lnTo>
                                    <a:lnTo>
                                      <a:pt x="539" y="18"/>
                                    </a:lnTo>
                                    <a:lnTo>
                                      <a:pt x="540" y="17"/>
                                    </a:lnTo>
                                    <a:lnTo>
                                      <a:pt x="540" y="18"/>
                                    </a:lnTo>
                                    <a:lnTo>
                                      <a:pt x="541" y="17"/>
                                    </a:lnTo>
                                    <a:lnTo>
                                      <a:pt x="541" y="18"/>
                                    </a:lnTo>
                                    <a:lnTo>
                                      <a:pt x="542" y="19"/>
                                    </a:lnTo>
                                    <a:lnTo>
                                      <a:pt x="542" y="20"/>
                                    </a:lnTo>
                                    <a:lnTo>
                                      <a:pt x="544" y="20"/>
                                    </a:lnTo>
                                    <a:lnTo>
                                      <a:pt x="544" y="21"/>
                                    </a:lnTo>
                                    <a:lnTo>
                                      <a:pt x="545" y="21"/>
                                    </a:lnTo>
                                    <a:lnTo>
                                      <a:pt x="546" y="21"/>
                                    </a:lnTo>
                                    <a:lnTo>
                                      <a:pt x="546" y="22"/>
                                    </a:lnTo>
                                    <a:lnTo>
                                      <a:pt x="547" y="22"/>
                                    </a:lnTo>
                                    <a:lnTo>
                                      <a:pt x="547" y="24"/>
                                    </a:lnTo>
                                    <a:lnTo>
                                      <a:pt x="548" y="26"/>
                                    </a:lnTo>
                                    <a:lnTo>
                                      <a:pt x="548" y="27"/>
                                    </a:lnTo>
                                    <a:lnTo>
                                      <a:pt x="549" y="27"/>
                                    </a:lnTo>
                                    <a:lnTo>
                                      <a:pt x="549" y="28"/>
                                    </a:lnTo>
                                    <a:lnTo>
                                      <a:pt x="550" y="28"/>
                                    </a:lnTo>
                                    <a:lnTo>
                                      <a:pt x="551" y="27"/>
                                    </a:lnTo>
                                    <a:lnTo>
                                      <a:pt x="551" y="28"/>
                                    </a:lnTo>
                                    <a:lnTo>
                                      <a:pt x="553" y="24"/>
                                    </a:lnTo>
                                    <a:lnTo>
                                      <a:pt x="553" y="26"/>
                                    </a:lnTo>
                                    <a:lnTo>
                                      <a:pt x="554" y="22"/>
                                    </a:lnTo>
                                    <a:lnTo>
                                      <a:pt x="554" y="23"/>
                                    </a:lnTo>
                                    <a:lnTo>
                                      <a:pt x="555" y="22"/>
                                    </a:lnTo>
                                    <a:lnTo>
                                      <a:pt x="556" y="22"/>
                                    </a:lnTo>
                                    <a:lnTo>
                                      <a:pt x="557" y="22"/>
                                    </a:lnTo>
                                    <a:lnTo>
                                      <a:pt x="557" y="23"/>
                                    </a:lnTo>
                                    <a:lnTo>
                                      <a:pt x="558" y="22"/>
                                    </a:lnTo>
                                    <a:lnTo>
                                      <a:pt x="559" y="21"/>
                                    </a:lnTo>
                                    <a:lnTo>
                                      <a:pt x="559" y="22"/>
                                    </a:lnTo>
                                    <a:lnTo>
                                      <a:pt x="560" y="22"/>
                                    </a:lnTo>
                                    <a:lnTo>
                                      <a:pt x="560" y="23"/>
                                    </a:lnTo>
                                    <a:lnTo>
                                      <a:pt x="562" y="24"/>
                                    </a:lnTo>
                                    <a:lnTo>
                                      <a:pt x="562" y="26"/>
                                    </a:lnTo>
                                    <a:lnTo>
                                      <a:pt x="563" y="28"/>
                                    </a:lnTo>
                                    <a:lnTo>
                                      <a:pt x="563" y="30"/>
                                    </a:lnTo>
                                    <a:lnTo>
                                      <a:pt x="564" y="30"/>
                                    </a:lnTo>
                                    <a:lnTo>
                                      <a:pt x="565" y="26"/>
                                    </a:lnTo>
                                    <a:lnTo>
                                      <a:pt x="565" y="29"/>
                                    </a:lnTo>
                                    <a:lnTo>
                                      <a:pt x="566" y="19"/>
                                    </a:lnTo>
                                    <a:lnTo>
                                      <a:pt x="566" y="23"/>
                                    </a:lnTo>
                                    <a:lnTo>
                                      <a:pt x="567" y="12"/>
                                    </a:lnTo>
                                    <a:lnTo>
                                      <a:pt x="567" y="17"/>
                                    </a:lnTo>
                                    <a:lnTo>
                                      <a:pt x="568" y="10"/>
                                    </a:lnTo>
                                    <a:lnTo>
                                      <a:pt x="568" y="11"/>
                                    </a:lnTo>
                                    <a:lnTo>
                                      <a:pt x="569" y="10"/>
                                    </a:lnTo>
                                    <a:lnTo>
                                      <a:pt x="571" y="11"/>
                                    </a:lnTo>
                                    <a:lnTo>
                                      <a:pt x="571" y="14"/>
                                    </a:lnTo>
                                    <a:lnTo>
                                      <a:pt x="572" y="15"/>
                                    </a:lnTo>
                                    <a:lnTo>
                                      <a:pt x="572" y="18"/>
                                    </a:lnTo>
                                    <a:lnTo>
                                      <a:pt x="573" y="19"/>
                                    </a:lnTo>
                                    <a:lnTo>
                                      <a:pt x="573" y="21"/>
                                    </a:lnTo>
                                    <a:lnTo>
                                      <a:pt x="574" y="21"/>
                                    </a:lnTo>
                                    <a:lnTo>
                                      <a:pt x="574" y="22"/>
                                    </a:lnTo>
                                    <a:lnTo>
                                      <a:pt x="575" y="20"/>
                                    </a:lnTo>
                                    <a:lnTo>
                                      <a:pt x="575" y="21"/>
                                    </a:lnTo>
                                    <a:lnTo>
                                      <a:pt x="576" y="19"/>
                                    </a:lnTo>
                                    <a:lnTo>
                                      <a:pt x="576" y="20"/>
                                    </a:lnTo>
                                    <a:lnTo>
                                      <a:pt x="577" y="18"/>
                                    </a:lnTo>
                                    <a:lnTo>
                                      <a:pt x="577" y="19"/>
                                    </a:lnTo>
                                    <a:lnTo>
                                      <a:pt x="579" y="20"/>
                                    </a:lnTo>
                                    <a:lnTo>
                                      <a:pt x="579" y="22"/>
                                    </a:lnTo>
                                    <a:lnTo>
                                      <a:pt x="580" y="24"/>
                                    </a:lnTo>
                                    <a:lnTo>
                                      <a:pt x="580" y="28"/>
                                    </a:lnTo>
                                    <a:lnTo>
                                      <a:pt x="581" y="29"/>
                                    </a:lnTo>
                                    <a:lnTo>
                                      <a:pt x="581" y="31"/>
                                    </a:lnTo>
                                    <a:lnTo>
                                      <a:pt x="582" y="29"/>
                                    </a:lnTo>
                                    <a:lnTo>
                                      <a:pt x="582" y="31"/>
                                    </a:lnTo>
                                    <a:lnTo>
                                      <a:pt x="583" y="26"/>
                                    </a:lnTo>
                                    <a:lnTo>
                                      <a:pt x="583" y="28"/>
                                    </a:lnTo>
                                    <a:lnTo>
                                      <a:pt x="584" y="19"/>
                                    </a:lnTo>
                                    <a:lnTo>
                                      <a:pt x="584" y="23"/>
                                    </a:lnTo>
                                    <a:lnTo>
                                      <a:pt x="585" y="17"/>
                                    </a:lnTo>
                                    <a:lnTo>
                                      <a:pt x="585" y="18"/>
                                    </a:lnTo>
                                    <a:lnTo>
                                      <a:pt x="586" y="18"/>
                                    </a:lnTo>
                                    <a:lnTo>
                                      <a:pt x="586" y="20"/>
                                    </a:lnTo>
                                    <a:lnTo>
                                      <a:pt x="588" y="22"/>
                                    </a:lnTo>
                                    <a:lnTo>
                                      <a:pt x="588" y="26"/>
                                    </a:lnTo>
                                    <a:lnTo>
                                      <a:pt x="589" y="28"/>
                                    </a:lnTo>
                                    <a:lnTo>
                                      <a:pt x="589" y="29"/>
                                    </a:lnTo>
                                    <a:lnTo>
                                      <a:pt x="590" y="28"/>
                                    </a:lnTo>
                                    <a:lnTo>
                                      <a:pt x="590" y="30"/>
                                    </a:lnTo>
                                    <a:lnTo>
                                      <a:pt x="591" y="22"/>
                                    </a:lnTo>
                                    <a:lnTo>
                                      <a:pt x="591" y="27"/>
                                    </a:lnTo>
                                    <a:lnTo>
                                      <a:pt x="592" y="15"/>
                                    </a:lnTo>
                                    <a:lnTo>
                                      <a:pt x="592" y="20"/>
                                    </a:lnTo>
                                    <a:lnTo>
                                      <a:pt x="593" y="12"/>
                                    </a:lnTo>
                                    <a:lnTo>
                                      <a:pt x="593" y="13"/>
                                    </a:lnTo>
                                    <a:lnTo>
                                      <a:pt x="594" y="12"/>
                                    </a:lnTo>
                                    <a:lnTo>
                                      <a:pt x="594" y="13"/>
                                    </a:lnTo>
                                    <a:lnTo>
                                      <a:pt x="595" y="14"/>
                                    </a:lnTo>
                                    <a:lnTo>
                                      <a:pt x="595" y="19"/>
                                    </a:lnTo>
                                    <a:lnTo>
                                      <a:pt x="597" y="20"/>
                                    </a:lnTo>
                                    <a:lnTo>
                                      <a:pt x="597" y="23"/>
                                    </a:lnTo>
                                    <a:lnTo>
                                      <a:pt x="598" y="26"/>
                                    </a:lnTo>
                                    <a:lnTo>
                                      <a:pt x="598" y="27"/>
                                    </a:lnTo>
                                    <a:lnTo>
                                      <a:pt x="599" y="27"/>
                                    </a:lnTo>
                                    <a:lnTo>
                                      <a:pt x="599" y="28"/>
                                    </a:lnTo>
                                    <a:lnTo>
                                      <a:pt x="600" y="24"/>
                                    </a:lnTo>
                                    <a:lnTo>
                                      <a:pt x="600" y="27"/>
                                    </a:lnTo>
                                    <a:lnTo>
                                      <a:pt x="601" y="21"/>
                                    </a:lnTo>
                                    <a:lnTo>
                                      <a:pt x="601" y="23"/>
                                    </a:lnTo>
                                    <a:lnTo>
                                      <a:pt x="602" y="19"/>
                                    </a:lnTo>
                                    <a:lnTo>
                                      <a:pt x="602" y="20"/>
                                    </a:lnTo>
                                    <a:lnTo>
                                      <a:pt x="603" y="18"/>
                                    </a:lnTo>
                                    <a:lnTo>
                                      <a:pt x="603" y="19"/>
                                    </a:lnTo>
                                    <a:lnTo>
                                      <a:pt x="604" y="19"/>
                                    </a:lnTo>
                                    <a:lnTo>
                                      <a:pt x="606" y="19"/>
                                    </a:lnTo>
                                    <a:lnTo>
                                      <a:pt x="606" y="20"/>
                                    </a:lnTo>
                                    <a:lnTo>
                                      <a:pt x="607" y="21"/>
                                    </a:lnTo>
                                    <a:lnTo>
                                      <a:pt x="607" y="23"/>
                                    </a:lnTo>
                                    <a:lnTo>
                                      <a:pt x="608" y="24"/>
                                    </a:lnTo>
                                    <a:lnTo>
                                      <a:pt x="608" y="26"/>
                                    </a:lnTo>
                                    <a:lnTo>
                                      <a:pt x="609" y="26"/>
                                    </a:lnTo>
                                    <a:lnTo>
                                      <a:pt x="609" y="27"/>
                                    </a:lnTo>
                                    <a:lnTo>
                                      <a:pt x="610" y="27"/>
                                    </a:lnTo>
                                    <a:lnTo>
                                      <a:pt x="611" y="26"/>
                                    </a:lnTo>
                                    <a:lnTo>
                                      <a:pt x="611" y="27"/>
                                    </a:lnTo>
                                    <a:lnTo>
                                      <a:pt x="612" y="26"/>
                                    </a:lnTo>
                                    <a:lnTo>
                                      <a:pt x="613" y="24"/>
                                    </a:lnTo>
                                    <a:lnTo>
                                      <a:pt x="613" y="26"/>
                                    </a:lnTo>
                                    <a:lnTo>
                                      <a:pt x="615" y="21"/>
                                    </a:lnTo>
                                    <a:lnTo>
                                      <a:pt x="615" y="23"/>
                                    </a:lnTo>
                                    <a:lnTo>
                                      <a:pt x="616" y="20"/>
                                    </a:lnTo>
                                    <a:lnTo>
                                      <a:pt x="616" y="21"/>
                                    </a:lnTo>
                                    <a:lnTo>
                                      <a:pt x="617" y="19"/>
                                    </a:lnTo>
                                    <a:lnTo>
                                      <a:pt x="617" y="20"/>
                                    </a:lnTo>
                                    <a:lnTo>
                                      <a:pt x="618" y="18"/>
                                    </a:lnTo>
                                    <a:lnTo>
                                      <a:pt x="618" y="19"/>
                                    </a:lnTo>
                                    <a:lnTo>
                                      <a:pt x="619" y="15"/>
                                    </a:lnTo>
                                    <a:lnTo>
                                      <a:pt x="619" y="17"/>
                                    </a:lnTo>
                                    <a:lnTo>
                                      <a:pt x="620" y="14"/>
                                    </a:lnTo>
                                    <a:lnTo>
                                      <a:pt x="621" y="14"/>
                                    </a:lnTo>
                                    <a:lnTo>
                                      <a:pt x="623" y="15"/>
                                    </a:lnTo>
                                    <a:lnTo>
                                      <a:pt x="623" y="18"/>
                                    </a:lnTo>
                                    <a:lnTo>
                                      <a:pt x="624" y="19"/>
                                    </a:lnTo>
                                    <a:lnTo>
                                      <a:pt x="624" y="21"/>
                                    </a:lnTo>
                                    <a:lnTo>
                                      <a:pt x="625" y="20"/>
                                    </a:lnTo>
                                    <a:lnTo>
                                      <a:pt x="625" y="21"/>
                                    </a:lnTo>
                                    <a:lnTo>
                                      <a:pt x="626" y="15"/>
                                    </a:lnTo>
                                    <a:lnTo>
                                      <a:pt x="626" y="19"/>
                                    </a:lnTo>
                                    <a:lnTo>
                                      <a:pt x="627" y="13"/>
                                    </a:lnTo>
                                    <a:lnTo>
                                      <a:pt x="627" y="14"/>
                                    </a:lnTo>
                                    <a:lnTo>
                                      <a:pt x="628" y="13"/>
                                    </a:lnTo>
                                    <a:lnTo>
                                      <a:pt x="629" y="14"/>
                                    </a:lnTo>
                                    <a:lnTo>
                                      <a:pt x="629" y="18"/>
                                    </a:lnTo>
                                    <a:lnTo>
                                      <a:pt x="630" y="20"/>
                                    </a:lnTo>
                                    <a:lnTo>
                                      <a:pt x="630" y="23"/>
                                    </a:lnTo>
                                    <a:lnTo>
                                      <a:pt x="632" y="24"/>
                                    </a:lnTo>
                                    <a:lnTo>
                                      <a:pt x="632" y="26"/>
                                    </a:lnTo>
                                    <a:lnTo>
                                      <a:pt x="633" y="24"/>
                                    </a:lnTo>
                                    <a:lnTo>
                                      <a:pt x="633" y="26"/>
                                    </a:lnTo>
                                    <a:lnTo>
                                      <a:pt x="634" y="24"/>
                                    </a:lnTo>
                                    <a:lnTo>
                                      <a:pt x="635" y="26"/>
                                    </a:lnTo>
                                    <a:lnTo>
                                      <a:pt x="635" y="28"/>
                                    </a:lnTo>
                                    <a:lnTo>
                                      <a:pt x="636" y="29"/>
                                    </a:lnTo>
                                    <a:lnTo>
                                      <a:pt x="636" y="31"/>
                                    </a:lnTo>
                                    <a:lnTo>
                                      <a:pt x="637" y="32"/>
                                    </a:lnTo>
                                    <a:lnTo>
                                      <a:pt x="637" y="33"/>
                                    </a:lnTo>
                                    <a:lnTo>
                                      <a:pt x="638" y="32"/>
                                    </a:lnTo>
                                    <a:lnTo>
                                      <a:pt x="638" y="33"/>
                                    </a:lnTo>
                                    <a:lnTo>
                                      <a:pt x="639" y="30"/>
                                    </a:lnTo>
                                    <a:lnTo>
                                      <a:pt x="639" y="32"/>
                                    </a:lnTo>
                                    <a:lnTo>
                                      <a:pt x="641" y="28"/>
                                    </a:lnTo>
                                    <a:lnTo>
                                      <a:pt x="641" y="30"/>
                                    </a:lnTo>
                                    <a:lnTo>
                                      <a:pt x="642" y="27"/>
                                    </a:lnTo>
                                    <a:lnTo>
                                      <a:pt x="642" y="28"/>
                                    </a:lnTo>
                                    <a:lnTo>
                                      <a:pt x="643" y="24"/>
                                    </a:lnTo>
                                    <a:lnTo>
                                      <a:pt x="643" y="26"/>
                                    </a:lnTo>
                                    <a:lnTo>
                                      <a:pt x="644" y="22"/>
                                    </a:lnTo>
                                    <a:lnTo>
                                      <a:pt x="644" y="23"/>
                                    </a:lnTo>
                                    <a:lnTo>
                                      <a:pt x="645" y="21"/>
                                    </a:lnTo>
                                    <a:lnTo>
                                      <a:pt x="646" y="21"/>
                                    </a:lnTo>
                                    <a:lnTo>
                                      <a:pt x="647" y="21"/>
                                    </a:lnTo>
                                    <a:lnTo>
                                      <a:pt x="647" y="22"/>
                                    </a:lnTo>
                                    <a:lnTo>
                                      <a:pt x="648" y="22"/>
                                    </a:lnTo>
                                    <a:lnTo>
                                      <a:pt x="650" y="23"/>
                                    </a:lnTo>
                                    <a:lnTo>
                                      <a:pt x="651" y="21"/>
                                    </a:lnTo>
                                    <a:lnTo>
                                      <a:pt x="651" y="22"/>
                                    </a:lnTo>
                                    <a:lnTo>
                                      <a:pt x="652" y="17"/>
                                    </a:lnTo>
                                    <a:lnTo>
                                      <a:pt x="652" y="20"/>
                                    </a:lnTo>
                                    <a:lnTo>
                                      <a:pt x="653" y="9"/>
                                    </a:lnTo>
                                    <a:lnTo>
                                      <a:pt x="653" y="14"/>
                                    </a:lnTo>
                                    <a:lnTo>
                                      <a:pt x="654" y="3"/>
                                    </a:lnTo>
                                    <a:lnTo>
                                      <a:pt x="654" y="6"/>
                                    </a:lnTo>
                                    <a:lnTo>
                                      <a:pt x="655" y="1"/>
                                    </a:lnTo>
                                    <a:lnTo>
                                      <a:pt x="656" y="2"/>
                                    </a:lnTo>
                                    <a:lnTo>
                                      <a:pt x="656" y="5"/>
                                    </a:lnTo>
                                    <a:lnTo>
                                      <a:pt x="657" y="8"/>
                                    </a:lnTo>
                                    <a:lnTo>
                                      <a:pt x="657" y="13"/>
                                    </a:lnTo>
                                    <a:lnTo>
                                      <a:pt x="659" y="17"/>
                                    </a:lnTo>
                                    <a:lnTo>
                                      <a:pt x="659" y="21"/>
                                    </a:lnTo>
                                    <a:lnTo>
                                      <a:pt x="660" y="22"/>
                                    </a:lnTo>
                                    <a:lnTo>
                                      <a:pt x="660" y="24"/>
                                    </a:lnTo>
                                    <a:lnTo>
                                      <a:pt x="661" y="26"/>
                                    </a:lnTo>
                                    <a:lnTo>
                                      <a:pt x="661" y="28"/>
                                    </a:lnTo>
                                    <a:lnTo>
                                      <a:pt x="662" y="29"/>
                                    </a:lnTo>
                                    <a:lnTo>
                                      <a:pt x="662" y="31"/>
                                    </a:lnTo>
                                    <a:lnTo>
                                      <a:pt x="663" y="31"/>
                                    </a:lnTo>
                                    <a:lnTo>
                                      <a:pt x="664" y="30"/>
                                    </a:lnTo>
                                    <a:lnTo>
                                      <a:pt x="664" y="31"/>
                                    </a:lnTo>
                                    <a:lnTo>
                                      <a:pt x="665" y="29"/>
                                    </a:lnTo>
                                    <a:lnTo>
                                      <a:pt x="665" y="30"/>
                                    </a:lnTo>
                                    <a:lnTo>
                                      <a:pt x="666" y="29"/>
                                    </a:lnTo>
                                    <a:lnTo>
                                      <a:pt x="668" y="29"/>
                                    </a:lnTo>
                                    <a:lnTo>
                                      <a:pt x="669" y="29"/>
                                    </a:lnTo>
                                    <a:lnTo>
                                      <a:pt x="670" y="28"/>
                                    </a:lnTo>
                                    <a:lnTo>
                                      <a:pt x="671" y="24"/>
                                    </a:lnTo>
                                    <a:lnTo>
                                      <a:pt x="671" y="27"/>
                                    </a:lnTo>
                                    <a:lnTo>
                                      <a:pt x="672" y="21"/>
                                    </a:lnTo>
                                    <a:lnTo>
                                      <a:pt x="672" y="23"/>
                                    </a:lnTo>
                                    <a:lnTo>
                                      <a:pt x="673" y="20"/>
                                    </a:lnTo>
                                    <a:lnTo>
                                      <a:pt x="673" y="21"/>
                                    </a:lnTo>
                                    <a:lnTo>
                                      <a:pt x="674" y="19"/>
                                    </a:lnTo>
                                    <a:lnTo>
                                      <a:pt x="674" y="20"/>
                                    </a:lnTo>
                                    <a:lnTo>
                                      <a:pt x="676" y="18"/>
                                    </a:lnTo>
                                    <a:lnTo>
                                      <a:pt x="676" y="19"/>
                                    </a:lnTo>
                                    <a:lnTo>
                                      <a:pt x="677" y="17"/>
                                    </a:lnTo>
                                    <a:lnTo>
                                      <a:pt x="677" y="18"/>
                                    </a:lnTo>
                                    <a:lnTo>
                                      <a:pt x="678" y="17"/>
                                    </a:lnTo>
                                    <a:lnTo>
                                      <a:pt x="679" y="17"/>
                                    </a:lnTo>
                                    <a:lnTo>
                                      <a:pt x="680" y="15"/>
                                    </a:lnTo>
                                    <a:lnTo>
                                      <a:pt x="680" y="17"/>
                                    </a:lnTo>
                                    <a:lnTo>
                                      <a:pt x="681" y="14"/>
                                    </a:lnTo>
                                    <a:lnTo>
                                      <a:pt x="681" y="15"/>
                                    </a:lnTo>
                                    <a:lnTo>
                                      <a:pt x="682" y="15"/>
                                    </a:lnTo>
                                    <a:lnTo>
                                      <a:pt x="682" y="17"/>
                                    </a:lnTo>
                                    <a:lnTo>
                                      <a:pt x="683" y="18"/>
                                    </a:lnTo>
                                    <a:lnTo>
                                      <a:pt x="683" y="21"/>
                                    </a:lnTo>
                                    <a:lnTo>
                                      <a:pt x="685" y="23"/>
                                    </a:lnTo>
                                    <a:lnTo>
                                      <a:pt x="685" y="28"/>
                                    </a:lnTo>
                                    <a:lnTo>
                                      <a:pt x="686" y="30"/>
                                    </a:lnTo>
                                    <a:lnTo>
                                      <a:pt x="686" y="32"/>
                                    </a:lnTo>
                                    <a:lnTo>
                                      <a:pt x="687" y="33"/>
                                    </a:lnTo>
                                    <a:lnTo>
                                      <a:pt x="688" y="29"/>
                                    </a:lnTo>
                                    <a:lnTo>
                                      <a:pt x="688" y="32"/>
                                    </a:lnTo>
                                    <a:lnTo>
                                      <a:pt x="689" y="24"/>
                                    </a:lnTo>
                                    <a:lnTo>
                                      <a:pt x="689" y="28"/>
                                    </a:lnTo>
                                    <a:lnTo>
                                      <a:pt x="690" y="21"/>
                                    </a:lnTo>
                                    <a:lnTo>
                                      <a:pt x="690" y="22"/>
                                    </a:lnTo>
                                    <a:lnTo>
                                      <a:pt x="691" y="21"/>
                                    </a:lnTo>
                                    <a:lnTo>
                                      <a:pt x="692" y="22"/>
                                    </a:lnTo>
                                    <a:lnTo>
                                      <a:pt x="692" y="23"/>
                                    </a:lnTo>
                                    <a:lnTo>
                                      <a:pt x="694" y="23"/>
                                    </a:lnTo>
                                    <a:lnTo>
                                      <a:pt x="694" y="24"/>
                                    </a:lnTo>
                                    <a:lnTo>
                                      <a:pt x="695" y="23"/>
                                    </a:lnTo>
                                    <a:lnTo>
                                      <a:pt x="695" y="24"/>
                                    </a:lnTo>
                                    <a:lnTo>
                                      <a:pt x="696" y="20"/>
                                    </a:lnTo>
                                    <a:lnTo>
                                      <a:pt x="696" y="22"/>
                                    </a:lnTo>
                                    <a:lnTo>
                                      <a:pt x="697" y="14"/>
                                    </a:lnTo>
                                    <a:lnTo>
                                      <a:pt x="697" y="18"/>
                                    </a:lnTo>
                                    <a:lnTo>
                                      <a:pt x="698" y="11"/>
                                    </a:lnTo>
                                    <a:lnTo>
                                      <a:pt x="698" y="13"/>
                                    </a:lnTo>
                                    <a:lnTo>
                                      <a:pt x="699" y="9"/>
                                    </a:lnTo>
                                    <a:lnTo>
                                      <a:pt x="699" y="10"/>
                                    </a:lnTo>
                                    <a:lnTo>
                                      <a:pt x="700" y="9"/>
                                    </a:lnTo>
                                    <a:lnTo>
                                      <a:pt x="700" y="11"/>
                                    </a:lnTo>
                                    <a:lnTo>
                                      <a:pt x="701" y="12"/>
                                    </a:lnTo>
                                    <a:lnTo>
                                      <a:pt x="701" y="15"/>
                                    </a:lnTo>
                                    <a:lnTo>
                                      <a:pt x="703" y="18"/>
                                    </a:lnTo>
                                    <a:lnTo>
                                      <a:pt x="703" y="20"/>
                                    </a:lnTo>
                                    <a:lnTo>
                                      <a:pt x="704" y="21"/>
                                    </a:lnTo>
                                    <a:lnTo>
                                      <a:pt x="704" y="24"/>
                                    </a:lnTo>
                                    <a:lnTo>
                                      <a:pt x="705" y="24"/>
                                    </a:lnTo>
                                    <a:lnTo>
                                      <a:pt x="705" y="26"/>
                                    </a:lnTo>
                                    <a:lnTo>
                                      <a:pt x="706" y="22"/>
                                    </a:lnTo>
                                    <a:lnTo>
                                      <a:pt x="706" y="24"/>
                                    </a:lnTo>
                                    <a:lnTo>
                                      <a:pt x="707" y="18"/>
                                    </a:lnTo>
                                    <a:lnTo>
                                      <a:pt x="707" y="20"/>
                                    </a:lnTo>
                                    <a:lnTo>
                                      <a:pt x="708" y="15"/>
                                    </a:lnTo>
                                    <a:lnTo>
                                      <a:pt x="708" y="17"/>
                                    </a:lnTo>
                                    <a:lnTo>
                                      <a:pt x="709" y="15"/>
                                    </a:lnTo>
                                    <a:lnTo>
                                      <a:pt x="709" y="17"/>
                                    </a:lnTo>
                                    <a:lnTo>
                                      <a:pt x="710" y="18"/>
                                    </a:lnTo>
                                    <a:lnTo>
                                      <a:pt x="710" y="20"/>
                                    </a:lnTo>
                                    <a:lnTo>
                                      <a:pt x="712" y="22"/>
                                    </a:lnTo>
                                    <a:lnTo>
                                      <a:pt x="712" y="27"/>
                                    </a:lnTo>
                                    <a:lnTo>
                                      <a:pt x="713" y="30"/>
                                    </a:lnTo>
                                    <a:lnTo>
                                      <a:pt x="713" y="35"/>
                                    </a:lnTo>
                                    <a:lnTo>
                                      <a:pt x="714" y="37"/>
                                    </a:lnTo>
                                    <a:lnTo>
                                      <a:pt x="714" y="39"/>
                                    </a:lnTo>
                                    <a:lnTo>
                                      <a:pt x="715" y="39"/>
                                    </a:lnTo>
                                    <a:lnTo>
                                      <a:pt x="715" y="40"/>
                                    </a:lnTo>
                                    <a:lnTo>
                                      <a:pt x="716" y="36"/>
                                    </a:lnTo>
                                    <a:lnTo>
                                      <a:pt x="716" y="38"/>
                                    </a:lnTo>
                                    <a:lnTo>
                                      <a:pt x="717" y="30"/>
                                    </a:lnTo>
                                    <a:lnTo>
                                      <a:pt x="717" y="33"/>
                                    </a:lnTo>
                                    <a:lnTo>
                                      <a:pt x="718" y="24"/>
                                    </a:lnTo>
                                    <a:lnTo>
                                      <a:pt x="718" y="28"/>
                                    </a:lnTo>
                                    <a:lnTo>
                                      <a:pt x="720" y="21"/>
                                    </a:lnTo>
                                    <a:lnTo>
                                      <a:pt x="720" y="23"/>
                                    </a:lnTo>
                                    <a:lnTo>
                                      <a:pt x="721" y="18"/>
                                    </a:lnTo>
                                    <a:lnTo>
                                      <a:pt x="721" y="20"/>
                                    </a:lnTo>
                                    <a:lnTo>
                                      <a:pt x="722" y="14"/>
                                    </a:lnTo>
                                    <a:lnTo>
                                      <a:pt x="722" y="17"/>
                                    </a:lnTo>
                                    <a:lnTo>
                                      <a:pt x="723" y="13"/>
                                    </a:lnTo>
                                    <a:lnTo>
                                      <a:pt x="723" y="14"/>
                                    </a:lnTo>
                                    <a:lnTo>
                                      <a:pt x="724" y="12"/>
                                    </a:lnTo>
                                    <a:lnTo>
                                      <a:pt x="725" y="13"/>
                                    </a:lnTo>
                                    <a:lnTo>
                                      <a:pt x="726" y="14"/>
                                    </a:lnTo>
                                    <a:lnTo>
                                      <a:pt x="726" y="17"/>
                                    </a:lnTo>
                                    <a:lnTo>
                                      <a:pt x="727" y="19"/>
                                    </a:lnTo>
                                    <a:lnTo>
                                      <a:pt x="727" y="21"/>
                                    </a:lnTo>
                                    <a:lnTo>
                                      <a:pt x="729" y="23"/>
                                    </a:lnTo>
                                    <a:lnTo>
                                      <a:pt x="729" y="26"/>
                                    </a:lnTo>
                                    <a:lnTo>
                                      <a:pt x="730" y="27"/>
                                    </a:lnTo>
                                    <a:lnTo>
                                      <a:pt x="730" y="28"/>
                                    </a:lnTo>
                                    <a:lnTo>
                                      <a:pt x="731" y="28"/>
                                    </a:lnTo>
                                    <a:lnTo>
                                      <a:pt x="731" y="29"/>
                                    </a:lnTo>
                                    <a:lnTo>
                                      <a:pt x="732" y="23"/>
                                    </a:lnTo>
                                    <a:lnTo>
                                      <a:pt x="732" y="27"/>
                                    </a:lnTo>
                                    <a:lnTo>
                                      <a:pt x="733" y="17"/>
                                    </a:lnTo>
                                    <a:lnTo>
                                      <a:pt x="733" y="22"/>
                                    </a:lnTo>
                                    <a:lnTo>
                                      <a:pt x="734" y="9"/>
                                    </a:lnTo>
                                    <a:lnTo>
                                      <a:pt x="734" y="14"/>
                                    </a:lnTo>
                                    <a:lnTo>
                                      <a:pt x="735" y="5"/>
                                    </a:lnTo>
                                    <a:lnTo>
                                      <a:pt x="735" y="6"/>
                                    </a:lnTo>
                                    <a:lnTo>
                                      <a:pt x="736" y="3"/>
                                    </a:lnTo>
                                    <a:lnTo>
                                      <a:pt x="736" y="4"/>
                                    </a:lnTo>
                                    <a:lnTo>
                                      <a:pt x="738" y="5"/>
                                    </a:lnTo>
                                    <a:lnTo>
                                      <a:pt x="738" y="10"/>
                                    </a:lnTo>
                                    <a:lnTo>
                                      <a:pt x="739" y="12"/>
                                    </a:lnTo>
                                    <a:lnTo>
                                      <a:pt x="739" y="18"/>
                                    </a:lnTo>
                                    <a:lnTo>
                                      <a:pt x="740" y="20"/>
                                    </a:lnTo>
                                    <a:lnTo>
                                      <a:pt x="740" y="24"/>
                                    </a:lnTo>
                                    <a:lnTo>
                                      <a:pt x="741" y="26"/>
                                    </a:lnTo>
                                    <a:lnTo>
                                      <a:pt x="741" y="28"/>
                                    </a:lnTo>
                                    <a:lnTo>
                                      <a:pt x="742" y="28"/>
                                    </a:lnTo>
                                    <a:lnTo>
                                      <a:pt x="742" y="29"/>
                                    </a:lnTo>
                                    <a:lnTo>
                                      <a:pt x="743" y="29"/>
                                    </a:lnTo>
                                    <a:lnTo>
                                      <a:pt x="744" y="28"/>
                                    </a:lnTo>
                                    <a:lnTo>
                                      <a:pt x="745" y="26"/>
                                    </a:lnTo>
                                    <a:lnTo>
                                      <a:pt x="745" y="27"/>
                                    </a:lnTo>
                                    <a:lnTo>
                                      <a:pt x="747" y="26"/>
                                    </a:lnTo>
                                    <a:lnTo>
                                      <a:pt x="748" y="26"/>
                                    </a:lnTo>
                                    <a:lnTo>
                                      <a:pt x="749" y="26"/>
                                    </a:lnTo>
                                    <a:lnTo>
                                      <a:pt x="749" y="27"/>
                                    </a:lnTo>
                                    <a:lnTo>
                                      <a:pt x="750" y="28"/>
                                    </a:lnTo>
                                    <a:lnTo>
                                      <a:pt x="750" y="29"/>
                                    </a:lnTo>
                                    <a:lnTo>
                                      <a:pt x="751" y="30"/>
                                    </a:lnTo>
                                    <a:lnTo>
                                      <a:pt x="752" y="29"/>
                                    </a:lnTo>
                                    <a:lnTo>
                                      <a:pt x="752" y="30"/>
                                    </a:lnTo>
                                    <a:lnTo>
                                      <a:pt x="753" y="27"/>
                                    </a:lnTo>
                                    <a:lnTo>
                                      <a:pt x="753" y="29"/>
                                    </a:lnTo>
                                    <a:lnTo>
                                      <a:pt x="754" y="26"/>
                                    </a:lnTo>
                                    <a:lnTo>
                                      <a:pt x="754" y="27"/>
                                    </a:lnTo>
                                    <a:lnTo>
                                      <a:pt x="756" y="26"/>
                                    </a:lnTo>
                                    <a:lnTo>
                                      <a:pt x="756" y="27"/>
                                    </a:lnTo>
                                    <a:lnTo>
                                      <a:pt x="757" y="27"/>
                                    </a:lnTo>
                                    <a:lnTo>
                                      <a:pt x="758" y="26"/>
                                    </a:lnTo>
                                    <a:lnTo>
                                      <a:pt x="758" y="27"/>
                                    </a:lnTo>
                                    <a:lnTo>
                                      <a:pt x="759" y="22"/>
                                    </a:lnTo>
                                    <a:lnTo>
                                      <a:pt x="759" y="24"/>
                                    </a:lnTo>
                                    <a:lnTo>
                                      <a:pt x="760" y="17"/>
                                    </a:lnTo>
                                    <a:lnTo>
                                      <a:pt x="760" y="20"/>
                                    </a:lnTo>
                                    <a:lnTo>
                                      <a:pt x="761" y="12"/>
                                    </a:lnTo>
                                    <a:lnTo>
                                      <a:pt x="761" y="15"/>
                                    </a:lnTo>
                                    <a:lnTo>
                                      <a:pt x="762" y="9"/>
                                    </a:lnTo>
                                    <a:lnTo>
                                      <a:pt x="762" y="11"/>
                                    </a:lnTo>
                                    <a:lnTo>
                                      <a:pt x="764" y="8"/>
                                    </a:lnTo>
                                    <a:lnTo>
                                      <a:pt x="765" y="8"/>
                                    </a:lnTo>
                                    <a:lnTo>
                                      <a:pt x="765" y="9"/>
                                    </a:lnTo>
                                    <a:lnTo>
                                      <a:pt x="766" y="10"/>
                                    </a:lnTo>
                                    <a:lnTo>
                                      <a:pt x="766" y="13"/>
                                    </a:lnTo>
                                    <a:lnTo>
                                      <a:pt x="767" y="15"/>
                                    </a:lnTo>
                                    <a:lnTo>
                                      <a:pt x="767" y="19"/>
                                    </a:lnTo>
                                    <a:lnTo>
                                      <a:pt x="768" y="21"/>
                                    </a:lnTo>
                                    <a:lnTo>
                                      <a:pt x="768" y="22"/>
                                    </a:lnTo>
                                    <a:lnTo>
                                      <a:pt x="769" y="23"/>
                                    </a:lnTo>
                                    <a:lnTo>
                                      <a:pt x="770" y="22"/>
                                    </a:lnTo>
                                    <a:lnTo>
                                      <a:pt x="770" y="23"/>
                                    </a:lnTo>
                                    <a:lnTo>
                                      <a:pt x="771" y="21"/>
                                    </a:lnTo>
                                    <a:lnTo>
                                      <a:pt x="773" y="20"/>
                                    </a:lnTo>
                                    <a:lnTo>
                                      <a:pt x="774" y="19"/>
                                    </a:lnTo>
                                    <a:lnTo>
                                      <a:pt x="775" y="19"/>
                                    </a:lnTo>
                                    <a:lnTo>
                                      <a:pt x="776" y="20"/>
                                    </a:lnTo>
                                    <a:lnTo>
                                      <a:pt x="776" y="21"/>
                                    </a:lnTo>
                                    <a:lnTo>
                                      <a:pt x="777" y="22"/>
                                    </a:lnTo>
                                    <a:lnTo>
                                      <a:pt x="777" y="26"/>
                                    </a:lnTo>
                                    <a:lnTo>
                                      <a:pt x="778" y="27"/>
                                    </a:lnTo>
                                    <a:lnTo>
                                      <a:pt x="778" y="29"/>
                                    </a:lnTo>
                                    <a:lnTo>
                                      <a:pt x="779" y="30"/>
                                    </a:lnTo>
                                    <a:lnTo>
                                      <a:pt x="780" y="30"/>
                                    </a:lnTo>
                                    <a:lnTo>
                                      <a:pt x="780" y="31"/>
                                    </a:lnTo>
                                    <a:lnTo>
                                      <a:pt x="782" y="28"/>
                                    </a:lnTo>
                                    <a:lnTo>
                                      <a:pt x="782" y="30"/>
                                    </a:lnTo>
                                    <a:lnTo>
                                      <a:pt x="783" y="27"/>
                                    </a:lnTo>
                                    <a:lnTo>
                                      <a:pt x="784" y="26"/>
                                    </a:lnTo>
                                    <a:lnTo>
                                      <a:pt x="784" y="27"/>
                                    </a:lnTo>
                                    <a:lnTo>
                                      <a:pt x="785" y="27"/>
                                    </a:lnTo>
                                    <a:lnTo>
                                      <a:pt x="786" y="26"/>
                                    </a:lnTo>
                                    <a:lnTo>
                                      <a:pt x="786" y="27"/>
                                    </a:lnTo>
                                    <a:lnTo>
                                      <a:pt x="787" y="22"/>
                                    </a:lnTo>
                                    <a:lnTo>
                                      <a:pt x="787" y="24"/>
                                    </a:lnTo>
                                    <a:lnTo>
                                      <a:pt x="788" y="19"/>
                                    </a:lnTo>
                                    <a:lnTo>
                                      <a:pt x="788" y="21"/>
                                    </a:lnTo>
                                    <a:lnTo>
                                      <a:pt x="789" y="18"/>
                                    </a:lnTo>
                                    <a:lnTo>
                                      <a:pt x="789" y="19"/>
                                    </a:lnTo>
                                    <a:lnTo>
                                      <a:pt x="791" y="20"/>
                                    </a:lnTo>
                                    <a:lnTo>
                                      <a:pt x="791" y="21"/>
                                    </a:lnTo>
                                    <a:lnTo>
                                      <a:pt x="792" y="22"/>
                                    </a:lnTo>
                                    <a:lnTo>
                                      <a:pt x="792" y="23"/>
                                    </a:lnTo>
                                    <a:lnTo>
                                      <a:pt x="793" y="22"/>
                                    </a:lnTo>
                                    <a:lnTo>
                                      <a:pt x="793" y="23"/>
                                    </a:lnTo>
                                    <a:lnTo>
                                      <a:pt x="794" y="15"/>
                                    </a:lnTo>
                                    <a:lnTo>
                                      <a:pt x="794" y="20"/>
                                    </a:lnTo>
                                    <a:lnTo>
                                      <a:pt x="795" y="8"/>
                                    </a:lnTo>
                                    <a:lnTo>
                                      <a:pt x="795" y="13"/>
                                    </a:lnTo>
                                    <a:lnTo>
                                      <a:pt x="796" y="4"/>
                                    </a:lnTo>
                                    <a:lnTo>
                                      <a:pt x="796" y="5"/>
                                    </a:lnTo>
                                    <a:lnTo>
                                      <a:pt x="797" y="4"/>
                                    </a:lnTo>
                                    <a:lnTo>
                                      <a:pt x="797" y="9"/>
                                    </a:lnTo>
                                    <a:lnTo>
                                      <a:pt x="798" y="11"/>
                                    </a:lnTo>
                                    <a:lnTo>
                                      <a:pt x="798" y="19"/>
                                    </a:lnTo>
                                    <a:lnTo>
                                      <a:pt x="800" y="22"/>
                                    </a:lnTo>
                                    <a:lnTo>
                                      <a:pt x="800" y="28"/>
                                    </a:lnTo>
                                    <a:lnTo>
                                      <a:pt x="801" y="30"/>
                                    </a:lnTo>
                                    <a:lnTo>
                                      <a:pt x="801" y="31"/>
                                    </a:lnTo>
                                    <a:lnTo>
                                      <a:pt x="802" y="31"/>
                                    </a:lnTo>
                                    <a:lnTo>
                                      <a:pt x="803" y="28"/>
                                    </a:lnTo>
                                    <a:lnTo>
                                      <a:pt x="803" y="30"/>
                                    </a:lnTo>
                                    <a:lnTo>
                                      <a:pt x="804" y="26"/>
                                    </a:lnTo>
                                    <a:lnTo>
                                      <a:pt x="804" y="27"/>
                                    </a:lnTo>
                                    <a:lnTo>
                                      <a:pt x="805" y="24"/>
                                    </a:lnTo>
                                    <a:lnTo>
                                      <a:pt x="805" y="26"/>
                                    </a:lnTo>
                                    <a:lnTo>
                                      <a:pt x="806" y="26"/>
                                    </a:lnTo>
                                    <a:lnTo>
                                      <a:pt x="807" y="26"/>
                                    </a:lnTo>
                                    <a:lnTo>
                                      <a:pt x="809" y="21"/>
                                    </a:lnTo>
                                    <a:lnTo>
                                      <a:pt x="809" y="24"/>
                                    </a:lnTo>
                                    <a:lnTo>
                                      <a:pt x="810" y="17"/>
                                    </a:lnTo>
                                    <a:lnTo>
                                      <a:pt x="810" y="20"/>
                                    </a:lnTo>
                                    <a:lnTo>
                                      <a:pt x="811" y="15"/>
                                    </a:lnTo>
                                    <a:lnTo>
                                      <a:pt x="812" y="15"/>
                                    </a:lnTo>
                                    <a:lnTo>
                                      <a:pt x="812" y="17"/>
                                    </a:lnTo>
                                    <a:lnTo>
                                      <a:pt x="813" y="19"/>
                                    </a:lnTo>
                                    <a:lnTo>
                                      <a:pt x="813" y="23"/>
                                    </a:lnTo>
                                    <a:lnTo>
                                      <a:pt x="814" y="26"/>
                                    </a:lnTo>
                                    <a:lnTo>
                                      <a:pt x="814" y="29"/>
                                    </a:lnTo>
                                    <a:lnTo>
                                      <a:pt x="815" y="30"/>
                                    </a:lnTo>
                                    <a:lnTo>
                                      <a:pt x="817" y="26"/>
                                    </a:lnTo>
                                    <a:lnTo>
                                      <a:pt x="817" y="29"/>
                                    </a:lnTo>
                                    <a:lnTo>
                                      <a:pt x="818" y="20"/>
                                    </a:lnTo>
                                    <a:lnTo>
                                      <a:pt x="818" y="23"/>
                                    </a:lnTo>
                                    <a:lnTo>
                                      <a:pt x="819" y="17"/>
                                    </a:lnTo>
                                    <a:lnTo>
                                      <a:pt x="819" y="19"/>
                                    </a:lnTo>
                                    <a:lnTo>
                                      <a:pt x="820" y="17"/>
                                    </a:lnTo>
                                    <a:lnTo>
                                      <a:pt x="820" y="18"/>
                                    </a:lnTo>
                                    <a:lnTo>
                                      <a:pt x="821" y="18"/>
                                    </a:lnTo>
                                    <a:lnTo>
                                      <a:pt x="821" y="19"/>
                                    </a:lnTo>
                                    <a:lnTo>
                                      <a:pt x="822" y="20"/>
                                    </a:lnTo>
                                    <a:lnTo>
                                      <a:pt x="823" y="20"/>
                                    </a:lnTo>
                                    <a:lnTo>
                                      <a:pt x="824" y="20"/>
                                    </a:lnTo>
                                    <a:lnTo>
                                      <a:pt x="826" y="19"/>
                                    </a:lnTo>
                                    <a:lnTo>
                                      <a:pt x="826" y="20"/>
                                    </a:lnTo>
                                    <a:lnTo>
                                      <a:pt x="827" y="18"/>
                                    </a:lnTo>
                                    <a:lnTo>
                                      <a:pt x="828" y="18"/>
                                    </a:lnTo>
                                    <a:lnTo>
                                      <a:pt x="828" y="19"/>
                                    </a:lnTo>
                                    <a:lnTo>
                                      <a:pt x="829" y="20"/>
                                    </a:lnTo>
                                    <a:lnTo>
                                      <a:pt x="829" y="21"/>
                                    </a:lnTo>
                                    <a:lnTo>
                                      <a:pt x="830" y="22"/>
                                    </a:lnTo>
                                    <a:lnTo>
                                      <a:pt x="831" y="22"/>
                                    </a:lnTo>
                                    <a:lnTo>
                                      <a:pt x="832" y="22"/>
                                    </a:lnTo>
                                    <a:lnTo>
                                      <a:pt x="833" y="22"/>
                                    </a:lnTo>
                                    <a:lnTo>
                                      <a:pt x="833" y="23"/>
                                    </a:lnTo>
                                    <a:lnTo>
                                      <a:pt x="835" y="24"/>
                                    </a:lnTo>
                                    <a:lnTo>
                                      <a:pt x="835" y="28"/>
                                    </a:lnTo>
                                    <a:lnTo>
                                      <a:pt x="836" y="29"/>
                                    </a:lnTo>
                                    <a:lnTo>
                                      <a:pt x="836" y="31"/>
                                    </a:lnTo>
                                    <a:lnTo>
                                      <a:pt x="837" y="32"/>
                                    </a:lnTo>
                                    <a:lnTo>
                                      <a:pt x="837" y="33"/>
                                    </a:lnTo>
                                    <a:lnTo>
                                      <a:pt x="838" y="31"/>
                                    </a:lnTo>
                                    <a:lnTo>
                                      <a:pt x="838" y="33"/>
                                    </a:lnTo>
                                    <a:lnTo>
                                      <a:pt x="839" y="26"/>
                                    </a:lnTo>
                                    <a:lnTo>
                                      <a:pt x="839" y="29"/>
                                    </a:lnTo>
                                    <a:lnTo>
                                      <a:pt x="840" y="21"/>
                                    </a:lnTo>
                                    <a:lnTo>
                                      <a:pt x="840" y="23"/>
                                    </a:lnTo>
                                    <a:lnTo>
                                      <a:pt x="841" y="20"/>
                                    </a:lnTo>
                                    <a:lnTo>
                                      <a:pt x="842" y="20"/>
                                    </a:lnTo>
                                    <a:lnTo>
                                      <a:pt x="844" y="19"/>
                                    </a:lnTo>
                                    <a:lnTo>
                                      <a:pt x="844" y="20"/>
                                    </a:lnTo>
                                    <a:lnTo>
                                      <a:pt x="845" y="17"/>
                                    </a:lnTo>
                                    <a:lnTo>
                                      <a:pt x="845" y="18"/>
                                    </a:lnTo>
                                    <a:lnTo>
                                      <a:pt x="846" y="12"/>
                                    </a:lnTo>
                                    <a:lnTo>
                                      <a:pt x="846" y="15"/>
                                    </a:lnTo>
                                    <a:lnTo>
                                      <a:pt x="847" y="8"/>
                                    </a:lnTo>
                                    <a:lnTo>
                                      <a:pt x="847" y="10"/>
                                    </a:lnTo>
                                    <a:lnTo>
                                      <a:pt x="848" y="6"/>
                                    </a:lnTo>
                                    <a:lnTo>
                                      <a:pt x="848" y="8"/>
                                    </a:lnTo>
                                    <a:lnTo>
                                      <a:pt x="849" y="8"/>
                                    </a:lnTo>
                                    <a:lnTo>
                                      <a:pt x="849" y="10"/>
                                    </a:lnTo>
                                    <a:lnTo>
                                      <a:pt x="850" y="12"/>
                                    </a:lnTo>
                                    <a:lnTo>
                                      <a:pt x="850" y="14"/>
                                    </a:lnTo>
                                    <a:lnTo>
                                      <a:pt x="851" y="15"/>
                                    </a:lnTo>
                                    <a:lnTo>
                                      <a:pt x="851" y="18"/>
                                    </a:lnTo>
                                    <a:lnTo>
                                      <a:pt x="853" y="19"/>
                                    </a:lnTo>
                                    <a:lnTo>
                                      <a:pt x="853" y="20"/>
                                    </a:lnTo>
                                    <a:lnTo>
                                      <a:pt x="854" y="21"/>
                                    </a:lnTo>
                                    <a:lnTo>
                                      <a:pt x="854" y="22"/>
                                    </a:lnTo>
                                    <a:lnTo>
                                      <a:pt x="855" y="24"/>
                                    </a:lnTo>
                                    <a:lnTo>
                                      <a:pt x="855" y="27"/>
                                    </a:lnTo>
                                    <a:lnTo>
                                      <a:pt x="856" y="28"/>
                                    </a:lnTo>
                                    <a:lnTo>
                                      <a:pt x="856" y="29"/>
                                    </a:lnTo>
                                    <a:lnTo>
                                      <a:pt x="857" y="29"/>
                                    </a:lnTo>
                                    <a:lnTo>
                                      <a:pt x="857" y="30"/>
                                    </a:lnTo>
                                    <a:lnTo>
                                      <a:pt x="858" y="28"/>
                                    </a:lnTo>
                                    <a:lnTo>
                                      <a:pt x="858" y="29"/>
                                    </a:lnTo>
                                    <a:lnTo>
                                      <a:pt x="859" y="26"/>
                                    </a:lnTo>
                                    <a:lnTo>
                                      <a:pt x="859" y="27"/>
                                    </a:lnTo>
                                    <a:lnTo>
                                      <a:pt x="861" y="26"/>
                                    </a:lnTo>
                                    <a:lnTo>
                                      <a:pt x="862" y="26"/>
                                    </a:lnTo>
                                    <a:lnTo>
                                      <a:pt x="862" y="27"/>
                                    </a:lnTo>
                                    <a:lnTo>
                                      <a:pt x="863" y="28"/>
                                    </a:lnTo>
                                    <a:lnTo>
                                      <a:pt x="864" y="27"/>
                                    </a:lnTo>
                                    <a:lnTo>
                                      <a:pt x="864" y="28"/>
                                    </a:lnTo>
                                    <a:lnTo>
                                      <a:pt x="865" y="27"/>
                                    </a:lnTo>
                                    <a:lnTo>
                                      <a:pt x="866" y="28"/>
                                    </a:lnTo>
                                    <a:lnTo>
                                      <a:pt x="867" y="29"/>
                                    </a:lnTo>
                                    <a:lnTo>
                                      <a:pt x="867" y="30"/>
                                    </a:lnTo>
                                    <a:lnTo>
                                      <a:pt x="868" y="30"/>
                                    </a:lnTo>
                                    <a:lnTo>
                                      <a:pt x="868" y="31"/>
                                    </a:lnTo>
                                    <a:lnTo>
                                      <a:pt x="870" y="31"/>
                                    </a:lnTo>
                                    <a:lnTo>
                                      <a:pt x="871" y="29"/>
                                    </a:lnTo>
                                    <a:lnTo>
                                      <a:pt x="871" y="31"/>
                                    </a:lnTo>
                                    <a:lnTo>
                                      <a:pt x="872" y="26"/>
                                    </a:lnTo>
                                    <a:lnTo>
                                      <a:pt x="872" y="28"/>
                                    </a:lnTo>
                                    <a:lnTo>
                                      <a:pt x="873" y="20"/>
                                    </a:lnTo>
                                    <a:lnTo>
                                      <a:pt x="873" y="23"/>
                                    </a:lnTo>
                                    <a:lnTo>
                                      <a:pt x="874" y="15"/>
                                    </a:lnTo>
                                    <a:lnTo>
                                      <a:pt x="874" y="19"/>
                                    </a:lnTo>
                                    <a:lnTo>
                                      <a:pt x="875" y="12"/>
                                    </a:lnTo>
                                    <a:lnTo>
                                      <a:pt x="875" y="14"/>
                                    </a:lnTo>
                                    <a:lnTo>
                                      <a:pt x="876" y="9"/>
                                    </a:lnTo>
                                    <a:lnTo>
                                      <a:pt x="876" y="11"/>
                                    </a:lnTo>
                                    <a:lnTo>
                                      <a:pt x="877" y="6"/>
                                    </a:lnTo>
                                    <a:lnTo>
                                      <a:pt x="877" y="8"/>
                                    </a:lnTo>
                                    <a:lnTo>
                                      <a:pt x="879" y="5"/>
                                    </a:lnTo>
                                    <a:lnTo>
                                      <a:pt x="879" y="6"/>
                                    </a:lnTo>
                                    <a:lnTo>
                                      <a:pt x="880" y="5"/>
                                    </a:lnTo>
                                    <a:lnTo>
                                      <a:pt x="880" y="8"/>
                                    </a:lnTo>
                                    <a:lnTo>
                                      <a:pt x="881" y="9"/>
                                    </a:lnTo>
                                    <a:lnTo>
                                      <a:pt x="881" y="12"/>
                                    </a:lnTo>
                                    <a:lnTo>
                                      <a:pt x="882" y="13"/>
                                    </a:lnTo>
                                    <a:lnTo>
                                      <a:pt x="882" y="17"/>
                                    </a:lnTo>
                                    <a:lnTo>
                                      <a:pt x="883" y="18"/>
                                    </a:lnTo>
                                    <a:lnTo>
                                      <a:pt x="883" y="21"/>
                                    </a:lnTo>
                                    <a:lnTo>
                                      <a:pt x="884" y="22"/>
                                    </a:lnTo>
                                    <a:lnTo>
                                      <a:pt x="884" y="24"/>
                                    </a:lnTo>
                                    <a:lnTo>
                                      <a:pt x="885" y="26"/>
                                    </a:lnTo>
                                    <a:lnTo>
                                      <a:pt x="885" y="28"/>
                                    </a:lnTo>
                                    <a:lnTo>
                                      <a:pt x="886" y="28"/>
                                    </a:lnTo>
                                    <a:lnTo>
                                      <a:pt x="888" y="26"/>
                                    </a:lnTo>
                                    <a:lnTo>
                                      <a:pt x="888" y="27"/>
                                    </a:lnTo>
                                    <a:lnTo>
                                      <a:pt x="889" y="23"/>
                                    </a:lnTo>
                                    <a:lnTo>
                                      <a:pt x="889" y="24"/>
                                    </a:lnTo>
                                    <a:lnTo>
                                      <a:pt x="890" y="22"/>
                                    </a:lnTo>
                                    <a:lnTo>
                                      <a:pt x="890" y="23"/>
                                    </a:lnTo>
                                    <a:lnTo>
                                      <a:pt x="891" y="22"/>
                                    </a:lnTo>
                                    <a:lnTo>
                                      <a:pt x="891" y="23"/>
                                    </a:lnTo>
                                    <a:lnTo>
                                      <a:pt x="892" y="23"/>
                                    </a:lnTo>
                                    <a:lnTo>
                                      <a:pt x="892" y="26"/>
                                    </a:lnTo>
                                    <a:lnTo>
                                      <a:pt x="893" y="27"/>
                                    </a:lnTo>
                                    <a:lnTo>
                                      <a:pt x="893" y="29"/>
                                    </a:lnTo>
                                    <a:lnTo>
                                      <a:pt x="894" y="30"/>
                                    </a:lnTo>
                                    <a:lnTo>
                                      <a:pt x="895" y="27"/>
                                    </a:lnTo>
                                    <a:lnTo>
                                      <a:pt x="895" y="29"/>
                                    </a:lnTo>
                                    <a:lnTo>
                                      <a:pt x="897" y="21"/>
                                    </a:lnTo>
                                    <a:lnTo>
                                      <a:pt x="897" y="24"/>
                                    </a:lnTo>
                                    <a:lnTo>
                                      <a:pt x="898" y="17"/>
                                    </a:lnTo>
                                    <a:lnTo>
                                      <a:pt x="898" y="20"/>
                                    </a:lnTo>
                                    <a:lnTo>
                                      <a:pt x="899" y="15"/>
                                    </a:lnTo>
                                    <a:lnTo>
                                      <a:pt x="900" y="15"/>
                                    </a:lnTo>
                                    <a:lnTo>
                                      <a:pt x="900" y="17"/>
                                    </a:lnTo>
                                    <a:lnTo>
                                      <a:pt x="901" y="17"/>
                                    </a:lnTo>
                                    <a:lnTo>
                                      <a:pt x="901" y="19"/>
                                    </a:lnTo>
                                    <a:lnTo>
                                      <a:pt x="902" y="19"/>
                                    </a:lnTo>
                                    <a:lnTo>
                                      <a:pt x="902" y="21"/>
                                    </a:lnTo>
                                    <a:lnTo>
                                      <a:pt x="903" y="21"/>
                                    </a:lnTo>
                                    <a:lnTo>
                                      <a:pt x="903" y="22"/>
                                    </a:lnTo>
                                    <a:lnTo>
                                      <a:pt x="905" y="22"/>
                                    </a:lnTo>
                                    <a:lnTo>
                                      <a:pt x="905" y="24"/>
                                    </a:lnTo>
                                    <a:lnTo>
                                      <a:pt x="906" y="26"/>
                                    </a:lnTo>
                                    <a:lnTo>
                                      <a:pt x="906" y="27"/>
                                    </a:lnTo>
                                    <a:lnTo>
                                      <a:pt x="907" y="27"/>
                                    </a:lnTo>
                                    <a:lnTo>
                                      <a:pt x="907" y="28"/>
                                    </a:lnTo>
                                    <a:lnTo>
                                      <a:pt x="908" y="24"/>
                                    </a:lnTo>
                                    <a:lnTo>
                                      <a:pt x="908" y="27"/>
                                    </a:lnTo>
                                    <a:lnTo>
                                      <a:pt x="909" y="21"/>
                                    </a:lnTo>
                                    <a:lnTo>
                                      <a:pt x="909" y="23"/>
                                    </a:lnTo>
                                    <a:lnTo>
                                      <a:pt x="910" y="20"/>
                                    </a:lnTo>
                                    <a:lnTo>
                                      <a:pt x="911" y="20"/>
                                    </a:lnTo>
                                    <a:lnTo>
                                      <a:pt x="912" y="20"/>
                                    </a:lnTo>
                                    <a:lnTo>
                                      <a:pt x="912" y="21"/>
                                    </a:lnTo>
                                    <a:lnTo>
                                      <a:pt x="914" y="21"/>
                                    </a:lnTo>
                                    <a:lnTo>
                                      <a:pt x="915" y="21"/>
                                    </a:lnTo>
                                    <a:lnTo>
                                      <a:pt x="916" y="20"/>
                                    </a:lnTo>
                                    <a:lnTo>
                                      <a:pt x="916" y="21"/>
                                    </a:lnTo>
                                    <a:lnTo>
                                      <a:pt x="917" y="18"/>
                                    </a:lnTo>
                                    <a:lnTo>
                                      <a:pt x="917" y="19"/>
                                    </a:lnTo>
                                    <a:lnTo>
                                      <a:pt x="918" y="17"/>
                                    </a:lnTo>
                                    <a:lnTo>
                                      <a:pt x="918" y="18"/>
                                    </a:lnTo>
                                    <a:lnTo>
                                      <a:pt x="919" y="17"/>
                                    </a:lnTo>
                                    <a:lnTo>
                                      <a:pt x="920" y="18"/>
                                    </a:lnTo>
                                    <a:lnTo>
                                      <a:pt x="920" y="19"/>
                                    </a:lnTo>
                                    <a:lnTo>
                                      <a:pt x="921" y="19"/>
                                    </a:lnTo>
                                    <a:lnTo>
                                      <a:pt x="921" y="20"/>
                                    </a:lnTo>
                                    <a:lnTo>
                                      <a:pt x="923" y="21"/>
                                    </a:lnTo>
                                    <a:lnTo>
                                      <a:pt x="923" y="23"/>
                                    </a:lnTo>
                                    <a:lnTo>
                                      <a:pt x="924" y="24"/>
                                    </a:lnTo>
                                    <a:lnTo>
                                      <a:pt x="924" y="26"/>
                                    </a:lnTo>
                                    <a:lnTo>
                                      <a:pt x="925" y="24"/>
                                    </a:lnTo>
                                    <a:lnTo>
                                      <a:pt x="925" y="26"/>
                                    </a:lnTo>
                                    <a:lnTo>
                                      <a:pt x="926" y="23"/>
                                    </a:lnTo>
                                    <a:lnTo>
                                      <a:pt x="926" y="24"/>
                                    </a:lnTo>
                                    <a:lnTo>
                                      <a:pt x="927" y="23"/>
                                    </a:lnTo>
                                    <a:lnTo>
                                      <a:pt x="928" y="23"/>
                                    </a:lnTo>
                                    <a:lnTo>
                                      <a:pt x="929" y="24"/>
                                    </a:lnTo>
                                    <a:lnTo>
                                      <a:pt x="929" y="26"/>
                                    </a:lnTo>
                                    <a:lnTo>
                                      <a:pt x="930" y="26"/>
                                    </a:lnTo>
                                    <a:lnTo>
                                      <a:pt x="932" y="24"/>
                                    </a:lnTo>
                                    <a:lnTo>
                                      <a:pt x="932" y="26"/>
                                    </a:lnTo>
                                    <a:lnTo>
                                      <a:pt x="933" y="23"/>
                                    </a:lnTo>
                                    <a:lnTo>
                                      <a:pt x="933" y="24"/>
                                    </a:lnTo>
                                    <a:lnTo>
                                      <a:pt x="934" y="22"/>
                                    </a:lnTo>
                                    <a:lnTo>
                                      <a:pt x="935" y="22"/>
                                    </a:lnTo>
                                    <a:lnTo>
                                      <a:pt x="936" y="21"/>
                                    </a:lnTo>
                                    <a:lnTo>
                                      <a:pt x="936" y="22"/>
                                    </a:lnTo>
                                    <a:lnTo>
                                      <a:pt x="937" y="20"/>
                                    </a:lnTo>
                                    <a:lnTo>
                                      <a:pt x="937" y="21"/>
                                    </a:lnTo>
                                    <a:lnTo>
                                      <a:pt x="938" y="18"/>
                                    </a:lnTo>
                                    <a:lnTo>
                                      <a:pt x="938" y="19"/>
                                    </a:lnTo>
                                    <a:lnTo>
                                      <a:pt x="939" y="15"/>
                                    </a:lnTo>
                                    <a:lnTo>
                                      <a:pt x="939" y="17"/>
                                    </a:lnTo>
                                    <a:lnTo>
                                      <a:pt x="941" y="14"/>
                                    </a:lnTo>
                                    <a:lnTo>
                                      <a:pt x="942" y="14"/>
                                    </a:lnTo>
                                    <a:lnTo>
                                      <a:pt x="943" y="15"/>
                                    </a:lnTo>
                                    <a:lnTo>
                                      <a:pt x="944" y="15"/>
                                    </a:lnTo>
                                    <a:lnTo>
                                      <a:pt x="944" y="17"/>
                                    </a:lnTo>
                                    <a:lnTo>
                                      <a:pt x="945" y="18"/>
                                    </a:lnTo>
                                    <a:lnTo>
                                      <a:pt x="945" y="19"/>
                                    </a:lnTo>
                                    <a:lnTo>
                                      <a:pt x="946" y="19"/>
                                    </a:lnTo>
                                    <a:lnTo>
                                      <a:pt x="946" y="22"/>
                                    </a:lnTo>
                                    <a:lnTo>
                                      <a:pt x="947" y="23"/>
                                    </a:lnTo>
                                    <a:lnTo>
                                      <a:pt x="947" y="28"/>
                                    </a:lnTo>
                                    <a:lnTo>
                                      <a:pt x="948" y="31"/>
                                    </a:lnTo>
                                    <a:lnTo>
                                      <a:pt x="948" y="36"/>
                                    </a:lnTo>
                                    <a:lnTo>
                                      <a:pt x="950" y="37"/>
                                    </a:lnTo>
                                    <a:lnTo>
                                      <a:pt x="950" y="39"/>
                                    </a:lnTo>
                                    <a:lnTo>
                                      <a:pt x="951" y="38"/>
                                    </a:lnTo>
                                    <a:lnTo>
                                      <a:pt x="951" y="39"/>
                                    </a:lnTo>
                                    <a:lnTo>
                                      <a:pt x="952" y="32"/>
                                    </a:lnTo>
                                    <a:lnTo>
                                      <a:pt x="952" y="36"/>
                                    </a:lnTo>
                                    <a:lnTo>
                                      <a:pt x="953" y="26"/>
                                    </a:lnTo>
                                    <a:lnTo>
                                      <a:pt x="953" y="30"/>
                                    </a:lnTo>
                                    <a:lnTo>
                                      <a:pt x="954" y="22"/>
                                    </a:lnTo>
                                    <a:lnTo>
                                      <a:pt x="954" y="23"/>
                                    </a:lnTo>
                                    <a:lnTo>
                                      <a:pt x="955" y="19"/>
                                    </a:lnTo>
                                    <a:lnTo>
                                      <a:pt x="955" y="21"/>
                                    </a:lnTo>
                                    <a:lnTo>
                                      <a:pt x="956" y="18"/>
                                    </a:lnTo>
                                    <a:lnTo>
                                      <a:pt x="956" y="19"/>
                                    </a:lnTo>
                                    <a:lnTo>
                                      <a:pt x="958" y="18"/>
                                    </a:lnTo>
                                    <a:lnTo>
                                      <a:pt x="959" y="18"/>
                                    </a:lnTo>
                                    <a:lnTo>
                                      <a:pt x="960" y="18"/>
                                    </a:lnTo>
                                    <a:lnTo>
                                      <a:pt x="961" y="17"/>
                                    </a:lnTo>
                                    <a:lnTo>
                                      <a:pt x="961" y="18"/>
                                    </a:lnTo>
                                    <a:lnTo>
                                      <a:pt x="962" y="14"/>
                                    </a:lnTo>
                                    <a:lnTo>
                                      <a:pt x="962" y="17"/>
                                    </a:lnTo>
                                    <a:lnTo>
                                      <a:pt x="963" y="13"/>
                                    </a:lnTo>
                                    <a:lnTo>
                                      <a:pt x="963" y="14"/>
                                    </a:lnTo>
                                    <a:lnTo>
                                      <a:pt x="964" y="13"/>
                                    </a:lnTo>
                                    <a:lnTo>
                                      <a:pt x="964" y="14"/>
                                    </a:lnTo>
                                    <a:lnTo>
                                      <a:pt x="965" y="14"/>
                                    </a:lnTo>
                                    <a:lnTo>
                                      <a:pt x="965" y="17"/>
                                    </a:lnTo>
                                    <a:lnTo>
                                      <a:pt x="967" y="18"/>
                                    </a:lnTo>
                                    <a:lnTo>
                                      <a:pt x="967" y="19"/>
                                    </a:lnTo>
                                    <a:lnTo>
                                      <a:pt x="968" y="19"/>
                                    </a:lnTo>
                                    <a:lnTo>
                                      <a:pt x="968" y="20"/>
                                    </a:lnTo>
                                    <a:lnTo>
                                      <a:pt x="969" y="14"/>
                                    </a:lnTo>
                                    <a:lnTo>
                                      <a:pt x="969" y="17"/>
                                    </a:lnTo>
                                    <a:lnTo>
                                      <a:pt x="970" y="10"/>
                                    </a:lnTo>
                                    <a:lnTo>
                                      <a:pt x="970" y="12"/>
                                    </a:lnTo>
                                    <a:lnTo>
                                      <a:pt x="971" y="10"/>
                                    </a:lnTo>
                                    <a:lnTo>
                                      <a:pt x="971" y="11"/>
                                    </a:lnTo>
                                    <a:lnTo>
                                      <a:pt x="972" y="12"/>
                                    </a:lnTo>
                                    <a:lnTo>
                                      <a:pt x="972" y="17"/>
                                    </a:lnTo>
                                    <a:lnTo>
                                      <a:pt x="973" y="19"/>
                                    </a:lnTo>
                                    <a:lnTo>
                                      <a:pt x="973" y="24"/>
                                    </a:lnTo>
                                    <a:lnTo>
                                      <a:pt x="974" y="28"/>
                                    </a:lnTo>
                                    <a:lnTo>
                                      <a:pt x="974" y="32"/>
                                    </a:lnTo>
                                    <a:lnTo>
                                      <a:pt x="976" y="35"/>
                                    </a:lnTo>
                                    <a:lnTo>
                                      <a:pt x="976" y="36"/>
                                    </a:lnTo>
                                    <a:lnTo>
                                      <a:pt x="977" y="37"/>
                                    </a:lnTo>
                                    <a:lnTo>
                                      <a:pt x="977" y="38"/>
                                    </a:lnTo>
                                    <a:lnTo>
                                      <a:pt x="978" y="38"/>
                                    </a:lnTo>
                                    <a:lnTo>
                                      <a:pt x="979" y="36"/>
                                    </a:lnTo>
                                    <a:lnTo>
                                      <a:pt x="979" y="38"/>
                                    </a:lnTo>
                                    <a:lnTo>
                                      <a:pt x="980" y="31"/>
                                    </a:lnTo>
                                    <a:lnTo>
                                      <a:pt x="980" y="35"/>
                                    </a:lnTo>
                                    <a:lnTo>
                                      <a:pt x="981" y="24"/>
                                    </a:lnTo>
                                    <a:lnTo>
                                      <a:pt x="981" y="29"/>
                                    </a:lnTo>
                                    <a:lnTo>
                                      <a:pt x="982" y="17"/>
                                    </a:lnTo>
                                    <a:lnTo>
                                      <a:pt x="982" y="21"/>
                                    </a:lnTo>
                                    <a:lnTo>
                                      <a:pt x="983" y="13"/>
                                    </a:lnTo>
                                    <a:lnTo>
                                      <a:pt x="983" y="14"/>
                                    </a:lnTo>
                                    <a:lnTo>
                                      <a:pt x="985" y="13"/>
                                    </a:lnTo>
                                    <a:lnTo>
                                      <a:pt x="985" y="15"/>
                                    </a:lnTo>
                                    <a:lnTo>
                                      <a:pt x="986" y="17"/>
                                    </a:lnTo>
                                    <a:lnTo>
                                      <a:pt x="986" y="19"/>
                                    </a:lnTo>
                                    <a:lnTo>
                                      <a:pt x="987" y="20"/>
                                    </a:lnTo>
                                    <a:lnTo>
                                      <a:pt x="988" y="19"/>
                                    </a:lnTo>
                                    <a:lnTo>
                                      <a:pt x="988" y="20"/>
                                    </a:lnTo>
                                    <a:lnTo>
                                      <a:pt x="989" y="15"/>
                                    </a:lnTo>
                                    <a:lnTo>
                                      <a:pt x="989" y="18"/>
                                    </a:lnTo>
                                    <a:lnTo>
                                      <a:pt x="990" y="13"/>
                                    </a:lnTo>
                                    <a:lnTo>
                                      <a:pt x="990" y="14"/>
                                    </a:lnTo>
                                    <a:lnTo>
                                      <a:pt x="991" y="13"/>
                                    </a:lnTo>
                                    <a:lnTo>
                                      <a:pt x="991" y="14"/>
                                    </a:lnTo>
                                    <a:lnTo>
                                      <a:pt x="992" y="15"/>
                                    </a:lnTo>
                                    <a:lnTo>
                                      <a:pt x="992" y="18"/>
                                    </a:lnTo>
                                    <a:lnTo>
                                      <a:pt x="994" y="20"/>
                                    </a:lnTo>
                                    <a:lnTo>
                                      <a:pt x="994" y="23"/>
                                    </a:lnTo>
                                    <a:lnTo>
                                      <a:pt x="995" y="24"/>
                                    </a:lnTo>
                                    <a:lnTo>
                                      <a:pt x="995" y="27"/>
                                    </a:lnTo>
                                    <a:lnTo>
                                      <a:pt x="996" y="28"/>
                                    </a:lnTo>
                                    <a:lnTo>
                                      <a:pt x="996" y="29"/>
                                    </a:lnTo>
                                    <a:lnTo>
                                      <a:pt x="997" y="28"/>
                                    </a:lnTo>
                                    <a:lnTo>
                                      <a:pt x="997" y="29"/>
                                    </a:lnTo>
                                    <a:lnTo>
                                      <a:pt x="998" y="27"/>
                                    </a:lnTo>
                                    <a:lnTo>
                                      <a:pt x="998" y="28"/>
                                    </a:lnTo>
                                    <a:lnTo>
                                      <a:pt x="999" y="24"/>
                                    </a:lnTo>
                                    <a:lnTo>
                                      <a:pt x="999" y="26"/>
                                    </a:lnTo>
                                    <a:lnTo>
                                      <a:pt x="1000" y="23"/>
                                    </a:lnTo>
                                    <a:lnTo>
                                      <a:pt x="1002" y="23"/>
                                    </a:lnTo>
                                    <a:lnTo>
                                      <a:pt x="1003" y="23"/>
                                    </a:lnTo>
                                    <a:lnTo>
                                      <a:pt x="1004" y="23"/>
                                    </a:lnTo>
                                    <a:lnTo>
                                      <a:pt x="1005" y="23"/>
                                    </a:lnTo>
                                    <a:lnTo>
                                      <a:pt x="1006" y="22"/>
                                    </a:lnTo>
                                    <a:lnTo>
                                      <a:pt x="1006" y="23"/>
                                    </a:lnTo>
                                    <a:lnTo>
                                      <a:pt x="1007" y="22"/>
                                    </a:lnTo>
                                    <a:lnTo>
                                      <a:pt x="1007" y="23"/>
                                    </a:lnTo>
                                    <a:lnTo>
                                      <a:pt x="1008" y="23"/>
                                    </a:lnTo>
                                    <a:lnTo>
                                      <a:pt x="1008" y="24"/>
                                    </a:lnTo>
                                    <a:lnTo>
                                      <a:pt x="1009" y="26"/>
                                    </a:lnTo>
                                    <a:lnTo>
                                      <a:pt x="1009" y="27"/>
                                    </a:lnTo>
                                    <a:lnTo>
                                      <a:pt x="1011" y="27"/>
                                    </a:lnTo>
                                    <a:lnTo>
                                      <a:pt x="1012" y="24"/>
                                    </a:lnTo>
                                    <a:lnTo>
                                      <a:pt x="1012" y="27"/>
                                    </a:lnTo>
                                    <a:lnTo>
                                      <a:pt x="1013" y="20"/>
                                    </a:lnTo>
                                    <a:lnTo>
                                      <a:pt x="1013" y="22"/>
                                    </a:lnTo>
                                    <a:lnTo>
                                      <a:pt x="1014" y="15"/>
                                    </a:lnTo>
                                    <a:lnTo>
                                      <a:pt x="1014" y="18"/>
                                    </a:lnTo>
                                    <a:lnTo>
                                      <a:pt x="1015" y="14"/>
                                    </a:lnTo>
                                    <a:lnTo>
                                      <a:pt x="1015" y="15"/>
                                    </a:lnTo>
                                    <a:lnTo>
                                      <a:pt x="1016" y="14"/>
                                    </a:lnTo>
                                    <a:lnTo>
                                      <a:pt x="1016" y="15"/>
                                    </a:lnTo>
                                    <a:lnTo>
                                      <a:pt x="1017" y="17"/>
                                    </a:lnTo>
                                    <a:lnTo>
                                      <a:pt x="1017" y="18"/>
                                    </a:lnTo>
                                    <a:lnTo>
                                      <a:pt x="1018" y="19"/>
                                    </a:lnTo>
                                    <a:lnTo>
                                      <a:pt x="1020" y="19"/>
                                    </a:lnTo>
                                    <a:lnTo>
                                      <a:pt x="1021" y="19"/>
                                    </a:lnTo>
                                    <a:lnTo>
                                      <a:pt x="1022" y="20"/>
                                    </a:lnTo>
                                    <a:lnTo>
                                      <a:pt x="1022" y="21"/>
                                    </a:lnTo>
                                    <a:lnTo>
                                      <a:pt x="1023" y="22"/>
                                    </a:lnTo>
                                    <a:lnTo>
                                      <a:pt x="1023" y="24"/>
                                    </a:lnTo>
                                    <a:lnTo>
                                      <a:pt x="1024" y="26"/>
                                    </a:lnTo>
                                    <a:lnTo>
                                      <a:pt x="1024" y="27"/>
                                    </a:lnTo>
                                    <a:lnTo>
                                      <a:pt x="1025" y="28"/>
                                    </a:lnTo>
                                    <a:lnTo>
                                      <a:pt x="1026" y="24"/>
                                    </a:lnTo>
                                    <a:lnTo>
                                      <a:pt x="1026" y="27"/>
                                    </a:lnTo>
                                    <a:lnTo>
                                      <a:pt x="1027" y="20"/>
                                    </a:lnTo>
                                    <a:lnTo>
                                      <a:pt x="1027" y="23"/>
                                    </a:lnTo>
                                    <a:lnTo>
                                      <a:pt x="1029" y="14"/>
                                    </a:lnTo>
                                    <a:lnTo>
                                      <a:pt x="1029" y="18"/>
                                    </a:lnTo>
                                    <a:lnTo>
                                      <a:pt x="1030" y="11"/>
                                    </a:lnTo>
                                    <a:lnTo>
                                      <a:pt x="1030" y="13"/>
                                    </a:lnTo>
                                    <a:lnTo>
                                      <a:pt x="1031" y="8"/>
                                    </a:lnTo>
                                    <a:lnTo>
                                      <a:pt x="1031" y="10"/>
                                    </a:lnTo>
                                    <a:lnTo>
                                      <a:pt x="1032" y="8"/>
                                    </a:lnTo>
                                    <a:lnTo>
                                      <a:pt x="1033" y="9"/>
                                    </a:lnTo>
                                    <a:lnTo>
                                      <a:pt x="1033" y="11"/>
                                    </a:lnTo>
                                    <a:lnTo>
                                      <a:pt x="1034" y="13"/>
                                    </a:lnTo>
                                    <a:lnTo>
                                      <a:pt x="1034" y="17"/>
                                    </a:lnTo>
                                    <a:lnTo>
                                      <a:pt x="1035" y="19"/>
                                    </a:lnTo>
                                    <a:lnTo>
                                      <a:pt x="1035" y="21"/>
                                    </a:lnTo>
                                    <a:lnTo>
                                      <a:pt x="1036" y="21"/>
                                    </a:lnTo>
                                    <a:lnTo>
                                      <a:pt x="1036" y="22"/>
                                    </a:lnTo>
                                    <a:lnTo>
                                      <a:pt x="1038" y="22"/>
                                    </a:lnTo>
                                    <a:lnTo>
                                      <a:pt x="1039" y="22"/>
                                    </a:lnTo>
                                    <a:lnTo>
                                      <a:pt x="1039" y="24"/>
                                    </a:lnTo>
                                    <a:lnTo>
                                      <a:pt x="1040" y="26"/>
                                    </a:lnTo>
                                    <a:lnTo>
                                      <a:pt x="1040" y="29"/>
                                    </a:lnTo>
                                    <a:lnTo>
                                      <a:pt x="1041" y="31"/>
                                    </a:lnTo>
                                    <a:lnTo>
                                      <a:pt x="1041" y="32"/>
                                    </a:lnTo>
                                    <a:lnTo>
                                      <a:pt x="1042" y="35"/>
                                    </a:lnTo>
                                    <a:lnTo>
                                      <a:pt x="1042" y="36"/>
                                    </a:lnTo>
                                    <a:lnTo>
                                      <a:pt x="1043" y="36"/>
                                    </a:lnTo>
                                    <a:lnTo>
                                      <a:pt x="1044" y="32"/>
                                    </a:lnTo>
                                    <a:lnTo>
                                      <a:pt x="1044" y="35"/>
                                    </a:lnTo>
                                    <a:lnTo>
                                      <a:pt x="1046" y="28"/>
                                    </a:lnTo>
                                    <a:lnTo>
                                      <a:pt x="1046" y="31"/>
                                    </a:lnTo>
                                    <a:lnTo>
                                      <a:pt x="1047" y="23"/>
                                    </a:lnTo>
                                    <a:lnTo>
                                      <a:pt x="1047" y="27"/>
                                    </a:lnTo>
                                    <a:lnTo>
                                      <a:pt x="1048" y="19"/>
                                    </a:lnTo>
                                    <a:lnTo>
                                      <a:pt x="1048" y="21"/>
                                    </a:lnTo>
                                    <a:lnTo>
                                      <a:pt x="1049" y="17"/>
                                    </a:lnTo>
                                    <a:lnTo>
                                      <a:pt x="1049" y="18"/>
                                    </a:lnTo>
                                    <a:lnTo>
                                      <a:pt x="1050" y="17"/>
                                    </a:lnTo>
                                    <a:lnTo>
                                      <a:pt x="1050" y="19"/>
                                    </a:lnTo>
                                    <a:lnTo>
                                      <a:pt x="1051" y="20"/>
                                    </a:lnTo>
                                    <a:lnTo>
                                      <a:pt x="1051" y="24"/>
                                    </a:lnTo>
                                    <a:lnTo>
                                      <a:pt x="1052" y="27"/>
                                    </a:lnTo>
                                    <a:lnTo>
                                      <a:pt x="1052" y="29"/>
                                    </a:lnTo>
                                    <a:lnTo>
                                      <a:pt x="1053" y="30"/>
                                    </a:lnTo>
                                    <a:lnTo>
                                      <a:pt x="1053" y="32"/>
                                    </a:lnTo>
                                    <a:lnTo>
                                      <a:pt x="1055" y="31"/>
                                    </a:lnTo>
                                    <a:lnTo>
                                      <a:pt x="1055" y="33"/>
                                    </a:lnTo>
                                    <a:lnTo>
                                      <a:pt x="1056" y="26"/>
                                    </a:lnTo>
                                    <a:lnTo>
                                      <a:pt x="1056" y="30"/>
                                    </a:lnTo>
                                    <a:lnTo>
                                      <a:pt x="1057" y="18"/>
                                    </a:lnTo>
                                    <a:lnTo>
                                      <a:pt x="1057" y="23"/>
                                    </a:lnTo>
                                    <a:lnTo>
                                      <a:pt x="1058" y="12"/>
                                    </a:lnTo>
                                    <a:lnTo>
                                      <a:pt x="1058" y="15"/>
                                    </a:lnTo>
                                    <a:lnTo>
                                      <a:pt x="1059" y="10"/>
                                    </a:lnTo>
                                    <a:lnTo>
                                      <a:pt x="1059" y="11"/>
                                    </a:lnTo>
                                    <a:lnTo>
                                      <a:pt x="1060" y="10"/>
                                    </a:lnTo>
                                    <a:lnTo>
                                      <a:pt x="1060" y="11"/>
                                    </a:lnTo>
                                    <a:lnTo>
                                      <a:pt x="1061" y="12"/>
                                    </a:lnTo>
                                    <a:lnTo>
                                      <a:pt x="1061" y="14"/>
                                    </a:lnTo>
                                    <a:lnTo>
                                      <a:pt x="1062" y="15"/>
                                    </a:lnTo>
                                    <a:lnTo>
                                      <a:pt x="1062" y="17"/>
                                    </a:lnTo>
                                    <a:lnTo>
                                      <a:pt x="1064" y="18"/>
                                    </a:lnTo>
                                    <a:lnTo>
                                      <a:pt x="1064" y="19"/>
                                    </a:lnTo>
                                    <a:lnTo>
                                      <a:pt x="1065" y="20"/>
                                    </a:lnTo>
                                    <a:lnTo>
                                      <a:pt x="1065" y="21"/>
                                    </a:lnTo>
                                    <a:lnTo>
                                      <a:pt x="1066" y="22"/>
                                    </a:lnTo>
                                    <a:lnTo>
                                      <a:pt x="1067" y="23"/>
                                    </a:lnTo>
                                    <a:lnTo>
                                      <a:pt x="1068" y="24"/>
                                    </a:lnTo>
                                    <a:lnTo>
                                      <a:pt x="1068" y="26"/>
                                    </a:lnTo>
                                    <a:lnTo>
                                      <a:pt x="1069" y="26"/>
                                    </a:lnTo>
                                    <a:lnTo>
                                      <a:pt x="1069" y="27"/>
                                    </a:lnTo>
                                    <a:lnTo>
                                      <a:pt x="1070" y="23"/>
                                    </a:lnTo>
                                    <a:lnTo>
                                      <a:pt x="1070" y="26"/>
                                    </a:lnTo>
                                    <a:lnTo>
                                      <a:pt x="1071" y="19"/>
                                    </a:lnTo>
                                    <a:lnTo>
                                      <a:pt x="1071" y="22"/>
                                    </a:lnTo>
                                    <a:lnTo>
                                      <a:pt x="1073" y="13"/>
                                    </a:lnTo>
                                    <a:lnTo>
                                      <a:pt x="1073" y="17"/>
                                    </a:lnTo>
                                    <a:lnTo>
                                      <a:pt x="1074" y="11"/>
                                    </a:lnTo>
                                    <a:lnTo>
                                      <a:pt x="1074" y="12"/>
                                    </a:lnTo>
                                    <a:lnTo>
                                      <a:pt x="1075" y="11"/>
                                    </a:lnTo>
                                    <a:lnTo>
                                      <a:pt x="1076" y="13"/>
                                    </a:lnTo>
                                    <a:lnTo>
                                      <a:pt x="1076" y="17"/>
                                    </a:lnTo>
                                    <a:lnTo>
                                      <a:pt x="1077" y="19"/>
                                    </a:lnTo>
                                    <a:lnTo>
                                      <a:pt x="1077" y="23"/>
                                    </a:lnTo>
                                    <a:lnTo>
                                      <a:pt x="1078" y="26"/>
                                    </a:lnTo>
                                    <a:lnTo>
                                      <a:pt x="1078" y="29"/>
                                    </a:lnTo>
                                    <a:lnTo>
                                      <a:pt x="1079" y="31"/>
                                    </a:lnTo>
                                    <a:lnTo>
                                      <a:pt x="1079" y="32"/>
                                    </a:lnTo>
                                    <a:lnTo>
                                      <a:pt x="1080" y="33"/>
                                    </a:lnTo>
                                    <a:lnTo>
                                      <a:pt x="1082" y="31"/>
                                    </a:lnTo>
                                    <a:lnTo>
                                      <a:pt x="1082" y="33"/>
                                    </a:lnTo>
                                    <a:lnTo>
                                      <a:pt x="1083" y="26"/>
                                    </a:lnTo>
                                    <a:lnTo>
                                      <a:pt x="1083" y="29"/>
                                    </a:lnTo>
                                    <a:lnTo>
                                      <a:pt x="1084" y="21"/>
                                    </a:lnTo>
                                    <a:lnTo>
                                      <a:pt x="1084" y="24"/>
                                    </a:lnTo>
                                    <a:lnTo>
                                      <a:pt x="1085" y="20"/>
                                    </a:lnTo>
                                    <a:lnTo>
                                      <a:pt x="1086" y="20"/>
                                    </a:lnTo>
                                    <a:lnTo>
                                      <a:pt x="1087" y="20"/>
                                    </a:lnTo>
                                    <a:lnTo>
                                      <a:pt x="1088" y="19"/>
                                    </a:lnTo>
                                    <a:lnTo>
                                      <a:pt x="1088" y="20"/>
                                    </a:lnTo>
                                    <a:lnTo>
                                      <a:pt x="1089" y="17"/>
                                    </a:lnTo>
                                    <a:lnTo>
                                      <a:pt x="1089" y="18"/>
                                    </a:lnTo>
                                    <a:lnTo>
                                      <a:pt x="1091" y="17"/>
                                    </a:lnTo>
                                    <a:lnTo>
                                      <a:pt x="1091" y="18"/>
                                    </a:lnTo>
                                    <a:lnTo>
                                      <a:pt x="1092" y="18"/>
                                    </a:lnTo>
                                    <a:lnTo>
                                      <a:pt x="1092" y="20"/>
                                    </a:lnTo>
                                    <a:lnTo>
                                      <a:pt x="1093" y="21"/>
                                    </a:lnTo>
                                    <a:lnTo>
                                      <a:pt x="1093" y="23"/>
                                    </a:lnTo>
                                    <a:lnTo>
                                      <a:pt x="1094" y="24"/>
                                    </a:lnTo>
                                    <a:lnTo>
                                      <a:pt x="1094" y="26"/>
                                    </a:lnTo>
                                    <a:lnTo>
                                      <a:pt x="1095" y="26"/>
                                    </a:lnTo>
                                    <a:lnTo>
                                      <a:pt x="1096" y="23"/>
                                    </a:lnTo>
                                    <a:lnTo>
                                      <a:pt x="1096" y="24"/>
                                    </a:lnTo>
                                    <a:lnTo>
                                      <a:pt x="1097" y="21"/>
                                    </a:lnTo>
                                    <a:lnTo>
                                      <a:pt x="1097" y="22"/>
                                    </a:lnTo>
                                    <a:lnTo>
                                      <a:pt x="1099" y="20"/>
                                    </a:lnTo>
                                    <a:lnTo>
                                      <a:pt x="1100" y="20"/>
                                    </a:lnTo>
                                    <a:lnTo>
                                      <a:pt x="1101" y="20"/>
                                    </a:lnTo>
                                    <a:lnTo>
                                      <a:pt x="1101" y="21"/>
                                    </a:lnTo>
                                    <a:lnTo>
                                      <a:pt x="1102" y="22"/>
                                    </a:lnTo>
                                    <a:lnTo>
                                      <a:pt x="1103" y="21"/>
                                    </a:lnTo>
                                    <a:lnTo>
                                      <a:pt x="1103" y="22"/>
                                    </a:lnTo>
                                    <a:lnTo>
                                      <a:pt x="1104" y="19"/>
                                    </a:lnTo>
                                    <a:lnTo>
                                      <a:pt x="1104" y="21"/>
                                    </a:lnTo>
                                    <a:lnTo>
                                      <a:pt x="1105" y="15"/>
                                    </a:lnTo>
                                    <a:lnTo>
                                      <a:pt x="1105" y="18"/>
                                    </a:lnTo>
                                    <a:lnTo>
                                      <a:pt x="1106" y="13"/>
                                    </a:lnTo>
                                    <a:lnTo>
                                      <a:pt x="1106" y="14"/>
                                    </a:lnTo>
                                    <a:lnTo>
                                      <a:pt x="1108" y="12"/>
                                    </a:lnTo>
                                    <a:lnTo>
                                      <a:pt x="1109" y="13"/>
                                    </a:lnTo>
                                    <a:lnTo>
                                      <a:pt x="1109" y="15"/>
                                    </a:lnTo>
                                    <a:lnTo>
                                      <a:pt x="1110" y="18"/>
                                    </a:lnTo>
                                    <a:lnTo>
                                      <a:pt x="1110" y="22"/>
                                    </a:lnTo>
                                    <a:lnTo>
                                      <a:pt x="1111" y="24"/>
                                    </a:lnTo>
                                    <a:lnTo>
                                      <a:pt x="1111" y="28"/>
                                    </a:lnTo>
                                    <a:lnTo>
                                      <a:pt x="1112" y="29"/>
                                    </a:lnTo>
                                    <a:lnTo>
                                      <a:pt x="1113" y="26"/>
                                    </a:lnTo>
                                    <a:lnTo>
                                      <a:pt x="1113" y="28"/>
                                    </a:lnTo>
                                    <a:lnTo>
                                      <a:pt x="1114" y="22"/>
                                    </a:lnTo>
                                    <a:lnTo>
                                      <a:pt x="1114" y="24"/>
                                    </a:lnTo>
                                    <a:lnTo>
                                      <a:pt x="1115" y="21"/>
                                    </a:lnTo>
                                    <a:lnTo>
                                      <a:pt x="1115" y="22"/>
                                    </a:lnTo>
                                    <a:lnTo>
                                      <a:pt x="1117" y="23"/>
                                    </a:lnTo>
                                    <a:lnTo>
                                      <a:pt x="1117" y="28"/>
                                    </a:lnTo>
                                    <a:lnTo>
                                      <a:pt x="1118" y="29"/>
                                    </a:lnTo>
                                    <a:lnTo>
                                      <a:pt x="1118" y="31"/>
                                    </a:lnTo>
                                    <a:lnTo>
                                      <a:pt x="1119" y="32"/>
                                    </a:lnTo>
                                    <a:lnTo>
                                      <a:pt x="1119" y="33"/>
                                    </a:lnTo>
                                    <a:lnTo>
                                      <a:pt x="1120" y="31"/>
                                    </a:lnTo>
                                    <a:lnTo>
                                      <a:pt x="1120" y="33"/>
                                    </a:lnTo>
                                    <a:lnTo>
                                      <a:pt x="1121" y="27"/>
                                    </a:lnTo>
                                    <a:lnTo>
                                      <a:pt x="1121" y="30"/>
                                    </a:lnTo>
                                    <a:lnTo>
                                      <a:pt x="1122" y="23"/>
                                    </a:lnTo>
                                    <a:lnTo>
                                      <a:pt x="1122" y="26"/>
                                    </a:lnTo>
                                    <a:lnTo>
                                      <a:pt x="1123" y="20"/>
                                    </a:lnTo>
                                    <a:lnTo>
                                      <a:pt x="1123" y="22"/>
                                    </a:lnTo>
                                    <a:lnTo>
                                      <a:pt x="1124" y="18"/>
                                    </a:lnTo>
                                    <a:lnTo>
                                      <a:pt x="1124" y="19"/>
                                    </a:lnTo>
                                    <a:lnTo>
                                      <a:pt x="1126" y="14"/>
                                    </a:lnTo>
                                    <a:lnTo>
                                      <a:pt x="1126" y="17"/>
                                    </a:lnTo>
                                    <a:lnTo>
                                      <a:pt x="1127" y="12"/>
                                    </a:lnTo>
                                    <a:lnTo>
                                      <a:pt x="1127" y="13"/>
                                    </a:lnTo>
                                    <a:lnTo>
                                      <a:pt x="1128" y="12"/>
                                    </a:lnTo>
                                    <a:lnTo>
                                      <a:pt x="1129" y="13"/>
                                    </a:lnTo>
                                    <a:lnTo>
                                      <a:pt x="1129" y="15"/>
                                    </a:lnTo>
                                    <a:lnTo>
                                      <a:pt x="1130" y="17"/>
                                    </a:lnTo>
                                    <a:lnTo>
                                      <a:pt x="1130" y="20"/>
                                    </a:lnTo>
                                    <a:lnTo>
                                      <a:pt x="1131" y="21"/>
                                    </a:lnTo>
                                    <a:lnTo>
                                      <a:pt x="1131" y="23"/>
                                    </a:lnTo>
                                    <a:lnTo>
                                      <a:pt x="1132" y="23"/>
                                    </a:lnTo>
                                    <a:lnTo>
                                      <a:pt x="1133" y="20"/>
                                    </a:lnTo>
                                    <a:lnTo>
                                      <a:pt x="1133" y="22"/>
                                    </a:lnTo>
                                    <a:lnTo>
                                      <a:pt x="1135" y="15"/>
                                    </a:lnTo>
                                    <a:lnTo>
                                      <a:pt x="1135" y="19"/>
                                    </a:lnTo>
                                    <a:lnTo>
                                      <a:pt x="1136" y="12"/>
                                    </a:lnTo>
                                    <a:lnTo>
                                      <a:pt x="1136" y="14"/>
                                    </a:lnTo>
                                    <a:lnTo>
                                      <a:pt x="1137" y="12"/>
                                    </a:lnTo>
                                    <a:lnTo>
                                      <a:pt x="1138" y="13"/>
                                    </a:lnTo>
                                    <a:lnTo>
                                      <a:pt x="1138" y="15"/>
                                    </a:lnTo>
                                    <a:lnTo>
                                      <a:pt x="1139" y="17"/>
                                    </a:lnTo>
                                    <a:lnTo>
                                      <a:pt x="1139" y="19"/>
                                    </a:lnTo>
                                    <a:lnTo>
                                      <a:pt x="1140" y="21"/>
                                    </a:lnTo>
                                    <a:lnTo>
                                      <a:pt x="1140" y="26"/>
                                    </a:lnTo>
                                    <a:lnTo>
                                      <a:pt x="1141" y="28"/>
                                    </a:lnTo>
                                    <a:lnTo>
                                      <a:pt x="1141" y="32"/>
                                    </a:lnTo>
                                    <a:lnTo>
                                      <a:pt x="1143" y="35"/>
                                    </a:lnTo>
                                    <a:lnTo>
                                      <a:pt x="1143" y="37"/>
                                    </a:lnTo>
                                    <a:lnTo>
                                      <a:pt x="1144" y="38"/>
                                    </a:lnTo>
                                    <a:lnTo>
                                      <a:pt x="1145" y="33"/>
                                    </a:lnTo>
                                    <a:lnTo>
                                      <a:pt x="1145" y="37"/>
                                    </a:lnTo>
                                    <a:lnTo>
                                      <a:pt x="1146" y="26"/>
                                    </a:lnTo>
                                    <a:lnTo>
                                      <a:pt x="1146" y="30"/>
                                    </a:lnTo>
                                    <a:lnTo>
                                      <a:pt x="1147" y="21"/>
                                    </a:lnTo>
                                    <a:lnTo>
                                      <a:pt x="1147" y="23"/>
                                    </a:lnTo>
                                    <a:lnTo>
                                      <a:pt x="1148" y="20"/>
                                    </a:lnTo>
                                    <a:lnTo>
                                      <a:pt x="1148" y="21"/>
                                    </a:lnTo>
                                    <a:lnTo>
                                      <a:pt x="1149" y="20"/>
                                    </a:lnTo>
                                    <a:lnTo>
                                      <a:pt x="1149" y="21"/>
                                    </a:lnTo>
                                    <a:lnTo>
                                      <a:pt x="1150" y="19"/>
                                    </a:lnTo>
                                    <a:lnTo>
                                      <a:pt x="1150" y="20"/>
                                    </a:lnTo>
                                    <a:lnTo>
                                      <a:pt x="1152" y="14"/>
                                    </a:lnTo>
                                    <a:lnTo>
                                      <a:pt x="1152" y="18"/>
                                    </a:lnTo>
                                    <a:lnTo>
                                      <a:pt x="1153" y="11"/>
                                    </a:lnTo>
                                    <a:lnTo>
                                      <a:pt x="1153" y="13"/>
                                    </a:lnTo>
                                    <a:lnTo>
                                      <a:pt x="1154" y="11"/>
                                    </a:lnTo>
                                    <a:lnTo>
                                      <a:pt x="1154" y="12"/>
                                    </a:lnTo>
                                    <a:lnTo>
                                      <a:pt x="1155" y="13"/>
                                    </a:lnTo>
                                    <a:lnTo>
                                      <a:pt x="1155" y="18"/>
                                    </a:lnTo>
                                    <a:lnTo>
                                      <a:pt x="1156" y="19"/>
                                    </a:lnTo>
                                    <a:lnTo>
                                      <a:pt x="1156" y="22"/>
                                    </a:lnTo>
                                    <a:lnTo>
                                      <a:pt x="1157" y="23"/>
                                    </a:lnTo>
                                    <a:lnTo>
                                      <a:pt x="1158" y="22"/>
                                    </a:lnTo>
                                    <a:lnTo>
                                      <a:pt x="1158" y="23"/>
                                    </a:lnTo>
                                    <a:lnTo>
                                      <a:pt x="1159" y="21"/>
                                    </a:lnTo>
                                    <a:lnTo>
                                      <a:pt x="1159" y="22"/>
                                    </a:lnTo>
                                    <a:lnTo>
                                      <a:pt x="1161" y="21"/>
                                    </a:lnTo>
                                    <a:lnTo>
                                      <a:pt x="1161" y="22"/>
                                    </a:lnTo>
                                    <a:lnTo>
                                      <a:pt x="1162" y="22"/>
                                    </a:lnTo>
                                    <a:lnTo>
                                      <a:pt x="1162" y="24"/>
                                    </a:lnTo>
                                    <a:lnTo>
                                      <a:pt x="1163" y="24"/>
                                    </a:lnTo>
                                    <a:lnTo>
                                      <a:pt x="1163" y="26"/>
                                    </a:lnTo>
                                    <a:lnTo>
                                      <a:pt x="1164" y="24"/>
                                    </a:lnTo>
                                    <a:lnTo>
                                      <a:pt x="1164" y="26"/>
                                    </a:lnTo>
                                    <a:lnTo>
                                      <a:pt x="1165" y="22"/>
                                    </a:lnTo>
                                    <a:lnTo>
                                      <a:pt x="1165" y="23"/>
                                    </a:lnTo>
                                    <a:lnTo>
                                      <a:pt x="1166" y="19"/>
                                    </a:lnTo>
                                    <a:lnTo>
                                      <a:pt x="1166" y="21"/>
                                    </a:lnTo>
                                    <a:lnTo>
                                      <a:pt x="1167" y="18"/>
                                    </a:lnTo>
                                    <a:lnTo>
                                      <a:pt x="1167" y="19"/>
                                    </a:lnTo>
                                    <a:lnTo>
                                      <a:pt x="1168" y="20"/>
                                    </a:lnTo>
                                    <a:lnTo>
                                      <a:pt x="1168" y="23"/>
                                    </a:lnTo>
                                    <a:lnTo>
                                      <a:pt x="1170" y="24"/>
                                    </a:lnTo>
                                    <a:lnTo>
                                      <a:pt x="1170" y="29"/>
                                    </a:lnTo>
                                    <a:lnTo>
                                      <a:pt x="1171" y="30"/>
                                    </a:lnTo>
                                    <a:lnTo>
                                      <a:pt x="1171" y="31"/>
                                    </a:lnTo>
                                    <a:lnTo>
                                      <a:pt x="1172" y="29"/>
                                    </a:lnTo>
                                    <a:lnTo>
                                      <a:pt x="1172" y="30"/>
                                    </a:lnTo>
                                    <a:lnTo>
                                      <a:pt x="1173" y="24"/>
                                    </a:lnTo>
                                    <a:lnTo>
                                      <a:pt x="1173" y="28"/>
                                    </a:lnTo>
                                    <a:lnTo>
                                      <a:pt x="1174" y="20"/>
                                    </a:lnTo>
                                    <a:lnTo>
                                      <a:pt x="1174" y="22"/>
                                    </a:lnTo>
                                    <a:lnTo>
                                      <a:pt x="1175" y="20"/>
                                    </a:lnTo>
                                    <a:lnTo>
                                      <a:pt x="1176" y="21"/>
                                    </a:lnTo>
                                    <a:lnTo>
                                      <a:pt x="1176" y="23"/>
                                    </a:lnTo>
                                    <a:lnTo>
                                      <a:pt x="1177" y="23"/>
                                    </a:lnTo>
                                    <a:lnTo>
                                      <a:pt x="1177" y="24"/>
                                    </a:lnTo>
                                    <a:lnTo>
                                      <a:pt x="1179" y="20"/>
                                    </a:lnTo>
                                    <a:lnTo>
                                      <a:pt x="1179" y="23"/>
                                    </a:lnTo>
                                    <a:lnTo>
                                      <a:pt x="1180" y="13"/>
                                    </a:lnTo>
                                    <a:lnTo>
                                      <a:pt x="1180" y="19"/>
                                    </a:lnTo>
                                    <a:lnTo>
                                      <a:pt x="1181" y="8"/>
                                    </a:lnTo>
                                    <a:lnTo>
                                      <a:pt x="1181" y="11"/>
                                    </a:lnTo>
                                    <a:lnTo>
                                      <a:pt x="1182" y="5"/>
                                    </a:lnTo>
                                    <a:lnTo>
                                      <a:pt x="1182" y="6"/>
                                    </a:lnTo>
                                    <a:lnTo>
                                      <a:pt x="1183" y="5"/>
                                    </a:lnTo>
                                    <a:lnTo>
                                      <a:pt x="1183" y="6"/>
                                    </a:lnTo>
                                    <a:lnTo>
                                      <a:pt x="1184" y="8"/>
                                    </a:lnTo>
                                    <a:lnTo>
                                      <a:pt x="1184" y="12"/>
                                    </a:lnTo>
                                    <a:lnTo>
                                      <a:pt x="1185" y="14"/>
                                    </a:lnTo>
                                    <a:lnTo>
                                      <a:pt x="1185" y="19"/>
                                    </a:lnTo>
                                    <a:lnTo>
                                      <a:pt x="1187" y="21"/>
                                    </a:lnTo>
                                    <a:lnTo>
                                      <a:pt x="1187" y="24"/>
                                    </a:lnTo>
                                    <a:lnTo>
                                      <a:pt x="1188" y="26"/>
                                    </a:lnTo>
                                    <a:lnTo>
                                      <a:pt x="1188" y="28"/>
                                    </a:lnTo>
                                    <a:lnTo>
                                      <a:pt x="1189" y="28"/>
                                    </a:lnTo>
                                    <a:lnTo>
                                      <a:pt x="1189" y="29"/>
                                    </a:lnTo>
                                    <a:lnTo>
                                      <a:pt x="1190" y="30"/>
                                    </a:lnTo>
                                    <a:lnTo>
                                      <a:pt x="1191" y="31"/>
                                    </a:lnTo>
                                    <a:lnTo>
                                      <a:pt x="1192" y="30"/>
                                    </a:lnTo>
                                    <a:lnTo>
                                      <a:pt x="1192" y="31"/>
                                    </a:lnTo>
                                    <a:lnTo>
                                      <a:pt x="1193" y="28"/>
                                    </a:lnTo>
                                    <a:lnTo>
                                      <a:pt x="1193" y="29"/>
                                    </a:lnTo>
                                    <a:lnTo>
                                      <a:pt x="1194" y="26"/>
                                    </a:lnTo>
                                    <a:lnTo>
                                      <a:pt x="1194" y="27"/>
                                    </a:lnTo>
                                    <a:lnTo>
                                      <a:pt x="1196" y="23"/>
                                    </a:lnTo>
                                    <a:lnTo>
                                      <a:pt x="1196" y="24"/>
                                    </a:lnTo>
                                    <a:lnTo>
                                      <a:pt x="1197" y="23"/>
                                    </a:lnTo>
                                    <a:lnTo>
                                      <a:pt x="1198" y="22"/>
                                    </a:lnTo>
                                    <a:lnTo>
                                      <a:pt x="1198" y="23"/>
                                    </a:lnTo>
                                    <a:lnTo>
                                      <a:pt x="1199" y="20"/>
                                    </a:lnTo>
                                    <a:lnTo>
                                      <a:pt x="1199" y="22"/>
                                    </a:lnTo>
                                    <a:lnTo>
                                      <a:pt x="1200" y="18"/>
                                    </a:lnTo>
                                    <a:lnTo>
                                      <a:pt x="1200" y="19"/>
                                    </a:lnTo>
                                    <a:lnTo>
                                      <a:pt x="1201" y="18"/>
                                    </a:lnTo>
                                    <a:lnTo>
                                      <a:pt x="1201" y="19"/>
                                    </a:lnTo>
                                    <a:lnTo>
                                      <a:pt x="1202" y="19"/>
                                    </a:lnTo>
                                    <a:lnTo>
                                      <a:pt x="1202" y="21"/>
                                    </a:lnTo>
                                    <a:lnTo>
                                      <a:pt x="1203" y="22"/>
                                    </a:lnTo>
                                    <a:lnTo>
                                      <a:pt x="1203" y="24"/>
                                    </a:lnTo>
                                    <a:lnTo>
                                      <a:pt x="1205" y="26"/>
                                    </a:lnTo>
                                    <a:lnTo>
                                      <a:pt x="1206" y="27"/>
                                    </a:lnTo>
                                    <a:lnTo>
                                      <a:pt x="1206" y="28"/>
                                    </a:lnTo>
                                    <a:lnTo>
                                      <a:pt x="1207" y="29"/>
                                    </a:lnTo>
                                    <a:lnTo>
                                      <a:pt x="1208" y="28"/>
                                    </a:lnTo>
                                    <a:lnTo>
                                      <a:pt x="1208" y="29"/>
                                    </a:lnTo>
                                    <a:lnTo>
                                      <a:pt x="1209" y="24"/>
                                    </a:lnTo>
                                    <a:lnTo>
                                      <a:pt x="1209" y="27"/>
                                    </a:lnTo>
                                    <a:lnTo>
                                      <a:pt x="1210" y="21"/>
                                    </a:lnTo>
                                    <a:lnTo>
                                      <a:pt x="1210" y="23"/>
                                    </a:lnTo>
                                    <a:lnTo>
                                      <a:pt x="1211" y="19"/>
                                    </a:lnTo>
                                    <a:lnTo>
                                      <a:pt x="1211" y="20"/>
                                    </a:lnTo>
                                    <a:lnTo>
                                      <a:pt x="1212" y="19"/>
                                    </a:lnTo>
                                    <a:lnTo>
                                      <a:pt x="1212" y="20"/>
                                    </a:lnTo>
                                    <a:lnTo>
                                      <a:pt x="1214" y="19"/>
                                    </a:lnTo>
                                    <a:lnTo>
                                      <a:pt x="1214" y="20"/>
                                    </a:lnTo>
                                    <a:lnTo>
                                      <a:pt x="1215" y="15"/>
                                    </a:lnTo>
                                    <a:lnTo>
                                      <a:pt x="1215" y="18"/>
                                    </a:lnTo>
                                    <a:lnTo>
                                      <a:pt x="1216" y="12"/>
                                    </a:lnTo>
                                    <a:lnTo>
                                      <a:pt x="1216" y="13"/>
                                    </a:lnTo>
                                    <a:lnTo>
                                      <a:pt x="1217" y="8"/>
                                    </a:lnTo>
                                    <a:lnTo>
                                      <a:pt x="1217" y="10"/>
                                    </a:lnTo>
                                    <a:lnTo>
                                      <a:pt x="1218" y="6"/>
                                    </a:lnTo>
                                    <a:lnTo>
                                      <a:pt x="1219" y="6"/>
                                    </a:lnTo>
                                    <a:lnTo>
                                      <a:pt x="1220" y="8"/>
                                    </a:lnTo>
                                    <a:lnTo>
                                      <a:pt x="1220" y="9"/>
                                    </a:lnTo>
                                    <a:lnTo>
                                      <a:pt x="1221" y="10"/>
                                    </a:lnTo>
                                    <a:lnTo>
                                      <a:pt x="1221" y="13"/>
                                    </a:lnTo>
                                    <a:lnTo>
                                      <a:pt x="1223" y="15"/>
                                    </a:lnTo>
                                    <a:lnTo>
                                      <a:pt x="1223" y="20"/>
                                    </a:lnTo>
                                    <a:lnTo>
                                      <a:pt x="1224" y="22"/>
                                    </a:lnTo>
                                    <a:lnTo>
                                      <a:pt x="1224" y="28"/>
                                    </a:lnTo>
                                    <a:lnTo>
                                      <a:pt x="1225" y="30"/>
                                    </a:lnTo>
                                    <a:lnTo>
                                      <a:pt x="1225" y="32"/>
                                    </a:lnTo>
                                    <a:lnTo>
                                      <a:pt x="1226" y="33"/>
                                    </a:lnTo>
                                    <a:lnTo>
                                      <a:pt x="1227" y="31"/>
                                    </a:lnTo>
                                    <a:lnTo>
                                      <a:pt x="1227" y="32"/>
                                    </a:lnTo>
                                    <a:lnTo>
                                      <a:pt x="1228" y="30"/>
                                    </a:lnTo>
                                    <a:lnTo>
                                      <a:pt x="1228" y="31"/>
                                    </a:lnTo>
                                    <a:lnTo>
                                      <a:pt x="1229" y="30"/>
                                    </a:lnTo>
                                    <a:lnTo>
                                      <a:pt x="1230" y="30"/>
                                    </a:lnTo>
                                    <a:lnTo>
                                      <a:pt x="1230" y="31"/>
                                    </a:lnTo>
                                    <a:lnTo>
                                      <a:pt x="1232" y="31"/>
                                    </a:lnTo>
                                    <a:lnTo>
                                      <a:pt x="1233" y="30"/>
                                    </a:lnTo>
                                    <a:lnTo>
                                      <a:pt x="1233" y="31"/>
                                    </a:lnTo>
                                    <a:lnTo>
                                      <a:pt x="1234" y="29"/>
                                    </a:lnTo>
                                    <a:lnTo>
                                      <a:pt x="1234" y="30"/>
                                    </a:lnTo>
                                    <a:lnTo>
                                      <a:pt x="1235" y="26"/>
                                    </a:lnTo>
                                    <a:lnTo>
                                      <a:pt x="1235" y="28"/>
                                    </a:lnTo>
                                    <a:lnTo>
                                      <a:pt x="1236" y="20"/>
                                    </a:lnTo>
                                    <a:lnTo>
                                      <a:pt x="1236" y="23"/>
                                    </a:lnTo>
                                    <a:lnTo>
                                      <a:pt x="1237" y="17"/>
                                    </a:lnTo>
                                    <a:lnTo>
                                      <a:pt x="1237" y="19"/>
                                    </a:lnTo>
                                    <a:lnTo>
                                      <a:pt x="1238" y="14"/>
                                    </a:lnTo>
                                    <a:lnTo>
                                      <a:pt x="1238" y="15"/>
                                    </a:lnTo>
                                    <a:lnTo>
                                      <a:pt x="1240" y="14"/>
                                    </a:lnTo>
                                    <a:lnTo>
                                      <a:pt x="1240" y="17"/>
                                    </a:lnTo>
                                    <a:lnTo>
                                      <a:pt x="1241" y="19"/>
                                    </a:lnTo>
                                    <a:lnTo>
                                      <a:pt x="1241" y="24"/>
                                    </a:lnTo>
                                    <a:lnTo>
                                      <a:pt x="1242" y="27"/>
                                    </a:lnTo>
                                    <a:lnTo>
                                      <a:pt x="1242" y="30"/>
                                    </a:lnTo>
                                    <a:lnTo>
                                      <a:pt x="1243" y="30"/>
                                    </a:lnTo>
                                    <a:lnTo>
                                      <a:pt x="1243" y="31"/>
                                    </a:lnTo>
                                    <a:lnTo>
                                      <a:pt x="1244" y="23"/>
                                    </a:lnTo>
                                    <a:lnTo>
                                      <a:pt x="1244" y="28"/>
                                    </a:lnTo>
                                    <a:lnTo>
                                      <a:pt x="1245" y="14"/>
                                    </a:lnTo>
                                    <a:lnTo>
                                      <a:pt x="1245" y="20"/>
                                    </a:lnTo>
                                    <a:lnTo>
                                      <a:pt x="1246" y="10"/>
                                    </a:lnTo>
                                    <a:lnTo>
                                      <a:pt x="1246" y="12"/>
                                    </a:lnTo>
                                    <a:lnTo>
                                      <a:pt x="1247" y="10"/>
                                    </a:lnTo>
                                    <a:lnTo>
                                      <a:pt x="1247" y="11"/>
                                    </a:lnTo>
                                    <a:lnTo>
                                      <a:pt x="1249" y="11"/>
                                    </a:lnTo>
                                    <a:lnTo>
                                      <a:pt x="1249" y="12"/>
                                    </a:lnTo>
                                    <a:lnTo>
                                      <a:pt x="1250" y="13"/>
                                    </a:lnTo>
                                    <a:lnTo>
                                      <a:pt x="1250" y="15"/>
                                    </a:lnTo>
                                    <a:lnTo>
                                      <a:pt x="1251" y="15"/>
                                    </a:lnTo>
                                    <a:lnTo>
                                      <a:pt x="1252" y="15"/>
                                    </a:lnTo>
                                    <a:lnTo>
                                      <a:pt x="1253" y="15"/>
                                    </a:lnTo>
                                    <a:lnTo>
                                      <a:pt x="1254" y="17"/>
                                    </a:lnTo>
                                    <a:lnTo>
                                      <a:pt x="1254" y="18"/>
                                    </a:lnTo>
                                    <a:lnTo>
                                      <a:pt x="1255" y="18"/>
                                    </a:lnTo>
                                    <a:lnTo>
                                      <a:pt x="1256" y="17"/>
                                    </a:lnTo>
                                    <a:lnTo>
                                      <a:pt x="1256" y="18"/>
                                    </a:lnTo>
                                    <a:lnTo>
                                      <a:pt x="1258" y="14"/>
                                    </a:lnTo>
                                    <a:lnTo>
                                      <a:pt x="1258" y="15"/>
                                    </a:lnTo>
                                    <a:lnTo>
                                      <a:pt x="1259" y="14"/>
                                    </a:lnTo>
                                    <a:lnTo>
                                      <a:pt x="1260" y="15"/>
                                    </a:lnTo>
                                    <a:lnTo>
                                      <a:pt x="1260" y="20"/>
                                    </a:lnTo>
                                    <a:lnTo>
                                      <a:pt x="1261" y="22"/>
                                    </a:lnTo>
                                    <a:lnTo>
                                      <a:pt x="1261" y="28"/>
                                    </a:lnTo>
                                    <a:lnTo>
                                      <a:pt x="1262" y="31"/>
                                    </a:lnTo>
                                    <a:lnTo>
                                      <a:pt x="1262" y="35"/>
                                    </a:lnTo>
                                    <a:lnTo>
                                      <a:pt x="1263" y="36"/>
                                    </a:lnTo>
                                    <a:lnTo>
                                      <a:pt x="1263" y="37"/>
                                    </a:lnTo>
                                    <a:lnTo>
                                      <a:pt x="1264" y="33"/>
                                    </a:lnTo>
                                    <a:lnTo>
                                      <a:pt x="1264" y="36"/>
                                    </a:lnTo>
                                    <a:lnTo>
                                      <a:pt x="1265" y="29"/>
                                    </a:lnTo>
                                    <a:lnTo>
                                      <a:pt x="1265" y="32"/>
                                    </a:lnTo>
                                    <a:lnTo>
                                      <a:pt x="1267" y="26"/>
                                    </a:lnTo>
                                    <a:lnTo>
                                      <a:pt x="1267" y="28"/>
                                    </a:lnTo>
                                    <a:lnTo>
                                      <a:pt x="1268" y="26"/>
                                    </a:lnTo>
                                    <a:lnTo>
                                      <a:pt x="1269" y="27"/>
                                    </a:lnTo>
                                    <a:lnTo>
                                      <a:pt x="1269" y="29"/>
                                    </a:lnTo>
                                    <a:lnTo>
                                      <a:pt x="1270" y="30"/>
                                    </a:lnTo>
                                    <a:lnTo>
                                      <a:pt x="1270" y="31"/>
                                    </a:lnTo>
                                    <a:lnTo>
                                      <a:pt x="1271" y="32"/>
                                    </a:lnTo>
                                    <a:lnTo>
                                      <a:pt x="1271" y="33"/>
                                    </a:lnTo>
                                    <a:lnTo>
                                      <a:pt x="1272" y="30"/>
                                    </a:lnTo>
                                    <a:lnTo>
                                      <a:pt x="1272" y="32"/>
                                    </a:lnTo>
                                    <a:lnTo>
                                      <a:pt x="1273" y="23"/>
                                    </a:lnTo>
                                    <a:lnTo>
                                      <a:pt x="1273" y="28"/>
                                    </a:lnTo>
                                    <a:lnTo>
                                      <a:pt x="1274" y="14"/>
                                    </a:lnTo>
                                    <a:lnTo>
                                      <a:pt x="1274" y="20"/>
                                    </a:lnTo>
                                    <a:lnTo>
                                      <a:pt x="1276" y="8"/>
                                    </a:lnTo>
                                    <a:lnTo>
                                      <a:pt x="1276" y="11"/>
                                    </a:lnTo>
                                    <a:lnTo>
                                      <a:pt x="1277" y="6"/>
                                    </a:lnTo>
                                    <a:lnTo>
                                      <a:pt x="1278" y="8"/>
                                    </a:lnTo>
                                    <a:lnTo>
                                      <a:pt x="1278" y="10"/>
                                    </a:lnTo>
                                    <a:lnTo>
                                      <a:pt x="1279" y="11"/>
                                    </a:lnTo>
                                    <a:lnTo>
                                      <a:pt x="1279" y="15"/>
                                    </a:lnTo>
                                    <a:lnTo>
                                      <a:pt x="1280" y="18"/>
                                    </a:lnTo>
                                    <a:lnTo>
                                      <a:pt x="1280" y="22"/>
                                    </a:lnTo>
                                    <a:lnTo>
                                      <a:pt x="1281" y="24"/>
                                    </a:lnTo>
                                    <a:lnTo>
                                      <a:pt x="1281" y="27"/>
                                    </a:lnTo>
                                    <a:lnTo>
                                      <a:pt x="1282" y="29"/>
                                    </a:lnTo>
                                    <a:lnTo>
                                      <a:pt x="1282" y="30"/>
                                    </a:lnTo>
                                    <a:lnTo>
                                      <a:pt x="1284" y="27"/>
                                    </a:lnTo>
                                    <a:lnTo>
                                      <a:pt x="1284" y="29"/>
                                    </a:lnTo>
                                    <a:lnTo>
                                      <a:pt x="1285" y="22"/>
                                    </a:lnTo>
                                    <a:lnTo>
                                      <a:pt x="1285" y="26"/>
                                    </a:lnTo>
                                    <a:lnTo>
                                      <a:pt x="1286" y="20"/>
                                    </a:lnTo>
                                    <a:lnTo>
                                      <a:pt x="1286" y="21"/>
                                    </a:lnTo>
                                    <a:lnTo>
                                      <a:pt x="1287" y="19"/>
                                    </a:lnTo>
                                    <a:lnTo>
                                      <a:pt x="1288" y="20"/>
                                    </a:lnTo>
                                    <a:lnTo>
                                      <a:pt x="1289" y="19"/>
                                    </a:lnTo>
                                    <a:lnTo>
                                      <a:pt x="1289" y="20"/>
                                    </a:lnTo>
                                    <a:lnTo>
                                      <a:pt x="1290" y="18"/>
                                    </a:lnTo>
                                    <a:lnTo>
                                      <a:pt x="1290" y="19"/>
                                    </a:lnTo>
                                    <a:lnTo>
                                      <a:pt x="1291" y="17"/>
                                    </a:lnTo>
                                    <a:lnTo>
                                      <a:pt x="1293" y="18"/>
                                    </a:lnTo>
                                    <a:lnTo>
                                      <a:pt x="1293" y="19"/>
                                    </a:lnTo>
                                    <a:lnTo>
                                      <a:pt x="1294" y="19"/>
                                    </a:lnTo>
                                    <a:lnTo>
                                      <a:pt x="1294" y="21"/>
                                    </a:lnTo>
                                    <a:lnTo>
                                      <a:pt x="1295" y="22"/>
                                    </a:lnTo>
                                    <a:lnTo>
                                      <a:pt x="1295" y="24"/>
                                    </a:lnTo>
                                    <a:lnTo>
                                      <a:pt x="1296" y="24"/>
                                    </a:lnTo>
                                    <a:lnTo>
                                      <a:pt x="1296" y="26"/>
                                    </a:lnTo>
                                    <a:lnTo>
                                      <a:pt x="1297" y="26"/>
                                    </a:lnTo>
                                    <a:lnTo>
                                      <a:pt x="1298" y="24"/>
                                    </a:lnTo>
                                    <a:lnTo>
                                      <a:pt x="1298" y="26"/>
                                    </a:lnTo>
                                    <a:lnTo>
                                      <a:pt x="1299" y="22"/>
                                    </a:lnTo>
                                    <a:lnTo>
                                      <a:pt x="1299" y="23"/>
                                    </a:lnTo>
                                    <a:lnTo>
                                      <a:pt x="1300" y="19"/>
                                    </a:lnTo>
                                    <a:lnTo>
                                      <a:pt x="1300" y="21"/>
                                    </a:lnTo>
                                    <a:lnTo>
                                      <a:pt x="1302" y="17"/>
                                    </a:lnTo>
                                    <a:lnTo>
                                      <a:pt x="1302" y="18"/>
                                    </a:lnTo>
                                    <a:lnTo>
                                      <a:pt x="1303" y="15"/>
                                    </a:lnTo>
                                    <a:lnTo>
                                      <a:pt x="1304" y="15"/>
                                    </a:lnTo>
                                    <a:lnTo>
                                      <a:pt x="1305" y="17"/>
                                    </a:lnTo>
                                    <a:lnTo>
                                      <a:pt x="1305" y="18"/>
                                    </a:lnTo>
                                    <a:lnTo>
                                      <a:pt x="1306" y="18"/>
                                    </a:lnTo>
                                    <a:lnTo>
                                      <a:pt x="1306" y="19"/>
                                    </a:lnTo>
                                    <a:lnTo>
                                      <a:pt x="1307" y="20"/>
                                    </a:lnTo>
                                    <a:lnTo>
                                      <a:pt x="1307" y="21"/>
                                    </a:lnTo>
                                    <a:lnTo>
                                      <a:pt x="1308" y="22"/>
                                    </a:lnTo>
                                    <a:lnTo>
                                      <a:pt x="1308" y="24"/>
                                    </a:lnTo>
                                    <a:lnTo>
                                      <a:pt x="1309" y="26"/>
                                    </a:lnTo>
                                    <a:lnTo>
                                      <a:pt x="1309" y="28"/>
                                    </a:lnTo>
                                    <a:lnTo>
                                      <a:pt x="1311" y="29"/>
                                    </a:lnTo>
                                    <a:lnTo>
                                      <a:pt x="1311" y="30"/>
                                    </a:lnTo>
                                    <a:lnTo>
                                      <a:pt x="1312" y="30"/>
                                    </a:lnTo>
                                    <a:lnTo>
                                      <a:pt x="1313" y="28"/>
                                    </a:lnTo>
                                    <a:lnTo>
                                      <a:pt x="1313" y="29"/>
                                    </a:lnTo>
                                    <a:lnTo>
                                      <a:pt x="1314" y="26"/>
                                    </a:lnTo>
                                    <a:lnTo>
                                      <a:pt x="1314" y="27"/>
                                    </a:lnTo>
                                    <a:lnTo>
                                      <a:pt x="1315" y="22"/>
                                    </a:lnTo>
                                    <a:lnTo>
                                      <a:pt x="1315" y="24"/>
                                    </a:lnTo>
                                    <a:lnTo>
                                      <a:pt x="1316" y="21"/>
                                    </a:lnTo>
                                    <a:lnTo>
                                      <a:pt x="1316" y="22"/>
                                    </a:lnTo>
                                    <a:lnTo>
                                      <a:pt x="1317" y="21"/>
                                    </a:lnTo>
                                    <a:lnTo>
                                      <a:pt x="1318" y="21"/>
                                    </a:lnTo>
                                    <a:lnTo>
                                      <a:pt x="1320" y="21"/>
                                    </a:lnTo>
                                    <a:lnTo>
                                      <a:pt x="1321" y="22"/>
                                    </a:lnTo>
                                    <a:lnTo>
                                      <a:pt x="1321" y="23"/>
                                    </a:lnTo>
                                    <a:lnTo>
                                      <a:pt x="1322" y="23"/>
                                    </a:lnTo>
                                    <a:lnTo>
                                      <a:pt x="1322" y="24"/>
                                    </a:lnTo>
                                    <a:lnTo>
                                      <a:pt x="1323" y="23"/>
                                    </a:lnTo>
                                    <a:lnTo>
                                      <a:pt x="1323" y="24"/>
                                    </a:lnTo>
                                    <a:lnTo>
                                      <a:pt x="1324" y="21"/>
                                    </a:lnTo>
                                    <a:lnTo>
                                      <a:pt x="1324" y="22"/>
                                    </a:lnTo>
                                    <a:lnTo>
                                      <a:pt x="1325" y="19"/>
                                    </a:lnTo>
                                    <a:lnTo>
                                      <a:pt x="1325" y="20"/>
                                    </a:lnTo>
                                    <a:lnTo>
                                      <a:pt x="1326" y="15"/>
                                    </a:lnTo>
                                    <a:lnTo>
                                      <a:pt x="1326" y="18"/>
                                    </a:lnTo>
                                    <a:lnTo>
                                      <a:pt x="1328" y="14"/>
                                    </a:lnTo>
                                    <a:lnTo>
                                      <a:pt x="1328" y="15"/>
                                    </a:lnTo>
                                    <a:lnTo>
                                      <a:pt x="1329" y="14"/>
                                    </a:lnTo>
                                    <a:lnTo>
                                      <a:pt x="1330" y="15"/>
                                    </a:lnTo>
                                    <a:lnTo>
                                      <a:pt x="1331" y="17"/>
                                    </a:lnTo>
                                    <a:lnTo>
                                      <a:pt x="1331" y="18"/>
                                    </a:lnTo>
                                    <a:lnTo>
                                      <a:pt x="1332" y="18"/>
                                    </a:lnTo>
                                    <a:lnTo>
                                      <a:pt x="1332" y="20"/>
                                    </a:lnTo>
                                    <a:lnTo>
                                      <a:pt x="1333" y="21"/>
                                    </a:lnTo>
                                    <a:lnTo>
                                      <a:pt x="1333" y="23"/>
                                    </a:lnTo>
                                    <a:lnTo>
                                      <a:pt x="1334" y="24"/>
                                    </a:lnTo>
                                    <a:lnTo>
                                      <a:pt x="1334" y="27"/>
                                    </a:lnTo>
                                    <a:lnTo>
                                      <a:pt x="1335" y="27"/>
                                    </a:lnTo>
                                    <a:lnTo>
                                      <a:pt x="1335" y="28"/>
                                    </a:lnTo>
                                    <a:lnTo>
                                      <a:pt x="1337" y="28"/>
                                    </a:lnTo>
                                    <a:lnTo>
                                      <a:pt x="1338" y="26"/>
                                    </a:lnTo>
                                    <a:lnTo>
                                      <a:pt x="1338" y="27"/>
                                    </a:lnTo>
                                    <a:lnTo>
                                      <a:pt x="1339" y="23"/>
                                    </a:lnTo>
                                    <a:lnTo>
                                      <a:pt x="1339" y="24"/>
                                    </a:lnTo>
                                    <a:lnTo>
                                      <a:pt x="1340" y="21"/>
                                    </a:lnTo>
                                    <a:lnTo>
                                      <a:pt x="1340" y="22"/>
                                    </a:lnTo>
                                    <a:lnTo>
                                      <a:pt x="1341" y="21"/>
                                    </a:lnTo>
                                    <a:lnTo>
                                      <a:pt x="1341" y="22"/>
                                    </a:lnTo>
                                    <a:lnTo>
                                      <a:pt x="1342" y="22"/>
                                    </a:lnTo>
                                    <a:lnTo>
                                      <a:pt x="1342" y="23"/>
                                    </a:lnTo>
                                    <a:lnTo>
                                      <a:pt x="1343" y="23"/>
                                    </a:lnTo>
                                    <a:lnTo>
                                      <a:pt x="1343" y="24"/>
                                    </a:lnTo>
                                    <a:lnTo>
                                      <a:pt x="1344" y="23"/>
                                    </a:lnTo>
                                    <a:lnTo>
                                      <a:pt x="1346" y="23"/>
                                    </a:lnTo>
                                    <a:lnTo>
                                      <a:pt x="1347" y="22"/>
                                    </a:lnTo>
                                    <a:lnTo>
                                      <a:pt x="1348" y="22"/>
                                    </a:lnTo>
                                    <a:lnTo>
                                      <a:pt x="1348" y="23"/>
                                    </a:lnTo>
                                    <a:lnTo>
                                      <a:pt x="1349" y="23"/>
                                    </a:lnTo>
                                    <a:lnTo>
                                      <a:pt x="1350" y="21"/>
                                    </a:lnTo>
                                    <a:lnTo>
                                      <a:pt x="1350" y="22"/>
                                    </a:lnTo>
                                    <a:lnTo>
                                      <a:pt x="1351" y="19"/>
                                    </a:lnTo>
                                    <a:lnTo>
                                      <a:pt x="1351" y="21"/>
                                    </a:lnTo>
                                    <a:lnTo>
                                      <a:pt x="1352" y="17"/>
                                    </a:lnTo>
                                    <a:lnTo>
                                      <a:pt x="1352" y="18"/>
                                    </a:lnTo>
                                    <a:lnTo>
                                      <a:pt x="1353" y="17"/>
                                    </a:lnTo>
                                    <a:lnTo>
                                      <a:pt x="1355" y="18"/>
                                    </a:lnTo>
                                    <a:lnTo>
                                      <a:pt x="1355" y="19"/>
                                    </a:lnTo>
                                    <a:lnTo>
                                      <a:pt x="1356" y="20"/>
                                    </a:lnTo>
                                    <a:lnTo>
                                      <a:pt x="1356" y="21"/>
                                    </a:lnTo>
                                    <a:lnTo>
                                      <a:pt x="1357" y="21"/>
                                    </a:lnTo>
                                    <a:lnTo>
                                      <a:pt x="1358" y="22"/>
                                    </a:lnTo>
                                    <a:lnTo>
                                      <a:pt x="1359" y="23"/>
                                    </a:lnTo>
                                    <a:lnTo>
                                      <a:pt x="1360" y="24"/>
                                    </a:lnTo>
                                    <a:lnTo>
                                      <a:pt x="1361" y="24"/>
                                    </a:lnTo>
                                    <a:lnTo>
                                      <a:pt x="1362" y="22"/>
                                    </a:lnTo>
                                    <a:lnTo>
                                      <a:pt x="1362" y="23"/>
                                    </a:lnTo>
                                    <a:lnTo>
                                      <a:pt x="1364" y="21"/>
                                    </a:lnTo>
                                    <a:lnTo>
                                      <a:pt x="1364" y="22"/>
                                    </a:lnTo>
                                    <a:lnTo>
                                      <a:pt x="1365" y="21"/>
                                    </a:lnTo>
                                    <a:lnTo>
                                      <a:pt x="1365" y="22"/>
                                    </a:lnTo>
                                    <a:lnTo>
                                      <a:pt x="1366" y="22"/>
                                    </a:lnTo>
                                    <a:lnTo>
                                      <a:pt x="1366" y="23"/>
                                    </a:lnTo>
                                    <a:lnTo>
                                      <a:pt x="1367" y="24"/>
                                    </a:lnTo>
                                    <a:lnTo>
                                      <a:pt x="1367" y="26"/>
                                    </a:lnTo>
                                    <a:lnTo>
                                      <a:pt x="1368" y="26"/>
                                    </a:lnTo>
                                    <a:lnTo>
                                      <a:pt x="1369" y="24"/>
                                    </a:lnTo>
                                    <a:lnTo>
                                      <a:pt x="1369" y="26"/>
                                    </a:lnTo>
                                    <a:lnTo>
                                      <a:pt x="1370" y="21"/>
                                    </a:lnTo>
                                    <a:lnTo>
                                      <a:pt x="1370" y="23"/>
                                    </a:lnTo>
                                    <a:lnTo>
                                      <a:pt x="1371" y="18"/>
                                    </a:lnTo>
                                    <a:lnTo>
                                      <a:pt x="1371" y="20"/>
                                    </a:lnTo>
                                    <a:lnTo>
                                      <a:pt x="1373" y="17"/>
                                    </a:lnTo>
                                    <a:lnTo>
                                      <a:pt x="1374" y="17"/>
                                    </a:lnTo>
                                    <a:lnTo>
                                      <a:pt x="1374" y="18"/>
                                    </a:lnTo>
                                    <a:lnTo>
                                      <a:pt x="1375" y="18"/>
                                    </a:lnTo>
                                    <a:lnTo>
                                      <a:pt x="1375" y="19"/>
                                    </a:lnTo>
                                    <a:lnTo>
                                      <a:pt x="1376" y="20"/>
                                    </a:lnTo>
                                    <a:lnTo>
                                      <a:pt x="1376" y="21"/>
                                    </a:lnTo>
                                    <a:lnTo>
                                      <a:pt x="1377" y="21"/>
                                    </a:lnTo>
                                    <a:lnTo>
                                      <a:pt x="1378" y="19"/>
                                    </a:lnTo>
                                    <a:lnTo>
                                      <a:pt x="1378" y="20"/>
                                    </a:lnTo>
                                    <a:lnTo>
                                      <a:pt x="1379" y="18"/>
                                    </a:lnTo>
                                    <a:lnTo>
                                      <a:pt x="1379" y="19"/>
                                    </a:lnTo>
                                    <a:lnTo>
                                      <a:pt x="1381" y="14"/>
                                    </a:lnTo>
                                    <a:lnTo>
                                      <a:pt x="1381" y="17"/>
                                    </a:lnTo>
                                    <a:lnTo>
                                      <a:pt x="1382" y="12"/>
                                    </a:lnTo>
                                    <a:lnTo>
                                      <a:pt x="1382" y="13"/>
                                    </a:lnTo>
                                    <a:lnTo>
                                      <a:pt x="1383" y="12"/>
                                    </a:lnTo>
                                    <a:lnTo>
                                      <a:pt x="1383" y="13"/>
                                    </a:lnTo>
                                    <a:lnTo>
                                      <a:pt x="1384" y="15"/>
                                    </a:lnTo>
                                    <a:lnTo>
                                      <a:pt x="1384" y="20"/>
                                    </a:lnTo>
                                    <a:lnTo>
                                      <a:pt x="1385" y="23"/>
                                    </a:lnTo>
                                    <a:lnTo>
                                      <a:pt x="1385" y="29"/>
                                    </a:lnTo>
                                    <a:lnTo>
                                      <a:pt x="1386" y="32"/>
                                    </a:lnTo>
                                    <a:lnTo>
                                      <a:pt x="1386" y="38"/>
                                    </a:lnTo>
                                    <a:lnTo>
                                      <a:pt x="1387" y="39"/>
                                    </a:lnTo>
                                    <a:lnTo>
                                      <a:pt x="1387" y="40"/>
                                    </a:lnTo>
                                    <a:lnTo>
                                      <a:pt x="1388" y="36"/>
                                    </a:lnTo>
                                    <a:lnTo>
                                      <a:pt x="1388" y="40"/>
                                    </a:lnTo>
                                    <a:lnTo>
                                      <a:pt x="1390" y="30"/>
                                    </a:lnTo>
                                    <a:lnTo>
                                      <a:pt x="1390" y="33"/>
                                    </a:lnTo>
                                    <a:lnTo>
                                      <a:pt x="1391" y="19"/>
                                    </a:lnTo>
                                    <a:lnTo>
                                      <a:pt x="1391" y="27"/>
                                    </a:lnTo>
                                    <a:lnTo>
                                      <a:pt x="1392" y="13"/>
                                    </a:lnTo>
                                    <a:lnTo>
                                      <a:pt x="1392" y="17"/>
                                    </a:lnTo>
                                    <a:lnTo>
                                      <a:pt x="1393" y="12"/>
                                    </a:lnTo>
                                    <a:lnTo>
                                      <a:pt x="1393" y="13"/>
                                    </a:lnTo>
                                    <a:lnTo>
                                      <a:pt x="1394" y="14"/>
                                    </a:lnTo>
                                    <a:lnTo>
                                      <a:pt x="1394" y="18"/>
                                    </a:lnTo>
                                    <a:lnTo>
                                      <a:pt x="1395" y="19"/>
                                    </a:lnTo>
                                    <a:lnTo>
                                      <a:pt x="1395" y="20"/>
                                    </a:lnTo>
                                    <a:lnTo>
                                      <a:pt x="1396" y="20"/>
                                    </a:lnTo>
                                    <a:lnTo>
                                      <a:pt x="1397" y="18"/>
                                    </a:lnTo>
                                    <a:lnTo>
                                      <a:pt x="1397" y="19"/>
                                    </a:lnTo>
                                    <a:lnTo>
                                      <a:pt x="1399" y="18"/>
                                    </a:lnTo>
                                    <a:lnTo>
                                      <a:pt x="1400" y="19"/>
                                    </a:lnTo>
                                    <a:lnTo>
                                      <a:pt x="1400" y="22"/>
                                    </a:lnTo>
                                    <a:lnTo>
                                      <a:pt x="1401" y="24"/>
                                    </a:lnTo>
                                    <a:lnTo>
                                      <a:pt x="1401" y="26"/>
                                    </a:lnTo>
                                    <a:lnTo>
                                      <a:pt x="1402" y="28"/>
                                    </a:lnTo>
                                    <a:lnTo>
                                      <a:pt x="1402" y="30"/>
                                    </a:lnTo>
                                    <a:lnTo>
                                      <a:pt x="1403" y="31"/>
                                    </a:lnTo>
                                    <a:lnTo>
                                      <a:pt x="1403" y="33"/>
                                    </a:lnTo>
                                    <a:lnTo>
                                      <a:pt x="1404" y="33"/>
                                    </a:lnTo>
                                    <a:lnTo>
                                      <a:pt x="1404" y="35"/>
                                    </a:lnTo>
                                    <a:lnTo>
                                      <a:pt x="1405" y="31"/>
                                    </a:lnTo>
                                    <a:lnTo>
                                      <a:pt x="1405" y="33"/>
                                    </a:lnTo>
                                    <a:lnTo>
                                      <a:pt x="1406" y="24"/>
                                    </a:lnTo>
                                    <a:lnTo>
                                      <a:pt x="1406" y="29"/>
                                    </a:lnTo>
                                    <a:lnTo>
                                      <a:pt x="1408" y="17"/>
                                    </a:lnTo>
                                    <a:lnTo>
                                      <a:pt x="1408" y="22"/>
                                    </a:lnTo>
                                    <a:lnTo>
                                      <a:pt x="1409" y="12"/>
                                    </a:lnTo>
                                    <a:lnTo>
                                      <a:pt x="1409" y="14"/>
                                    </a:lnTo>
                                    <a:lnTo>
                                      <a:pt x="1410" y="11"/>
                                    </a:lnTo>
                                    <a:lnTo>
                                      <a:pt x="1410" y="12"/>
                                    </a:lnTo>
                                    <a:lnTo>
                                      <a:pt x="1411" y="13"/>
                                    </a:lnTo>
                                    <a:lnTo>
                                      <a:pt x="1411" y="15"/>
                                    </a:lnTo>
                                    <a:lnTo>
                                      <a:pt x="1412" y="17"/>
                                    </a:lnTo>
                                    <a:lnTo>
                                      <a:pt x="1412" y="18"/>
                                    </a:lnTo>
                                    <a:lnTo>
                                      <a:pt x="1413" y="18"/>
                                    </a:lnTo>
                                    <a:lnTo>
                                      <a:pt x="1414" y="17"/>
                                    </a:lnTo>
                                    <a:lnTo>
                                      <a:pt x="1414" y="18"/>
                                    </a:lnTo>
                                    <a:lnTo>
                                      <a:pt x="1415" y="15"/>
                                    </a:lnTo>
                                    <a:lnTo>
                                      <a:pt x="1417" y="15"/>
                                    </a:lnTo>
                                    <a:lnTo>
                                      <a:pt x="1417" y="17"/>
                                    </a:lnTo>
                                    <a:lnTo>
                                      <a:pt x="1418" y="18"/>
                                    </a:lnTo>
                                    <a:lnTo>
                                      <a:pt x="1418" y="19"/>
                                    </a:lnTo>
                                    <a:lnTo>
                                      <a:pt x="1419" y="19"/>
                                    </a:lnTo>
                                    <a:lnTo>
                                      <a:pt x="1419" y="20"/>
                                    </a:lnTo>
                                    <a:lnTo>
                                      <a:pt x="1420" y="20"/>
                                    </a:lnTo>
                                    <a:lnTo>
                                      <a:pt x="1420" y="21"/>
                                    </a:lnTo>
                                    <a:lnTo>
                                      <a:pt x="1421" y="21"/>
                                    </a:lnTo>
                                    <a:lnTo>
                                      <a:pt x="1421" y="22"/>
                                    </a:lnTo>
                                    <a:lnTo>
                                      <a:pt x="1422" y="22"/>
                                    </a:lnTo>
                                    <a:lnTo>
                                      <a:pt x="1423" y="21"/>
                                    </a:lnTo>
                                    <a:lnTo>
                                      <a:pt x="1423" y="22"/>
                                    </a:lnTo>
                                    <a:lnTo>
                                      <a:pt x="1425" y="21"/>
                                    </a:lnTo>
                                    <a:lnTo>
                                      <a:pt x="1425" y="22"/>
                                    </a:lnTo>
                                    <a:lnTo>
                                      <a:pt x="1426" y="23"/>
                                    </a:lnTo>
                                    <a:lnTo>
                                      <a:pt x="1426" y="26"/>
                                    </a:lnTo>
                                    <a:lnTo>
                                      <a:pt x="1427" y="28"/>
                                    </a:lnTo>
                                    <a:lnTo>
                                      <a:pt x="1427" y="31"/>
                                    </a:lnTo>
                                    <a:lnTo>
                                      <a:pt x="1428" y="32"/>
                                    </a:lnTo>
                                    <a:lnTo>
                                      <a:pt x="1428" y="35"/>
                                    </a:lnTo>
                                    <a:lnTo>
                                      <a:pt x="1429" y="35"/>
                                    </a:lnTo>
                                    <a:lnTo>
                                      <a:pt x="1430" y="30"/>
                                    </a:lnTo>
                                    <a:lnTo>
                                      <a:pt x="1430" y="33"/>
                                    </a:lnTo>
                                    <a:lnTo>
                                      <a:pt x="1431" y="22"/>
                                    </a:lnTo>
                                    <a:lnTo>
                                      <a:pt x="1431" y="28"/>
                                    </a:lnTo>
                                    <a:lnTo>
                                      <a:pt x="1432" y="15"/>
                                    </a:lnTo>
                                    <a:lnTo>
                                      <a:pt x="1432" y="20"/>
                                    </a:lnTo>
                                    <a:lnTo>
                                      <a:pt x="1434" y="13"/>
                                    </a:lnTo>
                                    <a:lnTo>
                                      <a:pt x="1434" y="14"/>
                                    </a:lnTo>
                                    <a:lnTo>
                                      <a:pt x="1435" y="13"/>
                                    </a:lnTo>
                                    <a:lnTo>
                                      <a:pt x="1436" y="13"/>
                                    </a:lnTo>
                                    <a:lnTo>
                                      <a:pt x="1436" y="14"/>
                                    </a:lnTo>
                                    <a:lnTo>
                                      <a:pt x="1437" y="14"/>
                                    </a:lnTo>
                                    <a:lnTo>
                                      <a:pt x="1437" y="15"/>
                                    </a:lnTo>
                                    <a:lnTo>
                                      <a:pt x="1438" y="13"/>
                                    </a:lnTo>
                                    <a:lnTo>
                                      <a:pt x="1438" y="14"/>
                                    </a:lnTo>
                                    <a:lnTo>
                                      <a:pt x="1439" y="13"/>
                                    </a:lnTo>
                                    <a:lnTo>
                                      <a:pt x="1439" y="14"/>
                                    </a:lnTo>
                                    <a:lnTo>
                                      <a:pt x="1440" y="15"/>
                                    </a:lnTo>
                                    <a:lnTo>
                                      <a:pt x="1440" y="19"/>
                                    </a:lnTo>
                                    <a:lnTo>
                                      <a:pt x="1441" y="21"/>
                                    </a:lnTo>
                                    <a:lnTo>
                                      <a:pt x="1441" y="26"/>
                                    </a:lnTo>
                                    <a:lnTo>
                                      <a:pt x="1443" y="28"/>
                                    </a:lnTo>
                                    <a:lnTo>
                                      <a:pt x="1443" y="30"/>
                                    </a:lnTo>
                                    <a:lnTo>
                                      <a:pt x="1444" y="31"/>
                                    </a:lnTo>
                                    <a:lnTo>
                                      <a:pt x="1444" y="32"/>
                                    </a:lnTo>
                                    <a:lnTo>
                                      <a:pt x="1445" y="30"/>
                                    </a:lnTo>
                                    <a:lnTo>
                                      <a:pt x="1445" y="31"/>
                                    </a:lnTo>
                                    <a:lnTo>
                                      <a:pt x="1446" y="27"/>
                                    </a:lnTo>
                                    <a:lnTo>
                                      <a:pt x="1446" y="29"/>
                                    </a:lnTo>
                                    <a:lnTo>
                                      <a:pt x="1447" y="22"/>
                                    </a:lnTo>
                                    <a:lnTo>
                                      <a:pt x="1447" y="26"/>
                                    </a:lnTo>
                                    <a:lnTo>
                                      <a:pt x="1448" y="18"/>
                                    </a:lnTo>
                                    <a:lnTo>
                                      <a:pt x="1448" y="21"/>
                                    </a:lnTo>
                                    <a:lnTo>
                                      <a:pt x="1449" y="17"/>
                                    </a:lnTo>
                                    <a:lnTo>
                                      <a:pt x="1450" y="17"/>
                                    </a:lnTo>
                                    <a:lnTo>
                                      <a:pt x="1450" y="18"/>
                                    </a:lnTo>
                                    <a:lnTo>
                                      <a:pt x="1452" y="19"/>
                                    </a:lnTo>
                                    <a:lnTo>
                                      <a:pt x="1452" y="22"/>
                                    </a:lnTo>
                                    <a:lnTo>
                                      <a:pt x="1453" y="23"/>
                                    </a:lnTo>
                                    <a:lnTo>
                                      <a:pt x="1453" y="26"/>
                                    </a:lnTo>
                                    <a:lnTo>
                                      <a:pt x="1454" y="26"/>
                                    </a:lnTo>
                                    <a:lnTo>
                                      <a:pt x="1454" y="27"/>
                                    </a:lnTo>
                                    <a:lnTo>
                                      <a:pt x="1455" y="26"/>
                                    </a:lnTo>
                                    <a:lnTo>
                                      <a:pt x="1455" y="27"/>
                                    </a:lnTo>
                                    <a:lnTo>
                                      <a:pt x="1456" y="23"/>
                                    </a:lnTo>
                                    <a:lnTo>
                                      <a:pt x="1456" y="26"/>
                                    </a:lnTo>
                                    <a:lnTo>
                                      <a:pt x="1457" y="20"/>
                                    </a:lnTo>
                                    <a:lnTo>
                                      <a:pt x="1457" y="22"/>
                                    </a:lnTo>
                                    <a:lnTo>
                                      <a:pt x="1458" y="20"/>
                                    </a:lnTo>
                                    <a:lnTo>
                                      <a:pt x="1459" y="20"/>
                                    </a:lnTo>
                                    <a:lnTo>
                                      <a:pt x="1461" y="21"/>
                                    </a:lnTo>
                                    <a:lnTo>
                                      <a:pt x="1462" y="21"/>
                                    </a:lnTo>
                                    <a:lnTo>
                                      <a:pt x="1463" y="20"/>
                                    </a:lnTo>
                                    <a:lnTo>
                                      <a:pt x="1464" y="19"/>
                                    </a:lnTo>
                                    <a:lnTo>
                                      <a:pt x="1465" y="19"/>
                                    </a:lnTo>
                                    <a:lnTo>
                                      <a:pt x="1466" y="19"/>
                                    </a:lnTo>
                                    <a:lnTo>
                                      <a:pt x="1467" y="19"/>
                                    </a:lnTo>
                                    <a:lnTo>
                                      <a:pt x="1467" y="20"/>
                                    </a:lnTo>
                                    <a:lnTo>
                                      <a:pt x="1469" y="21"/>
                                    </a:lnTo>
                                    <a:lnTo>
                                      <a:pt x="1469" y="22"/>
                                    </a:lnTo>
                                    <a:lnTo>
                                      <a:pt x="1470" y="23"/>
                                    </a:lnTo>
                                    <a:lnTo>
                                      <a:pt x="1470" y="24"/>
                                    </a:lnTo>
                                    <a:lnTo>
                                      <a:pt x="1471" y="26"/>
                                    </a:lnTo>
                                    <a:lnTo>
                                      <a:pt x="1472" y="26"/>
                                    </a:lnTo>
                                    <a:lnTo>
                                      <a:pt x="1473" y="24"/>
                                    </a:lnTo>
                                    <a:lnTo>
                                      <a:pt x="1473" y="26"/>
                                    </a:lnTo>
                                    <a:lnTo>
                                      <a:pt x="1474" y="23"/>
                                    </a:lnTo>
                                    <a:lnTo>
                                      <a:pt x="1474" y="24"/>
                                    </a:lnTo>
                                    <a:lnTo>
                                      <a:pt x="1475" y="21"/>
                                    </a:lnTo>
                                    <a:lnTo>
                                      <a:pt x="1475" y="23"/>
                                    </a:lnTo>
                                    <a:lnTo>
                                      <a:pt x="1476" y="15"/>
                                    </a:lnTo>
                                    <a:lnTo>
                                      <a:pt x="1476" y="19"/>
                                    </a:lnTo>
                                    <a:lnTo>
                                      <a:pt x="1478" y="12"/>
                                    </a:lnTo>
                                    <a:lnTo>
                                      <a:pt x="1478" y="13"/>
                                    </a:lnTo>
                                    <a:lnTo>
                                      <a:pt x="1479" y="11"/>
                                    </a:lnTo>
                                    <a:lnTo>
                                      <a:pt x="1480" y="12"/>
                                    </a:lnTo>
                                    <a:lnTo>
                                      <a:pt x="1480" y="17"/>
                                    </a:lnTo>
                                    <a:lnTo>
                                      <a:pt x="1481" y="19"/>
                                    </a:lnTo>
                                    <a:lnTo>
                                      <a:pt x="1481" y="23"/>
                                    </a:lnTo>
                                    <a:lnTo>
                                      <a:pt x="1482" y="26"/>
                                    </a:lnTo>
                                    <a:lnTo>
                                      <a:pt x="1482" y="28"/>
                                    </a:lnTo>
                                    <a:lnTo>
                                      <a:pt x="1483" y="28"/>
                                    </a:lnTo>
                                    <a:lnTo>
                                      <a:pt x="1484" y="26"/>
                                    </a:lnTo>
                                    <a:lnTo>
                                      <a:pt x="1484" y="28"/>
                                    </a:lnTo>
                                    <a:lnTo>
                                      <a:pt x="1485" y="22"/>
                                    </a:lnTo>
                                    <a:lnTo>
                                      <a:pt x="1485" y="24"/>
                                    </a:lnTo>
                                    <a:lnTo>
                                      <a:pt x="1487" y="20"/>
                                    </a:lnTo>
                                    <a:lnTo>
                                      <a:pt x="1487" y="21"/>
                                    </a:lnTo>
                                    <a:lnTo>
                                      <a:pt x="1488" y="19"/>
                                    </a:lnTo>
                                    <a:lnTo>
                                      <a:pt x="1488" y="20"/>
                                    </a:lnTo>
                                    <a:lnTo>
                                      <a:pt x="1489" y="19"/>
                                    </a:lnTo>
                                    <a:lnTo>
                                      <a:pt x="1490" y="19"/>
                                    </a:lnTo>
                                    <a:lnTo>
                                      <a:pt x="1490" y="20"/>
                                    </a:lnTo>
                                    <a:lnTo>
                                      <a:pt x="1491" y="21"/>
                                    </a:lnTo>
                                    <a:lnTo>
                                      <a:pt x="1491" y="23"/>
                                    </a:lnTo>
                                    <a:lnTo>
                                      <a:pt x="1492" y="24"/>
                                    </a:lnTo>
                                    <a:lnTo>
                                      <a:pt x="1492" y="28"/>
                                    </a:lnTo>
                                    <a:lnTo>
                                      <a:pt x="1493" y="28"/>
                                    </a:lnTo>
                                    <a:lnTo>
                                      <a:pt x="1493" y="29"/>
                                    </a:lnTo>
                                    <a:lnTo>
                                      <a:pt x="1494" y="28"/>
                                    </a:lnTo>
                                    <a:lnTo>
                                      <a:pt x="1494" y="29"/>
                                    </a:lnTo>
                                    <a:lnTo>
                                      <a:pt x="1496" y="26"/>
                                    </a:lnTo>
                                    <a:lnTo>
                                      <a:pt x="1496" y="28"/>
                                    </a:lnTo>
                                    <a:lnTo>
                                      <a:pt x="1497" y="23"/>
                                    </a:lnTo>
                                    <a:lnTo>
                                      <a:pt x="1497" y="24"/>
                                    </a:lnTo>
                                    <a:lnTo>
                                      <a:pt x="1498" y="21"/>
                                    </a:lnTo>
                                    <a:lnTo>
                                      <a:pt x="1498" y="22"/>
                                    </a:lnTo>
                                    <a:lnTo>
                                      <a:pt x="1499" y="20"/>
                                    </a:lnTo>
                                    <a:lnTo>
                                      <a:pt x="1500" y="18"/>
                                    </a:lnTo>
                                    <a:lnTo>
                                      <a:pt x="1500" y="19"/>
                                    </a:lnTo>
                                    <a:lnTo>
                                      <a:pt x="1501" y="14"/>
                                    </a:lnTo>
                                    <a:lnTo>
                                      <a:pt x="1501" y="17"/>
                                    </a:lnTo>
                                    <a:lnTo>
                                      <a:pt x="1502" y="12"/>
                                    </a:lnTo>
                                    <a:lnTo>
                                      <a:pt x="1502" y="13"/>
                                    </a:lnTo>
                                    <a:lnTo>
                                      <a:pt x="1503" y="12"/>
                                    </a:lnTo>
                                    <a:lnTo>
                                      <a:pt x="1505" y="13"/>
                                    </a:lnTo>
                                    <a:lnTo>
                                      <a:pt x="1505" y="15"/>
                                    </a:lnTo>
                                    <a:lnTo>
                                      <a:pt x="1506" y="17"/>
                                    </a:lnTo>
                                    <a:lnTo>
                                      <a:pt x="1506" y="20"/>
                                    </a:lnTo>
                                    <a:lnTo>
                                      <a:pt x="1507" y="22"/>
                                    </a:lnTo>
                                    <a:lnTo>
                                      <a:pt x="1507" y="26"/>
                                    </a:lnTo>
                                    <a:lnTo>
                                      <a:pt x="1508" y="27"/>
                                    </a:lnTo>
                                    <a:lnTo>
                                      <a:pt x="1508" y="29"/>
                                    </a:lnTo>
                                    <a:lnTo>
                                      <a:pt x="1509" y="29"/>
                                    </a:lnTo>
                                    <a:lnTo>
                                      <a:pt x="1510" y="28"/>
                                    </a:lnTo>
                                    <a:lnTo>
                                      <a:pt x="1510" y="29"/>
                                    </a:lnTo>
                                    <a:lnTo>
                                      <a:pt x="1511" y="26"/>
                                    </a:lnTo>
                                    <a:lnTo>
                                      <a:pt x="1511" y="27"/>
                                    </a:lnTo>
                                    <a:lnTo>
                                      <a:pt x="1512" y="26"/>
                                    </a:lnTo>
                                    <a:lnTo>
                                      <a:pt x="1514" y="26"/>
                                    </a:lnTo>
                                    <a:lnTo>
                                      <a:pt x="1514" y="27"/>
                                    </a:lnTo>
                                    <a:lnTo>
                                      <a:pt x="1515" y="26"/>
                                    </a:lnTo>
                                    <a:lnTo>
                                      <a:pt x="1516" y="24"/>
                                    </a:lnTo>
                                    <a:lnTo>
                                      <a:pt x="1516" y="26"/>
                                    </a:lnTo>
                                    <a:lnTo>
                                      <a:pt x="1517" y="21"/>
                                    </a:lnTo>
                                    <a:lnTo>
                                      <a:pt x="1517" y="23"/>
                                    </a:lnTo>
                                    <a:lnTo>
                                      <a:pt x="1518" y="18"/>
                                    </a:lnTo>
                                    <a:lnTo>
                                      <a:pt x="1518" y="20"/>
                                    </a:lnTo>
                                    <a:lnTo>
                                      <a:pt x="1519" y="14"/>
                                    </a:lnTo>
                                    <a:lnTo>
                                      <a:pt x="1519" y="17"/>
                                    </a:lnTo>
                                    <a:lnTo>
                                      <a:pt x="1520" y="15"/>
                                    </a:lnTo>
                                    <a:lnTo>
                                      <a:pt x="1522" y="17"/>
                                    </a:lnTo>
                                    <a:lnTo>
                                      <a:pt x="1522" y="21"/>
                                    </a:lnTo>
                                    <a:lnTo>
                                      <a:pt x="1523" y="23"/>
                                    </a:lnTo>
                                    <a:lnTo>
                                      <a:pt x="1523" y="27"/>
                                    </a:lnTo>
                                    <a:lnTo>
                                      <a:pt x="1524" y="26"/>
                                    </a:lnTo>
                                    <a:lnTo>
                                      <a:pt x="1524" y="27"/>
                                    </a:lnTo>
                                    <a:lnTo>
                                      <a:pt x="1525" y="19"/>
                                    </a:lnTo>
                                    <a:lnTo>
                                      <a:pt x="1525" y="24"/>
                                    </a:lnTo>
                                    <a:lnTo>
                                      <a:pt x="1526" y="12"/>
                                    </a:lnTo>
                                    <a:lnTo>
                                      <a:pt x="1526" y="17"/>
                                    </a:lnTo>
                                    <a:lnTo>
                                      <a:pt x="1527" y="9"/>
                                    </a:lnTo>
                                    <a:lnTo>
                                      <a:pt x="1527" y="10"/>
                                    </a:lnTo>
                                    <a:lnTo>
                                      <a:pt x="1528" y="9"/>
                                    </a:lnTo>
                                    <a:lnTo>
                                      <a:pt x="1528" y="11"/>
                                    </a:lnTo>
                                    <a:lnTo>
                                      <a:pt x="1529" y="12"/>
                                    </a:lnTo>
                                    <a:lnTo>
                                      <a:pt x="1529" y="15"/>
                                    </a:lnTo>
                                    <a:lnTo>
                                      <a:pt x="1531" y="18"/>
                                    </a:lnTo>
                                    <a:lnTo>
                                      <a:pt x="1531" y="21"/>
                                    </a:lnTo>
                                    <a:lnTo>
                                      <a:pt x="1532" y="22"/>
                                    </a:lnTo>
                                    <a:lnTo>
                                      <a:pt x="1532" y="23"/>
                                    </a:lnTo>
                                    <a:lnTo>
                                      <a:pt x="1533" y="24"/>
                                    </a:lnTo>
                                    <a:lnTo>
                                      <a:pt x="1533" y="28"/>
                                    </a:lnTo>
                                    <a:lnTo>
                                      <a:pt x="1534" y="28"/>
                                    </a:lnTo>
                                    <a:lnTo>
                                      <a:pt x="1534" y="30"/>
                                    </a:lnTo>
                                    <a:lnTo>
                                      <a:pt x="1535" y="30"/>
                                    </a:lnTo>
                                    <a:lnTo>
                                      <a:pt x="1536" y="29"/>
                                    </a:lnTo>
                                    <a:lnTo>
                                      <a:pt x="1536" y="30"/>
                                    </a:lnTo>
                                    <a:lnTo>
                                      <a:pt x="1537" y="26"/>
                                    </a:lnTo>
                                    <a:lnTo>
                                      <a:pt x="1537" y="28"/>
                                    </a:lnTo>
                                    <a:lnTo>
                                      <a:pt x="1538" y="22"/>
                                    </a:lnTo>
                                    <a:lnTo>
                                      <a:pt x="1538" y="24"/>
                                    </a:lnTo>
                                    <a:lnTo>
                                      <a:pt x="1540" y="20"/>
                                    </a:lnTo>
                                    <a:lnTo>
                                      <a:pt x="1540" y="21"/>
                                    </a:lnTo>
                                    <a:lnTo>
                                      <a:pt x="1541" y="19"/>
                                    </a:lnTo>
                                    <a:lnTo>
                                      <a:pt x="1541" y="20"/>
                                    </a:lnTo>
                                    <a:lnTo>
                                      <a:pt x="1542" y="19"/>
                                    </a:lnTo>
                                    <a:lnTo>
                                      <a:pt x="1543" y="18"/>
                                    </a:lnTo>
                                    <a:lnTo>
                                      <a:pt x="1543" y="19"/>
                                    </a:lnTo>
                                    <a:lnTo>
                                      <a:pt x="1544" y="18"/>
                                    </a:lnTo>
                                    <a:lnTo>
                                      <a:pt x="1545" y="18"/>
                                    </a:lnTo>
                                    <a:lnTo>
                                      <a:pt x="1546" y="19"/>
                                    </a:lnTo>
                                    <a:lnTo>
                                      <a:pt x="1546" y="20"/>
                                    </a:lnTo>
                                    <a:lnTo>
                                      <a:pt x="1547" y="21"/>
                                    </a:lnTo>
                                    <a:lnTo>
                                      <a:pt x="1547" y="23"/>
                                    </a:lnTo>
                                    <a:lnTo>
                                      <a:pt x="1549" y="24"/>
                                    </a:lnTo>
                                    <a:lnTo>
                                      <a:pt x="1549" y="26"/>
                                    </a:lnTo>
                                    <a:lnTo>
                                      <a:pt x="1550" y="27"/>
                                    </a:lnTo>
                                    <a:lnTo>
                                      <a:pt x="1551" y="28"/>
                                    </a:lnTo>
                                    <a:lnTo>
                                      <a:pt x="1552" y="28"/>
                                    </a:lnTo>
                                    <a:lnTo>
                                      <a:pt x="1552" y="29"/>
                                    </a:lnTo>
                                    <a:lnTo>
                                      <a:pt x="1553" y="28"/>
                                    </a:lnTo>
                                    <a:lnTo>
                                      <a:pt x="1554" y="24"/>
                                    </a:lnTo>
                                    <a:lnTo>
                                      <a:pt x="1554" y="27"/>
                                    </a:lnTo>
                                    <a:lnTo>
                                      <a:pt x="1555" y="20"/>
                                    </a:lnTo>
                                    <a:lnTo>
                                      <a:pt x="1555" y="23"/>
                                    </a:lnTo>
                                    <a:lnTo>
                                      <a:pt x="1556" y="19"/>
                                    </a:lnTo>
                                    <a:lnTo>
                                      <a:pt x="1556" y="20"/>
                                    </a:lnTo>
                                    <a:lnTo>
                                      <a:pt x="1558" y="19"/>
                                    </a:lnTo>
                                    <a:lnTo>
                                      <a:pt x="1558" y="20"/>
                                    </a:lnTo>
                                    <a:lnTo>
                                      <a:pt x="1559" y="21"/>
                                    </a:lnTo>
                                    <a:lnTo>
                                      <a:pt x="1560" y="20"/>
                                    </a:lnTo>
                                    <a:lnTo>
                                      <a:pt x="1560" y="21"/>
                                    </a:lnTo>
                                    <a:lnTo>
                                      <a:pt x="1561" y="17"/>
                                    </a:lnTo>
                                    <a:lnTo>
                                      <a:pt x="1561" y="19"/>
                                    </a:lnTo>
                                    <a:lnTo>
                                      <a:pt x="1562" y="15"/>
                                    </a:lnTo>
                                    <a:lnTo>
                                      <a:pt x="1562" y="17"/>
                                    </a:lnTo>
                                    <a:lnTo>
                                      <a:pt x="1563" y="15"/>
                                    </a:lnTo>
                                    <a:lnTo>
                                      <a:pt x="1563" y="17"/>
                                    </a:lnTo>
                                    <a:lnTo>
                                      <a:pt x="1564" y="18"/>
                                    </a:lnTo>
                                    <a:lnTo>
                                      <a:pt x="1566" y="19"/>
                                    </a:lnTo>
                                    <a:lnTo>
                                      <a:pt x="1567" y="18"/>
                                    </a:lnTo>
                                    <a:lnTo>
                                      <a:pt x="1567" y="19"/>
                                    </a:lnTo>
                                    <a:lnTo>
                                      <a:pt x="1568" y="13"/>
                                    </a:lnTo>
                                    <a:lnTo>
                                      <a:pt x="1568" y="15"/>
                                    </a:lnTo>
                                    <a:lnTo>
                                      <a:pt x="1569" y="11"/>
                                    </a:lnTo>
                                    <a:lnTo>
                                      <a:pt x="1569" y="12"/>
                                    </a:lnTo>
                                    <a:lnTo>
                                      <a:pt x="1570" y="12"/>
                                    </a:lnTo>
                                    <a:lnTo>
                                      <a:pt x="1570" y="15"/>
                                    </a:lnTo>
                                    <a:lnTo>
                                      <a:pt x="1571" y="18"/>
                                    </a:lnTo>
                                    <a:lnTo>
                                      <a:pt x="1571" y="23"/>
                                    </a:lnTo>
                                    <a:lnTo>
                                      <a:pt x="1572" y="27"/>
                                    </a:lnTo>
                                    <a:lnTo>
                                      <a:pt x="1572" y="31"/>
                                    </a:lnTo>
                                    <a:lnTo>
                                      <a:pt x="1573" y="32"/>
                                    </a:lnTo>
                                    <a:lnTo>
                                      <a:pt x="1573" y="33"/>
                                    </a:lnTo>
                                    <a:lnTo>
                                      <a:pt x="1575" y="32"/>
                                    </a:lnTo>
                                    <a:lnTo>
                                      <a:pt x="1575" y="33"/>
                                    </a:lnTo>
                                    <a:lnTo>
                                      <a:pt x="1576" y="30"/>
                                    </a:lnTo>
                                    <a:lnTo>
                                      <a:pt x="1576" y="31"/>
                                    </a:lnTo>
                                    <a:lnTo>
                                      <a:pt x="1577" y="27"/>
                                    </a:lnTo>
                                    <a:lnTo>
                                      <a:pt x="1577" y="29"/>
                                    </a:lnTo>
                                    <a:lnTo>
                                      <a:pt x="1578" y="24"/>
                                    </a:lnTo>
                                    <a:lnTo>
                                      <a:pt x="1578" y="26"/>
                                    </a:lnTo>
                                    <a:lnTo>
                                      <a:pt x="1579" y="23"/>
                                    </a:lnTo>
                                    <a:lnTo>
                                      <a:pt x="1580" y="23"/>
                                    </a:lnTo>
                                    <a:lnTo>
                                      <a:pt x="1580" y="24"/>
                                    </a:lnTo>
                                    <a:lnTo>
                                      <a:pt x="1581" y="24"/>
                                    </a:lnTo>
                                    <a:lnTo>
                                      <a:pt x="1581" y="26"/>
                                    </a:lnTo>
                                    <a:lnTo>
                                      <a:pt x="1582" y="26"/>
                                    </a:lnTo>
                                    <a:lnTo>
                                      <a:pt x="1582" y="27"/>
                                    </a:lnTo>
                                    <a:lnTo>
                                      <a:pt x="1584" y="22"/>
                                    </a:lnTo>
                                    <a:lnTo>
                                      <a:pt x="1584" y="24"/>
                                    </a:lnTo>
                                    <a:lnTo>
                                      <a:pt x="1585" y="17"/>
                                    </a:lnTo>
                                    <a:lnTo>
                                      <a:pt x="1585" y="20"/>
                                    </a:lnTo>
                                    <a:lnTo>
                                      <a:pt x="1586" y="13"/>
                                    </a:lnTo>
                                    <a:lnTo>
                                      <a:pt x="1586" y="14"/>
                                    </a:lnTo>
                                    <a:lnTo>
                                      <a:pt x="1587" y="12"/>
                                    </a:lnTo>
                                    <a:lnTo>
                                      <a:pt x="1587" y="13"/>
                                    </a:lnTo>
                                    <a:lnTo>
                                      <a:pt x="1588" y="13"/>
                                    </a:lnTo>
                                    <a:lnTo>
                                      <a:pt x="1588" y="15"/>
                                    </a:lnTo>
                                    <a:lnTo>
                                      <a:pt x="1589" y="18"/>
                                    </a:lnTo>
                                    <a:lnTo>
                                      <a:pt x="1589" y="21"/>
                                    </a:lnTo>
                                    <a:lnTo>
                                      <a:pt x="1590" y="22"/>
                                    </a:lnTo>
                                    <a:lnTo>
                                      <a:pt x="1590" y="26"/>
                                    </a:lnTo>
                                    <a:lnTo>
                                      <a:pt x="1591" y="24"/>
                                    </a:lnTo>
                                    <a:lnTo>
                                      <a:pt x="1591" y="26"/>
                                    </a:lnTo>
                                    <a:lnTo>
                                      <a:pt x="1593" y="18"/>
                                    </a:lnTo>
                                    <a:lnTo>
                                      <a:pt x="1593" y="22"/>
                                    </a:lnTo>
                                    <a:lnTo>
                                      <a:pt x="1594" y="13"/>
                                    </a:lnTo>
                                    <a:lnTo>
                                      <a:pt x="1594" y="17"/>
                                    </a:lnTo>
                                    <a:lnTo>
                                      <a:pt x="1595" y="13"/>
                                    </a:lnTo>
                                    <a:lnTo>
                                      <a:pt x="1595" y="14"/>
                                    </a:lnTo>
                                    <a:lnTo>
                                      <a:pt x="1596" y="17"/>
                                    </a:lnTo>
                                    <a:lnTo>
                                      <a:pt x="1596" y="21"/>
                                    </a:lnTo>
                                    <a:lnTo>
                                      <a:pt x="1597" y="24"/>
                                    </a:lnTo>
                                    <a:lnTo>
                                      <a:pt x="1597" y="27"/>
                                    </a:lnTo>
                                    <a:lnTo>
                                      <a:pt x="1598" y="29"/>
                                    </a:lnTo>
                                    <a:lnTo>
                                      <a:pt x="1598" y="31"/>
                                    </a:lnTo>
                                    <a:lnTo>
                                      <a:pt x="1599" y="28"/>
                                    </a:lnTo>
                                    <a:lnTo>
                                      <a:pt x="1599" y="31"/>
                                    </a:lnTo>
                                    <a:lnTo>
                                      <a:pt x="1600" y="20"/>
                                    </a:lnTo>
                                    <a:lnTo>
                                      <a:pt x="1600" y="26"/>
                                    </a:lnTo>
                                    <a:lnTo>
                                      <a:pt x="1602" y="13"/>
                                    </a:lnTo>
                                    <a:lnTo>
                                      <a:pt x="1602" y="18"/>
                                    </a:lnTo>
                                    <a:lnTo>
                                      <a:pt x="1603" y="11"/>
                                    </a:lnTo>
                                    <a:lnTo>
                                      <a:pt x="1603" y="12"/>
                                    </a:lnTo>
                                    <a:lnTo>
                                      <a:pt x="1604" y="13"/>
                                    </a:lnTo>
                                    <a:lnTo>
                                      <a:pt x="1604" y="18"/>
                                    </a:lnTo>
                                    <a:lnTo>
                                      <a:pt x="1605" y="20"/>
                                    </a:lnTo>
                                    <a:lnTo>
                                      <a:pt x="1605" y="26"/>
                                    </a:lnTo>
                                    <a:lnTo>
                                      <a:pt x="1606" y="28"/>
                                    </a:lnTo>
                                    <a:lnTo>
                                      <a:pt x="1606" y="31"/>
                                    </a:lnTo>
                                    <a:lnTo>
                                      <a:pt x="1607" y="31"/>
                                    </a:lnTo>
                                    <a:lnTo>
                                      <a:pt x="1607" y="32"/>
                                    </a:lnTo>
                                    <a:lnTo>
                                      <a:pt x="1608" y="29"/>
                                    </a:lnTo>
                                    <a:lnTo>
                                      <a:pt x="1608" y="30"/>
                                    </a:lnTo>
                                    <a:lnTo>
                                      <a:pt x="1610" y="24"/>
                                    </a:lnTo>
                                    <a:lnTo>
                                      <a:pt x="1610" y="28"/>
                                    </a:lnTo>
                                    <a:lnTo>
                                      <a:pt x="1611" y="20"/>
                                    </a:lnTo>
                                    <a:lnTo>
                                      <a:pt x="1611" y="22"/>
                                    </a:lnTo>
                                    <a:lnTo>
                                      <a:pt x="1612" y="19"/>
                                    </a:lnTo>
                                    <a:lnTo>
                                      <a:pt x="1612" y="20"/>
                                    </a:lnTo>
                                    <a:lnTo>
                                      <a:pt x="1613" y="18"/>
                                    </a:lnTo>
                                    <a:lnTo>
                                      <a:pt x="1614" y="18"/>
                                    </a:lnTo>
                                    <a:lnTo>
                                      <a:pt x="1614" y="19"/>
                                    </a:lnTo>
                                    <a:lnTo>
                                      <a:pt x="1615" y="20"/>
                                    </a:lnTo>
                                    <a:lnTo>
                                      <a:pt x="1615" y="22"/>
                                    </a:lnTo>
                                    <a:lnTo>
                                      <a:pt x="1616" y="23"/>
                                    </a:lnTo>
                                    <a:lnTo>
                                      <a:pt x="1616" y="26"/>
                                    </a:lnTo>
                                    <a:lnTo>
                                      <a:pt x="1617" y="27"/>
                                    </a:lnTo>
                                    <a:lnTo>
                                      <a:pt x="1617" y="28"/>
                                    </a:lnTo>
                                    <a:lnTo>
                                      <a:pt x="1619" y="27"/>
                                    </a:lnTo>
                                    <a:lnTo>
                                      <a:pt x="1619" y="28"/>
                                    </a:lnTo>
                                    <a:lnTo>
                                      <a:pt x="1620" y="22"/>
                                    </a:lnTo>
                                    <a:lnTo>
                                      <a:pt x="1620" y="26"/>
                                    </a:lnTo>
                                    <a:lnTo>
                                      <a:pt x="1621" y="17"/>
                                    </a:lnTo>
                                    <a:lnTo>
                                      <a:pt x="1621" y="20"/>
                                    </a:lnTo>
                                    <a:lnTo>
                                      <a:pt x="1622" y="13"/>
                                    </a:lnTo>
                                    <a:lnTo>
                                      <a:pt x="1622" y="15"/>
                                    </a:lnTo>
                                    <a:lnTo>
                                      <a:pt x="1623" y="13"/>
                                    </a:lnTo>
                                    <a:lnTo>
                                      <a:pt x="1623" y="14"/>
                                    </a:lnTo>
                                    <a:lnTo>
                                      <a:pt x="1624" y="15"/>
                                    </a:lnTo>
                                    <a:lnTo>
                                      <a:pt x="1624" y="17"/>
                                    </a:lnTo>
                                    <a:lnTo>
                                      <a:pt x="1625" y="17"/>
                                    </a:lnTo>
                                    <a:lnTo>
                                      <a:pt x="1625" y="18"/>
                                    </a:lnTo>
                                    <a:lnTo>
                                      <a:pt x="1626" y="18"/>
                                    </a:lnTo>
                                    <a:lnTo>
                                      <a:pt x="1626" y="19"/>
                                    </a:lnTo>
                                    <a:lnTo>
                                      <a:pt x="1628" y="20"/>
                                    </a:lnTo>
                                    <a:lnTo>
                                      <a:pt x="1628" y="21"/>
                                    </a:lnTo>
                                    <a:lnTo>
                                      <a:pt x="1629" y="22"/>
                                    </a:lnTo>
                                    <a:lnTo>
                                      <a:pt x="1629" y="26"/>
                                    </a:lnTo>
                                    <a:lnTo>
                                      <a:pt x="1630" y="28"/>
                                    </a:lnTo>
                                    <a:lnTo>
                                      <a:pt x="1630" y="29"/>
                                    </a:lnTo>
                                    <a:lnTo>
                                      <a:pt x="1631" y="30"/>
                                    </a:lnTo>
                                    <a:lnTo>
                                      <a:pt x="1631" y="32"/>
                                    </a:lnTo>
                                    <a:lnTo>
                                      <a:pt x="1632" y="32"/>
                                    </a:lnTo>
                                    <a:lnTo>
                                      <a:pt x="1633" y="30"/>
                                    </a:lnTo>
                                    <a:lnTo>
                                      <a:pt x="1633" y="31"/>
                                    </a:lnTo>
                                    <a:lnTo>
                                      <a:pt x="1634" y="24"/>
                                    </a:lnTo>
                                    <a:lnTo>
                                      <a:pt x="1634" y="28"/>
                                    </a:lnTo>
                                    <a:lnTo>
                                      <a:pt x="1635" y="19"/>
                                    </a:lnTo>
                                    <a:lnTo>
                                      <a:pt x="1635" y="23"/>
                                    </a:lnTo>
                                    <a:lnTo>
                                      <a:pt x="1637" y="15"/>
                                    </a:lnTo>
                                    <a:lnTo>
                                      <a:pt x="1637" y="18"/>
                                    </a:lnTo>
                                    <a:lnTo>
                                      <a:pt x="1638" y="14"/>
                                    </a:lnTo>
                                    <a:lnTo>
                                      <a:pt x="1639" y="15"/>
                                    </a:lnTo>
                                    <a:lnTo>
                                      <a:pt x="1639" y="19"/>
                                    </a:lnTo>
                                    <a:lnTo>
                                      <a:pt x="1640" y="20"/>
                                    </a:lnTo>
                                    <a:lnTo>
                                      <a:pt x="1640" y="23"/>
                                    </a:lnTo>
                                    <a:lnTo>
                                      <a:pt x="1641" y="24"/>
                                    </a:lnTo>
                                    <a:lnTo>
                                      <a:pt x="1641" y="26"/>
                                    </a:lnTo>
                                    <a:lnTo>
                                      <a:pt x="1642" y="27"/>
                                    </a:lnTo>
                                    <a:lnTo>
                                      <a:pt x="1643" y="24"/>
                                    </a:lnTo>
                                    <a:lnTo>
                                      <a:pt x="1643" y="27"/>
                                    </a:lnTo>
                                    <a:lnTo>
                                      <a:pt x="1644" y="20"/>
                                    </a:lnTo>
                                    <a:lnTo>
                                      <a:pt x="1644" y="23"/>
                                    </a:lnTo>
                                    <a:lnTo>
                                      <a:pt x="1646" y="15"/>
                                    </a:lnTo>
                                    <a:lnTo>
                                      <a:pt x="1646" y="19"/>
                                    </a:lnTo>
                                    <a:lnTo>
                                      <a:pt x="1647" y="14"/>
                                    </a:lnTo>
                                    <a:lnTo>
                                      <a:pt x="1648" y="14"/>
                                    </a:lnTo>
                                    <a:lnTo>
                                      <a:pt x="1648" y="15"/>
                                    </a:lnTo>
                                    <a:lnTo>
                                      <a:pt x="1649" y="17"/>
                                    </a:lnTo>
                                    <a:lnTo>
                                      <a:pt x="1649" y="19"/>
                                    </a:lnTo>
                                    <a:lnTo>
                                      <a:pt x="1650" y="20"/>
                                    </a:lnTo>
                                    <a:lnTo>
                                      <a:pt x="1650" y="22"/>
                                    </a:lnTo>
                                    <a:lnTo>
                                      <a:pt x="1651" y="22"/>
                                    </a:lnTo>
                                    <a:lnTo>
                                      <a:pt x="1652" y="22"/>
                                    </a:lnTo>
                                    <a:lnTo>
                                      <a:pt x="1653" y="21"/>
                                    </a:lnTo>
                                    <a:lnTo>
                                      <a:pt x="1653" y="22"/>
                                    </a:lnTo>
                                    <a:lnTo>
                                      <a:pt x="1655" y="18"/>
                                    </a:lnTo>
                                    <a:lnTo>
                                      <a:pt x="1655" y="20"/>
                                    </a:lnTo>
                                    <a:lnTo>
                                      <a:pt x="1656" y="15"/>
                                    </a:lnTo>
                                    <a:lnTo>
                                      <a:pt x="1656" y="17"/>
                                    </a:lnTo>
                                    <a:lnTo>
                                      <a:pt x="1657" y="14"/>
                                    </a:lnTo>
                                    <a:lnTo>
                                      <a:pt x="1658" y="14"/>
                                    </a:lnTo>
                                    <a:lnTo>
                                      <a:pt x="1658" y="17"/>
                                    </a:lnTo>
                                    <a:lnTo>
                                      <a:pt x="1659" y="19"/>
                                    </a:lnTo>
                                    <a:lnTo>
                                      <a:pt x="1659" y="22"/>
                                    </a:lnTo>
                                    <a:lnTo>
                                      <a:pt x="1660" y="23"/>
                                    </a:lnTo>
                                    <a:lnTo>
                                      <a:pt x="1660" y="27"/>
                                    </a:lnTo>
                                    <a:lnTo>
                                      <a:pt x="1661" y="28"/>
                                    </a:lnTo>
                                    <a:lnTo>
                                      <a:pt x="1661" y="29"/>
                                    </a:lnTo>
                                    <a:lnTo>
                                      <a:pt x="1663" y="30"/>
                                    </a:lnTo>
                                    <a:lnTo>
                                      <a:pt x="1664" y="31"/>
                                    </a:lnTo>
                                    <a:lnTo>
                                      <a:pt x="1665" y="32"/>
                                    </a:lnTo>
                                    <a:lnTo>
                                      <a:pt x="1666" y="31"/>
                                    </a:lnTo>
                                    <a:lnTo>
                                      <a:pt x="1666" y="32"/>
                                    </a:lnTo>
                                    <a:lnTo>
                                      <a:pt x="1667" y="27"/>
                                    </a:lnTo>
                                    <a:lnTo>
                                      <a:pt x="1667" y="30"/>
                                    </a:lnTo>
                                    <a:lnTo>
                                      <a:pt x="1668" y="22"/>
                                    </a:lnTo>
                                    <a:lnTo>
                                      <a:pt x="1668" y="26"/>
                                    </a:lnTo>
                                    <a:lnTo>
                                      <a:pt x="1669" y="19"/>
                                    </a:lnTo>
                                    <a:lnTo>
                                      <a:pt x="1669" y="21"/>
                                    </a:lnTo>
                                    <a:lnTo>
                                      <a:pt x="1670" y="19"/>
                                    </a:lnTo>
                                    <a:lnTo>
                                      <a:pt x="1672" y="19"/>
                                    </a:lnTo>
                                    <a:lnTo>
                                      <a:pt x="1672" y="21"/>
                                    </a:lnTo>
                                    <a:lnTo>
                                      <a:pt x="1673" y="22"/>
                                    </a:lnTo>
                                    <a:lnTo>
                                      <a:pt x="1673" y="24"/>
                                    </a:lnTo>
                                    <a:lnTo>
                                      <a:pt x="1674" y="26"/>
                                    </a:lnTo>
                                    <a:lnTo>
                                      <a:pt x="1675" y="23"/>
                                    </a:lnTo>
                                    <a:lnTo>
                                      <a:pt x="1675" y="26"/>
                                    </a:lnTo>
                                    <a:lnTo>
                                      <a:pt x="1676" y="19"/>
                                    </a:lnTo>
                                    <a:lnTo>
                                      <a:pt x="1676" y="22"/>
                                    </a:lnTo>
                                    <a:lnTo>
                                      <a:pt x="1677" y="12"/>
                                    </a:lnTo>
                                    <a:lnTo>
                                      <a:pt x="1677" y="17"/>
                                    </a:lnTo>
                                    <a:lnTo>
                                      <a:pt x="1678" y="11"/>
                                    </a:lnTo>
                                    <a:lnTo>
                                      <a:pt x="1679" y="11"/>
                                    </a:lnTo>
                                    <a:lnTo>
                                      <a:pt x="1679" y="13"/>
                                    </a:lnTo>
                                    <a:lnTo>
                                      <a:pt x="1681" y="14"/>
                                    </a:lnTo>
                                    <a:lnTo>
                                      <a:pt x="1681" y="18"/>
                                    </a:lnTo>
                                    <a:lnTo>
                                      <a:pt x="1682" y="19"/>
                                    </a:lnTo>
                                    <a:lnTo>
                                      <a:pt x="1682" y="21"/>
                                    </a:lnTo>
                                    <a:lnTo>
                                      <a:pt x="1683" y="22"/>
                                    </a:lnTo>
                                    <a:lnTo>
                                      <a:pt x="1683" y="23"/>
                                    </a:lnTo>
                                    <a:lnTo>
                                      <a:pt x="1684" y="23"/>
                                    </a:lnTo>
                                    <a:lnTo>
                                      <a:pt x="1685" y="22"/>
                                    </a:lnTo>
                                    <a:lnTo>
                                      <a:pt x="1685" y="23"/>
                                    </a:lnTo>
                                    <a:lnTo>
                                      <a:pt x="1686" y="19"/>
                                    </a:lnTo>
                                    <a:lnTo>
                                      <a:pt x="1686" y="21"/>
                                    </a:lnTo>
                                    <a:lnTo>
                                      <a:pt x="1687" y="17"/>
                                    </a:lnTo>
                                    <a:lnTo>
                                      <a:pt x="1687" y="18"/>
                                    </a:lnTo>
                                    <a:lnTo>
                                      <a:pt x="1688" y="14"/>
                                    </a:lnTo>
                                    <a:lnTo>
                                      <a:pt x="1688" y="15"/>
                                    </a:lnTo>
                                    <a:lnTo>
                                      <a:pt x="1690" y="14"/>
                                    </a:lnTo>
                                    <a:lnTo>
                                      <a:pt x="1690" y="15"/>
                                    </a:lnTo>
                                    <a:lnTo>
                                      <a:pt x="1691" y="17"/>
                                    </a:lnTo>
                                    <a:lnTo>
                                      <a:pt x="1691" y="19"/>
                                    </a:lnTo>
                                    <a:lnTo>
                                      <a:pt x="1692" y="20"/>
                                    </a:lnTo>
                                    <a:lnTo>
                                      <a:pt x="1692" y="23"/>
                                    </a:lnTo>
                                    <a:lnTo>
                                      <a:pt x="1693" y="24"/>
                                    </a:lnTo>
                                    <a:lnTo>
                                      <a:pt x="1693" y="28"/>
                                    </a:lnTo>
                                    <a:lnTo>
                                      <a:pt x="1694" y="29"/>
                                    </a:lnTo>
                                    <a:lnTo>
                                      <a:pt x="1694" y="30"/>
                                    </a:lnTo>
                                    <a:lnTo>
                                      <a:pt x="1695" y="31"/>
                                    </a:lnTo>
                                    <a:lnTo>
                                      <a:pt x="1696" y="29"/>
                                    </a:lnTo>
                                    <a:lnTo>
                                      <a:pt x="1696" y="30"/>
                                    </a:lnTo>
                                    <a:lnTo>
                                      <a:pt x="1697" y="27"/>
                                    </a:lnTo>
                                    <a:lnTo>
                                      <a:pt x="1697" y="29"/>
                                    </a:lnTo>
                                    <a:lnTo>
                                      <a:pt x="1699" y="26"/>
                                    </a:lnTo>
                                    <a:lnTo>
                                      <a:pt x="1700" y="26"/>
                                    </a:lnTo>
                                    <a:lnTo>
                                      <a:pt x="1701" y="26"/>
                                    </a:lnTo>
                                    <a:lnTo>
                                      <a:pt x="1701" y="27"/>
                                    </a:lnTo>
                                    <a:lnTo>
                                      <a:pt x="1702" y="27"/>
                                    </a:lnTo>
                                    <a:lnTo>
                                      <a:pt x="1703" y="23"/>
                                    </a:lnTo>
                                    <a:lnTo>
                                      <a:pt x="1703" y="26"/>
                                    </a:lnTo>
                                    <a:lnTo>
                                      <a:pt x="1704" y="19"/>
                                    </a:lnTo>
                                    <a:lnTo>
                                      <a:pt x="1704" y="22"/>
                                    </a:lnTo>
                                    <a:lnTo>
                                      <a:pt x="1705" y="15"/>
                                    </a:lnTo>
                                    <a:lnTo>
                                      <a:pt x="1705" y="17"/>
                                    </a:lnTo>
                                    <a:lnTo>
                                      <a:pt x="1707" y="15"/>
                                    </a:lnTo>
                                    <a:lnTo>
                                      <a:pt x="1708" y="17"/>
                                    </a:lnTo>
                                    <a:lnTo>
                                      <a:pt x="1708" y="18"/>
                                    </a:lnTo>
                                    <a:lnTo>
                                      <a:pt x="1709" y="18"/>
                                    </a:lnTo>
                                    <a:lnTo>
                                      <a:pt x="1709" y="19"/>
                                    </a:lnTo>
                                    <a:lnTo>
                                      <a:pt x="1710" y="19"/>
                                    </a:lnTo>
                                    <a:lnTo>
                                      <a:pt x="1711" y="19"/>
                                    </a:lnTo>
                                    <a:lnTo>
                                      <a:pt x="1712" y="20"/>
                                    </a:lnTo>
                                    <a:lnTo>
                                      <a:pt x="1712" y="21"/>
                                    </a:lnTo>
                                    <a:lnTo>
                                      <a:pt x="1713" y="21"/>
                                    </a:lnTo>
                                    <a:lnTo>
                                      <a:pt x="1713" y="22"/>
                                    </a:lnTo>
                                    <a:lnTo>
                                      <a:pt x="1714" y="21"/>
                                    </a:lnTo>
                                    <a:lnTo>
                                      <a:pt x="1714" y="22"/>
                                    </a:lnTo>
                                    <a:lnTo>
                                      <a:pt x="1716" y="19"/>
                                    </a:lnTo>
                                    <a:lnTo>
                                      <a:pt x="1716" y="20"/>
                                    </a:lnTo>
                                    <a:lnTo>
                                      <a:pt x="1717" y="18"/>
                                    </a:lnTo>
                                    <a:lnTo>
                                      <a:pt x="1718" y="19"/>
                                    </a:lnTo>
                                    <a:lnTo>
                                      <a:pt x="1718" y="20"/>
                                    </a:lnTo>
                                    <a:lnTo>
                                      <a:pt x="1719" y="21"/>
                                    </a:lnTo>
                                    <a:lnTo>
                                      <a:pt x="1719" y="24"/>
                                    </a:lnTo>
                                    <a:lnTo>
                                      <a:pt x="1720" y="26"/>
                                    </a:lnTo>
                                    <a:lnTo>
                                      <a:pt x="1720" y="28"/>
                                    </a:lnTo>
                                    <a:lnTo>
                                      <a:pt x="1721" y="28"/>
                                    </a:lnTo>
                                    <a:lnTo>
                                      <a:pt x="1721" y="29"/>
                                    </a:lnTo>
                                    <a:lnTo>
                                      <a:pt x="1722" y="27"/>
                                    </a:lnTo>
                                    <a:lnTo>
                                      <a:pt x="1722" y="28"/>
                                    </a:lnTo>
                                    <a:lnTo>
                                      <a:pt x="1723" y="23"/>
                                    </a:lnTo>
                                    <a:lnTo>
                                      <a:pt x="1723" y="26"/>
                                    </a:lnTo>
                                    <a:lnTo>
                                      <a:pt x="1725" y="22"/>
                                    </a:lnTo>
                                    <a:lnTo>
                                      <a:pt x="1725" y="23"/>
                                    </a:lnTo>
                                    <a:lnTo>
                                      <a:pt x="1726" y="21"/>
                                    </a:lnTo>
                                    <a:lnTo>
                                      <a:pt x="1726" y="22"/>
                                    </a:lnTo>
                                    <a:lnTo>
                                      <a:pt x="1727" y="20"/>
                                    </a:lnTo>
                                    <a:lnTo>
                                      <a:pt x="1727" y="21"/>
                                    </a:lnTo>
                                    <a:lnTo>
                                      <a:pt x="1728" y="18"/>
                                    </a:lnTo>
                                    <a:lnTo>
                                      <a:pt x="1728" y="19"/>
                                    </a:lnTo>
                                    <a:lnTo>
                                      <a:pt x="1729" y="18"/>
                                    </a:lnTo>
                                    <a:lnTo>
                                      <a:pt x="1730" y="18"/>
                                    </a:lnTo>
                                    <a:lnTo>
                                      <a:pt x="1730" y="19"/>
                                    </a:lnTo>
                                    <a:lnTo>
                                      <a:pt x="1731" y="19"/>
                                    </a:lnTo>
                                    <a:lnTo>
                                      <a:pt x="1732" y="17"/>
                                    </a:lnTo>
                                    <a:lnTo>
                                      <a:pt x="1732" y="19"/>
                                    </a:lnTo>
                                    <a:lnTo>
                                      <a:pt x="1734" y="13"/>
                                    </a:lnTo>
                                    <a:lnTo>
                                      <a:pt x="1734" y="15"/>
                                    </a:lnTo>
                                    <a:lnTo>
                                      <a:pt x="1735" y="13"/>
                                    </a:lnTo>
                                    <a:lnTo>
                                      <a:pt x="1736" y="13"/>
                                    </a:lnTo>
                                    <a:lnTo>
                                      <a:pt x="1736" y="15"/>
                                    </a:lnTo>
                                    <a:lnTo>
                                      <a:pt x="1737" y="17"/>
                                    </a:lnTo>
                                    <a:lnTo>
                                      <a:pt x="1737" y="20"/>
                                    </a:lnTo>
                                    <a:lnTo>
                                      <a:pt x="1738" y="21"/>
                                    </a:lnTo>
                                    <a:lnTo>
                                      <a:pt x="1738" y="23"/>
                                    </a:lnTo>
                                    <a:lnTo>
                                      <a:pt x="1739" y="24"/>
                                    </a:lnTo>
                                    <a:lnTo>
                                      <a:pt x="1739" y="26"/>
                                    </a:lnTo>
                                    <a:lnTo>
                                      <a:pt x="1740" y="27"/>
                                    </a:lnTo>
                                    <a:lnTo>
                                      <a:pt x="1740" y="29"/>
                                    </a:lnTo>
                                    <a:lnTo>
                                      <a:pt x="1741" y="29"/>
                                    </a:lnTo>
                                    <a:lnTo>
                                      <a:pt x="1743" y="29"/>
                                    </a:lnTo>
                                    <a:lnTo>
                                      <a:pt x="1744" y="29"/>
                                    </a:lnTo>
                                    <a:lnTo>
                                      <a:pt x="1745" y="29"/>
                                    </a:lnTo>
                                    <a:lnTo>
                                      <a:pt x="1746" y="27"/>
                                    </a:lnTo>
                                    <a:lnTo>
                                      <a:pt x="1746" y="29"/>
                                    </a:lnTo>
                                    <a:lnTo>
                                      <a:pt x="1747" y="22"/>
                                    </a:lnTo>
                                    <a:lnTo>
                                      <a:pt x="1747" y="26"/>
                                    </a:lnTo>
                                    <a:lnTo>
                                      <a:pt x="1748" y="17"/>
                                    </a:lnTo>
                                    <a:lnTo>
                                      <a:pt x="1748" y="20"/>
                                    </a:lnTo>
                                    <a:lnTo>
                                      <a:pt x="1749" y="14"/>
                                    </a:lnTo>
                                    <a:lnTo>
                                      <a:pt x="1749" y="15"/>
                                    </a:lnTo>
                                    <a:lnTo>
                                      <a:pt x="1750" y="14"/>
                                    </a:lnTo>
                                    <a:lnTo>
                                      <a:pt x="1750" y="17"/>
                                    </a:lnTo>
                                    <a:lnTo>
                                      <a:pt x="1752" y="18"/>
                                    </a:lnTo>
                                    <a:lnTo>
                                      <a:pt x="1752" y="21"/>
                                    </a:lnTo>
                                    <a:lnTo>
                                      <a:pt x="1753" y="23"/>
                                    </a:lnTo>
                                    <a:lnTo>
                                      <a:pt x="1753" y="27"/>
                                    </a:lnTo>
                                    <a:lnTo>
                                      <a:pt x="1754" y="27"/>
                                    </a:lnTo>
                                    <a:lnTo>
                                      <a:pt x="1754" y="28"/>
                                    </a:lnTo>
                                    <a:lnTo>
                                      <a:pt x="1755" y="26"/>
                                    </a:lnTo>
                                    <a:lnTo>
                                      <a:pt x="1755" y="28"/>
                                    </a:lnTo>
                                    <a:lnTo>
                                      <a:pt x="1756" y="22"/>
                                    </a:lnTo>
                                    <a:lnTo>
                                      <a:pt x="1756" y="24"/>
                                    </a:lnTo>
                                    <a:lnTo>
                                      <a:pt x="1757" y="19"/>
                                    </a:lnTo>
                                    <a:lnTo>
                                      <a:pt x="1757" y="21"/>
                                    </a:lnTo>
                                    <a:lnTo>
                                      <a:pt x="1758" y="19"/>
                                    </a:lnTo>
                                    <a:lnTo>
                                      <a:pt x="1760" y="19"/>
                                    </a:lnTo>
                                    <a:lnTo>
                                      <a:pt x="1761" y="20"/>
                                    </a:lnTo>
                                    <a:lnTo>
                                      <a:pt x="1762" y="21"/>
                                    </a:lnTo>
                                    <a:lnTo>
                                      <a:pt x="1762" y="22"/>
                                    </a:lnTo>
                                    <a:lnTo>
                                      <a:pt x="1763" y="23"/>
                                    </a:lnTo>
                                    <a:lnTo>
                                      <a:pt x="1764" y="22"/>
                                    </a:lnTo>
                                    <a:lnTo>
                                      <a:pt x="1764" y="23"/>
                                    </a:lnTo>
                                    <a:lnTo>
                                      <a:pt x="1765" y="19"/>
                                    </a:lnTo>
                                    <a:lnTo>
                                      <a:pt x="1765" y="21"/>
                                    </a:lnTo>
                                    <a:lnTo>
                                      <a:pt x="1766" y="15"/>
                                    </a:lnTo>
                                    <a:lnTo>
                                      <a:pt x="1766" y="18"/>
                                    </a:lnTo>
                                    <a:lnTo>
                                      <a:pt x="1767" y="14"/>
                                    </a:lnTo>
                                    <a:lnTo>
                                      <a:pt x="1767" y="15"/>
                                    </a:lnTo>
                                    <a:lnTo>
                                      <a:pt x="1769" y="14"/>
                                    </a:lnTo>
                                    <a:lnTo>
                                      <a:pt x="1770" y="15"/>
                                    </a:lnTo>
                                    <a:lnTo>
                                      <a:pt x="1770" y="18"/>
                                    </a:lnTo>
                                    <a:lnTo>
                                      <a:pt x="1771" y="19"/>
                                    </a:lnTo>
                                    <a:lnTo>
                                      <a:pt x="1771" y="21"/>
                                    </a:lnTo>
                                    <a:lnTo>
                                      <a:pt x="1772" y="22"/>
                                    </a:lnTo>
                                    <a:lnTo>
                                      <a:pt x="1773" y="23"/>
                                    </a:lnTo>
                                    <a:lnTo>
                                      <a:pt x="1773" y="24"/>
                                    </a:lnTo>
                                    <a:lnTo>
                                      <a:pt x="1774" y="24"/>
                                    </a:lnTo>
                                    <a:lnTo>
                                      <a:pt x="1774" y="26"/>
                                    </a:lnTo>
                                    <a:lnTo>
                                      <a:pt x="1775" y="27"/>
                                    </a:lnTo>
                                    <a:lnTo>
                                      <a:pt x="1776" y="27"/>
                                    </a:lnTo>
                                    <a:lnTo>
                                      <a:pt x="1778" y="23"/>
                                    </a:lnTo>
                                    <a:lnTo>
                                      <a:pt x="1778" y="26"/>
                                    </a:lnTo>
                                    <a:lnTo>
                                      <a:pt x="1779" y="19"/>
                                    </a:lnTo>
                                    <a:lnTo>
                                      <a:pt x="1779" y="22"/>
                                    </a:lnTo>
                                    <a:lnTo>
                                      <a:pt x="1780" y="18"/>
                                    </a:lnTo>
                                    <a:lnTo>
                                      <a:pt x="1780" y="19"/>
                                    </a:lnTo>
                                    <a:lnTo>
                                      <a:pt x="1781" y="19"/>
                                    </a:lnTo>
                                    <a:lnTo>
                                      <a:pt x="1781" y="20"/>
                                    </a:lnTo>
                                    <a:lnTo>
                                      <a:pt x="1782" y="21"/>
                                    </a:lnTo>
                                    <a:lnTo>
                                      <a:pt x="1782" y="22"/>
                                    </a:lnTo>
                                    <a:lnTo>
                                      <a:pt x="1783" y="23"/>
                                    </a:lnTo>
                                    <a:lnTo>
                                      <a:pt x="1783" y="24"/>
                                    </a:lnTo>
                                    <a:lnTo>
                                      <a:pt x="1784" y="23"/>
                                    </a:lnTo>
                                    <a:lnTo>
                                      <a:pt x="1784" y="26"/>
                                    </a:lnTo>
                                    <a:lnTo>
                                      <a:pt x="1785" y="20"/>
                                    </a:lnTo>
                                    <a:lnTo>
                                      <a:pt x="1785" y="22"/>
                                    </a:lnTo>
                                    <a:lnTo>
                                      <a:pt x="1787" y="17"/>
                                    </a:lnTo>
                                    <a:lnTo>
                                      <a:pt x="1787" y="19"/>
                                    </a:lnTo>
                                    <a:lnTo>
                                      <a:pt x="1788" y="17"/>
                                    </a:lnTo>
                                    <a:lnTo>
                                      <a:pt x="1788" y="18"/>
                                    </a:lnTo>
                                    <a:lnTo>
                                      <a:pt x="1789" y="19"/>
                                    </a:lnTo>
                                    <a:lnTo>
                                      <a:pt x="1789" y="21"/>
                                    </a:lnTo>
                                    <a:lnTo>
                                      <a:pt x="1790" y="23"/>
                                    </a:lnTo>
                                    <a:lnTo>
                                      <a:pt x="1790" y="26"/>
                                    </a:lnTo>
                                    <a:lnTo>
                                      <a:pt x="1791" y="27"/>
                                    </a:lnTo>
                                    <a:lnTo>
                                      <a:pt x="1792" y="26"/>
                                    </a:lnTo>
                                    <a:lnTo>
                                      <a:pt x="1792" y="27"/>
                                    </a:lnTo>
                                    <a:lnTo>
                                      <a:pt x="1793" y="24"/>
                                    </a:lnTo>
                                    <a:lnTo>
                                      <a:pt x="1793" y="26"/>
                                    </a:lnTo>
                                    <a:lnTo>
                                      <a:pt x="1794" y="21"/>
                                    </a:lnTo>
                                    <a:lnTo>
                                      <a:pt x="1794" y="23"/>
                                    </a:lnTo>
                                    <a:lnTo>
                                      <a:pt x="1796" y="19"/>
                                    </a:lnTo>
                                    <a:lnTo>
                                      <a:pt x="1796" y="20"/>
                                    </a:lnTo>
                                    <a:lnTo>
                                      <a:pt x="1797" y="18"/>
                                    </a:lnTo>
                                    <a:lnTo>
                                      <a:pt x="1798" y="18"/>
                                    </a:lnTo>
                                    <a:lnTo>
                                      <a:pt x="1798" y="19"/>
                                    </a:lnTo>
                                    <a:lnTo>
                                      <a:pt x="1799" y="20"/>
                                    </a:lnTo>
                                    <a:lnTo>
                                      <a:pt x="1799" y="21"/>
                                    </a:lnTo>
                                    <a:lnTo>
                                      <a:pt x="1800" y="21"/>
                                    </a:lnTo>
                                    <a:lnTo>
                                      <a:pt x="1800" y="22"/>
                                    </a:lnTo>
                                    <a:lnTo>
                                      <a:pt x="1801" y="23"/>
                                    </a:lnTo>
                                    <a:lnTo>
                                      <a:pt x="1802" y="22"/>
                                    </a:lnTo>
                                    <a:lnTo>
                                      <a:pt x="1802" y="23"/>
                                    </a:lnTo>
                                    <a:lnTo>
                                      <a:pt x="1804" y="20"/>
                                    </a:lnTo>
                                    <a:lnTo>
                                      <a:pt x="1804" y="22"/>
                                    </a:lnTo>
                                    <a:lnTo>
                                      <a:pt x="1805" y="18"/>
                                    </a:lnTo>
                                    <a:lnTo>
                                      <a:pt x="1805" y="19"/>
                                    </a:lnTo>
                                    <a:lnTo>
                                      <a:pt x="1806" y="17"/>
                                    </a:lnTo>
                                    <a:lnTo>
                                      <a:pt x="1807" y="17"/>
                                    </a:lnTo>
                                    <a:lnTo>
                                      <a:pt x="1807" y="19"/>
                                    </a:lnTo>
                                    <a:lnTo>
                                      <a:pt x="1808" y="20"/>
                                    </a:lnTo>
                                    <a:lnTo>
                                      <a:pt x="1808" y="23"/>
                                    </a:lnTo>
                                    <a:lnTo>
                                      <a:pt x="1809" y="24"/>
                                    </a:lnTo>
                                    <a:lnTo>
                                      <a:pt x="1809" y="28"/>
                                    </a:lnTo>
                                    <a:lnTo>
                                      <a:pt x="1810" y="28"/>
                                    </a:lnTo>
                                    <a:lnTo>
                                      <a:pt x="1810" y="29"/>
                                    </a:lnTo>
                                    <a:lnTo>
                                      <a:pt x="1811" y="27"/>
                                    </a:lnTo>
                                    <a:lnTo>
                                      <a:pt x="1811" y="28"/>
                                    </a:lnTo>
                                    <a:lnTo>
                                      <a:pt x="1813" y="22"/>
                                    </a:lnTo>
                                    <a:lnTo>
                                      <a:pt x="1813" y="26"/>
                                    </a:lnTo>
                                    <a:lnTo>
                                      <a:pt x="1814" y="20"/>
                                    </a:lnTo>
                                    <a:lnTo>
                                      <a:pt x="1814" y="22"/>
                                    </a:lnTo>
                                    <a:lnTo>
                                      <a:pt x="1815" y="20"/>
                                    </a:lnTo>
                                    <a:lnTo>
                                      <a:pt x="1815" y="21"/>
                                    </a:lnTo>
                                    <a:lnTo>
                                      <a:pt x="1816" y="21"/>
                                    </a:lnTo>
                                    <a:lnTo>
                                      <a:pt x="1816" y="23"/>
                                    </a:lnTo>
                                    <a:lnTo>
                                      <a:pt x="1817" y="24"/>
                                    </a:lnTo>
                                    <a:lnTo>
                                      <a:pt x="1817" y="27"/>
                                    </a:lnTo>
                                    <a:lnTo>
                                      <a:pt x="1818" y="28"/>
                                    </a:lnTo>
                                    <a:lnTo>
                                      <a:pt x="1819" y="27"/>
                                    </a:lnTo>
                                    <a:lnTo>
                                      <a:pt x="1819" y="28"/>
                                    </a:lnTo>
                                    <a:lnTo>
                                      <a:pt x="1820" y="23"/>
                                    </a:lnTo>
                                    <a:lnTo>
                                      <a:pt x="1820" y="26"/>
                                    </a:lnTo>
                                    <a:lnTo>
                                      <a:pt x="1822" y="21"/>
                                    </a:lnTo>
                                    <a:lnTo>
                                      <a:pt x="1822" y="22"/>
                                    </a:lnTo>
                                    <a:lnTo>
                                      <a:pt x="1823" y="19"/>
                                    </a:lnTo>
                                    <a:lnTo>
                                      <a:pt x="1823" y="20"/>
                                    </a:lnTo>
                                    <a:lnTo>
                                      <a:pt x="1824" y="19"/>
                                    </a:lnTo>
                                    <a:lnTo>
                                      <a:pt x="1825" y="19"/>
                                    </a:lnTo>
                                    <a:lnTo>
                                      <a:pt x="1825" y="20"/>
                                    </a:lnTo>
                                    <a:lnTo>
                                      <a:pt x="1826" y="20"/>
                                    </a:lnTo>
                                    <a:lnTo>
                                      <a:pt x="1827" y="20"/>
                                    </a:lnTo>
                                    <a:lnTo>
                                      <a:pt x="1828" y="20"/>
                                    </a:lnTo>
                                    <a:lnTo>
                                      <a:pt x="1829" y="20"/>
                                    </a:lnTo>
                                    <a:lnTo>
                                      <a:pt x="1831" y="19"/>
                                    </a:lnTo>
                                    <a:lnTo>
                                      <a:pt x="1831" y="20"/>
                                    </a:lnTo>
                                    <a:lnTo>
                                      <a:pt x="1832" y="17"/>
                                    </a:lnTo>
                                    <a:lnTo>
                                      <a:pt x="1832" y="18"/>
                                    </a:lnTo>
                                    <a:lnTo>
                                      <a:pt x="1833" y="15"/>
                                    </a:lnTo>
                                    <a:lnTo>
                                      <a:pt x="1833" y="17"/>
                                    </a:lnTo>
                                    <a:lnTo>
                                      <a:pt x="1834" y="15"/>
                                    </a:lnTo>
                                    <a:lnTo>
                                      <a:pt x="1834" y="17"/>
                                    </a:lnTo>
                                    <a:lnTo>
                                      <a:pt x="1835" y="17"/>
                                    </a:lnTo>
                                    <a:lnTo>
                                      <a:pt x="1835" y="19"/>
                                    </a:lnTo>
                                    <a:lnTo>
                                      <a:pt x="1836" y="20"/>
                                    </a:lnTo>
                                    <a:lnTo>
                                      <a:pt x="1836" y="22"/>
                                    </a:lnTo>
                                    <a:lnTo>
                                      <a:pt x="1837" y="22"/>
                                    </a:lnTo>
                                    <a:lnTo>
                                      <a:pt x="1837" y="23"/>
                                    </a:lnTo>
                                    <a:lnTo>
                                      <a:pt x="1838" y="21"/>
                                    </a:lnTo>
                                    <a:lnTo>
                                      <a:pt x="1838" y="22"/>
                                    </a:lnTo>
                                    <a:lnTo>
                                      <a:pt x="1840" y="18"/>
                                    </a:lnTo>
                                    <a:lnTo>
                                      <a:pt x="1840" y="20"/>
                                    </a:lnTo>
                                    <a:lnTo>
                                      <a:pt x="1841" y="15"/>
                                    </a:lnTo>
                                    <a:lnTo>
                                      <a:pt x="1841" y="18"/>
                                    </a:lnTo>
                                    <a:lnTo>
                                      <a:pt x="1842" y="15"/>
                                    </a:lnTo>
                                    <a:lnTo>
                                      <a:pt x="1843" y="15"/>
                                    </a:lnTo>
                                    <a:lnTo>
                                      <a:pt x="1843" y="18"/>
                                    </a:lnTo>
                                    <a:lnTo>
                                      <a:pt x="1844" y="19"/>
                                    </a:lnTo>
                                    <a:lnTo>
                                      <a:pt x="1844" y="22"/>
                                    </a:lnTo>
                                    <a:lnTo>
                                      <a:pt x="1845" y="24"/>
                                    </a:lnTo>
                                    <a:lnTo>
                                      <a:pt x="1845" y="28"/>
                                    </a:lnTo>
                                    <a:lnTo>
                                      <a:pt x="1846" y="30"/>
                                    </a:lnTo>
                                    <a:lnTo>
                                      <a:pt x="1846" y="33"/>
                                    </a:lnTo>
                                    <a:lnTo>
                                      <a:pt x="1848" y="35"/>
                                    </a:lnTo>
                                    <a:lnTo>
                                      <a:pt x="1848" y="36"/>
                                    </a:lnTo>
                                    <a:lnTo>
                                      <a:pt x="1849" y="35"/>
                                    </a:lnTo>
                                    <a:lnTo>
                                      <a:pt x="1849" y="36"/>
                                    </a:lnTo>
                                    <a:lnTo>
                                      <a:pt x="1850" y="29"/>
                                    </a:lnTo>
                                    <a:lnTo>
                                      <a:pt x="1850" y="33"/>
                                    </a:lnTo>
                                    <a:lnTo>
                                      <a:pt x="1851" y="23"/>
                                    </a:lnTo>
                                    <a:lnTo>
                                      <a:pt x="1851" y="27"/>
                                    </a:lnTo>
                                    <a:lnTo>
                                      <a:pt x="1852" y="20"/>
                                    </a:lnTo>
                                    <a:lnTo>
                                      <a:pt x="1852" y="21"/>
                                    </a:lnTo>
                                    <a:lnTo>
                                      <a:pt x="1853" y="20"/>
                                    </a:lnTo>
                                    <a:lnTo>
                                      <a:pt x="1854" y="21"/>
                                    </a:lnTo>
                                    <a:lnTo>
                                      <a:pt x="1854" y="22"/>
                                    </a:lnTo>
                                    <a:lnTo>
                                      <a:pt x="1855" y="23"/>
                                    </a:lnTo>
                                    <a:lnTo>
                                      <a:pt x="1855" y="27"/>
                                    </a:lnTo>
                                    <a:lnTo>
                                      <a:pt x="1857" y="28"/>
                                    </a:lnTo>
                                    <a:lnTo>
                                      <a:pt x="1857" y="29"/>
                                    </a:lnTo>
                                    <a:lnTo>
                                      <a:pt x="1858" y="28"/>
                                    </a:lnTo>
                                    <a:lnTo>
                                      <a:pt x="1858" y="29"/>
                                    </a:lnTo>
                                    <a:lnTo>
                                      <a:pt x="1859" y="24"/>
                                    </a:lnTo>
                                    <a:lnTo>
                                      <a:pt x="1859" y="27"/>
                                    </a:lnTo>
                                    <a:lnTo>
                                      <a:pt x="1860" y="19"/>
                                    </a:lnTo>
                                    <a:lnTo>
                                      <a:pt x="1860" y="23"/>
                                    </a:lnTo>
                                    <a:lnTo>
                                      <a:pt x="1861" y="14"/>
                                    </a:lnTo>
                                    <a:lnTo>
                                      <a:pt x="1861" y="17"/>
                                    </a:lnTo>
                                    <a:lnTo>
                                      <a:pt x="1862" y="12"/>
                                    </a:lnTo>
                                    <a:lnTo>
                                      <a:pt x="1862" y="13"/>
                                    </a:lnTo>
                                    <a:lnTo>
                                      <a:pt x="1863" y="12"/>
                                    </a:lnTo>
                                    <a:lnTo>
                                      <a:pt x="1863" y="13"/>
                                    </a:lnTo>
                                    <a:lnTo>
                                      <a:pt x="1864" y="13"/>
                                    </a:lnTo>
                                    <a:lnTo>
                                      <a:pt x="1864" y="14"/>
                                    </a:lnTo>
                                    <a:lnTo>
                                      <a:pt x="1866" y="14"/>
                                    </a:lnTo>
                                    <a:lnTo>
                                      <a:pt x="1866" y="17"/>
                                    </a:lnTo>
                                    <a:lnTo>
                                      <a:pt x="1867" y="17"/>
                                    </a:lnTo>
                                    <a:lnTo>
                                      <a:pt x="1867" y="19"/>
                                    </a:lnTo>
                                    <a:lnTo>
                                      <a:pt x="1868" y="20"/>
                                    </a:lnTo>
                                    <a:lnTo>
                                      <a:pt x="1868" y="22"/>
                                    </a:lnTo>
                                    <a:lnTo>
                                      <a:pt x="1869" y="22"/>
                                    </a:lnTo>
                                    <a:lnTo>
                                      <a:pt x="1870" y="21"/>
                                    </a:lnTo>
                                    <a:lnTo>
                                      <a:pt x="1871" y="19"/>
                                    </a:lnTo>
                                    <a:lnTo>
                                      <a:pt x="1871" y="20"/>
                                    </a:lnTo>
                                    <a:lnTo>
                                      <a:pt x="1872" y="18"/>
                                    </a:lnTo>
                                    <a:lnTo>
                                      <a:pt x="1872" y="19"/>
                                    </a:lnTo>
                                    <a:lnTo>
                                      <a:pt x="1873" y="20"/>
                                    </a:lnTo>
                                    <a:lnTo>
                                      <a:pt x="1873" y="21"/>
                                    </a:lnTo>
                                    <a:lnTo>
                                      <a:pt x="1875" y="22"/>
                                    </a:lnTo>
                                    <a:lnTo>
                                      <a:pt x="1876" y="22"/>
                                    </a:lnTo>
                                    <a:lnTo>
                                      <a:pt x="1877" y="22"/>
                                    </a:lnTo>
                                    <a:lnTo>
                                      <a:pt x="1878" y="22"/>
                                    </a:lnTo>
                                    <a:lnTo>
                                      <a:pt x="1878" y="23"/>
                                    </a:lnTo>
                                    <a:lnTo>
                                      <a:pt x="1879" y="23"/>
                                    </a:lnTo>
                                    <a:lnTo>
                                      <a:pt x="1879" y="26"/>
                                    </a:lnTo>
                                    <a:lnTo>
                                      <a:pt x="1880" y="26"/>
                                    </a:lnTo>
                                    <a:lnTo>
                                      <a:pt x="1880" y="27"/>
                                    </a:lnTo>
                                    <a:lnTo>
                                      <a:pt x="1881" y="28"/>
                                    </a:lnTo>
                                    <a:lnTo>
                                      <a:pt x="1882" y="27"/>
                                    </a:lnTo>
                                    <a:lnTo>
                                      <a:pt x="1882" y="28"/>
                                    </a:lnTo>
                                    <a:lnTo>
                                      <a:pt x="1884" y="22"/>
                                    </a:lnTo>
                                    <a:lnTo>
                                      <a:pt x="1884" y="26"/>
                                    </a:lnTo>
                                    <a:lnTo>
                                      <a:pt x="1885" y="20"/>
                                    </a:lnTo>
                                    <a:lnTo>
                                      <a:pt x="1885" y="21"/>
                                    </a:lnTo>
                                    <a:lnTo>
                                      <a:pt x="1886" y="20"/>
                                    </a:lnTo>
                                    <a:lnTo>
                                      <a:pt x="1887" y="21"/>
                                    </a:lnTo>
                                    <a:lnTo>
                                      <a:pt x="1887" y="23"/>
                                    </a:lnTo>
                                    <a:lnTo>
                                      <a:pt x="1888" y="24"/>
                                    </a:lnTo>
                                    <a:lnTo>
                                      <a:pt x="1888" y="26"/>
                                    </a:lnTo>
                                    <a:lnTo>
                                      <a:pt x="1889" y="23"/>
                                    </a:lnTo>
                                    <a:lnTo>
                                      <a:pt x="1889" y="26"/>
                                    </a:lnTo>
                                    <a:lnTo>
                                      <a:pt x="1890" y="18"/>
                                    </a:lnTo>
                                    <a:lnTo>
                                      <a:pt x="1890" y="22"/>
                                    </a:lnTo>
                                    <a:lnTo>
                                      <a:pt x="1891" y="14"/>
                                    </a:lnTo>
                                    <a:lnTo>
                                      <a:pt x="1891" y="17"/>
                                    </a:lnTo>
                                    <a:lnTo>
                                      <a:pt x="1893" y="13"/>
                                    </a:lnTo>
                                    <a:lnTo>
                                      <a:pt x="1894" y="14"/>
                                    </a:lnTo>
                                    <a:lnTo>
                                      <a:pt x="1894" y="17"/>
                                    </a:lnTo>
                                    <a:lnTo>
                                      <a:pt x="1895" y="19"/>
                                    </a:lnTo>
                                    <a:lnTo>
                                      <a:pt x="1895" y="23"/>
                                    </a:lnTo>
                                    <a:lnTo>
                                      <a:pt x="1896" y="26"/>
                                    </a:lnTo>
                                    <a:lnTo>
                                      <a:pt x="1896" y="29"/>
                                    </a:lnTo>
                                    <a:lnTo>
                                      <a:pt x="1897" y="31"/>
                                    </a:lnTo>
                                    <a:lnTo>
                                      <a:pt x="1897" y="32"/>
                                    </a:lnTo>
                                    <a:lnTo>
                                      <a:pt x="1898" y="31"/>
                                    </a:lnTo>
                                    <a:lnTo>
                                      <a:pt x="1898" y="32"/>
                                    </a:lnTo>
                                    <a:lnTo>
                                      <a:pt x="1899" y="27"/>
                                    </a:lnTo>
                                    <a:lnTo>
                                      <a:pt x="1899" y="30"/>
                                    </a:lnTo>
                                    <a:lnTo>
                                      <a:pt x="1901" y="22"/>
                                    </a:lnTo>
                                    <a:lnTo>
                                      <a:pt x="1901" y="26"/>
                                    </a:lnTo>
                                    <a:lnTo>
                                      <a:pt x="1902" y="19"/>
                                    </a:lnTo>
                                    <a:lnTo>
                                      <a:pt x="1902" y="21"/>
                                    </a:lnTo>
                                    <a:lnTo>
                                      <a:pt x="1903" y="18"/>
                                    </a:lnTo>
                                    <a:lnTo>
                                      <a:pt x="1903" y="19"/>
                                    </a:lnTo>
                                    <a:lnTo>
                                      <a:pt x="1904" y="18"/>
                                    </a:lnTo>
                                    <a:lnTo>
                                      <a:pt x="1905" y="17"/>
                                    </a:lnTo>
                                    <a:lnTo>
                                      <a:pt x="1906" y="17"/>
                                    </a:lnTo>
                                    <a:lnTo>
                                      <a:pt x="1906" y="18"/>
                                    </a:lnTo>
                                    <a:lnTo>
                                      <a:pt x="1907" y="18"/>
                                    </a:lnTo>
                                    <a:lnTo>
                                      <a:pt x="1908" y="18"/>
                                    </a:lnTo>
                                    <a:lnTo>
                                      <a:pt x="1910" y="18"/>
                                    </a:lnTo>
                                    <a:lnTo>
                                      <a:pt x="1911" y="18"/>
                                    </a:lnTo>
                                    <a:lnTo>
                                      <a:pt x="1911" y="19"/>
                                    </a:lnTo>
                                    <a:lnTo>
                                      <a:pt x="1912" y="19"/>
                                    </a:lnTo>
                                    <a:lnTo>
                                      <a:pt x="1912" y="20"/>
                                    </a:lnTo>
                                    <a:lnTo>
                                      <a:pt x="1913" y="20"/>
                                    </a:lnTo>
                                    <a:lnTo>
                                      <a:pt x="1914" y="20"/>
                                    </a:lnTo>
                                    <a:lnTo>
                                      <a:pt x="1915" y="19"/>
                                    </a:lnTo>
                                    <a:lnTo>
                                      <a:pt x="1915" y="20"/>
                                    </a:lnTo>
                                    <a:lnTo>
                                      <a:pt x="1916" y="18"/>
                                    </a:lnTo>
                                    <a:lnTo>
                                      <a:pt x="1916" y="19"/>
                                    </a:lnTo>
                                    <a:lnTo>
                                      <a:pt x="1917" y="18"/>
                                    </a:lnTo>
                                    <a:lnTo>
                                      <a:pt x="1917" y="19"/>
                                    </a:lnTo>
                                    <a:lnTo>
                                      <a:pt x="1919" y="20"/>
                                    </a:lnTo>
                                    <a:lnTo>
                                      <a:pt x="1919" y="23"/>
                                    </a:lnTo>
                                    <a:lnTo>
                                      <a:pt x="1920" y="24"/>
                                    </a:lnTo>
                                    <a:lnTo>
                                      <a:pt x="1920" y="28"/>
                                    </a:lnTo>
                                    <a:lnTo>
                                      <a:pt x="1921" y="29"/>
                                    </a:lnTo>
                                    <a:lnTo>
                                      <a:pt x="1921" y="30"/>
                                    </a:lnTo>
                                    <a:lnTo>
                                      <a:pt x="1922" y="30"/>
                                    </a:lnTo>
                                    <a:lnTo>
                                      <a:pt x="1923" y="28"/>
                                    </a:lnTo>
                                    <a:lnTo>
                                      <a:pt x="1923" y="29"/>
                                    </a:lnTo>
                                    <a:lnTo>
                                      <a:pt x="1924" y="27"/>
                                    </a:lnTo>
                                    <a:lnTo>
                                      <a:pt x="1924" y="28"/>
                                    </a:lnTo>
                                    <a:lnTo>
                                      <a:pt x="1925" y="26"/>
                                    </a:lnTo>
                                    <a:lnTo>
                                      <a:pt x="1925" y="27"/>
                                    </a:lnTo>
                                    <a:lnTo>
                                      <a:pt x="1926" y="23"/>
                                    </a:lnTo>
                                    <a:lnTo>
                                      <a:pt x="1926" y="24"/>
                                    </a:lnTo>
                                    <a:lnTo>
                                      <a:pt x="1928" y="21"/>
                                    </a:lnTo>
                                    <a:lnTo>
                                      <a:pt x="1928" y="22"/>
                                    </a:lnTo>
                                    <a:lnTo>
                                      <a:pt x="1929" y="18"/>
                                    </a:lnTo>
                                    <a:lnTo>
                                      <a:pt x="1929" y="20"/>
                                    </a:lnTo>
                                    <a:lnTo>
                                      <a:pt x="1930" y="15"/>
                                    </a:lnTo>
                                    <a:lnTo>
                                      <a:pt x="1930" y="17"/>
                                    </a:lnTo>
                                    <a:lnTo>
                                      <a:pt x="1931" y="14"/>
                                    </a:lnTo>
                                    <a:lnTo>
                                      <a:pt x="1931" y="15"/>
                                    </a:lnTo>
                                    <a:lnTo>
                                      <a:pt x="1932" y="15"/>
                                    </a:lnTo>
                                    <a:lnTo>
                                      <a:pt x="1932" y="18"/>
                                    </a:lnTo>
                                    <a:lnTo>
                                      <a:pt x="1933" y="19"/>
                                    </a:lnTo>
                                    <a:lnTo>
                                      <a:pt x="1933" y="21"/>
                                    </a:lnTo>
                                    <a:lnTo>
                                      <a:pt x="1934" y="23"/>
                                    </a:lnTo>
                                    <a:lnTo>
                                      <a:pt x="1934" y="27"/>
                                    </a:lnTo>
                                    <a:lnTo>
                                      <a:pt x="1935" y="28"/>
                                    </a:lnTo>
                                    <a:lnTo>
                                      <a:pt x="1935" y="29"/>
                                    </a:lnTo>
                                    <a:lnTo>
                                      <a:pt x="1937" y="30"/>
                                    </a:lnTo>
                                    <a:lnTo>
                                      <a:pt x="1938" y="27"/>
                                    </a:lnTo>
                                    <a:lnTo>
                                      <a:pt x="1938" y="29"/>
                                    </a:lnTo>
                                    <a:lnTo>
                                      <a:pt x="1939" y="22"/>
                                    </a:lnTo>
                                    <a:lnTo>
                                      <a:pt x="1939" y="26"/>
                                    </a:lnTo>
                                    <a:lnTo>
                                      <a:pt x="1940" y="19"/>
                                    </a:lnTo>
                                    <a:lnTo>
                                      <a:pt x="1940" y="21"/>
                                    </a:lnTo>
                                    <a:lnTo>
                                      <a:pt x="1941" y="17"/>
                                    </a:lnTo>
                                    <a:lnTo>
                                      <a:pt x="1941" y="18"/>
                                    </a:lnTo>
                                    <a:lnTo>
                                      <a:pt x="1942" y="15"/>
                                    </a:lnTo>
                                    <a:lnTo>
                                      <a:pt x="1943" y="17"/>
                                    </a:lnTo>
                                    <a:lnTo>
                                      <a:pt x="1943" y="19"/>
                                    </a:lnTo>
                                    <a:lnTo>
                                      <a:pt x="1945" y="20"/>
                                    </a:lnTo>
                                    <a:lnTo>
                                      <a:pt x="1945" y="23"/>
                                    </a:lnTo>
                                    <a:lnTo>
                                      <a:pt x="1946" y="24"/>
                                    </a:lnTo>
                                    <a:lnTo>
                                      <a:pt x="1946" y="26"/>
                                    </a:lnTo>
                                    <a:lnTo>
                                      <a:pt x="1947" y="27"/>
                                    </a:lnTo>
                                  </a:path>
                                </a:pathLst>
                              </a:custGeom>
                              <a:noFill/>
                              <a:ln w="1588">
                                <a:solidFill>
                                  <a:srgbClr val="FF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46" name="Freeform 46"/>
                            <wps:cNvSpPr>
                              <a:spLocks/>
                            </wps:cNvSpPr>
                            <wps:spPr bwMode="auto">
                              <a:xfrm>
                                <a:off x="275660" y="2361057"/>
                                <a:ext cx="3090863" cy="107414"/>
                              </a:xfrm>
                              <a:custGeom>
                                <a:avLst/>
                                <a:gdLst>
                                  <a:gd name="T0" fmla="*/ 31 w 1947"/>
                                  <a:gd name="T1" fmla="*/ 19 h 43"/>
                                  <a:gd name="T2" fmla="*/ 61 w 1947"/>
                                  <a:gd name="T3" fmla="*/ 31 h 43"/>
                                  <a:gd name="T4" fmla="*/ 91 w 1947"/>
                                  <a:gd name="T5" fmla="*/ 19 h 43"/>
                                  <a:gd name="T6" fmla="*/ 122 w 1947"/>
                                  <a:gd name="T7" fmla="*/ 27 h 43"/>
                                  <a:gd name="T8" fmla="*/ 152 w 1947"/>
                                  <a:gd name="T9" fmla="*/ 34 h 43"/>
                                  <a:gd name="T10" fmla="*/ 181 w 1947"/>
                                  <a:gd name="T11" fmla="*/ 25 h 43"/>
                                  <a:gd name="T12" fmla="*/ 210 w 1947"/>
                                  <a:gd name="T13" fmla="*/ 34 h 43"/>
                                  <a:gd name="T14" fmla="*/ 244 w 1947"/>
                                  <a:gd name="T15" fmla="*/ 19 h 43"/>
                                  <a:gd name="T16" fmla="*/ 274 w 1947"/>
                                  <a:gd name="T17" fmla="*/ 14 h 43"/>
                                  <a:gd name="T18" fmla="*/ 303 w 1947"/>
                                  <a:gd name="T19" fmla="*/ 15 h 43"/>
                                  <a:gd name="T20" fmla="*/ 334 w 1947"/>
                                  <a:gd name="T21" fmla="*/ 11 h 43"/>
                                  <a:gd name="T22" fmla="*/ 368 w 1947"/>
                                  <a:gd name="T23" fmla="*/ 24 h 43"/>
                                  <a:gd name="T24" fmla="*/ 398 w 1947"/>
                                  <a:gd name="T25" fmla="*/ 13 h 43"/>
                                  <a:gd name="T26" fmla="*/ 428 w 1947"/>
                                  <a:gd name="T27" fmla="*/ 26 h 43"/>
                                  <a:gd name="T28" fmla="*/ 459 w 1947"/>
                                  <a:gd name="T29" fmla="*/ 24 h 43"/>
                                  <a:gd name="T30" fmla="*/ 487 w 1947"/>
                                  <a:gd name="T31" fmla="*/ 19 h 43"/>
                                  <a:gd name="T32" fmla="*/ 521 w 1947"/>
                                  <a:gd name="T33" fmla="*/ 23 h 43"/>
                                  <a:gd name="T34" fmla="*/ 551 w 1947"/>
                                  <a:gd name="T35" fmla="*/ 19 h 43"/>
                                  <a:gd name="T36" fmla="*/ 582 w 1947"/>
                                  <a:gd name="T37" fmla="*/ 39 h 43"/>
                                  <a:gd name="T38" fmla="*/ 610 w 1947"/>
                                  <a:gd name="T39" fmla="*/ 21 h 43"/>
                                  <a:gd name="T40" fmla="*/ 642 w 1947"/>
                                  <a:gd name="T41" fmla="*/ 10 h 43"/>
                                  <a:gd name="T42" fmla="*/ 676 w 1947"/>
                                  <a:gd name="T43" fmla="*/ 7 h 43"/>
                                  <a:gd name="T44" fmla="*/ 704 w 1947"/>
                                  <a:gd name="T45" fmla="*/ 27 h 43"/>
                                  <a:gd name="T46" fmla="*/ 734 w 1947"/>
                                  <a:gd name="T47" fmla="*/ 15 h 43"/>
                                  <a:gd name="T48" fmla="*/ 764 w 1947"/>
                                  <a:gd name="T49" fmla="*/ 28 h 43"/>
                                  <a:gd name="T50" fmla="*/ 792 w 1947"/>
                                  <a:gd name="T51" fmla="*/ 35 h 43"/>
                                  <a:gd name="T52" fmla="*/ 823 w 1947"/>
                                  <a:gd name="T53" fmla="*/ 23 h 43"/>
                                  <a:gd name="T54" fmla="*/ 856 w 1947"/>
                                  <a:gd name="T55" fmla="*/ 18 h 43"/>
                                  <a:gd name="T56" fmla="*/ 885 w 1947"/>
                                  <a:gd name="T57" fmla="*/ 23 h 43"/>
                                  <a:gd name="T58" fmla="*/ 920 w 1947"/>
                                  <a:gd name="T59" fmla="*/ 22 h 43"/>
                                  <a:gd name="T60" fmla="*/ 954 w 1947"/>
                                  <a:gd name="T61" fmla="*/ 18 h 43"/>
                                  <a:gd name="T62" fmla="*/ 987 w 1947"/>
                                  <a:gd name="T63" fmla="*/ 22 h 43"/>
                                  <a:gd name="T64" fmla="*/ 1021 w 1947"/>
                                  <a:gd name="T65" fmla="*/ 21 h 43"/>
                                  <a:gd name="T66" fmla="*/ 1050 w 1947"/>
                                  <a:gd name="T67" fmla="*/ 19 h 43"/>
                                  <a:gd name="T68" fmla="*/ 1083 w 1947"/>
                                  <a:gd name="T69" fmla="*/ 26 h 43"/>
                                  <a:gd name="T70" fmla="*/ 1114 w 1947"/>
                                  <a:gd name="T71" fmla="*/ 16 h 43"/>
                                  <a:gd name="T72" fmla="*/ 1148 w 1947"/>
                                  <a:gd name="T73" fmla="*/ 21 h 43"/>
                                  <a:gd name="T74" fmla="*/ 1180 w 1947"/>
                                  <a:gd name="T75" fmla="*/ 9 h 43"/>
                                  <a:gd name="T76" fmla="*/ 1210 w 1947"/>
                                  <a:gd name="T77" fmla="*/ 24 h 43"/>
                                  <a:gd name="T78" fmla="*/ 1238 w 1947"/>
                                  <a:gd name="T79" fmla="*/ 26 h 43"/>
                                  <a:gd name="T80" fmla="*/ 1269 w 1947"/>
                                  <a:gd name="T81" fmla="*/ 19 h 43"/>
                                  <a:gd name="T82" fmla="*/ 1298 w 1947"/>
                                  <a:gd name="T83" fmla="*/ 23 h 43"/>
                                  <a:gd name="T84" fmla="*/ 1330 w 1947"/>
                                  <a:gd name="T85" fmla="*/ 31 h 43"/>
                                  <a:gd name="T86" fmla="*/ 1364 w 1947"/>
                                  <a:gd name="T87" fmla="*/ 26 h 43"/>
                                  <a:gd name="T88" fmla="*/ 1394 w 1947"/>
                                  <a:gd name="T89" fmla="*/ 28 h 43"/>
                                  <a:gd name="T90" fmla="*/ 1425 w 1947"/>
                                  <a:gd name="T91" fmla="*/ 23 h 43"/>
                                  <a:gd name="T92" fmla="*/ 1454 w 1947"/>
                                  <a:gd name="T93" fmla="*/ 24 h 43"/>
                                  <a:gd name="T94" fmla="*/ 1484 w 1947"/>
                                  <a:gd name="T95" fmla="*/ 25 h 43"/>
                                  <a:gd name="T96" fmla="*/ 1514 w 1947"/>
                                  <a:gd name="T97" fmla="*/ 22 h 43"/>
                                  <a:gd name="T98" fmla="*/ 1546 w 1947"/>
                                  <a:gd name="T99" fmla="*/ 23 h 43"/>
                                  <a:gd name="T100" fmla="*/ 1575 w 1947"/>
                                  <a:gd name="T101" fmla="*/ 21 h 43"/>
                                  <a:gd name="T102" fmla="*/ 1606 w 1947"/>
                                  <a:gd name="T103" fmla="*/ 24 h 43"/>
                                  <a:gd name="T104" fmla="*/ 1634 w 1947"/>
                                  <a:gd name="T105" fmla="*/ 21 h 43"/>
                                  <a:gd name="T106" fmla="*/ 1669 w 1947"/>
                                  <a:gd name="T107" fmla="*/ 30 h 43"/>
                                  <a:gd name="T108" fmla="*/ 1702 w 1947"/>
                                  <a:gd name="T109" fmla="*/ 24 h 43"/>
                                  <a:gd name="T110" fmla="*/ 1734 w 1947"/>
                                  <a:gd name="T111" fmla="*/ 17 h 43"/>
                                  <a:gd name="T112" fmla="*/ 1763 w 1947"/>
                                  <a:gd name="T113" fmla="*/ 23 h 43"/>
                                  <a:gd name="T114" fmla="*/ 1797 w 1947"/>
                                  <a:gd name="T115" fmla="*/ 17 h 43"/>
                                  <a:gd name="T116" fmla="*/ 1826 w 1947"/>
                                  <a:gd name="T117" fmla="*/ 17 h 43"/>
                                  <a:gd name="T118" fmla="*/ 1855 w 1947"/>
                                  <a:gd name="T119" fmla="*/ 9 h 43"/>
                                  <a:gd name="T120" fmla="*/ 1884 w 1947"/>
                                  <a:gd name="T121" fmla="*/ 11 h 43"/>
                                  <a:gd name="T122" fmla="*/ 1912 w 1947"/>
                                  <a:gd name="T123" fmla="*/ 8 h 43"/>
                                  <a:gd name="T124" fmla="*/ 1943 w 1947"/>
                                  <a:gd name="T125" fmla="*/ 9 h 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947" h="43">
                                    <a:moveTo>
                                      <a:pt x="0" y="21"/>
                                    </a:moveTo>
                                    <a:lnTo>
                                      <a:pt x="0" y="21"/>
                                    </a:lnTo>
                                    <a:lnTo>
                                      <a:pt x="1" y="22"/>
                                    </a:lnTo>
                                    <a:lnTo>
                                      <a:pt x="1" y="23"/>
                                    </a:lnTo>
                                    <a:lnTo>
                                      <a:pt x="2" y="23"/>
                                    </a:lnTo>
                                    <a:lnTo>
                                      <a:pt x="2" y="24"/>
                                    </a:lnTo>
                                    <a:lnTo>
                                      <a:pt x="3" y="24"/>
                                    </a:lnTo>
                                    <a:lnTo>
                                      <a:pt x="4" y="22"/>
                                    </a:lnTo>
                                    <a:lnTo>
                                      <a:pt x="4" y="23"/>
                                    </a:lnTo>
                                    <a:lnTo>
                                      <a:pt x="5" y="19"/>
                                    </a:lnTo>
                                    <a:lnTo>
                                      <a:pt x="5" y="21"/>
                                    </a:lnTo>
                                    <a:lnTo>
                                      <a:pt x="7" y="16"/>
                                    </a:lnTo>
                                    <a:lnTo>
                                      <a:pt x="7" y="18"/>
                                    </a:lnTo>
                                    <a:lnTo>
                                      <a:pt x="8" y="14"/>
                                    </a:lnTo>
                                    <a:lnTo>
                                      <a:pt x="8" y="15"/>
                                    </a:lnTo>
                                    <a:lnTo>
                                      <a:pt x="9" y="14"/>
                                    </a:lnTo>
                                    <a:lnTo>
                                      <a:pt x="9" y="15"/>
                                    </a:lnTo>
                                    <a:lnTo>
                                      <a:pt x="10" y="16"/>
                                    </a:lnTo>
                                    <a:lnTo>
                                      <a:pt x="10" y="18"/>
                                    </a:lnTo>
                                    <a:lnTo>
                                      <a:pt x="11" y="18"/>
                                    </a:lnTo>
                                    <a:lnTo>
                                      <a:pt x="11" y="19"/>
                                    </a:lnTo>
                                    <a:lnTo>
                                      <a:pt x="12" y="21"/>
                                    </a:lnTo>
                                    <a:lnTo>
                                      <a:pt x="13" y="21"/>
                                    </a:lnTo>
                                    <a:lnTo>
                                      <a:pt x="15" y="21"/>
                                    </a:lnTo>
                                    <a:lnTo>
                                      <a:pt x="16" y="22"/>
                                    </a:lnTo>
                                    <a:lnTo>
                                      <a:pt x="17" y="22"/>
                                    </a:lnTo>
                                    <a:lnTo>
                                      <a:pt x="18" y="21"/>
                                    </a:lnTo>
                                    <a:lnTo>
                                      <a:pt x="18" y="22"/>
                                    </a:lnTo>
                                    <a:lnTo>
                                      <a:pt x="19" y="19"/>
                                    </a:lnTo>
                                    <a:lnTo>
                                      <a:pt x="20" y="19"/>
                                    </a:lnTo>
                                    <a:lnTo>
                                      <a:pt x="20" y="22"/>
                                    </a:lnTo>
                                    <a:lnTo>
                                      <a:pt x="21" y="22"/>
                                    </a:lnTo>
                                    <a:lnTo>
                                      <a:pt x="21" y="24"/>
                                    </a:lnTo>
                                    <a:lnTo>
                                      <a:pt x="22" y="25"/>
                                    </a:lnTo>
                                    <a:lnTo>
                                      <a:pt x="22" y="26"/>
                                    </a:lnTo>
                                    <a:lnTo>
                                      <a:pt x="24" y="25"/>
                                    </a:lnTo>
                                    <a:lnTo>
                                      <a:pt x="24" y="26"/>
                                    </a:lnTo>
                                    <a:lnTo>
                                      <a:pt x="25" y="23"/>
                                    </a:lnTo>
                                    <a:lnTo>
                                      <a:pt x="25" y="25"/>
                                    </a:lnTo>
                                    <a:lnTo>
                                      <a:pt x="26" y="21"/>
                                    </a:lnTo>
                                    <a:lnTo>
                                      <a:pt x="26" y="22"/>
                                    </a:lnTo>
                                    <a:lnTo>
                                      <a:pt x="27" y="19"/>
                                    </a:lnTo>
                                    <a:lnTo>
                                      <a:pt x="28" y="19"/>
                                    </a:lnTo>
                                    <a:lnTo>
                                      <a:pt x="28" y="21"/>
                                    </a:lnTo>
                                    <a:lnTo>
                                      <a:pt x="29" y="21"/>
                                    </a:lnTo>
                                    <a:lnTo>
                                      <a:pt x="29" y="22"/>
                                    </a:lnTo>
                                    <a:lnTo>
                                      <a:pt x="30" y="22"/>
                                    </a:lnTo>
                                    <a:lnTo>
                                      <a:pt x="31" y="19"/>
                                    </a:lnTo>
                                    <a:lnTo>
                                      <a:pt x="31" y="21"/>
                                    </a:lnTo>
                                    <a:lnTo>
                                      <a:pt x="33" y="18"/>
                                    </a:lnTo>
                                    <a:lnTo>
                                      <a:pt x="33" y="19"/>
                                    </a:lnTo>
                                    <a:lnTo>
                                      <a:pt x="34" y="18"/>
                                    </a:lnTo>
                                    <a:lnTo>
                                      <a:pt x="35" y="18"/>
                                    </a:lnTo>
                                    <a:lnTo>
                                      <a:pt x="35" y="22"/>
                                    </a:lnTo>
                                    <a:lnTo>
                                      <a:pt x="36" y="24"/>
                                    </a:lnTo>
                                    <a:lnTo>
                                      <a:pt x="36" y="28"/>
                                    </a:lnTo>
                                    <a:lnTo>
                                      <a:pt x="37" y="31"/>
                                    </a:lnTo>
                                    <a:lnTo>
                                      <a:pt x="37" y="35"/>
                                    </a:lnTo>
                                    <a:lnTo>
                                      <a:pt x="38" y="36"/>
                                    </a:lnTo>
                                    <a:lnTo>
                                      <a:pt x="39" y="35"/>
                                    </a:lnTo>
                                    <a:lnTo>
                                      <a:pt x="39" y="36"/>
                                    </a:lnTo>
                                    <a:lnTo>
                                      <a:pt x="40" y="31"/>
                                    </a:lnTo>
                                    <a:lnTo>
                                      <a:pt x="40" y="33"/>
                                    </a:lnTo>
                                    <a:lnTo>
                                      <a:pt x="42" y="28"/>
                                    </a:lnTo>
                                    <a:lnTo>
                                      <a:pt x="42" y="30"/>
                                    </a:lnTo>
                                    <a:lnTo>
                                      <a:pt x="43" y="27"/>
                                    </a:lnTo>
                                    <a:lnTo>
                                      <a:pt x="44" y="24"/>
                                    </a:lnTo>
                                    <a:lnTo>
                                      <a:pt x="44" y="26"/>
                                    </a:lnTo>
                                    <a:lnTo>
                                      <a:pt x="45" y="19"/>
                                    </a:lnTo>
                                    <a:lnTo>
                                      <a:pt x="45" y="23"/>
                                    </a:lnTo>
                                    <a:lnTo>
                                      <a:pt x="46" y="15"/>
                                    </a:lnTo>
                                    <a:lnTo>
                                      <a:pt x="46" y="17"/>
                                    </a:lnTo>
                                    <a:lnTo>
                                      <a:pt x="47" y="13"/>
                                    </a:lnTo>
                                    <a:lnTo>
                                      <a:pt x="47" y="14"/>
                                    </a:lnTo>
                                    <a:lnTo>
                                      <a:pt x="48" y="13"/>
                                    </a:lnTo>
                                    <a:lnTo>
                                      <a:pt x="48" y="14"/>
                                    </a:lnTo>
                                    <a:lnTo>
                                      <a:pt x="49" y="14"/>
                                    </a:lnTo>
                                    <a:lnTo>
                                      <a:pt x="49" y="15"/>
                                    </a:lnTo>
                                    <a:lnTo>
                                      <a:pt x="51" y="15"/>
                                    </a:lnTo>
                                    <a:lnTo>
                                      <a:pt x="52" y="15"/>
                                    </a:lnTo>
                                    <a:lnTo>
                                      <a:pt x="53" y="13"/>
                                    </a:lnTo>
                                    <a:lnTo>
                                      <a:pt x="53" y="14"/>
                                    </a:lnTo>
                                    <a:lnTo>
                                      <a:pt x="54" y="10"/>
                                    </a:lnTo>
                                    <a:lnTo>
                                      <a:pt x="54" y="11"/>
                                    </a:lnTo>
                                    <a:lnTo>
                                      <a:pt x="55" y="11"/>
                                    </a:lnTo>
                                    <a:lnTo>
                                      <a:pt x="55" y="14"/>
                                    </a:lnTo>
                                    <a:lnTo>
                                      <a:pt x="56" y="16"/>
                                    </a:lnTo>
                                    <a:lnTo>
                                      <a:pt x="56" y="21"/>
                                    </a:lnTo>
                                    <a:lnTo>
                                      <a:pt x="57" y="24"/>
                                    </a:lnTo>
                                    <a:lnTo>
                                      <a:pt x="57" y="28"/>
                                    </a:lnTo>
                                    <a:lnTo>
                                      <a:pt x="59" y="31"/>
                                    </a:lnTo>
                                    <a:lnTo>
                                      <a:pt x="59" y="33"/>
                                    </a:lnTo>
                                    <a:lnTo>
                                      <a:pt x="60" y="32"/>
                                    </a:lnTo>
                                    <a:lnTo>
                                      <a:pt x="60" y="33"/>
                                    </a:lnTo>
                                    <a:lnTo>
                                      <a:pt x="61" y="28"/>
                                    </a:lnTo>
                                    <a:lnTo>
                                      <a:pt x="61" y="31"/>
                                    </a:lnTo>
                                    <a:lnTo>
                                      <a:pt x="62" y="27"/>
                                    </a:lnTo>
                                    <a:lnTo>
                                      <a:pt x="63" y="27"/>
                                    </a:lnTo>
                                    <a:lnTo>
                                      <a:pt x="63" y="28"/>
                                    </a:lnTo>
                                    <a:lnTo>
                                      <a:pt x="64" y="30"/>
                                    </a:lnTo>
                                    <a:lnTo>
                                      <a:pt x="64" y="31"/>
                                    </a:lnTo>
                                    <a:lnTo>
                                      <a:pt x="65" y="31"/>
                                    </a:lnTo>
                                    <a:lnTo>
                                      <a:pt x="66" y="27"/>
                                    </a:lnTo>
                                    <a:lnTo>
                                      <a:pt x="66" y="30"/>
                                    </a:lnTo>
                                    <a:lnTo>
                                      <a:pt x="68" y="25"/>
                                    </a:lnTo>
                                    <a:lnTo>
                                      <a:pt x="68" y="26"/>
                                    </a:lnTo>
                                    <a:lnTo>
                                      <a:pt x="69" y="24"/>
                                    </a:lnTo>
                                    <a:lnTo>
                                      <a:pt x="70" y="24"/>
                                    </a:lnTo>
                                    <a:lnTo>
                                      <a:pt x="71" y="24"/>
                                    </a:lnTo>
                                    <a:lnTo>
                                      <a:pt x="71" y="25"/>
                                    </a:lnTo>
                                    <a:lnTo>
                                      <a:pt x="72" y="24"/>
                                    </a:lnTo>
                                    <a:lnTo>
                                      <a:pt x="72" y="25"/>
                                    </a:lnTo>
                                    <a:lnTo>
                                      <a:pt x="73" y="22"/>
                                    </a:lnTo>
                                    <a:lnTo>
                                      <a:pt x="73" y="24"/>
                                    </a:lnTo>
                                    <a:lnTo>
                                      <a:pt x="74" y="19"/>
                                    </a:lnTo>
                                    <a:lnTo>
                                      <a:pt x="74" y="21"/>
                                    </a:lnTo>
                                    <a:lnTo>
                                      <a:pt x="75" y="17"/>
                                    </a:lnTo>
                                    <a:lnTo>
                                      <a:pt x="75" y="18"/>
                                    </a:lnTo>
                                    <a:lnTo>
                                      <a:pt x="77" y="17"/>
                                    </a:lnTo>
                                    <a:lnTo>
                                      <a:pt x="77" y="18"/>
                                    </a:lnTo>
                                    <a:lnTo>
                                      <a:pt x="78" y="17"/>
                                    </a:lnTo>
                                    <a:lnTo>
                                      <a:pt x="78" y="18"/>
                                    </a:lnTo>
                                    <a:lnTo>
                                      <a:pt x="79" y="16"/>
                                    </a:lnTo>
                                    <a:lnTo>
                                      <a:pt x="79" y="17"/>
                                    </a:lnTo>
                                    <a:lnTo>
                                      <a:pt x="80" y="14"/>
                                    </a:lnTo>
                                    <a:lnTo>
                                      <a:pt x="80" y="15"/>
                                    </a:lnTo>
                                    <a:lnTo>
                                      <a:pt x="81" y="13"/>
                                    </a:lnTo>
                                    <a:lnTo>
                                      <a:pt x="82" y="14"/>
                                    </a:lnTo>
                                    <a:lnTo>
                                      <a:pt x="82" y="15"/>
                                    </a:lnTo>
                                    <a:lnTo>
                                      <a:pt x="83" y="17"/>
                                    </a:lnTo>
                                    <a:lnTo>
                                      <a:pt x="83" y="21"/>
                                    </a:lnTo>
                                    <a:lnTo>
                                      <a:pt x="84" y="22"/>
                                    </a:lnTo>
                                    <a:lnTo>
                                      <a:pt x="84" y="24"/>
                                    </a:lnTo>
                                    <a:lnTo>
                                      <a:pt x="86" y="25"/>
                                    </a:lnTo>
                                    <a:lnTo>
                                      <a:pt x="87" y="23"/>
                                    </a:lnTo>
                                    <a:lnTo>
                                      <a:pt x="87" y="24"/>
                                    </a:lnTo>
                                    <a:lnTo>
                                      <a:pt x="88" y="19"/>
                                    </a:lnTo>
                                    <a:lnTo>
                                      <a:pt x="88" y="22"/>
                                    </a:lnTo>
                                    <a:lnTo>
                                      <a:pt x="89" y="17"/>
                                    </a:lnTo>
                                    <a:lnTo>
                                      <a:pt x="89" y="18"/>
                                    </a:lnTo>
                                    <a:lnTo>
                                      <a:pt x="90" y="17"/>
                                    </a:lnTo>
                                    <a:lnTo>
                                      <a:pt x="90" y="18"/>
                                    </a:lnTo>
                                    <a:lnTo>
                                      <a:pt x="91" y="18"/>
                                    </a:lnTo>
                                    <a:lnTo>
                                      <a:pt x="91" y="19"/>
                                    </a:lnTo>
                                    <a:lnTo>
                                      <a:pt x="92" y="21"/>
                                    </a:lnTo>
                                    <a:lnTo>
                                      <a:pt x="92" y="22"/>
                                    </a:lnTo>
                                    <a:lnTo>
                                      <a:pt x="93" y="24"/>
                                    </a:lnTo>
                                    <a:lnTo>
                                      <a:pt x="93" y="26"/>
                                    </a:lnTo>
                                    <a:lnTo>
                                      <a:pt x="95" y="28"/>
                                    </a:lnTo>
                                    <a:lnTo>
                                      <a:pt x="95" y="31"/>
                                    </a:lnTo>
                                    <a:lnTo>
                                      <a:pt x="96" y="32"/>
                                    </a:lnTo>
                                    <a:lnTo>
                                      <a:pt x="96" y="33"/>
                                    </a:lnTo>
                                    <a:lnTo>
                                      <a:pt x="97" y="30"/>
                                    </a:lnTo>
                                    <a:lnTo>
                                      <a:pt x="97" y="32"/>
                                    </a:lnTo>
                                    <a:lnTo>
                                      <a:pt x="98" y="24"/>
                                    </a:lnTo>
                                    <a:lnTo>
                                      <a:pt x="98" y="27"/>
                                    </a:lnTo>
                                    <a:lnTo>
                                      <a:pt x="99" y="21"/>
                                    </a:lnTo>
                                    <a:lnTo>
                                      <a:pt x="99" y="23"/>
                                    </a:lnTo>
                                    <a:lnTo>
                                      <a:pt x="100" y="21"/>
                                    </a:lnTo>
                                    <a:lnTo>
                                      <a:pt x="100" y="23"/>
                                    </a:lnTo>
                                    <a:lnTo>
                                      <a:pt x="101" y="25"/>
                                    </a:lnTo>
                                    <a:lnTo>
                                      <a:pt x="101" y="27"/>
                                    </a:lnTo>
                                    <a:lnTo>
                                      <a:pt x="103" y="28"/>
                                    </a:lnTo>
                                    <a:lnTo>
                                      <a:pt x="104" y="25"/>
                                    </a:lnTo>
                                    <a:lnTo>
                                      <a:pt x="104" y="27"/>
                                    </a:lnTo>
                                    <a:lnTo>
                                      <a:pt x="105" y="17"/>
                                    </a:lnTo>
                                    <a:lnTo>
                                      <a:pt x="105" y="23"/>
                                    </a:lnTo>
                                    <a:lnTo>
                                      <a:pt x="106" y="11"/>
                                    </a:lnTo>
                                    <a:lnTo>
                                      <a:pt x="106" y="15"/>
                                    </a:lnTo>
                                    <a:lnTo>
                                      <a:pt x="107" y="10"/>
                                    </a:lnTo>
                                    <a:lnTo>
                                      <a:pt x="108" y="11"/>
                                    </a:lnTo>
                                    <a:lnTo>
                                      <a:pt x="108" y="15"/>
                                    </a:lnTo>
                                    <a:lnTo>
                                      <a:pt x="109" y="17"/>
                                    </a:lnTo>
                                    <a:lnTo>
                                      <a:pt x="109" y="22"/>
                                    </a:lnTo>
                                    <a:lnTo>
                                      <a:pt x="110" y="23"/>
                                    </a:lnTo>
                                    <a:lnTo>
                                      <a:pt x="110" y="25"/>
                                    </a:lnTo>
                                    <a:lnTo>
                                      <a:pt x="112" y="25"/>
                                    </a:lnTo>
                                    <a:lnTo>
                                      <a:pt x="113" y="24"/>
                                    </a:lnTo>
                                    <a:lnTo>
                                      <a:pt x="113" y="25"/>
                                    </a:lnTo>
                                    <a:lnTo>
                                      <a:pt x="114" y="24"/>
                                    </a:lnTo>
                                    <a:lnTo>
                                      <a:pt x="115" y="24"/>
                                    </a:lnTo>
                                    <a:lnTo>
                                      <a:pt x="115" y="25"/>
                                    </a:lnTo>
                                    <a:lnTo>
                                      <a:pt x="116" y="25"/>
                                    </a:lnTo>
                                    <a:lnTo>
                                      <a:pt x="117" y="23"/>
                                    </a:lnTo>
                                    <a:lnTo>
                                      <a:pt x="117" y="24"/>
                                    </a:lnTo>
                                    <a:lnTo>
                                      <a:pt x="118" y="21"/>
                                    </a:lnTo>
                                    <a:lnTo>
                                      <a:pt x="118" y="22"/>
                                    </a:lnTo>
                                    <a:lnTo>
                                      <a:pt x="119" y="21"/>
                                    </a:lnTo>
                                    <a:lnTo>
                                      <a:pt x="119" y="22"/>
                                    </a:lnTo>
                                    <a:lnTo>
                                      <a:pt x="121" y="23"/>
                                    </a:lnTo>
                                    <a:lnTo>
                                      <a:pt x="121" y="25"/>
                                    </a:lnTo>
                                    <a:lnTo>
                                      <a:pt x="122" y="27"/>
                                    </a:lnTo>
                                    <a:lnTo>
                                      <a:pt x="122" y="30"/>
                                    </a:lnTo>
                                    <a:lnTo>
                                      <a:pt x="123" y="31"/>
                                    </a:lnTo>
                                    <a:lnTo>
                                      <a:pt x="123" y="33"/>
                                    </a:lnTo>
                                    <a:lnTo>
                                      <a:pt x="124" y="33"/>
                                    </a:lnTo>
                                    <a:lnTo>
                                      <a:pt x="125" y="32"/>
                                    </a:lnTo>
                                    <a:lnTo>
                                      <a:pt x="125" y="33"/>
                                    </a:lnTo>
                                    <a:lnTo>
                                      <a:pt x="126" y="28"/>
                                    </a:lnTo>
                                    <a:lnTo>
                                      <a:pt x="126" y="31"/>
                                    </a:lnTo>
                                    <a:lnTo>
                                      <a:pt x="127" y="23"/>
                                    </a:lnTo>
                                    <a:lnTo>
                                      <a:pt x="127" y="26"/>
                                    </a:lnTo>
                                    <a:lnTo>
                                      <a:pt x="128" y="18"/>
                                    </a:lnTo>
                                    <a:lnTo>
                                      <a:pt x="128" y="22"/>
                                    </a:lnTo>
                                    <a:lnTo>
                                      <a:pt x="130" y="14"/>
                                    </a:lnTo>
                                    <a:lnTo>
                                      <a:pt x="130" y="16"/>
                                    </a:lnTo>
                                    <a:lnTo>
                                      <a:pt x="131" y="13"/>
                                    </a:lnTo>
                                    <a:lnTo>
                                      <a:pt x="131" y="14"/>
                                    </a:lnTo>
                                    <a:lnTo>
                                      <a:pt x="132" y="13"/>
                                    </a:lnTo>
                                    <a:lnTo>
                                      <a:pt x="133" y="13"/>
                                    </a:lnTo>
                                    <a:lnTo>
                                      <a:pt x="134" y="14"/>
                                    </a:lnTo>
                                    <a:lnTo>
                                      <a:pt x="134" y="16"/>
                                    </a:lnTo>
                                    <a:lnTo>
                                      <a:pt x="135" y="17"/>
                                    </a:lnTo>
                                    <a:lnTo>
                                      <a:pt x="135" y="21"/>
                                    </a:lnTo>
                                    <a:lnTo>
                                      <a:pt x="136" y="23"/>
                                    </a:lnTo>
                                    <a:lnTo>
                                      <a:pt x="136" y="24"/>
                                    </a:lnTo>
                                    <a:lnTo>
                                      <a:pt x="137" y="25"/>
                                    </a:lnTo>
                                    <a:lnTo>
                                      <a:pt x="137" y="26"/>
                                    </a:lnTo>
                                    <a:lnTo>
                                      <a:pt x="139" y="24"/>
                                    </a:lnTo>
                                    <a:lnTo>
                                      <a:pt x="139" y="26"/>
                                    </a:lnTo>
                                    <a:lnTo>
                                      <a:pt x="140" y="21"/>
                                    </a:lnTo>
                                    <a:lnTo>
                                      <a:pt x="140" y="23"/>
                                    </a:lnTo>
                                    <a:lnTo>
                                      <a:pt x="141" y="17"/>
                                    </a:lnTo>
                                    <a:lnTo>
                                      <a:pt x="141" y="19"/>
                                    </a:lnTo>
                                    <a:lnTo>
                                      <a:pt x="142" y="17"/>
                                    </a:lnTo>
                                    <a:lnTo>
                                      <a:pt x="143" y="17"/>
                                    </a:lnTo>
                                    <a:lnTo>
                                      <a:pt x="144" y="17"/>
                                    </a:lnTo>
                                    <a:lnTo>
                                      <a:pt x="145" y="17"/>
                                    </a:lnTo>
                                    <a:lnTo>
                                      <a:pt x="146" y="18"/>
                                    </a:lnTo>
                                    <a:lnTo>
                                      <a:pt x="146" y="19"/>
                                    </a:lnTo>
                                    <a:lnTo>
                                      <a:pt x="148" y="19"/>
                                    </a:lnTo>
                                    <a:lnTo>
                                      <a:pt x="148" y="23"/>
                                    </a:lnTo>
                                    <a:lnTo>
                                      <a:pt x="149" y="24"/>
                                    </a:lnTo>
                                    <a:lnTo>
                                      <a:pt x="149" y="27"/>
                                    </a:lnTo>
                                    <a:lnTo>
                                      <a:pt x="150" y="30"/>
                                    </a:lnTo>
                                    <a:lnTo>
                                      <a:pt x="150" y="32"/>
                                    </a:lnTo>
                                    <a:lnTo>
                                      <a:pt x="151" y="33"/>
                                    </a:lnTo>
                                    <a:lnTo>
                                      <a:pt x="151" y="34"/>
                                    </a:lnTo>
                                    <a:lnTo>
                                      <a:pt x="152" y="33"/>
                                    </a:lnTo>
                                    <a:lnTo>
                                      <a:pt x="152" y="34"/>
                                    </a:lnTo>
                                    <a:lnTo>
                                      <a:pt x="153" y="32"/>
                                    </a:lnTo>
                                    <a:lnTo>
                                      <a:pt x="153" y="33"/>
                                    </a:lnTo>
                                    <a:lnTo>
                                      <a:pt x="154" y="30"/>
                                    </a:lnTo>
                                    <a:lnTo>
                                      <a:pt x="154" y="31"/>
                                    </a:lnTo>
                                    <a:lnTo>
                                      <a:pt x="156" y="26"/>
                                    </a:lnTo>
                                    <a:lnTo>
                                      <a:pt x="156" y="28"/>
                                    </a:lnTo>
                                    <a:lnTo>
                                      <a:pt x="157" y="24"/>
                                    </a:lnTo>
                                    <a:lnTo>
                                      <a:pt x="157" y="25"/>
                                    </a:lnTo>
                                    <a:lnTo>
                                      <a:pt x="158" y="23"/>
                                    </a:lnTo>
                                    <a:lnTo>
                                      <a:pt x="158" y="24"/>
                                    </a:lnTo>
                                    <a:lnTo>
                                      <a:pt x="159" y="19"/>
                                    </a:lnTo>
                                    <a:lnTo>
                                      <a:pt x="159" y="23"/>
                                    </a:lnTo>
                                    <a:lnTo>
                                      <a:pt x="160" y="13"/>
                                    </a:lnTo>
                                    <a:lnTo>
                                      <a:pt x="160" y="18"/>
                                    </a:lnTo>
                                    <a:lnTo>
                                      <a:pt x="161" y="7"/>
                                    </a:lnTo>
                                    <a:lnTo>
                                      <a:pt x="161" y="10"/>
                                    </a:lnTo>
                                    <a:lnTo>
                                      <a:pt x="162" y="6"/>
                                    </a:lnTo>
                                    <a:lnTo>
                                      <a:pt x="163" y="8"/>
                                    </a:lnTo>
                                    <a:lnTo>
                                      <a:pt x="163" y="11"/>
                                    </a:lnTo>
                                    <a:lnTo>
                                      <a:pt x="165" y="15"/>
                                    </a:lnTo>
                                    <a:lnTo>
                                      <a:pt x="165" y="21"/>
                                    </a:lnTo>
                                    <a:lnTo>
                                      <a:pt x="166" y="23"/>
                                    </a:lnTo>
                                    <a:lnTo>
                                      <a:pt x="166" y="26"/>
                                    </a:lnTo>
                                    <a:lnTo>
                                      <a:pt x="167" y="26"/>
                                    </a:lnTo>
                                    <a:lnTo>
                                      <a:pt x="167" y="27"/>
                                    </a:lnTo>
                                    <a:lnTo>
                                      <a:pt x="168" y="24"/>
                                    </a:lnTo>
                                    <a:lnTo>
                                      <a:pt x="168" y="26"/>
                                    </a:lnTo>
                                    <a:lnTo>
                                      <a:pt x="169" y="23"/>
                                    </a:lnTo>
                                    <a:lnTo>
                                      <a:pt x="169" y="24"/>
                                    </a:lnTo>
                                    <a:lnTo>
                                      <a:pt x="170" y="22"/>
                                    </a:lnTo>
                                    <a:lnTo>
                                      <a:pt x="170" y="23"/>
                                    </a:lnTo>
                                    <a:lnTo>
                                      <a:pt x="171" y="22"/>
                                    </a:lnTo>
                                    <a:lnTo>
                                      <a:pt x="171" y="23"/>
                                    </a:lnTo>
                                    <a:lnTo>
                                      <a:pt x="172" y="23"/>
                                    </a:lnTo>
                                    <a:lnTo>
                                      <a:pt x="174" y="23"/>
                                    </a:lnTo>
                                    <a:lnTo>
                                      <a:pt x="174" y="24"/>
                                    </a:lnTo>
                                    <a:lnTo>
                                      <a:pt x="175" y="24"/>
                                    </a:lnTo>
                                    <a:lnTo>
                                      <a:pt x="175" y="25"/>
                                    </a:lnTo>
                                    <a:lnTo>
                                      <a:pt x="176" y="25"/>
                                    </a:lnTo>
                                    <a:lnTo>
                                      <a:pt x="176" y="26"/>
                                    </a:lnTo>
                                    <a:lnTo>
                                      <a:pt x="177" y="26"/>
                                    </a:lnTo>
                                    <a:lnTo>
                                      <a:pt x="177" y="27"/>
                                    </a:lnTo>
                                    <a:lnTo>
                                      <a:pt x="178" y="27"/>
                                    </a:lnTo>
                                    <a:lnTo>
                                      <a:pt x="178" y="28"/>
                                    </a:lnTo>
                                    <a:lnTo>
                                      <a:pt x="179" y="28"/>
                                    </a:lnTo>
                                    <a:lnTo>
                                      <a:pt x="180" y="27"/>
                                    </a:lnTo>
                                    <a:lnTo>
                                      <a:pt x="180" y="28"/>
                                    </a:lnTo>
                                    <a:lnTo>
                                      <a:pt x="181" y="25"/>
                                    </a:lnTo>
                                    <a:lnTo>
                                      <a:pt x="181" y="26"/>
                                    </a:lnTo>
                                    <a:lnTo>
                                      <a:pt x="183" y="23"/>
                                    </a:lnTo>
                                    <a:lnTo>
                                      <a:pt x="183" y="24"/>
                                    </a:lnTo>
                                    <a:lnTo>
                                      <a:pt x="184" y="23"/>
                                    </a:lnTo>
                                    <a:lnTo>
                                      <a:pt x="184" y="24"/>
                                    </a:lnTo>
                                    <a:lnTo>
                                      <a:pt x="185" y="24"/>
                                    </a:lnTo>
                                    <a:lnTo>
                                      <a:pt x="185" y="25"/>
                                    </a:lnTo>
                                    <a:lnTo>
                                      <a:pt x="186" y="25"/>
                                    </a:lnTo>
                                    <a:lnTo>
                                      <a:pt x="187" y="22"/>
                                    </a:lnTo>
                                    <a:lnTo>
                                      <a:pt x="187" y="24"/>
                                    </a:lnTo>
                                    <a:lnTo>
                                      <a:pt x="188" y="19"/>
                                    </a:lnTo>
                                    <a:lnTo>
                                      <a:pt x="188" y="22"/>
                                    </a:lnTo>
                                    <a:lnTo>
                                      <a:pt x="189" y="19"/>
                                    </a:lnTo>
                                    <a:lnTo>
                                      <a:pt x="189" y="21"/>
                                    </a:lnTo>
                                    <a:lnTo>
                                      <a:pt x="190" y="21"/>
                                    </a:lnTo>
                                    <a:lnTo>
                                      <a:pt x="190" y="22"/>
                                    </a:lnTo>
                                    <a:lnTo>
                                      <a:pt x="192" y="22"/>
                                    </a:lnTo>
                                    <a:lnTo>
                                      <a:pt x="193" y="19"/>
                                    </a:lnTo>
                                    <a:lnTo>
                                      <a:pt x="193" y="22"/>
                                    </a:lnTo>
                                    <a:lnTo>
                                      <a:pt x="194" y="15"/>
                                    </a:lnTo>
                                    <a:lnTo>
                                      <a:pt x="194" y="18"/>
                                    </a:lnTo>
                                    <a:lnTo>
                                      <a:pt x="195" y="11"/>
                                    </a:lnTo>
                                    <a:lnTo>
                                      <a:pt x="195" y="14"/>
                                    </a:lnTo>
                                    <a:lnTo>
                                      <a:pt x="196" y="10"/>
                                    </a:lnTo>
                                    <a:lnTo>
                                      <a:pt x="196" y="11"/>
                                    </a:lnTo>
                                    <a:lnTo>
                                      <a:pt x="197" y="11"/>
                                    </a:lnTo>
                                    <a:lnTo>
                                      <a:pt x="197" y="15"/>
                                    </a:lnTo>
                                    <a:lnTo>
                                      <a:pt x="198" y="17"/>
                                    </a:lnTo>
                                    <a:lnTo>
                                      <a:pt x="198" y="23"/>
                                    </a:lnTo>
                                    <a:lnTo>
                                      <a:pt x="200" y="25"/>
                                    </a:lnTo>
                                    <a:lnTo>
                                      <a:pt x="200" y="27"/>
                                    </a:lnTo>
                                    <a:lnTo>
                                      <a:pt x="201" y="27"/>
                                    </a:lnTo>
                                    <a:lnTo>
                                      <a:pt x="201" y="28"/>
                                    </a:lnTo>
                                    <a:lnTo>
                                      <a:pt x="202" y="25"/>
                                    </a:lnTo>
                                    <a:lnTo>
                                      <a:pt x="202" y="26"/>
                                    </a:lnTo>
                                    <a:lnTo>
                                      <a:pt x="203" y="18"/>
                                    </a:lnTo>
                                    <a:lnTo>
                                      <a:pt x="203" y="23"/>
                                    </a:lnTo>
                                    <a:lnTo>
                                      <a:pt x="204" y="14"/>
                                    </a:lnTo>
                                    <a:lnTo>
                                      <a:pt x="204" y="16"/>
                                    </a:lnTo>
                                    <a:lnTo>
                                      <a:pt x="205" y="14"/>
                                    </a:lnTo>
                                    <a:lnTo>
                                      <a:pt x="206" y="16"/>
                                    </a:lnTo>
                                    <a:lnTo>
                                      <a:pt x="206" y="19"/>
                                    </a:lnTo>
                                    <a:lnTo>
                                      <a:pt x="207" y="21"/>
                                    </a:lnTo>
                                    <a:lnTo>
                                      <a:pt x="207" y="25"/>
                                    </a:lnTo>
                                    <a:lnTo>
                                      <a:pt x="209" y="27"/>
                                    </a:lnTo>
                                    <a:lnTo>
                                      <a:pt x="209" y="31"/>
                                    </a:lnTo>
                                    <a:lnTo>
                                      <a:pt x="210" y="32"/>
                                    </a:lnTo>
                                    <a:lnTo>
                                      <a:pt x="210" y="34"/>
                                    </a:lnTo>
                                    <a:lnTo>
                                      <a:pt x="211" y="34"/>
                                    </a:lnTo>
                                    <a:lnTo>
                                      <a:pt x="211" y="35"/>
                                    </a:lnTo>
                                    <a:lnTo>
                                      <a:pt x="212" y="32"/>
                                    </a:lnTo>
                                    <a:lnTo>
                                      <a:pt x="212" y="33"/>
                                    </a:lnTo>
                                    <a:lnTo>
                                      <a:pt x="213" y="26"/>
                                    </a:lnTo>
                                    <a:lnTo>
                                      <a:pt x="213" y="31"/>
                                    </a:lnTo>
                                    <a:lnTo>
                                      <a:pt x="214" y="21"/>
                                    </a:lnTo>
                                    <a:lnTo>
                                      <a:pt x="214" y="24"/>
                                    </a:lnTo>
                                    <a:lnTo>
                                      <a:pt x="215" y="18"/>
                                    </a:lnTo>
                                    <a:lnTo>
                                      <a:pt x="215" y="19"/>
                                    </a:lnTo>
                                    <a:lnTo>
                                      <a:pt x="216" y="18"/>
                                    </a:lnTo>
                                    <a:lnTo>
                                      <a:pt x="218" y="19"/>
                                    </a:lnTo>
                                    <a:lnTo>
                                      <a:pt x="218" y="21"/>
                                    </a:lnTo>
                                    <a:lnTo>
                                      <a:pt x="219" y="21"/>
                                    </a:lnTo>
                                    <a:lnTo>
                                      <a:pt x="219" y="22"/>
                                    </a:lnTo>
                                    <a:lnTo>
                                      <a:pt x="220" y="23"/>
                                    </a:lnTo>
                                    <a:lnTo>
                                      <a:pt x="220" y="24"/>
                                    </a:lnTo>
                                    <a:lnTo>
                                      <a:pt x="221" y="24"/>
                                    </a:lnTo>
                                    <a:lnTo>
                                      <a:pt x="221" y="25"/>
                                    </a:lnTo>
                                    <a:lnTo>
                                      <a:pt x="222" y="25"/>
                                    </a:lnTo>
                                    <a:lnTo>
                                      <a:pt x="223" y="24"/>
                                    </a:lnTo>
                                    <a:lnTo>
                                      <a:pt x="224" y="23"/>
                                    </a:lnTo>
                                    <a:lnTo>
                                      <a:pt x="225" y="22"/>
                                    </a:lnTo>
                                    <a:lnTo>
                                      <a:pt x="227" y="22"/>
                                    </a:lnTo>
                                    <a:lnTo>
                                      <a:pt x="228" y="22"/>
                                    </a:lnTo>
                                    <a:lnTo>
                                      <a:pt x="228" y="23"/>
                                    </a:lnTo>
                                    <a:lnTo>
                                      <a:pt x="229" y="22"/>
                                    </a:lnTo>
                                    <a:lnTo>
                                      <a:pt x="229" y="23"/>
                                    </a:lnTo>
                                    <a:lnTo>
                                      <a:pt x="230" y="21"/>
                                    </a:lnTo>
                                    <a:lnTo>
                                      <a:pt x="230" y="22"/>
                                    </a:lnTo>
                                    <a:lnTo>
                                      <a:pt x="231" y="19"/>
                                    </a:lnTo>
                                    <a:lnTo>
                                      <a:pt x="232" y="19"/>
                                    </a:lnTo>
                                    <a:lnTo>
                                      <a:pt x="232" y="21"/>
                                    </a:lnTo>
                                    <a:lnTo>
                                      <a:pt x="233" y="21"/>
                                    </a:lnTo>
                                    <a:lnTo>
                                      <a:pt x="233" y="22"/>
                                    </a:lnTo>
                                    <a:lnTo>
                                      <a:pt x="234" y="23"/>
                                    </a:lnTo>
                                    <a:lnTo>
                                      <a:pt x="236" y="24"/>
                                    </a:lnTo>
                                    <a:lnTo>
                                      <a:pt x="236" y="25"/>
                                    </a:lnTo>
                                    <a:lnTo>
                                      <a:pt x="237" y="25"/>
                                    </a:lnTo>
                                    <a:lnTo>
                                      <a:pt x="238" y="23"/>
                                    </a:lnTo>
                                    <a:lnTo>
                                      <a:pt x="238" y="24"/>
                                    </a:lnTo>
                                    <a:lnTo>
                                      <a:pt x="239" y="21"/>
                                    </a:lnTo>
                                    <a:lnTo>
                                      <a:pt x="239" y="22"/>
                                    </a:lnTo>
                                    <a:lnTo>
                                      <a:pt x="240" y="19"/>
                                    </a:lnTo>
                                    <a:lnTo>
                                      <a:pt x="241" y="18"/>
                                    </a:lnTo>
                                    <a:lnTo>
                                      <a:pt x="242" y="18"/>
                                    </a:lnTo>
                                    <a:lnTo>
                                      <a:pt x="242" y="19"/>
                                    </a:lnTo>
                                    <a:lnTo>
                                      <a:pt x="244" y="19"/>
                                    </a:lnTo>
                                    <a:lnTo>
                                      <a:pt x="244" y="22"/>
                                    </a:lnTo>
                                    <a:lnTo>
                                      <a:pt x="245" y="23"/>
                                    </a:lnTo>
                                    <a:lnTo>
                                      <a:pt x="246" y="24"/>
                                    </a:lnTo>
                                    <a:lnTo>
                                      <a:pt x="246" y="25"/>
                                    </a:lnTo>
                                    <a:lnTo>
                                      <a:pt x="247" y="25"/>
                                    </a:lnTo>
                                    <a:lnTo>
                                      <a:pt x="247" y="26"/>
                                    </a:lnTo>
                                    <a:lnTo>
                                      <a:pt x="248" y="23"/>
                                    </a:lnTo>
                                    <a:lnTo>
                                      <a:pt x="248" y="25"/>
                                    </a:lnTo>
                                    <a:lnTo>
                                      <a:pt x="249" y="19"/>
                                    </a:lnTo>
                                    <a:lnTo>
                                      <a:pt x="249" y="22"/>
                                    </a:lnTo>
                                    <a:lnTo>
                                      <a:pt x="250" y="16"/>
                                    </a:lnTo>
                                    <a:lnTo>
                                      <a:pt x="250" y="18"/>
                                    </a:lnTo>
                                    <a:lnTo>
                                      <a:pt x="251" y="16"/>
                                    </a:lnTo>
                                    <a:lnTo>
                                      <a:pt x="253" y="17"/>
                                    </a:lnTo>
                                    <a:lnTo>
                                      <a:pt x="253" y="19"/>
                                    </a:lnTo>
                                    <a:lnTo>
                                      <a:pt x="254" y="22"/>
                                    </a:lnTo>
                                    <a:lnTo>
                                      <a:pt x="254" y="26"/>
                                    </a:lnTo>
                                    <a:lnTo>
                                      <a:pt x="255" y="27"/>
                                    </a:lnTo>
                                    <a:lnTo>
                                      <a:pt x="255" y="31"/>
                                    </a:lnTo>
                                    <a:lnTo>
                                      <a:pt x="256" y="32"/>
                                    </a:lnTo>
                                    <a:lnTo>
                                      <a:pt x="257" y="32"/>
                                    </a:lnTo>
                                    <a:lnTo>
                                      <a:pt x="258" y="30"/>
                                    </a:lnTo>
                                    <a:lnTo>
                                      <a:pt x="258" y="31"/>
                                    </a:lnTo>
                                    <a:lnTo>
                                      <a:pt x="259" y="30"/>
                                    </a:lnTo>
                                    <a:lnTo>
                                      <a:pt x="260" y="30"/>
                                    </a:lnTo>
                                    <a:lnTo>
                                      <a:pt x="262" y="26"/>
                                    </a:lnTo>
                                    <a:lnTo>
                                      <a:pt x="262" y="28"/>
                                    </a:lnTo>
                                    <a:lnTo>
                                      <a:pt x="263" y="21"/>
                                    </a:lnTo>
                                    <a:lnTo>
                                      <a:pt x="263" y="25"/>
                                    </a:lnTo>
                                    <a:lnTo>
                                      <a:pt x="264" y="15"/>
                                    </a:lnTo>
                                    <a:lnTo>
                                      <a:pt x="264" y="18"/>
                                    </a:lnTo>
                                    <a:lnTo>
                                      <a:pt x="265" y="11"/>
                                    </a:lnTo>
                                    <a:lnTo>
                                      <a:pt x="265" y="13"/>
                                    </a:lnTo>
                                    <a:lnTo>
                                      <a:pt x="266" y="10"/>
                                    </a:lnTo>
                                    <a:lnTo>
                                      <a:pt x="266" y="11"/>
                                    </a:lnTo>
                                    <a:lnTo>
                                      <a:pt x="267" y="13"/>
                                    </a:lnTo>
                                    <a:lnTo>
                                      <a:pt x="267" y="14"/>
                                    </a:lnTo>
                                    <a:lnTo>
                                      <a:pt x="268" y="15"/>
                                    </a:lnTo>
                                    <a:lnTo>
                                      <a:pt x="268" y="18"/>
                                    </a:lnTo>
                                    <a:lnTo>
                                      <a:pt x="269" y="19"/>
                                    </a:lnTo>
                                    <a:lnTo>
                                      <a:pt x="269" y="22"/>
                                    </a:lnTo>
                                    <a:lnTo>
                                      <a:pt x="271" y="23"/>
                                    </a:lnTo>
                                    <a:lnTo>
                                      <a:pt x="272" y="19"/>
                                    </a:lnTo>
                                    <a:lnTo>
                                      <a:pt x="272" y="22"/>
                                    </a:lnTo>
                                    <a:lnTo>
                                      <a:pt x="273" y="15"/>
                                    </a:lnTo>
                                    <a:lnTo>
                                      <a:pt x="273" y="17"/>
                                    </a:lnTo>
                                    <a:lnTo>
                                      <a:pt x="274" y="13"/>
                                    </a:lnTo>
                                    <a:lnTo>
                                      <a:pt x="274" y="14"/>
                                    </a:lnTo>
                                    <a:lnTo>
                                      <a:pt x="275" y="13"/>
                                    </a:lnTo>
                                    <a:lnTo>
                                      <a:pt x="275" y="14"/>
                                    </a:lnTo>
                                    <a:lnTo>
                                      <a:pt x="276" y="15"/>
                                    </a:lnTo>
                                    <a:lnTo>
                                      <a:pt x="276" y="17"/>
                                    </a:lnTo>
                                    <a:lnTo>
                                      <a:pt x="277" y="18"/>
                                    </a:lnTo>
                                    <a:lnTo>
                                      <a:pt x="278" y="19"/>
                                    </a:lnTo>
                                    <a:lnTo>
                                      <a:pt x="278" y="22"/>
                                    </a:lnTo>
                                    <a:lnTo>
                                      <a:pt x="280" y="22"/>
                                    </a:lnTo>
                                    <a:lnTo>
                                      <a:pt x="280" y="24"/>
                                    </a:lnTo>
                                    <a:lnTo>
                                      <a:pt x="281" y="26"/>
                                    </a:lnTo>
                                    <a:lnTo>
                                      <a:pt x="281" y="28"/>
                                    </a:lnTo>
                                    <a:lnTo>
                                      <a:pt x="282" y="30"/>
                                    </a:lnTo>
                                    <a:lnTo>
                                      <a:pt x="282" y="32"/>
                                    </a:lnTo>
                                    <a:lnTo>
                                      <a:pt x="283" y="33"/>
                                    </a:lnTo>
                                    <a:lnTo>
                                      <a:pt x="283" y="35"/>
                                    </a:lnTo>
                                    <a:lnTo>
                                      <a:pt x="284" y="35"/>
                                    </a:lnTo>
                                    <a:lnTo>
                                      <a:pt x="284" y="36"/>
                                    </a:lnTo>
                                    <a:lnTo>
                                      <a:pt x="285" y="36"/>
                                    </a:lnTo>
                                    <a:lnTo>
                                      <a:pt x="286" y="34"/>
                                    </a:lnTo>
                                    <a:lnTo>
                                      <a:pt x="286" y="36"/>
                                    </a:lnTo>
                                    <a:lnTo>
                                      <a:pt x="287" y="28"/>
                                    </a:lnTo>
                                    <a:lnTo>
                                      <a:pt x="287" y="32"/>
                                    </a:lnTo>
                                    <a:lnTo>
                                      <a:pt x="289" y="24"/>
                                    </a:lnTo>
                                    <a:lnTo>
                                      <a:pt x="289" y="26"/>
                                    </a:lnTo>
                                    <a:lnTo>
                                      <a:pt x="290" y="18"/>
                                    </a:lnTo>
                                    <a:lnTo>
                                      <a:pt x="290" y="22"/>
                                    </a:lnTo>
                                    <a:lnTo>
                                      <a:pt x="291" y="17"/>
                                    </a:lnTo>
                                    <a:lnTo>
                                      <a:pt x="291" y="18"/>
                                    </a:lnTo>
                                    <a:lnTo>
                                      <a:pt x="292" y="18"/>
                                    </a:lnTo>
                                    <a:lnTo>
                                      <a:pt x="292" y="21"/>
                                    </a:lnTo>
                                    <a:lnTo>
                                      <a:pt x="293" y="22"/>
                                    </a:lnTo>
                                    <a:lnTo>
                                      <a:pt x="293" y="23"/>
                                    </a:lnTo>
                                    <a:lnTo>
                                      <a:pt x="294" y="23"/>
                                    </a:lnTo>
                                    <a:lnTo>
                                      <a:pt x="294" y="24"/>
                                    </a:lnTo>
                                    <a:lnTo>
                                      <a:pt x="295" y="23"/>
                                    </a:lnTo>
                                    <a:lnTo>
                                      <a:pt x="297" y="22"/>
                                    </a:lnTo>
                                    <a:lnTo>
                                      <a:pt x="297" y="23"/>
                                    </a:lnTo>
                                    <a:lnTo>
                                      <a:pt x="298" y="19"/>
                                    </a:lnTo>
                                    <a:lnTo>
                                      <a:pt x="298" y="21"/>
                                    </a:lnTo>
                                    <a:lnTo>
                                      <a:pt x="299" y="16"/>
                                    </a:lnTo>
                                    <a:lnTo>
                                      <a:pt x="299" y="18"/>
                                    </a:lnTo>
                                    <a:lnTo>
                                      <a:pt x="300" y="14"/>
                                    </a:lnTo>
                                    <a:lnTo>
                                      <a:pt x="300" y="15"/>
                                    </a:lnTo>
                                    <a:lnTo>
                                      <a:pt x="301" y="10"/>
                                    </a:lnTo>
                                    <a:lnTo>
                                      <a:pt x="301" y="13"/>
                                    </a:lnTo>
                                    <a:lnTo>
                                      <a:pt x="302" y="10"/>
                                    </a:lnTo>
                                    <a:lnTo>
                                      <a:pt x="303" y="11"/>
                                    </a:lnTo>
                                    <a:lnTo>
                                      <a:pt x="303" y="15"/>
                                    </a:lnTo>
                                    <a:lnTo>
                                      <a:pt x="304" y="17"/>
                                    </a:lnTo>
                                    <a:lnTo>
                                      <a:pt x="304" y="21"/>
                                    </a:lnTo>
                                    <a:lnTo>
                                      <a:pt x="306" y="23"/>
                                    </a:lnTo>
                                    <a:lnTo>
                                      <a:pt x="306" y="24"/>
                                    </a:lnTo>
                                    <a:lnTo>
                                      <a:pt x="307" y="22"/>
                                    </a:lnTo>
                                    <a:lnTo>
                                      <a:pt x="307" y="24"/>
                                    </a:lnTo>
                                    <a:lnTo>
                                      <a:pt x="308" y="18"/>
                                    </a:lnTo>
                                    <a:lnTo>
                                      <a:pt x="308" y="21"/>
                                    </a:lnTo>
                                    <a:lnTo>
                                      <a:pt x="309" y="18"/>
                                    </a:lnTo>
                                    <a:lnTo>
                                      <a:pt x="310" y="19"/>
                                    </a:lnTo>
                                    <a:lnTo>
                                      <a:pt x="311" y="21"/>
                                    </a:lnTo>
                                    <a:lnTo>
                                      <a:pt x="312" y="19"/>
                                    </a:lnTo>
                                    <a:lnTo>
                                      <a:pt x="312" y="21"/>
                                    </a:lnTo>
                                    <a:lnTo>
                                      <a:pt x="313" y="16"/>
                                    </a:lnTo>
                                    <a:lnTo>
                                      <a:pt x="313" y="18"/>
                                    </a:lnTo>
                                    <a:lnTo>
                                      <a:pt x="315" y="16"/>
                                    </a:lnTo>
                                    <a:lnTo>
                                      <a:pt x="315" y="18"/>
                                    </a:lnTo>
                                    <a:lnTo>
                                      <a:pt x="316" y="19"/>
                                    </a:lnTo>
                                    <a:lnTo>
                                      <a:pt x="316" y="25"/>
                                    </a:lnTo>
                                    <a:lnTo>
                                      <a:pt x="317" y="28"/>
                                    </a:lnTo>
                                    <a:lnTo>
                                      <a:pt x="317" y="33"/>
                                    </a:lnTo>
                                    <a:lnTo>
                                      <a:pt x="318" y="35"/>
                                    </a:lnTo>
                                    <a:lnTo>
                                      <a:pt x="318" y="37"/>
                                    </a:lnTo>
                                    <a:lnTo>
                                      <a:pt x="319" y="36"/>
                                    </a:lnTo>
                                    <a:lnTo>
                                      <a:pt x="319" y="39"/>
                                    </a:lnTo>
                                    <a:lnTo>
                                      <a:pt x="320" y="34"/>
                                    </a:lnTo>
                                    <a:lnTo>
                                      <a:pt x="320" y="36"/>
                                    </a:lnTo>
                                    <a:lnTo>
                                      <a:pt x="321" y="32"/>
                                    </a:lnTo>
                                    <a:lnTo>
                                      <a:pt x="321" y="33"/>
                                    </a:lnTo>
                                    <a:lnTo>
                                      <a:pt x="322" y="32"/>
                                    </a:lnTo>
                                    <a:lnTo>
                                      <a:pt x="324" y="31"/>
                                    </a:lnTo>
                                    <a:lnTo>
                                      <a:pt x="324" y="32"/>
                                    </a:lnTo>
                                    <a:lnTo>
                                      <a:pt x="325" y="27"/>
                                    </a:lnTo>
                                    <a:lnTo>
                                      <a:pt x="325" y="30"/>
                                    </a:lnTo>
                                    <a:lnTo>
                                      <a:pt x="326" y="22"/>
                                    </a:lnTo>
                                    <a:lnTo>
                                      <a:pt x="326" y="25"/>
                                    </a:lnTo>
                                    <a:lnTo>
                                      <a:pt x="327" y="21"/>
                                    </a:lnTo>
                                    <a:lnTo>
                                      <a:pt x="327" y="22"/>
                                    </a:lnTo>
                                    <a:lnTo>
                                      <a:pt x="328" y="21"/>
                                    </a:lnTo>
                                    <a:lnTo>
                                      <a:pt x="329" y="21"/>
                                    </a:lnTo>
                                    <a:lnTo>
                                      <a:pt x="329" y="22"/>
                                    </a:lnTo>
                                    <a:lnTo>
                                      <a:pt x="330" y="17"/>
                                    </a:lnTo>
                                    <a:lnTo>
                                      <a:pt x="330" y="19"/>
                                    </a:lnTo>
                                    <a:lnTo>
                                      <a:pt x="331" y="13"/>
                                    </a:lnTo>
                                    <a:lnTo>
                                      <a:pt x="331" y="16"/>
                                    </a:lnTo>
                                    <a:lnTo>
                                      <a:pt x="333" y="11"/>
                                    </a:lnTo>
                                    <a:lnTo>
                                      <a:pt x="334" y="10"/>
                                    </a:lnTo>
                                    <a:lnTo>
                                      <a:pt x="334" y="11"/>
                                    </a:lnTo>
                                    <a:lnTo>
                                      <a:pt x="335" y="11"/>
                                    </a:lnTo>
                                    <a:lnTo>
                                      <a:pt x="335" y="14"/>
                                    </a:lnTo>
                                    <a:lnTo>
                                      <a:pt x="336" y="15"/>
                                    </a:lnTo>
                                    <a:lnTo>
                                      <a:pt x="336" y="16"/>
                                    </a:lnTo>
                                    <a:lnTo>
                                      <a:pt x="337" y="16"/>
                                    </a:lnTo>
                                    <a:lnTo>
                                      <a:pt x="338" y="16"/>
                                    </a:lnTo>
                                    <a:lnTo>
                                      <a:pt x="338" y="17"/>
                                    </a:lnTo>
                                    <a:lnTo>
                                      <a:pt x="339" y="17"/>
                                    </a:lnTo>
                                    <a:lnTo>
                                      <a:pt x="339" y="19"/>
                                    </a:lnTo>
                                    <a:lnTo>
                                      <a:pt x="341" y="21"/>
                                    </a:lnTo>
                                    <a:lnTo>
                                      <a:pt x="341" y="23"/>
                                    </a:lnTo>
                                    <a:lnTo>
                                      <a:pt x="342" y="24"/>
                                    </a:lnTo>
                                    <a:lnTo>
                                      <a:pt x="342" y="27"/>
                                    </a:lnTo>
                                    <a:lnTo>
                                      <a:pt x="343" y="27"/>
                                    </a:lnTo>
                                    <a:lnTo>
                                      <a:pt x="343" y="28"/>
                                    </a:lnTo>
                                    <a:lnTo>
                                      <a:pt x="344" y="28"/>
                                    </a:lnTo>
                                    <a:lnTo>
                                      <a:pt x="344" y="30"/>
                                    </a:lnTo>
                                    <a:lnTo>
                                      <a:pt x="345" y="30"/>
                                    </a:lnTo>
                                    <a:lnTo>
                                      <a:pt x="346" y="30"/>
                                    </a:lnTo>
                                    <a:lnTo>
                                      <a:pt x="347" y="30"/>
                                    </a:lnTo>
                                    <a:lnTo>
                                      <a:pt x="348" y="27"/>
                                    </a:lnTo>
                                    <a:lnTo>
                                      <a:pt x="348" y="28"/>
                                    </a:lnTo>
                                    <a:lnTo>
                                      <a:pt x="350" y="25"/>
                                    </a:lnTo>
                                    <a:lnTo>
                                      <a:pt x="350" y="26"/>
                                    </a:lnTo>
                                    <a:lnTo>
                                      <a:pt x="351" y="22"/>
                                    </a:lnTo>
                                    <a:lnTo>
                                      <a:pt x="351" y="24"/>
                                    </a:lnTo>
                                    <a:lnTo>
                                      <a:pt x="352" y="18"/>
                                    </a:lnTo>
                                    <a:lnTo>
                                      <a:pt x="352" y="21"/>
                                    </a:lnTo>
                                    <a:lnTo>
                                      <a:pt x="353" y="16"/>
                                    </a:lnTo>
                                    <a:lnTo>
                                      <a:pt x="353" y="17"/>
                                    </a:lnTo>
                                    <a:lnTo>
                                      <a:pt x="354" y="16"/>
                                    </a:lnTo>
                                    <a:lnTo>
                                      <a:pt x="355" y="16"/>
                                    </a:lnTo>
                                    <a:lnTo>
                                      <a:pt x="355" y="18"/>
                                    </a:lnTo>
                                    <a:lnTo>
                                      <a:pt x="356" y="19"/>
                                    </a:lnTo>
                                    <a:lnTo>
                                      <a:pt x="356" y="21"/>
                                    </a:lnTo>
                                    <a:lnTo>
                                      <a:pt x="357" y="19"/>
                                    </a:lnTo>
                                    <a:lnTo>
                                      <a:pt x="357" y="21"/>
                                    </a:lnTo>
                                    <a:lnTo>
                                      <a:pt x="359" y="19"/>
                                    </a:lnTo>
                                    <a:lnTo>
                                      <a:pt x="360" y="19"/>
                                    </a:lnTo>
                                    <a:lnTo>
                                      <a:pt x="361" y="19"/>
                                    </a:lnTo>
                                    <a:lnTo>
                                      <a:pt x="362" y="19"/>
                                    </a:lnTo>
                                    <a:lnTo>
                                      <a:pt x="362" y="21"/>
                                    </a:lnTo>
                                    <a:lnTo>
                                      <a:pt x="363" y="21"/>
                                    </a:lnTo>
                                    <a:lnTo>
                                      <a:pt x="363" y="22"/>
                                    </a:lnTo>
                                    <a:lnTo>
                                      <a:pt x="364" y="22"/>
                                    </a:lnTo>
                                    <a:lnTo>
                                      <a:pt x="365" y="23"/>
                                    </a:lnTo>
                                    <a:lnTo>
                                      <a:pt x="366" y="23"/>
                                    </a:lnTo>
                                    <a:lnTo>
                                      <a:pt x="368" y="24"/>
                                    </a:lnTo>
                                    <a:lnTo>
                                      <a:pt x="369" y="25"/>
                                    </a:lnTo>
                                    <a:lnTo>
                                      <a:pt x="369" y="26"/>
                                    </a:lnTo>
                                    <a:lnTo>
                                      <a:pt x="370" y="27"/>
                                    </a:lnTo>
                                    <a:lnTo>
                                      <a:pt x="370" y="28"/>
                                    </a:lnTo>
                                    <a:lnTo>
                                      <a:pt x="371" y="28"/>
                                    </a:lnTo>
                                    <a:lnTo>
                                      <a:pt x="372" y="25"/>
                                    </a:lnTo>
                                    <a:lnTo>
                                      <a:pt x="372" y="27"/>
                                    </a:lnTo>
                                    <a:lnTo>
                                      <a:pt x="373" y="19"/>
                                    </a:lnTo>
                                    <a:lnTo>
                                      <a:pt x="373" y="24"/>
                                    </a:lnTo>
                                    <a:lnTo>
                                      <a:pt x="374" y="15"/>
                                    </a:lnTo>
                                    <a:lnTo>
                                      <a:pt x="374" y="18"/>
                                    </a:lnTo>
                                    <a:lnTo>
                                      <a:pt x="375" y="13"/>
                                    </a:lnTo>
                                    <a:lnTo>
                                      <a:pt x="375" y="14"/>
                                    </a:lnTo>
                                    <a:lnTo>
                                      <a:pt x="377" y="13"/>
                                    </a:lnTo>
                                    <a:lnTo>
                                      <a:pt x="377" y="14"/>
                                    </a:lnTo>
                                    <a:lnTo>
                                      <a:pt x="378" y="15"/>
                                    </a:lnTo>
                                    <a:lnTo>
                                      <a:pt x="378" y="18"/>
                                    </a:lnTo>
                                    <a:lnTo>
                                      <a:pt x="379" y="19"/>
                                    </a:lnTo>
                                    <a:lnTo>
                                      <a:pt x="379" y="23"/>
                                    </a:lnTo>
                                    <a:lnTo>
                                      <a:pt x="380" y="24"/>
                                    </a:lnTo>
                                    <a:lnTo>
                                      <a:pt x="380" y="25"/>
                                    </a:lnTo>
                                    <a:lnTo>
                                      <a:pt x="381" y="24"/>
                                    </a:lnTo>
                                    <a:lnTo>
                                      <a:pt x="381" y="25"/>
                                    </a:lnTo>
                                    <a:lnTo>
                                      <a:pt x="382" y="24"/>
                                    </a:lnTo>
                                    <a:lnTo>
                                      <a:pt x="383" y="24"/>
                                    </a:lnTo>
                                    <a:lnTo>
                                      <a:pt x="385" y="24"/>
                                    </a:lnTo>
                                    <a:lnTo>
                                      <a:pt x="385" y="25"/>
                                    </a:lnTo>
                                    <a:lnTo>
                                      <a:pt x="386" y="25"/>
                                    </a:lnTo>
                                    <a:lnTo>
                                      <a:pt x="386" y="26"/>
                                    </a:lnTo>
                                    <a:lnTo>
                                      <a:pt x="387" y="26"/>
                                    </a:lnTo>
                                    <a:lnTo>
                                      <a:pt x="388" y="26"/>
                                    </a:lnTo>
                                    <a:lnTo>
                                      <a:pt x="389" y="26"/>
                                    </a:lnTo>
                                    <a:lnTo>
                                      <a:pt x="389" y="27"/>
                                    </a:lnTo>
                                    <a:lnTo>
                                      <a:pt x="390" y="27"/>
                                    </a:lnTo>
                                    <a:lnTo>
                                      <a:pt x="390" y="30"/>
                                    </a:lnTo>
                                    <a:lnTo>
                                      <a:pt x="391" y="31"/>
                                    </a:lnTo>
                                    <a:lnTo>
                                      <a:pt x="391" y="33"/>
                                    </a:lnTo>
                                    <a:lnTo>
                                      <a:pt x="392" y="34"/>
                                    </a:lnTo>
                                    <a:lnTo>
                                      <a:pt x="392" y="37"/>
                                    </a:lnTo>
                                    <a:lnTo>
                                      <a:pt x="394" y="39"/>
                                    </a:lnTo>
                                    <a:lnTo>
                                      <a:pt x="395" y="35"/>
                                    </a:lnTo>
                                    <a:lnTo>
                                      <a:pt x="395" y="39"/>
                                    </a:lnTo>
                                    <a:lnTo>
                                      <a:pt x="396" y="26"/>
                                    </a:lnTo>
                                    <a:lnTo>
                                      <a:pt x="396" y="33"/>
                                    </a:lnTo>
                                    <a:lnTo>
                                      <a:pt x="397" y="15"/>
                                    </a:lnTo>
                                    <a:lnTo>
                                      <a:pt x="397" y="23"/>
                                    </a:lnTo>
                                    <a:lnTo>
                                      <a:pt x="398" y="10"/>
                                    </a:lnTo>
                                    <a:lnTo>
                                      <a:pt x="398" y="13"/>
                                    </a:lnTo>
                                    <a:lnTo>
                                      <a:pt x="399" y="7"/>
                                    </a:lnTo>
                                    <a:lnTo>
                                      <a:pt x="399" y="8"/>
                                    </a:lnTo>
                                    <a:lnTo>
                                      <a:pt x="400" y="8"/>
                                    </a:lnTo>
                                    <a:lnTo>
                                      <a:pt x="400" y="10"/>
                                    </a:lnTo>
                                    <a:lnTo>
                                      <a:pt x="401" y="11"/>
                                    </a:lnTo>
                                    <a:lnTo>
                                      <a:pt x="401" y="15"/>
                                    </a:lnTo>
                                    <a:lnTo>
                                      <a:pt x="403" y="15"/>
                                    </a:lnTo>
                                    <a:lnTo>
                                      <a:pt x="403" y="16"/>
                                    </a:lnTo>
                                    <a:lnTo>
                                      <a:pt x="404" y="13"/>
                                    </a:lnTo>
                                    <a:lnTo>
                                      <a:pt x="404" y="15"/>
                                    </a:lnTo>
                                    <a:lnTo>
                                      <a:pt x="405" y="9"/>
                                    </a:lnTo>
                                    <a:lnTo>
                                      <a:pt x="405" y="11"/>
                                    </a:lnTo>
                                    <a:lnTo>
                                      <a:pt x="406" y="7"/>
                                    </a:lnTo>
                                    <a:lnTo>
                                      <a:pt x="406" y="8"/>
                                    </a:lnTo>
                                    <a:lnTo>
                                      <a:pt x="407" y="7"/>
                                    </a:lnTo>
                                    <a:lnTo>
                                      <a:pt x="407" y="9"/>
                                    </a:lnTo>
                                    <a:lnTo>
                                      <a:pt x="408" y="10"/>
                                    </a:lnTo>
                                    <a:lnTo>
                                      <a:pt x="408" y="11"/>
                                    </a:lnTo>
                                    <a:lnTo>
                                      <a:pt x="409" y="13"/>
                                    </a:lnTo>
                                    <a:lnTo>
                                      <a:pt x="409" y="16"/>
                                    </a:lnTo>
                                    <a:lnTo>
                                      <a:pt x="410" y="18"/>
                                    </a:lnTo>
                                    <a:lnTo>
                                      <a:pt x="410" y="22"/>
                                    </a:lnTo>
                                    <a:lnTo>
                                      <a:pt x="412" y="23"/>
                                    </a:lnTo>
                                    <a:lnTo>
                                      <a:pt x="412" y="25"/>
                                    </a:lnTo>
                                    <a:lnTo>
                                      <a:pt x="413" y="25"/>
                                    </a:lnTo>
                                    <a:lnTo>
                                      <a:pt x="413" y="26"/>
                                    </a:lnTo>
                                    <a:lnTo>
                                      <a:pt x="414" y="25"/>
                                    </a:lnTo>
                                    <a:lnTo>
                                      <a:pt x="414" y="26"/>
                                    </a:lnTo>
                                    <a:lnTo>
                                      <a:pt x="415" y="25"/>
                                    </a:lnTo>
                                    <a:lnTo>
                                      <a:pt x="416" y="26"/>
                                    </a:lnTo>
                                    <a:lnTo>
                                      <a:pt x="417" y="27"/>
                                    </a:lnTo>
                                    <a:lnTo>
                                      <a:pt x="417" y="28"/>
                                    </a:lnTo>
                                    <a:lnTo>
                                      <a:pt x="418" y="28"/>
                                    </a:lnTo>
                                    <a:lnTo>
                                      <a:pt x="419" y="28"/>
                                    </a:lnTo>
                                    <a:lnTo>
                                      <a:pt x="421" y="28"/>
                                    </a:lnTo>
                                    <a:lnTo>
                                      <a:pt x="422" y="30"/>
                                    </a:lnTo>
                                    <a:lnTo>
                                      <a:pt x="422" y="31"/>
                                    </a:lnTo>
                                    <a:lnTo>
                                      <a:pt x="423" y="32"/>
                                    </a:lnTo>
                                    <a:lnTo>
                                      <a:pt x="423" y="33"/>
                                    </a:lnTo>
                                    <a:lnTo>
                                      <a:pt x="424" y="33"/>
                                    </a:lnTo>
                                    <a:lnTo>
                                      <a:pt x="425" y="32"/>
                                    </a:lnTo>
                                    <a:lnTo>
                                      <a:pt x="425" y="33"/>
                                    </a:lnTo>
                                    <a:lnTo>
                                      <a:pt x="426" y="30"/>
                                    </a:lnTo>
                                    <a:lnTo>
                                      <a:pt x="426" y="31"/>
                                    </a:lnTo>
                                    <a:lnTo>
                                      <a:pt x="427" y="27"/>
                                    </a:lnTo>
                                    <a:lnTo>
                                      <a:pt x="427" y="28"/>
                                    </a:lnTo>
                                    <a:lnTo>
                                      <a:pt x="428" y="25"/>
                                    </a:lnTo>
                                    <a:lnTo>
                                      <a:pt x="428" y="26"/>
                                    </a:lnTo>
                                    <a:lnTo>
                                      <a:pt x="430" y="24"/>
                                    </a:lnTo>
                                    <a:lnTo>
                                      <a:pt x="430" y="25"/>
                                    </a:lnTo>
                                    <a:lnTo>
                                      <a:pt x="431" y="22"/>
                                    </a:lnTo>
                                    <a:lnTo>
                                      <a:pt x="431" y="23"/>
                                    </a:lnTo>
                                    <a:lnTo>
                                      <a:pt x="432" y="19"/>
                                    </a:lnTo>
                                    <a:lnTo>
                                      <a:pt x="432" y="22"/>
                                    </a:lnTo>
                                    <a:lnTo>
                                      <a:pt x="433" y="17"/>
                                    </a:lnTo>
                                    <a:lnTo>
                                      <a:pt x="433" y="18"/>
                                    </a:lnTo>
                                    <a:lnTo>
                                      <a:pt x="434" y="14"/>
                                    </a:lnTo>
                                    <a:lnTo>
                                      <a:pt x="434" y="16"/>
                                    </a:lnTo>
                                    <a:lnTo>
                                      <a:pt x="435" y="10"/>
                                    </a:lnTo>
                                    <a:lnTo>
                                      <a:pt x="435" y="13"/>
                                    </a:lnTo>
                                    <a:lnTo>
                                      <a:pt x="436" y="8"/>
                                    </a:lnTo>
                                    <a:lnTo>
                                      <a:pt x="436" y="9"/>
                                    </a:lnTo>
                                    <a:lnTo>
                                      <a:pt x="438" y="7"/>
                                    </a:lnTo>
                                    <a:lnTo>
                                      <a:pt x="439" y="7"/>
                                    </a:lnTo>
                                    <a:lnTo>
                                      <a:pt x="439" y="8"/>
                                    </a:lnTo>
                                    <a:lnTo>
                                      <a:pt x="440" y="8"/>
                                    </a:lnTo>
                                    <a:lnTo>
                                      <a:pt x="440" y="9"/>
                                    </a:lnTo>
                                    <a:lnTo>
                                      <a:pt x="441" y="9"/>
                                    </a:lnTo>
                                    <a:lnTo>
                                      <a:pt x="441" y="11"/>
                                    </a:lnTo>
                                    <a:lnTo>
                                      <a:pt x="442" y="13"/>
                                    </a:lnTo>
                                    <a:lnTo>
                                      <a:pt x="442" y="17"/>
                                    </a:lnTo>
                                    <a:lnTo>
                                      <a:pt x="443" y="19"/>
                                    </a:lnTo>
                                    <a:lnTo>
                                      <a:pt x="443" y="26"/>
                                    </a:lnTo>
                                    <a:lnTo>
                                      <a:pt x="444" y="28"/>
                                    </a:lnTo>
                                    <a:lnTo>
                                      <a:pt x="444" y="34"/>
                                    </a:lnTo>
                                    <a:lnTo>
                                      <a:pt x="445" y="36"/>
                                    </a:lnTo>
                                    <a:lnTo>
                                      <a:pt x="445" y="37"/>
                                    </a:lnTo>
                                    <a:lnTo>
                                      <a:pt x="447" y="36"/>
                                    </a:lnTo>
                                    <a:lnTo>
                                      <a:pt x="447" y="39"/>
                                    </a:lnTo>
                                    <a:lnTo>
                                      <a:pt x="448" y="32"/>
                                    </a:lnTo>
                                    <a:lnTo>
                                      <a:pt x="448" y="35"/>
                                    </a:lnTo>
                                    <a:lnTo>
                                      <a:pt x="449" y="28"/>
                                    </a:lnTo>
                                    <a:lnTo>
                                      <a:pt x="449" y="31"/>
                                    </a:lnTo>
                                    <a:lnTo>
                                      <a:pt x="450" y="26"/>
                                    </a:lnTo>
                                    <a:lnTo>
                                      <a:pt x="450" y="27"/>
                                    </a:lnTo>
                                    <a:lnTo>
                                      <a:pt x="451" y="25"/>
                                    </a:lnTo>
                                    <a:lnTo>
                                      <a:pt x="452" y="25"/>
                                    </a:lnTo>
                                    <a:lnTo>
                                      <a:pt x="453" y="25"/>
                                    </a:lnTo>
                                    <a:lnTo>
                                      <a:pt x="454" y="26"/>
                                    </a:lnTo>
                                    <a:lnTo>
                                      <a:pt x="456" y="27"/>
                                    </a:lnTo>
                                    <a:lnTo>
                                      <a:pt x="457" y="26"/>
                                    </a:lnTo>
                                    <a:lnTo>
                                      <a:pt x="457" y="27"/>
                                    </a:lnTo>
                                    <a:lnTo>
                                      <a:pt x="458" y="25"/>
                                    </a:lnTo>
                                    <a:lnTo>
                                      <a:pt x="458" y="26"/>
                                    </a:lnTo>
                                    <a:lnTo>
                                      <a:pt x="459" y="21"/>
                                    </a:lnTo>
                                    <a:lnTo>
                                      <a:pt x="459" y="24"/>
                                    </a:lnTo>
                                    <a:lnTo>
                                      <a:pt x="460" y="14"/>
                                    </a:lnTo>
                                    <a:lnTo>
                                      <a:pt x="460" y="18"/>
                                    </a:lnTo>
                                    <a:lnTo>
                                      <a:pt x="461" y="7"/>
                                    </a:lnTo>
                                    <a:lnTo>
                                      <a:pt x="461" y="10"/>
                                    </a:lnTo>
                                    <a:lnTo>
                                      <a:pt x="462" y="5"/>
                                    </a:lnTo>
                                    <a:lnTo>
                                      <a:pt x="462" y="6"/>
                                    </a:lnTo>
                                    <a:lnTo>
                                      <a:pt x="463" y="7"/>
                                    </a:lnTo>
                                    <a:lnTo>
                                      <a:pt x="463" y="9"/>
                                    </a:lnTo>
                                    <a:lnTo>
                                      <a:pt x="465" y="11"/>
                                    </a:lnTo>
                                    <a:lnTo>
                                      <a:pt x="465" y="18"/>
                                    </a:lnTo>
                                    <a:lnTo>
                                      <a:pt x="466" y="22"/>
                                    </a:lnTo>
                                    <a:lnTo>
                                      <a:pt x="466" y="26"/>
                                    </a:lnTo>
                                    <a:lnTo>
                                      <a:pt x="467" y="28"/>
                                    </a:lnTo>
                                    <a:lnTo>
                                      <a:pt x="467" y="30"/>
                                    </a:lnTo>
                                    <a:lnTo>
                                      <a:pt x="468" y="26"/>
                                    </a:lnTo>
                                    <a:lnTo>
                                      <a:pt x="468" y="30"/>
                                    </a:lnTo>
                                    <a:lnTo>
                                      <a:pt x="469" y="21"/>
                                    </a:lnTo>
                                    <a:lnTo>
                                      <a:pt x="469" y="25"/>
                                    </a:lnTo>
                                    <a:lnTo>
                                      <a:pt x="470" y="18"/>
                                    </a:lnTo>
                                    <a:lnTo>
                                      <a:pt x="470" y="19"/>
                                    </a:lnTo>
                                    <a:lnTo>
                                      <a:pt x="471" y="18"/>
                                    </a:lnTo>
                                    <a:lnTo>
                                      <a:pt x="471" y="19"/>
                                    </a:lnTo>
                                    <a:lnTo>
                                      <a:pt x="472" y="21"/>
                                    </a:lnTo>
                                    <a:lnTo>
                                      <a:pt x="472" y="23"/>
                                    </a:lnTo>
                                    <a:lnTo>
                                      <a:pt x="474" y="24"/>
                                    </a:lnTo>
                                    <a:lnTo>
                                      <a:pt x="474" y="25"/>
                                    </a:lnTo>
                                    <a:lnTo>
                                      <a:pt x="475" y="26"/>
                                    </a:lnTo>
                                    <a:lnTo>
                                      <a:pt x="476" y="26"/>
                                    </a:lnTo>
                                    <a:lnTo>
                                      <a:pt x="477" y="22"/>
                                    </a:lnTo>
                                    <a:lnTo>
                                      <a:pt x="477" y="25"/>
                                    </a:lnTo>
                                    <a:lnTo>
                                      <a:pt x="478" y="17"/>
                                    </a:lnTo>
                                    <a:lnTo>
                                      <a:pt x="478" y="21"/>
                                    </a:lnTo>
                                    <a:lnTo>
                                      <a:pt x="479" y="15"/>
                                    </a:lnTo>
                                    <a:lnTo>
                                      <a:pt x="479" y="16"/>
                                    </a:lnTo>
                                    <a:lnTo>
                                      <a:pt x="480" y="16"/>
                                    </a:lnTo>
                                    <a:lnTo>
                                      <a:pt x="480" y="21"/>
                                    </a:lnTo>
                                    <a:lnTo>
                                      <a:pt x="482" y="23"/>
                                    </a:lnTo>
                                    <a:lnTo>
                                      <a:pt x="482" y="30"/>
                                    </a:lnTo>
                                    <a:lnTo>
                                      <a:pt x="483" y="33"/>
                                    </a:lnTo>
                                    <a:lnTo>
                                      <a:pt x="483" y="36"/>
                                    </a:lnTo>
                                    <a:lnTo>
                                      <a:pt x="484" y="35"/>
                                    </a:lnTo>
                                    <a:lnTo>
                                      <a:pt x="484" y="36"/>
                                    </a:lnTo>
                                    <a:lnTo>
                                      <a:pt x="485" y="31"/>
                                    </a:lnTo>
                                    <a:lnTo>
                                      <a:pt x="485" y="34"/>
                                    </a:lnTo>
                                    <a:lnTo>
                                      <a:pt x="486" y="23"/>
                                    </a:lnTo>
                                    <a:lnTo>
                                      <a:pt x="486" y="28"/>
                                    </a:lnTo>
                                    <a:lnTo>
                                      <a:pt x="487" y="16"/>
                                    </a:lnTo>
                                    <a:lnTo>
                                      <a:pt x="487" y="19"/>
                                    </a:lnTo>
                                    <a:lnTo>
                                      <a:pt x="488" y="14"/>
                                    </a:lnTo>
                                    <a:lnTo>
                                      <a:pt x="489" y="14"/>
                                    </a:lnTo>
                                    <a:lnTo>
                                      <a:pt x="489" y="15"/>
                                    </a:lnTo>
                                    <a:lnTo>
                                      <a:pt x="491" y="16"/>
                                    </a:lnTo>
                                    <a:lnTo>
                                      <a:pt x="491" y="18"/>
                                    </a:lnTo>
                                    <a:lnTo>
                                      <a:pt x="492" y="19"/>
                                    </a:lnTo>
                                    <a:lnTo>
                                      <a:pt x="493" y="21"/>
                                    </a:lnTo>
                                    <a:lnTo>
                                      <a:pt x="494" y="21"/>
                                    </a:lnTo>
                                    <a:lnTo>
                                      <a:pt x="495" y="21"/>
                                    </a:lnTo>
                                    <a:lnTo>
                                      <a:pt x="495" y="22"/>
                                    </a:lnTo>
                                    <a:lnTo>
                                      <a:pt x="496" y="22"/>
                                    </a:lnTo>
                                    <a:lnTo>
                                      <a:pt x="496" y="23"/>
                                    </a:lnTo>
                                    <a:lnTo>
                                      <a:pt x="497" y="23"/>
                                    </a:lnTo>
                                    <a:lnTo>
                                      <a:pt x="497" y="24"/>
                                    </a:lnTo>
                                    <a:lnTo>
                                      <a:pt x="498" y="25"/>
                                    </a:lnTo>
                                    <a:lnTo>
                                      <a:pt x="498" y="26"/>
                                    </a:lnTo>
                                    <a:lnTo>
                                      <a:pt x="500" y="27"/>
                                    </a:lnTo>
                                    <a:lnTo>
                                      <a:pt x="501" y="27"/>
                                    </a:lnTo>
                                    <a:lnTo>
                                      <a:pt x="502" y="27"/>
                                    </a:lnTo>
                                    <a:lnTo>
                                      <a:pt x="503" y="26"/>
                                    </a:lnTo>
                                    <a:lnTo>
                                      <a:pt x="503" y="27"/>
                                    </a:lnTo>
                                    <a:lnTo>
                                      <a:pt x="504" y="24"/>
                                    </a:lnTo>
                                    <a:lnTo>
                                      <a:pt x="504" y="26"/>
                                    </a:lnTo>
                                    <a:lnTo>
                                      <a:pt x="505" y="21"/>
                                    </a:lnTo>
                                    <a:lnTo>
                                      <a:pt x="505" y="23"/>
                                    </a:lnTo>
                                    <a:lnTo>
                                      <a:pt x="506" y="19"/>
                                    </a:lnTo>
                                    <a:lnTo>
                                      <a:pt x="506" y="21"/>
                                    </a:lnTo>
                                    <a:lnTo>
                                      <a:pt x="507" y="18"/>
                                    </a:lnTo>
                                    <a:lnTo>
                                      <a:pt x="509" y="18"/>
                                    </a:lnTo>
                                    <a:lnTo>
                                      <a:pt x="509" y="19"/>
                                    </a:lnTo>
                                    <a:lnTo>
                                      <a:pt x="510" y="19"/>
                                    </a:lnTo>
                                    <a:lnTo>
                                      <a:pt x="511" y="17"/>
                                    </a:lnTo>
                                    <a:lnTo>
                                      <a:pt x="511" y="19"/>
                                    </a:lnTo>
                                    <a:lnTo>
                                      <a:pt x="512" y="14"/>
                                    </a:lnTo>
                                    <a:lnTo>
                                      <a:pt x="512" y="16"/>
                                    </a:lnTo>
                                    <a:lnTo>
                                      <a:pt x="513" y="13"/>
                                    </a:lnTo>
                                    <a:lnTo>
                                      <a:pt x="514" y="14"/>
                                    </a:lnTo>
                                    <a:lnTo>
                                      <a:pt x="514" y="17"/>
                                    </a:lnTo>
                                    <a:lnTo>
                                      <a:pt x="515" y="19"/>
                                    </a:lnTo>
                                    <a:lnTo>
                                      <a:pt x="515" y="24"/>
                                    </a:lnTo>
                                    <a:lnTo>
                                      <a:pt x="516" y="26"/>
                                    </a:lnTo>
                                    <a:lnTo>
                                      <a:pt x="516" y="28"/>
                                    </a:lnTo>
                                    <a:lnTo>
                                      <a:pt x="518" y="30"/>
                                    </a:lnTo>
                                    <a:lnTo>
                                      <a:pt x="519" y="27"/>
                                    </a:lnTo>
                                    <a:lnTo>
                                      <a:pt x="519" y="30"/>
                                    </a:lnTo>
                                    <a:lnTo>
                                      <a:pt x="520" y="24"/>
                                    </a:lnTo>
                                    <a:lnTo>
                                      <a:pt x="520" y="26"/>
                                    </a:lnTo>
                                    <a:lnTo>
                                      <a:pt x="521" y="23"/>
                                    </a:lnTo>
                                    <a:lnTo>
                                      <a:pt x="522" y="23"/>
                                    </a:lnTo>
                                    <a:lnTo>
                                      <a:pt x="522" y="25"/>
                                    </a:lnTo>
                                    <a:lnTo>
                                      <a:pt x="523" y="26"/>
                                    </a:lnTo>
                                    <a:lnTo>
                                      <a:pt x="523" y="27"/>
                                    </a:lnTo>
                                    <a:lnTo>
                                      <a:pt x="524" y="27"/>
                                    </a:lnTo>
                                    <a:lnTo>
                                      <a:pt x="525" y="26"/>
                                    </a:lnTo>
                                    <a:lnTo>
                                      <a:pt x="525" y="27"/>
                                    </a:lnTo>
                                    <a:lnTo>
                                      <a:pt x="527" y="26"/>
                                    </a:lnTo>
                                    <a:lnTo>
                                      <a:pt x="528" y="24"/>
                                    </a:lnTo>
                                    <a:lnTo>
                                      <a:pt x="528" y="25"/>
                                    </a:lnTo>
                                    <a:lnTo>
                                      <a:pt x="529" y="23"/>
                                    </a:lnTo>
                                    <a:lnTo>
                                      <a:pt x="529" y="24"/>
                                    </a:lnTo>
                                    <a:lnTo>
                                      <a:pt x="530" y="18"/>
                                    </a:lnTo>
                                    <a:lnTo>
                                      <a:pt x="530" y="22"/>
                                    </a:lnTo>
                                    <a:lnTo>
                                      <a:pt x="531" y="15"/>
                                    </a:lnTo>
                                    <a:lnTo>
                                      <a:pt x="531" y="17"/>
                                    </a:lnTo>
                                    <a:lnTo>
                                      <a:pt x="532" y="14"/>
                                    </a:lnTo>
                                    <a:lnTo>
                                      <a:pt x="533" y="14"/>
                                    </a:lnTo>
                                    <a:lnTo>
                                      <a:pt x="533" y="15"/>
                                    </a:lnTo>
                                    <a:lnTo>
                                      <a:pt x="535" y="16"/>
                                    </a:lnTo>
                                    <a:lnTo>
                                      <a:pt x="535" y="17"/>
                                    </a:lnTo>
                                    <a:lnTo>
                                      <a:pt x="536" y="18"/>
                                    </a:lnTo>
                                    <a:lnTo>
                                      <a:pt x="536" y="19"/>
                                    </a:lnTo>
                                    <a:lnTo>
                                      <a:pt x="537" y="19"/>
                                    </a:lnTo>
                                    <a:lnTo>
                                      <a:pt x="537" y="21"/>
                                    </a:lnTo>
                                    <a:lnTo>
                                      <a:pt x="538" y="21"/>
                                    </a:lnTo>
                                    <a:lnTo>
                                      <a:pt x="538" y="22"/>
                                    </a:lnTo>
                                    <a:lnTo>
                                      <a:pt x="539" y="22"/>
                                    </a:lnTo>
                                    <a:lnTo>
                                      <a:pt x="539" y="23"/>
                                    </a:lnTo>
                                    <a:lnTo>
                                      <a:pt x="540" y="23"/>
                                    </a:lnTo>
                                    <a:lnTo>
                                      <a:pt x="540" y="24"/>
                                    </a:lnTo>
                                    <a:lnTo>
                                      <a:pt x="541" y="24"/>
                                    </a:lnTo>
                                    <a:lnTo>
                                      <a:pt x="541" y="25"/>
                                    </a:lnTo>
                                    <a:lnTo>
                                      <a:pt x="542" y="25"/>
                                    </a:lnTo>
                                    <a:lnTo>
                                      <a:pt x="542" y="26"/>
                                    </a:lnTo>
                                    <a:lnTo>
                                      <a:pt x="544" y="26"/>
                                    </a:lnTo>
                                    <a:lnTo>
                                      <a:pt x="544" y="27"/>
                                    </a:lnTo>
                                    <a:lnTo>
                                      <a:pt x="545" y="27"/>
                                    </a:lnTo>
                                    <a:lnTo>
                                      <a:pt x="545" y="28"/>
                                    </a:lnTo>
                                    <a:lnTo>
                                      <a:pt x="546" y="28"/>
                                    </a:lnTo>
                                    <a:lnTo>
                                      <a:pt x="547" y="25"/>
                                    </a:lnTo>
                                    <a:lnTo>
                                      <a:pt x="547" y="27"/>
                                    </a:lnTo>
                                    <a:lnTo>
                                      <a:pt x="548" y="21"/>
                                    </a:lnTo>
                                    <a:lnTo>
                                      <a:pt x="548" y="24"/>
                                    </a:lnTo>
                                    <a:lnTo>
                                      <a:pt x="549" y="18"/>
                                    </a:lnTo>
                                    <a:lnTo>
                                      <a:pt x="549" y="19"/>
                                    </a:lnTo>
                                    <a:lnTo>
                                      <a:pt x="550" y="18"/>
                                    </a:lnTo>
                                    <a:lnTo>
                                      <a:pt x="551" y="19"/>
                                    </a:lnTo>
                                    <a:lnTo>
                                      <a:pt x="551" y="22"/>
                                    </a:lnTo>
                                    <a:lnTo>
                                      <a:pt x="553" y="23"/>
                                    </a:lnTo>
                                    <a:lnTo>
                                      <a:pt x="553" y="25"/>
                                    </a:lnTo>
                                    <a:lnTo>
                                      <a:pt x="554" y="25"/>
                                    </a:lnTo>
                                    <a:lnTo>
                                      <a:pt x="554" y="26"/>
                                    </a:lnTo>
                                    <a:lnTo>
                                      <a:pt x="555" y="25"/>
                                    </a:lnTo>
                                    <a:lnTo>
                                      <a:pt x="555" y="26"/>
                                    </a:lnTo>
                                    <a:lnTo>
                                      <a:pt x="556" y="24"/>
                                    </a:lnTo>
                                    <a:lnTo>
                                      <a:pt x="556" y="25"/>
                                    </a:lnTo>
                                    <a:lnTo>
                                      <a:pt x="557" y="24"/>
                                    </a:lnTo>
                                    <a:lnTo>
                                      <a:pt x="558" y="24"/>
                                    </a:lnTo>
                                    <a:lnTo>
                                      <a:pt x="558" y="25"/>
                                    </a:lnTo>
                                    <a:lnTo>
                                      <a:pt x="559" y="25"/>
                                    </a:lnTo>
                                    <a:lnTo>
                                      <a:pt x="560" y="26"/>
                                    </a:lnTo>
                                    <a:lnTo>
                                      <a:pt x="562" y="25"/>
                                    </a:lnTo>
                                    <a:lnTo>
                                      <a:pt x="562" y="26"/>
                                    </a:lnTo>
                                    <a:lnTo>
                                      <a:pt x="563" y="23"/>
                                    </a:lnTo>
                                    <a:lnTo>
                                      <a:pt x="563" y="25"/>
                                    </a:lnTo>
                                    <a:lnTo>
                                      <a:pt x="564" y="19"/>
                                    </a:lnTo>
                                    <a:lnTo>
                                      <a:pt x="564" y="22"/>
                                    </a:lnTo>
                                    <a:lnTo>
                                      <a:pt x="565" y="16"/>
                                    </a:lnTo>
                                    <a:lnTo>
                                      <a:pt x="565" y="18"/>
                                    </a:lnTo>
                                    <a:lnTo>
                                      <a:pt x="566" y="13"/>
                                    </a:lnTo>
                                    <a:lnTo>
                                      <a:pt x="566" y="15"/>
                                    </a:lnTo>
                                    <a:lnTo>
                                      <a:pt x="567" y="13"/>
                                    </a:lnTo>
                                    <a:lnTo>
                                      <a:pt x="568" y="13"/>
                                    </a:lnTo>
                                    <a:lnTo>
                                      <a:pt x="568" y="14"/>
                                    </a:lnTo>
                                    <a:lnTo>
                                      <a:pt x="569" y="14"/>
                                    </a:lnTo>
                                    <a:lnTo>
                                      <a:pt x="569" y="16"/>
                                    </a:lnTo>
                                    <a:lnTo>
                                      <a:pt x="571" y="16"/>
                                    </a:lnTo>
                                    <a:lnTo>
                                      <a:pt x="571" y="17"/>
                                    </a:lnTo>
                                    <a:lnTo>
                                      <a:pt x="572" y="18"/>
                                    </a:lnTo>
                                    <a:lnTo>
                                      <a:pt x="573" y="19"/>
                                    </a:lnTo>
                                    <a:lnTo>
                                      <a:pt x="574" y="17"/>
                                    </a:lnTo>
                                    <a:lnTo>
                                      <a:pt x="574" y="19"/>
                                    </a:lnTo>
                                    <a:lnTo>
                                      <a:pt x="575" y="15"/>
                                    </a:lnTo>
                                    <a:lnTo>
                                      <a:pt x="575" y="16"/>
                                    </a:lnTo>
                                    <a:lnTo>
                                      <a:pt x="576" y="14"/>
                                    </a:lnTo>
                                    <a:lnTo>
                                      <a:pt x="576" y="15"/>
                                    </a:lnTo>
                                    <a:lnTo>
                                      <a:pt x="577" y="16"/>
                                    </a:lnTo>
                                    <a:lnTo>
                                      <a:pt x="577" y="18"/>
                                    </a:lnTo>
                                    <a:lnTo>
                                      <a:pt x="579" y="21"/>
                                    </a:lnTo>
                                    <a:lnTo>
                                      <a:pt x="579" y="26"/>
                                    </a:lnTo>
                                    <a:lnTo>
                                      <a:pt x="580" y="28"/>
                                    </a:lnTo>
                                    <a:lnTo>
                                      <a:pt x="580" y="33"/>
                                    </a:lnTo>
                                    <a:lnTo>
                                      <a:pt x="581" y="35"/>
                                    </a:lnTo>
                                    <a:lnTo>
                                      <a:pt x="581" y="37"/>
                                    </a:lnTo>
                                    <a:lnTo>
                                      <a:pt x="582" y="39"/>
                                    </a:lnTo>
                                    <a:lnTo>
                                      <a:pt x="583" y="36"/>
                                    </a:lnTo>
                                    <a:lnTo>
                                      <a:pt x="583" y="37"/>
                                    </a:lnTo>
                                    <a:lnTo>
                                      <a:pt x="584" y="33"/>
                                    </a:lnTo>
                                    <a:lnTo>
                                      <a:pt x="584" y="35"/>
                                    </a:lnTo>
                                    <a:lnTo>
                                      <a:pt x="585" y="28"/>
                                    </a:lnTo>
                                    <a:lnTo>
                                      <a:pt x="585" y="31"/>
                                    </a:lnTo>
                                    <a:lnTo>
                                      <a:pt x="586" y="26"/>
                                    </a:lnTo>
                                    <a:lnTo>
                                      <a:pt x="586" y="27"/>
                                    </a:lnTo>
                                    <a:lnTo>
                                      <a:pt x="588" y="24"/>
                                    </a:lnTo>
                                    <a:lnTo>
                                      <a:pt x="588" y="25"/>
                                    </a:lnTo>
                                    <a:lnTo>
                                      <a:pt x="589" y="23"/>
                                    </a:lnTo>
                                    <a:lnTo>
                                      <a:pt x="589" y="24"/>
                                    </a:lnTo>
                                    <a:lnTo>
                                      <a:pt x="590" y="21"/>
                                    </a:lnTo>
                                    <a:lnTo>
                                      <a:pt x="590" y="22"/>
                                    </a:lnTo>
                                    <a:lnTo>
                                      <a:pt x="591" y="19"/>
                                    </a:lnTo>
                                    <a:lnTo>
                                      <a:pt x="591" y="21"/>
                                    </a:lnTo>
                                    <a:lnTo>
                                      <a:pt x="592" y="19"/>
                                    </a:lnTo>
                                    <a:lnTo>
                                      <a:pt x="592" y="21"/>
                                    </a:lnTo>
                                    <a:lnTo>
                                      <a:pt x="593" y="21"/>
                                    </a:lnTo>
                                    <a:lnTo>
                                      <a:pt x="593" y="22"/>
                                    </a:lnTo>
                                    <a:lnTo>
                                      <a:pt x="594" y="22"/>
                                    </a:lnTo>
                                    <a:lnTo>
                                      <a:pt x="595" y="21"/>
                                    </a:lnTo>
                                    <a:lnTo>
                                      <a:pt x="595" y="22"/>
                                    </a:lnTo>
                                    <a:lnTo>
                                      <a:pt x="597" y="19"/>
                                    </a:lnTo>
                                    <a:lnTo>
                                      <a:pt x="597" y="21"/>
                                    </a:lnTo>
                                    <a:lnTo>
                                      <a:pt x="598" y="17"/>
                                    </a:lnTo>
                                    <a:lnTo>
                                      <a:pt x="598" y="18"/>
                                    </a:lnTo>
                                    <a:lnTo>
                                      <a:pt x="599" y="15"/>
                                    </a:lnTo>
                                    <a:lnTo>
                                      <a:pt x="599" y="16"/>
                                    </a:lnTo>
                                    <a:lnTo>
                                      <a:pt x="600" y="14"/>
                                    </a:lnTo>
                                    <a:lnTo>
                                      <a:pt x="600" y="15"/>
                                    </a:lnTo>
                                    <a:lnTo>
                                      <a:pt x="601" y="14"/>
                                    </a:lnTo>
                                    <a:lnTo>
                                      <a:pt x="601" y="15"/>
                                    </a:lnTo>
                                    <a:lnTo>
                                      <a:pt x="602" y="16"/>
                                    </a:lnTo>
                                    <a:lnTo>
                                      <a:pt x="602" y="18"/>
                                    </a:lnTo>
                                    <a:lnTo>
                                      <a:pt x="603" y="21"/>
                                    </a:lnTo>
                                    <a:lnTo>
                                      <a:pt x="603" y="24"/>
                                    </a:lnTo>
                                    <a:lnTo>
                                      <a:pt x="604" y="26"/>
                                    </a:lnTo>
                                    <a:lnTo>
                                      <a:pt x="604" y="28"/>
                                    </a:lnTo>
                                    <a:lnTo>
                                      <a:pt x="606" y="30"/>
                                    </a:lnTo>
                                    <a:lnTo>
                                      <a:pt x="606" y="32"/>
                                    </a:lnTo>
                                    <a:lnTo>
                                      <a:pt x="607" y="31"/>
                                    </a:lnTo>
                                    <a:lnTo>
                                      <a:pt x="607" y="32"/>
                                    </a:lnTo>
                                    <a:lnTo>
                                      <a:pt x="608" y="26"/>
                                    </a:lnTo>
                                    <a:lnTo>
                                      <a:pt x="608" y="30"/>
                                    </a:lnTo>
                                    <a:lnTo>
                                      <a:pt x="609" y="22"/>
                                    </a:lnTo>
                                    <a:lnTo>
                                      <a:pt x="609" y="24"/>
                                    </a:lnTo>
                                    <a:lnTo>
                                      <a:pt x="610" y="21"/>
                                    </a:lnTo>
                                    <a:lnTo>
                                      <a:pt x="610" y="22"/>
                                    </a:lnTo>
                                    <a:lnTo>
                                      <a:pt x="611" y="22"/>
                                    </a:lnTo>
                                    <a:lnTo>
                                      <a:pt x="611" y="24"/>
                                    </a:lnTo>
                                    <a:lnTo>
                                      <a:pt x="612" y="25"/>
                                    </a:lnTo>
                                    <a:lnTo>
                                      <a:pt x="612" y="26"/>
                                    </a:lnTo>
                                    <a:lnTo>
                                      <a:pt x="613" y="24"/>
                                    </a:lnTo>
                                    <a:lnTo>
                                      <a:pt x="613" y="25"/>
                                    </a:lnTo>
                                    <a:lnTo>
                                      <a:pt x="615" y="19"/>
                                    </a:lnTo>
                                    <a:lnTo>
                                      <a:pt x="615" y="23"/>
                                    </a:lnTo>
                                    <a:lnTo>
                                      <a:pt x="616" y="17"/>
                                    </a:lnTo>
                                    <a:lnTo>
                                      <a:pt x="616" y="18"/>
                                    </a:lnTo>
                                    <a:lnTo>
                                      <a:pt x="617" y="16"/>
                                    </a:lnTo>
                                    <a:lnTo>
                                      <a:pt x="618" y="16"/>
                                    </a:lnTo>
                                    <a:lnTo>
                                      <a:pt x="619" y="16"/>
                                    </a:lnTo>
                                    <a:lnTo>
                                      <a:pt x="619" y="17"/>
                                    </a:lnTo>
                                    <a:lnTo>
                                      <a:pt x="620" y="17"/>
                                    </a:lnTo>
                                    <a:lnTo>
                                      <a:pt x="621" y="17"/>
                                    </a:lnTo>
                                    <a:lnTo>
                                      <a:pt x="623" y="17"/>
                                    </a:lnTo>
                                    <a:lnTo>
                                      <a:pt x="624" y="17"/>
                                    </a:lnTo>
                                    <a:lnTo>
                                      <a:pt x="624" y="18"/>
                                    </a:lnTo>
                                    <a:lnTo>
                                      <a:pt x="625" y="18"/>
                                    </a:lnTo>
                                    <a:lnTo>
                                      <a:pt x="625" y="19"/>
                                    </a:lnTo>
                                    <a:lnTo>
                                      <a:pt x="626" y="19"/>
                                    </a:lnTo>
                                    <a:lnTo>
                                      <a:pt x="627" y="21"/>
                                    </a:lnTo>
                                    <a:lnTo>
                                      <a:pt x="628" y="21"/>
                                    </a:lnTo>
                                    <a:lnTo>
                                      <a:pt x="629" y="21"/>
                                    </a:lnTo>
                                    <a:lnTo>
                                      <a:pt x="629" y="23"/>
                                    </a:lnTo>
                                    <a:lnTo>
                                      <a:pt x="630" y="24"/>
                                    </a:lnTo>
                                    <a:lnTo>
                                      <a:pt x="630" y="27"/>
                                    </a:lnTo>
                                    <a:lnTo>
                                      <a:pt x="632" y="28"/>
                                    </a:lnTo>
                                    <a:lnTo>
                                      <a:pt x="632" y="32"/>
                                    </a:lnTo>
                                    <a:lnTo>
                                      <a:pt x="633" y="34"/>
                                    </a:lnTo>
                                    <a:lnTo>
                                      <a:pt x="633" y="36"/>
                                    </a:lnTo>
                                    <a:lnTo>
                                      <a:pt x="634" y="36"/>
                                    </a:lnTo>
                                    <a:lnTo>
                                      <a:pt x="634" y="37"/>
                                    </a:lnTo>
                                    <a:lnTo>
                                      <a:pt x="635" y="35"/>
                                    </a:lnTo>
                                    <a:lnTo>
                                      <a:pt x="635" y="36"/>
                                    </a:lnTo>
                                    <a:lnTo>
                                      <a:pt x="636" y="32"/>
                                    </a:lnTo>
                                    <a:lnTo>
                                      <a:pt x="636" y="35"/>
                                    </a:lnTo>
                                    <a:lnTo>
                                      <a:pt x="637" y="28"/>
                                    </a:lnTo>
                                    <a:lnTo>
                                      <a:pt x="637" y="31"/>
                                    </a:lnTo>
                                    <a:lnTo>
                                      <a:pt x="638" y="21"/>
                                    </a:lnTo>
                                    <a:lnTo>
                                      <a:pt x="638" y="26"/>
                                    </a:lnTo>
                                    <a:lnTo>
                                      <a:pt x="639" y="13"/>
                                    </a:lnTo>
                                    <a:lnTo>
                                      <a:pt x="639" y="17"/>
                                    </a:lnTo>
                                    <a:lnTo>
                                      <a:pt x="641" y="10"/>
                                    </a:lnTo>
                                    <a:lnTo>
                                      <a:pt x="641" y="11"/>
                                    </a:lnTo>
                                    <a:lnTo>
                                      <a:pt x="642" y="10"/>
                                    </a:lnTo>
                                    <a:lnTo>
                                      <a:pt x="642" y="11"/>
                                    </a:lnTo>
                                    <a:lnTo>
                                      <a:pt x="643" y="14"/>
                                    </a:lnTo>
                                    <a:lnTo>
                                      <a:pt x="643" y="16"/>
                                    </a:lnTo>
                                    <a:lnTo>
                                      <a:pt x="644" y="18"/>
                                    </a:lnTo>
                                    <a:lnTo>
                                      <a:pt x="644" y="21"/>
                                    </a:lnTo>
                                    <a:lnTo>
                                      <a:pt x="645" y="22"/>
                                    </a:lnTo>
                                    <a:lnTo>
                                      <a:pt x="645" y="23"/>
                                    </a:lnTo>
                                    <a:lnTo>
                                      <a:pt x="646" y="23"/>
                                    </a:lnTo>
                                    <a:lnTo>
                                      <a:pt x="646" y="24"/>
                                    </a:lnTo>
                                    <a:lnTo>
                                      <a:pt x="647" y="24"/>
                                    </a:lnTo>
                                    <a:lnTo>
                                      <a:pt x="648" y="24"/>
                                    </a:lnTo>
                                    <a:lnTo>
                                      <a:pt x="650" y="25"/>
                                    </a:lnTo>
                                    <a:lnTo>
                                      <a:pt x="651" y="26"/>
                                    </a:lnTo>
                                    <a:lnTo>
                                      <a:pt x="652" y="26"/>
                                    </a:lnTo>
                                    <a:lnTo>
                                      <a:pt x="653" y="26"/>
                                    </a:lnTo>
                                    <a:lnTo>
                                      <a:pt x="654" y="23"/>
                                    </a:lnTo>
                                    <a:lnTo>
                                      <a:pt x="654" y="25"/>
                                    </a:lnTo>
                                    <a:lnTo>
                                      <a:pt x="655" y="18"/>
                                    </a:lnTo>
                                    <a:lnTo>
                                      <a:pt x="655" y="22"/>
                                    </a:lnTo>
                                    <a:lnTo>
                                      <a:pt x="656" y="14"/>
                                    </a:lnTo>
                                    <a:lnTo>
                                      <a:pt x="656" y="17"/>
                                    </a:lnTo>
                                    <a:lnTo>
                                      <a:pt x="657" y="13"/>
                                    </a:lnTo>
                                    <a:lnTo>
                                      <a:pt x="659" y="14"/>
                                    </a:lnTo>
                                    <a:lnTo>
                                      <a:pt x="659" y="16"/>
                                    </a:lnTo>
                                    <a:lnTo>
                                      <a:pt x="660" y="17"/>
                                    </a:lnTo>
                                    <a:lnTo>
                                      <a:pt x="660" y="19"/>
                                    </a:lnTo>
                                    <a:lnTo>
                                      <a:pt x="661" y="21"/>
                                    </a:lnTo>
                                    <a:lnTo>
                                      <a:pt x="661" y="23"/>
                                    </a:lnTo>
                                    <a:lnTo>
                                      <a:pt x="662" y="24"/>
                                    </a:lnTo>
                                    <a:lnTo>
                                      <a:pt x="662" y="25"/>
                                    </a:lnTo>
                                    <a:lnTo>
                                      <a:pt x="663" y="26"/>
                                    </a:lnTo>
                                    <a:lnTo>
                                      <a:pt x="664" y="26"/>
                                    </a:lnTo>
                                    <a:lnTo>
                                      <a:pt x="664" y="27"/>
                                    </a:lnTo>
                                    <a:lnTo>
                                      <a:pt x="665" y="27"/>
                                    </a:lnTo>
                                    <a:lnTo>
                                      <a:pt x="666" y="27"/>
                                    </a:lnTo>
                                    <a:lnTo>
                                      <a:pt x="668" y="27"/>
                                    </a:lnTo>
                                    <a:lnTo>
                                      <a:pt x="669" y="27"/>
                                    </a:lnTo>
                                    <a:lnTo>
                                      <a:pt x="669" y="28"/>
                                    </a:lnTo>
                                    <a:lnTo>
                                      <a:pt x="670" y="28"/>
                                    </a:lnTo>
                                    <a:lnTo>
                                      <a:pt x="671" y="27"/>
                                    </a:lnTo>
                                    <a:lnTo>
                                      <a:pt x="672" y="24"/>
                                    </a:lnTo>
                                    <a:lnTo>
                                      <a:pt x="672" y="26"/>
                                    </a:lnTo>
                                    <a:lnTo>
                                      <a:pt x="673" y="17"/>
                                    </a:lnTo>
                                    <a:lnTo>
                                      <a:pt x="673" y="22"/>
                                    </a:lnTo>
                                    <a:lnTo>
                                      <a:pt x="674" y="9"/>
                                    </a:lnTo>
                                    <a:lnTo>
                                      <a:pt x="674" y="14"/>
                                    </a:lnTo>
                                    <a:lnTo>
                                      <a:pt x="676" y="5"/>
                                    </a:lnTo>
                                    <a:lnTo>
                                      <a:pt x="676" y="7"/>
                                    </a:lnTo>
                                    <a:lnTo>
                                      <a:pt x="677" y="5"/>
                                    </a:lnTo>
                                    <a:lnTo>
                                      <a:pt x="677" y="6"/>
                                    </a:lnTo>
                                    <a:lnTo>
                                      <a:pt x="678" y="7"/>
                                    </a:lnTo>
                                    <a:lnTo>
                                      <a:pt x="678" y="10"/>
                                    </a:lnTo>
                                    <a:lnTo>
                                      <a:pt x="679" y="13"/>
                                    </a:lnTo>
                                    <a:lnTo>
                                      <a:pt x="679" y="17"/>
                                    </a:lnTo>
                                    <a:lnTo>
                                      <a:pt x="680" y="19"/>
                                    </a:lnTo>
                                    <a:lnTo>
                                      <a:pt x="680" y="23"/>
                                    </a:lnTo>
                                    <a:lnTo>
                                      <a:pt x="681" y="25"/>
                                    </a:lnTo>
                                    <a:lnTo>
                                      <a:pt x="681" y="26"/>
                                    </a:lnTo>
                                    <a:lnTo>
                                      <a:pt x="682" y="28"/>
                                    </a:lnTo>
                                    <a:lnTo>
                                      <a:pt x="682" y="31"/>
                                    </a:lnTo>
                                    <a:lnTo>
                                      <a:pt x="683" y="32"/>
                                    </a:lnTo>
                                    <a:lnTo>
                                      <a:pt x="683" y="34"/>
                                    </a:lnTo>
                                    <a:lnTo>
                                      <a:pt x="685" y="34"/>
                                    </a:lnTo>
                                    <a:lnTo>
                                      <a:pt x="685" y="35"/>
                                    </a:lnTo>
                                    <a:lnTo>
                                      <a:pt x="686" y="34"/>
                                    </a:lnTo>
                                    <a:lnTo>
                                      <a:pt x="686" y="35"/>
                                    </a:lnTo>
                                    <a:lnTo>
                                      <a:pt x="687" y="32"/>
                                    </a:lnTo>
                                    <a:lnTo>
                                      <a:pt x="687" y="33"/>
                                    </a:lnTo>
                                    <a:lnTo>
                                      <a:pt x="688" y="28"/>
                                    </a:lnTo>
                                    <a:lnTo>
                                      <a:pt x="688" y="31"/>
                                    </a:lnTo>
                                    <a:lnTo>
                                      <a:pt x="689" y="23"/>
                                    </a:lnTo>
                                    <a:lnTo>
                                      <a:pt x="689" y="26"/>
                                    </a:lnTo>
                                    <a:lnTo>
                                      <a:pt x="690" y="18"/>
                                    </a:lnTo>
                                    <a:lnTo>
                                      <a:pt x="690" y="21"/>
                                    </a:lnTo>
                                    <a:lnTo>
                                      <a:pt x="691" y="17"/>
                                    </a:lnTo>
                                    <a:lnTo>
                                      <a:pt x="692" y="17"/>
                                    </a:lnTo>
                                    <a:lnTo>
                                      <a:pt x="692" y="18"/>
                                    </a:lnTo>
                                    <a:lnTo>
                                      <a:pt x="694" y="19"/>
                                    </a:lnTo>
                                    <a:lnTo>
                                      <a:pt x="694" y="21"/>
                                    </a:lnTo>
                                    <a:lnTo>
                                      <a:pt x="695" y="21"/>
                                    </a:lnTo>
                                    <a:lnTo>
                                      <a:pt x="695" y="22"/>
                                    </a:lnTo>
                                    <a:lnTo>
                                      <a:pt x="696" y="18"/>
                                    </a:lnTo>
                                    <a:lnTo>
                                      <a:pt x="696" y="21"/>
                                    </a:lnTo>
                                    <a:lnTo>
                                      <a:pt x="697" y="14"/>
                                    </a:lnTo>
                                    <a:lnTo>
                                      <a:pt x="697" y="16"/>
                                    </a:lnTo>
                                    <a:lnTo>
                                      <a:pt x="698" y="11"/>
                                    </a:lnTo>
                                    <a:lnTo>
                                      <a:pt x="698" y="13"/>
                                    </a:lnTo>
                                    <a:lnTo>
                                      <a:pt x="699" y="11"/>
                                    </a:lnTo>
                                    <a:lnTo>
                                      <a:pt x="699" y="14"/>
                                    </a:lnTo>
                                    <a:lnTo>
                                      <a:pt x="700" y="15"/>
                                    </a:lnTo>
                                    <a:lnTo>
                                      <a:pt x="700" y="18"/>
                                    </a:lnTo>
                                    <a:lnTo>
                                      <a:pt x="701" y="19"/>
                                    </a:lnTo>
                                    <a:lnTo>
                                      <a:pt x="701" y="23"/>
                                    </a:lnTo>
                                    <a:lnTo>
                                      <a:pt x="703" y="25"/>
                                    </a:lnTo>
                                    <a:lnTo>
                                      <a:pt x="703" y="26"/>
                                    </a:lnTo>
                                    <a:lnTo>
                                      <a:pt x="704" y="27"/>
                                    </a:lnTo>
                                    <a:lnTo>
                                      <a:pt x="704" y="28"/>
                                    </a:lnTo>
                                    <a:lnTo>
                                      <a:pt x="705" y="27"/>
                                    </a:lnTo>
                                    <a:lnTo>
                                      <a:pt x="705" y="28"/>
                                    </a:lnTo>
                                    <a:lnTo>
                                      <a:pt x="706" y="24"/>
                                    </a:lnTo>
                                    <a:lnTo>
                                      <a:pt x="706" y="26"/>
                                    </a:lnTo>
                                    <a:lnTo>
                                      <a:pt x="707" y="23"/>
                                    </a:lnTo>
                                    <a:lnTo>
                                      <a:pt x="707" y="24"/>
                                    </a:lnTo>
                                    <a:lnTo>
                                      <a:pt x="708" y="22"/>
                                    </a:lnTo>
                                    <a:lnTo>
                                      <a:pt x="708" y="23"/>
                                    </a:lnTo>
                                    <a:lnTo>
                                      <a:pt x="709" y="22"/>
                                    </a:lnTo>
                                    <a:lnTo>
                                      <a:pt x="710" y="22"/>
                                    </a:lnTo>
                                    <a:lnTo>
                                      <a:pt x="710" y="23"/>
                                    </a:lnTo>
                                    <a:lnTo>
                                      <a:pt x="712" y="24"/>
                                    </a:lnTo>
                                    <a:lnTo>
                                      <a:pt x="712" y="28"/>
                                    </a:lnTo>
                                    <a:lnTo>
                                      <a:pt x="713" y="32"/>
                                    </a:lnTo>
                                    <a:lnTo>
                                      <a:pt x="713" y="37"/>
                                    </a:lnTo>
                                    <a:lnTo>
                                      <a:pt x="714" y="40"/>
                                    </a:lnTo>
                                    <a:lnTo>
                                      <a:pt x="714" y="41"/>
                                    </a:lnTo>
                                    <a:lnTo>
                                      <a:pt x="715" y="41"/>
                                    </a:lnTo>
                                    <a:lnTo>
                                      <a:pt x="715" y="42"/>
                                    </a:lnTo>
                                    <a:lnTo>
                                      <a:pt x="716" y="34"/>
                                    </a:lnTo>
                                    <a:lnTo>
                                      <a:pt x="716" y="40"/>
                                    </a:lnTo>
                                    <a:lnTo>
                                      <a:pt x="717" y="24"/>
                                    </a:lnTo>
                                    <a:lnTo>
                                      <a:pt x="717" y="31"/>
                                    </a:lnTo>
                                    <a:lnTo>
                                      <a:pt x="718" y="15"/>
                                    </a:lnTo>
                                    <a:lnTo>
                                      <a:pt x="718" y="21"/>
                                    </a:lnTo>
                                    <a:lnTo>
                                      <a:pt x="720" y="11"/>
                                    </a:lnTo>
                                    <a:lnTo>
                                      <a:pt x="720" y="14"/>
                                    </a:lnTo>
                                    <a:lnTo>
                                      <a:pt x="721" y="11"/>
                                    </a:lnTo>
                                    <a:lnTo>
                                      <a:pt x="721" y="13"/>
                                    </a:lnTo>
                                    <a:lnTo>
                                      <a:pt x="722" y="14"/>
                                    </a:lnTo>
                                    <a:lnTo>
                                      <a:pt x="722" y="15"/>
                                    </a:lnTo>
                                    <a:lnTo>
                                      <a:pt x="723" y="15"/>
                                    </a:lnTo>
                                    <a:lnTo>
                                      <a:pt x="724" y="13"/>
                                    </a:lnTo>
                                    <a:lnTo>
                                      <a:pt x="724" y="14"/>
                                    </a:lnTo>
                                    <a:lnTo>
                                      <a:pt x="725" y="11"/>
                                    </a:lnTo>
                                    <a:lnTo>
                                      <a:pt x="726" y="13"/>
                                    </a:lnTo>
                                    <a:lnTo>
                                      <a:pt x="726" y="14"/>
                                    </a:lnTo>
                                    <a:lnTo>
                                      <a:pt x="727" y="15"/>
                                    </a:lnTo>
                                    <a:lnTo>
                                      <a:pt x="727" y="18"/>
                                    </a:lnTo>
                                    <a:lnTo>
                                      <a:pt x="729" y="19"/>
                                    </a:lnTo>
                                    <a:lnTo>
                                      <a:pt x="730" y="18"/>
                                    </a:lnTo>
                                    <a:lnTo>
                                      <a:pt x="730" y="19"/>
                                    </a:lnTo>
                                    <a:lnTo>
                                      <a:pt x="731" y="16"/>
                                    </a:lnTo>
                                    <a:lnTo>
                                      <a:pt x="731" y="17"/>
                                    </a:lnTo>
                                    <a:lnTo>
                                      <a:pt x="732" y="15"/>
                                    </a:lnTo>
                                    <a:lnTo>
                                      <a:pt x="733" y="15"/>
                                    </a:lnTo>
                                    <a:lnTo>
                                      <a:pt x="734" y="15"/>
                                    </a:lnTo>
                                    <a:lnTo>
                                      <a:pt x="734" y="17"/>
                                    </a:lnTo>
                                    <a:lnTo>
                                      <a:pt x="735" y="18"/>
                                    </a:lnTo>
                                    <a:lnTo>
                                      <a:pt x="735" y="19"/>
                                    </a:lnTo>
                                    <a:lnTo>
                                      <a:pt x="736" y="22"/>
                                    </a:lnTo>
                                    <a:lnTo>
                                      <a:pt x="736" y="25"/>
                                    </a:lnTo>
                                    <a:lnTo>
                                      <a:pt x="738" y="27"/>
                                    </a:lnTo>
                                    <a:lnTo>
                                      <a:pt x="738" y="30"/>
                                    </a:lnTo>
                                    <a:lnTo>
                                      <a:pt x="739" y="31"/>
                                    </a:lnTo>
                                    <a:lnTo>
                                      <a:pt x="739" y="32"/>
                                    </a:lnTo>
                                    <a:lnTo>
                                      <a:pt x="740" y="31"/>
                                    </a:lnTo>
                                    <a:lnTo>
                                      <a:pt x="740" y="32"/>
                                    </a:lnTo>
                                    <a:lnTo>
                                      <a:pt x="741" y="28"/>
                                    </a:lnTo>
                                    <a:lnTo>
                                      <a:pt x="741" y="31"/>
                                    </a:lnTo>
                                    <a:lnTo>
                                      <a:pt x="742" y="26"/>
                                    </a:lnTo>
                                    <a:lnTo>
                                      <a:pt x="742" y="27"/>
                                    </a:lnTo>
                                    <a:lnTo>
                                      <a:pt x="743" y="24"/>
                                    </a:lnTo>
                                    <a:lnTo>
                                      <a:pt x="743" y="25"/>
                                    </a:lnTo>
                                    <a:lnTo>
                                      <a:pt x="744" y="24"/>
                                    </a:lnTo>
                                    <a:lnTo>
                                      <a:pt x="745" y="24"/>
                                    </a:lnTo>
                                    <a:lnTo>
                                      <a:pt x="745" y="25"/>
                                    </a:lnTo>
                                    <a:lnTo>
                                      <a:pt x="747" y="25"/>
                                    </a:lnTo>
                                    <a:lnTo>
                                      <a:pt x="747" y="26"/>
                                    </a:lnTo>
                                    <a:lnTo>
                                      <a:pt x="748" y="26"/>
                                    </a:lnTo>
                                    <a:lnTo>
                                      <a:pt x="748" y="27"/>
                                    </a:lnTo>
                                    <a:lnTo>
                                      <a:pt x="749" y="26"/>
                                    </a:lnTo>
                                    <a:lnTo>
                                      <a:pt x="749" y="27"/>
                                    </a:lnTo>
                                    <a:lnTo>
                                      <a:pt x="750" y="25"/>
                                    </a:lnTo>
                                    <a:lnTo>
                                      <a:pt x="750" y="26"/>
                                    </a:lnTo>
                                    <a:lnTo>
                                      <a:pt x="751" y="25"/>
                                    </a:lnTo>
                                    <a:lnTo>
                                      <a:pt x="752" y="25"/>
                                    </a:lnTo>
                                    <a:lnTo>
                                      <a:pt x="752" y="26"/>
                                    </a:lnTo>
                                    <a:lnTo>
                                      <a:pt x="753" y="27"/>
                                    </a:lnTo>
                                    <a:lnTo>
                                      <a:pt x="754" y="25"/>
                                    </a:lnTo>
                                    <a:lnTo>
                                      <a:pt x="754" y="27"/>
                                    </a:lnTo>
                                    <a:lnTo>
                                      <a:pt x="756" y="22"/>
                                    </a:lnTo>
                                    <a:lnTo>
                                      <a:pt x="756" y="24"/>
                                    </a:lnTo>
                                    <a:lnTo>
                                      <a:pt x="757" y="21"/>
                                    </a:lnTo>
                                    <a:lnTo>
                                      <a:pt x="757" y="22"/>
                                    </a:lnTo>
                                    <a:lnTo>
                                      <a:pt x="758" y="19"/>
                                    </a:lnTo>
                                    <a:lnTo>
                                      <a:pt x="758" y="21"/>
                                    </a:lnTo>
                                    <a:lnTo>
                                      <a:pt x="759" y="21"/>
                                    </a:lnTo>
                                    <a:lnTo>
                                      <a:pt x="759" y="23"/>
                                    </a:lnTo>
                                    <a:lnTo>
                                      <a:pt x="760" y="24"/>
                                    </a:lnTo>
                                    <a:lnTo>
                                      <a:pt x="760" y="26"/>
                                    </a:lnTo>
                                    <a:lnTo>
                                      <a:pt x="761" y="27"/>
                                    </a:lnTo>
                                    <a:lnTo>
                                      <a:pt x="761" y="30"/>
                                    </a:lnTo>
                                    <a:lnTo>
                                      <a:pt x="762" y="31"/>
                                    </a:lnTo>
                                    <a:lnTo>
                                      <a:pt x="764" y="28"/>
                                    </a:lnTo>
                                    <a:lnTo>
                                      <a:pt x="764" y="30"/>
                                    </a:lnTo>
                                    <a:lnTo>
                                      <a:pt x="765" y="25"/>
                                    </a:lnTo>
                                    <a:lnTo>
                                      <a:pt x="765" y="27"/>
                                    </a:lnTo>
                                    <a:lnTo>
                                      <a:pt x="766" y="22"/>
                                    </a:lnTo>
                                    <a:lnTo>
                                      <a:pt x="766" y="24"/>
                                    </a:lnTo>
                                    <a:lnTo>
                                      <a:pt x="767" y="16"/>
                                    </a:lnTo>
                                    <a:lnTo>
                                      <a:pt x="767" y="19"/>
                                    </a:lnTo>
                                    <a:lnTo>
                                      <a:pt x="768" y="11"/>
                                    </a:lnTo>
                                    <a:lnTo>
                                      <a:pt x="768" y="14"/>
                                    </a:lnTo>
                                    <a:lnTo>
                                      <a:pt x="769" y="6"/>
                                    </a:lnTo>
                                    <a:lnTo>
                                      <a:pt x="769" y="9"/>
                                    </a:lnTo>
                                    <a:lnTo>
                                      <a:pt x="770" y="2"/>
                                    </a:lnTo>
                                    <a:lnTo>
                                      <a:pt x="770" y="5"/>
                                    </a:lnTo>
                                    <a:lnTo>
                                      <a:pt x="771" y="2"/>
                                    </a:lnTo>
                                    <a:lnTo>
                                      <a:pt x="771" y="4"/>
                                    </a:lnTo>
                                    <a:lnTo>
                                      <a:pt x="773" y="5"/>
                                    </a:lnTo>
                                    <a:lnTo>
                                      <a:pt x="773" y="7"/>
                                    </a:lnTo>
                                    <a:lnTo>
                                      <a:pt x="774" y="7"/>
                                    </a:lnTo>
                                    <a:lnTo>
                                      <a:pt x="774" y="9"/>
                                    </a:lnTo>
                                    <a:lnTo>
                                      <a:pt x="775" y="10"/>
                                    </a:lnTo>
                                    <a:lnTo>
                                      <a:pt x="776" y="11"/>
                                    </a:lnTo>
                                    <a:lnTo>
                                      <a:pt x="777" y="11"/>
                                    </a:lnTo>
                                    <a:lnTo>
                                      <a:pt x="777" y="14"/>
                                    </a:lnTo>
                                    <a:lnTo>
                                      <a:pt x="778" y="15"/>
                                    </a:lnTo>
                                    <a:lnTo>
                                      <a:pt x="778" y="18"/>
                                    </a:lnTo>
                                    <a:lnTo>
                                      <a:pt x="779" y="21"/>
                                    </a:lnTo>
                                    <a:lnTo>
                                      <a:pt x="779" y="23"/>
                                    </a:lnTo>
                                    <a:lnTo>
                                      <a:pt x="780" y="25"/>
                                    </a:lnTo>
                                    <a:lnTo>
                                      <a:pt x="780" y="28"/>
                                    </a:lnTo>
                                    <a:lnTo>
                                      <a:pt x="782" y="30"/>
                                    </a:lnTo>
                                    <a:lnTo>
                                      <a:pt x="782" y="31"/>
                                    </a:lnTo>
                                    <a:lnTo>
                                      <a:pt x="783" y="30"/>
                                    </a:lnTo>
                                    <a:lnTo>
                                      <a:pt x="783" y="31"/>
                                    </a:lnTo>
                                    <a:lnTo>
                                      <a:pt x="784" y="30"/>
                                    </a:lnTo>
                                    <a:lnTo>
                                      <a:pt x="784" y="31"/>
                                    </a:lnTo>
                                    <a:lnTo>
                                      <a:pt x="785" y="32"/>
                                    </a:lnTo>
                                    <a:lnTo>
                                      <a:pt x="785" y="34"/>
                                    </a:lnTo>
                                    <a:lnTo>
                                      <a:pt x="786" y="36"/>
                                    </a:lnTo>
                                    <a:lnTo>
                                      <a:pt x="786" y="40"/>
                                    </a:lnTo>
                                    <a:lnTo>
                                      <a:pt x="787" y="41"/>
                                    </a:lnTo>
                                    <a:lnTo>
                                      <a:pt x="787" y="42"/>
                                    </a:lnTo>
                                    <a:lnTo>
                                      <a:pt x="788" y="42"/>
                                    </a:lnTo>
                                    <a:lnTo>
                                      <a:pt x="789" y="39"/>
                                    </a:lnTo>
                                    <a:lnTo>
                                      <a:pt x="789" y="41"/>
                                    </a:lnTo>
                                    <a:lnTo>
                                      <a:pt x="791" y="36"/>
                                    </a:lnTo>
                                    <a:lnTo>
                                      <a:pt x="791" y="37"/>
                                    </a:lnTo>
                                    <a:lnTo>
                                      <a:pt x="792" y="33"/>
                                    </a:lnTo>
                                    <a:lnTo>
                                      <a:pt x="792" y="35"/>
                                    </a:lnTo>
                                    <a:lnTo>
                                      <a:pt x="793" y="28"/>
                                    </a:lnTo>
                                    <a:lnTo>
                                      <a:pt x="793" y="32"/>
                                    </a:lnTo>
                                    <a:lnTo>
                                      <a:pt x="794" y="23"/>
                                    </a:lnTo>
                                    <a:lnTo>
                                      <a:pt x="794" y="26"/>
                                    </a:lnTo>
                                    <a:lnTo>
                                      <a:pt x="795" y="18"/>
                                    </a:lnTo>
                                    <a:lnTo>
                                      <a:pt x="795" y="21"/>
                                    </a:lnTo>
                                    <a:lnTo>
                                      <a:pt x="796" y="17"/>
                                    </a:lnTo>
                                    <a:lnTo>
                                      <a:pt x="797" y="17"/>
                                    </a:lnTo>
                                    <a:lnTo>
                                      <a:pt x="798" y="16"/>
                                    </a:lnTo>
                                    <a:lnTo>
                                      <a:pt x="800" y="14"/>
                                    </a:lnTo>
                                    <a:lnTo>
                                      <a:pt x="800" y="15"/>
                                    </a:lnTo>
                                    <a:lnTo>
                                      <a:pt x="801" y="11"/>
                                    </a:lnTo>
                                    <a:lnTo>
                                      <a:pt x="801" y="13"/>
                                    </a:lnTo>
                                    <a:lnTo>
                                      <a:pt x="802" y="10"/>
                                    </a:lnTo>
                                    <a:lnTo>
                                      <a:pt x="802" y="11"/>
                                    </a:lnTo>
                                    <a:lnTo>
                                      <a:pt x="803" y="10"/>
                                    </a:lnTo>
                                    <a:lnTo>
                                      <a:pt x="803" y="11"/>
                                    </a:lnTo>
                                    <a:lnTo>
                                      <a:pt x="804" y="11"/>
                                    </a:lnTo>
                                    <a:lnTo>
                                      <a:pt x="804" y="13"/>
                                    </a:lnTo>
                                    <a:lnTo>
                                      <a:pt x="805" y="14"/>
                                    </a:lnTo>
                                    <a:lnTo>
                                      <a:pt x="805" y="15"/>
                                    </a:lnTo>
                                    <a:lnTo>
                                      <a:pt x="806" y="15"/>
                                    </a:lnTo>
                                    <a:lnTo>
                                      <a:pt x="806" y="17"/>
                                    </a:lnTo>
                                    <a:lnTo>
                                      <a:pt x="807" y="18"/>
                                    </a:lnTo>
                                    <a:lnTo>
                                      <a:pt x="807" y="21"/>
                                    </a:lnTo>
                                    <a:lnTo>
                                      <a:pt x="809" y="22"/>
                                    </a:lnTo>
                                    <a:lnTo>
                                      <a:pt x="809" y="24"/>
                                    </a:lnTo>
                                    <a:lnTo>
                                      <a:pt x="810" y="25"/>
                                    </a:lnTo>
                                    <a:lnTo>
                                      <a:pt x="811" y="26"/>
                                    </a:lnTo>
                                    <a:lnTo>
                                      <a:pt x="812" y="27"/>
                                    </a:lnTo>
                                    <a:lnTo>
                                      <a:pt x="813" y="27"/>
                                    </a:lnTo>
                                    <a:lnTo>
                                      <a:pt x="814" y="24"/>
                                    </a:lnTo>
                                    <a:lnTo>
                                      <a:pt x="814" y="26"/>
                                    </a:lnTo>
                                    <a:lnTo>
                                      <a:pt x="815" y="19"/>
                                    </a:lnTo>
                                    <a:lnTo>
                                      <a:pt x="815" y="23"/>
                                    </a:lnTo>
                                    <a:lnTo>
                                      <a:pt x="817" y="16"/>
                                    </a:lnTo>
                                    <a:lnTo>
                                      <a:pt x="817" y="18"/>
                                    </a:lnTo>
                                    <a:lnTo>
                                      <a:pt x="818" y="15"/>
                                    </a:lnTo>
                                    <a:lnTo>
                                      <a:pt x="818" y="16"/>
                                    </a:lnTo>
                                    <a:lnTo>
                                      <a:pt x="819" y="17"/>
                                    </a:lnTo>
                                    <a:lnTo>
                                      <a:pt x="819" y="19"/>
                                    </a:lnTo>
                                    <a:lnTo>
                                      <a:pt x="820" y="22"/>
                                    </a:lnTo>
                                    <a:lnTo>
                                      <a:pt x="820" y="25"/>
                                    </a:lnTo>
                                    <a:lnTo>
                                      <a:pt x="821" y="26"/>
                                    </a:lnTo>
                                    <a:lnTo>
                                      <a:pt x="821" y="27"/>
                                    </a:lnTo>
                                    <a:lnTo>
                                      <a:pt x="822" y="25"/>
                                    </a:lnTo>
                                    <a:lnTo>
                                      <a:pt x="822" y="27"/>
                                    </a:lnTo>
                                    <a:lnTo>
                                      <a:pt x="823" y="23"/>
                                    </a:lnTo>
                                    <a:lnTo>
                                      <a:pt x="823" y="24"/>
                                    </a:lnTo>
                                    <a:lnTo>
                                      <a:pt x="824" y="21"/>
                                    </a:lnTo>
                                    <a:lnTo>
                                      <a:pt x="824" y="22"/>
                                    </a:lnTo>
                                    <a:lnTo>
                                      <a:pt x="826" y="21"/>
                                    </a:lnTo>
                                    <a:lnTo>
                                      <a:pt x="827" y="22"/>
                                    </a:lnTo>
                                    <a:lnTo>
                                      <a:pt x="828" y="23"/>
                                    </a:lnTo>
                                    <a:lnTo>
                                      <a:pt x="829" y="23"/>
                                    </a:lnTo>
                                    <a:lnTo>
                                      <a:pt x="830" y="22"/>
                                    </a:lnTo>
                                    <a:lnTo>
                                      <a:pt x="830" y="23"/>
                                    </a:lnTo>
                                    <a:lnTo>
                                      <a:pt x="831" y="22"/>
                                    </a:lnTo>
                                    <a:lnTo>
                                      <a:pt x="831" y="23"/>
                                    </a:lnTo>
                                    <a:lnTo>
                                      <a:pt x="832" y="24"/>
                                    </a:lnTo>
                                    <a:lnTo>
                                      <a:pt x="832" y="25"/>
                                    </a:lnTo>
                                    <a:lnTo>
                                      <a:pt x="833" y="26"/>
                                    </a:lnTo>
                                    <a:lnTo>
                                      <a:pt x="833" y="27"/>
                                    </a:lnTo>
                                    <a:lnTo>
                                      <a:pt x="835" y="28"/>
                                    </a:lnTo>
                                    <a:lnTo>
                                      <a:pt x="836" y="28"/>
                                    </a:lnTo>
                                    <a:lnTo>
                                      <a:pt x="837" y="26"/>
                                    </a:lnTo>
                                    <a:lnTo>
                                      <a:pt x="837" y="27"/>
                                    </a:lnTo>
                                    <a:lnTo>
                                      <a:pt x="838" y="25"/>
                                    </a:lnTo>
                                    <a:lnTo>
                                      <a:pt x="838" y="26"/>
                                    </a:lnTo>
                                    <a:lnTo>
                                      <a:pt x="839" y="24"/>
                                    </a:lnTo>
                                    <a:lnTo>
                                      <a:pt x="839" y="25"/>
                                    </a:lnTo>
                                    <a:lnTo>
                                      <a:pt x="840" y="23"/>
                                    </a:lnTo>
                                    <a:lnTo>
                                      <a:pt x="840" y="24"/>
                                    </a:lnTo>
                                    <a:lnTo>
                                      <a:pt x="841" y="22"/>
                                    </a:lnTo>
                                    <a:lnTo>
                                      <a:pt x="841" y="23"/>
                                    </a:lnTo>
                                    <a:lnTo>
                                      <a:pt x="842" y="22"/>
                                    </a:lnTo>
                                    <a:lnTo>
                                      <a:pt x="844" y="22"/>
                                    </a:lnTo>
                                    <a:lnTo>
                                      <a:pt x="845" y="22"/>
                                    </a:lnTo>
                                    <a:lnTo>
                                      <a:pt x="846" y="19"/>
                                    </a:lnTo>
                                    <a:lnTo>
                                      <a:pt x="846" y="22"/>
                                    </a:lnTo>
                                    <a:lnTo>
                                      <a:pt x="847" y="15"/>
                                    </a:lnTo>
                                    <a:lnTo>
                                      <a:pt x="847" y="18"/>
                                    </a:lnTo>
                                    <a:lnTo>
                                      <a:pt x="848" y="13"/>
                                    </a:lnTo>
                                    <a:lnTo>
                                      <a:pt x="848" y="14"/>
                                    </a:lnTo>
                                    <a:lnTo>
                                      <a:pt x="849" y="13"/>
                                    </a:lnTo>
                                    <a:lnTo>
                                      <a:pt x="849" y="14"/>
                                    </a:lnTo>
                                    <a:lnTo>
                                      <a:pt x="850" y="14"/>
                                    </a:lnTo>
                                    <a:lnTo>
                                      <a:pt x="850" y="17"/>
                                    </a:lnTo>
                                    <a:lnTo>
                                      <a:pt x="851" y="18"/>
                                    </a:lnTo>
                                    <a:lnTo>
                                      <a:pt x="851" y="19"/>
                                    </a:lnTo>
                                    <a:lnTo>
                                      <a:pt x="853" y="19"/>
                                    </a:lnTo>
                                    <a:lnTo>
                                      <a:pt x="854" y="18"/>
                                    </a:lnTo>
                                    <a:lnTo>
                                      <a:pt x="854" y="19"/>
                                    </a:lnTo>
                                    <a:lnTo>
                                      <a:pt x="855" y="17"/>
                                    </a:lnTo>
                                    <a:lnTo>
                                      <a:pt x="856" y="17"/>
                                    </a:lnTo>
                                    <a:lnTo>
                                      <a:pt x="856" y="18"/>
                                    </a:lnTo>
                                    <a:lnTo>
                                      <a:pt x="857" y="19"/>
                                    </a:lnTo>
                                    <a:lnTo>
                                      <a:pt x="857" y="23"/>
                                    </a:lnTo>
                                    <a:lnTo>
                                      <a:pt x="858" y="24"/>
                                    </a:lnTo>
                                    <a:lnTo>
                                      <a:pt x="858" y="27"/>
                                    </a:lnTo>
                                    <a:lnTo>
                                      <a:pt x="859" y="28"/>
                                    </a:lnTo>
                                    <a:lnTo>
                                      <a:pt x="859" y="30"/>
                                    </a:lnTo>
                                    <a:lnTo>
                                      <a:pt x="861" y="27"/>
                                    </a:lnTo>
                                    <a:lnTo>
                                      <a:pt x="861" y="30"/>
                                    </a:lnTo>
                                    <a:lnTo>
                                      <a:pt x="862" y="25"/>
                                    </a:lnTo>
                                    <a:lnTo>
                                      <a:pt x="862" y="27"/>
                                    </a:lnTo>
                                    <a:lnTo>
                                      <a:pt x="863" y="25"/>
                                    </a:lnTo>
                                    <a:lnTo>
                                      <a:pt x="863" y="26"/>
                                    </a:lnTo>
                                    <a:lnTo>
                                      <a:pt x="864" y="26"/>
                                    </a:lnTo>
                                    <a:lnTo>
                                      <a:pt x="864" y="30"/>
                                    </a:lnTo>
                                    <a:lnTo>
                                      <a:pt x="865" y="31"/>
                                    </a:lnTo>
                                    <a:lnTo>
                                      <a:pt x="865" y="34"/>
                                    </a:lnTo>
                                    <a:lnTo>
                                      <a:pt x="866" y="35"/>
                                    </a:lnTo>
                                    <a:lnTo>
                                      <a:pt x="867" y="34"/>
                                    </a:lnTo>
                                    <a:lnTo>
                                      <a:pt x="867" y="35"/>
                                    </a:lnTo>
                                    <a:lnTo>
                                      <a:pt x="868" y="30"/>
                                    </a:lnTo>
                                    <a:lnTo>
                                      <a:pt x="868" y="33"/>
                                    </a:lnTo>
                                    <a:lnTo>
                                      <a:pt x="870" y="25"/>
                                    </a:lnTo>
                                    <a:lnTo>
                                      <a:pt x="870" y="28"/>
                                    </a:lnTo>
                                    <a:lnTo>
                                      <a:pt x="871" y="23"/>
                                    </a:lnTo>
                                    <a:lnTo>
                                      <a:pt x="871" y="24"/>
                                    </a:lnTo>
                                    <a:lnTo>
                                      <a:pt x="872" y="23"/>
                                    </a:lnTo>
                                    <a:lnTo>
                                      <a:pt x="873" y="22"/>
                                    </a:lnTo>
                                    <a:lnTo>
                                      <a:pt x="873" y="23"/>
                                    </a:lnTo>
                                    <a:lnTo>
                                      <a:pt x="874" y="18"/>
                                    </a:lnTo>
                                    <a:lnTo>
                                      <a:pt x="874" y="21"/>
                                    </a:lnTo>
                                    <a:lnTo>
                                      <a:pt x="875" y="11"/>
                                    </a:lnTo>
                                    <a:lnTo>
                                      <a:pt x="875" y="16"/>
                                    </a:lnTo>
                                    <a:lnTo>
                                      <a:pt x="876" y="6"/>
                                    </a:lnTo>
                                    <a:lnTo>
                                      <a:pt x="876" y="9"/>
                                    </a:lnTo>
                                    <a:lnTo>
                                      <a:pt x="877" y="4"/>
                                    </a:lnTo>
                                    <a:lnTo>
                                      <a:pt x="877" y="5"/>
                                    </a:lnTo>
                                    <a:lnTo>
                                      <a:pt x="879" y="4"/>
                                    </a:lnTo>
                                    <a:lnTo>
                                      <a:pt x="879" y="5"/>
                                    </a:lnTo>
                                    <a:lnTo>
                                      <a:pt x="880" y="7"/>
                                    </a:lnTo>
                                    <a:lnTo>
                                      <a:pt x="880" y="10"/>
                                    </a:lnTo>
                                    <a:lnTo>
                                      <a:pt x="881" y="13"/>
                                    </a:lnTo>
                                    <a:lnTo>
                                      <a:pt x="881" y="17"/>
                                    </a:lnTo>
                                    <a:lnTo>
                                      <a:pt x="882" y="18"/>
                                    </a:lnTo>
                                    <a:lnTo>
                                      <a:pt x="882" y="21"/>
                                    </a:lnTo>
                                    <a:lnTo>
                                      <a:pt x="883" y="21"/>
                                    </a:lnTo>
                                    <a:lnTo>
                                      <a:pt x="884" y="21"/>
                                    </a:lnTo>
                                    <a:lnTo>
                                      <a:pt x="885" y="22"/>
                                    </a:lnTo>
                                    <a:lnTo>
                                      <a:pt x="885" y="23"/>
                                    </a:lnTo>
                                    <a:lnTo>
                                      <a:pt x="886" y="25"/>
                                    </a:lnTo>
                                    <a:lnTo>
                                      <a:pt x="886" y="28"/>
                                    </a:lnTo>
                                    <a:lnTo>
                                      <a:pt x="888" y="30"/>
                                    </a:lnTo>
                                    <a:lnTo>
                                      <a:pt x="888" y="32"/>
                                    </a:lnTo>
                                    <a:lnTo>
                                      <a:pt x="889" y="33"/>
                                    </a:lnTo>
                                    <a:lnTo>
                                      <a:pt x="890" y="33"/>
                                    </a:lnTo>
                                    <a:lnTo>
                                      <a:pt x="891" y="33"/>
                                    </a:lnTo>
                                    <a:lnTo>
                                      <a:pt x="892" y="33"/>
                                    </a:lnTo>
                                    <a:lnTo>
                                      <a:pt x="893" y="33"/>
                                    </a:lnTo>
                                    <a:lnTo>
                                      <a:pt x="894" y="31"/>
                                    </a:lnTo>
                                    <a:lnTo>
                                      <a:pt x="894" y="32"/>
                                    </a:lnTo>
                                    <a:lnTo>
                                      <a:pt x="895" y="26"/>
                                    </a:lnTo>
                                    <a:lnTo>
                                      <a:pt x="895" y="30"/>
                                    </a:lnTo>
                                    <a:lnTo>
                                      <a:pt x="897" y="21"/>
                                    </a:lnTo>
                                    <a:lnTo>
                                      <a:pt x="897" y="24"/>
                                    </a:lnTo>
                                    <a:lnTo>
                                      <a:pt x="898" y="17"/>
                                    </a:lnTo>
                                    <a:lnTo>
                                      <a:pt x="898" y="19"/>
                                    </a:lnTo>
                                    <a:lnTo>
                                      <a:pt x="899" y="15"/>
                                    </a:lnTo>
                                    <a:lnTo>
                                      <a:pt x="899" y="16"/>
                                    </a:lnTo>
                                    <a:lnTo>
                                      <a:pt x="900" y="15"/>
                                    </a:lnTo>
                                    <a:lnTo>
                                      <a:pt x="901" y="16"/>
                                    </a:lnTo>
                                    <a:lnTo>
                                      <a:pt x="902" y="17"/>
                                    </a:lnTo>
                                    <a:lnTo>
                                      <a:pt x="903" y="17"/>
                                    </a:lnTo>
                                    <a:lnTo>
                                      <a:pt x="905" y="17"/>
                                    </a:lnTo>
                                    <a:lnTo>
                                      <a:pt x="905" y="18"/>
                                    </a:lnTo>
                                    <a:lnTo>
                                      <a:pt x="906" y="18"/>
                                    </a:lnTo>
                                    <a:lnTo>
                                      <a:pt x="907" y="18"/>
                                    </a:lnTo>
                                    <a:lnTo>
                                      <a:pt x="908" y="18"/>
                                    </a:lnTo>
                                    <a:lnTo>
                                      <a:pt x="909" y="18"/>
                                    </a:lnTo>
                                    <a:lnTo>
                                      <a:pt x="909" y="19"/>
                                    </a:lnTo>
                                    <a:lnTo>
                                      <a:pt x="910" y="21"/>
                                    </a:lnTo>
                                    <a:lnTo>
                                      <a:pt x="910" y="22"/>
                                    </a:lnTo>
                                    <a:lnTo>
                                      <a:pt x="911" y="23"/>
                                    </a:lnTo>
                                    <a:lnTo>
                                      <a:pt x="911" y="24"/>
                                    </a:lnTo>
                                    <a:lnTo>
                                      <a:pt x="912" y="24"/>
                                    </a:lnTo>
                                    <a:lnTo>
                                      <a:pt x="912" y="25"/>
                                    </a:lnTo>
                                    <a:lnTo>
                                      <a:pt x="914" y="23"/>
                                    </a:lnTo>
                                    <a:lnTo>
                                      <a:pt x="914" y="24"/>
                                    </a:lnTo>
                                    <a:lnTo>
                                      <a:pt x="915" y="22"/>
                                    </a:lnTo>
                                    <a:lnTo>
                                      <a:pt x="915" y="23"/>
                                    </a:lnTo>
                                    <a:lnTo>
                                      <a:pt x="916" y="22"/>
                                    </a:lnTo>
                                    <a:lnTo>
                                      <a:pt x="917" y="22"/>
                                    </a:lnTo>
                                    <a:lnTo>
                                      <a:pt x="917" y="23"/>
                                    </a:lnTo>
                                    <a:lnTo>
                                      <a:pt x="918" y="23"/>
                                    </a:lnTo>
                                    <a:lnTo>
                                      <a:pt x="919" y="22"/>
                                    </a:lnTo>
                                    <a:lnTo>
                                      <a:pt x="919" y="23"/>
                                    </a:lnTo>
                                    <a:lnTo>
                                      <a:pt x="920" y="21"/>
                                    </a:lnTo>
                                    <a:lnTo>
                                      <a:pt x="920" y="22"/>
                                    </a:lnTo>
                                    <a:lnTo>
                                      <a:pt x="921" y="21"/>
                                    </a:lnTo>
                                    <a:lnTo>
                                      <a:pt x="923" y="21"/>
                                    </a:lnTo>
                                    <a:lnTo>
                                      <a:pt x="924" y="21"/>
                                    </a:lnTo>
                                    <a:lnTo>
                                      <a:pt x="924" y="23"/>
                                    </a:lnTo>
                                    <a:lnTo>
                                      <a:pt x="925" y="23"/>
                                    </a:lnTo>
                                    <a:lnTo>
                                      <a:pt x="925" y="25"/>
                                    </a:lnTo>
                                    <a:lnTo>
                                      <a:pt x="926" y="26"/>
                                    </a:lnTo>
                                    <a:lnTo>
                                      <a:pt x="926" y="27"/>
                                    </a:lnTo>
                                    <a:lnTo>
                                      <a:pt x="927" y="28"/>
                                    </a:lnTo>
                                    <a:lnTo>
                                      <a:pt x="928" y="27"/>
                                    </a:lnTo>
                                    <a:lnTo>
                                      <a:pt x="928" y="28"/>
                                    </a:lnTo>
                                    <a:lnTo>
                                      <a:pt x="929" y="26"/>
                                    </a:lnTo>
                                    <a:lnTo>
                                      <a:pt x="929" y="27"/>
                                    </a:lnTo>
                                    <a:lnTo>
                                      <a:pt x="930" y="25"/>
                                    </a:lnTo>
                                    <a:lnTo>
                                      <a:pt x="932" y="25"/>
                                    </a:lnTo>
                                    <a:lnTo>
                                      <a:pt x="933" y="25"/>
                                    </a:lnTo>
                                    <a:lnTo>
                                      <a:pt x="934" y="25"/>
                                    </a:lnTo>
                                    <a:lnTo>
                                      <a:pt x="935" y="24"/>
                                    </a:lnTo>
                                    <a:lnTo>
                                      <a:pt x="935" y="25"/>
                                    </a:lnTo>
                                    <a:lnTo>
                                      <a:pt x="936" y="23"/>
                                    </a:lnTo>
                                    <a:lnTo>
                                      <a:pt x="936" y="24"/>
                                    </a:lnTo>
                                    <a:lnTo>
                                      <a:pt x="937" y="21"/>
                                    </a:lnTo>
                                    <a:lnTo>
                                      <a:pt x="937" y="22"/>
                                    </a:lnTo>
                                    <a:lnTo>
                                      <a:pt x="938" y="18"/>
                                    </a:lnTo>
                                    <a:lnTo>
                                      <a:pt x="938" y="19"/>
                                    </a:lnTo>
                                    <a:lnTo>
                                      <a:pt x="939" y="16"/>
                                    </a:lnTo>
                                    <a:lnTo>
                                      <a:pt x="939" y="17"/>
                                    </a:lnTo>
                                    <a:lnTo>
                                      <a:pt x="941" y="16"/>
                                    </a:lnTo>
                                    <a:lnTo>
                                      <a:pt x="942" y="16"/>
                                    </a:lnTo>
                                    <a:lnTo>
                                      <a:pt x="942" y="17"/>
                                    </a:lnTo>
                                    <a:lnTo>
                                      <a:pt x="943" y="18"/>
                                    </a:lnTo>
                                    <a:lnTo>
                                      <a:pt x="944" y="18"/>
                                    </a:lnTo>
                                    <a:lnTo>
                                      <a:pt x="945" y="18"/>
                                    </a:lnTo>
                                    <a:lnTo>
                                      <a:pt x="946" y="18"/>
                                    </a:lnTo>
                                    <a:lnTo>
                                      <a:pt x="946" y="19"/>
                                    </a:lnTo>
                                    <a:lnTo>
                                      <a:pt x="947" y="21"/>
                                    </a:lnTo>
                                    <a:lnTo>
                                      <a:pt x="947" y="23"/>
                                    </a:lnTo>
                                    <a:lnTo>
                                      <a:pt x="948" y="25"/>
                                    </a:lnTo>
                                    <a:lnTo>
                                      <a:pt x="948" y="28"/>
                                    </a:lnTo>
                                    <a:lnTo>
                                      <a:pt x="950" y="30"/>
                                    </a:lnTo>
                                    <a:lnTo>
                                      <a:pt x="950" y="31"/>
                                    </a:lnTo>
                                    <a:lnTo>
                                      <a:pt x="951" y="30"/>
                                    </a:lnTo>
                                    <a:lnTo>
                                      <a:pt x="951" y="31"/>
                                    </a:lnTo>
                                    <a:lnTo>
                                      <a:pt x="952" y="24"/>
                                    </a:lnTo>
                                    <a:lnTo>
                                      <a:pt x="952" y="27"/>
                                    </a:lnTo>
                                    <a:lnTo>
                                      <a:pt x="953" y="19"/>
                                    </a:lnTo>
                                    <a:lnTo>
                                      <a:pt x="953" y="23"/>
                                    </a:lnTo>
                                    <a:lnTo>
                                      <a:pt x="954" y="18"/>
                                    </a:lnTo>
                                    <a:lnTo>
                                      <a:pt x="954" y="19"/>
                                    </a:lnTo>
                                    <a:lnTo>
                                      <a:pt x="955" y="18"/>
                                    </a:lnTo>
                                    <a:lnTo>
                                      <a:pt x="956" y="19"/>
                                    </a:lnTo>
                                    <a:lnTo>
                                      <a:pt x="956" y="21"/>
                                    </a:lnTo>
                                    <a:lnTo>
                                      <a:pt x="958" y="22"/>
                                    </a:lnTo>
                                    <a:lnTo>
                                      <a:pt x="958" y="23"/>
                                    </a:lnTo>
                                    <a:lnTo>
                                      <a:pt x="959" y="23"/>
                                    </a:lnTo>
                                    <a:lnTo>
                                      <a:pt x="959" y="24"/>
                                    </a:lnTo>
                                    <a:lnTo>
                                      <a:pt x="960" y="22"/>
                                    </a:lnTo>
                                    <a:lnTo>
                                      <a:pt x="960" y="23"/>
                                    </a:lnTo>
                                    <a:lnTo>
                                      <a:pt x="961" y="21"/>
                                    </a:lnTo>
                                    <a:lnTo>
                                      <a:pt x="961" y="22"/>
                                    </a:lnTo>
                                    <a:lnTo>
                                      <a:pt x="962" y="21"/>
                                    </a:lnTo>
                                    <a:lnTo>
                                      <a:pt x="963" y="21"/>
                                    </a:lnTo>
                                    <a:lnTo>
                                      <a:pt x="964" y="21"/>
                                    </a:lnTo>
                                    <a:lnTo>
                                      <a:pt x="965" y="21"/>
                                    </a:lnTo>
                                    <a:lnTo>
                                      <a:pt x="967" y="21"/>
                                    </a:lnTo>
                                    <a:lnTo>
                                      <a:pt x="968" y="21"/>
                                    </a:lnTo>
                                    <a:lnTo>
                                      <a:pt x="969" y="21"/>
                                    </a:lnTo>
                                    <a:lnTo>
                                      <a:pt x="969" y="22"/>
                                    </a:lnTo>
                                    <a:lnTo>
                                      <a:pt x="970" y="22"/>
                                    </a:lnTo>
                                    <a:lnTo>
                                      <a:pt x="970" y="23"/>
                                    </a:lnTo>
                                    <a:lnTo>
                                      <a:pt x="971" y="23"/>
                                    </a:lnTo>
                                    <a:lnTo>
                                      <a:pt x="972" y="23"/>
                                    </a:lnTo>
                                    <a:lnTo>
                                      <a:pt x="973" y="22"/>
                                    </a:lnTo>
                                    <a:lnTo>
                                      <a:pt x="974" y="23"/>
                                    </a:lnTo>
                                    <a:lnTo>
                                      <a:pt x="974" y="24"/>
                                    </a:lnTo>
                                    <a:lnTo>
                                      <a:pt x="976" y="25"/>
                                    </a:lnTo>
                                    <a:lnTo>
                                      <a:pt x="976" y="26"/>
                                    </a:lnTo>
                                    <a:lnTo>
                                      <a:pt x="977" y="28"/>
                                    </a:lnTo>
                                    <a:lnTo>
                                      <a:pt x="977" y="31"/>
                                    </a:lnTo>
                                    <a:lnTo>
                                      <a:pt x="978" y="30"/>
                                    </a:lnTo>
                                    <a:lnTo>
                                      <a:pt x="978" y="31"/>
                                    </a:lnTo>
                                    <a:lnTo>
                                      <a:pt x="979" y="26"/>
                                    </a:lnTo>
                                    <a:lnTo>
                                      <a:pt x="979" y="30"/>
                                    </a:lnTo>
                                    <a:lnTo>
                                      <a:pt x="980" y="22"/>
                                    </a:lnTo>
                                    <a:lnTo>
                                      <a:pt x="980" y="25"/>
                                    </a:lnTo>
                                    <a:lnTo>
                                      <a:pt x="981" y="18"/>
                                    </a:lnTo>
                                    <a:lnTo>
                                      <a:pt x="981" y="21"/>
                                    </a:lnTo>
                                    <a:lnTo>
                                      <a:pt x="982" y="17"/>
                                    </a:lnTo>
                                    <a:lnTo>
                                      <a:pt x="982" y="18"/>
                                    </a:lnTo>
                                    <a:lnTo>
                                      <a:pt x="983" y="17"/>
                                    </a:lnTo>
                                    <a:lnTo>
                                      <a:pt x="983" y="18"/>
                                    </a:lnTo>
                                    <a:lnTo>
                                      <a:pt x="985" y="18"/>
                                    </a:lnTo>
                                    <a:lnTo>
                                      <a:pt x="985" y="21"/>
                                    </a:lnTo>
                                    <a:lnTo>
                                      <a:pt x="986" y="21"/>
                                    </a:lnTo>
                                    <a:lnTo>
                                      <a:pt x="986" y="22"/>
                                    </a:lnTo>
                                    <a:lnTo>
                                      <a:pt x="987" y="22"/>
                                    </a:lnTo>
                                    <a:lnTo>
                                      <a:pt x="988" y="22"/>
                                    </a:lnTo>
                                    <a:lnTo>
                                      <a:pt x="989" y="21"/>
                                    </a:lnTo>
                                    <a:lnTo>
                                      <a:pt x="990" y="22"/>
                                    </a:lnTo>
                                    <a:lnTo>
                                      <a:pt x="991" y="23"/>
                                    </a:lnTo>
                                    <a:lnTo>
                                      <a:pt x="992" y="24"/>
                                    </a:lnTo>
                                    <a:lnTo>
                                      <a:pt x="994" y="22"/>
                                    </a:lnTo>
                                    <a:lnTo>
                                      <a:pt x="994" y="23"/>
                                    </a:lnTo>
                                    <a:lnTo>
                                      <a:pt x="995" y="21"/>
                                    </a:lnTo>
                                    <a:lnTo>
                                      <a:pt x="995" y="22"/>
                                    </a:lnTo>
                                    <a:lnTo>
                                      <a:pt x="996" y="21"/>
                                    </a:lnTo>
                                    <a:lnTo>
                                      <a:pt x="997" y="21"/>
                                    </a:lnTo>
                                    <a:lnTo>
                                      <a:pt x="998" y="18"/>
                                    </a:lnTo>
                                    <a:lnTo>
                                      <a:pt x="998" y="19"/>
                                    </a:lnTo>
                                    <a:lnTo>
                                      <a:pt x="999" y="17"/>
                                    </a:lnTo>
                                    <a:lnTo>
                                      <a:pt x="999" y="18"/>
                                    </a:lnTo>
                                    <a:lnTo>
                                      <a:pt x="1000" y="17"/>
                                    </a:lnTo>
                                    <a:lnTo>
                                      <a:pt x="1002" y="18"/>
                                    </a:lnTo>
                                    <a:lnTo>
                                      <a:pt x="1002" y="19"/>
                                    </a:lnTo>
                                    <a:lnTo>
                                      <a:pt x="1003" y="21"/>
                                    </a:lnTo>
                                    <a:lnTo>
                                      <a:pt x="1003" y="23"/>
                                    </a:lnTo>
                                    <a:lnTo>
                                      <a:pt x="1004" y="24"/>
                                    </a:lnTo>
                                    <a:lnTo>
                                      <a:pt x="1004" y="26"/>
                                    </a:lnTo>
                                    <a:lnTo>
                                      <a:pt x="1005" y="26"/>
                                    </a:lnTo>
                                    <a:lnTo>
                                      <a:pt x="1005" y="27"/>
                                    </a:lnTo>
                                    <a:lnTo>
                                      <a:pt x="1006" y="28"/>
                                    </a:lnTo>
                                    <a:lnTo>
                                      <a:pt x="1007" y="28"/>
                                    </a:lnTo>
                                    <a:lnTo>
                                      <a:pt x="1007" y="30"/>
                                    </a:lnTo>
                                    <a:lnTo>
                                      <a:pt x="1008" y="30"/>
                                    </a:lnTo>
                                    <a:lnTo>
                                      <a:pt x="1008" y="31"/>
                                    </a:lnTo>
                                    <a:lnTo>
                                      <a:pt x="1009" y="32"/>
                                    </a:lnTo>
                                    <a:lnTo>
                                      <a:pt x="1009" y="33"/>
                                    </a:lnTo>
                                    <a:lnTo>
                                      <a:pt x="1011" y="32"/>
                                    </a:lnTo>
                                    <a:lnTo>
                                      <a:pt x="1011" y="33"/>
                                    </a:lnTo>
                                    <a:lnTo>
                                      <a:pt x="1012" y="27"/>
                                    </a:lnTo>
                                    <a:lnTo>
                                      <a:pt x="1012" y="31"/>
                                    </a:lnTo>
                                    <a:lnTo>
                                      <a:pt x="1013" y="22"/>
                                    </a:lnTo>
                                    <a:lnTo>
                                      <a:pt x="1013" y="25"/>
                                    </a:lnTo>
                                    <a:lnTo>
                                      <a:pt x="1014" y="17"/>
                                    </a:lnTo>
                                    <a:lnTo>
                                      <a:pt x="1014" y="19"/>
                                    </a:lnTo>
                                    <a:lnTo>
                                      <a:pt x="1015" y="16"/>
                                    </a:lnTo>
                                    <a:lnTo>
                                      <a:pt x="1016" y="16"/>
                                    </a:lnTo>
                                    <a:lnTo>
                                      <a:pt x="1016" y="17"/>
                                    </a:lnTo>
                                    <a:lnTo>
                                      <a:pt x="1017" y="17"/>
                                    </a:lnTo>
                                    <a:lnTo>
                                      <a:pt x="1017" y="18"/>
                                    </a:lnTo>
                                    <a:lnTo>
                                      <a:pt x="1018" y="18"/>
                                    </a:lnTo>
                                    <a:lnTo>
                                      <a:pt x="1018" y="19"/>
                                    </a:lnTo>
                                    <a:lnTo>
                                      <a:pt x="1020" y="19"/>
                                    </a:lnTo>
                                    <a:lnTo>
                                      <a:pt x="1021" y="21"/>
                                    </a:lnTo>
                                    <a:lnTo>
                                      <a:pt x="1021" y="22"/>
                                    </a:lnTo>
                                    <a:lnTo>
                                      <a:pt x="1022" y="23"/>
                                    </a:lnTo>
                                    <a:lnTo>
                                      <a:pt x="1023" y="23"/>
                                    </a:lnTo>
                                    <a:lnTo>
                                      <a:pt x="1024" y="19"/>
                                    </a:lnTo>
                                    <a:lnTo>
                                      <a:pt x="1024" y="22"/>
                                    </a:lnTo>
                                    <a:lnTo>
                                      <a:pt x="1025" y="16"/>
                                    </a:lnTo>
                                    <a:lnTo>
                                      <a:pt x="1025" y="18"/>
                                    </a:lnTo>
                                    <a:lnTo>
                                      <a:pt x="1026" y="15"/>
                                    </a:lnTo>
                                    <a:lnTo>
                                      <a:pt x="1026" y="16"/>
                                    </a:lnTo>
                                    <a:lnTo>
                                      <a:pt x="1027" y="14"/>
                                    </a:lnTo>
                                    <a:lnTo>
                                      <a:pt x="1029" y="14"/>
                                    </a:lnTo>
                                    <a:lnTo>
                                      <a:pt x="1029" y="15"/>
                                    </a:lnTo>
                                    <a:lnTo>
                                      <a:pt x="1030" y="15"/>
                                    </a:lnTo>
                                    <a:lnTo>
                                      <a:pt x="1031" y="15"/>
                                    </a:lnTo>
                                    <a:lnTo>
                                      <a:pt x="1031" y="16"/>
                                    </a:lnTo>
                                    <a:lnTo>
                                      <a:pt x="1032" y="16"/>
                                    </a:lnTo>
                                    <a:lnTo>
                                      <a:pt x="1032" y="17"/>
                                    </a:lnTo>
                                    <a:lnTo>
                                      <a:pt x="1033" y="17"/>
                                    </a:lnTo>
                                    <a:lnTo>
                                      <a:pt x="1033" y="21"/>
                                    </a:lnTo>
                                    <a:lnTo>
                                      <a:pt x="1034" y="22"/>
                                    </a:lnTo>
                                    <a:lnTo>
                                      <a:pt x="1034" y="25"/>
                                    </a:lnTo>
                                    <a:lnTo>
                                      <a:pt x="1035" y="26"/>
                                    </a:lnTo>
                                    <a:lnTo>
                                      <a:pt x="1035" y="28"/>
                                    </a:lnTo>
                                    <a:lnTo>
                                      <a:pt x="1036" y="30"/>
                                    </a:lnTo>
                                    <a:lnTo>
                                      <a:pt x="1036" y="31"/>
                                    </a:lnTo>
                                    <a:lnTo>
                                      <a:pt x="1038" y="31"/>
                                    </a:lnTo>
                                    <a:lnTo>
                                      <a:pt x="1038" y="32"/>
                                    </a:lnTo>
                                    <a:lnTo>
                                      <a:pt x="1039" y="32"/>
                                    </a:lnTo>
                                    <a:lnTo>
                                      <a:pt x="1039" y="33"/>
                                    </a:lnTo>
                                    <a:lnTo>
                                      <a:pt x="1040" y="34"/>
                                    </a:lnTo>
                                    <a:lnTo>
                                      <a:pt x="1040" y="35"/>
                                    </a:lnTo>
                                    <a:lnTo>
                                      <a:pt x="1041" y="35"/>
                                    </a:lnTo>
                                    <a:lnTo>
                                      <a:pt x="1042" y="34"/>
                                    </a:lnTo>
                                    <a:lnTo>
                                      <a:pt x="1042" y="35"/>
                                    </a:lnTo>
                                    <a:lnTo>
                                      <a:pt x="1043" y="30"/>
                                    </a:lnTo>
                                    <a:lnTo>
                                      <a:pt x="1043" y="33"/>
                                    </a:lnTo>
                                    <a:lnTo>
                                      <a:pt x="1044" y="23"/>
                                    </a:lnTo>
                                    <a:lnTo>
                                      <a:pt x="1044" y="27"/>
                                    </a:lnTo>
                                    <a:lnTo>
                                      <a:pt x="1046" y="16"/>
                                    </a:lnTo>
                                    <a:lnTo>
                                      <a:pt x="1046" y="21"/>
                                    </a:lnTo>
                                    <a:lnTo>
                                      <a:pt x="1047" y="11"/>
                                    </a:lnTo>
                                    <a:lnTo>
                                      <a:pt x="1047" y="15"/>
                                    </a:lnTo>
                                    <a:lnTo>
                                      <a:pt x="1048" y="10"/>
                                    </a:lnTo>
                                    <a:lnTo>
                                      <a:pt x="1048" y="11"/>
                                    </a:lnTo>
                                    <a:lnTo>
                                      <a:pt x="1049" y="11"/>
                                    </a:lnTo>
                                    <a:lnTo>
                                      <a:pt x="1049" y="14"/>
                                    </a:lnTo>
                                    <a:lnTo>
                                      <a:pt x="1050" y="15"/>
                                    </a:lnTo>
                                    <a:lnTo>
                                      <a:pt x="1050" y="19"/>
                                    </a:lnTo>
                                    <a:lnTo>
                                      <a:pt x="1051" y="21"/>
                                    </a:lnTo>
                                    <a:lnTo>
                                      <a:pt x="1051" y="24"/>
                                    </a:lnTo>
                                    <a:lnTo>
                                      <a:pt x="1052" y="25"/>
                                    </a:lnTo>
                                    <a:lnTo>
                                      <a:pt x="1053" y="25"/>
                                    </a:lnTo>
                                    <a:lnTo>
                                      <a:pt x="1053" y="26"/>
                                    </a:lnTo>
                                    <a:lnTo>
                                      <a:pt x="1055" y="21"/>
                                    </a:lnTo>
                                    <a:lnTo>
                                      <a:pt x="1055" y="24"/>
                                    </a:lnTo>
                                    <a:lnTo>
                                      <a:pt x="1056" y="17"/>
                                    </a:lnTo>
                                    <a:lnTo>
                                      <a:pt x="1056" y="19"/>
                                    </a:lnTo>
                                    <a:lnTo>
                                      <a:pt x="1057" y="16"/>
                                    </a:lnTo>
                                    <a:lnTo>
                                      <a:pt x="1058" y="16"/>
                                    </a:lnTo>
                                    <a:lnTo>
                                      <a:pt x="1058" y="18"/>
                                    </a:lnTo>
                                    <a:lnTo>
                                      <a:pt x="1059" y="19"/>
                                    </a:lnTo>
                                    <a:lnTo>
                                      <a:pt x="1059" y="23"/>
                                    </a:lnTo>
                                    <a:lnTo>
                                      <a:pt x="1060" y="24"/>
                                    </a:lnTo>
                                    <a:lnTo>
                                      <a:pt x="1060" y="26"/>
                                    </a:lnTo>
                                    <a:lnTo>
                                      <a:pt x="1061" y="26"/>
                                    </a:lnTo>
                                    <a:lnTo>
                                      <a:pt x="1061" y="27"/>
                                    </a:lnTo>
                                    <a:lnTo>
                                      <a:pt x="1062" y="27"/>
                                    </a:lnTo>
                                    <a:lnTo>
                                      <a:pt x="1064" y="27"/>
                                    </a:lnTo>
                                    <a:lnTo>
                                      <a:pt x="1065" y="27"/>
                                    </a:lnTo>
                                    <a:lnTo>
                                      <a:pt x="1066" y="26"/>
                                    </a:lnTo>
                                    <a:lnTo>
                                      <a:pt x="1066" y="27"/>
                                    </a:lnTo>
                                    <a:lnTo>
                                      <a:pt x="1067" y="26"/>
                                    </a:lnTo>
                                    <a:lnTo>
                                      <a:pt x="1068" y="25"/>
                                    </a:lnTo>
                                    <a:lnTo>
                                      <a:pt x="1069" y="25"/>
                                    </a:lnTo>
                                    <a:lnTo>
                                      <a:pt x="1070" y="23"/>
                                    </a:lnTo>
                                    <a:lnTo>
                                      <a:pt x="1070" y="25"/>
                                    </a:lnTo>
                                    <a:lnTo>
                                      <a:pt x="1071" y="19"/>
                                    </a:lnTo>
                                    <a:lnTo>
                                      <a:pt x="1071" y="22"/>
                                    </a:lnTo>
                                    <a:lnTo>
                                      <a:pt x="1073" y="14"/>
                                    </a:lnTo>
                                    <a:lnTo>
                                      <a:pt x="1073" y="17"/>
                                    </a:lnTo>
                                    <a:lnTo>
                                      <a:pt x="1074" y="11"/>
                                    </a:lnTo>
                                    <a:lnTo>
                                      <a:pt x="1074" y="13"/>
                                    </a:lnTo>
                                    <a:lnTo>
                                      <a:pt x="1075" y="10"/>
                                    </a:lnTo>
                                    <a:lnTo>
                                      <a:pt x="1076" y="11"/>
                                    </a:lnTo>
                                    <a:lnTo>
                                      <a:pt x="1076" y="14"/>
                                    </a:lnTo>
                                    <a:lnTo>
                                      <a:pt x="1077" y="15"/>
                                    </a:lnTo>
                                    <a:lnTo>
                                      <a:pt x="1077" y="17"/>
                                    </a:lnTo>
                                    <a:lnTo>
                                      <a:pt x="1078" y="18"/>
                                    </a:lnTo>
                                    <a:lnTo>
                                      <a:pt x="1078" y="19"/>
                                    </a:lnTo>
                                    <a:lnTo>
                                      <a:pt x="1079" y="19"/>
                                    </a:lnTo>
                                    <a:lnTo>
                                      <a:pt x="1079" y="21"/>
                                    </a:lnTo>
                                    <a:lnTo>
                                      <a:pt x="1080" y="21"/>
                                    </a:lnTo>
                                    <a:lnTo>
                                      <a:pt x="1080" y="23"/>
                                    </a:lnTo>
                                    <a:lnTo>
                                      <a:pt x="1082" y="24"/>
                                    </a:lnTo>
                                    <a:lnTo>
                                      <a:pt x="1082" y="25"/>
                                    </a:lnTo>
                                    <a:lnTo>
                                      <a:pt x="1083" y="26"/>
                                    </a:lnTo>
                                    <a:lnTo>
                                      <a:pt x="1084" y="24"/>
                                    </a:lnTo>
                                    <a:lnTo>
                                      <a:pt x="1084" y="25"/>
                                    </a:lnTo>
                                    <a:lnTo>
                                      <a:pt x="1085" y="23"/>
                                    </a:lnTo>
                                    <a:lnTo>
                                      <a:pt x="1086" y="22"/>
                                    </a:lnTo>
                                    <a:lnTo>
                                      <a:pt x="1086" y="23"/>
                                    </a:lnTo>
                                    <a:lnTo>
                                      <a:pt x="1087" y="23"/>
                                    </a:lnTo>
                                    <a:lnTo>
                                      <a:pt x="1087" y="25"/>
                                    </a:lnTo>
                                    <a:lnTo>
                                      <a:pt x="1088" y="25"/>
                                    </a:lnTo>
                                    <a:lnTo>
                                      <a:pt x="1088" y="26"/>
                                    </a:lnTo>
                                    <a:lnTo>
                                      <a:pt x="1089" y="27"/>
                                    </a:lnTo>
                                    <a:lnTo>
                                      <a:pt x="1091" y="26"/>
                                    </a:lnTo>
                                    <a:lnTo>
                                      <a:pt x="1092" y="26"/>
                                    </a:lnTo>
                                    <a:lnTo>
                                      <a:pt x="1093" y="27"/>
                                    </a:lnTo>
                                    <a:lnTo>
                                      <a:pt x="1093" y="28"/>
                                    </a:lnTo>
                                    <a:lnTo>
                                      <a:pt x="1094" y="28"/>
                                    </a:lnTo>
                                    <a:lnTo>
                                      <a:pt x="1094" y="30"/>
                                    </a:lnTo>
                                    <a:lnTo>
                                      <a:pt x="1095" y="30"/>
                                    </a:lnTo>
                                    <a:lnTo>
                                      <a:pt x="1096" y="27"/>
                                    </a:lnTo>
                                    <a:lnTo>
                                      <a:pt x="1096" y="28"/>
                                    </a:lnTo>
                                    <a:lnTo>
                                      <a:pt x="1097" y="24"/>
                                    </a:lnTo>
                                    <a:lnTo>
                                      <a:pt x="1097" y="26"/>
                                    </a:lnTo>
                                    <a:lnTo>
                                      <a:pt x="1099" y="19"/>
                                    </a:lnTo>
                                    <a:lnTo>
                                      <a:pt x="1099" y="22"/>
                                    </a:lnTo>
                                    <a:lnTo>
                                      <a:pt x="1100" y="15"/>
                                    </a:lnTo>
                                    <a:lnTo>
                                      <a:pt x="1100" y="17"/>
                                    </a:lnTo>
                                    <a:lnTo>
                                      <a:pt x="1101" y="14"/>
                                    </a:lnTo>
                                    <a:lnTo>
                                      <a:pt x="1102" y="14"/>
                                    </a:lnTo>
                                    <a:lnTo>
                                      <a:pt x="1102" y="18"/>
                                    </a:lnTo>
                                    <a:lnTo>
                                      <a:pt x="1103" y="21"/>
                                    </a:lnTo>
                                    <a:lnTo>
                                      <a:pt x="1103" y="25"/>
                                    </a:lnTo>
                                    <a:lnTo>
                                      <a:pt x="1104" y="27"/>
                                    </a:lnTo>
                                    <a:lnTo>
                                      <a:pt x="1104" y="30"/>
                                    </a:lnTo>
                                    <a:lnTo>
                                      <a:pt x="1105" y="30"/>
                                    </a:lnTo>
                                    <a:lnTo>
                                      <a:pt x="1105" y="31"/>
                                    </a:lnTo>
                                    <a:lnTo>
                                      <a:pt x="1106" y="26"/>
                                    </a:lnTo>
                                    <a:lnTo>
                                      <a:pt x="1106" y="28"/>
                                    </a:lnTo>
                                    <a:lnTo>
                                      <a:pt x="1108" y="19"/>
                                    </a:lnTo>
                                    <a:lnTo>
                                      <a:pt x="1108" y="24"/>
                                    </a:lnTo>
                                    <a:lnTo>
                                      <a:pt x="1109" y="15"/>
                                    </a:lnTo>
                                    <a:lnTo>
                                      <a:pt x="1109" y="17"/>
                                    </a:lnTo>
                                    <a:lnTo>
                                      <a:pt x="1110" y="14"/>
                                    </a:lnTo>
                                    <a:lnTo>
                                      <a:pt x="1111" y="15"/>
                                    </a:lnTo>
                                    <a:lnTo>
                                      <a:pt x="1111" y="16"/>
                                    </a:lnTo>
                                    <a:lnTo>
                                      <a:pt x="1112" y="16"/>
                                    </a:lnTo>
                                    <a:lnTo>
                                      <a:pt x="1112" y="17"/>
                                    </a:lnTo>
                                    <a:lnTo>
                                      <a:pt x="1113" y="16"/>
                                    </a:lnTo>
                                    <a:lnTo>
                                      <a:pt x="1113" y="17"/>
                                    </a:lnTo>
                                    <a:lnTo>
                                      <a:pt x="1114" y="16"/>
                                    </a:lnTo>
                                    <a:lnTo>
                                      <a:pt x="1115" y="16"/>
                                    </a:lnTo>
                                    <a:lnTo>
                                      <a:pt x="1115" y="17"/>
                                    </a:lnTo>
                                    <a:lnTo>
                                      <a:pt x="1117" y="18"/>
                                    </a:lnTo>
                                    <a:lnTo>
                                      <a:pt x="1117" y="21"/>
                                    </a:lnTo>
                                    <a:lnTo>
                                      <a:pt x="1118" y="22"/>
                                    </a:lnTo>
                                    <a:lnTo>
                                      <a:pt x="1119" y="23"/>
                                    </a:lnTo>
                                    <a:lnTo>
                                      <a:pt x="1119" y="24"/>
                                    </a:lnTo>
                                    <a:lnTo>
                                      <a:pt x="1120" y="25"/>
                                    </a:lnTo>
                                    <a:lnTo>
                                      <a:pt x="1121" y="24"/>
                                    </a:lnTo>
                                    <a:lnTo>
                                      <a:pt x="1121" y="25"/>
                                    </a:lnTo>
                                    <a:lnTo>
                                      <a:pt x="1122" y="24"/>
                                    </a:lnTo>
                                    <a:lnTo>
                                      <a:pt x="1123" y="25"/>
                                    </a:lnTo>
                                    <a:lnTo>
                                      <a:pt x="1124" y="26"/>
                                    </a:lnTo>
                                    <a:lnTo>
                                      <a:pt x="1124" y="27"/>
                                    </a:lnTo>
                                    <a:lnTo>
                                      <a:pt x="1126" y="27"/>
                                    </a:lnTo>
                                    <a:lnTo>
                                      <a:pt x="1127" y="27"/>
                                    </a:lnTo>
                                    <a:lnTo>
                                      <a:pt x="1128" y="25"/>
                                    </a:lnTo>
                                    <a:lnTo>
                                      <a:pt x="1128" y="26"/>
                                    </a:lnTo>
                                    <a:lnTo>
                                      <a:pt x="1129" y="24"/>
                                    </a:lnTo>
                                    <a:lnTo>
                                      <a:pt x="1129" y="25"/>
                                    </a:lnTo>
                                    <a:lnTo>
                                      <a:pt x="1130" y="24"/>
                                    </a:lnTo>
                                    <a:lnTo>
                                      <a:pt x="1131" y="24"/>
                                    </a:lnTo>
                                    <a:lnTo>
                                      <a:pt x="1131" y="25"/>
                                    </a:lnTo>
                                    <a:lnTo>
                                      <a:pt x="1132" y="25"/>
                                    </a:lnTo>
                                    <a:lnTo>
                                      <a:pt x="1133" y="25"/>
                                    </a:lnTo>
                                    <a:lnTo>
                                      <a:pt x="1135" y="24"/>
                                    </a:lnTo>
                                    <a:lnTo>
                                      <a:pt x="1135" y="25"/>
                                    </a:lnTo>
                                    <a:lnTo>
                                      <a:pt x="1136" y="23"/>
                                    </a:lnTo>
                                    <a:lnTo>
                                      <a:pt x="1136" y="24"/>
                                    </a:lnTo>
                                    <a:lnTo>
                                      <a:pt x="1137" y="21"/>
                                    </a:lnTo>
                                    <a:lnTo>
                                      <a:pt x="1137" y="23"/>
                                    </a:lnTo>
                                    <a:lnTo>
                                      <a:pt x="1138" y="18"/>
                                    </a:lnTo>
                                    <a:lnTo>
                                      <a:pt x="1138" y="21"/>
                                    </a:lnTo>
                                    <a:lnTo>
                                      <a:pt x="1139" y="17"/>
                                    </a:lnTo>
                                    <a:lnTo>
                                      <a:pt x="1140" y="16"/>
                                    </a:lnTo>
                                    <a:lnTo>
                                      <a:pt x="1140" y="17"/>
                                    </a:lnTo>
                                    <a:lnTo>
                                      <a:pt x="1141" y="18"/>
                                    </a:lnTo>
                                    <a:lnTo>
                                      <a:pt x="1141" y="21"/>
                                    </a:lnTo>
                                    <a:lnTo>
                                      <a:pt x="1143" y="22"/>
                                    </a:lnTo>
                                    <a:lnTo>
                                      <a:pt x="1143" y="25"/>
                                    </a:lnTo>
                                    <a:lnTo>
                                      <a:pt x="1144" y="26"/>
                                    </a:lnTo>
                                    <a:lnTo>
                                      <a:pt x="1144" y="27"/>
                                    </a:lnTo>
                                    <a:lnTo>
                                      <a:pt x="1145" y="27"/>
                                    </a:lnTo>
                                    <a:lnTo>
                                      <a:pt x="1146" y="25"/>
                                    </a:lnTo>
                                    <a:lnTo>
                                      <a:pt x="1146" y="26"/>
                                    </a:lnTo>
                                    <a:lnTo>
                                      <a:pt x="1147" y="22"/>
                                    </a:lnTo>
                                    <a:lnTo>
                                      <a:pt x="1147" y="24"/>
                                    </a:lnTo>
                                    <a:lnTo>
                                      <a:pt x="1148" y="21"/>
                                    </a:lnTo>
                                    <a:lnTo>
                                      <a:pt x="1148" y="22"/>
                                    </a:lnTo>
                                    <a:lnTo>
                                      <a:pt x="1149" y="22"/>
                                    </a:lnTo>
                                    <a:lnTo>
                                      <a:pt x="1150" y="23"/>
                                    </a:lnTo>
                                    <a:lnTo>
                                      <a:pt x="1152" y="21"/>
                                    </a:lnTo>
                                    <a:lnTo>
                                      <a:pt x="1152" y="23"/>
                                    </a:lnTo>
                                    <a:lnTo>
                                      <a:pt x="1153" y="16"/>
                                    </a:lnTo>
                                    <a:lnTo>
                                      <a:pt x="1153" y="19"/>
                                    </a:lnTo>
                                    <a:lnTo>
                                      <a:pt x="1154" y="10"/>
                                    </a:lnTo>
                                    <a:lnTo>
                                      <a:pt x="1154" y="14"/>
                                    </a:lnTo>
                                    <a:lnTo>
                                      <a:pt x="1155" y="7"/>
                                    </a:lnTo>
                                    <a:lnTo>
                                      <a:pt x="1155" y="8"/>
                                    </a:lnTo>
                                    <a:lnTo>
                                      <a:pt x="1156" y="7"/>
                                    </a:lnTo>
                                    <a:lnTo>
                                      <a:pt x="1156" y="9"/>
                                    </a:lnTo>
                                    <a:lnTo>
                                      <a:pt x="1157" y="11"/>
                                    </a:lnTo>
                                    <a:lnTo>
                                      <a:pt x="1157" y="16"/>
                                    </a:lnTo>
                                    <a:lnTo>
                                      <a:pt x="1158" y="18"/>
                                    </a:lnTo>
                                    <a:lnTo>
                                      <a:pt x="1158" y="23"/>
                                    </a:lnTo>
                                    <a:lnTo>
                                      <a:pt x="1159" y="24"/>
                                    </a:lnTo>
                                    <a:lnTo>
                                      <a:pt x="1159" y="26"/>
                                    </a:lnTo>
                                    <a:lnTo>
                                      <a:pt x="1161" y="26"/>
                                    </a:lnTo>
                                    <a:lnTo>
                                      <a:pt x="1162" y="26"/>
                                    </a:lnTo>
                                    <a:lnTo>
                                      <a:pt x="1163" y="25"/>
                                    </a:lnTo>
                                    <a:lnTo>
                                      <a:pt x="1163" y="26"/>
                                    </a:lnTo>
                                    <a:lnTo>
                                      <a:pt x="1164" y="26"/>
                                    </a:lnTo>
                                    <a:lnTo>
                                      <a:pt x="1164" y="28"/>
                                    </a:lnTo>
                                    <a:lnTo>
                                      <a:pt x="1165" y="30"/>
                                    </a:lnTo>
                                    <a:lnTo>
                                      <a:pt x="1165" y="31"/>
                                    </a:lnTo>
                                    <a:lnTo>
                                      <a:pt x="1166" y="32"/>
                                    </a:lnTo>
                                    <a:lnTo>
                                      <a:pt x="1166" y="33"/>
                                    </a:lnTo>
                                    <a:lnTo>
                                      <a:pt x="1167" y="33"/>
                                    </a:lnTo>
                                    <a:lnTo>
                                      <a:pt x="1168" y="33"/>
                                    </a:lnTo>
                                    <a:lnTo>
                                      <a:pt x="1170" y="33"/>
                                    </a:lnTo>
                                    <a:lnTo>
                                      <a:pt x="1171" y="33"/>
                                    </a:lnTo>
                                    <a:lnTo>
                                      <a:pt x="1172" y="31"/>
                                    </a:lnTo>
                                    <a:lnTo>
                                      <a:pt x="1172" y="32"/>
                                    </a:lnTo>
                                    <a:lnTo>
                                      <a:pt x="1173" y="26"/>
                                    </a:lnTo>
                                    <a:lnTo>
                                      <a:pt x="1173" y="30"/>
                                    </a:lnTo>
                                    <a:lnTo>
                                      <a:pt x="1174" y="23"/>
                                    </a:lnTo>
                                    <a:lnTo>
                                      <a:pt x="1174" y="25"/>
                                    </a:lnTo>
                                    <a:lnTo>
                                      <a:pt x="1175" y="18"/>
                                    </a:lnTo>
                                    <a:lnTo>
                                      <a:pt x="1175" y="22"/>
                                    </a:lnTo>
                                    <a:lnTo>
                                      <a:pt x="1176" y="15"/>
                                    </a:lnTo>
                                    <a:lnTo>
                                      <a:pt x="1176" y="17"/>
                                    </a:lnTo>
                                    <a:lnTo>
                                      <a:pt x="1177" y="10"/>
                                    </a:lnTo>
                                    <a:lnTo>
                                      <a:pt x="1177" y="14"/>
                                    </a:lnTo>
                                    <a:lnTo>
                                      <a:pt x="1179" y="9"/>
                                    </a:lnTo>
                                    <a:lnTo>
                                      <a:pt x="1179" y="10"/>
                                    </a:lnTo>
                                    <a:lnTo>
                                      <a:pt x="1180" y="9"/>
                                    </a:lnTo>
                                    <a:lnTo>
                                      <a:pt x="1180" y="10"/>
                                    </a:lnTo>
                                    <a:lnTo>
                                      <a:pt x="1181" y="11"/>
                                    </a:lnTo>
                                    <a:lnTo>
                                      <a:pt x="1181" y="14"/>
                                    </a:lnTo>
                                    <a:lnTo>
                                      <a:pt x="1182" y="14"/>
                                    </a:lnTo>
                                    <a:lnTo>
                                      <a:pt x="1182" y="15"/>
                                    </a:lnTo>
                                    <a:lnTo>
                                      <a:pt x="1183" y="16"/>
                                    </a:lnTo>
                                    <a:lnTo>
                                      <a:pt x="1184" y="16"/>
                                    </a:lnTo>
                                    <a:lnTo>
                                      <a:pt x="1185" y="16"/>
                                    </a:lnTo>
                                    <a:lnTo>
                                      <a:pt x="1185" y="17"/>
                                    </a:lnTo>
                                    <a:lnTo>
                                      <a:pt x="1187" y="17"/>
                                    </a:lnTo>
                                    <a:lnTo>
                                      <a:pt x="1187" y="19"/>
                                    </a:lnTo>
                                    <a:lnTo>
                                      <a:pt x="1188" y="19"/>
                                    </a:lnTo>
                                    <a:lnTo>
                                      <a:pt x="1188" y="21"/>
                                    </a:lnTo>
                                    <a:lnTo>
                                      <a:pt x="1189" y="21"/>
                                    </a:lnTo>
                                    <a:lnTo>
                                      <a:pt x="1190" y="21"/>
                                    </a:lnTo>
                                    <a:lnTo>
                                      <a:pt x="1190" y="22"/>
                                    </a:lnTo>
                                    <a:lnTo>
                                      <a:pt x="1191" y="22"/>
                                    </a:lnTo>
                                    <a:lnTo>
                                      <a:pt x="1191" y="23"/>
                                    </a:lnTo>
                                    <a:lnTo>
                                      <a:pt x="1192" y="23"/>
                                    </a:lnTo>
                                    <a:lnTo>
                                      <a:pt x="1192" y="24"/>
                                    </a:lnTo>
                                    <a:lnTo>
                                      <a:pt x="1193" y="25"/>
                                    </a:lnTo>
                                    <a:lnTo>
                                      <a:pt x="1194" y="25"/>
                                    </a:lnTo>
                                    <a:lnTo>
                                      <a:pt x="1196" y="26"/>
                                    </a:lnTo>
                                    <a:lnTo>
                                      <a:pt x="1196" y="27"/>
                                    </a:lnTo>
                                    <a:lnTo>
                                      <a:pt x="1197" y="28"/>
                                    </a:lnTo>
                                    <a:lnTo>
                                      <a:pt x="1197" y="30"/>
                                    </a:lnTo>
                                    <a:lnTo>
                                      <a:pt x="1198" y="31"/>
                                    </a:lnTo>
                                    <a:lnTo>
                                      <a:pt x="1198" y="32"/>
                                    </a:lnTo>
                                    <a:lnTo>
                                      <a:pt x="1199" y="31"/>
                                    </a:lnTo>
                                    <a:lnTo>
                                      <a:pt x="1199" y="32"/>
                                    </a:lnTo>
                                    <a:lnTo>
                                      <a:pt x="1200" y="28"/>
                                    </a:lnTo>
                                    <a:lnTo>
                                      <a:pt x="1200" y="31"/>
                                    </a:lnTo>
                                    <a:lnTo>
                                      <a:pt x="1201" y="26"/>
                                    </a:lnTo>
                                    <a:lnTo>
                                      <a:pt x="1201" y="28"/>
                                    </a:lnTo>
                                    <a:lnTo>
                                      <a:pt x="1202" y="24"/>
                                    </a:lnTo>
                                    <a:lnTo>
                                      <a:pt x="1202" y="26"/>
                                    </a:lnTo>
                                    <a:lnTo>
                                      <a:pt x="1203" y="23"/>
                                    </a:lnTo>
                                    <a:lnTo>
                                      <a:pt x="1203" y="24"/>
                                    </a:lnTo>
                                    <a:lnTo>
                                      <a:pt x="1205" y="23"/>
                                    </a:lnTo>
                                    <a:lnTo>
                                      <a:pt x="1206" y="23"/>
                                    </a:lnTo>
                                    <a:lnTo>
                                      <a:pt x="1206" y="24"/>
                                    </a:lnTo>
                                    <a:lnTo>
                                      <a:pt x="1207" y="26"/>
                                    </a:lnTo>
                                    <a:lnTo>
                                      <a:pt x="1207" y="28"/>
                                    </a:lnTo>
                                    <a:lnTo>
                                      <a:pt x="1208" y="30"/>
                                    </a:lnTo>
                                    <a:lnTo>
                                      <a:pt x="1208" y="31"/>
                                    </a:lnTo>
                                    <a:lnTo>
                                      <a:pt x="1209" y="30"/>
                                    </a:lnTo>
                                    <a:lnTo>
                                      <a:pt x="1209" y="31"/>
                                    </a:lnTo>
                                    <a:lnTo>
                                      <a:pt x="1210" y="24"/>
                                    </a:lnTo>
                                    <a:lnTo>
                                      <a:pt x="1210" y="27"/>
                                    </a:lnTo>
                                    <a:lnTo>
                                      <a:pt x="1211" y="18"/>
                                    </a:lnTo>
                                    <a:lnTo>
                                      <a:pt x="1211" y="22"/>
                                    </a:lnTo>
                                    <a:lnTo>
                                      <a:pt x="1212" y="16"/>
                                    </a:lnTo>
                                    <a:lnTo>
                                      <a:pt x="1212" y="17"/>
                                    </a:lnTo>
                                    <a:lnTo>
                                      <a:pt x="1214" y="16"/>
                                    </a:lnTo>
                                    <a:lnTo>
                                      <a:pt x="1215" y="17"/>
                                    </a:lnTo>
                                    <a:lnTo>
                                      <a:pt x="1215" y="19"/>
                                    </a:lnTo>
                                    <a:lnTo>
                                      <a:pt x="1216" y="19"/>
                                    </a:lnTo>
                                    <a:lnTo>
                                      <a:pt x="1216" y="21"/>
                                    </a:lnTo>
                                    <a:lnTo>
                                      <a:pt x="1217" y="22"/>
                                    </a:lnTo>
                                    <a:lnTo>
                                      <a:pt x="1217" y="23"/>
                                    </a:lnTo>
                                    <a:lnTo>
                                      <a:pt x="1218" y="21"/>
                                    </a:lnTo>
                                    <a:lnTo>
                                      <a:pt x="1218" y="23"/>
                                    </a:lnTo>
                                    <a:lnTo>
                                      <a:pt x="1219" y="17"/>
                                    </a:lnTo>
                                    <a:lnTo>
                                      <a:pt x="1219" y="19"/>
                                    </a:lnTo>
                                    <a:lnTo>
                                      <a:pt x="1220" y="11"/>
                                    </a:lnTo>
                                    <a:lnTo>
                                      <a:pt x="1220" y="15"/>
                                    </a:lnTo>
                                    <a:lnTo>
                                      <a:pt x="1221" y="9"/>
                                    </a:lnTo>
                                    <a:lnTo>
                                      <a:pt x="1221" y="10"/>
                                    </a:lnTo>
                                    <a:lnTo>
                                      <a:pt x="1223" y="9"/>
                                    </a:lnTo>
                                    <a:lnTo>
                                      <a:pt x="1223" y="10"/>
                                    </a:lnTo>
                                    <a:lnTo>
                                      <a:pt x="1224" y="11"/>
                                    </a:lnTo>
                                    <a:lnTo>
                                      <a:pt x="1224" y="14"/>
                                    </a:lnTo>
                                    <a:lnTo>
                                      <a:pt x="1225" y="14"/>
                                    </a:lnTo>
                                    <a:lnTo>
                                      <a:pt x="1225" y="16"/>
                                    </a:lnTo>
                                    <a:lnTo>
                                      <a:pt x="1226" y="16"/>
                                    </a:lnTo>
                                    <a:lnTo>
                                      <a:pt x="1227" y="17"/>
                                    </a:lnTo>
                                    <a:lnTo>
                                      <a:pt x="1227" y="18"/>
                                    </a:lnTo>
                                    <a:lnTo>
                                      <a:pt x="1228" y="18"/>
                                    </a:lnTo>
                                    <a:lnTo>
                                      <a:pt x="1228" y="19"/>
                                    </a:lnTo>
                                    <a:lnTo>
                                      <a:pt x="1229" y="21"/>
                                    </a:lnTo>
                                    <a:lnTo>
                                      <a:pt x="1229" y="22"/>
                                    </a:lnTo>
                                    <a:lnTo>
                                      <a:pt x="1230" y="23"/>
                                    </a:lnTo>
                                    <a:lnTo>
                                      <a:pt x="1230" y="24"/>
                                    </a:lnTo>
                                    <a:lnTo>
                                      <a:pt x="1232" y="24"/>
                                    </a:lnTo>
                                    <a:lnTo>
                                      <a:pt x="1232" y="26"/>
                                    </a:lnTo>
                                    <a:lnTo>
                                      <a:pt x="1233" y="26"/>
                                    </a:lnTo>
                                    <a:lnTo>
                                      <a:pt x="1233" y="28"/>
                                    </a:lnTo>
                                    <a:lnTo>
                                      <a:pt x="1234" y="30"/>
                                    </a:lnTo>
                                    <a:lnTo>
                                      <a:pt x="1234" y="31"/>
                                    </a:lnTo>
                                    <a:lnTo>
                                      <a:pt x="1235" y="31"/>
                                    </a:lnTo>
                                    <a:lnTo>
                                      <a:pt x="1235" y="32"/>
                                    </a:lnTo>
                                    <a:lnTo>
                                      <a:pt x="1236" y="30"/>
                                    </a:lnTo>
                                    <a:lnTo>
                                      <a:pt x="1236" y="31"/>
                                    </a:lnTo>
                                    <a:lnTo>
                                      <a:pt x="1237" y="28"/>
                                    </a:lnTo>
                                    <a:lnTo>
                                      <a:pt x="1237" y="30"/>
                                    </a:lnTo>
                                    <a:lnTo>
                                      <a:pt x="1238" y="26"/>
                                    </a:lnTo>
                                    <a:lnTo>
                                      <a:pt x="1238" y="27"/>
                                    </a:lnTo>
                                    <a:lnTo>
                                      <a:pt x="1240" y="27"/>
                                    </a:lnTo>
                                    <a:lnTo>
                                      <a:pt x="1240" y="28"/>
                                    </a:lnTo>
                                    <a:lnTo>
                                      <a:pt x="1241" y="30"/>
                                    </a:lnTo>
                                    <a:lnTo>
                                      <a:pt x="1241" y="32"/>
                                    </a:lnTo>
                                    <a:lnTo>
                                      <a:pt x="1242" y="33"/>
                                    </a:lnTo>
                                    <a:lnTo>
                                      <a:pt x="1242" y="34"/>
                                    </a:lnTo>
                                    <a:lnTo>
                                      <a:pt x="1243" y="32"/>
                                    </a:lnTo>
                                    <a:lnTo>
                                      <a:pt x="1243" y="34"/>
                                    </a:lnTo>
                                    <a:lnTo>
                                      <a:pt x="1244" y="28"/>
                                    </a:lnTo>
                                    <a:lnTo>
                                      <a:pt x="1244" y="31"/>
                                    </a:lnTo>
                                    <a:lnTo>
                                      <a:pt x="1245" y="24"/>
                                    </a:lnTo>
                                    <a:lnTo>
                                      <a:pt x="1245" y="26"/>
                                    </a:lnTo>
                                    <a:lnTo>
                                      <a:pt x="1246" y="23"/>
                                    </a:lnTo>
                                    <a:lnTo>
                                      <a:pt x="1246" y="24"/>
                                    </a:lnTo>
                                    <a:lnTo>
                                      <a:pt x="1247" y="23"/>
                                    </a:lnTo>
                                    <a:lnTo>
                                      <a:pt x="1249" y="22"/>
                                    </a:lnTo>
                                    <a:lnTo>
                                      <a:pt x="1249" y="23"/>
                                    </a:lnTo>
                                    <a:lnTo>
                                      <a:pt x="1250" y="21"/>
                                    </a:lnTo>
                                    <a:lnTo>
                                      <a:pt x="1250" y="22"/>
                                    </a:lnTo>
                                    <a:lnTo>
                                      <a:pt x="1251" y="18"/>
                                    </a:lnTo>
                                    <a:lnTo>
                                      <a:pt x="1251" y="19"/>
                                    </a:lnTo>
                                    <a:lnTo>
                                      <a:pt x="1252" y="15"/>
                                    </a:lnTo>
                                    <a:lnTo>
                                      <a:pt x="1252" y="17"/>
                                    </a:lnTo>
                                    <a:lnTo>
                                      <a:pt x="1253" y="14"/>
                                    </a:lnTo>
                                    <a:lnTo>
                                      <a:pt x="1253" y="15"/>
                                    </a:lnTo>
                                    <a:lnTo>
                                      <a:pt x="1254" y="13"/>
                                    </a:lnTo>
                                    <a:lnTo>
                                      <a:pt x="1255" y="13"/>
                                    </a:lnTo>
                                    <a:lnTo>
                                      <a:pt x="1255" y="14"/>
                                    </a:lnTo>
                                    <a:lnTo>
                                      <a:pt x="1256" y="15"/>
                                    </a:lnTo>
                                    <a:lnTo>
                                      <a:pt x="1256" y="18"/>
                                    </a:lnTo>
                                    <a:lnTo>
                                      <a:pt x="1258" y="19"/>
                                    </a:lnTo>
                                    <a:lnTo>
                                      <a:pt x="1258" y="23"/>
                                    </a:lnTo>
                                    <a:lnTo>
                                      <a:pt x="1259" y="24"/>
                                    </a:lnTo>
                                    <a:lnTo>
                                      <a:pt x="1259" y="25"/>
                                    </a:lnTo>
                                    <a:lnTo>
                                      <a:pt x="1260" y="25"/>
                                    </a:lnTo>
                                    <a:lnTo>
                                      <a:pt x="1261" y="24"/>
                                    </a:lnTo>
                                    <a:lnTo>
                                      <a:pt x="1261" y="25"/>
                                    </a:lnTo>
                                    <a:lnTo>
                                      <a:pt x="1262" y="21"/>
                                    </a:lnTo>
                                    <a:lnTo>
                                      <a:pt x="1262" y="23"/>
                                    </a:lnTo>
                                    <a:lnTo>
                                      <a:pt x="1263" y="19"/>
                                    </a:lnTo>
                                    <a:lnTo>
                                      <a:pt x="1264" y="19"/>
                                    </a:lnTo>
                                    <a:lnTo>
                                      <a:pt x="1265" y="19"/>
                                    </a:lnTo>
                                    <a:lnTo>
                                      <a:pt x="1265" y="21"/>
                                    </a:lnTo>
                                    <a:lnTo>
                                      <a:pt x="1267" y="22"/>
                                    </a:lnTo>
                                    <a:lnTo>
                                      <a:pt x="1268" y="21"/>
                                    </a:lnTo>
                                    <a:lnTo>
                                      <a:pt x="1268" y="22"/>
                                    </a:lnTo>
                                    <a:lnTo>
                                      <a:pt x="1269" y="19"/>
                                    </a:lnTo>
                                    <a:lnTo>
                                      <a:pt x="1270" y="18"/>
                                    </a:lnTo>
                                    <a:lnTo>
                                      <a:pt x="1271" y="17"/>
                                    </a:lnTo>
                                    <a:lnTo>
                                      <a:pt x="1271" y="18"/>
                                    </a:lnTo>
                                    <a:lnTo>
                                      <a:pt x="1272" y="16"/>
                                    </a:lnTo>
                                    <a:lnTo>
                                      <a:pt x="1272" y="17"/>
                                    </a:lnTo>
                                    <a:lnTo>
                                      <a:pt x="1273" y="14"/>
                                    </a:lnTo>
                                    <a:lnTo>
                                      <a:pt x="1273" y="15"/>
                                    </a:lnTo>
                                    <a:lnTo>
                                      <a:pt x="1274" y="13"/>
                                    </a:lnTo>
                                    <a:lnTo>
                                      <a:pt x="1276" y="14"/>
                                    </a:lnTo>
                                    <a:lnTo>
                                      <a:pt x="1276" y="16"/>
                                    </a:lnTo>
                                    <a:lnTo>
                                      <a:pt x="1277" y="18"/>
                                    </a:lnTo>
                                    <a:lnTo>
                                      <a:pt x="1277" y="23"/>
                                    </a:lnTo>
                                    <a:lnTo>
                                      <a:pt x="1278" y="26"/>
                                    </a:lnTo>
                                    <a:lnTo>
                                      <a:pt x="1278" y="31"/>
                                    </a:lnTo>
                                    <a:lnTo>
                                      <a:pt x="1279" y="32"/>
                                    </a:lnTo>
                                    <a:lnTo>
                                      <a:pt x="1279" y="34"/>
                                    </a:lnTo>
                                    <a:lnTo>
                                      <a:pt x="1280" y="33"/>
                                    </a:lnTo>
                                    <a:lnTo>
                                      <a:pt x="1280" y="34"/>
                                    </a:lnTo>
                                    <a:lnTo>
                                      <a:pt x="1281" y="32"/>
                                    </a:lnTo>
                                    <a:lnTo>
                                      <a:pt x="1282" y="30"/>
                                    </a:lnTo>
                                    <a:lnTo>
                                      <a:pt x="1282" y="31"/>
                                    </a:lnTo>
                                    <a:lnTo>
                                      <a:pt x="1284" y="28"/>
                                    </a:lnTo>
                                    <a:lnTo>
                                      <a:pt x="1284" y="30"/>
                                    </a:lnTo>
                                    <a:lnTo>
                                      <a:pt x="1285" y="30"/>
                                    </a:lnTo>
                                    <a:lnTo>
                                      <a:pt x="1285" y="31"/>
                                    </a:lnTo>
                                    <a:lnTo>
                                      <a:pt x="1286" y="32"/>
                                    </a:lnTo>
                                    <a:lnTo>
                                      <a:pt x="1286" y="33"/>
                                    </a:lnTo>
                                    <a:lnTo>
                                      <a:pt x="1287" y="31"/>
                                    </a:lnTo>
                                    <a:lnTo>
                                      <a:pt x="1287" y="33"/>
                                    </a:lnTo>
                                    <a:lnTo>
                                      <a:pt x="1288" y="27"/>
                                    </a:lnTo>
                                    <a:lnTo>
                                      <a:pt x="1288" y="30"/>
                                    </a:lnTo>
                                    <a:lnTo>
                                      <a:pt x="1289" y="24"/>
                                    </a:lnTo>
                                    <a:lnTo>
                                      <a:pt x="1289" y="26"/>
                                    </a:lnTo>
                                    <a:lnTo>
                                      <a:pt x="1290" y="22"/>
                                    </a:lnTo>
                                    <a:lnTo>
                                      <a:pt x="1290" y="23"/>
                                    </a:lnTo>
                                    <a:lnTo>
                                      <a:pt x="1291" y="19"/>
                                    </a:lnTo>
                                    <a:lnTo>
                                      <a:pt x="1291" y="21"/>
                                    </a:lnTo>
                                    <a:lnTo>
                                      <a:pt x="1293" y="17"/>
                                    </a:lnTo>
                                    <a:lnTo>
                                      <a:pt x="1293" y="18"/>
                                    </a:lnTo>
                                    <a:lnTo>
                                      <a:pt x="1294" y="15"/>
                                    </a:lnTo>
                                    <a:lnTo>
                                      <a:pt x="1294" y="16"/>
                                    </a:lnTo>
                                    <a:lnTo>
                                      <a:pt x="1295" y="15"/>
                                    </a:lnTo>
                                    <a:lnTo>
                                      <a:pt x="1296" y="16"/>
                                    </a:lnTo>
                                    <a:lnTo>
                                      <a:pt x="1296" y="17"/>
                                    </a:lnTo>
                                    <a:lnTo>
                                      <a:pt x="1297" y="18"/>
                                    </a:lnTo>
                                    <a:lnTo>
                                      <a:pt x="1297" y="19"/>
                                    </a:lnTo>
                                    <a:lnTo>
                                      <a:pt x="1298" y="21"/>
                                    </a:lnTo>
                                    <a:lnTo>
                                      <a:pt x="1298" y="23"/>
                                    </a:lnTo>
                                    <a:lnTo>
                                      <a:pt x="1299" y="23"/>
                                    </a:lnTo>
                                    <a:lnTo>
                                      <a:pt x="1299" y="24"/>
                                    </a:lnTo>
                                    <a:lnTo>
                                      <a:pt x="1300" y="24"/>
                                    </a:lnTo>
                                    <a:lnTo>
                                      <a:pt x="1302" y="23"/>
                                    </a:lnTo>
                                    <a:lnTo>
                                      <a:pt x="1302" y="24"/>
                                    </a:lnTo>
                                    <a:lnTo>
                                      <a:pt x="1303" y="22"/>
                                    </a:lnTo>
                                    <a:lnTo>
                                      <a:pt x="1304" y="21"/>
                                    </a:lnTo>
                                    <a:lnTo>
                                      <a:pt x="1304" y="22"/>
                                    </a:lnTo>
                                    <a:lnTo>
                                      <a:pt x="1305" y="21"/>
                                    </a:lnTo>
                                    <a:lnTo>
                                      <a:pt x="1306" y="22"/>
                                    </a:lnTo>
                                    <a:lnTo>
                                      <a:pt x="1307" y="22"/>
                                    </a:lnTo>
                                    <a:lnTo>
                                      <a:pt x="1308" y="21"/>
                                    </a:lnTo>
                                    <a:lnTo>
                                      <a:pt x="1308" y="22"/>
                                    </a:lnTo>
                                    <a:lnTo>
                                      <a:pt x="1309" y="18"/>
                                    </a:lnTo>
                                    <a:lnTo>
                                      <a:pt x="1309" y="19"/>
                                    </a:lnTo>
                                    <a:lnTo>
                                      <a:pt x="1311" y="16"/>
                                    </a:lnTo>
                                    <a:lnTo>
                                      <a:pt x="1311" y="17"/>
                                    </a:lnTo>
                                    <a:lnTo>
                                      <a:pt x="1312" y="16"/>
                                    </a:lnTo>
                                    <a:lnTo>
                                      <a:pt x="1313" y="16"/>
                                    </a:lnTo>
                                    <a:lnTo>
                                      <a:pt x="1313" y="17"/>
                                    </a:lnTo>
                                    <a:lnTo>
                                      <a:pt x="1314" y="17"/>
                                    </a:lnTo>
                                    <a:lnTo>
                                      <a:pt x="1315" y="17"/>
                                    </a:lnTo>
                                    <a:lnTo>
                                      <a:pt x="1315" y="18"/>
                                    </a:lnTo>
                                    <a:lnTo>
                                      <a:pt x="1316" y="19"/>
                                    </a:lnTo>
                                    <a:lnTo>
                                      <a:pt x="1316" y="21"/>
                                    </a:lnTo>
                                    <a:lnTo>
                                      <a:pt x="1317" y="22"/>
                                    </a:lnTo>
                                    <a:lnTo>
                                      <a:pt x="1317" y="23"/>
                                    </a:lnTo>
                                    <a:lnTo>
                                      <a:pt x="1318" y="24"/>
                                    </a:lnTo>
                                    <a:lnTo>
                                      <a:pt x="1318" y="25"/>
                                    </a:lnTo>
                                    <a:lnTo>
                                      <a:pt x="1320" y="24"/>
                                    </a:lnTo>
                                    <a:lnTo>
                                      <a:pt x="1320" y="25"/>
                                    </a:lnTo>
                                    <a:lnTo>
                                      <a:pt x="1321" y="21"/>
                                    </a:lnTo>
                                    <a:lnTo>
                                      <a:pt x="1321" y="23"/>
                                    </a:lnTo>
                                    <a:lnTo>
                                      <a:pt x="1322" y="19"/>
                                    </a:lnTo>
                                    <a:lnTo>
                                      <a:pt x="1322" y="21"/>
                                    </a:lnTo>
                                    <a:lnTo>
                                      <a:pt x="1323" y="21"/>
                                    </a:lnTo>
                                    <a:lnTo>
                                      <a:pt x="1323" y="23"/>
                                    </a:lnTo>
                                    <a:lnTo>
                                      <a:pt x="1324" y="24"/>
                                    </a:lnTo>
                                    <a:lnTo>
                                      <a:pt x="1324" y="26"/>
                                    </a:lnTo>
                                    <a:lnTo>
                                      <a:pt x="1325" y="28"/>
                                    </a:lnTo>
                                    <a:lnTo>
                                      <a:pt x="1325" y="32"/>
                                    </a:lnTo>
                                    <a:lnTo>
                                      <a:pt x="1326" y="33"/>
                                    </a:lnTo>
                                    <a:lnTo>
                                      <a:pt x="1326" y="35"/>
                                    </a:lnTo>
                                    <a:lnTo>
                                      <a:pt x="1328" y="35"/>
                                    </a:lnTo>
                                    <a:lnTo>
                                      <a:pt x="1329" y="33"/>
                                    </a:lnTo>
                                    <a:lnTo>
                                      <a:pt x="1329" y="35"/>
                                    </a:lnTo>
                                    <a:lnTo>
                                      <a:pt x="1330" y="26"/>
                                    </a:lnTo>
                                    <a:lnTo>
                                      <a:pt x="1330" y="31"/>
                                    </a:lnTo>
                                    <a:lnTo>
                                      <a:pt x="1331" y="17"/>
                                    </a:lnTo>
                                    <a:lnTo>
                                      <a:pt x="1331" y="24"/>
                                    </a:lnTo>
                                    <a:lnTo>
                                      <a:pt x="1332" y="9"/>
                                    </a:lnTo>
                                    <a:lnTo>
                                      <a:pt x="1332" y="15"/>
                                    </a:lnTo>
                                    <a:lnTo>
                                      <a:pt x="1333" y="7"/>
                                    </a:lnTo>
                                    <a:lnTo>
                                      <a:pt x="1333" y="8"/>
                                    </a:lnTo>
                                    <a:lnTo>
                                      <a:pt x="1334" y="9"/>
                                    </a:lnTo>
                                    <a:lnTo>
                                      <a:pt x="1334" y="13"/>
                                    </a:lnTo>
                                    <a:lnTo>
                                      <a:pt x="1335" y="16"/>
                                    </a:lnTo>
                                    <a:lnTo>
                                      <a:pt x="1335" y="18"/>
                                    </a:lnTo>
                                    <a:lnTo>
                                      <a:pt x="1337" y="21"/>
                                    </a:lnTo>
                                    <a:lnTo>
                                      <a:pt x="1337" y="25"/>
                                    </a:lnTo>
                                    <a:lnTo>
                                      <a:pt x="1338" y="26"/>
                                    </a:lnTo>
                                    <a:lnTo>
                                      <a:pt x="1339" y="22"/>
                                    </a:lnTo>
                                    <a:lnTo>
                                      <a:pt x="1339" y="25"/>
                                    </a:lnTo>
                                    <a:lnTo>
                                      <a:pt x="1340" y="21"/>
                                    </a:lnTo>
                                    <a:lnTo>
                                      <a:pt x="1341" y="21"/>
                                    </a:lnTo>
                                    <a:lnTo>
                                      <a:pt x="1341" y="23"/>
                                    </a:lnTo>
                                    <a:lnTo>
                                      <a:pt x="1342" y="25"/>
                                    </a:lnTo>
                                    <a:lnTo>
                                      <a:pt x="1342" y="28"/>
                                    </a:lnTo>
                                    <a:lnTo>
                                      <a:pt x="1343" y="30"/>
                                    </a:lnTo>
                                    <a:lnTo>
                                      <a:pt x="1344" y="28"/>
                                    </a:lnTo>
                                    <a:lnTo>
                                      <a:pt x="1344" y="30"/>
                                    </a:lnTo>
                                    <a:lnTo>
                                      <a:pt x="1346" y="25"/>
                                    </a:lnTo>
                                    <a:lnTo>
                                      <a:pt x="1346" y="27"/>
                                    </a:lnTo>
                                    <a:lnTo>
                                      <a:pt x="1347" y="25"/>
                                    </a:lnTo>
                                    <a:lnTo>
                                      <a:pt x="1348" y="25"/>
                                    </a:lnTo>
                                    <a:lnTo>
                                      <a:pt x="1348" y="26"/>
                                    </a:lnTo>
                                    <a:lnTo>
                                      <a:pt x="1349" y="27"/>
                                    </a:lnTo>
                                    <a:lnTo>
                                      <a:pt x="1350" y="25"/>
                                    </a:lnTo>
                                    <a:lnTo>
                                      <a:pt x="1350" y="27"/>
                                    </a:lnTo>
                                    <a:lnTo>
                                      <a:pt x="1351" y="21"/>
                                    </a:lnTo>
                                    <a:lnTo>
                                      <a:pt x="1351" y="24"/>
                                    </a:lnTo>
                                    <a:lnTo>
                                      <a:pt x="1352" y="17"/>
                                    </a:lnTo>
                                    <a:lnTo>
                                      <a:pt x="1352" y="19"/>
                                    </a:lnTo>
                                    <a:lnTo>
                                      <a:pt x="1353" y="17"/>
                                    </a:lnTo>
                                    <a:lnTo>
                                      <a:pt x="1355" y="17"/>
                                    </a:lnTo>
                                    <a:lnTo>
                                      <a:pt x="1356" y="17"/>
                                    </a:lnTo>
                                    <a:lnTo>
                                      <a:pt x="1357" y="17"/>
                                    </a:lnTo>
                                    <a:lnTo>
                                      <a:pt x="1358" y="17"/>
                                    </a:lnTo>
                                    <a:lnTo>
                                      <a:pt x="1359" y="17"/>
                                    </a:lnTo>
                                    <a:lnTo>
                                      <a:pt x="1360" y="18"/>
                                    </a:lnTo>
                                    <a:lnTo>
                                      <a:pt x="1360" y="19"/>
                                    </a:lnTo>
                                    <a:lnTo>
                                      <a:pt x="1361" y="19"/>
                                    </a:lnTo>
                                    <a:lnTo>
                                      <a:pt x="1361" y="22"/>
                                    </a:lnTo>
                                    <a:lnTo>
                                      <a:pt x="1362" y="23"/>
                                    </a:lnTo>
                                    <a:lnTo>
                                      <a:pt x="1362" y="25"/>
                                    </a:lnTo>
                                    <a:lnTo>
                                      <a:pt x="1364" y="26"/>
                                    </a:lnTo>
                                    <a:lnTo>
                                      <a:pt x="1364" y="27"/>
                                    </a:lnTo>
                                    <a:lnTo>
                                      <a:pt x="1365" y="27"/>
                                    </a:lnTo>
                                    <a:lnTo>
                                      <a:pt x="1366" y="27"/>
                                    </a:lnTo>
                                    <a:lnTo>
                                      <a:pt x="1367" y="26"/>
                                    </a:lnTo>
                                    <a:lnTo>
                                      <a:pt x="1368" y="25"/>
                                    </a:lnTo>
                                    <a:lnTo>
                                      <a:pt x="1369" y="22"/>
                                    </a:lnTo>
                                    <a:lnTo>
                                      <a:pt x="1369" y="24"/>
                                    </a:lnTo>
                                    <a:lnTo>
                                      <a:pt x="1370" y="17"/>
                                    </a:lnTo>
                                    <a:lnTo>
                                      <a:pt x="1370" y="21"/>
                                    </a:lnTo>
                                    <a:lnTo>
                                      <a:pt x="1371" y="14"/>
                                    </a:lnTo>
                                    <a:lnTo>
                                      <a:pt x="1371" y="16"/>
                                    </a:lnTo>
                                    <a:lnTo>
                                      <a:pt x="1373" y="13"/>
                                    </a:lnTo>
                                    <a:lnTo>
                                      <a:pt x="1373" y="14"/>
                                    </a:lnTo>
                                    <a:lnTo>
                                      <a:pt x="1374" y="14"/>
                                    </a:lnTo>
                                    <a:lnTo>
                                      <a:pt x="1374" y="15"/>
                                    </a:lnTo>
                                    <a:lnTo>
                                      <a:pt x="1375" y="16"/>
                                    </a:lnTo>
                                    <a:lnTo>
                                      <a:pt x="1375" y="18"/>
                                    </a:lnTo>
                                    <a:lnTo>
                                      <a:pt x="1376" y="19"/>
                                    </a:lnTo>
                                    <a:lnTo>
                                      <a:pt x="1376" y="22"/>
                                    </a:lnTo>
                                    <a:lnTo>
                                      <a:pt x="1377" y="22"/>
                                    </a:lnTo>
                                    <a:lnTo>
                                      <a:pt x="1377" y="23"/>
                                    </a:lnTo>
                                    <a:lnTo>
                                      <a:pt x="1378" y="22"/>
                                    </a:lnTo>
                                    <a:lnTo>
                                      <a:pt x="1378" y="23"/>
                                    </a:lnTo>
                                    <a:lnTo>
                                      <a:pt x="1379" y="22"/>
                                    </a:lnTo>
                                    <a:lnTo>
                                      <a:pt x="1381" y="21"/>
                                    </a:lnTo>
                                    <a:lnTo>
                                      <a:pt x="1381" y="22"/>
                                    </a:lnTo>
                                    <a:lnTo>
                                      <a:pt x="1382" y="22"/>
                                    </a:lnTo>
                                    <a:lnTo>
                                      <a:pt x="1383" y="23"/>
                                    </a:lnTo>
                                    <a:lnTo>
                                      <a:pt x="1383" y="24"/>
                                    </a:lnTo>
                                    <a:lnTo>
                                      <a:pt x="1384" y="25"/>
                                    </a:lnTo>
                                    <a:lnTo>
                                      <a:pt x="1384" y="28"/>
                                    </a:lnTo>
                                    <a:lnTo>
                                      <a:pt x="1385" y="30"/>
                                    </a:lnTo>
                                    <a:lnTo>
                                      <a:pt x="1385" y="32"/>
                                    </a:lnTo>
                                    <a:lnTo>
                                      <a:pt x="1386" y="33"/>
                                    </a:lnTo>
                                    <a:lnTo>
                                      <a:pt x="1387" y="31"/>
                                    </a:lnTo>
                                    <a:lnTo>
                                      <a:pt x="1387" y="33"/>
                                    </a:lnTo>
                                    <a:lnTo>
                                      <a:pt x="1388" y="25"/>
                                    </a:lnTo>
                                    <a:lnTo>
                                      <a:pt x="1388" y="30"/>
                                    </a:lnTo>
                                    <a:lnTo>
                                      <a:pt x="1390" y="22"/>
                                    </a:lnTo>
                                    <a:lnTo>
                                      <a:pt x="1390" y="24"/>
                                    </a:lnTo>
                                    <a:lnTo>
                                      <a:pt x="1391" y="18"/>
                                    </a:lnTo>
                                    <a:lnTo>
                                      <a:pt x="1391" y="21"/>
                                    </a:lnTo>
                                    <a:lnTo>
                                      <a:pt x="1392" y="18"/>
                                    </a:lnTo>
                                    <a:lnTo>
                                      <a:pt x="1392" y="21"/>
                                    </a:lnTo>
                                    <a:lnTo>
                                      <a:pt x="1393" y="22"/>
                                    </a:lnTo>
                                    <a:lnTo>
                                      <a:pt x="1393" y="24"/>
                                    </a:lnTo>
                                    <a:lnTo>
                                      <a:pt x="1394" y="26"/>
                                    </a:lnTo>
                                    <a:lnTo>
                                      <a:pt x="1394" y="28"/>
                                    </a:lnTo>
                                    <a:lnTo>
                                      <a:pt x="1395" y="28"/>
                                    </a:lnTo>
                                    <a:lnTo>
                                      <a:pt x="1396" y="25"/>
                                    </a:lnTo>
                                    <a:lnTo>
                                      <a:pt x="1396" y="27"/>
                                    </a:lnTo>
                                    <a:lnTo>
                                      <a:pt x="1397" y="18"/>
                                    </a:lnTo>
                                    <a:lnTo>
                                      <a:pt x="1397" y="23"/>
                                    </a:lnTo>
                                    <a:lnTo>
                                      <a:pt x="1399" y="16"/>
                                    </a:lnTo>
                                    <a:lnTo>
                                      <a:pt x="1399" y="17"/>
                                    </a:lnTo>
                                    <a:lnTo>
                                      <a:pt x="1400" y="16"/>
                                    </a:lnTo>
                                    <a:lnTo>
                                      <a:pt x="1400" y="17"/>
                                    </a:lnTo>
                                    <a:lnTo>
                                      <a:pt x="1401" y="18"/>
                                    </a:lnTo>
                                    <a:lnTo>
                                      <a:pt x="1401" y="21"/>
                                    </a:lnTo>
                                    <a:lnTo>
                                      <a:pt x="1402" y="22"/>
                                    </a:lnTo>
                                    <a:lnTo>
                                      <a:pt x="1402" y="24"/>
                                    </a:lnTo>
                                    <a:lnTo>
                                      <a:pt x="1403" y="24"/>
                                    </a:lnTo>
                                    <a:lnTo>
                                      <a:pt x="1403" y="25"/>
                                    </a:lnTo>
                                    <a:lnTo>
                                      <a:pt x="1404" y="24"/>
                                    </a:lnTo>
                                    <a:lnTo>
                                      <a:pt x="1404" y="25"/>
                                    </a:lnTo>
                                    <a:lnTo>
                                      <a:pt x="1405" y="22"/>
                                    </a:lnTo>
                                    <a:lnTo>
                                      <a:pt x="1405" y="23"/>
                                    </a:lnTo>
                                    <a:lnTo>
                                      <a:pt x="1406" y="21"/>
                                    </a:lnTo>
                                    <a:lnTo>
                                      <a:pt x="1406" y="22"/>
                                    </a:lnTo>
                                    <a:lnTo>
                                      <a:pt x="1408" y="21"/>
                                    </a:lnTo>
                                    <a:lnTo>
                                      <a:pt x="1409" y="21"/>
                                    </a:lnTo>
                                    <a:lnTo>
                                      <a:pt x="1409" y="22"/>
                                    </a:lnTo>
                                    <a:lnTo>
                                      <a:pt x="1410" y="22"/>
                                    </a:lnTo>
                                    <a:lnTo>
                                      <a:pt x="1410" y="24"/>
                                    </a:lnTo>
                                    <a:lnTo>
                                      <a:pt x="1411" y="25"/>
                                    </a:lnTo>
                                    <a:lnTo>
                                      <a:pt x="1412" y="25"/>
                                    </a:lnTo>
                                    <a:lnTo>
                                      <a:pt x="1413" y="21"/>
                                    </a:lnTo>
                                    <a:lnTo>
                                      <a:pt x="1413" y="24"/>
                                    </a:lnTo>
                                    <a:lnTo>
                                      <a:pt x="1414" y="14"/>
                                    </a:lnTo>
                                    <a:lnTo>
                                      <a:pt x="1414" y="18"/>
                                    </a:lnTo>
                                    <a:lnTo>
                                      <a:pt x="1415" y="9"/>
                                    </a:lnTo>
                                    <a:lnTo>
                                      <a:pt x="1415" y="11"/>
                                    </a:lnTo>
                                    <a:lnTo>
                                      <a:pt x="1417" y="8"/>
                                    </a:lnTo>
                                    <a:lnTo>
                                      <a:pt x="1417" y="9"/>
                                    </a:lnTo>
                                    <a:lnTo>
                                      <a:pt x="1418" y="10"/>
                                    </a:lnTo>
                                    <a:lnTo>
                                      <a:pt x="1418" y="15"/>
                                    </a:lnTo>
                                    <a:lnTo>
                                      <a:pt x="1419" y="17"/>
                                    </a:lnTo>
                                    <a:lnTo>
                                      <a:pt x="1419" y="23"/>
                                    </a:lnTo>
                                    <a:lnTo>
                                      <a:pt x="1420" y="25"/>
                                    </a:lnTo>
                                    <a:lnTo>
                                      <a:pt x="1420" y="28"/>
                                    </a:lnTo>
                                    <a:lnTo>
                                      <a:pt x="1421" y="30"/>
                                    </a:lnTo>
                                    <a:lnTo>
                                      <a:pt x="1421" y="31"/>
                                    </a:lnTo>
                                    <a:lnTo>
                                      <a:pt x="1422" y="31"/>
                                    </a:lnTo>
                                    <a:lnTo>
                                      <a:pt x="1423" y="26"/>
                                    </a:lnTo>
                                    <a:lnTo>
                                      <a:pt x="1423" y="30"/>
                                    </a:lnTo>
                                    <a:lnTo>
                                      <a:pt x="1425" y="23"/>
                                    </a:lnTo>
                                    <a:lnTo>
                                      <a:pt x="1425" y="25"/>
                                    </a:lnTo>
                                    <a:lnTo>
                                      <a:pt x="1426" y="21"/>
                                    </a:lnTo>
                                    <a:lnTo>
                                      <a:pt x="1426" y="22"/>
                                    </a:lnTo>
                                    <a:lnTo>
                                      <a:pt x="1427" y="21"/>
                                    </a:lnTo>
                                    <a:lnTo>
                                      <a:pt x="1427" y="22"/>
                                    </a:lnTo>
                                    <a:lnTo>
                                      <a:pt x="1428" y="22"/>
                                    </a:lnTo>
                                    <a:lnTo>
                                      <a:pt x="1428" y="23"/>
                                    </a:lnTo>
                                    <a:lnTo>
                                      <a:pt x="1429" y="24"/>
                                    </a:lnTo>
                                    <a:lnTo>
                                      <a:pt x="1430" y="23"/>
                                    </a:lnTo>
                                    <a:lnTo>
                                      <a:pt x="1430" y="24"/>
                                    </a:lnTo>
                                    <a:lnTo>
                                      <a:pt x="1431" y="22"/>
                                    </a:lnTo>
                                    <a:lnTo>
                                      <a:pt x="1431" y="23"/>
                                    </a:lnTo>
                                    <a:lnTo>
                                      <a:pt x="1432" y="21"/>
                                    </a:lnTo>
                                    <a:lnTo>
                                      <a:pt x="1434" y="22"/>
                                    </a:lnTo>
                                    <a:lnTo>
                                      <a:pt x="1435" y="22"/>
                                    </a:lnTo>
                                    <a:lnTo>
                                      <a:pt x="1435" y="23"/>
                                    </a:lnTo>
                                    <a:lnTo>
                                      <a:pt x="1436" y="22"/>
                                    </a:lnTo>
                                    <a:lnTo>
                                      <a:pt x="1436" y="23"/>
                                    </a:lnTo>
                                    <a:lnTo>
                                      <a:pt x="1437" y="19"/>
                                    </a:lnTo>
                                    <a:lnTo>
                                      <a:pt x="1437" y="21"/>
                                    </a:lnTo>
                                    <a:lnTo>
                                      <a:pt x="1438" y="19"/>
                                    </a:lnTo>
                                    <a:lnTo>
                                      <a:pt x="1439" y="19"/>
                                    </a:lnTo>
                                    <a:lnTo>
                                      <a:pt x="1439" y="22"/>
                                    </a:lnTo>
                                    <a:lnTo>
                                      <a:pt x="1440" y="23"/>
                                    </a:lnTo>
                                    <a:lnTo>
                                      <a:pt x="1440" y="25"/>
                                    </a:lnTo>
                                    <a:lnTo>
                                      <a:pt x="1441" y="26"/>
                                    </a:lnTo>
                                    <a:lnTo>
                                      <a:pt x="1441" y="28"/>
                                    </a:lnTo>
                                    <a:lnTo>
                                      <a:pt x="1443" y="30"/>
                                    </a:lnTo>
                                    <a:lnTo>
                                      <a:pt x="1443" y="31"/>
                                    </a:lnTo>
                                    <a:lnTo>
                                      <a:pt x="1444" y="31"/>
                                    </a:lnTo>
                                    <a:lnTo>
                                      <a:pt x="1444" y="32"/>
                                    </a:lnTo>
                                    <a:lnTo>
                                      <a:pt x="1445" y="30"/>
                                    </a:lnTo>
                                    <a:lnTo>
                                      <a:pt x="1445" y="31"/>
                                    </a:lnTo>
                                    <a:lnTo>
                                      <a:pt x="1446" y="25"/>
                                    </a:lnTo>
                                    <a:lnTo>
                                      <a:pt x="1446" y="28"/>
                                    </a:lnTo>
                                    <a:lnTo>
                                      <a:pt x="1447" y="21"/>
                                    </a:lnTo>
                                    <a:lnTo>
                                      <a:pt x="1447" y="24"/>
                                    </a:lnTo>
                                    <a:lnTo>
                                      <a:pt x="1448" y="16"/>
                                    </a:lnTo>
                                    <a:lnTo>
                                      <a:pt x="1448" y="18"/>
                                    </a:lnTo>
                                    <a:lnTo>
                                      <a:pt x="1449" y="15"/>
                                    </a:lnTo>
                                    <a:lnTo>
                                      <a:pt x="1449" y="16"/>
                                    </a:lnTo>
                                    <a:lnTo>
                                      <a:pt x="1450" y="16"/>
                                    </a:lnTo>
                                    <a:lnTo>
                                      <a:pt x="1450" y="19"/>
                                    </a:lnTo>
                                    <a:lnTo>
                                      <a:pt x="1452" y="21"/>
                                    </a:lnTo>
                                    <a:lnTo>
                                      <a:pt x="1452" y="24"/>
                                    </a:lnTo>
                                    <a:lnTo>
                                      <a:pt x="1453" y="25"/>
                                    </a:lnTo>
                                    <a:lnTo>
                                      <a:pt x="1453" y="26"/>
                                    </a:lnTo>
                                    <a:lnTo>
                                      <a:pt x="1454" y="24"/>
                                    </a:lnTo>
                                    <a:lnTo>
                                      <a:pt x="1454" y="25"/>
                                    </a:lnTo>
                                    <a:lnTo>
                                      <a:pt x="1455" y="22"/>
                                    </a:lnTo>
                                    <a:lnTo>
                                      <a:pt x="1455" y="23"/>
                                    </a:lnTo>
                                    <a:lnTo>
                                      <a:pt x="1456" y="18"/>
                                    </a:lnTo>
                                    <a:lnTo>
                                      <a:pt x="1456" y="19"/>
                                    </a:lnTo>
                                    <a:lnTo>
                                      <a:pt x="1457" y="18"/>
                                    </a:lnTo>
                                    <a:lnTo>
                                      <a:pt x="1457" y="19"/>
                                    </a:lnTo>
                                    <a:lnTo>
                                      <a:pt x="1458" y="21"/>
                                    </a:lnTo>
                                    <a:lnTo>
                                      <a:pt x="1458" y="23"/>
                                    </a:lnTo>
                                    <a:lnTo>
                                      <a:pt x="1459" y="25"/>
                                    </a:lnTo>
                                    <a:lnTo>
                                      <a:pt x="1459" y="26"/>
                                    </a:lnTo>
                                    <a:lnTo>
                                      <a:pt x="1461" y="27"/>
                                    </a:lnTo>
                                    <a:lnTo>
                                      <a:pt x="1462" y="25"/>
                                    </a:lnTo>
                                    <a:lnTo>
                                      <a:pt x="1462" y="26"/>
                                    </a:lnTo>
                                    <a:lnTo>
                                      <a:pt x="1463" y="21"/>
                                    </a:lnTo>
                                    <a:lnTo>
                                      <a:pt x="1463" y="24"/>
                                    </a:lnTo>
                                    <a:lnTo>
                                      <a:pt x="1464" y="16"/>
                                    </a:lnTo>
                                    <a:lnTo>
                                      <a:pt x="1464" y="18"/>
                                    </a:lnTo>
                                    <a:lnTo>
                                      <a:pt x="1465" y="13"/>
                                    </a:lnTo>
                                    <a:lnTo>
                                      <a:pt x="1465" y="14"/>
                                    </a:lnTo>
                                    <a:lnTo>
                                      <a:pt x="1466" y="11"/>
                                    </a:lnTo>
                                    <a:lnTo>
                                      <a:pt x="1467" y="13"/>
                                    </a:lnTo>
                                    <a:lnTo>
                                      <a:pt x="1467" y="15"/>
                                    </a:lnTo>
                                    <a:lnTo>
                                      <a:pt x="1469" y="17"/>
                                    </a:lnTo>
                                    <a:lnTo>
                                      <a:pt x="1469" y="21"/>
                                    </a:lnTo>
                                    <a:lnTo>
                                      <a:pt x="1470" y="22"/>
                                    </a:lnTo>
                                    <a:lnTo>
                                      <a:pt x="1470" y="24"/>
                                    </a:lnTo>
                                    <a:lnTo>
                                      <a:pt x="1471" y="24"/>
                                    </a:lnTo>
                                    <a:lnTo>
                                      <a:pt x="1472" y="24"/>
                                    </a:lnTo>
                                    <a:lnTo>
                                      <a:pt x="1472" y="25"/>
                                    </a:lnTo>
                                    <a:lnTo>
                                      <a:pt x="1473" y="25"/>
                                    </a:lnTo>
                                    <a:lnTo>
                                      <a:pt x="1474" y="25"/>
                                    </a:lnTo>
                                    <a:lnTo>
                                      <a:pt x="1475" y="23"/>
                                    </a:lnTo>
                                    <a:lnTo>
                                      <a:pt x="1475" y="24"/>
                                    </a:lnTo>
                                    <a:lnTo>
                                      <a:pt x="1476" y="21"/>
                                    </a:lnTo>
                                    <a:lnTo>
                                      <a:pt x="1476" y="23"/>
                                    </a:lnTo>
                                    <a:lnTo>
                                      <a:pt x="1478" y="18"/>
                                    </a:lnTo>
                                    <a:lnTo>
                                      <a:pt x="1478" y="19"/>
                                    </a:lnTo>
                                    <a:lnTo>
                                      <a:pt x="1479" y="17"/>
                                    </a:lnTo>
                                    <a:lnTo>
                                      <a:pt x="1479" y="18"/>
                                    </a:lnTo>
                                    <a:lnTo>
                                      <a:pt x="1480" y="18"/>
                                    </a:lnTo>
                                    <a:lnTo>
                                      <a:pt x="1480" y="19"/>
                                    </a:lnTo>
                                    <a:lnTo>
                                      <a:pt x="1481" y="21"/>
                                    </a:lnTo>
                                    <a:lnTo>
                                      <a:pt x="1481" y="24"/>
                                    </a:lnTo>
                                    <a:lnTo>
                                      <a:pt x="1482" y="25"/>
                                    </a:lnTo>
                                    <a:lnTo>
                                      <a:pt x="1482" y="26"/>
                                    </a:lnTo>
                                    <a:lnTo>
                                      <a:pt x="1483" y="26"/>
                                    </a:lnTo>
                                    <a:lnTo>
                                      <a:pt x="1484" y="25"/>
                                    </a:lnTo>
                                    <a:lnTo>
                                      <a:pt x="1484" y="26"/>
                                    </a:lnTo>
                                    <a:lnTo>
                                      <a:pt x="1485" y="25"/>
                                    </a:lnTo>
                                    <a:lnTo>
                                      <a:pt x="1485" y="26"/>
                                    </a:lnTo>
                                    <a:lnTo>
                                      <a:pt x="1487" y="27"/>
                                    </a:lnTo>
                                    <a:lnTo>
                                      <a:pt x="1487" y="30"/>
                                    </a:lnTo>
                                    <a:lnTo>
                                      <a:pt x="1488" y="31"/>
                                    </a:lnTo>
                                    <a:lnTo>
                                      <a:pt x="1489" y="30"/>
                                    </a:lnTo>
                                    <a:lnTo>
                                      <a:pt x="1489" y="31"/>
                                    </a:lnTo>
                                    <a:lnTo>
                                      <a:pt x="1490" y="26"/>
                                    </a:lnTo>
                                    <a:lnTo>
                                      <a:pt x="1490" y="30"/>
                                    </a:lnTo>
                                    <a:lnTo>
                                      <a:pt x="1491" y="22"/>
                                    </a:lnTo>
                                    <a:lnTo>
                                      <a:pt x="1491" y="25"/>
                                    </a:lnTo>
                                    <a:lnTo>
                                      <a:pt x="1492" y="19"/>
                                    </a:lnTo>
                                    <a:lnTo>
                                      <a:pt x="1492" y="21"/>
                                    </a:lnTo>
                                    <a:lnTo>
                                      <a:pt x="1493" y="18"/>
                                    </a:lnTo>
                                    <a:lnTo>
                                      <a:pt x="1493" y="19"/>
                                    </a:lnTo>
                                    <a:lnTo>
                                      <a:pt x="1494" y="18"/>
                                    </a:lnTo>
                                    <a:lnTo>
                                      <a:pt x="1496" y="18"/>
                                    </a:lnTo>
                                    <a:lnTo>
                                      <a:pt x="1497" y="18"/>
                                    </a:lnTo>
                                    <a:lnTo>
                                      <a:pt x="1497" y="19"/>
                                    </a:lnTo>
                                    <a:lnTo>
                                      <a:pt x="1498" y="19"/>
                                    </a:lnTo>
                                    <a:lnTo>
                                      <a:pt x="1498" y="22"/>
                                    </a:lnTo>
                                    <a:lnTo>
                                      <a:pt x="1499" y="22"/>
                                    </a:lnTo>
                                    <a:lnTo>
                                      <a:pt x="1499" y="23"/>
                                    </a:lnTo>
                                    <a:lnTo>
                                      <a:pt x="1500" y="23"/>
                                    </a:lnTo>
                                    <a:lnTo>
                                      <a:pt x="1500" y="24"/>
                                    </a:lnTo>
                                    <a:lnTo>
                                      <a:pt x="1501" y="22"/>
                                    </a:lnTo>
                                    <a:lnTo>
                                      <a:pt x="1501" y="23"/>
                                    </a:lnTo>
                                    <a:lnTo>
                                      <a:pt x="1502" y="19"/>
                                    </a:lnTo>
                                    <a:lnTo>
                                      <a:pt x="1502" y="22"/>
                                    </a:lnTo>
                                    <a:lnTo>
                                      <a:pt x="1503" y="19"/>
                                    </a:lnTo>
                                    <a:lnTo>
                                      <a:pt x="1505" y="19"/>
                                    </a:lnTo>
                                    <a:lnTo>
                                      <a:pt x="1505" y="21"/>
                                    </a:lnTo>
                                    <a:lnTo>
                                      <a:pt x="1506" y="22"/>
                                    </a:lnTo>
                                    <a:lnTo>
                                      <a:pt x="1506" y="23"/>
                                    </a:lnTo>
                                    <a:lnTo>
                                      <a:pt x="1507" y="24"/>
                                    </a:lnTo>
                                    <a:lnTo>
                                      <a:pt x="1508" y="23"/>
                                    </a:lnTo>
                                    <a:lnTo>
                                      <a:pt x="1508" y="24"/>
                                    </a:lnTo>
                                    <a:lnTo>
                                      <a:pt x="1509" y="19"/>
                                    </a:lnTo>
                                    <a:lnTo>
                                      <a:pt x="1509" y="22"/>
                                    </a:lnTo>
                                    <a:lnTo>
                                      <a:pt x="1510" y="17"/>
                                    </a:lnTo>
                                    <a:lnTo>
                                      <a:pt x="1510" y="18"/>
                                    </a:lnTo>
                                    <a:lnTo>
                                      <a:pt x="1511" y="15"/>
                                    </a:lnTo>
                                    <a:lnTo>
                                      <a:pt x="1511" y="16"/>
                                    </a:lnTo>
                                    <a:lnTo>
                                      <a:pt x="1512" y="15"/>
                                    </a:lnTo>
                                    <a:lnTo>
                                      <a:pt x="1512" y="16"/>
                                    </a:lnTo>
                                    <a:lnTo>
                                      <a:pt x="1514" y="18"/>
                                    </a:lnTo>
                                    <a:lnTo>
                                      <a:pt x="1514" y="22"/>
                                    </a:lnTo>
                                    <a:lnTo>
                                      <a:pt x="1515" y="23"/>
                                    </a:lnTo>
                                    <a:lnTo>
                                      <a:pt x="1515" y="27"/>
                                    </a:lnTo>
                                    <a:lnTo>
                                      <a:pt x="1516" y="28"/>
                                    </a:lnTo>
                                    <a:lnTo>
                                      <a:pt x="1516" y="30"/>
                                    </a:lnTo>
                                    <a:lnTo>
                                      <a:pt x="1517" y="28"/>
                                    </a:lnTo>
                                    <a:lnTo>
                                      <a:pt x="1517" y="30"/>
                                    </a:lnTo>
                                    <a:lnTo>
                                      <a:pt x="1518" y="25"/>
                                    </a:lnTo>
                                    <a:lnTo>
                                      <a:pt x="1518" y="27"/>
                                    </a:lnTo>
                                    <a:lnTo>
                                      <a:pt x="1519" y="23"/>
                                    </a:lnTo>
                                    <a:lnTo>
                                      <a:pt x="1519" y="24"/>
                                    </a:lnTo>
                                    <a:lnTo>
                                      <a:pt x="1520" y="22"/>
                                    </a:lnTo>
                                    <a:lnTo>
                                      <a:pt x="1522" y="22"/>
                                    </a:lnTo>
                                    <a:lnTo>
                                      <a:pt x="1523" y="23"/>
                                    </a:lnTo>
                                    <a:lnTo>
                                      <a:pt x="1524" y="23"/>
                                    </a:lnTo>
                                    <a:lnTo>
                                      <a:pt x="1525" y="23"/>
                                    </a:lnTo>
                                    <a:lnTo>
                                      <a:pt x="1526" y="21"/>
                                    </a:lnTo>
                                    <a:lnTo>
                                      <a:pt x="1526" y="22"/>
                                    </a:lnTo>
                                    <a:lnTo>
                                      <a:pt x="1527" y="17"/>
                                    </a:lnTo>
                                    <a:lnTo>
                                      <a:pt x="1527" y="19"/>
                                    </a:lnTo>
                                    <a:lnTo>
                                      <a:pt x="1528" y="16"/>
                                    </a:lnTo>
                                    <a:lnTo>
                                      <a:pt x="1528" y="17"/>
                                    </a:lnTo>
                                    <a:lnTo>
                                      <a:pt x="1529" y="17"/>
                                    </a:lnTo>
                                    <a:lnTo>
                                      <a:pt x="1529" y="18"/>
                                    </a:lnTo>
                                    <a:lnTo>
                                      <a:pt x="1531" y="19"/>
                                    </a:lnTo>
                                    <a:lnTo>
                                      <a:pt x="1531" y="24"/>
                                    </a:lnTo>
                                    <a:lnTo>
                                      <a:pt x="1532" y="25"/>
                                    </a:lnTo>
                                    <a:lnTo>
                                      <a:pt x="1532" y="27"/>
                                    </a:lnTo>
                                    <a:lnTo>
                                      <a:pt x="1533" y="28"/>
                                    </a:lnTo>
                                    <a:lnTo>
                                      <a:pt x="1533" y="32"/>
                                    </a:lnTo>
                                    <a:lnTo>
                                      <a:pt x="1534" y="32"/>
                                    </a:lnTo>
                                    <a:lnTo>
                                      <a:pt x="1535" y="28"/>
                                    </a:lnTo>
                                    <a:lnTo>
                                      <a:pt x="1535" y="31"/>
                                    </a:lnTo>
                                    <a:lnTo>
                                      <a:pt x="1536" y="24"/>
                                    </a:lnTo>
                                    <a:lnTo>
                                      <a:pt x="1536" y="26"/>
                                    </a:lnTo>
                                    <a:lnTo>
                                      <a:pt x="1537" y="22"/>
                                    </a:lnTo>
                                    <a:lnTo>
                                      <a:pt x="1537" y="23"/>
                                    </a:lnTo>
                                    <a:lnTo>
                                      <a:pt x="1538" y="21"/>
                                    </a:lnTo>
                                    <a:lnTo>
                                      <a:pt x="1540" y="19"/>
                                    </a:lnTo>
                                    <a:lnTo>
                                      <a:pt x="1540" y="21"/>
                                    </a:lnTo>
                                    <a:lnTo>
                                      <a:pt x="1541" y="18"/>
                                    </a:lnTo>
                                    <a:lnTo>
                                      <a:pt x="1541" y="19"/>
                                    </a:lnTo>
                                    <a:lnTo>
                                      <a:pt x="1542" y="18"/>
                                    </a:lnTo>
                                    <a:lnTo>
                                      <a:pt x="1543" y="18"/>
                                    </a:lnTo>
                                    <a:lnTo>
                                      <a:pt x="1544" y="19"/>
                                    </a:lnTo>
                                    <a:lnTo>
                                      <a:pt x="1544" y="21"/>
                                    </a:lnTo>
                                    <a:lnTo>
                                      <a:pt x="1545" y="22"/>
                                    </a:lnTo>
                                    <a:lnTo>
                                      <a:pt x="1545" y="23"/>
                                    </a:lnTo>
                                    <a:lnTo>
                                      <a:pt x="1546" y="23"/>
                                    </a:lnTo>
                                    <a:lnTo>
                                      <a:pt x="1547" y="21"/>
                                    </a:lnTo>
                                    <a:lnTo>
                                      <a:pt x="1547" y="22"/>
                                    </a:lnTo>
                                    <a:lnTo>
                                      <a:pt x="1549" y="19"/>
                                    </a:lnTo>
                                    <a:lnTo>
                                      <a:pt x="1549" y="21"/>
                                    </a:lnTo>
                                    <a:lnTo>
                                      <a:pt x="1550" y="17"/>
                                    </a:lnTo>
                                    <a:lnTo>
                                      <a:pt x="1550" y="19"/>
                                    </a:lnTo>
                                    <a:lnTo>
                                      <a:pt x="1551" y="16"/>
                                    </a:lnTo>
                                    <a:lnTo>
                                      <a:pt x="1551" y="17"/>
                                    </a:lnTo>
                                    <a:lnTo>
                                      <a:pt x="1552" y="16"/>
                                    </a:lnTo>
                                    <a:lnTo>
                                      <a:pt x="1552" y="17"/>
                                    </a:lnTo>
                                    <a:lnTo>
                                      <a:pt x="1553" y="18"/>
                                    </a:lnTo>
                                    <a:lnTo>
                                      <a:pt x="1553" y="19"/>
                                    </a:lnTo>
                                    <a:lnTo>
                                      <a:pt x="1554" y="21"/>
                                    </a:lnTo>
                                    <a:lnTo>
                                      <a:pt x="1554" y="23"/>
                                    </a:lnTo>
                                    <a:lnTo>
                                      <a:pt x="1555" y="24"/>
                                    </a:lnTo>
                                    <a:lnTo>
                                      <a:pt x="1555" y="26"/>
                                    </a:lnTo>
                                    <a:lnTo>
                                      <a:pt x="1556" y="27"/>
                                    </a:lnTo>
                                    <a:lnTo>
                                      <a:pt x="1556" y="28"/>
                                    </a:lnTo>
                                    <a:lnTo>
                                      <a:pt x="1558" y="27"/>
                                    </a:lnTo>
                                    <a:lnTo>
                                      <a:pt x="1558" y="28"/>
                                    </a:lnTo>
                                    <a:lnTo>
                                      <a:pt x="1559" y="24"/>
                                    </a:lnTo>
                                    <a:lnTo>
                                      <a:pt x="1559" y="26"/>
                                    </a:lnTo>
                                    <a:lnTo>
                                      <a:pt x="1560" y="22"/>
                                    </a:lnTo>
                                    <a:lnTo>
                                      <a:pt x="1560" y="23"/>
                                    </a:lnTo>
                                    <a:lnTo>
                                      <a:pt x="1561" y="21"/>
                                    </a:lnTo>
                                    <a:lnTo>
                                      <a:pt x="1561" y="22"/>
                                    </a:lnTo>
                                    <a:lnTo>
                                      <a:pt x="1562" y="23"/>
                                    </a:lnTo>
                                    <a:lnTo>
                                      <a:pt x="1562" y="25"/>
                                    </a:lnTo>
                                    <a:lnTo>
                                      <a:pt x="1563" y="26"/>
                                    </a:lnTo>
                                    <a:lnTo>
                                      <a:pt x="1563" y="27"/>
                                    </a:lnTo>
                                    <a:lnTo>
                                      <a:pt x="1564" y="27"/>
                                    </a:lnTo>
                                    <a:lnTo>
                                      <a:pt x="1566" y="24"/>
                                    </a:lnTo>
                                    <a:lnTo>
                                      <a:pt x="1566" y="26"/>
                                    </a:lnTo>
                                    <a:lnTo>
                                      <a:pt x="1567" y="18"/>
                                    </a:lnTo>
                                    <a:lnTo>
                                      <a:pt x="1567" y="22"/>
                                    </a:lnTo>
                                    <a:lnTo>
                                      <a:pt x="1568" y="16"/>
                                    </a:lnTo>
                                    <a:lnTo>
                                      <a:pt x="1568" y="17"/>
                                    </a:lnTo>
                                    <a:lnTo>
                                      <a:pt x="1569" y="17"/>
                                    </a:lnTo>
                                    <a:lnTo>
                                      <a:pt x="1569" y="19"/>
                                    </a:lnTo>
                                    <a:lnTo>
                                      <a:pt x="1570" y="21"/>
                                    </a:lnTo>
                                    <a:lnTo>
                                      <a:pt x="1570" y="24"/>
                                    </a:lnTo>
                                    <a:lnTo>
                                      <a:pt x="1571" y="26"/>
                                    </a:lnTo>
                                    <a:lnTo>
                                      <a:pt x="1571" y="27"/>
                                    </a:lnTo>
                                    <a:lnTo>
                                      <a:pt x="1572" y="26"/>
                                    </a:lnTo>
                                    <a:lnTo>
                                      <a:pt x="1572" y="27"/>
                                    </a:lnTo>
                                    <a:lnTo>
                                      <a:pt x="1573" y="23"/>
                                    </a:lnTo>
                                    <a:lnTo>
                                      <a:pt x="1573" y="25"/>
                                    </a:lnTo>
                                    <a:lnTo>
                                      <a:pt x="1575" y="21"/>
                                    </a:lnTo>
                                    <a:lnTo>
                                      <a:pt x="1575" y="22"/>
                                    </a:lnTo>
                                    <a:lnTo>
                                      <a:pt x="1576" y="21"/>
                                    </a:lnTo>
                                    <a:lnTo>
                                      <a:pt x="1577" y="21"/>
                                    </a:lnTo>
                                    <a:lnTo>
                                      <a:pt x="1578" y="22"/>
                                    </a:lnTo>
                                    <a:lnTo>
                                      <a:pt x="1579" y="22"/>
                                    </a:lnTo>
                                    <a:lnTo>
                                      <a:pt x="1579" y="23"/>
                                    </a:lnTo>
                                    <a:lnTo>
                                      <a:pt x="1580" y="24"/>
                                    </a:lnTo>
                                    <a:lnTo>
                                      <a:pt x="1580" y="26"/>
                                    </a:lnTo>
                                    <a:lnTo>
                                      <a:pt x="1581" y="27"/>
                                    </a:lnTo>
                                    <a:lnTo>
                                      <a:pt x="1581" y="30"/>
                                    </a:lnTo>
                                    <a:lnTo>
                                      <a:pt x="1582" y="28"/>
                                    </a:lnTo>
                                    <a:lnTo>
                                      <a:pt x="1582" y="30"/>
                                    </a:lnTo>
                                    <a:lnTo>
                                      <a:pt x="1584" y="23"/>
                                    </a:lnTo>
                                    <a:lnTo>
                                      <a:pt x="1584" y="26"/>
                                    </a:lnTo>
                                    <a:lnTo>
                                      <a:pt x="1585" y="16"/>
                                    </a:lnTo>
                                    <a:lnTo>
                                      <a:pt x="1585" y="19"/>
                                    </a:lnTo>
                                    <a:lnTo>
                                      <a:pt x="1586" y="14"/>
                                    </a:lnTo>
                                    <a:lnTo>
                                      <a:pt x="1587" y="13"/>
                                    </a:lnTo>
                                    <a:lnTo>
                                      <a:pt x="1587" y="15"/>
                                    </a:lnTo>
                                    <a:lnTo>
                                      <a:pt x="1588" y="16"/>
                                    </a:lnTo>
                                    <a:lnTo>
                                      <a:pt x="1588" y="19"/>
                                    </a:lnTo>
                                    <a:lnTo>
                                      <a:pt x="1589" y="22"/>
                                    </a:lnTo>
                                    <a:lnTo>
                                      <a:pt x="1589" y="25"/>
                                    </a:lnTo>
                                    <a:lnTo>
                                      <a:pt x="1590" y="26"/>
                                    </a:lnTo>
                                    <a:lnTo>
                                      <a:pt x="1591" y="25"/>
                                    </a:lnTo>
                                    <a:lnTo>
                                      <a:pt x="1591" y="26"/>
                                    </a:lnTo>
                                    <a:lnTo>
                                      <a:pt x="1593" y="21"/>
                                    </a:lnTo>
                                    <a:lnTo>
                                      <a:pt x="1593" y="24"/>
                                    </a:lnTo>
                                    <a:lnTo>
                                      <a:pt x="1594" y="16"/>
                                    </a:lnTo>
                                    <a:lnTo>
                                      <a:pt x="1594" y="19"/>
                                    </a:lnTo>
                                    <a:lnTo>
                                      <a:pt x="1595" y="15"/>
                                    </a:lnTo>
                                    <a:lnTo>
                                      <a:pt x="1595" y="16"/>
                                    </a:lnTo>
                                    <a:lnTo>
                                      <a:pt x="1596" y="15"/>
                                    </a:lnTo>
                                    <a:lnTo>
                                      <a:pt x="1597" y="16"/>
                                    </a:lnTo>
                                    <a:lnTo>
                                      <a:pt x="1598" y="17"/>
                                    </a:lnTo>
                                    <a:lnTo>
                                      <a:pt x="1598" y="18"/>
                                    </a:lnTo>
                                    <a:lnTo>
                                      <a:pt x="1599" y="19"/>
                                    </a:lnTo>
                                    <a:lnTo>
                                      <a:pt x="1600" y="21"/>
                                    </a:lnTo>
                                    <a:lnTo>
                                      <a:pt x="1600" y="22"/>
                                    </a:lnTo>
                                    <a:lnTo>
                                      <a:pt x="1602" y="22"/>
                                    </a:lnTo>
                                    <a:lnTo>
                                      <a:pt x="1602" y="24"/>
                                    </a:lnTo>
                                    <a:lnTo>
                                      <a:pt x="1603" y="25"/>
                                    </a:lnTo>
                                    <a:lnTo>
                                      <a:pt x="1603" y="26"/>
                                    </a:lnTo>
                                    <a:lnTo>
                                      <a:pt x="1604" y="27"/>
                                    </a:lnTo>
                                    <a:lnTo>
                                      <a:pt x="1605" y="24"/>
                                    </a:lnTo>
                                    <a:lnTo>
                                      <a:pt x="1605" y="26"/>
                                    </a:lnTo>
                                    <a:lnTo>
                                      <a:pt x="1606" y="23"/>
                                    </a:lnTo>
                                    <a:lnTo>
                                      <a:pt x="1606" y="24"/>
                                    </a:lnTo>
                                    <a:lnTo>
                                      <a:pt x="1607" y="23"/>
                                    </a:lnTo>
                                    <a:lnTo>
                                      <a:pt x="1607" y="25"/>
                                    </a:lnTo>
                                    <a:lnTo>
                                      <a:pt x="1608" y="27"/>
                                    </a:lnTo>
                                    <a:lnTo>
                                      <a:pt x="1608" y="28"/>
                                    </a:lnTo>
                                    <a:lnTo>
                                      <a:pt x="1610" y="30"/>
                                    </a:lnTo>
                                    <a:lnTo>
                                      <a:pt x="1610" y="31"/>
                                    </a:lnTo>
                                    <a:lnTo>
                                      <a:pt x="1611" y="28"/>
                                    </a:lnTo>
                                    <a:lnTo>
                                      <a:pt x="1611" y="31"/>
                                    </a:lnTo>
                                    <a:lnTo>
                                      <a:pt x="1612" y="24"/>
                                    </a:lnTo>
                                    <a:lnTo>
                                      <a:pt x="1612" y="27"/>
                                    </a:lnTo>
                                    <a:lnTo>
                                      <a:pt x="1613" y="21"/>
                                    </a:lnTo>
                                    <a:lnTo>
                                      <a:pt x="1613" y="22"/>
                                    </a:lnTo>
                                    <a:lnTo>
                                      <a:pt x="1614" y="21"/>
                                    </a:lnTo>
                                    <a:lnTo>
                                      <a:pt x="1614" y="22"/>
                                    </a:lnTo>
                                    <a:lnTo>
                                      <a:pt x="1615" y="24"/>
                                    </a:lnTo>
                                    <a:lnTo>
                                      <a:pt x="1615" y="27"/>
                                    </a:lnTo>
                                    <a:lnTo>
                                      <a:pt x="1616" y="30"/>
                                    </a:lnTo>
                                    <a:lnTo>
                                      <a:pt x="1616" y="32"/>
                                    </a:lnTo>
                                    <a:lnTo>
                                      <a:pt x="1617" y="33"/>
                                    </a:lnTo>
                                    <a:lnTo>
                                      <a:pt x="1619" y="30"/>
                                    </a:lnTo>
                                    <a:lnTo>
                                      <a:pt x="1619" y="32"/>
                                    </a:lnTo>
                                    <a:lnTo>
                                      <a:pt x="1620" y="24"/>
                                    </a:lnTo>
                                    <a:lnTo>
                                      <a:pt x="1620" y="28"/>
                                    </a:lnTo>
                                    <a:lnTo>
                                      <a:pt x="1621" y="15"/>
                                    </a:lnTo>
                                    <a:lnTo>
                                      <a:pt x="1621" y="21"/>
                                    </a:lnTo>
                                    <a:lnTo>
                                      <a:pt x="1622" y="6"/>
                                    </a:lnTo>
                                    <a:lnTo>
                                      <a:pt x="1622" y="11"/>
                                    </a:lnTo>
                                    <a:lnTo>
                                      <a:pt x="1623" y="1"/>
                                    </a:lnTo>
                                    <a:lnTo>
                                      <a:pt x="1623" y="4"/>
                                    </a:lnTo>
                                    <a:lnTo>
                                      <a:pt x="1624" y="1"/>
                                    </a:lnTo>
                                    <a:lnTo>
                                      <a:pt x="1624" y="4"/>
                                    </a:lnTo>
                                    <a:lnTo>
                                      <a:pt x="1625" y="6"/>
                                    </a:lnTo>
                                    <a:lnTo>
                                      <a:pt x="1625" y="11"/>
                                    </a:lnTo>
                                    <a:lnTo>
                                      <a:pt x="1626" y="16"/>
                                    </a:lnTo>
                                    <a:lnTo>
                                      <a:pt x="1626" y="23"/>
                                    </a:lnTo>
                                    <a:lnTo>
                                      <a:pt x="1628" y="25"/>
                                    </a:lnTo>
                                    <a:lnTo>
                                      <a:pt x="1628" y="30"/>
                                    </a:lnTo>
                                    <a:lnTo>
                                      <a:pt x="1629" y="32"/>
                                    </a:lnTo>
                                    <a:lnTo>
                                      <a:pt x="1629" y="33"/>
                                    </a:lnTo>
                                    <a:lnTo>
                                      <a:pt x="1630" y="33"/>
                                    </a:lnTo>
                                    <a:lnTo>
                                      <a:pt x="1631" y="31"/>
                                    </a:lnTo>
                                    <a:lnTo>
                                      <a:pt x="1631" y="33"/>
                                    </a:lnTo>
                                    <a:lnTo>
                                      <a:pt x="1632" y="26"/>
                                    </a:lnTo>
                                    <a:lnTo>
                                      <a:pt x="1632" y="30"/>
                                    </a:lnTo>
                                    <a:lnTo>
                                      <a:pt x="1633" y="22"/>
                                    </a:lnTo>
                                    <a:lnTo>
                                      <a:pt x="1633" y="24"/>
                                    </a:lnTo>
                                    <a:lnTo>
                                      <a:pt x="1634" y="19"/>
                                    </a:lnTo>
                                    <a:lnTo>
                                      <a:pt x="1634" y="21"/>
                                    </a:lnTo>
                                    <a:lnTo>
                                      <a:pt x="1635" y="19"/>
                                    </a:lnTo>
                                    <a:lnTo>
                                      <a:pt x="1635" y="21"/>
                                    </a:lnTo>
                                    <a:lnTo>
                                      <a:pt x="1637" y="21"/>
                                    </a:lnTo>
                                    <a:lnTo>
                                      <a:pt x="1637" y="22"/>
                                    </a:lnTo>
                                    <a:lnTo>
                                      <a:pt x="1638" y="22"/>
                                    </a:lnTo>
                                    <a:lnTo>
                                      <a:pt x="1639" y="22"/>
                                    </a:lnTo>
                                    <a:lnTo>
                                      <a:pt x="1640" y="22"/>
                                    </a:lnTo>
                                    <a:lnTo>
                                      <a:pt x="1640" y="23"/>
                                    </a:lnTo>
                                    <a:lnTo>
                                      <a:pt x="1641" y="24"/>
                                    </a:lnTo>
                                    <a:lnTo>
                                      <a:pt x="1641" y="25"/>
                                    </a:lnTo>
                                    <a:lnTo>
                                      <a:pt x="1642" y="26"/>
                                    </a:lnTo>
                                    <a:lnTo>
                                      <a:pt x="1642" y="27"/>
                                    </a:lnTo>
                                    <a:lnTo>
                                      <a:pt x="1643" y="27"/>
                                    </a:lnTo>
                                    <a:lnTo>
                                      <a:pt x="1644" y="24"/>
                                    </a:lnTo>
                                    <a:lnTo>
                                      <a:pt x="1644" y="26"/>
                                    </a:lnTo>
                                    <a:lnTo>
                                      <a:pt x="1646" y="22"/>
                                    </a:lnTo>
                                    <a:lnTo>
                                      <a:pt x="1646" y="23"/>
                                    </a:lnTo>
                                    <a:lnTo>
                                      <a:pt x="1647" y="22"/>
                                    </a:lnTo>
                                    <a:lnTo>
                                      <a:pt x="1648" y="22"/>
                                    </a:lnTo>
                                    <a:lnTo>
                                      <a:pt x="1649" y="22"/>
                                    </a:lnTo>
                                    <a:lnTo>
                                      <a:pt x="1650" y="21"/>
                                    </a:lnTo>
                                    <a:lnTo>
                                      <a:pt x="1650" y="22"/>
                                    </a:lnTo>
                                    <a:lnTo>
                                      <a:pt x="1651" y="19"/>
                                    </a:lnTo>
                                    <a:lnTo>
                                      <a:pt x="1651" y="21"/>
                                    </a:lnTo>
                                    <a:lnTo>
                                      <a:pt x="1652" y="21"/>
                                    </a:lnTo>
                                    <a:lnTo>
                                      <a:pt x="1653" y="22"/>
                                    </a:lnTo>
                                    <a:lnTo>
                                      <a:pt x="1655" y="21"/>
                                    </a:lnTo>
                                    <a:lnTo>
                                      <a:pt x="1655" y="22"/>
                                    </a:lnTo>
                                    <a:lnTo>
                                      <a:pt x="1656" y="16"/>
                                    </a:lnTo>
                                    <a:lnTo>
                                      <a:pt x="1656" y="19"/>
                                    </a:lnTo>
                                    <a:lnTo>
                                      <a:pt x="1657" y="10"/>
                                    </a:lnTo>
                                    <a:lnTo>
                                      <a:pt x="1657" y="14"/>
                                    </a:lnTo>
                                    <a:lnTo>
                                      <a:pt x="1658" y="9"/>
                                    </a:lnTo>
                                    <a:lnTo>
                                      <a:pt x="1659" y="10"/>
                                    </a:lnTo>
                                    <a:lnTo>
                                      <a:pt x="1659" y="13"/>
                                    </a:lnTo>
                                    <a:lnTo>
                                      <a:pt x="1660" y="15"/>
                                    </a:lnTo>
                                    <a:lnTo>
                                      <a:pt x="1660" y="19"/>
                                    </a:lnTo>
                                    <a:lnTo>
                                      <a:pt x="1661" y="22"/>
                                    </a:lnTo>
                                    <a:lnTo>
                                      <a:pt x="1661" y="25"/>
                                    </a:lnTo>
                                    <a:lnTo>
                                      <a:pt x="1663" y="27"/>
                                    </a:lnTo>
                                    <a:lnTo>
                                      <a:pt x="1664" y="28"/>
                                    </a:lnTo>
                                    <a:lnTo>
                                      <a:pt x="1665" y="28"/>
                                    </a:lnTo>
                                    <a:lnTo>
                                      <a:pt x="1666" y="28"/>
                                    </a:lnTo>
                                    <a:lnTo>
                                      <a:pt x="1666" y="30"/>
                                    </a:lnTo>
                                    <a:lnTo>
                                      <a:pt x="1667" y="31"/>
                                    </a:lnTo>
                                    <a:lnTo>
                                      <a:pt x="1668" y="31"/>
                                    </a:lnTo>
                                    <a:lnTo>
                                      <a:pt x="1669" y="27"/>
                                    </a:lnTo>
                                    <a:lnTo>
                                      <a:pt x="1669" y="30"/>
                                    </a:lnTo>
                                    <a:lnTo>
                                      <a:pt x="1670" y="25"/>
                                    </a:lnTo>
                                    <a:lnTo>
                                      <a:pt x="1670" y="26"/>
                                    </a:lnTo>
                                    <a:lnTo>
                                      <a:pt x="1672" y="25"/>
                                    </a:lnTo>
                                    <a:lnTo>
                                      <a:pt x="1673" y="26"/>
                                    </a:lnTo>
                                    <a:lnTo>
                                      <a:pt x="1673" y="28"/>
                                    </a:lnTo>
                                    <a:lnTo>
                                      <a:pt x="1674" y="30"/>
                                    </a:lnTo>
                                    <a:lnTo>
                                      <a:pt x="1674" y="31"/>
                                    </a:lnTo>
                                    <a:lnTo>
                                      <a:pt x="1675" y="31"/>
                                    </a:lnTo>
                                    <a:lnTo>
                                      <a:pt x="1676" y="26"/>
                                    </a:lnTo>
                                    <a:lnTo>
                                      <a:pt x="1676" y="30"/>
                                    </a:lnTo>
                                    <a:lnTo>
                                      <a:pt x="1677" y="19"/>
                                    </a:lnTo>
                                    <a:lnTo>
                                      <a:pt x="1677" y="24"/>
                                    </a:lnTo>
                                    <a:lnTo>
                                      <a:pt x="1678" y="13"/>
                                    </a:lnTo>
                                    <a:lnTo>
                                      <a:pt x="1678" y="17"/>
                                    </a:lnTo>
                                    <a:lnTo>
                                      <a:pt x="1679" y="11"/>
                                    </a:lnTo>
                                    <a:lnTo>
                                      <a:pt x="1679" y="13"/>
                                    </a:lnTo>
                                    <a:lnTo>
                                      <a:pt x="1681" y="13"/>
                                    </a:lnTo>
                                    <a:lnTo>
                                      <a:pt x="1681" y="16"/>
                                    </a:lnTo>
                                    <a:lnTo>
                                      <a:pt x="1682" y="17"/>
                                    </a:lnTo>
                                    <a:lnTo>
                                      <a:pt x="1682" y="19"/>
                                    </a:lnTo>
                                    <a:lnTo>
                                      <a:pt x="1683" y="21"/>
                                    </a:lnTo>
                                    <a:lnTo>
                                      <a:pt x="1683" y="22"/>
                                    </a:lnTo>
                                    <a:lnTo>
                                      <a:pt x="1684" y="22"/>
                                    </a:lnTo>
                                    <a:lnTo>
                                      <a:pt x="1685" y="19"/>
                                    </a:lnTo>
                                    <a:lnTo>
                                      <a:pt x="1685" y="21"/>
                                    </a:lnTo>
                                    <a:lnTo>
                                      <a:pt x="1686" y="17"/>
                                    </a:lnTo>
                                    <a:lnTo>
                                      <a:pt x="1686" y="18"/>
                                    </a:lnTo>
                                    <a:lnTo>
                                      <a:pt x="1687" y="15"/>
                                    </a:lnTo>
                                    <a:lnTo>
                                      <a:pt x="1687" y="16"/>
                                    </a:lnTo>
                                    <a:lnTo>
                                      <a:pt x="1688" y="16"/>
                                    </a:lnTo>
                                    <a:lnTo>
                                      <a:pt x="1690" y="17"/>
                                    </a:lnTo>
                                    <a:lnTo>
                                      <a:pt x="1690" y="18"/>
                                    </a:lnTo>
                                    <a:lnTo>
                                      <a:pt x="1691" y="18"/>
                                    </a:lnTo>
                                    <a:lnTo>
                                      <a:pt x="1691" y="19"/>
                                    </a:lnTo>
                                    <a:lnTo>
                                      <a:pt x="1692" y="21"/>
                                    </a:lnTo>
                                    <a:lnTo>
                                      <a:pt x="1693" y="21"/>
                                    </a:lnTo>
                                    <a:lnTo>
                                      <a:pt x="1694" y="22"/>
                                    </a:lnTo>
                                    <a:lnTo>
                                      <a:pt x="1694" y="23"/>
                                    </a:lnTo>
                                    <a:lnTo>
                                      <a:pt x="1695" y="23"/>
                                    </a:lnTo>
                                    <a:lnTo>
                                      <a:pt x="1695" y="24"/>
                                    </a:lnTo>
                                    <a:lnTo>
                                      <a:pt x="1696" y="24"/>
                                    </a:lnTo>
                                    <a:lnTo>
                                      <a:pt x="1696" y="25"/>
                                    </a:lnTo>
                                    <a:lnTo>
                                      <a:pt x="1697" y="25"/>
                                    </a:lnTo>
                                    <a:lnTo>
                                      <a:pt x="1699" y="24"/>
                                    </a:lnTo>
                                    <a:lnTo>
                                      <a:pt x="1699" y="25"/>
                                    </a:lnTo>
                                    <a:lnTo>
                                      <a:pt x="1700" y="24"/>
                                    </a:lnTo>
                                    <a:lnTo>
                                      <a:pt x="1701" y="24"/>
                                    </a:lnTo>
                                    <a:lnTo>
                                      <a:pt x="1702" y="24"/>
                                    </a:lnTo>
                                    <a:lnTo>
                                      <a:pt x="1703" y="24"/>
                                    </a:lnTo>
                                    <a:lnTo>
                                      <a:pt x="1703" y="25"/>
                                    </a:lnTo>
                                    <a:lnTo>
                                      <a:pt x="1704" y="25"/>
                                    </a:lnTo>
                                    <a:lnTo>
                                      <a:pt x="1705" y="26"/>
                                    </a:lnTo>
                                    <a:lnTo>
                                      <a:pt x="1707" y="27"/>
                                    </a:lnTo>
                                    <a:lnTo>
                                      <a:pt x="1708" y="27"/>
                                    </a:lnTo>
                                    <a:lnTo>
                                      <a:pt x="1709" y="27"/>
                                    </a:lnTo>
                                    <a:lnTo>
                                      <a:pt x="1710" y="26"/>
                                    </a:lnTo>
                                    <a:lnTo>
                                      <a:pt x="1710" y="27"/>
                                    </a:lnTo>
                                    <a:lnTo>
                                      <a:pt x="1711" y="22"/>
                                    </a:lnTo>
                                    <a:lnTo>
                                      <a:pt x="1711" y="25"/>
                                    </a:lnTo>
                                    <a:lnTo>
                                      <a:pt x="1712" y="16"/>
                                    </a:lnTo>
                                    <a:lnTo>
                                      <a:pt x="1712" y="21"/>
                                    </a:lnTo>
                                    <a:lnTo>
                                      <a:pt x="1713" y="11"/>
                                    </a:lnTo>
                                    <a:lnTo>
                                      <a:pt x="1713" y="15"/>
                                    </a:lnTo>
                                    <a:lnTo>
                                      <a:pt x="1714" y="9"/>
                                    </a:lnTo>
                                    <a:lnTo>
                                      <a:pt x="1714" y="10"/>
                                    </a:lnTo>
                                    <a:lnTo>
                                      <a:pt x="1716" y="10"/>
                                    </a:lnTo>
                                    <a:lnTo>
                                      <a:pt x="1716" y="14"/>
                                    </a:lnTo>
                                    <a:lnTo>
                                      <a:pt x="1717" y="17"/>
                                    </a:lnTo>
                                    <a:lnTo>
                                      <a:pt x="1717" y="19"/>
                                    </a:lnTo>
                                    <a:lnTo>
                                      <a:pt x="1718" y="23"/>
                                    </a:lnTo>
                                    <a:lnTo>
                                      <a:pt x="1718" y="31"/>
                                    </a:lnTo>
                                    <a:lnTo>
                                      <a:pt x="1719" y="33"/>
                                    </a:lnTo>
                                    <a:lnTo>
                                      <a:pt x="1719" y="39"/>
                                    </a:lnTo>
                                    <a:lnTo>
                                      <a:pt x="1720" y="40"/>
                                    </a:lnTo>
                                    <a:lnTo>
                                      <a:pt x="1721" y="33"/>
                                    </a:lnTo>
                                    <a:lnTo>
                                      <a:pt x="1721" y="39"/>
                                    </a:lnTo>
                                    <a:lnTo>
                                      <a:pt x="1722" y="24"/>
                                    </a:lnTo>
                                    <a:lnTo>
                                      <a:pt x="1722" y="30"/>
                                    </a:lnTo>
                                    <a:lnTo>
                                      <a:pt x="1723" y="17"/>
                                    </a:lnTo>
                                    <a:lnTo>
                                      <a:pt x="1723" y="21"/>
                                    </a:lnTo>
                                    <a:lnTo>
                                      <a:pt x="1725" y="16"/>
                                    </a:lnTo>
                                    <a:lnTo>
                                      <a:pt x="1726" y="16"/>
                                    </a:lnTo>
                                    <a:lnTo>
                                      <a:pt x="1726" y="18"/>
                                    </a:lnTo>
                                    <a:lnTo>
                                      <a:pt x="1727" y="18"/>
                                    </a:lnTo>
                                    <a:lnTo>
                                      <a:pt x="1728" y="17"/>
                                    </a:lnTo>
                                    <a:lnTo>
                                      <a:pt x="1728" y="18"/>
                                    </a:lnTo>
                                    <a:lnTo>
                                      <a:pt x="1729" y="15"/>
                                    </a:lnTo>
                                    <a:lnTo>
                                      <a:pt x="1729" y="16"/>
                                    </a:lnTo>
                                    <a:lnTo>
                                      <a:pt x="1730" y="14"/>
                                    </a:lnTo>
                                    <a:lnTo>
                                      <a:pt x="1730" y="15"/>
                                    </a:lnTo>
                                    <a:lnTo>
                                      <a:pt x="1731" y="15"/>
                                    </a:lnTo>
                                    <a:lnTo>
                                      <a:pt x="1731" y="16"/>
                                    </a:lnTo>
                                    <a:lnTo>
                                      <a:pt x="1732" y="16"/>
                                    </a:lnTo>
                                    <a:lnTo>
                                      <a:pt x="1732" y="17"/>
                                    </a:lnTo>
                                    <a:lnTo>
                                      <a:pt x="1734" y="16"/>
                                    </a:lnTo>
                                    <a:lnTo>
                                      <a:pt x="1734" y="17"/>
                                    </a:lnTo>
                                    <a:lnTo>
                                      <a:pt x="1735" y="15"/>
                                    </a:lnTo>
                                    <a:lnTo>
                                      <a:pt x="1735" y="16"/>
                                    </a:lnTo>
                                    <a:lnTo>
                                      <a:pt x="1736" y="15"/>
                                    </a:lnTo>
                                    <a:lnTo>
                                      <a:pt x="1736" y="16"/>
                                    </a:lnTo>
                                    <a:lnTo>
                                      <a:pt x="1737" y="16"/>
                                    </a:lnTo>
                                    <a:lnTo>
                                      <a:pt x="1737" y="18"/>
                                    </a:lnTo>
                                    <a:lnTo>
                                      <a:pt x="1738" y="18"/>
                                    </a:lnTo>
                                    <a:lnTo>
                                      <a:pt x="1738" y="21"/>
                                    </a:lnTo>
                                    <a:lnTo>
                                      <a:pt x="1739" y="22"/>
                                    </a:lnTo>
                                    <a:lnTo>
                                      <a:pt x="1739" y="23"/>
                                    </a:lnTo>
                                    <a:lnTo>
                                      <a:pt x="1740" y="24"/>
                                    </a:lnTo>
                                    <a:lnTo>
                                      <a:pt x="1740" y="26"/>
                                    </a:lnTo>
                                    <a:lnTo>
                                      <a:pt x="1741" y="27"/>
                                    </a:lnTo>
                                    <a:lnTo>
                                      <a:pt x="1743" y="27"/>
                                    </a:lnTo>
                                    <a:lnTo>
                                      <a:pt x="1743" y="28"/>
                                    </a:lnTo>
                                    <a:lnTo>
                                      <a:pt x="1744" y="28"/>
                                    </a:lnTo>
                                    <a:lnTo>
                                      <a:pt x="1744" y="30"/>
                                    </a:lnTo>
                                    <a:lnTo>
                                      <a:pt x="1745" y="31"/>
                                    </a:lnTo>
                                    <a:lnTo>
                                      <a:pt x="1745" y="33"/>
                                    </a:lnTo>
                                    <a:lnTo>
                                      <a:pt x="1746" y="34"/>
                                    </a:lnTo>
                                    <a:lnTo>
                                      <a:pt x="1746" y="36"/>
                                    </a:lnTo>
                                    <a:lnTo>
                                      <a:pt x="1747" y="36"/>
                                    </a:lnTo>
                                    <a:lnTo>
                                      <a:pt x="1748" y="31"/>
                                    </a:lnTo>
                                    <a:lnTo>
                                      <a:pt x="1748" y="34"/>
                                    </a:lnTo>
                                    <a:lnTo>
                                      <a:pt x="1749" y="25"/>
                                    </a:lnTo>
                                    <a:lnTo>
                                      <a:pt x="1749" y="28"/>
                                    </a:lnTo>
                                    <a:lnTo>
                                      <a:pt x="1750" y="18"/>
                                    </a:lnTo>
                                    <a:lnTo>
                                      <a:pt x="1750" y="23"/>
                                    </a:lnTo>
                                    <a:lnTo>
                                      <a:pt x="1752" y="15"/>
                                    </a:lnTo>
                                    <a:lnTo>
                                      <a:pt x="1752" y="17"/>
                                    </a:lnTo>
                                    <a:lnTo>
                                      <a:pt x="1753" y="16"/>
                                    </a:lnTo>
                                    <a:lnTo>
                                      <a:pt x="1753" y="17"/>
                                    </a:lnTo>
                                    <a:lnTo>
                                      <a:pt x="1754" y="19"/>
                                    </a:lnTo>
                                    <a:lnTo>
                                      <a:pt x="1754" y="23"/>
                                    </a:lnTo>
                                    <a:lnTo>
                                      <a:pt x="1755" y="24"/>
                                    </a:lnTo>
                                    <a:lnTo>
                                      <a:pt x="1755" y="26"/>
                                    </a:lnTo>
                                    <a:lnTo>
                                      <a:pt x="1756" y="27"/>
                                    </a:lnTo>
                                    <a:lnTo>
                                      <a:pt x="1756" y="28"/>
                                    </a:lnTo>
                                    <a:lnTo>
                                      <a:pt x="1757" y="27"/>
                                    </a:lnTo>
                                    <a:lnTo>
                                      <a:pt x="1757" y="28"/>
                                    </a:lnTo>
                                    <a:lnTo>
                                      <a:pt x="1758" y="25"/>
                                    </a:lnTo>
                                    <a:lnTo>
                                      <a:pt x="1758" y="27"/>
                                    </a:lnTo>
                                    <a:lnTo>
                                      <a:pt x="1760" y="23"/>
                                    </a:lnTo>
                                    <a:lnTo>
                                      <a:pt x="1760" y="25"/>
                                    </a:lnTo>
                                    <a:lnTo>
                                      <a:pt x="1761" y="23"/>
                                    </a:lnTo>
                                    <a:lnTo>
                                      <a:pt x="1762" y="23"/>
                                    </a:lnTo>
                                    <a:lnTo>
                                      <a:pt x="1762" y="24"/>
                                    </a:lnTo>
                                    <a:lnTo>
                                      <a:pt x="1763" y="23"/>
                                    </a:lnTo>
                                    <a:lnTo>
                                      <a:pt x="1763" y="24"/>
                                    </a:lnTo>
                                    <a:lnTo>
                                      <a:pt x="1764" y="16"/>
                                    </a:lnTo>
                                    <a:lnTo>
                                      <a:pt x="1764" y="21"/>
                                    </a:lnTo>
                                    <a:lnTo>
                                      <a:pt x="1765" y="7"/>
                                    </a:lnTo>
                                    <a:lnTo>
                                      <a:pt x="1765" y="13"/>
                                    </a:lnTo>
                                    <a:lnTo>
                                      <a:pt x="1766" y="0"/>
                                    </a:lnTo>
                                    <a:lnTo>
                                      <a:pt x="1766" y="4"/>
                                    </a:lnTo>
                                    <a:lnTo>
                                      <a:pt x="1767" y="0"/>
                                    </a:lnTo>
                                    <a:lnTo>
                                      <a:pt x="1767" y="1"/>
                                    </a:lnTo>
                                    <a:lnTo>
                                      <a:pt x="1769" y="4"/>
                                    </a:lnTo>
                                    <a:lnTo>
                                      <a:pt x="1769" y="10"/>
                                    </a:lnTo>
                                    <a:lnTo>
                                      <a:pt x="1770" y="14"/>
                                    </a:lnTo>
                                    <a:lnTo>
                                      <a:pt x="1770" y="21"/>
                                    </a:lnTo>
                                    <a:lnTo>
                                      <a:pt x="1771" y="24"/>
                                    </a:lnTo>
                                    <a:lnTo>
                                      <a:pt x="1771" y="28"/>
                                    </a:lnTo>
                                    <a:lnTo>
                                      <a:pt x="1772" y="31"/>
                                    </a:lnTo>
                                    <a:lnTo>
                                      <a:pt x="1773" y="30"/>
                                    </a:lnTo>
                                    <a:lnTo>
                                      <a:pt x="1773" y="32"/>
                                    </a:lnTo>
                                    <a:lnTo>
                                      <a:pt x="1774" y="26"/>
                                    </a:lnTo>
                                    <a:lnTo>
                                      <a:pt x="1774" y="30"/>
                                    </a:lnTo>
                                    <a:lnTo>
                                      <a:pt x="1775" y="25"/>
                                    </a:lnTo>
                                    <a:lnTo>
                                      <a:pt x="1775" y="26"/>
                                    </a:lnTo>
                                    <a:lnTo>
                                      <a:pt x="1776" y="25"/>
                                    </a:lnTo>
                                    <a:lnTo>
                                      <a:pt x="1778" y="25"/>
                                    </a:lnTo>
                                    <a:lnTo>
                                      <a:pt x="1779" y="24"/>
                                    </a:lnTo>
                                    <a:lnTo>
                                      <a:pt x="1780" y="23"/>
                                    </a:lnTo>
                                    <a:lnTo>
                                      <a:pt x="1781" y="23"/>
                                    </a:lnTo>
                                    <a:lnTo>
                                      <a:pt x="1782" y="23"/>
                                    </a:lnTo>
                                    <a:lnTo>
                                      <a:pt x="1783" y="24"/>
                                    </a:lnTo>
                                    <a:lnTo>
                                      <a:pt x="1783" y="25"/>
                                    </a:lnTo>
                                    <a:lnTo>
                                      <a:pt x="1784" y="25"/>
                                    </a:lnTo>
                                    <a:lnTo>
                                      <a:pt x="1784" y="26"/>
                                    </a:lnTo>
                                    <a:lnTo>
                                      <a:pt x="1785" y="26"/>
                                    </a:lnTo>
                                    <a:lnTo>
                                      <a:pt x="1787" y="26"/>
                                    </a:lnTo>
                                    <a:lnTo>
                                      <a:pt x="1788" y="26"/>
                                    </a:lnTo>
                                    <a:lnTo>
                                      <a:pt x="1789" y="25"/>
                                    </a:lnTo>
                                    <a:lnTo>
                                      <a:pt x="1789" y="26"/>
                                    </a:lnTo>
                                    <a:lnTo>
                                      <a:pt x="1790" y="23"/>
                                    </a:lnTo>
                                    <a:lnTo>
                                      <a:pt x="1790" y="24"/>
                                    </a:lnTo>
                                    <a:lnTo>
                                      <a:pt x="1791" y="19"/>
                                    </a:lnTo>
                                    <a:lnTo>
                                      <a:pt x="1791" y="22"/>
                                    </a:lnTo>
                                    <a:lnTo>
                                      <a:pt x="1792" y="18"/>
                                    </a:lnTo>
                                    <a:lnTo>
                                      <a:pt x="1793" y="18"/>
                                    </a:lnTo>
                                    <a:lnTo>
                                      <a:pt x="1794" y="18"/>
                                    </a:lnTo>
                                    <a:lnTo>
                                      <a:pt x="1796" y="17"/>
                                    </a:lnTo>
                                    <a:lnTo>
                                      <a:pt x="1796" y="18"/>
                                    </a:lnTo>
                                    <a:lnTo>
                                      <a:pt x="1797" y="15"/>
                                    </a:lnTo>
                                    <a:lnTo>
                                      <a:pt x="1797" y="17"/>
                                    </a:lnTo>
                                    <a:lnTo>
                                      <a:pt x="1798" y="14"/>
                                    </a:lnTo>
                                    <a:lnTo>
                                      <a:pt x="1798" y="15"/>
                                    </a:lnTo>
                                    <a:lnTo>
                                      <a:pt x="1799" y="14"/>
                                    </a:lnTo>
                                    <a:lnTo>
                                      <a:pt x="1799" y="15"/>
                                    </a:lnTo>
                                    <a:lnTo>
                                      <a:pt x="1800" y="16"/>
                                    </a:lnTo>
                                    <a:lnTo>
                                      <a:pt x="1800" y="19"/>
                                    </a:lnTo>
                                    <a:lnTo>
                                      <a:pt x="1801" y="21"/>
                                    </a:lnTo>
                                    <a:lnTo>
                                      <a:pt x="1801" y="24"/>
                                    </a:lnTo>
                                    <a:lnTo>
                                      <a:pt x="1802" y="25"/>
                                    </a:lnTo>
                                    <a:lnTo>
                                      <a:pt x="1802" y="27"/>
                                    </a:lnTo>
                                    <a:lnTo>
                                      <a:pt x="1804" y="27"/>
                                    </a:lnTo>
                                    <a:lnTo>
                                      <a:pt x="1804" y="28"/>
                                    </a:lnTo>
                                    <a:lnTo>
                                      <a:pt x="1805" y="28"/>
                                    </a:lnTo>
                                    <a:lnTo>
                                      <a:pt x="1805" y="30"/>
                                    </a:lnTo>
                                    <a:lnTo>
                                      <a:pt x="1806" y="30"/>
                                    </a:lnTo>
                                    <a:lnTo>
                                      <a:pt x="1806" y="31"/>
                                    </a:lnTo>
                                    <a:lnTo>
                                      <a:pt x="1807" y="31"/>
                                    </a:lnTo>
                                    <a:lnTo>
                                      <a:pt x="1808" y="31"/>
                                    </a:lnTo>
                                    <a:lnTo>
                                      <a:pt x="1809" y="30"/>
                                    </a:lnTo>
                                    <a:lnTo>
                                      <a:pt x="1809" y="31"/>
                                    </a:lnTo>
                                    <a:lnTo>
                                      <a:pt x="1810" y="28"/>
                                    </a:lnTo>
                                    <a:lnTo>
                                      <a:pt x="1810" y="30"/>
                                    </a:lnTo>
                                    <a:lnTo>
                                      <a:pt x="1811" y="27"/>
                                    </a:lnTo>
                                    <a:lnTo>
                                      <a:pt x="1811" y="28"/>
                                    </a:lnTo>
                                    <a:lnTo>
                                      <a:pt x="1813" y="24"/>
                                    </a:lnTo>
                                    <a:lnTo>
                                      <a:pt x="1813" y="26"/>
                                    </a:lnTo>
                                    <a:lnTo>
                                      <a:pt x="1814" y="22"/>
                                    </a:lnTo>
                                    <a:lnTo>
                                      <a:pt x="1814" y="23"/>
                                    </a:lnTo>
                                    <a:lnTo>
                                      <a:pt x="1815" y="22"/>
                                    </a:lnTo>
                                    <a:lnTo>
                                      <a:pt x="1816" y="22"/>
                                    </a:lnTo>
                                    <a:lnTo>
                                      <a:pt x="1816" y="23"/>
                                    </a:lnTo>
                                    <a:lnTo>
                                      <a:pt x="1817" y="23"/>
                                    </a:lnTo>
                                    <a:lnTo>
                                      <a:pt x="1817" y="24"/>
                                    </a:lnTo>
                                    <a:lnTo>
                                      <a:pt x="1818" y="23"/>
                                    </a:lnTo>
                                    <a:lnTo>
                                      <a:pt x="1818" y="24"/>
                                    </a:lnTo>
                                    <a:lnTo>
                                      <a:pt x="1819" y="18"/>
                                    </a:lnTo>
                                    <a:lnTo>
                                      <a:pt x="1819" y="22"/>
                                    </a:lnTo>
                                    <a:lnTo>
                                      <a:pt x="1820" y="10"/>
                                    </a:lnTo>
                                    <a:lnTo>
                                      <a:pt x="1820" y="16"/>
                                    </a:lnTo>
                                    <a:lnTo>
                                      <a:pt x="1822" y="6"/>
                                    </a:lnTo>
                                    <a:lnTo>
                                      <a:pt x="1822" y="9"/>
                                    </a:lnTo>
                                    <a:lnTo>
                                      <a:pt x="1823" y="5"/>
                                    </a:lnTo>
                                    <a:lnTo>
                                      <a:pt x="1824" y="6"/>
                                    </a:lnTo>
                                    <a:lnTo>
                                      <a:pt x="1824" y="8"/>
                                    </a:lnTo>
                                    <a:lnTo>
                                      <a:pt x="1825" y="10"/>
                                    </a:lnTo>
                                    <a:lnTo>
                                      <a:pt x="1825" y="14"/>
                                    </a:lnTo>
                                    <a:lnTo>
                                      <a:pt x="1826" y="16"/>
                                    </a:lnTo>
                                    <a:lnTo>
                                      <a:pt x="1826" y="17"/>
                                    </a:lnTo>
                                    <a:lnTo>
                                      <a:pt x="1827" y="18"/>
                                    </a:lnTo>
                                    <a:lnTo>
                                      <a:pt x="1827" y="19"/>
                                    </a:lnTo>
                                    <a:lnTo>
                                      <a:pt x="1828" y="19"/>
                                    </a:lnTo>
                                    <a:lnTo>
                                      <a:pt x="1829" y="19"/>
                                    </a:lnTo>
                                    <a:lnTo>
                                      <a:pt x="1831" y="19"/>
                                    </a:lnTo>
                                    <a:lnTo>
                                      <a:pt x="1832" y="21"/>
                                    </a:lnTo>
                                    <a:lnTo>
                                      <a:pt x="1832" y="22"/>
                                    </a:lnTo>
                                    <a:lnTo>
                                      <a:pt x="1833" y="23"/>
                                    </a:lnTo>
                                    <a:lnTo>
                                      <a:pt x="1833" y="25"/>
                                    </a:lnTo>
                                    <a:lnTo>
                                      <a:pt x="1834" y="26"/>
                                    </a:lnTo>
                                    <a:lnTo>
                                      <a:pt x="1834" y="30"/>
                                    </a:lnTo>
                                    <a:lnTo>
                                      <a:pt x="1835" y="32"/>
                                    </a:lnTo>
                                    <a:lnTo>
                                      <a:pt x="1835" y="36"/>
                                    </a:lnTo>
                                    <a:lnTo>
                                      <a:pt x="1836" y="39"/>
                                    </a:lnTo>
                                    <a:lnTo>
                                      <a:pt x="1836" y="42"/>
                                    </a:lnTo>
                                    <a:lnTo>
                                      <a:pt x="1837" y="42"/>
                                    </a:lnTo>
                                    <a:lnTo>
                                      <a:pt x="1837" y="43"/>
                                    </a:lnTo>
                                    <a:lnTo>
                                      <a:pt x="1838" y="42"/>
                                    </a:lnTo>
                                    <a:lnTo>
                                      <a:pt x="1838" y="43"/>
                                    </a:lnTo>
                                    <a:lnTo>
                                      <a:pt x="1840" y="37"/>
                                    </a:lnTo>
                                    <a:lnTo>
                                      <a:pt x="1840" y="41"/>
                                    </a:lnTo>
                                    <a:lnTo>
                                      <a:pt x="1841" y="32"/>
                                    </a:lnTo>
                                    <a:lnTo>
                                      <a:pt x="1841" y="36"/>
                                    </a:lnTo>
                                    <a:lnTo>
                                      <a:pt x="1842" y="24"/>
                                    </a:lnTo>
                                    <a:lnTo>
                                      <a:pt x="1842" y="30"/>
                                    </a:lnTo>
                                    <a:lnTo>
                                      <a:pt x="1843" y="18"/>
                                    </a:lnTo>
                                    <a:lnTo>
                                      <a:pt x="1843" y="22"/>
                                    </a:lnTo>
                                    <a:lnTo>
                                      <a:pt x="1844" y="16"/>
                                    </a:lnTo>
                                    <a:lnTo>
                                      <a:pt x="1844" y="17"/>
                                    </a:lnTo>
                                    <a:lnTo>
                                      <a:pt x="1845" y="16"/>
                                    </a:lnTo>
                                    <a:lnTo>
                                      <a:pt x="1845" y="17"/>
                                    </a:lnTo>
                                    <a:lnTo>
                                      <a:pt x="1846" y="18"/>
                                    </a:lnTo>
                                    <a:lnTo>
                                      <a:pt x="1846" y="21"/>
                                    </a:lnTo>
                                    <a:lnTo>
                                      <a:pt x="1848" y="22"/>
                                    </a:lnTo>
                                    <a:lnTo>
                                      <a:pt x="1848" y="23"/>
                                    </a:lnTo>
                                    <a:lnTo>
                                      <a:pt x="1849" y="21"/>
                                    </a:lnTo>
                                    <a:lnTo>
                                      <a:pt x="1849" y="23"/>
                                    </a:lnTo>
                                    <a:lnTo>
                                      <a:pt x="1850" y="16"/>
                                    </a:lnTo>
                                    <a:lnTo>
                                      <a:pt x="1850" y="19"/>
                                    </a:lnTo>
                                    <a:lnTo>
                                      <a:pt x="1851" y="11"/>
                                    </a:lnTo>
                                    <a:lnTo>
                                      <a:pt x="1851" y="14"/>
                                    </a:lnTo>
                                    <a:lnTo>
                                      <a:pt x="1852" y="11"/>
                                    </a:lnTo>
                                    <a:lnTo>
                                      <a:pt x="1852" y="13"/>
                                    </a:lnTo>
                                    <a:lnTo>
                                      <a:pt x="1853" y="14"/>
                                    </a:lnTo>
                                    <a:lnTo>
                                      <a:pt x="1853" y="15"/>
                                    </a:lnTo>
                                    <a:lnTo>
                                      <a:pt x="1854" y="14"/>
                                    </a:lnTo>
                                    <a:lnTo>
                                      <a:pt x="1854" y="15"/>
                                    </a:lnTo>
                                    <a:lnTo>
                                      <a:pt x="1855" y="9"/>
                                    </a:lnTo>
                                    <a:lnTo>
                                      <a:pt x="1855" y="13"/>
                                    </a:lnTo>
                                    <a:lnTo>
                                      <a:pt x="1857" y="6"/>
                                    </a:lnTo>
                                    <a:lnTo>
                                      <a:pt x="1857" y="8"/>
                                    </a:lnTo>
                                    <a:lnTo>
                                      <a:pt x="1858" y="6"/>
                                    </a:lnTo>
                                    <a:lnTo>
                                      <a:pt x="1858" y="7"/>
                                    </a:lnTo>
                                    <a:lnTo>
                                      <a:pt x="1859" y="8"/>
                                    </a:lnTo>
                                    <a:lnTo>
                                      <a:pt x="1859" y="10"/>
                                    </a:lnTo>
                                    <a:lnTo>
                                      <a:pt x="1860" y="13"/>
                                    </a:lnTo>
                                    <a:lnTo>
                                      <a:pt x="1860" y="18"/>
                                    </a:lnTo>
                                    <a:lnTo>
                                      <a:pt x="1861" y="21"/>
                                    </a:lnTo>
                                    <a:lnTo>
                                      <a:pt x="1861" y="25"/>
                                    </a:lnTo>
                                    <a:lnTo>
                                      <a:pt x="1862" y="26"/>
                                    </a:lnTo>
                                    <a:lnTo>
                                      <a:pt x="1862" y="28"/>
                                    </a:lnTo>
                                    <a:lnTo>
                                      <a:pt x="1863" y="30"/>
                                    </a:lnTo>
                                    <a:lnTo>
                                      <a:pt x="1863" y="31"/>
                                    </a:lnTo>
                                    <a:lnTo>
                                      <a:pt x="1864" y="32"/>
                                    </a:lnTo>
                                    <a:lnTo>
                                      <a:pt x="1864" y="34"/>
                                    </a:lnTo>
                                    <a:lnTo>
                                      <a:pt x="1866" y="35"/>
                                    </a:lnTo>
                                    <a:lnTo>
                                      <a:pt x="1866" y="36"/>
                                    </a:lnTo>
                                    <a:lnTo>
                                      <a:pt x="1867" y="37"/>
                                    </a:lnTo>
                                    <a:lnTo>
                                      <a:pt x="1868" y="36"/>
                                    </a:lnTo>
                                    <a:lnTo>
                                      <a:pt x="1868" y="37"/>
                                    </a:lnTo>
                                    <a:lnTo>
                                      <a:pt x="1869" y="33"/>
                                    </a:lnTo>
                                    <a:lnTo>
                                      <a:pt x="1869" y="35"/>
                                    </a:lnTo>
                                    <a:lnTo>
                                      <a:pt x="1870" y="30"/>
                                    </a:lnTo>
                                    <a:lnTo>
                                      <a:pt x="1870" y="31"/>
                                    </a:lnTo>
                                    <a:lnTo>
                                      <a:pt x="1871" y="26"/>
                                    </a:lnTo>
                                    <a:lnTo>
                                      <a:pt x="1871" y="28"/>
                                    </a:lnTo>
                                    <a:lnTo>
                                      <a:pt x="1872" y="23"/>
                                    </a:lnTo>
                                    <a:lnTo>
                                      <a:pt x="1872" y="25"/>
                                    </a:lnTo>
                                    <a:lnTo>
                                      <a:pt x="1873" y="22"/>
                                    </a:lnTo>
                                    <a:lnTo>
                                      <a:pt x="1873" y="23"/>
                                    </a:lnTo>
                                    <a:lnTo>
                                      <a:pt x="1875" y="22"/>
                                    </a:lnTo>
                                    <a:lnTo>
                                      <a:pt x="1875" y="23"/>
                                    </a:lnTo>
                                    <a:lnTo>
                                      <a:pt x="1876" y="23"/>
                                    </a:lnTo>
                                    <a:lnTo>
                                      <a:pt x="1877" y="22"/>
                                    </a:lnTo>
                                    <a:lnTo>
                                      <a:pt x="1877" y="23"/>
                                    </a:lnTo>
                                    <a:lnTo>
                                      <a:pt x="1878" y="21"/>
                                    </a:lnTo>
                                    <a:lnTo>
                                      <a:pt x="1878" y="22"/>
                                    </a:lnTo>
                                    <a:lnTo>
                                      <a:pt x="1879" y="19"/>
                                    </a:lnTo>
                                    <a:lnTo>
                                      <a:pt x="1879" y="21"/>
                                    </a:lnTo>
                                    <a:lnTo>
                                      <a:pt x="1880" y="18"/>
                                    </a:lnTo>
                                    <a:lnTo>
                                      <a:pt x="1880" y="19"/>
                                    </a:lnTo>
                                    <a:lnTo>
                                      <a:pt x="1881" y="17"/>
                                    </a:lnTo>
                                    <a:lnTo>
                                      <a:pt x="1881" y="18"/>
                                    </a:lnTo>
                                    <a:lnTo>
                                      <a:pt x="1882" y="14"/>
                                    </a:lnTo>
                                    <a:lnTo>
                                      <a:pt x="1882" y="16"/>
                                    </a:lnTo>
                                    <a:lnTo>
                                      <a:pt x="1884" y="11"/>
                                    </a:lnTo>
                                    <a:lnTo>
                                      <a:pt x="1884" y="13"/>
                                    </a:lnTo>
                                    <a:lnTo>
                                      <a:pt x="1885" y="9"/>
                                    </a:lnTo>
                                    <a:lnTo>
                                      <a:pt x="1885" y="10"/>
                                    </a:lnTo>
                                    <a:lnTo>
                                      <a:pt x="1886" y="9"/>
                                    </a:lnTo>
                                    <a:lnTo>
                                      <a:pt x="1886" y="10"/>
                                    </a:lnTo>
                                    <a:lnTo>
                                      <a:pt x="1887" y="10"/>
                                    </a:lnTo>
                                    <a:lnTo>
                                      <a:pt x="1887" y="14"/>
                                    </a:lnTo>
                                    <a:lnTo>
                                      <a:pt x="1888" y="15"/>
                                    </a:lnTo>
                                    <a:lnTo>
                                      <a:pt x="1888" y="18"/>
                                    </a:lnTo>
                                    <a:lnTo>
                                      <a:pt x="1889" y="19"/>
                                    </a:lnTo>
                                    <a:lnTo>
                                      <a:pt x="1889" y="22"/>
                                    </a:lnTo>
                                    <a:lnTo>
                                      <a:pt x="1890" y="22"/>
                                    </a:lnTo>
                                    <a:lnTo>
                                      <a:pt x="1891" y="22"/>
                                    </a:lnTo>
                                    <a:lnTo>
                                      <a:pt x="1893" y="22"/>
                                    </a:lnTo>
                                    <a:lnTo>
                                      <a:pt x="1893" y="24"/>
                                    </a:lnTo>
                                    <a:lnTo>
                                      <a:pt x="1894" y="25"/>
                                    </a:lnTo>
                                    <a:lnTo>
                                      <a:pt x="1894" y="28"/>
                                    </a:lnTo>
                                    <a:lnTo>
                                      <a:pt x="1895" y="31"/>
                                    </a:lnTo>
                                    <a:lnTo>
                                      <a:pt x="1895" y="35"/>
                                    </a:lnTo>
                                    <a:lnTo>
                                      <a:pt x="1896" y="37"/>
                                    </a:lnTo>
                                    <a:lnTo>
                                      <a:pt x="1896" y="42"/>
                                    </a:lnTo>
                                    <a:lnTo>
                                      <a:pt x="1897" y="43"/>
                                    </a:lnTo>
                                    <a:lnTo>
                                      <a:pt x="1898" y="39"/>
                                    </a:lnTo>
                                    <a:lnTo>
                                      <a:pt x="1898" y="42"/>
                                    </a:lnTo>
                                    <a:lnTo>
                                      <a:pt x="1899" y="32"/>
                                    </a:lnTo>
                                    <a:lnTo>
                                      <a:pt x="1899" y="36"/>
                                    </a:lnTo>
                                    <a:lnTo>
                                      <a:pt x="1901" y="26"/>
                                    </a:lnTo>
                                    <a:lnTo>
                                      <a:pt x="1901" y="30"/>
                                    </a:lnTo>
                                    <a:lnTo>
                                      <a:pt x="1902" y="23"/>
                                    </a:lnTo>
                                    <a:lnTo>
                                      <a:pt x="1902" y="25"/>
                                    </a:lnTo>
                                    <a:lnTo>
                                      <a:pt x="1903" y="22"/>
                                    </a:lnTo>
                                    <a:lnTo>
                                      <a:pt x="1903" y="23"/>
                                    </a:lnTo>
                                    <a:lnTo>
                                      <a:pt x="1904" y="19"/>
                                    </a:lnTo>
                                    <a:lnTo>
                                      <a:pt x="1904" y="22"/>
                                    </a:lnTo>
                                    <a:lnTo>
                                      <a:pt x="1905" y="16"/>
                                    </a:lnTo>
                                    <a:lnTo>
                                      <a:pt x="1905" y="18"/>
                                    </a:lnTo>
                                    <a:lnTo>
                                      <a:pt x="1906" y="13"/>
                                    </a:lnTo>
                                    <a:lnTo>
                                      <a:pt x="1906" y="15"/>
                                    </a:lnTo>
                                    <a:lnTo>
                                      <a:pt x="1907" y="9"/>
                                    </a:lnTo>
                                    <a:lnTo>
                                      <a:pt x="1907" y="11"/>
                                    </a:lnTo>
                                    <a:lnTo>
                                      <a:pt x="1908" y="7"/>
                                    </a:lnTo>
                                    <a:lnTo>
                                      <a:pt x="1908" y="8"/>
                                    </a:lnTo>
                                    <a:lnTo>
                                      <a:pt x="1910" y="6"/>
                                    </a:lnTo>
                                    <a:lnTo>
                                      <a:pt x="1910" y="7"/>
                                    </a:lnTo>
                                    <a:lnTo>
                                      <a:pt x="1911" y="6"/>
                                    </a:lnTo>
                                    <a:lnTo>
                                      <a:pt x="1911" y="7"/>
                                    </a:lnTo>
                                    <a:lnTo>
                                      <a:pt x="1912" y="7"/>
                                    </a:lnTo>
                                    <a:lnTo>
                                      <a:pt x="1912" y="8"/>
                                    </a:lnTo>
                                    <a:lnTo>
                                      <a:pt x="1913" y="9"/>
                                    </a:lnTo>
                                    <a:lnTo>
                                      <a:pt x="1913" y="10"/>
                                    </a:lnTo>
                                    <a:lnTo>
                                      <a:pt x="1914" y="11"/>
                                    </a:lnTo>
                                    <a:lnTo>
                                      <a:pt x="1914" y="14"/>
                                    </a:lnTo>
                                    <a:lnTo>
                                      <a:pt x="1915" y="14"/>
                                    </a:lnTo>
                                    <a:lnTo>
                                      <a:pt x="1915" y="15"/>
                                    </a:lnTo>
                                    <a:lnTo>
                                      <a:pt x="1916" y="16"/>
                                    </a:lnTo>
                                    <a:lnTo>
                                      <a:pt x="1916" y="18"/>
                                    </a:lnTo>
                                    <a:lnTo>
                                      <a:pt x="1917" y="19"/>
                                    </a:lnTo>
                                    <a:lnTo>
                                      <a:pt x="1917" y="24"/>
                                    </a:lnTo>
                                    <a:lnTo>
                                      <a:pt x="1919" y="27"/>
                                    </a:lnTo>
                                    <a:lnTo>
                                      <a:pt x="1919" y="33"/>
                                    </a:lnTo>
                                    <a:lnTo>
                                      <a:pt x="1920" y="35"/>
                                    </a:lnTo>
                                    <a:lnTo>
                                      <a:pt x="1920" y="39"/>
                                    </a:lnTo>
                                    <a:lnTo>
                                      <a:pt x="1921" y="40"/>
                                    </a:lnTo>
                                    <a:lnTo>
                                      <a:pt x="1922" y="36"/>
                                    </a:lnTo>
                                    <a:lnTo>
                                      <a:pt x="1922" y="39"/>
                                    </a:lnTo>
                                    <a:lnTo>
                                      <a:pt x="1923" y="33"/>
                                    </a:lnTo>
                                    <a:lnTo>
                                      <a:pt x="1923" y="35"/>
                                    </a:lnTo>
                                    <a:lnTo>
                                      <a:pt x="1924" y="32"/>
                                    </a:lnTo>
                                    <a:lnTo>
                                      <a:pt x="1925" y="32"/>
                                    </a:lnTo>
                                    <a:lnTo>
                                      <a:pt x="1925" y="34"/>
                                    </a:lnTo>
                                    <a:lnTo>
                                      <a:pt x="1926" y="35"/>
                                    </a:lnTo>
                                    <a:lnTo>
                                      <a:pt x="1926" y="37"/>
                                    </a:lnTo>
                                    <a:lnTo>
                                      <a:pt x="1928" y="39"/>
                                    </a:lnTo>
                                    <a:lnTo>
                                      <a:pt x="1928" y="40"/>
                                    </a:lnTo>
                                    <a:lnTo>
                                      <a:pt x="1929" y="34"/>
                                    </a:lnTo>
                                    <a:lnTo>
                                      <a:pt x="1929" y="39"/>
                                    </a:lnTo>
                                    <a:lnTo>
                                      <a:pt x="1930" y="25"/>
                                    </a:lnTo>
                                    <a:lnTo>
                                      <a:pt x="1930" y="31"/>
                                    </a:lnTo>
                                    <a:lnTo>
                                      <a:pt x="1931" y="16"/>
                                    </a:lnTo>
                                    <a:lnTo>
                                      <a:pt x="1931" y="22"/>
                                    </a:lnTo>
                                    <a:lnTo>
                                      <a:pt x="1932" y="10"/>
                                    </a:lnTo>
                                    <a:lnTo>
                                      <a:pt x="1932" y="14"/>
                                    </a:lnTo>
                                    <a:lnTo>
                                      <a:pt x="1933" y="10"/>
                                    </a:lnTo>
                                    <a:lnTo>
                                      <a:pt x="1934" y="10"/>
                                    </a:lnTo>
                                    <a:lnTo>
                                      <a:pt x="1934" y="13"/>
                                    </a:lnTo>
                                    <a:lnTo>
                                      <a:pt x="1935" y="14"/>
                                    </a:lnTo>
                                    <a:lnTo>
                                      <a:pt x="1937" y="15"/>
                                    </a:lnTo>
                                    <a:lnTo>
                                      <a:pt x="1938" y="13"/>
                                    </a:lnTo>
                                    <a:lnTo>
                                      <a:pt x="1938" y="14"/>
                                    </a:lnTo>
                                    <a:lnTo>
                                      <a:pt x="1939" y="10"/>
                                    </a:lnTo>
                                    <a:lnTo>
                                      <a:pt x="1939" y="13"/>
                                    </a:lnTo>
                                    <a:lnTo>
                                      <a:pt x="1940" y="9"/>
                                    </a:lnTo>
                                    <a:lnTo>
                                      <a:pt x="1940" y="10"/>
                                    </a:lnTo>
                                    <a:lnTo>
                                      <a:pt x="1941" y="8"/>
                                    </a:lnTo>
                                    <a:lnTo>
                                      <a:pt x="1942" y="8"/>
                                    </a:lnTo>
                                    <a:lnTo>
                                      <a:pt x="1943" y="9"/>
                                    </a:lnTo>
                                    <a:lnTo>
                                      <a:pt x="1943" y="11"/>
                                    </a:lnTo>
                                    <a:lnTo>
                                      <a:pt x="1945" y="14"/>
                                    </a:lnTo>
                                    <a:lnTo>
                                      <a:pt x="1945" y="18"/>
                                    </a:lnTo>
                                    <a:lnTo>
                                      <a:pt x="1946" y="21"/>
                                    </a:lnTo>
                                    <a:lnTo>
                                      <a:pt x="1946" y="23"/>
                                    </a:lnTo>
                                    <a:lnTo>
                                      <a:pt x="1947" y="24"/>
                                    </a:lnTo>
                                  </a:path>
                                </a:pathLst>
                              </a:custGeom>
                              <a:noFill/>
                              <a:ln w="1588">
                                <a:solidFill>
                                  <a:srgbClr val="FF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47" name="Freeform 47"/>
                            <wps:cNvSpPr>
                              <a:spLocks/>
                            </wps:cNvSpPr>
                            <wps:spPr bwMode="auto">
                              <a:xfrm>
                                <a:off x="275660" y="2691957"/>
                                <a:ext cx="3090863" cy="92426"/>
                              </a:xfrm>
                              <a:custGeom>
                                <a:avLst/>
                                <a:gdLst>
                                  <a:gd name="T0" fmla="*/ 28 w 1947"/>
                                  <a:gd name="T1" fmla="*/ 20 h 37"/>
                                  <a:gd name="T2" fmla="*/ 57 w 1947"/>
                                  <a:gd name="T3" fmla="*/ 20 h 37"/>
                                  <a:gd name="T4" fmla="*/ 89 w 1947"/>
                                  <a:gd name="T5" fmla="*/ 20 h 37"/>
                                  <a:gd name="T6" fmla="*/ 117 w 1947"/>
                                  <a:gd name="T7" fmla="*/ 29 h 37"/>
                                  <a:gd name="T8" fmla="*/ 146 w 1947"/>
                                  <a:gd name="T9" fmla="*/ 21 h 37"/>
                                  <a:gd name="T10" fmla="*/ 178 w 1947"/>
                                  <a:gd name="T11" fmla="*/ 14 h 37"/>
                                  <a:gd name="T12" fmla="*/ 206 w 1947"/>
                                  <a:gd name="T13" fmla="*/ 13 h 37"/>
                                  <a:gd name="T14" fmla="*/ 240 w 1947"/>
                                  <a:gd name="T15" fmla="*/ 26 h 37"/>
                                  <a:gd name="T16" fmla="*/ 269 w 1947"/>
                                  <a:gd name="T17" fmla="*/ 14 h 37"/>
                                  <a:gd name="T18" fmla="*/ 301 w 1947"/>
                                  <a:gd name="T19" fmla="*/ 9 h 37"/>
                                  <a:gd name="T20" fmla="*/ 331 w 1947"/>
                                  <a:gd name="T21" fmla="*/ 12 h 37"/>
                                  <a:gd name="T22" fmla="*/ 360 w 1947"/>
                                  <a:gd name="T23" fmla="*/ 8 h 37"/>
                                  <a:gd name="T24" fmla="*/ 390 w 1947"/>
                                  <a:gd name="T25" fmla="*/ 15 h 37"/>
                                  <a:gd name="T26" fmla="*/ 418 w 1947"/>
                                  <a:gd name="T27" fmla="*/ 25 h 37"/>
                                  <a:gd name="T28" fmla="*/ 450 w 1947"/>
                                  <a:gd name="T29" fmla="*/ 22 h 37"/>
                                  <a:gd name="T30" fmla="*/ 480 w 1947"/>
                                  <a:gd name="T31" fmla="*/ 17 h 37"/>
                                  <a:gd name="T32" fmla="*/ 511 w 1947"/>
                                  <a:gd name="T33" fmla="*/ 18 h 37"/>
                                  <a:gd name="T34" fmla="*/ 540 w 1947"/>
                                  <a:gd name="T35" fmla="*/ 26 h 37"/>
                                  <a:gd name="T36" fmla="*/ 569 w 1947"/>
                                  <a:gd name="T37" fmla="*/ 14 h 37"/>
                                  <a:gd name="T38" fmla="*/ 601 w 1947"/>
                                  <a:gd name="T39" fmla="*/ 15 h 37"/>
                                  <a:gd name="T40" fmla="*/ 632 w 1947"/>
                                  <a:gd name="T41" fmla="*/ 20 h 37"/>
                                  <a:gd name="T42" fmla="*/ 661 w 1947"/>
                                  <a:gd name="T43" fmla="*/ 14 h 37"/>
                                  <a:gd name="T44" fmla="*/ 694 w 1947"/>
                                  <a:gd name="T45" fmla="*/ 13 h 37"/>
                                  <a:gd name="T46" fmla="*/ 724 w 1947"/>
                                  <a:gd name="T47" fmla="*/ 26 h 37"/>
                                  <a:gd name="T48" fmla="*/ 756 w 1947"/>
                                  <a:gd name="T49" fmla="*/ 20 h 37"/>
                                  <a:gd name="T50" fmla="*/ 786 w 1947"/>
                                  <a:gd name="T51" fmla="*/ 20 h 37"/>
                                  <a:gd name="T52" fmla="*/ 820 w 1947"/>
                                  <a:gd name="T53" fmla="*/ 16 h 37"/>
                                  <a:gd name="T54" fmla="*/ 854 w 1947"/>
                                  <a:gd name="T55" fmla="*/ 23 h 37"/>
                                  <a:gd name="T56" fmla="*/ 889 w 1947"/>
                                  <a:gd name="T57" fmla="*/ 21 h 37"/>
                                  <a:gd name="T58" fmla="*/ 918 w 1947"/>
                                  <a:gd name="T59" fmla="*/ 9 h 37"/>
                                  <a:gd name="T60" fmla="*/ 948 w 1947"/>
                                  <a:gd name="T61" fmla="*/ 13 h 37"/>
                                  <a:gd name="T62" fmla="*/ 977 w 1947"/>
                                  <a:gd name="T63" fmla="*/ 17 h 37"/>
                                  <a:gd name="T64" fmla="*/ 1006 w 1947"/>
                                  <a:gd name="T65" fmla="*/ 24 h 37"/>
                                  <a:gd name="T66" fmla="*/ 1038 w 1947"/>
                                  <a:gd name="T67" fmla="*/ 8 h 37"/>
                                  <a:gd name="T68" fmla="*/ 1066 w 1947"/>
                                  <a:gd name="T69" fmla="*/ 20 h 37"/>
                                  <a:gd name="T70" fmla="*/ 1099 w 1947"/>
                                  <a:gd name="T71" fmla="*/ 9 h 37"/>
                                  <a:gd name="T72" fmla="*/ 1127 w 1947"/>
                                  <a:gd name="T73" fmla="*/ 22 h 37"/>
                                  <a:gd name="T74" fmla="*/ 1156 w 1947"/>
                                  <a:gd name="T75" fmla="*/ 14 h 37"/>
                                  <a:gd name="T76" fmla="*/ 1183 w 1947"/>
                                  <a:gd name="T77" fmla="*/ 20 h 37"/>
                                  <a:gd name="T78" fmla="*/ 1214 w 1947"/>
                                  <a:gd name="T79" fmla="*/ 20 h 37"/>
                                  <a:gd name="T80" fmla="*/ 1245 w 1947"/>
                                  <a:gd name="T81" fmla="*/ 17 h 37"/>
                                  <a:gd name="T82" fmla="*/ 1274 w 1947"/>
                                  <a:gd name="T83" fmla="*/ 21 h 37"/>
                                  <a:gd name="T84" fmla="*/ 1306 w 1947"/>
                                  <a:gd name="T85" fmla="*/ 16 h 37"/>
                                  <a:gd name="T86" fmla="*/ 1335 w 1947"/>
                                  <a:gd name="T87" fmla="*/ 22 h 37"/>
                                  <a:gd name="T88" fmla="*/ 1364 w 1947"/>
                                  <a:gd name="T89" fmla="*/ 15 h 37"/>
                                  <a:gd name="T90" fmla="*/ 1393 w 1947"/>
                                  <a:gd name="T91" fmla="*/ 18 h 37"/>
                                  <a:gd name="T92" fmla="*/ 1423 w 1947"/>
                                  <a:gd name="T93" fmla="*/ 15 h 37"/>
                                  <a:gd name="T94" fmla="*/ 1453 w 1947"/>
                                  <a:gd name="T95" fmla="*/ 24 h 37"/>
                                  <a:gd name="T96" fmla="*/ 1483 w 1947"/>
                                  <a:gd name="T97" fmla="*/ 14 h 37"/>
                                  <a:gd name="T98" fmla="*/ 1515 w 1947"/>
                                  <a:gd name="T99" fmla="*/ 18 h 37"/>
                                  <a:gd name="T100" fmla="*/ 1542 w 1947"/>
                                  <a:gd name="T101" fmla="*/ 13 h 37"/>
                                  <a:gd name="T102" fmla="*/ 1578 w 1947"/>
                                  <a:gd name="T103" fmla="*/ 21 h 37"/>
                                  <a:gd name="T104" fmla="*/ 1611 w 1947"/>
                                  <a:gd name="T105" fmla="*/ 20 h 37"/>
                                  <a:gd name="T106" fmla="*/ 1640 w 1947"/>
                                  <a:gd name="T107" fmla="*/ 14 h 37"/>
                                  <a:gd name="T108" fmla="*/ 1670 w 1947"/>
                                  <a:gd name="T109" fmla="*/ 17 h 37"/>
                                  <a:gd name="T110" fmla="*/ 1705 w 1947"/>
                                  <a:gd name="T111" fmla="*/ 18 h 37"/>
                                  <a:gd name="T112" fmla="*/ 1736 w 1947"/>
                                  <a:gd name="T113" fmla="*/ 32 h 37"/>
                                  <a:gd name="T114" fmla="*/ 1765 w 1947"/>
                                  <a:gd name="T115" fmla="*/ 17 h 37"/>
                                  <a:gd name="T116" fmla="*/ 1802 w 1947"/>
                                  <a:gd name="T117" fmla="*/ 15 h 37"/>
                                  <a:gd name="T118" fmla="*/ 1829 w 1947"/>
                                  <a:gd name="T119" fmla="*/ 22 h 37"/>
                                  <a:gd name="T120" fmla="*/ 1859 w 1947"/>
                                  <a:gd name="T121" fmla="*/ 20 h 37"/>
                                  <a:gd name="T122" fmla="*/ 1890 w 1947"/>
                                  <a:gd name="T123" fmla="*/ 15 h 37"/>
                                  <a:gd name="T124" fmla="*/ 1920 w 1947"/>
                                  <a:gd name="T125" fmla="*/ 21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947" h="37">
                                    <a:moveTo>
                                      <a:pt x="0" y="16"/>
                                    </a:moveTo>
                                    <a:lnTo>
                                      <a:pt x="0" y="16"/>
                                    </a:lnTo>
                                    <a:lnTo>
                                      <a:pt x="1" y="16"/>
                                    </a:lnTo>
                                    <a:lnTo>
                                      <a:pt x="2" y="13"/>
                                    </a:lnTo>
                                    <a:lnTo>
                                      <a:pt x="2" y="15"/>
                                    </a:lnTo>
                                    <a:lnTo>
                                      <a:pt x="3" y="8"/>
                                    </a:lnTo>
                                    <a:lnTo>
                                      <a:pt x="3" y="12"/>
                                    </a:lnTo>
                                    <a:lnTo>
                                      <a:pt x="4" y="5"/>
                                    </a:lnTo>
                                    <a:lnTo>
                                      <a:pt x="4" y="7"/>
                                    </a:lnTo>
                                    <a:lnTo>
                                      <a:pt x="5" y="5"/>
                                    </a:lnTo>
                                    <a:lnTo>
                                      <a:pt x="7" y="5"/>
                                    </a:lnTo>
                                    <a:lnTo>
                                      <a:pt x="7" y="7"/>
                                    </a:lnTo>
                                    <a:lnTo>
                                      <a:pt x="8" y="8"/>
                                    </a:lnTo>
                                    <a:lnTo>
                                      <a:pt x="8" y="11"/>
                                    </a:lnTo>
                                    <a:lnTo>
                                      <a:pt x="9" y="11"/>
                                    </a:lnTo>
                                    <a:lnTo>
                                      <a:pt x="9" y="12"/>
                                    </a:lnTo>
                                    <a:lnTo>
                                      <a:pt x="10" y="12"/>
                                    </a:lnTo>
                                    <a:lnTo>
                                      <a:pt x="11" y="12"/>
                                    </a:lnTo>
                                    <a:lnTo>
                                      <a:pt x="11" y="13"/>
                                    </a:lnTo>
                                    <a:lnTo>
                                      <a:pt x="12" y="14"/>
                                    </a:lnTo>
                                    <a:lnTo>
                                      <a:pt x="12" y="16"/>
                                    </a:lnTo>
                                    <a:lnTo>
                                      <a:pt x="13" y="16"/>
                                    </a:lnTo>
                                    <a:lnTo>
                                      <a:pt x="13" y="17"/>
                                    </a:lnTo>
                                    <a:lnTo>
                                      <a:pt x="15" y="18"/>
                                    </a:lnTo>
                                    <a:lnTo>
                                      <a:pt x="16" y="20"/>
                                    </a:lnTo>
                                    <a:lnTo>
                                      <a:pt x="17" y="21"/>
                                    </a:lnTo>
                                    <a:lnTo>
                                      <a:pt x="17" y="23"/>
                                    </a:lnTo>
                                    <a:lnTo>
                                      <a:pt x="18" y="24"/>
                                    </a:lnTo>
                                    <a:lnTo>
                                      <a:pt x="18" y="27"/>
                                    </a:lnTo>
                                    <a:lnTo>
                                      <a:pt x="19" y="29"/>
                                    </a:lnTo>
                                    <a:lnTo>
                                      <a:pt x="19" y="30"/>
                                    </a:lnTo>
                                    <a:lnTo>
                                      <a:pt x="20" y="30"/>
                                    </a:lnTo>
                                    <a:lnTo>
                                      <a:pt x="21" y="25"/>
                                    </a:lnTo>
                                    <a:lnTo>
                                      <a:pt x="21" y="29"/>
                                    </a:lnTo>
                                    <a:lnTo>
                                      <a:pt x="22" y="21"/>
                                    </a:lnTo>
                                    <a:lnTo>
                                      <a:pt x="22" y="24"/>
                                    </a:lnTo>
                                    <a:lnTo>
                                      <a:pt x="24" y="17"/>
                                    </a:lnTo>
                                    <a:lnTo>
                                      <a:pt x="24" y="20"/>
                                    </a:lnTo>
                                    <a:lnTo>
                                      <a:pt x="25" y="15"/>
                                    </a:lnTo>
                                    <a:lnTo>
                                      <a:pt x="25" y="16"/>
                                    </a:lnTo>
                                    <a:lnTo>
                                      <a:pt x="26" y="14"/>
                                    </a:lnTo>
                                    <a:lnTo>
                                      <a:pt x="26" y="15"/>
                                    </a:lnTo>
                                    <a:lnTo>
                                      <a:pt x="27" y="15"/>
                                    </a:lnTo>
                                    <a:lnTo>
                                      <a:pt x="27" y="16"/>
                                    </a:lnTo>
                                    <a:lnTo>
                                      <a:pt x="28" y="17"/>
                                    </a:lnTo>
                                    <a:lnTo>
                                      <a:pt x="28" y="20"/>
                                    </a:lnTo>
                                    <a:lnTo>
                                      <a:pt x="29" y="21"/>
                                    </a:lnTo>
                                    <a:lnTo>
                                      <a:pt x="29" y="22"/>
                                    </a:lnTo>
                                    <a:lnTo>
                                      <a:pt x="30" y="23"/>
                                    </a:lnTo>
                                    <a:lnTo>
                                      <a:pt x="31" y="21"/>
                                    </a:lnTo>
                                    <a:lnTo>
                                      <a:pt x="31" y="22"/>
                                    </a:lnTo>
                                    <a:lnTo>
                                      <a:pt x="33" y="20"/>
                                    </a:lnTo>
                                    <a:lnTo>
                                      <a:pt x="34" y="18"/>
                                    </a:lnTo>
                                    <a:lnTo>
                                      <a:pt x="34" y="20"/>
                                    </a:lnTo>
                                    <a:lnTo>
                                      <a:pt x="35" y="20"/>
                                    </a:lnTo>
                                    <a:lnTo>
                                      <a:pt x="36" y="21"/>
                                    </a:lnTo>
                                    <a:lnTo>
                                      <a:pt x="37" y="20"/>
                                    </a:lnTo>
                                    <a:lnTo>
                                      <a:pt x="37" y="21"/>
                                    </a:lnTo>
                                    <a:lnTo>
                                      <a:pt x="38" y="20"/>
                                    </a:lnTo>
                                    <a:lnTo>
                                      <a:pt x="39" y="17"/>
                                    </a:lnTo>
                                    <a:lnTo>
                                      <a:pt x="39" y="18"/>
                                    </a:lnTo>
                                    <a:lnTo>
                                      <a:pt x="40" y="15"/>
                                    </a:lnTo>
                                    <a:lnTo>
                                      <a:pt x="40" y="16"/>
                                    </a:lnTo>
                                    <a:lnTo>
                                      <a:pt x="42" y="14"/>
                                    </a:lnTo>
                                    <a:lnTo>
                                      <a:pt x="42" y="15"/>
                                    </a:lnTo>
                                    <a:lnTo>
                                      <a:pt x="43" y="12"/>
                                    </a:lnTo>
                                    <a:lnTo>
                                      <a:pt x="43" y="13"/>
                                    </a:lnTo>
                                    <a:lnTo>
                                      <a:pt x="44" y="8"/>
                                    </a:lnTo>
                                    <a:lnTo>
                                      <a:pt x="44" y="11"/>
                                    </a:lnTo>
                                    <a:lnTo>
                                      <a:pt x="45" y="6"/>
                                    </a:lnTo>
                                    <a:lnTo>
                                      <a:pt x="45" y="7"/>
                                    </a:lnTo>
                                    <a:lnTo>
                                      <a:pt x="46" y="6"/>
                                    </a:lnTo>
                                    <a:lnTo>
                                      <a:pt x="46" y="7"/>
                                    </a:lnTo>
                                    <a:lnTo>
                                      <a:pt x="47" y="8"/>
                                    </a:lnTo>
                                    <a:lnTo>
                                      <a:pt x="47" y="11"/>
                                    </a:lnTo>
                                    <a:lnTo>
                                      <a:pt x="48" y="13"/>
                                    </a:lnTo>
                                    <a:lnTo>
                                      <a:pt x="48" y="14"/>
                                    </a:lnTo>
                                    <a:lnTo>
                                      <a:pt x="49" y="15"/>
                                    </a:lnTo>
                                    <a:lnTo>
                                      <a:pt x="49" y="18"/>
                                    </a:lnTo>
                                    <a:lnTo>
                                      <a:pt x="51" y="20"/>
                                    </a:lnTo>
                                    <a:lnTo>
                                      <a:pt x="51" y="22"/>
                                    </a:lnTo>
                                    <a:lnTo>
                                      <a:pt x="52" y="23"/>
                                    </a:lnTo>
                                    <a:lnTo>
                                      <a:pt x="52" y="26"/>
                                    </a:lnTo>
                                    <a:lnTo>
                                      <a:pt x="53" y="27"/>
                                    </a:lnTo>
                                    <a:lnTo>
                                      <a:pt x="53" y="30"/>
                                    </a:lnTo>
                                    <a:lnTo>
                                      <a:pt x="54" y="30"/>
                                    </a:lnTo>
                                    <a:lnTo>
                                      <a:pt x="54" y="31"/>
                                    </a:lnTo>
                                    <a:lnTo>
                                      <a:pt x="55" y="29"/>
                                    </a:lnTo>
                                    <a:lnTo>
                                      <a:pt x="55" y="31"/>
                                    </a:lnTo>
                                    <a:lnTo>
                                      <a:pt x="56" y="24"/>
                                    </a:lnTo>
                                    <a:lnTo>
                                      <a:pt x="56" y="27"/>
                                    </a:lnTo>
                                    <a:lnTo>
                                      <a:pt x="57" y="20"/>
                                    </a:lnTo>
                                    <a:lnTo>
                                      <a:pt x="57" y="23"/>
                                    </a:lnTo>
                                    <a:lnTo>
                                      <a:pt x="59" y="16"/>
                                    </a:lnTo>
                                    <a:lnTo>
                                      <a:pt x="59" y="18"/>
                                    </a:lnTo>
                                    <a:lnTo>
                                      <a:pt x="60" y="16"/>
                                    </a:lnTo>
                                    <a:lnTo>
                                      <a:pt x="61" y="16"/>
                                    </a:lnTo>
                                    <a:lnTo>
                                      <a:pt x="61" y="17"/>
                                    </a:lnTo>
                                    <a:lnTo>
                                      <a:pt x="62" y="16"/>
                                    </a:lnTo>
                                    <a:lnTo>
                                      <a:pt x="62" y="17"/>
                                    </a:lnTo>
                                    <a:lnTo>
                                      <a:pt x="63" y="12"/>
                                    </a:lnTo>
                                    <a:lnTo>
                                      <a:pt x="63" y="15"/>
                                    </a:lnTo>
                                    <a:lnTo>
                                      <a:pt x="64" y="8"/>
                                    </a:lnTo>
                                    <a:lnTo>
                                      <a:pt x="64" y="11"/>
                                    </a:lnTo>
                                    <a:lnTo>
                                      <a:pt x="65" y="8"/>
                                    </a:lnTo>
                                    <a:lnTo>
                                      <a:pt x="66" y="8"/>
                                    </a:lnTo>
                                    <a:lnTo>
                                      <a:pt x="66" y="11"/>
                                    </a:lnTo>
                                    <a:lnTo>
                                      <a:pt x="68" y="11"/>
                                    </a:lnTo>
                                    <a:lnTo>
                                      <a:pt x="68" y="12"/>
                                    </a:lnTo>
                                    <a:lnTo>
                                      <a:pt x="69" y="12"/>
                                    </a:lnTo>
                                    <a:lnTo>
                                      <a:pt x="70" y="13"/>
                                    </a:lnTo>
                                    <a:lnTo>
                                      <a:pt x="71" y="14"/>
                                    </a:lnTo>
                                    <a:lnTo>
                                      <a:pt x="71" y="15"/>
                                    </a:lnTo>
                                    <a:lnTo>
                                      <a:pt x="72" y="16"/>
                                    </a:lnTo>
                                    <a:lnTo>
                                      <a:pt x="72" y="18"/>
                                    </a:lnTo>
                                    <a:lnTo>
                                      <a:pt x="73" y="20"/>
                                    </a:lnTo>
                                    <a:lnTo>
                                      <a:pt x="73" y="21"/>
                                    </a:lnTo>
                                    <a:lnTo>
                                      <a:pt x="74" y="22"/>
                                    </a:lnTo>
                                    <a:lnTo>
                                      <a:pt x="75" y="23"/>
                                    </a:lnTo>
                                    <a:lnTo>
                                      <a:pt x="77" y="24"/>
                                    </a:lnTo>
                                    <a:lnTo>
                                      <a:pt x="78" y="25"/>
                                    </a:lnTo>
                                    <a:lnTo>
                                      <a:pt x="79" y="26"/>
                                    </a:lnTo>
                                    <a:lnTo>
                                      <a:pt x="80" y="26"/>
                                    </a:lnTo>
                                    <a:lnTo>
                                      <a:pt x="81" y="26"/>
                                    </a:lnTo>
                                    <a:lnTo>
                                      <a:pt x="82" y="24"/>
                                    </a:lnTo>
                                    <a:lnTo>
                                      <a:pt x="82" y="25"/>
                                    </a:lnTo>
                                    <a:lnTo>
                                      <a:pt x="83" y="21"/>
                                    </a:lnTo>
                                    <a:lnTo>
                                      <a:pt x="83" y="23"/>
                                    </a:lnTo>
                                    <a:lnTo>
                                      <a:pt x="84" y="16"/>
                                    </a:lnTo>
                                    <a:lnTo>
                                      <a:pt x="84" y="18"/>
                                    </a:lnTo>
                                    <a:lnTo>
                                      <a:pt x="86" y="14"/>
                                    </a:lnTo>
                                    <a:lnTo>
                                      <a:pt x="86" y="15"/>
                                    </a:lnTo>
                                    <a:lnTo>
                                      <a:pt x="87" y="14"/>
                                    </a:lnTo>
                                    <a:lnTo>
                                      <a:pt x="87" y="15"/>
                                    </a:lnTo>
                                    <a:lnTo>
                                      <a:pt x="88" y="15"/>
                                    </a:lnTo>
                                    <a:lnTo>
                                      <a:pt x="88" y="17"/>
                                    </a:lnTo>
                                    <a:lnTo>
                                      <a:pt x="89" y="18"/>
                                    </a:lnTo>
                                    <a:lnTo>
                                      <a:pt x="89" y="20"/>
                                    </a:lnTo>
                                    <a:lnTo>
                                      <a:pt x="90" y="18"/>
                                    </a:lnTo>
                                    <a:lnTo>
                                      <a:pt x="90" y="20"/>
                                    </a:lnTo>
                                    <a:lnTo>
                                      <a:pt x="91" y="15"/>
                                    </a:lnTo>
                                    <a:lnTo>
                                      <a:pt x="91" y="17"/>
                                    </a:lnTo>
                                    <a:lnTo>
                                      <a:pt x="92" y="11"/>
                                    </a:lnTo>
                                    <a:lnTo>
                                      <a:pt x="92" y="13"/>
                                    </a:lnTo>
                                    <a:lnTo>
                                      <a:pt x="93" y="7"/>
                                    </a:lnTo>
                                    <a:lnTo>
                                      <a:pt x="93" y="9"/>
                                    </a:lnTo>
                                    <a:lnTo>
                                      <a:pt x="95" y="6"/>
                                    </a:lnTo>
                                    <a:lnTo>
                                      <a:pt x="95" y="7"/>
                                    </a:lnTo>
                                    <a:lnTo>
                                      <a:pt x="96" y="7"/>
                                    </a:lnTo>
                                    <a:lnTo>
                                      <a:pt x="96" y="11"/>
                                    </a:lnTo>
                                    <a:lnTo>
                                      <a:pt x="97" y="12"/>
                                    </a:lnTo>
                                    <a:lnTo>
                                      <a:pt x="97" y="14"/>
                                    </a:lnTo>
                                    <a:lnTo>
                                      <a:pt x="98" y="15"/>
                                    </a:lnTo>
                                    <a:lnTo>
                                      <a:pt x="98" y="16"/>
                                    </a:lnTo>
                                    <a:lnTo>
                                      <a:pt x="99" y="15"/>
                                    </a:lnTo>
                                    <a:lnTo>
                                      <a:pt x="99" y="16"/>
                                    </a:lnTo>
                                    <a:lnTo>
                                      <a:pt x="100" y="14"/>
                                    </a:lnTo>
                                    <a:lnTo>
                                      <a:pt x="100" y="15"/>
                                    </a:lnTo>
                                    <a:lnTo>
                                      <a:pt x="101" y="14"/>
                                    </a:lnTo>
                                    <a:lnTo>
                                      <a:pt x="103" y="15"/>
                                    </a:lnTo>
                                    <a:lnTo>
                                      <a:pt x="104" y="15"/>
                                    </a:lnTo>
                                    <a:lnTo>
                                      <a:pt x="104" y="16"/>
                                    </a:lnTo>
                                    <a:lnTo>
                                      <a:pt x="105" y="16"/>
                                    </a:lnTo>
                                    <a:lnTo>
                                      <a:pt x="106" y="17"/>
                                    </a:lnTo>
                                    <a:lnTo>
                                      <a:pt x="106" y="18"/>
                                    </a:lnTo>
                                    <a:lnTo>
                                      <a:pt x="107" y="18"/>
                                    </a:lnTo>
                                    <a:lnTo>
                                      <a:pt x="107" y="20"/>
                                    </a:lnTo>
                                    <a:lnTo>
                                      <a:pt x="108" y="21"/>
                                    </a:lnTo>
                                    <a:lnTo>
                                      <a:pt x="108" y="22"/>
                                    </a:lnTo>
                                    <a:lnTo>
                                      <a:pt x="109" y="22"/>
                                    </a:lnTo>
                                    <a:lnTo>
                                      <a:pt x="109" y="23"/>
                                    </a:lnTo>
                                    <a:lnTo>
                                      <a:pt x="110" y="24"/>
                                    </a:lnTo>
                                    <a:lnTo>
                                      <a:pt x="110" y="25"/>
                                    </a:lnTo>
                                    <a:lnTo>
                                      <a:pt x="112" y="27"/>
                                    </a:lnTo>
                                    <a:lnTo>
                                      <a:pt x="112" y="30"/>
                                    </a:lnTo>
                                    <a:lnTo>
                                      <a:pt x="113" y="31"/>
                                    </a:lnTo>
                                    <a:lnTo>
                                      <a:pt x="113" y="32"/>
                                    </a:lnTo>
                                    <a:lnTo>
                                      <a:pt x="114" y="33"/>
                                    </a:lnTo>
                                    <a:lnTo>
                                      <a:pt x="115" y="32"/>
                                    </a:lnTo>
                                    <a:lnTo>
                                      <a:pt x="115" y="33"/>
                                    </a:lnTo>
                                    <a:lnTo>
                                      <a:pt x="116" y="30"/>
                                    </a:lnTo>
                                    <a:lnTo>
                                      <a:pt x="116" y="31"/>
                                    </a:lnTo>
                                    <a:lnTo>
                                      <a:pt x="117" y="27"/>
                                    </a:lnTo>
                                    <a:lnTo>
                                      <a:pt x="117" y="29"/>
                                    </a:lnTo>
                                    <a:lnTo>
                                      <a:pt x="118" y="25"/>
                                    </a:lnTo>
                                    <a:lnTo>
                                      <a:pt x="118" y="26"/>
                                    </a:lnTo>
                                    <a:lnTo>
                                      <a:pt x="119" y="23"/>
                                    </a:lnTo>
                                    <a:lnTo>
                                      <a:pt x="119" y="24"/>
                                    </a:lnTo>
                                    <a:lnTo>
                                      <a:pt x="121" y="20"/>
                                    </a:lnTo>
                                    <a:lnTo>
                                      <a:pt x="121" y="22"/>
                                    </a:lnTo>
                                    <a:lnTo>
                                      <a:pt x="122" y="15"/>
                                    </a:lnTo>
                                    <a:lnTo>
                                      <a:pt x="122" y="18"/>
                                    </a:lnTo>
                                    <a:lnTo>
                                      <a:pt x="123" y="12"/>
                                    </a:lnTo>
                                    <a:lnTo>
                                      <a:pt x="123" y="14"/>
                                    </a:lnTo>
                                    <a:lnTo>
                                      <a:pt x="124" y="8"/>
                                    </a:lnTo>
                                    <a:lnTo>
                                      <a:pt x="124" y="11"/>
                                    </a:lnTo>
                                    <a:lnTo>
                                      <a:pt x="125" y="7"/>
                                    </a:lnTo>
                                    <a:lnTo>
                                      <a:pt x="125" y="8"/>
                                    </a:lnTo>
                                    <a:lnTo>
                                      <a:pt x="126" y="7"/>
                                    </a:lnTo>
                                    <a:lnTo>
                                      <a:pt x="127" y="8"/>
                                    </a:lnTo>
                                    <a:lnTo>
                                      <a:pt x="128" y="8"/>
                                    </a:lnTo>
                                    <a:lnTo>
                                      <a:pt x="128" y="9"/>
                                    </a:lnTo>
                                    <a:lnTo>
                                      <a:pt x="130" y="11"/>
                                    </a:lnTo>
                                    <a:lnTo>
                                      <a:pt x="130" y="12"/>
                                    </a:lnTo>
                                    <a:lnTo>
                                      <a:pt x="131" y="13"/>
                                    </a:lnTo>
                                    <a:lnTo>
                                      <a:pt x="131" y="14"/>
                                    </a:lnTo>
                                    <a:lnTo>
                                      <a:pt x="132" y="15"/>
                                    </a:lnTo>
                                    <a:lnTo>
                                      <a:pt x="132" y="16"/>
                                    </a:lnTo>
                                    <a:lnTo>
                                      <a:pt x="133" y="17"/>
                                    </a:lnTo>
                                    <a:lnTo>
                                      <a:pt x="134" y="17"/>
                                    </a:lnTo>
                                    <a:lnTo>
                                      <a:pt x="135" y="15"/>
                                    </a:lnTo>
                                    <a:lnTo>
                                      <a:pt x="135" y="17"/>
                                    </a:lnTo>
                                    <a:lnTo>
                                      <a:pt x="136" y="13"/>
                                    </a:lnTo>
                                    <a:lnTo>
                                      <a:pt x="136" y="14"/>
                                    </a:lnTo>
                                    <a:lnTo>
                                      <a:pt x="137" y="9"/>
                                    </a:lnTo>
                                    <a:lnTo>
                                      <a:pt x="137" y="12"/>
                                    </a:lnTo>
                                    <a:lnTo>
                                      <a:pt x="139" y="7"/>
                                    </a:lnTo>
                                    <a:lnTo>
                                      <a:pt x="139" y="8"/>
                                    </a:lnTo>
                                    <a:lnTo>
                                      <a:pt x="140" y="7"/>
                                    </a:lnTo>
                                    <a:lnTo>
                                      <a:pt x="141" y="8"/>
                                    </a:lnTo>
                                    <a:lnTo>
                                      <a:pt x="142" y="8"/>
                                    </a:lnTo>
                                    <a:lnTo>
                                      <a:pt x="142" y="9"/>
                                    </a:lnTo>
                                    <a:lnTo>
                                      <a:pt x="143" y="9"/>
                                    </a:lnTo>
                                    <a:lnTo>
                                      <a:pt x="143" y="11"/>
                                    </a:lnTo>
                                    <a:lnTo>
                                      <a:pt x="144" y="12"/>
                                    </a:lnTo>
                                    <a:lnTo>
                                      <a:pt x="144" y="15"/>
                                    </a:lnTo>
                                    <a:lnTo>
                                      <a:pt x="145" y="16"/>
                                    </a:lnTo>
                                    <a:lnTo>
                                      <a:pt x="145" y="18"/>
                                    </a:lnTo>
                                    <a:lnTo>
                                      <a:pt x="146" y="20"/>
                                    </a:lnTo>
                                    <a:lnTo>
                                      <a:pt x="146" y="21"/>
                                    </a:lnTo>
                                    <a:lnTo>
                                      <a:pt x="148" y="21"/>
                                    </a:lnTo>
                                    <a:lnTo>
                                      <a:pt x="148" y="23"/>
                                    </a:lnTo>
                                    <a:lnTo>
                                      <a:pt x="149" y="24"/>
                                    </a:lnTo>
                                    <a:lnTo>
                                      <a:pt x="149" y="25"/>
                                    </a:lnTo>
                                    <a:lnTo>
                                      <a:pt x="150" y="26"/>
                                    </a:lnTo>
                                    <a:lnTo>
                                      <a:pt x="150" y="29"/>
                                    </a:lnTo>
                                    <a:lnTo>
                                      <a:pt x="151" y="30"/>
                                    </a:lnTo>
                                    <a:lnTo>
                                      <a:pt x="151" y="31"/>
                                    </a:lnTo>
                                    <a:lnTo>
                                      <a:pt x="152" y="32"/>
                                    </a:lnTo>
                                    <a:lnTo>
                                      <a:pt x="153" y="31"/>
                                    </a:lnTo>
                                    <a:lnTo>
                                      <a:pt x="153" y="32"/>
                                    </a:lnTo>
                                    <a:lnTo>
                                      <a:pt x="154" y="30"/>
                                    </a:lnTo>
                                    <a:lnTo>
                                      <a:pt x="154" y="31"/>
                                    </a:lnTo>
                                    <a:lnTo>
                                      <a:pt x="156" y="27"/>
                                    </a:lnTo>
                                    <a:lnTo>
                                      <a:pt x="156" y="29"/>
                                    </a:lnTo>
                                    <a:lnTo>
                                      <a:pt x="157" y="25"/>
                                    </a:lnTo>
                                    <a:lnTo>
                                      <a:pt x="157" y="26"/>
                                    </a:lnTo>
                                    <a:lnTo>
                                      <a:pt x="158" y="24"/>
                                    </a:lnTo>
                                    <a:lnTo>
                                      <a:pt x="158" y="25"/>
                                    </a:lnTo>
                                    <a:lnTo>
                                      <a:pt x="159" y="23"/>
                                    </a:lnTo>
                                    <a:lnTo>
                                      <a:pt x="159" y="24"/>
                                    </a:lnTo>
                                    <a:lnTo>
                                      <a:pt x="160" y="21"/>
                                    </a:lnTo>
                                    <a:lnTo>
                                      <a:pt x="160" y="22"/>
                                    </a:lnTo>
                                    <a:lnTo>
                                      <a:pt x="161" y="18"/>
                                    </a:lnTo>
                                    <a:lnTo>
                                      <a:pt x="161" y="20"/>
                                    </a:lnTo>
                                    <a:lnTo>
                                      <a:pt x="162" y="18"/>
                                    </a:lnTo>
                                    <a:lnTo>
                                      <a:pt x="163" y="17"/>
                                    </a:lnTo>
                                    <a:lnTo>
                                      <a:pt x="165" y="16"/>
                                    </a:lnTo>
                                    <a:lnTo>
                                      <a:pt x="165" y="17"/>
                                    </a:lnTo>
                                    <a:lnTo>
                                      <a:pt x="166" y="15"/>
                                    </a:lnTo>
                                    <a:lnTo>
                                      <a:pt x="166" y="16"/>
                                    </a:lnTo>
                                    <a:lnTo>
                                      <a:pt x="167" y="13"/>
                                    </a:lnTo>
                                    <a:lnTo>
                                      <a:pt x="167" y="14"/>
                                    </a:lnTo>
                                    <a:lnTo>
                                      <a:pt x="168" y="13"/>
                                    </a:lnTo>
                                    <a:lnTo>
                                      <a:pt x="169" y="13"/>
                                    </a:lnTo>
                                    <a:lnTo>
                                      <a:pt x="170" y="14"/>
                                    </a:lnTo>
                                    <a:lnTo>
                                      <a:pt x="171" y="14"/>
                                    </a:lnTo>
                                    <a:lnTo>
                                      <a:pt x="172" y="13"/>
                                    </a:lnTo>
                                    <a:lnTo>
                                      <a:pt x="172" y="14"/>
                                    </a:lnTo>
                                    <a:lnTo>
                                      <a:pt x="174" y="11"/>
                                    </a:lnTo>
                                    <a:lnTo>
                                      <a:pt x="174" y="12"/>
                                    </a:lnTo>
                                    <a:lnTo>
                                      <a:pt x="175" y="11"/>
                                    </a:lnTo>
                                    <a:lnTo>
                                      <a:pt x="176" y="11"/>
                                    </a:lnTo>
                                    <a:lnTo>
                                      <a:pt x="177" y="11"/>
                                    </a:lnTo>
                                    <a:lnTo>
                                      <a:pt x="177" y="13"/>
                                    </a:lnTo>
                                    <a:lnTo>
                                      <a:pt x="178" y="14"/>
                                    </a:lnTo>
                                    <a:lnTo>
                                      <a:pt x="178" y="15"/>
                                    </a:lnTo>
                                    <a:lnTo>
                                      <a:pt x="179" y="16"/>
                                    </a:lnTo>
                                    <a:lnTo>
                                      <a:pt x="179" y="17"/>
                                    </a:lnTo>
                                    <a:lnTo>
                                      <a:pt x="180" y="17"/>
                                    </a:lnTo>
                                    <a:lnTo>
                                      <a:pt x="180" y="18"/>
                                    </a:lnTo>
                                    <a:lnTo>
                                      <a:pt x="181" y="16"/>
                                    </a:lnTo>
                                    <a:lnTo>
                                      <a:pt x="181" y="17"/>
                                    </a:lnTo>
                                    <a:lnTo>
                                      <a:pt x="183" y="14"/>
                                    </a:lnTo>
                                    <a:lnTo>
                                      <a:pt x="183" y="16"/>
                                    </a:lnTo>
                                    <a:lnTo>
                                      <a:pt x="184" y="14"/>
                                    </a:lnTo>
                                    <a:lnTo>
                                      <a:pt x="185" y="15"/>
                                    </a:lnTo>
                                    <a:lnTo>
                                      <a:pt x="185" y="17"/>
                                    </a:lnTo>
                                    <a:lnTo>
                                      <a:pt x="186" y="18"/>
                                    </a:lnTo>
                                    <a:lnTo>
                                      <a:pt x="186" y="21"/>
                                    </a:lnTo>
                                    <a:lnTo>
                                      <a:pt x="187" y="22"/>
                                    </a:lnTo>
                                    <a:lnTo>
                                      <a:pt x="188" y="20"/>
                                    </a:lnTo>
                                    <a:lnTo>
                                      <a:pt x="188" y="22"/>
                                    </a:lnTo>
                                    <a:lnTo>
                                      <a:pt x="189" y="16"/>
                                    </a:lnTo>
                                    <a:lnTo>
                                      <a:pt x="189" y="18"/>
                                    </a:lnTo>
                                    <a:lnTo>
                                      <a:pt x="190" y="15"/>
                                    </a:lnTo>
                                    <a:lnTo>
                                      <a:pt x="192" y="14"/>
                                    </a:lnTo>
                                    <a:lnTo>
                                      <a:pt x="193" y="14"/>
                                    </a:lnTo>
                                    <a:lnTo>
                                      <a:pt x="193" y="15"/>
                                    </a:lnTo>
                                    <a:lnTo>
                                      <a:pt x="194" y="15"/>
                                    </a:lnTo>
                                    <a:lnTo>
                                      <a:pt x="194" y="17"/>
                                    </a:lnTo>
                                    <a:lnTo>
                                      <a:pt x="195" y="18"/>
                                    </a:lnTo>
                                    <a:lnTo>
                                      <a:pt x="195" y="21"/>
                                    </a:lnTo>
                                    <a:lnTo>
                                      <a:pt x="196" y="23"/>
                                    </a:lnTo>
                                    <a:lnTo>
                                      <a:pt x="196" y="26"/>
                                    </a:lnTo>
                                    <a:lnTo>
                                      <a:pt x="197" y="27"/>
                                    </a:lnTo>
                                    <a:lnTo>
                                      <a:pt x="197" y="30"/>
                                    </a:lnTo>
                                    <a:lnTo>
                                      <a:pt x="198" y="31"/>
                                    </a:lnTo>
                                    <a:lnTo>
                                      <a:pt x="198" y="33"/>
                                    </a:lnTo>
                                    <a:lnTo>
                                      <a:pt x="200" y="33"/>
                                    </a:lnTo>
                                    <a:lnTo>
                                      <a:pt x="200" y="34"/>
                                    </a:lnTo>
                                    <a:lnTo>
                                      <a:pt x="201" y="33"/>
                                    </a:lnTo>
                                    <a:lnTo>
                                      <a:pt x="201" y="34"/>
                                    </a:lnTo>
                                    <a:lnTo>
                                      <a:pt x="202" y="31"/>
                                    </a:lnTo>
                                    <a:lnTo>
                                      <a:pt x="202" y="32"/>
                                    </a:lnTo>
                                    <a:lnTo>
                                      <a:pt x="203" y="24"/>
                                    </a:lnTo>
                                    <a:lnTo>
                                      <a:pt x="203" y="29"/>
                                    </a:lnTo>
                                    <a:lnTo>
                                      <a:pt x="204" y="17"/>
                                    </a:lnTo>
                                    <a:lnTo>
                                      <a:pt x="204" y="22"/>
                                    </a:lnTo>
                                    <a:lnTo>
                                      <a:pt x="205" y="14"/>
                                    </a:lnTo>
                                    <a:lnTo>
                                      <a:pt x="205" y="16"/>
                                    </a:lnTo>
                                    <a:lnTo>
                                      <a:pt x="206" y="13"/>
                                    </a:lnTo>
                                    <a:lnTo>
                                      <a:pt x="207" y="14"/>
                                    </a:lnTo>
                                    <a:lnTo>
                                      <a:pt x="207" y="15"/>
                                    </a:lnTo>
                                    <a:lnTo>
                                      <a:pt x="209" y="15"/>
                                    </a:lnTo>
                                    <a:lnTo>
                                      <a:pt x="210" y="12"/>
                                    </a:lnTo>
                                    <a:lnTo>
                                      <a:pt x="210" y="14"/>
                                    </a:lnTo>
                                    <a:lnTo>
                                      <a:pt x="211" y="8"/>
                                    </a:lnTo>
                                    <a:lnTo>
                                      <a:pt x="211" y="11"/>
                                    </a:lnTo>
                                    <a:lnTo>
                                      <a:pt x="212" y="7"/>
                                    </a:lnTo>
                                    <a:lnTo>
                                      <a:pt x="212" y="8"/>
                                    </a:lnTo>
                                    <a:lnTo>
                                      <a:pt x="213" y="7"/>
                                    </a:lnTo>
                                    <a:lnTo>
                                      <a:pt x="214" y="7"/>
                                    </a:lnTo>
                                    <a:lnTo>
                                      <a:pt x="214" y="8"/>
                                    </a:lnTo>
                                    <a:lnTo>
                                      <a:pt x="215" y="9"/>
                                    </a:lnTo>
                                    <a:lnTo>
                                      <a:pt x="215" y="11"/>
                                    </a:lnTo>
                                    <a:lnTo>
                                      <a:pt x="216" y="12"/>
                                    </a:lnTo>
                                    <a:lnTo>
                                      <a:pt x="218" y="13"/>
                                    </a:lnTo>
                                    <a:lnTo>
                                      <a:pt x="218" y="14"/>
                                    </a:lnTo>
                                    <a:lnTo>
                                      <a:pt x="219" y="14"/>
                                    </a:lnTo>
                                    <a:lnTo>
                                      <a:pt x="219" y="16"/>
                                    </a:lnTo>
                                    <a:lnTo>
                                      <a:pt x="220" y="17"/>
                                    </a:lnTo>
                                    <a:lnTo>
                                      <a:pt x="220" y="18"/>
                                    </a:lnTo>
                                    <a:lnTo>
                                      <a:pt x="221" y="18"/>
                                    </a:lnTo>
                                    <a:lnTo>
                                      <a:pt x="221" y="20"/>
                                    </a:lnTo>
                                    <a:lnTo>
                                      <a:pt x="222" y="18"/>
                                    </a:lnTo>
                                    <a:lnTo>
                                      <a:pt x="223" y="17"/>
                                    </a:lnTo>
                                    <a:lnTo>
                                      <a:pt x="224" y="16"/>
                                    </a:lnTo>
                                    <a:lnTo>
                                      <a:pt x="225" y="15"/>
                                    </a:lnTo>
                                    <a:lnTo>
                                      <a:pt x="227" y="15"/>
                                    </a:lnTo>
                                    <a:lnTo>
                                      <a:pt x="228" y="16"/>
                                    </a:lnTo>
                                    <a:lnTo>
                                      <a:pt x="229" y="17"/>
                                    </a:lnTo>
                                    <a:lnTo>
                                      <a:pt x="229" y="18"/>
                                    </a:lnTo>
                                    <a:lnTo>
                                      <a:pt x="230" y="18"/>
                                    </a:lnTo>
                                    <a:lnTo>
                                      <a:pt x="230" y="20"/>
                                    </a:lnTo>
                                    <a:lnTo>
                                      <a:pt x="231" y="21"/>
                                    </a:lnTo>
                                    <a:lnTo>
                                      <a:pt x="232" y="21"/>
                                    </a:lnTo>
                                    <a:lnTo>
                                      <a:pt x="232" y="22"/>
                                    </a:lnTo>
                                    <a:lnTo>
                                      <a:pt x="233" y="22"/>
                                    </a:lnTo>
                                    <a:lnTo>
                                      <a:pt x="233" y="23"/>
                                    </a:lnTo>
                                    <a:lnTo>
                                      <a:pt x="234" y="23"/>
                                    </a:lnTo>
                                    <a:lnTo>
                                      <a:pt x="236" y="24"/>
                                    </a:lnTo>
                                    <a:lnTo>
                                      <a:pt x="236" y="25"/>
                                    </a:lnTo>
                                    <a:lnTo>
                                      <a:pt x="237" y="26"/>
                                    </a:lnTo>
                                    <a:lnTo>
                                      <a:pt x="237" y="27"/>
                                    </a:lnTo>
                                    <a:lnTo>
                                      <a:pt x="238" y="29"/>
                                    </a:lnTo>
                                    <a:lnTo>
                                      <a:pt x="239" y="29"/>
                                    </a:lnTo>
                                    <a:lnTo>
                                      <a:pt x="240" y="26"/>
                                    </a:lnTo>
                                    <a:lnTo>
                                      <a:pt x="240" y="27"/>
                                    </a:lnTo>
                                    <a:lnTo>
                                      <a:pt x="241" y="22"/>
                                    </a:lnTo>
                                    <a:lnTo>
                                      <a:pt x="241" y="24"/>
                                    </a:lnTo>
                                    <a:lnTo>
                                      <a:pt x="242" y="20"/>
                                    </a:lnTo>
                                    <a:lnTo>
                                      <a:pt x="242" y="22"/>
                                    </a:lnTo>
                                    <a:lnTo>
                                      <a:pt x="244" y="18"/>
                                    </a:lnTo>
                                    <a:lnTo>
                                      <a:pt x="244" y="20"/>
                                    </a:lnTo>
                                    <a:lnTo>
                                      <a:pt x="245" y="18"/>
                                    </a:lnTo>
                                    <a:lnTo>
                                      <a:pt x="246" y="16"/>
                                    </a:lnTo>
                                    <a:lnTo>
                                      <a:pt x="246" y="17"/>
                                    </a:lnTo>
                                    <a:lnTo>
                                      <a:pt x="247" y="15"/>
                                    </a:lnTo>
                                    <a:lnTo>
                                      <a:pt x="247" y="16"/>
                                    </a:lnTo>
                                    <a:lnTo>
                                      <a:pt x="248" y="13"/>
                                    </a:lnTo>
                                    <a:lnTo>
                                      <a:pt x="248" y="14"/>
                                    </a:lnTo>
                                    <a:lnTo>
                                      <a:pt x="249" y="13"/>
                                    </a:lnTo>
                                    <a:lnTo>
                                      <a:pt x="250" y="13"/>
                                    </a:lnTo>
                                    <a:lnTo>
                                      <a:pt x="251" y="12"/>
                                    </a:lnTo>
                                    <a:lnTo>
                                      <a:pt x="251" y="13"/>
                                    </a:lnTo>
                                    <a:lnTo>
                                      <a:pt x="253" y="9"/>
                                    </a:lnTo>
                                    <a:lnTo>
                                      <a:pt x="253" y="12"/>
                                    </a:lnTo>
                                    <a:lnTo>
                                      <a:pt x="254" y="9"/>
                                    </a:lnTo>
                                    <a:lnTo>
                                      <a:pt x="255" y="9"/>
                                    </a:lnTo>
                                    <a:lnTo>
                                      <a:pt x="255" y="11"/>
                                    </a:lnTo>
                                    <a:lnTo>
                                      <a:pt x="256" y="12"/>
                                    </a:lnTo>
                                    <a:lnTo>
                                      <a:pt x="256" y="13"/>
                                    </a:lnTo>
                                    <a:lnTo>
                                      <a:pt x="257" y="14"/>
                                    </a:lnTo>
                                    <a:lnTo>
                                      <a:pt x="257" y="16"/>
                                    </a:lnTo>
                                    <a:lnTo>
                                      <a:pt x="258" y="17"/>
                                    </a:lnTo>
                                    <a:lnTo>
                                      <a:pt x="258" y="18"/>
                                    </a:lnTo>
                                    <a:lnTo>
                                      <a:pt x="259" y="20"/>
                                    </a:lnTo>
                                    <a:lnTo>
                                      <a:pt x="259" y="21"/>
                                    </a:lnTo>
                                    <a:lnTo>
                                      <a:pt x="260" y="21"/>
                                    </a:lnTo>
                                    <a:lnTo>
                                      <a:pt x="262" y="20"/>
                                    </a:lnTo>
                                    <a:lnTo>
                                      <a:pt x="262" y="21"/>
                                    </a:lnTo>
                                    <a:lnTo>
                                      <a:pt x="263" y="17"/>
                                    </a:lnTo>
                                    <a:lnTo>
                                      <a:pt x="263" y="20"/>
                                    </a:lnTo>
                                    <a:lnTo>
                                      <a:pt x="264" y="16"/>
                                    </a:lnTo>
                                    <a:lnTo>
                                      <a:pt x="264" y="17"/>
                                    </a:lnTo>
                                    <a:lnTo>
                                      <a:pt x="265" y="15"/>
                                    </a:lnTo>
                                    <a:lnTo>
                                      <a:pt x="265" y="16"/>
                                    </a:lnTo>
                                    <a:lnTo>
                                      <a:pt x="266" y="15"/>
                                    </a:lnTo>
                                    <a:lnTo>
                                      <a:pt x="267" y="15"/>
                                    </a:lnTo>
                                    <a:lnTo>
                                      <a:pt x="268" y="14"/>
                                    </a:lnTo>
                                    <a:lnTo>
                                      <a:pt x="268" y="15"/>
                                    </a:lnTo>
                                    <a:lnTo>
                                      <a:pt x="269" y="13"/>
                                    </a:lnTo>
                                    <a:lnTo>
                                      <a:pt x="269" y="14"/>
                                    </a:lnTo>
                                    <a:lnTo>
                                      <a:pt x="271" y="11"/>
                                    </a:lnTo>
                                    <a:lnTo>
                                      <a:pt x="271" y="12"/>
                                    </a:lnTo>
                                    <a:lnTo>
                                      <a:pt x="272" y="9"/>
                                    </a:lnTo>
                                    <a:lnTo>
                                      <a:pt x="272" y="11"/>
                                    </a:lnTo>
                                    <a:lnTo>
                                      <a:pt x="273" y="9"/>
                                    </a:lnTo>
                                    <a:lnTo>
                                      <a:pt x="273" y="11"/>
                                    </a:lnTo>
                                    <a:lnTo>
                                      <a:pt x="274" y="11"/>
                                    </a:lnTo>
                                    <a:lnTo>
                                      <a:pt x="274" y="14"/>
                                    </a:lnTo>
                                    <a:lnTo>
                                      <a:pt x="275" y="15"/>
                                    </a:lnTo>
                                    <a:lnTo>
                                      <a:pt x="275" y="20"/>
                                    </a:lnTo>
                                    <a:lnTo>
                                      <a:pt x="276" y="21"/>
                                    </a:lnTo>
                                    <a:lnTo>
                                      <a:pt x="276" y="25"/>
                                    </a:lnTo>
                                    <a:lnTo>
                                      <a:pt x="277" y="27"/>
                                    </a:lnTo>
                                    <a:lnTo>
                                      <a:pt x="277" y="29"/>
                                    </a:lnTo>
                                    <a:lnTo>
                                      <a:pt x="278" y="30"/>
                                    </a:lnTo>
                                    <a:lnTo>
                                      <a:pt x="278" y="31"/>
                                    </a:lnTo>
                                    <a:lnTo>
                                      <a:pt x="280" y="31"/>
                                    </a:lnTo>
                                    <a:lnTo>
                                      <a:pt x="281" y="31"/>
                                    </a:lnTo>
                                    <a:lnTo>
                                      <a:pt x="282" y="31"/>
                                    </a:lnTo>
                                    <a:lnTo>
                                      <a:pt x="283" y="30"/>
                                    </a:lnTo>
                                    <a:lnTo>
                                      <a:pt x="283" y="31"/>
                                    </a:lnTo>
                                    <a:lnTo>
                                      <a:pt x="284" y="26"/>
                                    </a:lnTo>
                                    <a:lnTo>
                                      <a:pt x="284" y="29"/>
                                    </a:lnTo>
                                    <a:lnTo>
                                      <a:pt x="285" y="23"/>
                                    </a:lnTo>
                                    <a:lnTo>
                                      <a:pt x="285" y="25"/>
                                    </a:lnTo>
                                    <a:lnTo>
                                      <a:pt x="286" y="20"/>
                                    </a:lnTo>
                                    <a:lnTo>
                                      <a:pt x="286" y="22"/>
                                    </a:lnTo>
                                    <a:lnTo>
                                      <a:pt x="287" y="18"/>
                                    </a:lnTo>
                                    <a:lnTo>
                                      <a:pt x="289" y="17"/>
                                    </a:lnTo>
                                    <a:lnTo>
                                      <a:pt x="290" y="17"/>
                                    </a:lnTo>
                                    <a:lnTo>
                                      <a:pt x="291" y="18"/>
                                    </a:lnTo>
                                    <a:lnTo>
                                      <a:pt x="292" y="17"/>
                                    </a:lnTo>
                                    <a:lnTo>
                                      <a:pt x="292" y="18"/>
                                    </a:lnTo>
                                    <a:lnTo>
                                      <a:pt x="293" y="14"/>
                                    </a:lnTo>
                                    <a:lnTo>
                                      <a:pt x="293" y="16"/>
                                    </a:lnTo>
                                    <a:lnTo>
                                      <a:pt x="294" y="11"/>
                                    </a:lnTo>
                                    <a:lnTo>
                                      <a:pt x="294" y="13"/>
                                    </a:lnTo>
                                    <a:lnTo>
                                      <a:pt x="295" y="8"/>
                                    </a:lnTo>
                                    <a:lnTo>
                                      <a:pt x="295" y="9"/>
                                    </a:lnTo>
                                    <a:lnTo>
                                      <a:pt x="297" y="6"/>
                                    </a:lnTo>
                                    <a:lnTo>
                                      <a:pt x="297" y="7"/>
                                    </a:lnTo>
                                    <a:lnTo>
                                      <a:pt x="298" y="6"/>
                                    </a:lnTo>
                                    <a:lnTo>
                                      <a:pt x="299" y="6"/>
                                    </a:lnTo>
                                    <a:lnTo>
                                      <a:pt x="299" y="7"/>
                                    </a:lnTo>
                                    <a:lnTo>
                                      <a:pt x="300" y="8"/>
                                    </a:lnTo>
                                    <a:lnTo>
                                      <a:pt x="301" y="9"/>
                                    </a:lnTo>
                                    <a:lnTo>
                                      <a:pt x="301" y="12"/>
                                    </a:lnTo>
                                    <a:lnTo>
                                      <a:pt x="302" y="12"/>
                                    </a:lnTo>
                                    <a:lnTo>
                                      <a:pt x="302" y="14"/>
                                    </a:lnTo>
                                    <a:lnTo>
                                      <a:pt x="303" y="14"/>
                                    </a:lnTo>
                                    <a:lnTo>
                                      <a:pt x="303" y="15"/>
                                    </a:lnTo>
                                    <a:lnTo>
                                      <a:pt x="304" y="15"/>
                                    </a:lnTo>
                                    <a:lnTo>
                                      <a:pt x="306" y="15"/>
                                    </a:lnTo>
                                    <a:lnTo>
                                      <a:pt x="306" y="16"/>
                                    </a:lnTo>
                                    <a:lnTo>
                                      <a:pt x="307" y="16"/>
                                    </a:lnTo>
                                    <a:lnTo>
                                      <a:pt x="307" y="17"/>
                                    </a:lnTo>
                                    <a:lnTo>
                                      <a:pt x="308" y="17"/>
                                    </a:lnTo>
                                    <a:lnTo>
                                      <a:pt x="308" y="20"/>
                                    </a:lnTo>
                                    <a:lnTo>
                                      <a:pt x="309" y="21"/>
                                    </a:lnTo>
                                    <a:lnTo>
                                      <a:pt x="309" y="23"/>
                                    </a:lnTo>
                                    <a:lnTo>
                                      <a:pt x="310" y="24"/>
                                    </a:lnTo>
                                    <a:lnTo>
                                      <a:pt x="310" y="25"/>
                                    </a:lnTo>
                                    <a:lnTo>
                                      <a:pt x="311" y="26"/>
                                    </a:lnTo>
                                    <a:lnTo>
                                      <a:pt x="311" y="27"/>
                                    </a:lnTo>
                                    <a:lnTo>
                                      <a:pt x="312" y="27"/>
                                    </a:lnTo>
                                    <a:lnTo>
                                      <a:pt x="313" y="26"/>
                                    </a:lnTo>
                                    <a:lnTo>
                                      <a:pt x="313" y="27"/>
                                    </a:lnTo>
                                    <a:lnTo>
                                      <a:pt x="315" y="24"/>
                                    </a:lnTo>
                                    <a:lnTo>
                                      <a:pt x="315" y="25"/>
                                    </a:lnTo>
                                    <a:lnTo>
                                      <a:pt x="316" y="22"/>
                                    </a:lnTo>
                                    <a:lnTo>
                                      <a:pt x="316" y="23"/>
                                    </a:lnTo>
                                    <a:lnTo>
                                      <a:pt x="317" y="20"/>
                                    </a:lnTo>
                                    <a:lnTo>
                                      <a:pt x="317" y="21"/>
                                    </a:lnTo>
                                    <a:lnTo>
                                      <a:pt x="318" y="20"/>
                                    </a:lnTo>
                                    <a:lnTo>
                                      <a:pt x="319" y="18"/>
                                    </a:lnTo>
                                    <a:lnTo>
                                      <a:pt x="319" y="20"/>
                                    </a:lnTo>
                                    <a:lnTo>
                                      <a:pt x="320" y="18"/>
                                    </a:lnTo>
                                    <a:lnTo>
                                      <a:pt x="321" y="17"/>
                                    </a:lnTo>
                                    <a:lnTo>
                                      <a:pt x="322" y="15"/>
                                    </a:lnTo>
                                    <a:lnTo>
                                      <a:pt x="322" y="16"/>
                                    </a:lnTo>
                                    <a:lnTo>
                                      <a:pt x="324" y="15"/>
                                    </a:lnTo>
                                    <a:lnTo>
                                      <a:pt x="325" y="15"/>
                                    </a:lnTo>
                                    <a:lnTo>
                                      <a:pt x="325" y="16"/>
                                    </a:lnTo>
                                    <a:lnTo>
                                      <a:pt x="326" y="16"/>
                                    </a:lnTo>
                                    <a:lnTo>
                                      <a:pt x="326" y="17"/>
                                    </a:lnTo>
                                    <a:lnTo>
                                      <a:pt x="327" y="17"/>
                                    </a:lnTo>
                                    <a:lnTo>
                                      <a:pt x="328" y="14"/>
                                    </a:lnTo>
                                    <a:lnTo>
                                      <a:pt x="328" y="16"/>
                                    </a:lnTo>
                                    <a:lnTo>
                                      <a:pt x="329" y="11"/>
                                    </a:lnTo>
                                    <a:lnTo>
                                      <a:pt x="329" y="13"/>
                                    </a:lnTo>
                                    <a:lnTo>
                                      <a:pt x="330" y="11"/>
                                    </a:lnTo>
                                    <a:lnTo>
                                      <a:pt x="331" y="12"/>
                                    </a:lnTo>
                                    <a:lnTo>
                                      <a:pt x="331" y="15"/>
                                    </a:lnTo>
                                    <a:lnTo>
                                      <a:pt x="333" y="17"/>
                                    </a:lnTo>
                                    <a:lnTo>
                                      <a:pt x="333" y="20"/>
                                    </a:lnTo>
                                    <a:lnTo>
                                      <a:pt x="334" y="22"/>
                                    </a:lnTo>
                                    <a:lnTo>
                                      <a:pt x="334" y="25"/>
                                    </a:lnTo>
                                    <a:lnTo>
                                      <a:pt x="335" y="25"/>
                                    </a:lnTo>
                                    <a:lnTo>
                                      <a:pt x="335" y="26"/>
                                    </a:lnTo>
                                    <a:lnTo>
                                      <a:pt x="336" y="22"/>
                                    </a:lnTo>
                                    <a:lnTo>
                                      <a:pt x="336" y="24"/>
                                    </a:lnTo>
                                    <a:lnTo>
                                      <a:pt x="337" y="17"/>
                                    </a:lnTo>
                                    <a:lnTo>
                                      <a:pt x="337" y="20"/>
                                    </a:lnTo>
                                    <a:lnTo>
                                      <a:pt x="338" y="14"/>
                                    </a:lnTo>
                                    <a:lnTo>
                                      <a:pt x="338" y="15"/>
                                    </a:lnTo>
                                    <a:lnTo>
                                      <a:pt x="339" y="14"/>
                                    </a:lnTo>
                                    <a:lnTo>
                                      <a:pt x="341" y="14"/>
                                    </a:lnTo>
                                    <a:lnTo>
                                      <a:pt x="341" y="15"/>
                                    </a:lnTo>
                                    <a:lnTo>
                                      <a:pt x="342" y="15"/>
                                    </a:lnTo>
                                    <a:lnTo>
                                      <a:pt x="342" y="16"/>
                                    </a:lnTo>
                                    <a:lnTo>
                                      <a:pt x="343" y="17"/>
                                    </a:lnTo>
                                    <a:lnTo>
                                      <a:pt x="344" y="18"/>
                                    </a:lnTo>
                                    <a:lnTo>
                                      <a:pt x="344" y="20"/>
                                    </a:lnTo>
                                    <a:lnTo>
                                      <a:pt x="345" y="21"/>
                                    </a:lnTo>
                                    <a:lnTo>
                                      <a:pt x="345" y="22"/>
                                    </a:lnTo>
                                    <a:lnTo>
                                      <a:pt x="346" y="22"/>
                                    </a:lnTo>
                                    <a:lnTo>
                                      <a:pt x="346" y="23"/>
                                    </a:lnTo>
                                    <a:lnTo>
                                      <a:pt x="347" y="24"/>
                                    </a:lnTo>
                                    <a:lnTo>
                                      <a:pt x="347" y="25"/>
                                    </a:lnTo>
                                    <a:lnTo>
                                      <a:pt x="348" y="26"/>
                                    </a:lnTo>
                                    <a:lnTo>
                                      <a:pt x="350" y="26"/>
                                    </a:lnTo>
                                    <a:lnTo>
                                      <a:pt x="351" y="22"/>
                                    </a:lnTo>
                                    <a:lnTo>
                                      <a:pt x="351" y="25"/>
                                    </a:lnTo>
                                    <a:lnTo>
                                      <a:pt x="352" y="17"/>
                                    </a:lnTo>
                                    <a:lnTo>
                                      <a:pt x="352" y="21"/>
                                    </a:lnTo>
                                    <a:lnTo>
                                      <a:pt x="353" y="12"/>
                                    </a:lnTo>
                                    <a:lnTo>
                                      <a:pt x="353" y="15"/>
                                    </a:lnTo>
                                    <a:lnTo>
                                      <a:pt x="354" y="9"/>
                                    </a:lnTo>
                                    <a:lnTo>
                                      <a:pt x="354" y="11"/>
                                    </a:lnTo>
                                    <a:lnTo>
                                      <a:pt x="355" y="6"/>
                                    </a:lnTo>
                                    <a:lnTo>
                                      <a:pt x="355" y="8"/>
                                    </a:lnTo>
                                    <a:lnTo>
                                      <a:pt x="356" y="5"/>
                                    </a:lnTo>
                                    <a:lnTo>
                                      <a:pt x="356" y="6"/>
                                    </a:lnTo>
                                    <a:lnTo>
                                      <a:pt x="357" y="4"/>
                                    </a:lnTo>
                                    <a:lnTo>
                                      <a:pt x="357" y="5"/>
                                    </a:lnTo>
                                    <a:lnTo>
                                      <a:pt x="359" y="5"/>
                                    </a:lnTo>
                                    <a:lnTo>
                                      <a:pt x="359" y="7"/>
                                    </a:lnTo>
                                    <a:lnTo>
                                      <a:pt x="360" y="8"/>
                                    </a:lnTo>
                                    <a:lnTo>
                                      <a:pt x="360" y="11"/>
                                    </a:lnTo>
                                    <a:lnTo>
                                      <a:pt x="361" y="12"/>
                                    </a:lnTo>
                                    <a:lnTo>
                                      <a:pt x="361" y="14"/>
                                    </a:lnTo>
                                    <a:lnTo>
                                      <a:pt x="362" y="14"/>
                                    </a:lnTo>
                                    <a:lnTo>
                                      <a:pt x="363" y="14"/>
                                    </a:lnTo>
                                    <a:lnTo>
                                      <a:pt x="364" y="15"/>
                                    </a:lnTo>
                                    <a:lnTo>
                                      <a:pt x="364" y="16"/>
                                    </a:lnTo>
                                    <a:lnTo>
                                      <a:pt x="365" y="18"/>
                                    </a:lnTo>
                                    <a:lnTo>
                                      <a:pt x="365" y="20"/>
                                    </a:lnTo>
                                    <a:lnTo>
                                      <a:pt x="366" y="22"/>
                                    </a:lnTo>
                                    <a:lnTo>
                                      <a:pt x="366" y="26"/>
                                    </a:lnTo>
                                    <a:lnTo>
                                      <a:pt x="368" y="27"/>
                                    </a:lnTo>
                                    <a:lnTo>
                                      <a:pt x="368" y="31"/>
                                    </a:lnTo>
                                    <a:lnTo>
                                      <a:pt x="369" y="32"/>
                                    </a:lnTo>
                                    <a:lnTo>
                                      <a:pt x="370" y="31"/>
                                    </a:lnTo>
                                    <a:lnTo>
                                      <a:pt x="370" y="32"/>
                                    </a:lnTo>
                                    <a:lnTo>
                                      <a:pt x="371" y="27"/>
                                    </a:lnTo>
                                    <a:lnTo>
                                      <a:pt x="371" y="30"/>
                                    </a:lnTo>
                                    <a:lnTo>
                                      <a:pt x="372" y="26"/>
                                    </a:lnTo>
                                    <a:lnTo>
                                      <a:pt x="372" y="27"/>
                                    </a:lnTo>
                                    <a:lnTo>
                                      <a:pt x="373" y="26"/>
                                    </a:lnTo>
                                    <a:lnTo>
                                      <a:pt x="374" y="24"/>
                                    </a:lnTo>
                                    <a:lnTo>
                                      <a:pt x="374" y="25"/>
                                    </a:lnTo>
                                    <a:lnTo>
                                      <a:pt x="375" y="23"/>
                                    </a:lnTo>
                                    <a:lnTo>
                                      <a:pt x="375" y="24"/>
                                    </a:lnTo>
                                    <a:lnTo>
                                      <a:pt x="377" y="18"/>
                                    </a:lnTo>
                                    <a:lnTo>
                                      <a:pt x="377" y="21"/>
                                    </a:lnTo>
                                    <a:lnTo>
                                      <a:pt x="378" y="13"/>
                                    </a:lnTo>
                                    <a:lnTo>
                                      <a:pt x="378" y="16"/>
                                    </a:lnTo>
                                    <a:lnTo>
                                      <a:pt x="379" y="11"/>
                                    </a:lnTo>
                                    <a:lnTo>
                                      <a:pt x="379" y="12"/>
                                    </a:lnTo>
                                    <a:lnTo>
                                      <a:pt x="380" y="11"/>
                                    </a:lnTo>
                                    <a:lnTo>
                                      <a:pt x="381" y="12"/>
                                    </a:lnTo>
                                    <a:lnTo>
                                      <a:pt x="381" y="14"/>
                                    </a:lnTo>
                                    <a:lnTo>
                                      <a:pt x="382" y="15"/>
                                    </a:lnTo>
                                    <a:lnTo>
                                      <a:pt x="382" y="17"/>
                                    </a:lnTo>
                                    <a:lnTo>
                                      <a:pt x="383" y="17"/>
                                    </a:lnTo>
                                    <a:lnTo>
                                      <a:pt x="383" y="18"/>
                                    </a:lnTo>
                                    <a:lnTo>
                                      <a:pt x="385" y="18"/>
                                    </a:lnTo>
                                    <a:lnTo>
                                      <a:pt x="386" y="18"/>
                                    </a:lnTo>
                                    <a:lnTo>
                                      <a:pt x="387" y="20"/>
                                    </a:lnTo>
                                    <a:lnTo>
                                      <a:pt x="388" y="18"/>
                                    </a:lnTo>
                                    <a:lnTo>
                                      <a:pt x="388" y="20"/>
                                    </a:lnTo>
                                    <a:lnTo>
                                      <a:pt x="389" y="17"/>
                                    </a:lnTo>
                                    <a:lnTo>
                                      <a:pt x="389" y="18"/>
                                    </a:lnTo>
                                    <a:lnTo>
                                      <a:pt x="390" y="15"/>
                                    </a:lnTo>
                                    <a:lnTo>
                                      <a:pt x="390" y="17"/>
                                    </a:lnTo>
                                    <a:lnTo>
                                      <a:pt x="391" y="13"/>
                                    </a:lnTo>
                                    <a:lnTo>
                                      <a:pt x="391" y="14"/>
                                    </a:lnTo>
                                    <a:lnTo>
                                      <a:pt x="392" y="12"/>
                                    </a:lnTo>
                                    <a:lnTo>
                                      <a:pt x="392" y="13"/>
                                    </a:lnTo>
                                    <a:lnTo>
                                      <a:pt x="394" y="12"/>
                                    </a:lnTo>
                                    <a:lnTo>
                                      <a:pt x="395" y="12"/>
                                    </a:lnTo>
                                    <a:lnTo>
                                      <a:pt x="396" y="12"/>
                                    </a:lnTo>
                                    <a:lnTo>
                                      <a:pt x="396" y="13"/>
                                    </a:lnTo>
                                    <a:lnTo>
                                      <a:pt x="397" y="14"/>
                                    </a:lnTo>
                                    <a:lnTo>
                                      <a:pt x="397" y="15"/>
                                    </a:lnTo>
                                    <a:lnTo>
                                      <a:pt x="398" y="16"/>
                                    </a:lnTo>
                                    <a:lnTo>
                                      <a:pt x="398" y="17"/>
                                    </a:lnTo>
                                    <a:lnTo>
                                      <a:pt x="399" y="18"/>
                                    </a:lnTo>
                                    <a:lnTo>
                                      <a:pt x="399" y="20"/>
                                    </a:lnTo>
                                    <a:lnTo>
                                      <a:pt x="400" y="20"/>
                                    </a:lnTo>
                                    <a:lnTo>
                                      <a:pt x="401" y="16"/>
                                    </a:lnTo>
                                    <a:lnTo>
                                      <a:pt x="401" y="18"/>
                                    </a:lnTo>
                                    <a:lnTo>
                                      <a:pt x="403" y="14"/>
                                    </a:lnTo>
                                    <a:lnTo>
                                      <a:pt x="403" y="15"/>
                                    </a:lnTo>
                                    <a:lnTo>
                                      <a:pt x="404" y="12"/>
                                    </a:lnTo>
                                    <a:lnTo>
                                      <a:pt x="404" y="13"/>
                                    </a:lnTo>
                                    <a:lnTo>
                                      <a:pt x="405" y="12"/>
                                    </a:lnTo>
                                    <a:lnTo>
                                      <a:pt x="406" y="13"/>
                                    </a:lnTo>
                                    <a:lnTo>
                                      <a:pt x="406" y="15"/>
                                    </a:lnTo>
                                    <a:lnTo>
                                      <a:pt x="407" y="16"/>
                                    </a:lnTo>
                                    <a:lnTo>
                                      <a:pt x="407" y="21"/>
                                    </a:lnTo>
                                    <a:lnTo>
                                      <a:pt x="408" y="22"/>
                                    </a:lnTo>
                                    <a:lnTo>
                                      <a:pt x="408" y="24"/>
                                    </a:lnTo>
                                    <a:lnTo>
                                      <a:pt x="409" y="25"/>
                                    </a:lnTo>
                                    <a:lnTo>
                                      <a:pt x="409" y="26"/>
                                    </a:lnTo>
                                    <a:lnTo>
                                      <a:pt x="410" y="25"/>
                                    </a:lnTo>
                                    <a:lnTo>
                                      <a:pt x="410" y="27"/>
                                    </a:lnTo>
                                    <a:lnTo>
                                      <a:pt x="412" y="22"/>
                                    </a:lnTo>
                                    <a:lnTo>
                                      <a:pt x="412" y="24"/>
                                    </a:lnTo>
                                    <a:lnTo>
                                      <a:pt x="413" y="17"/>
                                    </a:lnTo>
                                    <a:lnTo>
                                      <a:pt x="413" y="20"/>
                                    </a:lnTo>
                                    <a:lnTo>
                                      <a:pt x="414" y="16"/>
                                    </a:lnTo>
                                    <a:lnTo>
                                      <a:pt x="414" y="17"/>
                                    </a:lnTo>
                                    <a:lnTo>
                                      <a:pt x="415" y="17"/>
                                    </a:lnTo>
                                    <a:lnTo>
                                      <a:pt x="415" y="20"/>
                                    </a:lnTo>
                                    <a:lnTo>
                                      <a:pt x="416" y="21"/>
                                    </a:lnTo>
                                    <a:lnTo>
                                      <a:pt x="416" y="23"/>
                                    </a:lnTo>
                                    <a:lnTo>
                                      <a:pt x="417" y="23"/>
                                    </a:lnTo>
                                    <a:lnTo>
                                      <a:pt x="417" y="25"/>
                                    </a:lnTo>
                                    <a:lnTo>
                                      <a:pt x="418" y="25"/>
                                    </a:lnTo>
                                    <a:lnTo>
                                      <a:pt x="418" y="26"/>
                                    </a:lnTo>
                                    <a:lnTo>
                                      <a:pt x="419" y="26"/>
                                    </a:lnTo>
                                    <a:lnTo>
                                      <a:pt x="419" y="27"/>
                                    </a:lnTo>
                                    <a:lnTo>
                                      <a:pt x="421" y="26"/>
                                    </a:lnTo>
                                    <a:lnTo>
                                      <a:pt x="422" y="23"/>
                                    </a:lnTo>
                                    <a:lnTo>
                                      <a:pt x="422" y="25"/>
                                    </a:lnTo>
                                    <a:lnTo>
                                      <a:pt x="423" y="18"/>
                                    </a:lnTo>
                                    <a:lnTo>
                                      <a:pt x="423" y="21"/>
                                    </a:lnTo>
                                    <a:lnTo>
                                      <a:pt x="424" y="16"/>
                                    </a:lnTo>
                                    <a:lnTo>
                                      <a:pt x="424" y="17"/>
                                    </a:lnTo>
                                    <a:lnTo>
                                      <a:pt x="425" y="16"/>
                                    </a:lnTo>
                                    <a:lnTo>
                                      <a:pt x="426" y="16"/>
                                    </a:lnTo>
                                    <a:lnTo>
                                      <a:pt x="426" y="17"/>
                                    </a:lnTo>
                                    <a:lnTo>
                                      <a:pt x="427" y="17"/>
                                    </a:lnTo>
                                    <a:lnTo>
                                      <a:pt x="428" y="16"/>
                                    </a:lnTo>
                                    <a:lnTo>
                                      <a:pt x="428" y="17"/>
                                    </a:lnTo>
                                    <a:lnTo>
                                      <a:pt x="430" y="14"/>
                                    </a:lnTo>
                                    <a:lnTo>
                                      <a:pt x="430" y="15"/>
                                    </a:lnTo>
                                    <a:lnTo>
                                      <a:pt x="431" y="13"/>
                                    </a:lnTo>
                                    <a:lnTo>
                                      <a:pt x="432" y="11"/>
                                    </a:lnTo>
                                    <a:lnTo>
                                      <a:pt x="432" y="12"/>
                                    </a:lnTo>
                                    <a:lnTo>
                                      <a:pt x="433" y="11"/>
                                    </a:lnTo>
                                    <a:lnTo>
                                      <a:pt x="434" y="11"/>
                                    </a:lnTo>
                                    <a:lnTo>
                                      <a:pt x="434" y="13"/>
                                    </a:lnTo>
                                    <a:lnTo>
                                      <a:pt x="435" y="13"/>
                                    </a:lnTo>
                                    <a:lnTo>
                                      <a:pt x="435" y="15"/>
                                    </a:lnTo>
                                    <a:lnTo>
                                      <a:pt x="436" y="16"/>
                                    </a:lnTo>
                                    <a:lnTo>
                                      <a:pt x="438" y="16"/>
                                    </a:lnTo>
                                    <a:lnTo>
                                      <a:pt x="438" y="17"/>
                                    </a:lnTo>
                                    <a:lnTo>
                                      <a:pt x="439" y="14"/>
                                    </a:lnTo>
                                    <a:lnTo>
                                      <a:pt x="439" y="16"/>
                                    </a:lnTo>
                                    <a:lnTo>
                                      <a:pt x="440" y="14"/>
                                    </a:lnTo>
                                    <a:lnTo>
                                      <a:pt x="441" y="14"/>
                                    </a:lnTo>
                                    <a:lnTo>
                                      <a:pt x="442" y="15"/>
                                    </a:lnTo>
                                    <a:lnTo>
                                      <a:pt x="442" y="17"/>
                                    </a:lnTo>
                                    <a:lnTo>
                                      <a:pt x="443" y="18"/>
                                    </a:lnTo>
                                    <a:lnTo>
                                      <a:pt x="443" y="20"/>
                                    </a:lnTo>
                                    <a:lnTo>
                                      <a:pt x="444" y="21"/>
                                    </a:lnTo>
                                    <a:lnTo>
                                      <a:pt x="445" y="18"/>
                                    </a:lnTo>
                                    <a:lnTo>
                                      <a:pt x="445" y="21"/>
                                    </a:lnTo>
                                    <a:lnTo>
                                      <a:pt x="447" y="17"/>
                                    </a:lnTo>
                                    <a:lnTo>
                                      <a:pt x="447" y="18"/>
                                    </a:lnTo>
                                    <a:lnTo>
                                      <a:pt x="448" y="17"/>
                                    </a:lnTo>
                                    <a:lnTo>
                                      <a:pt x="449" y="18"/>
                                    </a:lnTo>
                                    <a:lnTo>
                                      <a:pt x="449" y="21"/>
                                    </a:lnTo>
                                    <a:lnTo>
                                      <a:pt x="450" y="22"/>
                                    </a:lnTo>
                                    <a:lnTo>
                                      <a:pt x="450" y="23"/>
                                    </a:lnTo>
                                    <a:lnTo>
                                      <a:pt x="451" y="23"/>
                                    </a:lnTo>
                                    <a:lnTo>
                                      <a:pt x="451" y="24"/>
                                    </a:lnTo>
                                    <a:lnTo>
                                      <a:pt x="452" y="24"/>
                                    </a:lnTo>
                                    <a:lnTo>
                                      <a:pt x="453" y="22"/>
                                    </a:lnTo>
                                    <a:lnTo>
                                      <a:pt x="453" y="23"/>
                                    </a:lnTo>
                                    <a:lnTo>
                                      <a:pt x="454" y="20"/>
                                    </a:lnTo>
                                    <a:lnTo>
                                      <a:pt x="454" y="22"/>
                                    </a:lnTo>
                                    <a:lnTo>
                                      <a:pt x="456" y="16"/>
                                    </a:lnTo>
                                    <a:lnTo>
                                      <a:pt x="456" y="18"/>
                                    </a:lnTo>
                                    <a:lnTo>
                                      <a:pt x="457" y="14"/>
                                    </a:lnTo>
                                    <a:lnTo>
                                      <a:pt x="457" y="15"/>
                                    </a:lnTo>
                                    <a:lnTo>
                                      <a:pt x="458" y="14"/>
                                    </a:lnTo>
                                    <a:lnTo>
                                      <a:pt x="459" y="14"/>
                                    </a:lnTo>
                                    <a:lnTo>
                                      <a:pt x="460" y="14"/>
                                    </a:lnTo>
                                    <a:lnTo>
                                      <a:pt x="461" y="12"/>
                                    </a:lnTo>
                                    <a:lnTo>
                                      <a:pt x="461" y="13"/>
                                    </a:lnTo>
                                    <a:lnTo>
                                      <a:pt x="462" y="9"/>
                                    </a:lnTo>
                                    <a:lnTo>
                                      <a:pt x="462" y="11"/>
                                    </a:lnTo>
                                    <a:lnTo>
                                      <a:pt x="463" y="9"/>
                                    </a:lnTo>
                                    <a:lnTo>
                                      <a:pt x="465" y="11"/>
                                    </a:lnTo>
                                    <a:lnTo>
                                      <a:pt x="465" y="13"/>
                                    </a:lnTo>
                                    <a:lnTo>
                                      <a:pt x="466" y="14"/>
                                    </a:lnTo>
                                    <a:lnTo>
                                      <a:pt x="466" y="17"/>
                                    </a:lnTo>
                                    <a:lnTo>
                                      <a:pt x="467" y="20"/>
                                    </a:lnTo>
                                    <a:lnTo>
                                      <a:pt x="467" y="22"/>
                                    </a:lnTo>
                                    <a:lnTo>
                                      <a:pt x="468" y="24"/>
                                    </a:lnTo>
                                    <a:lnTo>
                                      <a:pt x="468" y="26"/>
                                    </a:lnTo>
                                    <a:lnTo>
                                      <a:pt x="469" y="27"/>
                                    </a:lnTo>
                                    <a:lnTo>
                                      <a:pt x="469" y="30"/>
                                    </a:lnTo>
                                    <a:lnTo>
                                      <a:pt x="470" y="31"/>
                                    </a:lnTo>
                                    <a:lnTo>
                                      <a:pt x="470" y="32"/>
                                    </a:lnTo>
                                    <a:lnTo>
                                      <a:pt x="471" y="31"/>
                                    </a:lnTo>
                                    <a:lnTo>
                                      <a:pt x="471" y="32"/>
                                    </a:lnTo>
                                    <a:lnTo>
                                      <a:pt x="472" y="27"/>
                                    </a:lnTo>
                                    <a:lnTo>
                                      <a:pt x="472" y="30"/>
                                    </a:lnTo>
                                    <a:lnTo>
                                      <a:pt x="474" y="24"/>
                                    </a:lnTo>
                                    <a:lnTo>
                                      <a:pt x="474" y="26"/>
                                    </a:lnTo>
                                    <a:lnTo>
                                      <a:pt x="475" y="21"/>
                                    </a:lnTo>
                                    <a:lnTo>
                                      <a:pt x="475" y="23"/>
                                    </a:lnTo>
                                    <a:lnTo>
                                      <a:pt x="476" y="18"/>
                                    </a:lnTo>
                                    <a:lnTo>
                                      <a:pt x="476" y="20"/>
                                    </a:lnTo>
                                    <a:lnTo>
                                      <a:pt x="477" y="17"/>
                                    </a:lnTo>
                                    <a:lnTo>
                                      <a:pt x="478" y="18"/>
                                    </a:lnTo>
                                    <a:lnTo>
                                      <a:pt x="479" y="18"/>
                                    </a:lnTo>
                                    <a:lnTo>
                                      <a:pt x="480" y="17"/>
                                    </a:lnTo>
                                    <a:lnTo>
                                      <a:pt x="480" y="18"/>
                                    </a:lnTo>
                                    <a:lnTo>
                                      <a:pt x="482" y="16"/>
                                    </a:lnTo>
                                    <a:lnTo>
                                      <a:pt x="482" y="17"/>
                                    </a:lnTo>
                                    <a:lnTo>
                                      <a:pt x="483" y="14"/>
                                    </a:lnTo>
                                    <a:lnTo>
                                      <a:pt x="483" y="15"/>
                                    </a:lnTo>
                                    <a:lnTo>
                                      <a:pt x="484" y="11"/>
                                    </a:lnTo>
                                    <a:lnTo>
                                      <a:pt x="484" y="13"/>
                                    </a:lnTo>
                                    <a:lnTo>
                                      <a:pt x="485" y="8"/>
                                    </a:lnTo>
                                    <a:lnTo>
                                      <a:pt x="485" y="9"/>
                                    </a:lnTo>
                                    <a:lnTo>
                                      <a:pt x="486" y="7"/>
                                    </a:lnTo>
                                    <a:lnTo>
                                      <a:pt x="487" y="7"/>
                                    </a:lnTo>
                                    <a:lnTo>
                                      <a:pt x="487" y="8"/>
                                    </a:lnTo>
                                    <a:lnTo>
                                      <a:pt x="488" y="8"/>
                                    </a:lnTo>
                                    <a:lnTo>
                                      <a:pt x="488" y="9"/>
                                    </a:lnTo>
                                    <a:lnTo>
                                      <a:pt x="489" y="9"/>
                                    </a:lnTo>
                                    <a:lnTo>
                                      <a:pt x="491" y="7"/>
                                    </a:lnTo>
                                    <a:lnTo>
                                      <a:pt x="491" y="8"/>
                                    </a:lnTo>
                                    <a:lnTo>
                                      <a:pt x="492" y="7"/>
                                    </a:lnTo>
                                    <a:lnTo>
                                      <a:pt x="493" y="8"/>
                                    </a:lnTo>
                                    <a:lnTo>
                                      <a:pt x="493" y="12"/>
                                    </a:lnTo>
                                    <a:lnTo>
                                      <a:pt x="494" y="14"/>
                                    </a:lnTo>
                                    <a:lnTo>
                                      <a:pt x="494" y="17"/>
                                    </a:lnTo>
                                    <a:lnTo>
                                      <a:pt x="495" y="20"/>
                                    </a:lnTo>
                                    <a:lnTo>
                                      <a:pt x="495" y="23"/>
                                    </a:lnTo>
                                    <a:lnTo>
                                      <a:pt x="496" y="24"/>
                                    </a:lnTo>
                                    <a:lnTo>
                                      <a:pt x="497" y="25"/>
                                    </a:lnTo>
                                    <a:lnTo>
                                      <a:pt x="498" y="24"/>
                                    </a:lnTo>
                                    <a:lnTo>
                                      <a:pt x="500" y="24"/>
                                    </a:lnTo>
                                    <a:lnTo>
                                      <a:pt x="501" y="24"/>
                                    </a:lnTo>
                                    <a:lnTo>
                                      <a:pt x="501" y="25"/>
                                    </a:lnTo>
                                    <a:lnTo>
                                      <a:pt x="502" y="26"/>
                                    </a:lnTo>
                                    <a:lnTo>
                                      <a:pt x="502" y="27"/>
                                    </a:lnTo>
                                    <a:lnTo>
                                      <a:pt x="503" y="27"/>
                                    </a:lnTo>
                                    <a:lnTo>
                                      <a:pt x="504" y="25"/>
                                    </a:lnTo>
                                    <a:lnTo>
                                      <a:pt x="504" y="27"/>
                                    </a:lnTo>
                                    <a:lnTo>
                                      <a:pt x="505" y="23"/>
                                    </a:lnTo>
                                    <a:lnTo>
                                      <a:pt x="505" y="24"/>
                                    </a:lnTo>
                                    <a:lnTo>
                                      <a:pt x="506" y="22"/>
                                    </a:lnTo>
                                    <a:lnTo>
                                      <a:pt x="506" y="23"/>
                                    </a:lnTo>
                                    <a:lnTo>
                                      <a:pt x="507" y="22"/>
                                    </a:lnTo>
                                    <a:lnTo>
                                      <a:pt x="507" y="23"/>
                                    </a:lnTo>
                                    <a:lnTo>
                                      <a:pt x="509" y="23"/>
                                    </a:lnTo>
                                    <a:lnTo>
                                      <a:pt x="509" y="24"/>
                                    </a:lnTo>
                                    <a:lnTo>
                                      <a:pt x="510" y="22"/>
                                    </a:lnTo>
                                    <a:lnTo>
                                      <a:pt x="510" y="23"/>
                                    </a:lnTo>
                                    <a:lnTo>
                                      <a:pt x="511" y="18"/>
                                    </a:lnTo>
                                    <a:lnTo>
                                      <a:pt x="511" y="21"/>
                                    </a:lnTo>
                                    <a:lnTo>
                                      <a:pt x="512" y="15"/>
                                    </a:lnTo>
                                    <a:lnTo>
                                      <a:pt x="512" y="17"/>
                                    </a:lnTo>
                                    <a:lnTo>
                                      <a:pt x="513" y="14"/>
                                    </a:lnTo>
                                    <a:lnTo>
                                      <a:pt x="513" y="15"/>
                                    </a:lnTo>
                                    <a:lnTo>
                                      <a:pt x="514" y="15"/>
                                    </a:lnTo>
                                    <a:lnTo>
                                      <a:pt x="514" y="17"/>
                                    </a:lnTo>
                                    <a:lnTo>
                                      <a:pt x="515" y="18"/>
                                    </a:lnTo>
                                    <a:lnTo>
                                      <a:pt x="515" y="20"/>
                                    </a:lnTo>
                                    <a:lnTo>
                                      <a:pt x="516" y="21"/>
                                    </a:lnTo>
                                    <a:lnTo>
                                      <a:pt x="518" y="20"/>
                                    </a:lnTo>
                                    <a:lnTo>
                                      <a:pt x="518" y="21"/>
                                    </a:lnTo>
                                    <a:lnTo>
                                      <a:pt x="519" y="17"/>
                                    </a:lnTo>
                                    <a:lnTo>
                                      <a:pt x="519" y="20"/>
                                    </a:lnTo>
                                    <a:lnTo>
                                      <a:pt x="520" y="13"/>
                                    </a:lnTo>
                                    <a:lnTo>
                                      <a:pt x="520" y="16"/>
                                    </a:lnTo>
                                    <a:lnTo>
                                      <a:pt x="521" y="8"/>
                                    </a:lnTo>
                                    <a:lnTo>
                                      <a:pt x="521" y="12"/>
                                    </a:lnTo>
                                    <a:lnTo>
                                      <a:pt x="522" y="4"/>
                                    </a:lnTo>
                                    <a:lnTo>
                                      <a:pt x="522" y="7"/>
                                    </a:lnTo>
                                    <a:lnTo>
                                      <a:pt x="523" y="2"/>
                                    </a:lnTo>
                                    <a:lnTo>
                                      <a:pt x="523" y="3"/>
                                    </a:lnTo>
                                    <a:lnTo>
                                      <a:pt x="524" y="0"/>
                                    </a:lnTo>
                                    <a:lnTo>
                                      <a:pt x="524" y="2"/>
                                    </a:lnTo>
                                    <a:lnTo>
                                      <a:pt x="525" y="2"/>
                                    </a:lnTo>
                                    <a:lnTo>
                                      <a:pt x="525" y="5"/>
                                    </a:lnTo>
                                    <a:lnTo>
                                      <a:pt x="527" y="6"/>
                                    </a:lnTo>
                                    <a:lnTo>
                                      <a:pt x="527" y="9"/>
                                    </a:lnTo>
                                    <a:lnTo>
                                      <a:pt x="528" y="12"/>
                                    </a:lnTo>
                                    <a:lnTo>
                                      <a:pt x="528" y="15"/>
                                    </a:lnTo>
                                    <a:lnTo>
                                      <a:pt x="529" y="16"/>
                                    </a:lnTo>
                                    <a:lnTo>
                                      <a:pt x="529" y="17"/>
                                    </a:lnTo>
                                    <a:lnTo>
                                      <a:pt x="530" y="18"/>
                                    </a:lnTo>
                                    <a:lnTo>
                                      <a:pt x="530" y="20"/>
                                    </a:lnTo>
                                    <a:lnTo>
                                      <a:pt x="531" y="21"/>
                                    </a:lnTo>
                                    <a:lnTo>
                                      <a:pt x="531" y="22"/>
                                    </a:lnTo>
                                    <a:lnTo>
                                      <a:pt x="532" y="22"/>
                                    </a:lnTo>
                                    <a:lnTo>
                                      <a:pt x="532" y="24"/>
                                    </a:lnTo>
                                    <a:lnTo>
                                      <a:pt x="533" y="24"/>
                                    </a:lnTo>
                                    <a:lnTo>
                                      <a:pt x="533" y="25"/>
                                    </a:lnTo>
                                    <a:lnTo>
                                      <a:pt x="535" y="25"/>
                                    </a:lnTo>
                                    <a:lnTo>
                                      <a:pt x="536" y="25"/>
                                    </a:lnTo>
                                    <a:lnTo>
                                      <a:pt x="537" y="25"/>
                                    </a:lnTo>
                                    <a:lnTo>
                                      <a:pt x="538" y="26"/>
                                    </a:lnTo>
                                    <a:lnTo>
                                      <a:pt x="539" y="26"/>
                                    </a:lnTo>
                                    <a:lnTo>
                                      <a:pt x="540" y="26"/>
                                    </a:lnTo>
                                    <a:lnTo>
                                      <a:pt x="541" y="24"/>
                                    </a:lnTo>
                                    <a:lnTo>
                                      <a:pt x="541" y="25"/>
                                    </a:lnTo>
                                    <a:lnTo>
                                      <a:pt x="542" y="23"/>
                                    </a:lnTo>
                                    <a:lnTo>
                                      <a:pt x="542" y="24"/>
                                    </a:lnTo>
                                    <a:lnTo>
                                      <a:pt x="544" y="23"/>
                                    </a:lnTo>
                                    <a:lnTo>
                                      <a:pt x="545" y="22"/>
                                    </a:lnTo>
                                    <a:lnTo>
                                      <a:pt x="546" y="21"/>
                                    </a:lnTo>
                                    <a:lnTo>
                                      <a:pt x="547" y="20"/>
                                    </a:lnTo>
                                    <a:lnTo>
                                      <a:pt x="548" y="17"/>
                                    </a:lnTo>
                                    <a:lnTo>
                                      <a:pt x="548" y="18"/>
                                    </a:lnTo>
                                    <a:lnTo>
                                      <a:pt x="549" y="15"/>
                                    </a:lnTo>
                                    <a:lnTo>
                                      <a:pt x="549" y="17"/>
                                    </a:lnTo>
                                    <a:lnTo>
                                      <a:pt x="550" y="13"/>
                                    </a:lnTo>
                                    <a:lnTo>
                                      <a:pt x="550" y="14"/>
                                    </a:lnTo>
                                    <a:lnTo>
                                      <a:pt x="551" y="9"/>
                                    </a:lnTo>
                                    <a:lnTo>
                                      <a:pt x="551" y="12"/>
                                    </a:lnTo>
                                    <a:lnTo>
                                      <a:pt x="553" y="7"/>
                                    </a:lnTo>
                                    <a:lnTo>
                                      <a:pt x="553" y="9"/>
                                    </a:lnTo>
                                    <a:lnTo>
                                      <a:pt x="554" y="7"/>
                                    </a:lnTo>
                                    <a:lnTo>
                                      <a:pt x="555" y="8"/>
                                    </a:lnTo>
                                    <a:lnTo>
                                      <a:pt x="555" y="9"/>
                                    </a:lnTo>
                                    <a:lnTo>
                                      <a:pt x="556" y="11"/>
                                    </a:lnTo>
                                    <a:lnTo>
                                      <a:pt x="556" y="13"/>
                                    </a:lnTo>
                                    <a:lnTo>
                                      <a:pt x="557" y="13"/>
                                    </a:lnTo>
                                    <a:lnTo>
                                      <a:pt x="557" y="15"/>
                                    </a:lnTo>
                                    <a:lnTo>
                                      <a:pt x="558" y="16"/>
                                    </a:lnTo>
                                    <a:lnTo>
                                      <a:pt x="558" y="18"/>
                                    </a:lnTo>
                                    <a:lnTo>
                                      <a:pt x="559" y="20"/>
                                    </a:lnTo>
                                    <a:lnTo>
                                      <a:pt x="559" y="22"/>
                                    </a:lnTo>
                                    <a:lnTo>
                                      <a:pt x="560" y="23"/>
                                    </a:lnTo>
                                    <a:lnTo>
                                      <a:pt x="560" y="24"/>
                                    </a:lnTo>
                                    <a:lnTo>
                                      <a:pt x="562" y="24"/>
                                    </a:lnTo>
                                    <a:lnTo>
                                      <a:pt x="562" y="25"/>
                                    </a:lnTo>
                                    <a:lnTo>
                                      <a:pt x="563" y="24"/>
                                    </a:lnTo>
                                    <a:lnTo>
                                      <a:pt x="563" y="25"/>
                                    </a:lnTo>
                                    <a:lnTo>
                                      <a:pt x="564" y="23"/>
                                    </a:lnTo>
                                    <a:lnTo>
                                      <a:pt x="564" y="24"/>
                                    </a:lnTo>
                                    <a:lnTo>
                                      <a:pt x="565" y="21"/>
                                    </a:lnTo>
                                    <a:lnTo>
                                      <a:pt x="565" y="22"/>
                                    </a:lnTo>
                                    <a:lnTo>
                                      <a:pt x="566" y="18"/>
                                    </a:lnTo>
                                    <a:lnTo>
                                      <a:pt x="566" y="20"/>
                                    </a:lnTo>
                                    <a:lnTo>
                                      <a:pt x="567" y="16"/>
                                    </a:lnTo>
                                    <a:lnTo>
                                      <a:pt x="567" y="17"/>
                                    </a:lnTo>
                                    <a:lnTo>
                                      <a:pt x="568" y="15"/>
                                    </a:lnTo>
                                    <a:lnTo>
                                      <a:pt x="568" y="16"/>
                                    </a:lnTo>
                                    <a:lnTo>
                                      <a:pt x="569" y="14"/>
                                    </a:lnTo>
                                    <a:lnTo>
                                      <a:pt x="571" y="13"/>
                                    </a:lnTo>
                                    <a:lnTo>
                                      <a:pt x="572" y="14"/>
                                    </a:lnTo>
                                    <a:lnTo>
                                      <a:pt x="573" y="14"/>
                                    </a:lnTo>
                                    <a:lnTo>
                                      <a:pt x="573" y="15"/>
                                    </a:lnTo>
                                    <a:lnTo>
                                      <a:pt x="574" y="15"/>
                                    </a:lnTo>
                                    <a:lnTo>
                                      <a:pt x="574" y="16"/>
                                    </a:lnTo>
                                    <a:lnTo>
                                      <a:pt x="575" y="16"/>
                                    </a:lnTo>
                                    <a:lnTo>
                                      <a:pt x="576" y="16"/>
                                    </a:lnTo>
                                    <a:lnTo>
                                      <a:pt x="577" y="16"/>
                                    </a:lnTo>
                                    <a:lnTo>
                                      <a:pt x="579" y="15"/>
                                    </a:lnTo>
                                    <a:lnTo>
                                      <a:pt x="579" y="16"/>
                                    </a:lnTo>
                                    <a:lnTo>
                                      <a:pt x="580" y="12"/>
                                    </a:lnTo>
                                    <a:lnTo>
                                      <a:pt x="580" y="14"/>
                                    </a:lnTo>
                                    <a:lnTo>
                                      <a:pt x="581" y="9"/>
                                    </a:lnTo>
                                    <a:lnTo>
                                      <a:pt x="581" y="11"/>
                                    </a:lnTo>
                                    <a:lnTo>
                                      <a:pt x="582" y="8"/>
                                    </a:lnTo>
                                    <a:lnTo>
                                      <a:pt x="582" y="9"/>
                                    </a:lnTo>
                                    <a:lnTo>
                                      <a:pt x="583" y="11"/>
                                    </a:lnTo>
                                    <a:lnTo>
                                      <a:pt x="583" y="12"/>
                                    </a:lnTo>
                                    <a:lnTo>
                                      <a:pt x="584" y="14"/>
                                    </a:lnTo>
                                    <a:lnTo>
                                      <a:pt x="584" y="20"/>
                                    </a:lnTo>
                                    <a:lnTo>
                                      <a:pt x="585" y="22"/>
                                    </a:lnTo>
                                    <a:lnTo>
                                      <a:pt x="585" y="25"/>
                                    </a:lnTo>
                                    <a:lnTo>
                                      <a:pt x="586" y="27"/>
                                    </a:lnTo>
                                    <a:lnTo>
                                      <a:pt x="586" y="30"/>
                                    </a:lnTo>
                                    <a:lnTo>
                                      <a:pt x="588" y="30"/>
                                    </a:lnTo>
                                    <a:lnTo>
                                      <a:pt x="589" y="30"/>
                                    </a:lnTo>
                                    <a:lnTo>
                                      <a:pt x="590" y="30"/>
                                    </a:lnTo>
                                    <a:lnTo>
                                      <a:pt x="591" y="29"/>
                                    </a:lnTo>
                                    <a:lnTo>
                                      <a:pt x="591" y="30"/>
                                    </a:lnTo>
                                    <a:lnTo>
                                      <a:pt x="592" y="26"/>
                                    </a:lnTo>
                                    <a:lnTo>
                                      <a:pt x="592" y="29"/>
                                    </a:lnTo>
                                    <a:lnTo>
                                      <a:pt x="593" y="24"/>
                                    </a:lnTo>
                                    <a:lnTo>
                                      <a:pt x="593" y="25"/>
                                    </a:lnTo>
                                    <a:lnTo>
                                      <a:pt x="594" y="22"/>
                                    </a:lnTo>
                                    <a:lnTo>
                                      <a:pt x="594" y="23"/>
                                    </a:lnTo>
                                    <a:lnTo>
                                      <a:pt x="595" y="20"/>
                                    </a:lnTo>
                                    <a:lnTo>
                                      <a:pt x="595" y="21"/>
                                    </a:lnTo>
                                    <a:lnTo>
                                      <a:pt x="597" y="18"/>
                                    </a:lnTo>
                                    <a:lnTo>
                                      <a:pt x="597" y="20"/>
                                    </a:lnTo>
                                    <a:lnTo>
                                      <a:pt x="598" y="17"/>
                                    </a:lnTo>
                                    <a:lnTo>
                                      <a:pt x="598" y="18"/>
                                    </a:lnTo>
                                    <a:lnTo>
                                      <a:pt x="599" y="17"/>
                                    </a:lnTo>
                                    <a:lnTo>
                                      <a:pt x="600" y="16"/>
                                    </a:lnTo>
                                    <a:lnTo>
                                      <a:pt x="601" y="14"/>
                                    </a:lnTo>
                                    <a:lnTo>
                                      <a:pt x="601" y="15"/>
                                    </a:lnTo>
                                    <a:lnTo>
                                      <a:pt x="602" y="11"/>
                                    </a:lnTo>
                                    <a:lnTo>
                                      <a:pt x="602" y="13"/>
                                    </a:lnTo>
                                    <a:lnTo>
                                      <a:pt x="603" y="8"/>
                                    </a:lnTo>
                                    <a:lnTo>
                                      <a:pt x="603" y="9"/>
                                    </a:lnTo>
                                    <a:lnTo>
                                      <a:pt x="604" y="6"/>
                                    </a:lnTo>
                                    <a:lnTo>
                                      <a:pt x="604" y="7"/>
                                    </a:lnTo>
                                    <a:lnTo>
                                      <a:pt x="606" y="6"/>
                                    </a:lnTo>
                                    <a:lnTo>
                                      <a:pt x="607" y="7"/>
                                    </a:lnTo>
                                    <a:lnTo>
                                      <a:pt x="607" y="9"/>
                                    </a:lnTo>
                                    <a:lnTo>
                                      <a:pt x="608" y="11"/>
                                    </a:lnTo>
                                    <a:lnTo>
                                      <a:pt x="608" y="12"/>
                                    </a:lnTo>
                                    <a:lnTo>
                                      <a:pt x="609" y="13"/>
                                    </a:lnTo>
                                    <a:lnTo>
                                      <a:pt x="609" y="14"/>
                                    </a:lnTo>
                                    <a:lnTo>
                                      <a:pt x="610" y="14"/>
                                    </a:lnTo>
                                    <a:lnTo>
                                      <a:pt x="611" y="13"/>
                                    </a:lnTo>
                                    <a:lnTo>
                                      <a:pt x="612" y="13"/>
                                    </a:lnTo>
                                    <a:lnTo>
                                      <a:pt x="613" y="13"/>
                                    </a:lnTo>
                                    <a:lnTo>
                                      <a:pt x="615" y="14"/>
                                    </a:lnTo>
                                    <a:lnTo>
                                      <a:pt x="615" y="15"/>
                                    </a:lnTo>
                                    <a:lnTo>
                                      <a:pt x="616" y="16"/>
                                    </a:lnTo>
                                    <a:lnTo>
                                      <a:pt x="616" y="17"/>
                                    </a:lnTo>
                                    <a:lnTo>
                                      <a:pt x="617" y="18"/>
                                    </a:lnTo>
                                    <a:lnTo>
                                      <a:pt x="617" y="21"/>
                                    </a:lnTo>
                                    <a:lnTo>
                                      <a:pt x="618" y="22"/>
                                    </a:lnTo>
                                    <a:lnTo>
                                      <a:pt x="618" y="25"/>
                                    </a:lnTo>
                                    <a:lnTo>
                                      <a:pt x="619" y="26"/>
                                    </a:lnTo>
                                    <a:lnTo>
                                      <a:pt x="619" y="27"/>
                                    </a:lnTo>
                                    <a:lnTo>
                                      <a:pt x="620" y="27"/>
                                    </a:lnTo>
                                    <a:lnTo>
                                      <a:pt x="620" y="29"/>
                                    </a:lnTo>
                                    <a:lnTo>
                                      <a:pt x="621" y="25"/>
                                    </a:lnTo>
                                    <a:lnTo>
                                      <a:pt x="621" y="27"/>
                                    </a:lnTo>
                                    <a:lnTo>
                                      <a:pt x="623" y="22"/>
                                    </a:lnTo>
                                    <a:lnTo>
                                      <a:pt x="623" y="24"/>
                                    </a:lnTo>
                                    <a:lnTo>
                                      <a:pt x="624" y="20"/>
                                    </a:lnTo>
                                    <a:lnTo>
                                      <a:pt x="624" y="21"/>
                                    </a:lnTo>
                                    <a:lnTo>
                                      <a:pt x="625" y="18"/>
                                    </a:lnTo>
                                    <a:lnTo>
                                      <a:pt x="626" y="18"/>
                                    </a:lnTo>
                                    <a:lnTo>
                                      <a:pt x="626" y="20"/>
                                    </a:lnTo>
                                    <a:lnTo>
                                      <a:pt x="627" y="21"/>
                                    </a:lnTo>
                                    <a:lnTo>
                                      <a:pt x="628" y="21"/>
                                    </a:lnTo>
                                    <a:lnTo>
                                      <a:pt x="628" y="22"/>
                                    </a:lnTo>
                                    <a:lnTo>
                                      <a:pt x="629" y="21"/>
                                    </a:lnTo>
                                    <a:lnTo>
                                      <a:pt x="629" y="22"/>
                                    </a:lnTo>
                                    <a:lnTo>
                                      <a:pt x="630" y="20"/>
                                    </a:lnTo>
                                    <a:lnTo>
                                      <a:pt x="630" y="21"/>
                                    </a:lnTo>
                                    <a:lnTo>
                                      <a:pt x="632" y="20"/>
                                    </a:lnTo>
                                    <a:lnTo>
                                      <a:pt x="633" y="20"/>
                                    </a:lnTo>
                                    <a:lnTo>
                                      <a:pt x="634" y="20"/>
                                    </a:lnTo>
                                    <a:lnTo>
                                      <a:pt x="635" y="20"/>
                                    </a:lnTo>
                                    <a:lnTo>
                                      <a:pt x="636" y="18"/>
                                    </a:lnTo>
                                    <a:lnTo>
                                      <a:pt x="636" y="20"/>
                                    </a:lnTo>
                                    <a:lnTo>
                                      <a:pt x="637" y="17"/>
                                    </a:lnTo>
                                    <a:lnTo>
                                      <a:pt x="638" y="14"/>
                                    </a:lnTo>
                                    <a:lnTo>
                                      <a:pt x="638" y="16"/>
                                    </a:lnTo>
                                    <a:lnTo>
                                      <a:pt x="639" y="12"/>
                                    </a:lnTo>
                                    <a:lnTo>
                                      <a:pt x="639" y="13"/>
                                    </a:lnTo>
                                    <a:lnTo>
                                      <a:pt x="641" y="12"/>
                                    </a:lnTo>
                                    <a:lnTo>
                                      <a:pt x="642" y="12"/>
                                    </a:lnTo>
                                    <a:lnTo>
                                      <a:pt x="642" y="13"/>
                                    </a:lnTo>
                                    <a:lnTo>
                                      <a:pt x="643" y="13"/>
                                    </a:lnTo>
                                    <a:lnTo>
                                      <a:pt x="643" y="15"/>
                                    </a:lnTo>
                                    <a:lnTo>
                                      <a:pt x="644" y="15"/>
                                    </a:lnTo>
                                    <a:lnTo>
                                      <a:pt x="644" y="18"/>
                                    </a:lnTo>
                                    <a:lnTo>
                                      <a:pt x="645" y="20"/>
                                    </a:lnTo>
                                    <a:lnTo>
                                      <a:pt x="645" y="23"/>
                                    </a:lnTo>
                                    <a:lnTo>
                                      <a:pt x="646" y="24"/>
                                    </a:lnTo>
                                    <a:lnTo>
                                      <a:pt x="646" y="26"/>
                                    </a:lnTo>
                                    <a:lnTo>
                                      <a:pt x="647" y="26"/>
                                    </a:lnTo>
                                    <a:lnTo>
                                      <a:pt x="647" y="27"/>
                                    </a:lnTo>
                                    <a:lnTo>
                                      <a:pt x="648" y="25"/>
                                    </a:lnTo>
                                    <a:lnTo>
                                      <a:pt x="648" y="26"/>
                                    </a:lnTo>
                                    <a:lnTo>
                                      <a:pt x="650" y="21"/>
                                    </a:lnTo>
                                    <a:lnTo>
                                      <a:pt x="650" y="23"/>
                                    </a:lnTo>
                                    <a:lnTo>
                                      <a:pt x="651" y="15"/>
                                    </a:lnTo>
                                    <a:lnTo>
                                      <a:pt x="651" y="18"/>
                                    </a:lnTo>
                                    <a:lnTo>
                                      <a:pt x="652" y="12"/>
                                    </a:lnTo>
                                    <a:lnTo>
                                      <a:pt x="652" y="14"/>
                                    </a:lnTo>
                                    <a:lnTo>
                                      <a:pt x="653" y="9"/>
                                    </a:lnTo>
                                    <a:lnTo>
                                      <a:pt x="653" y="11"/>
                                    </a:lnTo>
                                    <a:lnTo>
                                      <a:pt x="654" y="8"/>
                                    </a:lnTo>
                                    <a:lnTo>
                                      <a:pt x="655" y="9"/>
                                    </a:lnTo>
                                    <a:lnTo>
                                      <a:pt x="655" y="12"/>
                                    </a:lnTo>
                                    <a:lnTo>
                                      <a:pt x="656" y="13"/>
                                    </a:lnTo>
                                    <a:lnTo>
                                      <a:pt x="656" y="15"/>
                                    </a:lnTo>
                                    <a:lnTo>
                                      <a:pt x="657" y="16"/>
                                    </a:lnTo>
                                    <a:lnTo>
                                      <a:pt x="657" y="17"/>
                                    </a:lnTo>
                                    <a:lnTo>
                                      <a:pt x="659" y="16"/>
                                    </a:lnTo>
                                    <a:lnTo>
                                      <a:pt x="659" y="17"/>
                                    </a:lnTo>
                                    <a:lnTo>
                                      <a:pt x="660" y="14"/>
                                    </a:lnTo>
                                    <a:lnTo>
                                      <a:pt x="660" y="15"/>
                                    </a:lnTo>
                                    <a:lnTo>
                                      <a:pt x="661" y="12"/>
                                    </a:lnTo>
                                    <a:lnTo>
                                      <a:pt x="661" y="14"/>
                                    </a:lnTo>
                                    <a:lnTo>
                                      <a:pt x="662" y="12"/>
                                    </a:lnTo>
                                    <a:lnTo>
                                      <a:pt x="662" y="13"/>
                                    </a:lnTo>
                                    <a:lnTo>
                                      <a:pt x="663" y="14"/>
                                    </a:lnTo>
                                    <a:lnTo>
                                      <a:pt x="663" y="16"/>
                                    </a:lnTo>
                                    <a:lnTo>
                                      <a:pt x="664" y="17"/>
                                    </a:lnTo>
                                    <a:lnTo>
                                      <a:pt x="664" y="18"/>
                                    </a:lnTo>
                                    <a:lnTo>
                                      <a:pt x="665" y="20"/>
                                    </a:lnTo>
                                    <a:lnTo>
                                      <a:pt x="665" y="21"/>
                                    </a:lnTo>
                                    <a:lnTo>
                                      <a:pt x="666" y="21"/>
                                    </a:lnTo>
                                    <a:lnTo>
                                      <a:pt x="668" y="21"/>
                                    </a:lnTo>
                                    <a:lnTo>
                                      <a:pt x="669" y="22"/>
                                    </a:lnTo>
                                    <a:lnTo>
                                      <a:pt x="670" y="23"/>
                                    </a:lnTo>
                                    <a:lnTo>
                                      <a:pt x="671" y="22"/>
                                    </a:lnTo>
                                    <a:lnTo>
                                      <a:pt x="671" y="23"/>
                                    </a:lnTo>
                                    <a:lnTo>
                                      <a:pt x="672" y="20"/>
                                    </a:lnTo>
                                    <a:lnTo>
                                      <a:pt x="672" y="22"/>
                                    </a:lnTo>
                                    <a:lnTo>
                                      <a:pt x="673" y="17"/>
                                    </a:lnTo>
                                    <a:lnTo>
                                      <a:pt x="673" y="20"/>
                                    </a:lnTo>
                                    <a:lnTo>
                                      <a:pt x="674" y="16"/>
                                    </a:lnTo>
                                    <a:lnTo>
                                      <a:pt x="674" y="17"/>
                                    </a:lnTo>
                                    <a:lnTo>
                                      <a:pt x="676" y="16"/>
                                    </a:lnTo>
                                    <a:lnTo>
                                      <a:pt x="677" y="17"/>
                                    </a:lnTo>
                                    <a:lnTo>
                                      <a:pt x="677" y="18"/>
                                    </a:lnTo>
                                    <a:lnTo>
                                      <a:pt x="678" y="20"/>
                                    </a:lnTo>
                                    <a:lnTo>
                                      <a:pt x="678" y="22"/>
                                    </a:lnTo>
                                    <a:lnTo>
                                      <a:pt x="679" y="23"/>
                                    </a:lnTo>
                                    <a:lnTo>
                                      <a:pt x="679" y="24"/>
                                    </a:lnTo>
                                    <a:lnTo>
                                      <a:pt x="680" y="25"/>
                                    </a:lnTo>
                                    <a:lnTo>
                                      <a:pt x="681" y="25"/>
                                    </a:lnTo>
                                    <a:lnTo>
                                      <a:pt x="682" y="25"/>
                                    </a:lnTo>
                                    <a:lnTo>
                                      <a:pt x="683" y="24"/>
                                    </a:lnTo>
                                    <a:lnTo>
                                      <a:pt x="683" y="25"/>
                                    </a:lnTo>
                                    <a:lnTo>
                                      <a:pt x="685" y="22"/>
                                    </a:lnTo>
                                    <a:lnTo>
                                      <a:pt x="685" y="23"/>
                                    </a:lnTo>
                                    <a:lnTo>
                                      <a:pt x="686" y="20"/>
                                    </a:lnTo>
                                    <a:lnTo>
                                      <a:pt x="686" y="21"/>
                                    </a:lnTo>
                                    <a:lnTo>
                                      <a:pt x="687" y="17"/>
                                    </a:lnTo>
                                    <a:lnTo>
                                      <a:pt x="687" y="18"/>
                                    </a:lnTo>
                                    <a:lnTo>
                                      <a:pt x="688" y="17"/>
                                    </a:lnTo>
                                    <a:lnTo>
                                      <a:pt x="689" y="16"/>
                                    </a:lnTo>
                                    <a:lnTo>
                                      <a:pt x="689" y="17"/>
                                    </a:lnTo>
                                    <a:lnTo>
                                      <a:pt x="690" y="14"/>
                                    </a:lnTo>
                                    <a:lnTo>
                                      <a:pt x="690" y="15"/>
                                    </a:lnTo>
                                    <a:lnTo>
                                      <a:pt x="691" y="13"/>
                                    </a:lnTo>
                                    <a:lnTo>
                                      <a:pt x="692" y="12"/>
                                    </a:lnTo>
                                    <a:lnTo>
                                      <a:pt x="694" y="13"/>
                                    </a:lnTo>
                                    <a:lnTo>
                                      <a:pt x="695" y="14"/>
                                    </a:lnTo>
                                    <a:lnTo>
                                      <a:pt x="696" y="14"/>
                                    </a:lnTo>
                                    <a:lnTo>
                                      <a:pt x="697" y="14"/>
                                    </a:lnTo>
                                    <a:lnTo>
                                      <a:pt x="698" y="14"/>
                                    </a:lnTo>
                                    <a:lnTo>
                                      <a:pt x="698" y="15"/>
                                    </a:lnTo>
                                    <a:lnTo>
                                      <a:pt x="699" y="16"/>
                                    </a:lnTo>
                                    <a:lnTo>
                                      <a:pt x="699" y="18"/>
                                    </a:lnTo>
                                    <a:lnTo>
                                      <a:pt x="700" y="21"/>
                                    </a:lnTo>
                                    <a:lnTo>
                                      <a:pt x="700" y="22"/>
                                    </a:lnTo>
                                    <a:lnTo>
                                      <a:pt x="701" y="23"/>
                                    </a:lnTo>
                                    <a:lnTo>
                                      <a:pt x="703" y="22"/>
                                    </a:lnTo>
                                    <a:lnTo>
                                      <a:pt x="704" y="17"/>
                                    </a:lnTo>
                                    <a:lnTo>
                                      <a:pt x="704" y="20"/>
                                    </a:lnTo>
                                    <a:lnTo>
                                      <a:pt x="705" y="13"/>
                                    </a:lnTo>
                                    <a:lnTo>
                                      <a:pt x="705" y="16"/>
                                    </a:lnTo>
                                    <a:lnTo>
                                      <a:pt x="706" y="9"/>
                                    </a:lnTo>
                                    <a:lnTo>
                                      <a:pt x="706" y="12"/>
                                    </a:lnTo>
                                    <a:lnTo>
                                      <a:pt x="707" y="8"/>
                                    </a:lnTo>
                                    <a:lnTo>
                                      <a:pt x="707" y="9"/>
                                    </a:lnTo>
                                    <a:lnTo>
                                      <a:pt x="708" y="7"/>
                                    </a:lnTo>
                                    <a:lnTo>
                                      <a:pt x="708" y="8"/>
                                    </a:lnTo>
                                    <a:lnTo>
                                      <a:pt x="709" y="8"/>
                                    </a:lnTo>
                                    <a:lnTo>
                                      <a:pt x="709" y="9"/>
                                    </a:lnTo>
                                    <a:lnTo>
                                      <a:pt x="710" y="11"/>
                                    </a:lnTo>
                                    <a:lnTo>
                                      <a:pt x="710" y="13"/>
                                    </a:lnTo>
                                    <a:lnTo>
                                      <a:pt x="712" y="14"/>
                                    </a:lnTo>
                                    <a:lnTo>
                                      <a:pt x="712" y="17"/>
                                    </a:lnTo>
                                    <a:lnTo>
                                      <a:pt x="713" y="18"/>
                                    </a:lnTo>
                                    <a:lnTo>
                                      <a:pt x="713" y="22"/>
                                    </a:lnTo>
                                    <a:lnTo>
                                      <a:pt x="714" y="23"/>
                                    </a:lnTo>
                                    <a:lnTo>
                                      <a:pt x="714" y="24"/>
                                    </a:lnTo>
                                    <a:lnTo>
                                      <a:pt x="715" y="25"/>
                                    </a:lnTo>
                                    <a:lnTo>
                                      <a:pt x="715" y="26"/>
                                    </a:lnTo>
                                    <a:lnTo>
                                      <a:pt x="716" y="27"/>
                                    </a:lnTo>
                                    <a:lnTo>
                                      <a:pt x="717" y="26"/>
                                    </a:lnTo>
                                    <a:lnTo>
                                      <a:pt x="717" y="27"/>
                                    </a:lnTo>
                                    <a:lnTo>
                                      <a:pt x="718" y="25"/>
                                    </a:lnTo>
                                    <a:lnTo>
                                      <a:pt x="718" y="26"/>
                                    </a:lnTo>
                                    <a:lnTo>
                                      <a:pt x="720" y="23"/>
                                    </a:lnTo>
                                    <a:lnTo>
                                      <a:pt x="720" y="24"/>
                                    </a:lnTo>
                                    <a:lnTo>
                                      <a:pt x="721" y="22"/>
                                    </a:lnTo>
                                    <a:lnTo>
                                      <a:pt x="722" y="22"/>
                                    </a:lnTo>
                                    <a:lnTo>
                                      <a:pt x="722" y="23"/>
                                    </a:lnTo>
                                    <a:lnTo>
                                      <a:pt x="723" y="24"/>
                                    </a:lnTo>
                                    <a:lnTo>
                                      <a:pt x="723" y="25"/>
                                    </a:lnTo>
                                    <a:lnTo>
                                      <a:pt x="724" y="26"/>
                                    </a:lnTo>
                                    <a:lnTo>
                                      <a:pt x="724" y="27"/>
                                    </a:lnTo>
                                    <a:lnTo>
                                      <a:pt x="725" y="26"/>
                                    </a:lnTo>
                                    <a:lnTo>
                                      <a:pt x="725" y="27"/>
                                    </a:lnTo>
                                    <a:lnTo>
                                      <a:pt x="726" y="24"/>
                                    </a:lnTo>
                                    <a:lnTo>
                                      <a:pt x="726" y="26"/>
                                    </a:lnTo>
                                    <a:lnTo>
                                      <a:pt x="727" y="18"/>
                                    </a:lnTo>
                                    <a:lnTo>
                                      <a:pt x="727" y="22"/>
                                    </a:lnTo>
                                    <a:lnTo>
                                      <a:pt x="729" y="13"/>
                                    </a:lnTo>
                                    <a:lnTo>
                                      <a:pt x="729" y="16"/>
                                    </a:lnTo>
                                    <a:lnTo>
                                      <a:pt x="730" y="9"/>
                                    </a:lnTo>
                                    <a:lnTo>
                                      <a:pt x="730" y="12"/>
                                    </a:lnTo>
                                    <a:lnTo>
                                      <a:pt x="731" y="6"/>
                                    </a:lnTo>
                                    <a:lnTo>
                                      <a:pt x="731" y="8"/>
                                    </a:lnTo>
                                    <a:lnTo>
                                      <a:pt x="732" y="5"/>
                                    </a:lnTo>
                                    <a:lnTo>
                                      <a:pt x="732" y="6"/>
                                    </a:lnTo>
                                    <a:lnTo>
                                      <a:pt x="733" y="5"/>
                                    </a:lnTo>
                                    <a:lnTo>
                                      <a:pt x="734" y="5"/>
                                    </a:lnTo>
                                    <a:lnTo>
                                      <a:pt x="735" y="5"/>
                                    </a:lnTo>
                                    <a:lnTo>
                                      <a:pt x="736" y="5"/>
                                    </a:lnTo>
                                    <a:lnTo>
                                      <a:pt x="736" y="7"/>
                                    </a:lnTo>
                                    <a:lnTo>
                                      <a:pt x="738" y="8"/>
                                    </a:lnTo>
                                    <a:lnTo>
                                      <a:pt x="738" y="12"/>
                                    </a:lnTo>
                                    <a:lnTo>
                                      <a:pt x="739" y="13"/>
                                    </a:lnTo>
                                    <a:lnTo>
                                      <a:pt x="739" y="16"/>
                                    </a:lnTo>
                                    <a:lnTo>
                                      <a:pt x="740" y="18"/>
                                    </a:lnTo>
                                    <a:lnTo>
                                      <a:pt x="740" y="21"/>
                                    </a:lnTo>
                                    <a:lnTo>
                                      <a:pt x="741" y="21"/>
                                    </a:lnTo>
                                    <a:lnTo>
                                      <a:pt x="741" y="22"/>
                                    </a:lnTo>
                                    <a:lnTo>
                                      <a:pt x="742" y="21"/>
                                    </a:lnTo>
                                    <a:lnTo>
                                      <a:pt x="743" y="21"/>
                                    </a:lnTo>
                                    <a:lnTo>
                                      <a:pt x="743" y="22"/>
                                    </a:lnTo>
                                    <a:lnTo>
                                      <a:pt x="744" y="22"/>
                                    </a:lnTo>
                                    <a:lnTo>
                                      <a:pt x="744" y="24"/>
                                    </a:lnTo>
                                    <a:lnTo>
                                      <a:pt x="745" y="24"/>
                                    </a:lnTo>
                                    <a:lnTo>
                                      <a:pt x="745" y="26"/>
                                    </a:lnTo>
                                    <a:lnTo>
                                      <a:pt x="747" y="26"/>
                                    </a:lnTo>
                                    <a:lnTo>
                                      <a:pt x="748" y="26"/>
                                    </a:lnTo>
                                    <a:lnTo>
                                      <a:pt x="749" y="25"/>
                                    </a:lnTo>
                                    <a:lnTo>
                                      <a:pt x="750" y="25"/>
                                    </a:lnTo>
                                    <a:lnTo>
                                      <a:pt x="751" y="25"/>
                                    </a:lnTo>
                                    <a:lnTo>
                                      <a:pt x="751" y="26"/>
                                    </a:lnTo>
                                    <a:lnTo>
                                      <a:pt x="752" y="26"/>
                                    </a:lnTo>
                                    <a:lnTo>
                                      <a:pt x="753" y="26"/>
                                    </a:lnTo>
                                    <a:lnTo>
                                      <a:pt x="754" y="24"/>
                                    </a:lnTo>
                                    <a:lnTo>
                                      <a:pt x="754" y="26"/>
                                    </a:lnTo>
                                    <a:lnTo>
                                      <a:pt x="756" y="20"/>
                                    </a:lnTo>
                                    <a:lnTo>
                                      <a:pt x="756" y="23"/>
                                    </a:lnTo>
                                    <a:lnTo>
                                      <a:pt x="757" y="13"/>
                                    </a:lnTo>
                                    <a:lnTo>
                                      <a:pt x="757" y="17"/>
                                    </a:lnTo>
                                    <a:lnTo>
                                      <a:pt x="758" y="11"/>
                                    </a:lnTo>
                                    <a:lnTo>
                                      <a:pt x="758" y="12"/>
                                    </a:lnTo>
                                    <a:lnTo>
                                      <a:pt x="759" y="9"/>
                                    </a:lnTo>
                                    <a:lnTo>
                                      <a:pt x="760" y="9"/>
                                    </a:lnTo>
                                    <a:lnTo>
                                      <a:pt x="760" y="12"/>
                                    </a:lnTo>
                                    <a:lnTo>
                                      <a:pt x="761" y="12"/>
                                    </a:lnTo>
                                    <a:lnTo>
                                      <a:pt x="761" y="14"/>
                                    </a:lnTo>
                                    <a:lnTo>
                                      <a:pt x="762" y="14"/>
                                    </a:lnTo>
                                    <a:lnTo>
                                      <a:pt x="762" y="15"/>
                                    </a:lnTo>
                                    <a:lnTo>
                                      <a:pt x="764" y="15"/>
                                    </a:lnTo>
                                    <a:lnTo>
                                      <a:pt x="765" y="15"/>
                                    </a:lnTo>
                                    <a:lnTo>
                                      <a:pt x="766" y="15"/>
                                    </a:lnTo>
                                    <a:lnTo>
                                      <a:pt x="766" y="16"/>
                                    </a:lnTo>
                                    <a:lnTo>
                                      <a:pt x="767" y="17"/>
                                    </a:lnTo>
                                    <a:lnTo>
                                      <a:pt x="768" y="18"/>
                                    </a:lnTo>
                                    <a:lnTo>
                                      <a:pt x="769" y="18"/>
                                    </a:lnTo>
                                    <a:lnTo>
                                      <a:pt x="770" y="17"/>
                                    </a:lnTo>
                                    <a:lnTo>
                                      <a:pt x="770" y="18"/>
                                    </a:lnTo>
                                    <a:lnTo>
                                      <a:pt x="771" y="15"/>
                                    </a:lnTo>
                                    <a:lnTo>
                                      <a:pt x="771" y="16"/>
                                    </a:lnTo>
                                    <a:lnTo>
                                      <a:pt x="773" y="14"/>
                                    </a:lnTo>
                                    <a:lnTo>
                                      <a:pt x="773" y="15"/>
                                    </a:lnTo>
                                    <a:lnTo>
                                      <a:pt x="774" y="14"/>
                                    </a:lnTo>
                                    <a:lnTo>
                                      <a:pt x="774" y="15"/>
                                    </a:lnTo>
                                    <a:lnTo>
                                      <a:pt x="775" y="16"/>
                                    </a:lnTo>
                                    <a:lnTo>
                                      <a:pt x="775" y="17"/>
                                    </a:lnTo>
                                    <a:lnTo>
                                      <a:pt x="776" y="18"/>
                                    </a:lnTo>
                                    <a:lnTo>
                                      <a:pt x="776" y="20"/>
                                    </a:lnTo>
                                    <a:lnTo>
                                      <a:pt x="777" y="21"/>
                                    </a:lnTo>
                                    <a:lnTo>
                                      <a:pt x="778" y="18"/>
                                    </a:lnTo>
                                    <a:lnTo>
                                      <a:pt x="778" y="20"/>
                                    </a:lnTo>
                                    <a:lnTo>
                                      <a:pt x="779" y="16"/>
                                    </a:lnTo>
                                    <a:lnTo>
                                      <a:pt x="779" y="17"/>
                                    </a:lnTo>
                                    <a:lnTo>
                                      <a:pt x="780" y="14"/>
                                    </a:lnTo>
                                    <a:lnTo>
                                      <a:pt x="780" y="15"/>
                                    </a:lnTo>
                                    <a:lnTo>
                                      <a:pt x="782" y="13"/>
                                    </a:lnTo>
                                    <a:lnTo>
                                      <a:pt x="782" y="14"/>
                                    </a:lnTo>
                                    <a:lnTo>
                                      <a:pt x="783" y="14"/>
                                    </a:lnTo>
                                    <a:lnTo>
                                      <a:pt x="783" y="15"/>
                                    </a:lnTo>
                                    <a:lnTo>
                                      <a:pt x="784" y="16"/>
                                    </a:lnTo>
                                    <a:lnTo>
                                      <a:pt x="785" y="17"/>
                                    </a:lnTo>
                                    <a:lnTo>
                                      <a:pt x="785" y="18"/>
                                    </a:lnTo>
                                    <a:lnTo>
                                      <a:pt x="786" y="20"/>
                                    </a:lnTo>
                                    <a:lnTo>
                                      <a:pt x="786" y="22"/>
                                    </a:lnTo>
                                    <a:lnTo>
                                      <a:pt x="787" y="23"/>
                                    </a:lnTo>
                                    <a:lnTo>
                                      <a:pt x="787" y="24"/>
                                    </a:lnTo>
                                    <a:lnTo>
                                      <a:pt x="788" y="25"/>
                                    </a:lnTo>
                                    <a:lnTo>
                                      <a:pt x="788" y="26"/>
                                    </a:lnTo>
                                    <a:lnTo>
                                      <a:pt x="789" y="26"/>
                                    </a:lnTo>
                                    <a:lnTo>
                                      <a:pt x="791" y="25"/>
                                    </a:lnTo>
                                    <a:lnTo>
                                      <a:pt x="792" y="23"/>
                                    </a:lnTo>
                                    <a:lnTo>
                                      <a:pt x="792" y="24"/>
                                    </a:lnTo>
                                    <a:lnTo>
                                      <a:pt x="793" y="20"/>
                                    </a:lnTo>
                                    <a:lnTo>
                                      <a:pt x="793" y="22"/>
                                    </a:lnTo>
                                    <a:lnTo>
                                      <a:pt x="794" y="15"/>
                                    </a:lnTo>
                                    <a:lnTo>
                                      <a:pt x="794" y="18"/>
                                    </a:lnTo>
                                    <a:lnTo>
                                      <a:pt x="795" y="11"/>
                                    </a:lnTo>
                                    <a:lnTo>
                                      <a:pt x="795" y="13"/>
                                    </a:lnTo>
                                    <a:lnTo>
                                      <a:pt x="796" y="9"/>
                                    </a:lnTo>
                                    <a:lnTo>
                                      <a:pt x="796" y="11"/>
                                    </a:lnTo>
                                    <a:lnTo>
                                      <a:pt x="797" y="11"/>
                                    </a:lnTo>
                                    <a:lnTo>
                                      <a:pt x="797" y="13"/>
                                    </a:lnTo>
                                    <a:lnTo>
                                      <a:pt x="798" y="14"/>
                                    </a:lnTo>
                                    <a:lnTo>
                                      <a:pt x="798" y="15"/>
                                    </a:lnTo>
                                    <a:lnTo>
                                      <a:pt x="800" y="15"/>
                                    </a:lnTo>
                                    <a:lnTo>
                                      <a:pt x="800" y="16"/>
                                    </a:lnTo>
                                    <a:lnTo>
                                      <a:pt x="801" y="16"/>
                                    </a:lnTo>
                                    <a:lnTo>
                                      <a:pt x="802" y="17"/>
                                    </a:lnTo>
                                    <a:lnTo>
                                      <a:pt x="803" y="17"/>
                                    </a:lnTo>
                                    <a:lnTo>
                                      <a:pt x="804" y="18"/>
                                    </a:lnTo>
                                    <a:lnTo>
                                      <a:pt x="804" y="20"/>
                                    </a:lnTo>
                                    <a:lnTo>
                                      <a:pt x="805" y="20"/>
                                    </a:lnTo>
                                    <a:lnTo>
                                      <a:pt x="805" y="21"/>
                                    </a:lnTo>
                                    <a:lnTo>
                                      <a:pt x="806" y="21"/>
                                    </a:lnTo>
                                    <a:lnTo>
                                      <a:pt x="807" y="21"/>
                                    </a:lnTo>
                                    <a:lnTo>
                                      <a:pt x="809" y="21"/>
                                    </a:lnTo>
                                    <a:lnTo>
                                      <a:pt x="810" y="20"/>
                                    </a:lnTo>
                                    <a:lnTo>
                                      <a:pt x="811" y="18"/>
                                    </a:lnTo>
                                    <a:lnTo>
                                      <a:pt x="811" y="20"/>
                                    </a:lnTo>
                                    <a:lnTo>
                                      <a:pt x="812" y="17"/>
                                    </a:lnTo>
                                    <a:lnTo>
                                      <a:pt x="812" y="18"/>
                                    </a:lnTo>
                                    <a:lnTo>
                                      <a:pt x="813" y="16"/>
                                    </a:lnTo>
                                    <a:lnTo>
                                      <a:pt x="813" y="17"/>
                                    </a:lnTo>
                                    <a:lnTo>
                                      <a:pt x="814" y="16"/>
                                    </a:lnTo>
                                    <a:lnTo>
                                      <a:pt x="815" y="16"/>
                                    </a:lnTo>
                                    <a:lnTo>
                                      <a:pt x="817" y="16"/>
                                    </a:lnTo>
                                    <a:lnTo>
                                      <a:pt x="818" y="16"/>
                                    </a:lnTo>
                                    <a:lnTo>
                                      <a:pt x="819" y="16"/>
                                    </a:lnTo>
                                    <a:lnTo>
                                      <a:pt x="820" y="16"/>
                                    </a:lnTo>
                                    <a:lnTo>
                                      <a:pt x="820" y="17"/>
                                    </a:lnTo>
                                    <a:lnTo>
                                      <a:pt x="821" y="17"/>
                                    </a:lnTo>
                                    <a:lnTo>
                                      <a:pt x="821" y="20"/>
                                    </a:lnTo>
                                    <a:lnTo>
                                      <a:pt x="822" y="20"/>
                                    </a:lnTo>
                                    <a:lnTo>
                                      <a:pt x="822" y="21"/>
                                    </a:lnTo>
                                    <a:lnTo>
                                      <a:pt x="823" y="22"/>
                                    </a:lnTo>
                                    <a:lnTo>
                                      <a:pt x="824" y="22"/>
                                    </a:lnTo>
                                    <a:lnTo>
                                      <a:pt x="826" y="20"/>
                                    </a:lnTo>
                                    <a:lnTo>
                                      <a:pt x="826" y="21"/>
                                    </a:lnTo>
                                    <a:lnTo>
                                      <a:pt x="827" y="18"/>
                                    </a:lnTo>
                                    <a:lnTo>
                                      <a:pt x="827" y="20"/>
                                    </a:lnTo>
                                    <a:lnTo>
                                      <a:pt x="828" y="18"/>
                                    </a:lnTo>
                                    <a:lnTo>
                                      <a:pt x="829" y="18"/>
                                    </a:lnTo>
                                    <a:lnTo>
                                      <a:pt x="829" y="20"/>
                                    </a:lnTo>
                                    <a:lnTo>
                                      <a:pt x="830" y="20"/>
                                    </a:lnTo>
                                    <a:lnTo>
                                      <a:pt x="831" y="18"/>
                                    </a:lnTo>
                                    <a:lnTo>
                                      <a:pt x="831" y="20"/>
                                    </a:lnTo>
                                    <a:lnTo>
                                      <a:pt x="832" y="17"/>
                                    </a:lnTo>
                                    <a:lnTo>
                                      <a:pt x="832" y="18"/>
                                    </a:lnTo>
                                    <a:lnTo>
                                      <a:pt x="833" y="16"/>
                                    </a:lnTo>
                                    <a:lnTo>
                                      <a:pt x="833" y="17"/>
                                    </a:lnTo>
                                    <a:lnTo>
                                      <a:pt x="835" y="16"/>
                                    </a:lnTo>
                                    <a:lnTo>
                                      <a:pt x="836" y="15"/>
                                    </a:lnTo>
                                    <a:lnTo>
                                      <a:pt x="837" y="15"/>
                                    </a:lnTo>
                                    <a:lnTo>
                                      <a:pt x="838" y="15"/>
                                    </a:lnTo>
                                    <a:lnTo>
                                      <a:pt x="839" y="15"/>
                                    </a:lnTo>
                                    <a:lnTo>
                                      <a:pt x="840" y="15"/>
                                    </a:lnTo>
                                    <a:lnTo>
                                      <a:pt x="841" y="15"/>
                                    </a:lnTo>
                                    <a:lnTo>
                                      <a:pt x="841" y="16"/>
                                    </a:lnTo>
                                    <a:lnTo>
                                      <a:pt x="842" y="16"/>
                                    </a:lnTo>
                                    <a:lnTo>
                                      <a:pt x="844" y="17"/>
                                    </a:lnTo>
                                    <a:lnTo>
                                      <a:pt x="845" y="17"/>
                                    </a:lnTo>
                                    <a:lnTo>
                                      <a:pt x="846" y="17"/>
                                    </a:lnTo>
                                    <a:lnTo>
                                      <a:pt x="847" y="16"/>
                                    </a:lnTo>
                                    <a:lnTo>
                                      <a:pt x="847" y="17"/>
                                    </a:lnTo>
                                    <a:lnTo>
                                      <a:pt x="848" y="14"/>
                                    </a:lnTo>
                                    <a:lnTo>
                                      <a:pt x="848" y="15"/>
                                    </a:lnTo>
                                    <a:lnTo>
                                      <a:pt x="849" y="12"/>
                                    </a:lnTo>
                                    <a:lnTo>
                                      <a:pt x="849" y="13"/>
                                    </a:lnTo>
                                    <a:lnTo>
                                      <a:pt x="850" y="12"/>
                                    </a:lnTo>
                                    <a:lnTo>
                                      <a:pt x="851" y="12"/>
                                    </a:lnTo>
                                    <a:lnTo>
                                      <a:pt x="851" y="14"/>
                                    </a:lnTo>
                                    <a:lnTo>
                                      <a:pt x="853" y="15"/>
                                    </a:lnTo>
                                    <a:lnTo>
                                      <a:pt x="853" y="18"/>
                                    </a:lnTo>
                                    <a:lnTo>
                                      <a:pt x="854" y="20"/>
                                    </a:lnTo>
                                    <a:lnTo>
                                      <a:pt x="854" y="23"/>
                                    </a:lnTo>
                                    <a:lnTo>
                                      <a:pt x="855" y="24"/>
                                    </a:lnTo>
                                    <a:lnTo>
                                      <a:pt x="855" y="26"/>
                                    </a:lnTo>
                                    <a:lnTo>
                                      <a:pt x="856" y="27"/>
                                    </a:lnTo>
                                    <a:lnTo>
                                      <a:pt x="856" y="29"/>
                                    </a:lnTo>
                                    <a:lnTo>
                                      <a:pt x="857" y="30"/>
                                    </a:lnTo>
                                    <a:lnTo>
                                      <a:pt x="857" y="32"/>
                                    </a:lnTo>
                                    <a:lnTo>
                                      <a:pt x="858" y="33"/>
                                    </a:lnTo>
                                    <a:lnTo>
                                      <a:pt x="858" y="34"/>
                                    </a:lnTo>
                                    <a:lnTo>
                                      <a:pt x="859" y="32"/>
                                    </a:lnTo>
                                    <a:lnTo>
                                      <a:pt x="859" y="34"/>
                                    </a:lnTo>
                                    <a:lnTo>
                                      <a:pt x="861" y="27"/>
                                    </a:lnTo>
                                    <a:lnTo>
                                      <a:pt x="861" y="31"/>
                                    </a:lnTo>
                                    <a:lnTo>
                                      <a:pt x="862" y="21"/>
                                    </a:lnTo>
                                    <a:lnTo>
                                      <a:pt x="862" y="25"/>
                                    </a:lnTo>
                                    <a:lnTo>
                                      <a:pt x="863" y="14"/>
                                    </a:lnTo>
                                    <a:lnTo>
                                      <a:pt x="863" y="17"/>
                                    </a:lnTo>
                                    <a:lnTo>
                                      <a:pt x="864" y="9"/>
                                    </a:lnTo>
                                    <a:lnTo>
                                      <a:pt x="864" y="12"/>
                                    </a:lnTo>
                                    <a:lnTo>
                                      <a:pt x="865" y="9"/>
                                    </a:lnTo>
                                    <a:lnTo>
                                      <a:pt x="866" y="11"/>
                                    </a:lnTo>
                                    <a:lnTo>
                                      <a:pt x="867" y="12"/>
                                    </a:lnTo>
                                    <a:lnTo>
                                      <a:pt x="867" y="14"/>
                                    </a:lnTo>
                                    <a:lnTo>
                                      <a:pt x="868" y="15"/>
                                    </a:lnTo>
                                    <a:lnTo>
                                      <a:pt x="870" y="15"/>
                                    </a:lnTo>
                                    <a:lnTo>
                                      <a:pt x="870" y="16"/>
                                    </a:lnTo>
                                    <a:lnTo>
                                      <a:pt x="871" y="14"/>
                                    </a:lnTo>
                                    <a:lnTo>
                                      <a:pt x="871" y="15"/>
                                    </a:lnTo>
                                    <a:lnTo>
                                      <a:pt x="872" y="14"/>
                                    </a:lnTo>
                                    <a:lnTo>
                                      <a:pt x="873" y="13"/>
                                    </a:lnTo>
                                    <a:lnTo>
                                      <a:pt x="874" y="14"/>
                                    </a:lnTo>
                                    <a:lnTo>
                                      <a:pt x="875" y="15"/>
                                    </a:lnTo>
                                    <a:lnTo>
                                      <a:pt x="875" y="16"/>
                                    </a:lnTo>
                                    <a:lnTo>
                                      <a:pt x="876" y="16"/>
                                    </a:lnTo>
                                    <a:lnTo>
                                      <a:pt x="877" y="16"/>
                                    </a:lnTo>
                                    <a:lnTo>
                                      <a:pt x="879" y="15"/>
                                    </a:lnTo>
                                    <a:lnTo>
                                      <a:pt x="880" y="15"/>
                                    </a:lnTo>
                                    <a:lnTo>
                                      <a:pt x="881" y="16"/>
                                    </a:lnTo>
                                    <a:lnTo>
                                      <a:pt x="882" y="17"/>
                                    </a:lnTo>
                                    <a:lnTo>
                                      <a:pt x="883" y="17"/>
                                    </a:lnTo>
                                    <a:lnTo>
                                      <a:pt x="884" y="17"/>
                                    </a:lnTo>
                                    <a:lnTo>
                                      <a:pt x="885" y="18"/>
                                    </a:lnTo>
                                    <a:lnTo>
                                      <a:pt x="885" y="20"/>
                                    </a:lnTo>
                                    <a:lnTo>
                                      <a:pt x="886" y="21"/>
                                    </a:lnTo>
                                    <a:lnTo>
                                      <a:pt x="886" y="22"/>
                                    </a:lnTo>
                                    <a:lnTo>
                                      <a:pt x="888" y="22"/>
                                    </a:lnTo>
                                    <a:lnTo>
                                      <a:pt x="889" y="21"/>
                                    </a:lnTo>
                                    <a:lnTo>
                                      <a:pt x="889" y="22"/>
                                    </a:lnTo>
                                    <a:lnTo>
                                      <a:pt x="890" y="17"/>
                                    </a:lnTo>
                                    <a:lnTo>
                                      <a:pt x="890" y="20"/>
                                    </a:lnTo>
                                    <a:lnTo>
                                      <a:pt x="891" y="15"/>
                                    </a:lnTo>
                                    <a:lnTo>
                                      <a:pt x="891" y="16"/>
                                    </a:lnTo>
                                    <a:lnTo>
                                      <a:pt x="892" y="15"/>
                                    </a:lnTo>
                                    <a:lnTo>
                                      <a:pt x="892" y="16"/>
                                    </a:lnTo>
                                    <a:lnTo>
                                      <a:pt x="893" y="17"/>
                                    </a:lnTo>
                                    <a:lnTo>
                                      <a:pt x="893" y="21"/>
                                    </a:lnTo>
                                    <a:lnTo>
                                      <a:pt x="894" y="22"/>
                                    </a:lnTo>
                                    <a:lnTo>
                                      <a:pt x="894" y="24"/>
                                    </a:lnTo>
                                    <a:lnTo>
                                      <a:pt x="895" y="25"/>
                                    </a:lnTo>
                                    <a:lnTo>
                                      <a:pt x="897" y="21"/>
                                    </a:lnTo>
                                    <a:lnTo>
                                      <a:pt x="897" y="24"/>
                                    </a:lnTo>
                                    <a:lnTo>
                                      <a:pt x="898" y="15"/>
                                    </a:lnTo>
                                    <a:lnTo>
                                      <a:pt x="898" y="20"/>
                                    </a:lnTo>
                                    <a:lnTo>
                                      <a:pt x="899" y="13"/>
                                    </a:lnTo>
                                    <a:lnTo>
                                      <a:pt x="899" y="14"/>
                                    </a:lnTo>
                                    <a:lnTo>
                                      <a:pt x="900" y="12"/>
                                    </a:lnTo>
                                    <a:lnTo>
                                      <a:pt x="901" y="12"/>
                                    </a:lnTo>
                                    <a:lnTo>
                                      <a:pt x="901" y="14"/>
                                    </a:lnTo>
                                    <a:lnTo>
                                      <a:pt x="902" y="15"/>
                                    </a:lnTo>
                                    <a:lnTo>
                                      <a:pt x="902" y="17"/>
                                    </a:lnTo>
                                    <a:lnTo>
                                      <a:pt x="903" y="18"/>
                                    </a:lnTo>
                                    <a:lnTo>
                                      <a:pt x="903" y="21"/>
                                    </a:lnTo>
                                    <a:lnTo>
                                      <a:pt x="905" y="22"/>
                                    </a:lnTo>
                                    <a:lnTo>
                                      <a:pt x="905" y="23"/>
                                    </a:lnTo>
                                    <a:lnTo>
                                      <a:pt x="906" y="23"/>
                                    </a:lnTo>
                                    <a:lnTo>
                                      <a:pt x="907" y="23"/>
                                    </a:lnTo>
                                    <a:lnTo>
                                      <a:pt x="908" y="23"/>
                                    </a:lnTo>
                                    <a:lnTo>
                                      <a:pt x="909" y="23"/>
                                    </a:lnTo>
                                    <a:lnTo>
                                      <a:pt x="910" y="23"/>
                                    </a:lnTo>
                                    <a:lnTo>
                                      <a:pt x="911" y="22"/>
                                    </a:lnTo>
                                    <a:lnTo>
                                      <a:pt x="911" y="23"/>
                                    </a:lnTo>
                                    <a:lnTo>
                                      <a:pt x="912" y="21"/>
                                    </a:lnTo>
                                    <a:lnTo>
                                      <a:pt x="912" y="22"/>
                                    </a:lnTo>
                                    <a:lnTo>
                                      <a:pt x="914" y="18"/>
                                    </a:lnTo>
                                    <a:lnTo>
                                      <a:pt x="914" y="20"/>
                                    </a:lnTo>
                                    <a:lnTo>
                                      <a:pt x="915" y="17"/>
                                    </a:lnTo>
                                    <a:lnTo>
                                      <a:pt x="915" y="18"/>
                                    </a:lnTo>
                                    <a:lnTo>
                                      <a:pt x="916" y="14"/>
                                    </a:lnTo>
                                    <a:lnTo>
                                      <a:pt x="916" y="16"/>
                                    </a:lnTo>
                                    <a:lnTo>
                                      <a:pt x="917" y="11"/>
                                    </a:lnTo>
                                    <a:lnTo>
                                      <a:pt x="917" y="13"/>
                                    </a:lnTo>
                                    <a:lnTo>
                                      <a:pt x="918" y="6"/>
                                    </a:lnTo>
                                    <a:lnTo>
                                      <a:pt x="918" y="9"/>
                                    </a:lnTo>
                                    <a:lnTo>
                                      <a:pt x="919" y="4"/>
                                    </a:lnTo>
                                    <a:lnTo>
                                      <a:pt x="919" y="5"/>
                                    </a:lnTo>
                                    <a:lnTo>
                                      <a:pt x="920" y="3"/>
                                    </a:lnTo>
                                    <a:lnTo>
                                      <a:pt x="920" y="4"/>
                                    </a:lnTo>
                                    <a:lnTo>
                                      <a:pt x="921" y="4"/>
                                    </a:lnTo>
                                    <a:lnTo>
                                      <a:pt x="921" y="5"/>
                                    </a:lnTo>
                                    <a:lnTo>
                                      <a:pt x="923" y="6"/>
                                    </a:lnTo>
                                    <a:lnTo>
                                      <a:pt x="923" y="8"/>
                                    </a:lnTo>
                                    <a:lnTo>
                                      <a:pt x="924" y="9"/>
                                    </a:lnTo>
                                    <a:lnTo>
                                      <a:pt x="924" y="11"/>
                                    </a:lnTo>
                                    <a:lnTo>
                                      <a:pt x="925" y="11"/>
                                    </a:lnTo>
                                    <a:lnTo>
                                      <a:pt x="925" y="13"/>
                                    </a:lnTo>
                                    <a:lnTo>
                                      <a:pt x="926" y="14"/>
                                    </a:lnTo>
                                    <a:lnTo>
                                      <a:pt x="926" y="16"/>
                                    </a:lnTo>
                                    <a:lnTo>
                                      <a:pt x="927" y="17"/>
                                    </a:lnTo>
                                    <a:lnTo>
                                      <a:pt x="927" y="22"/>
                                    </a:lnTo>
                                    <a:lnTo>
                                      <a:pt x="928" y="23"/>
                                    </a:lnTo>
                                    <a:lnTo>
                                      <a:pt x="928" y="26"/>
                                    </a:lnTo>
                                    <a:lnTo>
                                      <a:pt x="929" y="27"/>
                                    </a:lnTo>
                                    <a:lnTo>
                                      <a:pt x="929" y="30"/>
                                    </a:lnTo>
                                    <a:lnTo>
                                      <a:pt x="930" y="31"/>
                                    </a:lnTo>
                                    <a:lnTo>
                                      <a:pt x="932" y="30"/>
                                    </a:lnTo>
                                    <a:lnTo>
                                      <a:pt x="933" y="29"/>
                                    </a:lnTo>
                                    <a:lnTo>
                                      <a:pt x="933" y="30"/>
                                    </a:lnTo>
                                    <a:lnTo>
                                      <a:pt x="934" y="27"/>
                                    </a:lnTo>
                                    <a:lnTo>
                                      <a:pt x="934" y="29"/>
                                    </a:lnTo>
                                    <a:lnTo>
                                      <a:pt x="935" y="26"/>
                                    </a:lnTo>
                                    <a:lnTo>
                                      <a:pt x="935" y="27"/>
                                    </a:lnTo>
                                    <a:lnTo>
                                      <a:pt x="936" y="24"/>
                                    </a:lnTo>
                                    <a:lnTo>
                                      <a:pt x="936" y="25"/>
                                    </a:lnTo>
                                    <a:lnTo>
                                      <a:pt x="937" y="23"/>
                                    </a:lnTo>
                                    <a:lnTo>
                                      <a:pt x="938" y="23"/>
                                    </a:lnTo>
                                    <a:lnTo>
                                      <a:pt x="939" y="23"/>
                                    </a:lnTo>
                                    <a:lnTo>
                                      <a:pt x="941" y="20"/>
                                    </a:lnTo>
                                    <a:lnTo>
                                      <a:pt x="941" y="22"/>
                                    </a:lnTo>
                                    <a:lnTo>
                                      <a:pt x="942" y="16"/>
                                    </a:lnTo>
                                    <a:lnTo>
                                      <a:pt x="942" y="18"/>
                                    </a:lnTo>
                                    <a:lnTo>
                                      <a:pt x="943" y="15"/>
                                    </a:lnTo>
                                    <a:lnTo>
                                      <a:pt x="944" y="15"/>
                                    </a:lnTo>
                                    <a:lnTo>
                                      <a:pt x="944" y="16"/>
                                    </a:lnTo>
                                    <a:lnTo>
                                      <a:pt x="945" y="16"/>
                                    </a:lnTo>
                                    <a:lnTo>
                                      <a:pt x="945" y="17"/>
                                    </a:lnTo>
                                    <a:lnTo>
                                      <a:pt x="946" y="17"/>
                                    </a:lnTo>
                                    <a:lnTo>
                                      <a:pt x="947" y="15"/>
                                    </a:lnTo>
                                    <a:lnTo>
                                      <a:pt x="947" y="17"/>
                                    </a:lnTo>
                                    <a:lnTo>
                                      <a:pt x="948" y="13"/>
                                    </a:lnTo>
                                    <a:lnTo>
                                      <a:pt x="948" y="15"/>
                                    </a:lnTo>
                                    <a:lnTo>
                                      <a:pt x="950" y="11"/>
                                    </a:lnTo>
                                    <a:lnTo>
                                      <a:pt x="950" y="12"/>
                                    </a:lnTo>
                                    <a:lnTo>
                                      <a:pt x="951" y="9"/>
                                    </a:lnTo>
                                    <a:lnTo>
                                      <a:pt x="951" y="11"/>
                                    </a:lnTo>
                                    <a:lnTo>
                                      <a:pt x="952" y="8"/>
                                    </a:lnTo>
                                    <a:lnTo>
                                      <a:pt x="952" y="9"/>
                                    </a:lnTo>
                                    <a:lnTo>
                                      <a:pt x="953" y="7"/>
                                    </a:lnTo>
                                    <a:lnTo>
                                      <a:pt x="953" y="8"/>
                                    </a:lnTo>
                                    <a:lnTo>
                                      <a:pt x="954" y="6"/>
                                    </a:lnTo>
                                    <a:lnTo>
                                      <a:pt x="955" y="4"/>
                                    </a:lnTo>
                                    <a:lnTo>
                                      <a:pt x="955" y="5"/>
                                    </a:lnTo>
                                    <a:lnTo>
                                      <a:pt x="956" y="4"/>
                                    </a:lnTo>
                                    <a:lnTo>
                                      <a:pt x="958" y="4"/>
                                    </a:lnTo>
                                    <a:lnTo>
                                      <a:pt x="959" y="4"/>
                                    </a:lnTo>
                                    <a:lnTo>
                                      <a:pt x="959" y="6"/>
                                    </a:lnTo>
                                    <a:lnTo>
                                      <a:pt x="960" y="7"/>
                                    </a:lnTo>
                                    <a:lnTo>
                                      <a:pt x="960" y="9"/>
                                    </a:lnTo>
                                    <a:lnTo>
                                      <a:pt x="961" y="12"/>
                                    </a:lnTo>
                                    <a:lnTo>
                                      <a:pt x="961" y="15"/>
                                    </a:lnTo>
                                    <a:lnTo>
                                      <a:pt x="962" y="17"/>
                                    </a:lnTo>
                                    <a:lnTo>
                                      <a:pt x="962" y="21"/>
                                    </a:lnTo>
                                    <a:lnTo>
                                      <a:pt x="963" y="23"/>
                                    </a:lnTo>
                                    <a:lnTo>
                                      <a:pt x="963" y="26"/>
                                    </a:lnTo>
                                    <a:lnTo>
                                      <a:pt x="964" y="29"/>
                                    </a:lnTo>
                                    <a:lnTo>
                                      <a:pt x="964" y="30"/>
                                    </a:lnTo>
                                    <a:lnTo>
                                      <a:pt x="965" y="32"/>
                                    </a:lnTo>
                                    <a:lnTo>
                                      <a:pt x="965" y="34"/>
                                    </a:lnTo>
                                    <a:lnTo>
                                      <a:pt x="967" y="35"/>
                                    </a:lnTo>
                                    <a:lnTo>
                                      <a:pt x="967" y="37"/>
                                    </a:lnTo>
                                    <a:lnTo>
                                      <a:pt x="968" y="37"/>
                                    </a:lnTo>
                                    <a:lnTo>
                                      <a:pt x="969" y="34"/>
                                    </a:lnTo>
                                    <a:lnTo>
                                      <a:pt x="969" y="35"/>
                                    </a:lnTo>
                                    <a:lnTo>
                                      <a:pt x="970" y="33"/>
                                    </a:lnTo>
                                    <a:lnTo>
                                      <a:pt x="970" y="34"/>
                                    </a:lnTo>
                                    <a:lnTo>
                                      <a:pt x="971" y="31"/>
                                    </a:lnTo>
                                    <a:lnTo>
                                      <a:pt x="971" y="33"/>
                                    </a:lnTo>
                                    <a:lnTo>
                                      <a:pt x="972" y="27"/>
                                    </a:lnTo>
                                    <a:lnTo>
                                      <a:pt x="972" y="30"/>
                                    </a:lnTo>
                                    <a:lnTo>
                                      <a:pt x="973" y="23"/>
                                    </a:lnTo>
                                    <a:lnTo>
                                      <a:pt x="973" y="26"/>
                                    </a:lnTo>
                                    <a:lnTo>
                                      <a:pt x="974" y="20"/>
                                    </a:lnTo>
                                    <a:lnTo>
                                      <a:pt x="974" y="22"/>
                                    </a:lnTo>
                                    <a:lnTo>
                                      <a:pt x="976" y="18"/>
                                    </a:lnTo>
                                    <a:lnTo>
                                      <a:pt x="977" y="16"/>
                                    </a:lnTo>
                                    <a:lnTo>
                                      <a:pt x="977" y="17"/>
                                    </a:lnTo>
                                    <a:lnTo>
                                      <a:pt x="978" y="15"/>
                                    </a:lnTo>
                                    <a:lnTo>
                                      <a:pt x="978" y="16"/>
                                    </a:lnTo>
                                    <a:lnTo>
                                      <a:pt x="979" y="15"/>
                                    </a:lnTo>
                                    <a:lnTo>
                                      <a:pt x="980" y="14"/>
                                    </a:lnTo>
                                    <a:lnTo>
                                      <a:pt x="980" y="15"/>
                                    </a:lnTo>
                                    <a:lnTo>
                                      <a:pt x="981" y="12"/>
                                    </a:lnTo>
                                    <a:lnTo>
                                      <a:pt x="981" y="13"/>
                                    </a:lnTo>
                                    <a:lnTo>
                                      <a:pt x="982" y="7"/>
                                    </a:lnTo>
                                    <a:lnTo>
                                      <a:pt x="982" y="11"/>
                                    </a:lnTo>
                                    <a:lnTo>
                                      <a:pt x="983" y="5"/>
                                    </a:lnTo>
                                    <a:lnTo>
                                      <a:pt x="983" y="6"/>
                                    </a:lnTo>
                                    <a:lnTo>
                                      <a:pt x="985" y="5"/>
                                    </a:lnTo>
                                    <a:lnTo>
                                      <a:pt x="986" y="6"/>
                                    </a:lnTo>
                                    <a:lnTo>
                                      <a:pt x="986" y="9"/>
                                    </a:lnTo>
                                    <a:lnTo>
                                      <a:pt x="987" y="12"/>
                                    </a:lnTo>
                                    <a:lnTo>
                                      <a:pt x="987" y="14"/>
                                    </a:lnTo>
                                    <a:lnTo>
                                      <a:pt x="988" y="15"/>
                                    </a:lnTo>
                                    <a:lnTo>
                                      <a:pt x="988" y="18"/>
                                    </a:lnTo>
                                    <a:lnTo>
                                      <a:pt x="989" y="18"/>
                                    </a:lnTo>
                                    <a:lnTo>
                                      <a:pt x="989" y="20"/>
                                    </a:lnTo>
                                    <a:lnTo>
                                      <a:pt x="990" y="16"/>
                                    </a:lnTo>
                                    <a:lnTo>
                                      <a:pt x="990" y="18"/>
                                    </a:lnTo>
                                    <a:lnTo>
                                      <a:pt x="991" y="14"/>
                                    </a:lnTo>
                                    <a:lnTo>
                                      <a:pt x="991" y="15"/>
                                    </a:lnTo>
                                    <a:lnTo>
                                      <a:pt x="992" y="13"/>
                                    </a:lnTo>
                                    <a:lnTo>
                                      <a:pt x="994" y="14"/>
                                    </a:lnTo>
                                    <a:lnTo>
                                      <a:pt x="994" y="16"/>
                                    </a:lnTo>
                                    <a:lnTo>
                                      <a:pt x="995" y="17"/>
                                    </a:lnTo>
                                    <a:lnTo>
                                      <a:pt x="995" y="20"/>
                                    </a:lnTo>
                                    <a:lnTo>
                                      <a:pt x="996" y="21"/>
                                    </a:lnTo>
                                    <a:lnTo>
                                      <a:pt x="997" y="18"/>
                                    </a:lnTo>
                                    <a:lnTo>
                                      <a:pt x="997" y="20"/>
                                    </a:lnTo>
                                    <a:lnTo>
                                      <a:pt x="998" y="15"/>
                                    </a:lnTo>
                                    <a:lnTo>
                                      <a:pt x="998" y="17"/>
                                    </a:lnTo>
                                    <a:lnTo>
                                      <a:pt x="999" y="12"/>
                                    </a:lnTo>
                                    <a:lnTo>
                                      <a:pt x="999" y="14"/>
                                    </a:lnTo>
                                    <a:lnTo>
                                      <a:pt x="1000" y="12"/>
                                    </a:lnTo>
                                    <a:lnTo>
                                      <a:pt x="1002" y="13"/>
                                    </a:lnTo>
                                    <a:lnTo>
                                      <a:pt x="1002" y="15"/>
                                    </a:lnTo>
                                    <a:lnTo>
                                      <a:pt x="1003" y="17"/>
                                    </a:lnTo>
                                    <a:lnTo>
                                      <a:pt x="1003" y="20"/>
                                    </a:lnTo>
                                    <a:lnTo>
                                      <a:pt x="1004" y="21"/>
                                    </a:lnTo>
                                    <a:lnTo>
                                      <a:pt x="1004" y="23"/>
                                    </a:lnTo>
                                    <a:lnTo>
                                      <a:pt x="1005" y="23"/>
                                    </a:lnTo>
                                    <a:lnTo>
                                      <a:pt x="1005" y="24"/>
                                    </a:lnTo>
                                    <a:lnTo>
                                      <a:pt x="1006" y="24"/>
                                    </a:lnTo>
                                    <a:lnTo>
                                      <a:pt x="1007" y="25"/>
                                    </a:lnTo>
                                    <a:lnTo>
                                      <a:pt x="1008" y="25"/>
                                    </a:lnTo>
                                    <a:lnTo>
                                      <a:pt x="1009" y="25"/>
                                    </a:lnTo>
                                    <a:lnTo>
                                      <a:pt x="1011" y="23"/>
                                    </a:lnTo>
                                    <a:lnTo>
                                      <a:pt x="1011" y="24"/>
                                    </a:lnTo>
                                    <a:lnTo>
                                      <a:pt x="1012" y="20"/>
                                    </a:lnTo>
                                    <a:lnTo>
                                      <a:pt x="1012" y="22"/>
                                    </a:lnTo>
                                    <a:lnTo>
                                      <a:pt x="1013" y="17"/>
                                    </a:lnTo>
                                    <a:lnTo>
                                      <a:pt x="1013" y="18"/>
                                    </a:lnTo>
                                    <a:lnTo>
                                      <a:pt x="1014" y="15"/>
                                    </a:lnTo>
                                    <a:lnTo>
                                      <a:pt x="1014" y="16"/>
                                    </a:lnTo>
                                    <a:lnTo>
                                      <a:pt x="1015" y="14"/>
                                    </a:lnTo>
                                    <a:lnTo>
                                      <a:pt x="1016" y="14"/>
                                    </a:lnTo>
                                    <a:lnTo>
                                      <a:pt x="1017" y="15"/>
                                    </a:lnTo>
                                    <a:lnTo>
                                      <a:pt x="1017" y="17"/>
                                    </a:lnTo>
                                    <a:lnTo>
                                      <a:pt x="1018" y="18"/>
                                    </a:lnTo>
                                    <a:lnTo>
                                      <a:pt x="1018" y="21"/>
                                    </a:lnTo>
                                    <a:lnTo>
                                      <a:pt x="1020" y="22"/>
                                    </a:lnTo>
                                    <a:lnTo>
                                      <a:pt x="1020" y="23"/>
                                    </a:lnTo>
                                    <a:lnTo>
                                      <a:pt x="1021" y="24"/>
                                    </a:lnTo>
                                    <a:lnTo>
                                      <a:pt x="1022" y="23"/>
                                    </a:lnTo>
                                    <a:lnTo>
                                      <a:pt x="1022" y="24"/>
                                    </a:lnTo>
                                    <a:lnTo>
                                      <a:pt x="1023" y="18"/>
                                    </a:lnTo>
                                    <a:lnTo>
                                      <a:pt x="1023" y="21"/>
                                    </a:lnTo>
                                    <a:lnTo>
                                      <a:pt x="1024" y="14"/>
                                    </a:lnTo>
                                    <a:lnTo>
                                      <a:pt x="1024" y="16"/>
                                    </a:lnTo>
                                    <a:lnTo>
                                      <a:pt x="1025" y="13"/>
                                    </a:lnTo>
                                    <a:lnTo>
                                      <a:pt x="1026" y="14"/>
                                    </a:lnTo>
                                    <a:lnTo>
                                      <a:pt x="1026" y="16"/>
                                    </a:lnTo>
                                    <a:lnTo>
                                      <a:pt x="1027" y="18"/>
                                    </a:lnTo>
                                    <a:lnTo>
                                      <a:pt x="1027" y="22"/>
                                    </a:lnTo>
                                    <a:lnTo>
                                      <a:pt x="1029" y="23"/>
                                    </a:lnTo>
                                    <a:lnTo>
                                      <a:pt x="1029" y="24"/>
                                    </a:lnTo>
                                    <a:lnTo>
                                      <a:pt x="1030" y="23"/>
                                    </a:lnTo>
                                    <a:lnTo>
                                      <a:pt x="1030" y="24"/>
                                    </a:lnTo>
                                    <a:lnTo>
                                      <a:pt x="1031" y="20"/>
                                    </a:lnTo>
                                    <a:lnTo>
                                      <a:pt x="1031" y="23"/>
                                    </a:lnTo>
                                    <a:lnTo>
                                      <a:pt x="1032" y="16"/>
                                    </a:lnTo>
                                    <a:lnTo>
                                      <a:pt x="1032" y="18"/>
                                    </a:lnTo>
                                    <a:lnTo>
                                      <a:pt x="1033" y="16"/>
                                    </a:lnTo>
                                    <a:lnTo>
                                      <a:pt x="1034" y="15"/>
                                    </a:lnTo>
                                    <a:lnTo>
                                      <a:pt x="1035" y="14"/>
                                    </a:lnTo>
                                    <a:lnTo>
                                      <a:pt x="1035" y="15"/>
                                    </a:lnTo>
                                    <a:lnTo>
                                      <a:pt x="1036" y="11"/>
                                    </a:lnTo>
                                    <a:lnTo>
                                      <a:pt x="1036" y="13"/>
                                    </a:lnTo>
                                    <a:lnTo>
                                      <a:pt x="1038" y="8"/>
                                    </a:lnTo>
                                    <a:lnTo>
                                      <a:pt x="1038" y="9"/>
                                    </a:lnTo>
                                    <a:lnTo>
                                      <a:pt x="1039" y="8"/>
                                    </a:lnTo>
                                    <a:lnTo>
                                      <a:pt x="1039" y="9"/>
                                    </a:lnTo>
                                    <a:lnTo>
                                      <a:pt x="1040" y="9"/>
                                    </a:lnTo>
                                    <a:lnTo>
                                      <a:pt x="1040" y="13"/>
                                    </a:lnTo>
                                    <a:lnTo>
                                      <a:pt x="1041" y="14"/>
                                    </a:lnTo>
                                    <a:lnTo>
                                      <a:pt x="1041" y="16"/>
                                    </a:lnTo>
                                    <a:lnTo>
                                      <a:pt x="1042" y="17"/>
                                    </a:lnTo>
                                    <a:lnTo>
                                      <a:pt x="1042" y="21"/>
                                    </a:lnTo>
                                    <a:lnTo>
                                      <a:pt x="1043" y="22"/>
                                    </a:lnTo>
                                    <a:lnTo>
                                      <a:pt x="1044" y="20"/>
                                    </a:lnTo>
                                    <a:lnTo>
                                      <a:pt x="1044" y="21"/>
                                    </a:lnTo>
                                    <a:lnTo>
                                      <a:pt x="1046" y="17"/>
                                    </a:lnTo>
                                    <a:lnTo>
                                      <a:pt x="1046" y="18"/>
                                    </a:lnTo>
                                    <a:lnTo>
                                      <a:pt x="1047" y="16"/>
                                    </a:lnTo>
                                    <a:lnTo>
                                      <a:pt x="1047" y="17"/>
                                    </a:lnTo>
                                    <a:lnTo>
                                      <a:pt x="1048" y="17"/>
                                    </a:lnTo>
                                    <a:lnTo>
                                      <a:pt x="1049" y="16"/>
                                    </a:lnTo>
                                    <a:lnTo>
                                      <a:pt x="1049" y="17"/>
                                    </a:lnTo>
                                    <a:lnTo>
                                      <a:pt x="1050" y="14"/>
                                    </a:lnTo>
                                    <a:lnTo>
                                      <a:pt x="1050" y="16"/>
                                    </a:lnTo>
                                    <a:lnTo>
                                      <a:pt x="1051" y="13"/>
                                    </a:lnTo>
                                    <a:lnTo>
                                      <a:pt x="1051" y="14"/>
                                    </a:lnTo>
                                    <a:lnTo>
                                      <a:pt x="1052" y="13"/>
                                    </a:lnTo>
                                    <a:lnTo>
                                      <a:pt x="1053" y="14"/>
                                    </a:lnTo>
                                    <a:lnTo>
                                      <a:pt x="1053" y="15"/>
                                    </a:lnTo>
                                    <a:lnTo>
                                      <a:pt x="1055" y="16"/>
                                    </a:lnTo>
                                    <a:lnTo>
                                      <a:pt x="1055" y="17"/>
                                    </a:lnTo>
                                    <a:lnTo>
                                      <a:pt x="1056" y="18"/>
                                    </a:lnTo>
                                    <a:lnTo>
                                      <a:pt x="1056" y="20"/>
                                    </a:lnTo>
                                    <a:lnTo>
                                      <a:pt x="1057" y="21"/>
                                    </a:lnTo>
                                    <a:lnTo>
                                      <a:pt x="1057" y="23"/>
                                    </a:lnTo>
                                    <a:lnTo>
                                      <a:pt x="1058" y="23"/>
                                    </a:lnTo>
                                    <a:lnTo>
                                      <a:pt x="1058" y="25"/>
                                    </a:lnTo>
                                    <a:lnTo>
                                      <a:pt x="1059" y="25"/>
                                    </a:lnTo>
                                    <a:lnTo>
                                      <a:pt x="1059" y="26"/>
                                    </a:lnTo>
                                    <a:lnTo>
                                      <a:pt x="1060" y="27"/>
                                    </a:lnTo>
                                    <a:lnTo>
                                      <a:pt x="1061" y="26"/>
                                    </a:lnTo>
                                    <a:lnTo>
                                      <a:pt x="1061" y="27"/>
                                    </a:lnTo>
                                    <a:lnTo>
                                      <a:pt x="1062" y="24"/>
                                    </a:lnTo>
                                    <a:lnTo>
                                      <a:pt x="1062" y="25"/>
                                    </a:lnTo>
                                    <a:lnTo>
                                      <a:pt x="1064" y="22"/>
                                    </a:lnTo>
                                    <a:lnTo>
                                      <a:pt x="1064" y="23"/>
                                    </a:lnTo>
                                    <a:lnTo>
                                      <a:pt x="1065" y="20"/>
                                    </a:lnTo>
                                    <a:lnTo>
                                      <a:pt x="1065" y="21"/>
                                    </a:lnTo>
                                    <a:lnTo>
                                      <a:pt x="1066" y="20"/>
                                    </a:lnTo>
                                    <a:lnTo>
                                      <a:pt x="1066" y="21"/>
                                    </a:lnTo>
                                    <a:lnTo>
                                      <a:pt x="1067" y="22"/>
                                    </a:lnTo>
                                    <a:lnTo>
                                      <a:pt x="1068" y="22"/>
                                    </a:lnTo>
                                    <a:lnTo>
                                      <a:pt x="1068" y="23"/>
                                    </a:lnTo>
                                    <a:lnTo>
                                      <a:pt x="1069" y="18"/>
                                    </a:lnTo>
                                    <a:lnTo>
                                      <a:pt x="1069" y="21"/>
                                    </a:lnTo>
                                    <a:lnTo>
                                      <a:pt x="1070" y="13"/>
                                    </a:lnTo>
                                    <a:lnTo>
                                      <a:pt x="1070" y="16"/>
                                    </a:lnTo>
                                    <a:lnTo>
                                      <a:pt x="1071" y="9"/>
                                    </a:lnTo>
                                    <a:lnTo>
                                      <a:pt x="1071" y="12"/>
                                    </a:lnTo>
                                    <a:lnTo>
                                      <a:pt x="1073" y="9"/>
                                    </a:lnTo>
                                    <a:lnTo>
                                      <a:pt x="1074" y="11"/>
                                    </a:lnTo>
                                    <a:lnTo>
                                      <a:pt x="1075" y="12"/>
                                    </a:lnTo>
                                    <a:lnTo>
                                      <a:pt x="1075" y="13"/>
                                    </a:lnTo>
                                    <a:lnTo>
                                      <a:pt x="1076" y="13"/>
                                    </a:lnTo>
                                    <a:lnTo>
                                      <a:pt x="1076" y="14"/>
                                    </a:lnTo>
                                    <a:lnTo>
                                      <a:pt x="1077" y="15"/>
                                    </a:lnTo>
                                    <a:lnTo>
                                      <a:pt x="1077" y="16"/>
                                    </a:lnTo>
                                    <a:lnTo>
                                      <a:pt x="1078" y="17"/>
                                    </a:lnTo>
                                    <a:lnTo>
                                      <a:pt x="1078" y="18"/>
                                    </a:lnTo>
                                    <a:lnTo>
                                      <a:pt x="1079" y="20"/>
                                    </a:lnTo>
                                    <a:lnTo>
                                      <a:pt x="1079" y="21"/>
                                    </a:lnTo>
                                    <a:lnTo>
                                      <a:pt x="1080" y="22"/>
                                    </a:lnTo>
                                    <a:lnTo>
                                      <a:pt x="1082" y="22"/>
                                    </a:lnTo>
                                    <a:lnTo>
                                      <a:pt x="1083" y="21"/>
                                    </a:lnTo>
                                    <a:lnTo>
                                      <a:pt x="1084" y="20"/>
                                    </a:lnTo>
                                    <a:lnTo>
                                      <a:pt x="1085" y="20"/>
                                    </a:lnTo>
                                    <a:lnTo>
                                      <a:pt x="1086" y="20"/>
                                    </a:lnTo>
                                    <a:lnTo>
                                      <a:pt x="1087" y="20"/>
                                    </a:lnTo>
                                    <a:lnTo>
                                      <a:pt x="1088" y="17"/>
                                    </a:lnTo>
                                    <a:lnTo>
                                      <a:pt x="1088" y="18"/>
                                    </a:lnTo>
                                    <a:lnTo>
                                      <a:pt x="1089" y="15"/>
                                    </a:lnTo>
                                    <a:lnTo>
                                      <a:pt x="1089" y="17"/>
                                    </a:lnTo>
                                    <a:lnTo>
                                      <a:pt x="1091" y="14"/>
                                    </a:lnTo>
                                    <a:lnTo>
                                      <a:pt x="1091" y="15"/>
                                    </a:lnTo>
                                    <a:lnTo>
                                      <a:pt x="1092" y="12"/>
                                    </a:lnTo>
                                    <a:lnTo>
                                      <a:pt x="1092" y="13"/>
                                    </a:lnTo>
                                    <a:lnTo>
                                      <a:pt x="1093" y="11"/>
                                    </a:lnTo>
                                    <a:lnTo>
                                      <a:pt x="1093" y="12"/>
                                    </a:lnTo>
                                    <a:lnTo>
                                      <a:pt x="1094" y="8"/>
                                    </a:lnTo>
                                    <a:lnTo>
                                      <a:pt x="1094" y="9"/>
                                    </a:lnTo>
                                    <a:lnTo>
                                      <a:pt x="1095" y="8"/>
                                    </a:lnTo>
                                    <a:lnTo>
                                      <a:pt x="1096" y="7"/>
                                    </a:lnTo>
                                    <a:lnTo>
                                      <a:pt x="1097" y="7"/>
                                    </a:lnTo>
                                    <a:lnTo>
                                      <a:pt x="1097" y="8"/>
                                    </a:lnTo>
                                    <a:lnTo>
                                      <a:pt x="1099" y="9"/>
                                    </a:lnTo>
                                    <a:lnTo>
                                      <a:pt x="1099" y="12"/>
                                    </a:lnTo>
                                    <a:lnTo>
                                      <a:pt x="1100" y="13"/>
                                    </a:lnTo>
                                    <a:lnTo>
                                      <a:pt x="1100" y="16"/>
                                    </a:lnTo>
                                    <a:lnTo>
                                      <a:pt x="1101" y="17"/>
                                    </a:lnTo>
                                    <a:lnTo>
                                      <a:pt x="1101" y="21"/>
                                    </a:lnTo>
                                    <a:lnTo>
                                      <a:pt x="1102" y="22"/>
                                    </a:lnTo>
                                    <a:lnTo>
                                      <a:pt x="1102" y="24"/>
                                    </a:lnTo>
                                    <a:lnTo>
                                      <a:pt x="1103" y="25"/>
                                    </a:lnTo>
                                    <a:lnTo>
                                      <a:pt x="1103" y="27"/>
                                    </a:lnTo>
                                    <a:lnTo>
                                      <a:pt x="1104" y="27"/>
                                    </a:lnTo>
                                    <a:lnTo>
                                      <a:pt x="1104" y="30"/>
                                    </a:lnTo>
                                    <a:lnTo>
                                      <a:pt x="1105" y="30"/>
                                    </a:lnTo>
                                    <a:lnTo>
                                      <a:pt x="1105" y="31"/>
                                    </a:lnTo>
                                    <a:lnTo>
                                      <a:pt x="1106" y="31"/>
                                    </a:lnTo>
                                    <a:lnTo>
                                      <a:pt x="1108" y="30"/>
                                    </a:lnTo>
                                    <a:lnTo>
                                      <a:pt x="1108" y="31"/>
                                    </a:lnTo>
                                    <a:lnTo>
                                      <a:pt x="1109" y="27"/>
                                    </a:lnTo>
                                    <a:lnTo>
                                      <a:pt x="1109" y="30"/>
                                    </a:lnTo>
                                    <a:lnTo>
                                      <a:pt x="1110" y="24"/>
                                    </a:lnTo>
                                    <a:lnTo>
                                      <a:pt x="1110" y="26"/>
                                    </a:lnTo>
                                    <a:lnTo>
                                      <a:pt x="1111" y="21"/>
                                    </a:lnTo>
                                    <a:lnTo>
                                      <a:pt x="1111" y="23"/>
                                    </a:lnTo>
                                    <a:lnTo>
                                      <a:pt x="1112" y="17"/>
                                    </a:lnTo>
                                    <a:lnTo>
                                      <a:pt x="1112" y="20"/>
                                    </a:lnTo>
                                    <a:lnTo>
                                      <a:pt x="1113" y="15"/>
                                    </a:lnTo>
                                    <a:lnTo>
                                      <a:pt x="1113" y="16"/>
                                    </a:lnTo>
                                    <a:lnTo>
                                      <a:pt x="1114" y="14"/>
                                    </a:lnTo>
                                    <a:lnTo>
                                      <a:pt x="1115" y="14"/>
                                    </a:lnTo>
                                    <a:lnTo>
                                      <a:pt x="1115" y="15"/>
                                    </a:lnTo>
                                    <a:lnTo>
                                      <a:pt x="1117" y="16"/>
                                    </a:lnTo>
                                    <a:lnTo>
                                      <a:pt x="1117" y="17"/>
                                    </a:lnTo>
                                    <a:lnTo>
                                      <a:pt x="1118" y="17"/>
                                    </a:lnTo>
                                    <a:lnTo>
                                      <a:pt x="1119" y="18"/>
                                    </a:lnTo>
                                    <a:lnTo>
                                      <a:pt x="1120" y="17"/>
                                    </a:lnTo>
                                    <a:lnTo>
                                      <a:pt x="1121" y="14"/>
                                    </a:lnTo>
                                    <a:lnTo>
                                      <a:pt x="1121" y="16"/>
                                    </a:lnTo>
                                    <a:lnTo>
                                      <a:pt x="1122" y="9"/>
                                    </a:lnTo>
                                    <a:lnTo>
                                      <a:pt x="1122" y="13"/>
                                    </a:lnTo>
                                    <a:lnTo>
                                      <a:pt x="1123" y="8"/>
                                    </a:lnTo>
                                    <a:lnTo>
                                      <a:pt x="1123" y="9"/>
                                    </a:lnTo>
                                    <a:lnTo>
                                      <a:pt x="1124" y="8"/>
                                    </a:lnTo>
                                    <a:lnTo>
                                      <a:pt x="1124" y="11"/>
                                    </a:lnTo>
                                    <a:lnTo>
                                      <a:pt x="1126" y="13"/>
                                    </a:lnTo>
                                    <a:lnTo>
                                      <a:pt x="1126" y="17"/>
                                    </a:lnTo>
                                    <a:lnTo>
                                      <a:pt x="1127" y="20"/>
                                    </a:lnTo>
                                    <a:lnTo>
                                      <a:pt x="1127" y="22"/>
                                    </a:lnTo>
                                    <a:lnTo>
                                      <a:pt x="1128" y="23"/>
                                    </a:lnTo>
                                    <a:lnTo>
                                      <a:pt x="1129" y="21"/>
                                    </a:lnTo>
                                    <a:lnTo>
                                      <a:pt x="1129" y="23"/>
                                    </a:lnTo>
                                    <a:lnTo>
                                      <a:pt x="1130" y="16"/>
                                    </a:lnTo>
                                    <a:lnTo>
                                      <a:pt x="1130" y="20"/>
                                    </a:lnTo>
                                    <a:lnTo>
                                      <a:pt x="1131" y="13"/>
                                    </a:lnTo>
                                    <a:lnTo>
                                      <a:pt x="1131" y="14"/>
                                    </a:lnTo>
                                    <a:lnTo>
                                      <a:pt x="1132" y="12"/>
                                    </a:lnTo>
                                    <a:lnTo>
                                      <a:pt x="1132" y="13"/>
                                    </a:lnTo>
                                    <a:lnTo>
                                      <a:pt x="1133" y="14"/>
                                    </a:lnTo>
                                    <a:lnTo>
                                      <a:pt x="1133" y="16"/>
                                    </a:lnTo>
                                    <a:lnTo>
                                      <a:pt x="1135" y="17"/>
                                    </a:lnTo>
                                    <a:lnTo>
                                      <a:pt x="1135" y="18"/>
                                    </a:lnTo>
                                    <a:lnTo>
                                      <a:pt x="1136" y="17"/>
                                    </a:lnTo>
                                    <a:lnTo>
                                      <a:pt x="1136" y="18"/>
                                    </a:lnTo>
                                    <a:lnTo>
                                      <a:pt x="1137" y="15"/>
                                    </a:lnTo>
                                    <a:lnTo>
                                      <a:pt x="1137" y="17"/>
                                    </a:lnTo>
                                    <a:lnTo>
                                      <a:pt x="1138" y="12"/>
                                    </a:lnTo>
                                    <a:lnTo>
                                      <a:pt x="1138" y="14"/>
                                    </a:lnTo>
                                    <a:lnTo>
                                      <a:pt x="1139" y="12"/>
                                    </a:lnTo>
                                    <a:lnTo>
                                      <a:pt x="1140" y="13"/>
                                    </a:lnTo>
                                    <a:lnTo>
                                      <a:pt x="1140" y="16"/>
                                    </a:lnTo>
                                    <a:lnTo>
                                      <a:pt x="1141" y="18"/>
                                    </a:lnTo>
                                    <a:lnTo>
                                      <a:pt x="1141" y="23"/>
                                    </a:lnTo>
                                    <a:lnTo>
                                      <a:pt x="1143" y="25"/>
                                    </a:lnTo>
                                    <a:lnTo>
                                      <a:pt x="1143" y="27"/>
                                    </a:lnTo>
                                    <a:lnTo>
                                      <a:pt x="1144" y="29"/>
                                    </a:lnTo>
                                    <a:lnTo>
                                      <a:pt x="1144" y="30"/>
                                    </a:lnTo>
                                    <a:lnTo>
                                      <a:pt x="1145" y="25"/>
                                    </a:lnTo>
                                    <a:lnTo>
                                      <a:pt x="1145" y="29"/>
                                    </a:lnTo>
                                    <a:lnTo>
                                      <a:pt x="1146" y="20"/>
                                    </a:lnTo>
                                    <a:lnTo>
                                      <a:pt x="1146" y="23"/>
                                    </a:lnTo>
                                    <a:lnTo>
                                      <a:pt x="1147" y="15"/>
                                    </a:lnTo>
                                    <a:lnTo>
                                      <a:pt x="1147" y="17"/>
                                    </a:lnTo>
                                    <a:lnTo>
                                      <a:pt x="1148" y="15"/>
                                    </a:lnTo>
                                    <a:lnTo>
                                      <a:pt x="1149" y="16"/>
                                    </a:lnTo>
                                    <a:lnTo>
                                      <a:pt x="1149" y="17"/>
                                    </a:lnTo>
                                    <a:lnTo>
                                      <a:pt x="1150" y="18"/>
                                    </a:lnTo>
                                    <a:lnTo>
                                      <a:pt x="1152" y="18"/>
                                    </a:lnTo>
                                    <a:lnTo>
                                      <a:pt x="1152" y="20"/>
                                    </a:lnTo>
                                    <a:lnTo>
                                      <a:pt x="1153" y="16"/>
                                    </a:lnTo>
                                    <a:lnTo>
                                      <a:pt x="1153" y="18"/>
                                    </a:lnTo>
                                    <a:lnTo>
                                      <a:pt x="1154" y="14"/>
                                    </a:lnTo>
                                    <a:lnTo>
                                      <a:pt x="1154" y="16"/>
                                    </a:lnTo>
                                    <a:lnTo>
                                      <a:pt x="1155" y="14"/>
                                    </a:lnTo>
                                    <a:lnTo>
                                      <a:pt x="1156" y="14"/>
                                    </a:lnTo>
                                    <a:lnTo>
                                      <a:pt x="1156" y="16"/>
                                    </a:lnTo>
                                    <a:lnTo>
                                      <a:pt x="1157" y="16"/>
                                    </a:lnTo>
                                    <a:lnTo>
                                      <a:pt x="1157" y="18"/>
                                    </a:lnTo>
                                    <a:lnTo>
                                      <a:pt x="1158" y="20"/>
                                    </a:lnTo>
                                    <a:lnTo>
                                      <a:pt x="1158" y="21"/>
                                    </a:lnTo>
                                    <a:lnTo>
                                      <a:pt x="1159" y="21"/>
                                    </a:lnTo>
                                    <a:lnTo>
                                      <a:pt x="1159" y="22"/>
                                    </a:lnTo>
                                    <a:lnTo>
                                      <a:pt x="1161" y="22"/>
                                    </a:lnTo>
                                    <a:lnTo>
                                      <a:pt x="1161" y="23"/>
                                    </a:lnTo>
                                    <a:lnTo>
                                      <a:pt x="1162" y="22"/>
                                    </a:lnTo>
                                    <a:lnTo>
                                      <a:pt x="1162" y="23"/>
                                    </a:lnTo>
                                    <a:lnTo>
                                      <a:pt x="1163" y="21"/>
                                    </a:lnTo>
                                    <a:lnTo>
                                      <a:pt x="1163" y="22"/>
                                    </a:lnTo>
                                    <a:lnTo>
                                      <a:pt x="1164" y="20"/>
                                    </a:lnTo>
                                    <a:lnTo>
                                      <a:pt x="1164" y="21"/>
                                    </a:lnTo>
                                    <a:lnTo>
                                      <a:pt x="1165" y="17"/>
                                    </a:lnTo>
                                    <a:lnTo>
                                      <a:pt x="1165" y="18"/>
                                    </a:lnTo>
                                    <a:lnTo>
                                      <a:pt x="1166" y="15"/>
                                    </a:lnTo>
                                    <a:lnTo>
                                      <a:pt x="1166" y="16"/>
                                    </a:lnTo>
                                    <a:lnTo>
                                      <a:pt x="1167" y="12"/>
                                    </a:lnTo>
                                    <a:lnTo>
                                      <a:pt x="1167" y="14"/>
                                    </a:lnTo>
                                    <a:lnTo>
                                      <a:pt x="1168" y="12"/>
                                    </a:lnTo>
                                    <a:lnTo>
                                      <a:pt x="1170" y="12"/>
                                    </a:lnTo>
                                    <a:lnTo>
                                      <a:pt x="1170" y="14"/>
                                    </a:lnTo>
                                    <a:lnTo>
                                      <a:pt x="1171" y="15"/>
                                    </a:lnTo>
                                    <a:lnTo>
                                      <a:pt x="1171" y="18"/>
                                    </a:lnTo>
                                    <a:lnTo>
                                      <a:pt x="1172" y="20"/>
                                    </a:lnTo>
                                    <a:lnTo>
                                      <a:pt x="1172" y="21"/>
                                    </a:lnTo>
                                    <a:lnTo>
                                      <a:pt x="1173" y="22"/>
                                    </a:lnTo>
                                    <a:lnTo>
                                      <a:pt x="1174" y="20"/>
                                    </a:lnTo>
                                    <a:lnTo>
                                      <a:pt x="1174" y="22"/>
                                    </a:lnTo>
                                    <a:lnTo>
                                      <a:pt x="1175" y="16"/>
                                    </a:lnTo>
                                    <a:lnTo>
                                      <a:pt x="1175" y="18"/>
                                    </a:lnTo>
                                    <a:lnTo>
                                      <a:pt x="1176" y="13"/>
                                    </a:lnTo>
                                    <a:lnTo>
                                      <a:pt x="1176" y="15"/>
                                    </a:lnTo>
                                    <a:lnTo>
                                      <a:pt x="1177" y="12"/>
                                    </a:lnTo>
                                    <a:lnTo>
                                      <a:pt x="1177" y="13"/>
                                    </a:lnTo>
                                    <a:lnTo>
                                      <a:pt x="1179" y="12"/>
                                    </a:lnTo>
                                    <a:lnTo>
                                      <a:pt x="1179" y="13"/>
                                    </a:lnTo>
                                    <a:lnTo>
                                      <a:pt x="1180" y="13"/>
                                    </a:lnTo>
                                    <a:lnTo>
                                      <a:pt x="1180" y="14"/>
                                    </a:lnTo>
                                    <a:lnTo>
                                      <a:pt x="1181" y="15"/>
                                    </a:lnTo>
                                    <a:lnTo>
                                      <a:pt x="1181" y="16"/>
                                    </a:lnTo>
                                    <a:lnTo>
                                      <a:pt x="1182" y="17"/>
                                    </a:lnTo>
                                    <a:lnTo>
                                      <a:pt x="1182" y="18"/>
                                    </a:lnTo>
                                    <a:lnTo>
                                      <a:pt x="1183" y="20"/>
                                    </a:lnTo>
                                    <a:lnTo>
                                      <a:pt x="1184" y="21"/>
                                    </a:lnTo>
                                    <a:lnTo>
                                      <a:pt x="1185" y="21"/>
                                    </a:lnTo>
                                    <a:lnTo>
                                      <a:pt x="1185" y="22"/>
                                    </a:lnTo>
                                    <a:lnTo>
                                      <a:pt x="1187" y="22"/>
                                    </a:lnTo>
                                    <a:lnTo>
                                      <a:pt x="1188" y="22"/>
                                    </a:lnTo>
                                    <a:lnTo>
                                      <a:pt x="1189" y="22"/>
                                    </a:lnTo>
                                    <a:lnTo>
                                      <a:pt x="1190" y="22"/>
                                    </a:lnTo>
                                    <a:lnTo>
                                      <a:pt x="1191" y="23"/>
                                    </a:lnTo>
                                    <a:lnTo>
                                      <a:pt x="1192" y="23"/>
                                    </a:lnTo>
                                    <a:lnTo>
                                      <a:pt x="1192" y="24"/>
                                    </a:lnTo>
                                    <a:lnTo>
                                      <a:pt x="1193" y="24"/>
                                    </a:lnTo>
                                    <a:lnTo>
                                      <a:pt x="1194" y="24"/>
                                    </a:lnTo>
                                    <a:lnTo>
                                      <a:pt x="1194" y="25"/>
                                    </a:lnTo>
                                    <a:lnTo>
                                      <a:pt x="1196" y="24"/>
                                    </a:lnTo>
                                    <a:lnTo>
                                      <a:pt x="1196" y="25"/>
                                    </a:lnTo>
                                    <a:lnTo>
                                      <a:pt x="1197" y="21"/>
                                    </a:lnTo>
                                    <a:lnTo>
                                      <a:pt x="1197" y="23"/>
                                    </a:lnTo>
                                    <a:lnTo>
                                      <a:pt x="1198" y="16"/>
                                    </a:lnTo>
                                    <a:lnTo>
                                      <a:pt x="1198" y="20"/>
                                    </a:lnTo>
                                    <a:lnTo>
                                      <a:pt x="1199" y="12"/>
                                    </a:lnTo>
                                    <a:lnTo>
                                      <a:pt x="1199" y="15"/>
                                    </a:lnTo>
                                    <a:lnTo>
                                      <a:pt x="1200" y="7"/>
                                    </a:lnTo>
                                    <a:lnTo>
                                      <a:pt x="1200" y="9"/>
                                    </a:lnTo>
                                    <a:lnTo>
                                      <a:pt x="1201" y="6"/>
                                    </a:lnTo>
                                    <a:lnTo>
                                      <a:pt x="1201" y="7"/>
                                    </a:lnTo>
                                    <a:lnTo>
                                      <a:pt x="1202" y="7"/>
                                    </a:lnTo>
                                    <a:lnTo>
                                      <a:pt x="1202" y="9"/>
                                    </a:lnTo>
                                    <a:lnTo>
                                      <a:pt x="1203" y="11"/>
                                    </a:lnTo>
                                    <a:lnTo>
                                      <a:pt x="1203" y="15"/>
                                    </a:lnTo>
                                    <a:lnTo>
                                      <a:pt x="1205" y="17"/>
                                    </a:lnTo>
                                    <a:lnTo>
                                      <a:pt x="1205" y="18"/>
                                    </a:lnTo>
                                    <a:lnTo>
                                      <a:pt x="1206" y="21"/>
                                    </a:lnTo>
                                    <a:lnTo>
                                      <a:pt x="1206" y="23"/>
                                    </a:lnTo>
                                    <a:lnTo>
                                      <a:pt x="1207" y="22"/>
                                    </a:lnTo>
                                    <a:lnTo>
                                      <a:pt x="1207" y="23"/>
                                    </a:lnTo>
                                    <a:lnTo>
                                      <a:pt x="1208" y="17"/>
                                    </a:lnTo>
                                    <a:lnTo>
                                      <a:pt x="1208" y="21"/>
                                    </a:lnTo>
                                    <a:lnTo>
                                      <a:pt x="1209" y="12"/>
                                    </a:lnTo>
                                    <a:lnTo>
                                      <a:pt x="1209" y="15"/>
                                    </a:lnTo>
                                    <a:lnTo>
                                      <a:pt x="1210" y="11"/>
                                    </a:lnTo>
                                    <a:lnTo>
                                      <a:pt x="1211" y="11"/>
                                    </a:lnTo>
                                    <a:lnTo>
                                      <a:pt x="1211" y="13"/>
                                    </a:lnTo>
                                    <a:lnTo>
                                      <a:pt x="1212" y="14"/>
                                    </a:lnTo>
                                    <a:lnTo>
                                      <a:pt x="1212" y="16"/>
                                    </a:lnTo>
                                    <a:lnTo>
                                      <a:pt x="1214" y="18"/>
                                    </a:lnTo>
                                    <a:lnTo>
                                      <a:pt x="1214" y="20"/>
                                    </a:lnTo>
                                    <a:lnTo>
                                      <a:pt x="1215" y="21"/>
                                    </a:lnTo>
                                    <a:lnTo>
                                      <a:pt x="1216" y="21"/>
                                    </a:lnTo>
                                    <a:lnTo>
                                      <a:pt x="1216" y="22"/>
                                    </a:lnTo>
                                    <a:lnTo>
                                      <a:pt x="1217" y="21"/>
                                    </a:lnTo>
                                    <a:lnTo>
                                      <a:pt x="1218" y="22"/>
                                    </a:lnTo>
                                    <a:lnTo>
                                      <a:pt x="1219" y="22"/>
                                    </a:lnTo>
                                    <a:lnTo>
                                      <a:pt x="1220" y="21"/>
                                    </a:lnTo>
                                    <a:lnTo>
                                      <a:pt x="1220" y="22"/>
                                    </a:lnTo>
                                    <a:lnTo>
                                      <a:pt x="1221" y="18"/>
                                    </a:lnTo>
                                    <a:lnTo>
                                      <a:pt x="1221" y="21"/>
                                    </a:lnTo>
                                    <a:lnTo>
                                      <a:pt x="1223" y="16"/>
                                    </a:lnTo>
                                    <a:lnTo>
                                      <a:pt x="1223" y="18"/>
                                    </a:lnTo>
                                    <a:lnTo>
                                      <a:pt x="1224" y="15"/>
                                    </a:lnTo>
                                    <a:lnTo>
                                      <a:pt x="1224" y="16"/>
                                    </a:lnTo>
                                    <a:lnTo>
                                      <a:pt x="1225" y="16"/>
                                    </a:lnTo>
                                    <a:lnTo>
                                      <a:pt x="1226" y="17"/>
                                    </a:lnTo>
                                    <a:lnTo>
                                      <a:pt x="1226" y="18"/>
                                    </a:lnTo>
                                    <a:lnTo>
                                      <a:pt x="1227" y="20"/>
                                    </a:lnTo>
                                    <a:lnTo>
                                      <a:pt x="1227" y="22"/>
                                    </a:lnTo>
                                    <a:lnTo>
                                      <a:pt x="1228" y="23"/>
                                    </a:lnTo>
                                    <a:lnTo>
                                      <a:pt x="1228" y="24"/>
                                    </a:lnTo>
                                    <a:lnTo>
                                      <a:pt x="1229" y="24"/>
                                    </a:lnTo>
                                    <a:lnTo>
                                      <a:pt x="1230" y="23"/>
                                    </a:lnTo>
                                    <a:lnTo>
                                      <a:pt x="1230" y="24"/>
                                    </a:lnTo>
                                    <a:lnTo>
                                      <a:pt x="1232" y="20"/>
                                    </a:lnTo>
                                    <a:lnTo>
                                      <a:pt x="1232" y="22"/>
                                    </a:lnTo>
                                    <a:lnTo>
                                      <a:pt x="1233" y="17"/>
                                    </a:lnTo>
                                    <a:lnTo>
                                      <a:pt x="1233" y="18"/>
                                    </a:lnTo>
                                    <a:lnTo>
                                      <a:pt x="1234" y="16"/>
                                    </a:lnTo>
                                    <a:lnTo>
                                      <a:pt x="1235" y="15"/>
                                    </a:lnTo>
                                    <a:lnTo>
                                      <a:pt x="1236" y="15"/>
                                    </a:lnTo>
                                    <a:lnTo>
                                      <a:pt x="1237" y="14"/>
                                    </a:lnTo>
                                    <a:lnTo>
                                      <a:pt x="1237" y="15"/>
                                    </a:lnTo>
                                    <a:lnTo>
                                      <a:pt x="1238" y="12"/>
                                    </a:lnTo>
                                    <a:lnTo>
                                      <a:pt x="1238" y="14"/>
                                    </a:lnTo>
                                    <a:lnTo>
                                      <a:pt x="1240" y="7"/>
                                    </a:lnTo>
                                    <a:lnTo>
                                      <a:pt x="1240" y="11"/>
                                    </a:lnTo>
                                    <a:lnTo>
                                      <a:pt x="1241" y="5"/>
                                    </a:lnTo>
                                    <a:lnTo>
                                      <a:pt x="1241" y="6"/>
                                    </a:lnTo>
                                    <a:lnTo>
                                      <a:pt x="1242" y="5"/>
                                    </a:lnTo>
                                    <a:lnTo>
                                      <a:pt x="1242" y="7"/>
                                    </a:lnTo>
                                    <a:lnTo>
                                      <a:pt x="1243" y="8"/>
                                    </a:lnTo>
                                    <a:lnTo>
                                      <a:pt x="1243" y="12"/>
                                    </a:lnTo>
                                    <a:lnTo>
                                      <a:pt x="1244" y="13"/>
                                    </a:lnTo>
                                    <a:lnTo>
                                      <a:pt x="1244" y="16"/>
                                    </a:lnTo>
                                    <a:lnTo>
                                      <a:pt x="1245" y="17"/>
                                    </a:lnTo>
                                    <a:lnTo>
                                      <a:pt x="1245" y="18"/>
                                    </a:lnTo>
                                    <a:lnTo>
                                      <a:pt x="1246" y="18"/>
                                    </a:lnTo>
                                    <a:lnTo>
                                      <a:pt x="1246" y="20"/>
                                    </a:lnTo>
                                    <a:lnTo>
                                      <a:pt x="1247" y="20"/>
                                    </a:lnTo>
                                    <a:lnTo>
                                      <a:pt x="1247" y="21"/>
                                    </a:lnTo>
                                    <a:lnTo>
                                      <a:pt x="1249" y="22"/>
                                    </a:lnTo>
                                    <a:lnTo>
                                      <a:pt x="1250" y="22"/>
                                    </a:lnTo>
                                    <a:lnTo>
                                      <a:pt x="1250" y="23"/>
                                    </a:lnTo>
                                    <a:lnTo>
                                      <a:pt x="1251" y="23"/>
                                    </a:lnTo>
                                    <a:lnTo>
                                      <a:pt x="1252" y="23"/>
                                    </a:lnTo>
                                    <a:lnTo>
                                      <a:pt x="1252" y="24"/>
                                    </a:lnTo>
                                    <a:lnTo>
                                      <a:pt x="1253" y="24"/>
                                    </a:lnTo>
                                    <a:lnTo>
                                      <a:pt x="1254" y="25"/>
                                    </a:lnTo>
                                    <a:lnTo>
                                      <a:pt x="1254" y="26"/>
                                    </a:lnTo>
                                    <a:lnTo>
                                      <a:pt x="1255" y="27"/>
                                    </a:lnTo>
                                    <a:lnTo>
                                      <a:pt x="1255" y="29"/>
                                    </a:lnTo>
                                    <a:lnTo>
                                      <a:pt x="1256" y="30"/>
                                    </a:lnTo>
                                    <a:lnTo>
                                      <a:pt x="1258" y="27"/>
                                    </a:lnTo>
                                    <a:lnTo>
                                      <a:pt x="1258" y="30"/>
                                    </a:lnTo>
                                    <a:lnTo>
                                      <a:pt x="1259" y="25"/>
                                    </a:lnTo>
                                    <a:lnTo>
                                      <a:pt x="1259" y="26"/>
                                    </a:lnTo>
                                    <a:lnTo>
                                      <a:pt x="1260" y="18"/>
                                    </a:lnTo>
                                    <a:lnTo>
                                      <a:pt x="1260" y="23"/>
                                    </a:lnTo>
                                    <a:lnTo>
                                      <a:pt x="1261" y="14"/>
                                    </a:lnTo>
                                    <a:lnTo>
                                      <a:pt x="1261" y="16"/>
                                    </a:lnTo>
                                    <a:lnTo>
                                      <a:pt x="1262" y="12"/>
                                    </a:lnTo>
                                    <a:lnTo>
                                      <a:pt x="1262" y="13"/>
                                    </a:lnTo>
                                    <a:lnTo>
                                      <a:pt x="1263" y="12"/>
                                    </a:lnTo>
                                    <a:lnTo>
                                      <a:pt x="1263" y="14"/>
                                    </a:lnTo>
                                    <a:lnTo>
                                      <a:pt x="1264" y="15"/>
                                    </a:lnTo>
                                    <a:lnTo>
                                      <a:pt x="1264" y="16"/>
                                    </a:lnTo>
                                    <a:lnTo>
                                      <a:pt x="1265" y="15"/>
                                    </a:lnTo>
                                    <a:lnTo>
                                      <a:pt x="1265" y="16"/>
                                    </a:lnTo>
                                    <a:lnTo>
                                      <a:pt x="1267" y="13"/>
                                    </a:lnTo>
                                    <a:lnTo>
                                      <a:pt x="1267" y="15"/>
                                    </a:lnTo>
                                    <a:lnTo>
                                      <a:pt x="1268" y="9"/>
                                    </a:lnTo>
                                    <a:lnTo>
                                      <a:pt x="1268" y="12"/>
                                    </a:lnTo>
                                    <a:lnTo>
                                      <a:pt x="1269" y="9"/>
                                    </a:lnTo>
                                    <a:lnTo>
                                      <a:pt x="1270" y="9"/>
                                    </a:lnTo>
                                    <a:lnTo>
                                      <a:pt x="1271" y="9"/>
                                    </a:lnTo>
                                    <a:lnTo>
                                      <a:pt x="1272" y="9"/>
                                    </a:lnTo>
                                    <a:lnTo>
                                      <a:pt x="1272" y="11"/>
                                    </a:lnTo>
                                    <a:lnTo>
                                      <a:pt x="1273" y="12"/>
                                    </a:lnTo>
                                    <a:lnTo>
                                      <a:pt x="1273" y="14"/>
                                    </a:lnTo>
                                    <a:lnTo>
                                      <a:pt x="1274" y="16"/>
                                    </a:lnTo>
                                    <a:lnTo>
                                      <a:pt x="1274" y="21"/>
                                    </a:lnTo>
                                    <a:lnTo>
                                      <a:pt x="1276" y="24"/>
                                    </a:lnTo>
                                    <a:lnTo>
                                      <a:pt x="1276" y="29"/>
                                    </a:lnTo>
                                    <a:lnTo>
                                      <a:pt x="1277" y="30"/>
                                    </a:lnTo>
                                    <a:lnTo>
                                      <a:pt x="1277" y="32"/>
                                    </a:lnTo>
                                    <a:lnTo>
                                      <a:pt x="1278" y="31"/>
                                    </a:lnTo>
                                    <a:lnTo>
                                      <a:pt x="1278" y="32"/>
                                    </a:lnTo>
                                    <a:lnTo>
                                      <a:pt x="1279" y="26"/>
                                    </a:lnTo>
                                    <a:lnTo>
                                      <a:pt x="1279" y="30"/>
                                    </a:lnTo>
                                    <a:lnTo>
                                      <a:pt x="1280" y="22"/>
                                    </a:lnTo>
                                    <a:lnTo>
                                      <a:pt x="1280" y="24"/>
                                    </a:lnTo>
                                    <a:lnTo>
                                      <a:pt x="1281" y="18"/>
                                    </a:lnTo>
                                    <a:lnTo>
                                      <a:pt x="1281" y="20"/>
                                    </a:lnTo>
                                    <a:lnTo>
                                      <a:pt x="1282" y="15"/>
                                    </a:lnTo>
                                    <a:lnTo>
                                      <a:pt x="1282" y="17"/>
                                    </a:lnTo>
                                    <a:lnTo>
                                      <a:pt x="1284" y="13"/>
                                    </a:lnTo>
                                    <a:lnTo>
                                      <a:pt x="1284" y="14"/>
                                    </a:lnTo>
                                    <a:lnTo>
                                      <a:pt x="1285" y="12"/>
                                    </a:lnTo>
                                    <a:lnTo>
                                      <a:pt x="1286" y="12"/>
                                    </a:lnTo>
                                    <a:lnTo>
                                      <a:pt x="1287" y="12"/>
                                    </a:lnTo>
                                    <a:lnTo>
                                      <a:pt x="1288" y="12"/>
                                    </a:lnTo>
                                    <a:lnTo>
                                      <a:pt x="1289" y="12"/>
                                    </a:lnTo>
                                    <a:lnTo>
                                      <a:pt x="1290" y="13"/>
                                    </a:lnTo>
                                    <a:lnTo>
                                      <a:pt x="1291" y="13"/>
                                    </a:lnTo>
                                    <a:lnTo>
                                      <a:pt x="1293" y="12"/>
                                    </a:lnTo>
                                    <a:lnTo>
                                      <a:pt x="1293" y="13"/>
                                    </a:lnTo>
                                    <a:lnTo>
                                      <a:pt x="1294" y="12"/>
                                    </a:lnTo>
                                    <a:lnTo>
                                      <a:pt x="1295" y="12"/>
                                    </a:lnTo>
                                    <a:lnTo>
                                      <a:pt x="1295" y="14"/>
                                    </a:lnTo>
                                    <a:lnTo>
                                      <a:pt x="1296" y="15"/>
                                    </a:lnTo>
                                    <a:lnTo>
                                      <a:pt x="1296" y="18"/>
                                    </a:lnTo>
                                    <a:lnTo>
                                      <a:pt x="1297" y="20"/>
                                    </a:lnTo>
                                    <a:lnTo>
                                      <a:pt x="1297" y="23"/>
                                    </a:lnTo>
                                    <a:lnTo>
                                      <a:pt x="1298" y="25"/>
                                    </a:lnTo>
                                    <a:lnTo>
                                      <a:pt x="1298" y="27"/>
                                    </a:lnTo>
                                    <a:lnTo>
                                      <a:pt x="1299" y="29"/>
                                    </a:lnTo>
                                    <a:lnTo>
                                      <a:pt x="1299" y="30"/>
                                    </a:lnTo>
                                    <a:lnTo>
                                      <a:pt x="1300" y="30"/>
                                    </a:lnTo>
                                    <a:lnTo>
                                      <a:pt x="1300" y="31"/>
                                    </a:lnTo>
                                    <a:lnTo>
                                      <a:pt x="1302" y="31"/>
                                    </a:lnTo>
                                    <a:lnTo>
                                      <a:pt x="1302" y="32"/>
                                    </a:lnTo>
                                    <a:lnTo>
                                      <a:pt x="1303" y="32"/>
                                    </a:lnTo>
                                    <a:lnTo>
                                      <a:pt x="1304" y="29"/>
                                    </a:lnTo>
                                    <a:lnTo>
                                      <a:pt x="1304" y="31"/>
                                    </a:lnTo>
                                    <a:lnTo>
                                      <a:pt x="1305" y="22"/>
                                    </a:lnTo>
                                    <a:lnTo>
                                      <a:pt x="1305" y="26"/>
                                    </a:lnTo>
                                    <a:lnTo>
                                      <a:pt x="1306" y="16"/>
                                    </a:lnTo>
                                    <a:lnTo>
                                      <a:pt x="1306" y="20"/>
                                    </a:lnTo>
                                    <a:lnTo>
                                      <a:pt x="1307" y="14"/>
                                    </a:lnTo>
                                    <a:lnTo>
                                      <a:pt x="1307" y="15"/>
                                    </a:lnTo>
                                    <a:lnTo>
                                      <a:pt x="1308" y="13"/>
                                    </a:lnTo>
                                    <a:lnTo>
                                      <a:pt x="1308" y="14"/>
                                    </a:lnTo>
                                    <a:lnTo>
                                      <a:pt x="1309" y="14"/>
                                    </a:lnTo>
                                    <a:lnTo>
                                      <a:pt x="1311" y="14"/>
                                    </a:lnTo>
                                    <a:lnTo>
                                      <a:pt x="1312" y="12"/>
                                    </a:lnTo>
                                    <a:lnTo>
                                      <a:pt x="1312" y="13"/>
                                    </a:lnTo>
                                    <a:lnTo>
                                      <a:pt x="1313" y="11"/>
                                    </a:lnTo>
                                    <a:lnTo>
                                      <a:pt x="1313" y="12"/>
                                    </a:lnTo>
                                    <a:lnTo>
                                      <a:pt x="1314" y="12"/>
                                    </a:lnTo>
                                    <a:lnTo>
                                      <a:pt x="1315" y="12"/>
                                    </a:lnTo>
                                    <a:lnTo>
                                      <a:pt x="1315" y="14"/>
                                    </a:lnTo>
                                    <a:lnTo>
                                      <a:pt x="1316" y="14"/>
                                    </a:lnTo>
                                    <a:lnTo>
                                      <a:pt x="1316" y="15"/>
                                    </a:lnTo>
                                    <a:lnTo>
                                      <a:pt x="1317" y="14"/>
                                    </a:lnTo>
                                    <a:lnTo>
                                      <a:pt x="1317" y="15"/>
                                    </a:lnTo>
                                    <a:lnTo>
                                      <a:pt x="1318" y="13"/>
                                    </a:lnTo>
                                    <a:lnTo>
                                      <a:pt x="1318" y="14"/>
                                    </a:lnTo>
                                    <a:lnTo>
                                      <a:pt x="1320" y="12"/>
                                    </a:lnTo>
                                    <a:lnTo>
                                      <a:pt x="1321" y="12"/>
                                    </a:lnTo>
                                    <a:lnTo>
                                      <a:pt x="1321" y="13"/>
                                    </a:lnTo>
                                    <a:lnTo>
                                      <a:pt x="1322" y="14"/>
                                    </a:lnTo>
                                    <a:lnTo>
                                      <a:pt x="1322" y="16"/>
                                    </a:lnTo>
                                    <a:lnTo>
                                      <a:pt x="1323" y="18"/>
                                    </a:lnTo>
                                    <a:lnTo>
                                      <a:pt x="1323" y="22"/>
                                    </a:lnTo>
                                    <a:lnTo>
                                      <a:pt x="1324" y="23"/>
                                    </a:lnTo>
                                    <a:lnTo>
                                      <a:pt x="1324" y="25"/>
                                    </a:lnTo>
                                    <a:lnTo>
                                      <a:pt x="1325" y="26"/>
                                    </a:lnTo>
                                    <a:lnTo>
                                      <a:pt x="1325" y="27"/>
                                    </a:lnTo>
                                    <a:lnTo>
                                      <a:pt x="1326" y="26"/>
                                    </a:lnTo>
                                    <a:lnTo>
                                      <a:pt x="1326" y="27"/>
                                    </a:lnTo>
                                    <a:lnTo>
                                      <a:pt x="1328" y="22"/>
                                    </a:lnTo>
                                    <a:lnTo>
                                      <a:pt x="1328" y="25"/>
                                    </a:lnTo>
                                    <a:lnTo>
                                      <a:pt x="1329" y="18"/>
                                    </a:lnTo>
                                    <a:lnTo>
                                      <a:pt x="1329" y="21"/>
                                    </a:lnTo>
                                    <a:lnTo>
                                      <a:pt x="1330" y="16"/>
                                    </a:lnTo>
                                    <a:lnTo>
                                      <a:pt x="1330" y="17"/>
                                    </a:lnTo>
                                    <a:lnTo>
                                      <a:pt x="1331" y="16"/>
                                    </a:lnTo>
                                    <a:lnTo>
                                      <a:pt x="1332" y="17"/>
                                    </a:lnTo>
                                    <a:lnTo>
                                      <a:pt x="1332" y="18"/>
                                    </a:lnTo>
                                    <a:lnTo>
                                      <a:pt x="1333" y="20"/>
                                    </a:lnTo>
                                    <a:lnTo>
                                      <a:pt x="1333" y="21"/>
                                    </a:lnTo>
                                    <a:lnTo>
                                      <a:pt x="1334" y="22"/>
                                    </a:lnTo>
                                    <a:lnTo>
                                      <a:pt x="1335" y="22"/>
                                    </a:lnTo>
                                    <a:lnTo>
                                      <a:pt x="1337" y="20"/>
                                    </a:lnTo>
                                    <a:lnTo>
                                      <a:pt x="1337" y="22"/>
                                    </a:lnTo>
                                    <a:lnTo>
                                      <a:pt x="1338" y="18"/>
                                    </a:lnTo>
                                    <a:lnTo>
                                      <a:pt x="1338" y="20"/>
                                    </a:lnTo>
                                    <a:lnTo>
                                      <a:pt x="1339" y="17"/>
                                    </a:lnTo>
                                    <a:lnTo>
                                      <a:pt x="1339" y="18"/>
                                    </a:lnTo>
                                    <a:lnTo>
                                      <a:pt x="1340" y="18"/>
                                    </a:lnTo>
                                    <a:lnTo>
                                      <a:pt x="1340" y="20"/>
                                    </a:lnTo>
                                    <a:lnTo>
                                      <a:pt x="1341" y="20"/>
                                    </a:lnTo>
                                    <a:lnTo>
                                      <a:pt x="1342" y="18"/>
                                    </a:lnTo>
                                    <a:lnTo>
                                      <a:pt x="1342" y="20"/>
                                    </a:lnTo>
                                    <a:lnTo>
                                      <a:pt x="1343" y="15"/>
                                    </a:lnTo>
                                    <a:lnTo>
                                      <a:pt x="1343" y="18"/>
                                    </a:lnTo>
                                    <a:lnTo>
                                      <a:pt x="1344" y="12"/>
                                    </a:lnTo>
                                    <a:lnTo>
                                      <a:pt x="1344" y="14"/>
                                    </a:lnTo>
                                    <a:lnTo>
                                      <a:pt x="1346" y="8"/>
                                    </a:lnTo>
                                    <a:lnTo>
                                      <a:pt x="1346" y="11"/>
                                    </a:lnTo>
                                    <a:lnTo>
                                      <a:pt x="1347" y="8"/>
                                    </a:lnTo>
                                    <a:lnTo>
                                      <a:pt x="1347" y="9"/>
                                    </a:lnTo>
                                    <a:lnTo>
                                      <a:pt x="1348" y="9"/>
                                    </a:lnTo>
                                    <a:lnTo>
                                      <a:pt x="1348" y="12"/>
                                    </a:lnTo>
                                    <a:lnTo>
                                      <a:pt x="1349" y="13"/>
                                    </a:lnTo>
                                    <a:lnTo>
                                      <a:pt x="1349" y="14"/>
                                    </a:lnTo>
                                    <a:lnTo>
                                      <a:pt x="1350" y="14"/>
                                    </a:lnTo>
                                    <a:lnTo>
                                      <a:pt x="1351" y="14"/>
                                    </a:lnTo>
                                    <a:lnTo>
                                      <a:pt x="1352" y="14"/>
                                    </a:lnTo>
                                    <a:lnTo>
                                      <a:pt x="1352" y="16"/>
                                    </a:lnTo>
                                    <a:lnTo>
                                      <a:pt x="1353" y="17"/>
                                    </a:lnTo>
                                    <a:lnTo>
                                      <a:pt x="1353" y="21"/>
                                    </a:lnTo>
                                    <a:lnTo>
                                      <a:pt x="1355" y="22"/>
                                    </a:lnTo>
                                    <a:lnTo>
                                      <a:pt x="1355" y="25"/>
                                    </a:lnTo>
                                    <a:lnTo>
                                      <a:pt x="1356" y="27"/>
                                    </a:lnTo>
                                    <a:lnTo>
                                      <a:pt x="1356" y="29"/>
                                    </a:lnTo>
                                    <a:lnTo>
                                      <a:pt x="1357" y="27"/>
                                    </a:lnTo>
                                    <a:lnTo>
                                      <a:pt x="1357" y="29"/>
                                    </a:lnTo>
                                    <a:lnTo>
                                      <a:pt x="1358" y="25"/>
                                    </a:lnTo>
                                    <a:lnTo>
                                      <a:pt x="1358" y="27"/>
                                    </a:lnTo>
                                    <a:lnTo>
                                      <a:pt x="1359" y="21"/>
                                    </a:lnTo>
                                    <a:lnTo>
                                      <a:pt x="1359" y="23"/>
                                    </a:lnTo>
                                    <a:lnTo>
                                      <a:pt x="1360" y="18"/>
                                    </a:lnTo>
                                    <a:lnTo>
                                      <a:pt x="1360" y="20"/>
                                    </a:lnTo>
                                    <a:lnTo>
                                      <a:pt x="1361" y="16"/>
                                    </a:lnTo>
                                    <a:lnTo>
                                      <a:pt x="1361" y="17"/>
                                    </a:lnTo>
                                    <a:lnTo>
                                      <a:pt x="1362" y="15"/>
                                    </a:lnTo>
                                    <a:lnTo>
                                      <a:pt x="1362" y="16"/>
                                    </a:lnTo>
                                    <a:lnTo>
                                      <a:pt x="1364" y="15"/>
                                    </a:lnTo>
                                    <a:lnTo>
                                      <a:pt x="1364" y="16"/>
                                    </a:lnTo>
                                    <a:lnTo>
                                      <a:pt x="1365" y="16"/>
                                    </a:lnTo>
                                    <a:lnTo>
                                      <a:pt x="1365" y="17"/>
                                    </a:lnTo>
                                    <a:lnTo>
                                      <a:pt x="1366" y="18"/>
                                    </a:lnTo>
                                    <a:lnTo>
                                      <a:pt x="1366" y="20"/>
                                    </a:lnTo>
                                    <a:lnTo>
                                      <a:pt x="1367" y="20"/>
                                    </a:lnTo>
                                    <a:lnTo>
                                      <a:pt x="1368" y="18"/>
                                    </a:lnTo>
                                    <a:lnTo>
                                      <a:pt x="1368" y="20"/>
                                    </a:lnTo>
                                    <a:lnTo>
                                      <a:pt x="1369" y="15"/>
                                    </a:lnTo>
                                    <a:lnTo>
                                      <a:pt x="1369" y="17"/>
                                    </a:lnTo>
                                    <a:lnTo>
                                      <a:pt x="1370" y="11"/>
                                    </a:lnTo>
                                    <a:lnTo>
                                      <a:pt x="1370" y="14"/>
                                    </a:lnTo>
                                    <a:lnTo>
                                      <a:pt x="1371" y="7"/>
                                    </a:lnTo>
                                    <a:lnTo>
                                      <a:pt x="1371" y="9"/>
                                    </a:lnTo>
                                    <a:lnTo>
                                      <a:pt x="1373" y="7"/>
                                    </a:lnTo>
                                    <a:lnTo>
                                      <a:pt x="1373" y="9"/>
                                    </a:lnTo>
                                    <a:lnTo>
                                      <a:pt x="1374" y="11"/>
                                    </a:lnTo>
                                    <a:lnTo>
                                      <a:pt x="1374" y="13"/>
                                    </a:lnTo>
                                    <a:lnTo>
                                      <a:pt x="1375" y="15"/>
                                    </a:lnTo>
                                    <a:lnTo>
                                      <a:pt x="1375" y="17"/>
                                    </a:lnTo>
                                    <a:lnTo>
                                      <a:pt x="1376" y="18"/>
                                    </a:lnTo>
                                    <a:lnTo>
                                      <a:pt x="1376" y="21"/>
                                    </a:lnTo>
                                    <a:lnTo>
                                      <a:pt x="1377" y="22"/>
                                    </a:lnTo>
                                    <a:lnTo>
                                      <a:pt x="1377" y="24"/>
                                    </a:lnTo>
                                    <a:lnTo>
                                      <a:pt x="1378" y="24"/>
                                    </a:lnTo>
                                    <a:lnTo>
                                      <a:pt x="1378" y="25"/>
                                    </a:lnTo>
                                    <a:lnTo>
                                      <a:pt x="1379" y="26"/>
                                    </a:lnTo>
                                    <a:lnTo>
                                      <a:pt x="1381" y="24"/>
                                    </a:lnTo>
                                    <a:lnTo>
                                      <a:pt x="1381" y="25"/>
                                    </a:lnTo>
                                    <a:lnTo>
                                      <a:pt x="1382" y="23"/>
                                    </a:lnTo>
                                    <a:lnTo>
                                      <a:pt x="1382" y="24"/>
                                    </a:lnTo>
                                    <a:lnTo>
                                      <a:pt x="1383" y="21"/>
                                    </a:lnTo>
                                    <a:lnTo>
                                      <a:pt x="1383" y="22"/>
                                    </a:lnTo>
                                    <a:lnTo>
                                      <a:pt x="1384" y="20"/>
                                    </a:lnTo>
                                    <a:lnTo>
                                      <a:pt x="1384" y="21"/>
                                    </a:lnTo>
                                    <a:lnTo>
                                      <a:pt x="1385" y="20"/>
                                    </a:lnTo>
                                    <a:lnTo>
                                      <a:pt x="1386" y="20"/>
                                    </a:lnTo>
                                    <a:lnTo>
                                      <a:pt x="1387" y="20"/>
                                    </a:lnTo>
                                    <a:lnTo>
                                      <a:pt x="1388" y="18"/>
                                    </a:lnTo>
                                    <a:lnTo>
                                      <a:pt x="1388" y="20"/>
                                    </a:lnTo>
                                    <a:lnTo>
                                      <a:pt x="1390" y="20"/>
                                    </a:lnTo>
                                    <a:lnTo>
                                      <a:pt x="1391" y="20"/>
                                    </a:lnTo>
                                    <a:lnTo>
                                      <a:pt x="1391" y="21"/>
                                    </a:lnTo>
                                    <a:lnTo>
                                      <a:pt x="1392" y="20"/>
                                    </a:lnTo>
                                    <a:lnTo>
                                      <a:pt x="1392" y="21"/>
                                    </a:lnTo>
                                    <a:lnTo>
                                      <a:pt x="1393" y="18"/>
                                    </a:lnTo>
                                    <a:lnTo>
                                      <a:pt x="1393" y="20"/>
                                    </a:lnTo>
                                    <a:lnTo>
                                      <a:pt x="1394" y="15"/>
                                    </a:lnTo>
                                    <a:lnTo>
                                      <a:pt x="1394" y="17"/>
                                    </a:lnTo>
                                    <a:lnTo>
                                      <a:pt x="1395" y="14"/>
                                    </a:lnTo>
                                    <a:lnTo>
                                      <a:pt x="1395" y="15"/>
                                    </a:lnTo>
                                    <a:lnTo>
                                      <a:pt x="1396" y="13"/>
                                    </a:lnTo>
                                    <a:lnTo>
                                      <a:pt x="1397" y="12"/>
                                    </a:lnTo>
                                    <a:lnTo>
                                      <a:pt x="1399" y="12"/>
                                    </a:lnTo>
                                    <a:lnTo>
                                      <a:pt x="1400" y="12"/>
                                    </a:lnTo>
                                    <a:lnTo>
                                      <a:pt x="1401" y="12"/>
                                    </a:lnTo>
                                    <a:lnTo>
                                      <a:pt x="1402" y="9"/>
                                    </a:lnTo>
                                    <a:lnTo>
                                      <a:pt x="1402" y="11"/>
                                    </a:lnTo>
                                    <a:lnTo>
                                      <a:pt x="1403" y="9"/>
                                    </a:lnTo>
                                    <a:lnTo>
                                      <a:pt x="1404" y="9"/>
                                    </a:lnTo>
                                    <a:lnTo>
                                      <a:pt x="1404" y="11"/>
                                    </a:lnTo>
                                    <a:lnTo>
                                      <a:pt x="1405" y="12"/>
                                    </a:lnTo>
                                    <a:lnTo>
                                      <a:pt x="1405" y="15"/>
                                    </a:lnTo>
                                    <a:lnTo>
                                      <a:pt x="1406" y="16"/>
                                    </a:lnTo>
                                    <a:lnTo>
                                      <a:pt x="1406" y="18"/>
                                    </a:lnTo>
                                    <a:lnTo>
                                      <a:pt x="1408" y="21"/>
                                    </a:lnTo>
                                    <a:lnTo>
                                      <a:pt x="1408" y="22"/>
                                    </a:lnTo>
                                    <a:lnTo>
                                      <a:pt x="1409" y="23"/>
                                    </a:lnTo>
                                    <a:lnTo>
                                      <a:pt x="1409" y="24"/>
                                    </a:lnTo>
                                    <a:lnTo>
                                      <a:pt x="1410" y="24"/>
                                    </a:lnTo>
                                    <a:lnTo>
                                      <a:pt x="1411" y="23"/>
                                    </a:lnTo>
                                    <a:lnTo>
                                      <a:pt x="1411" y="24"/>
                                    </a:lnTo>
                                    <a:lnTo>
                                      <a:pt x="1412" y="22"/>
                                    </a:lnTo>
                                    <a:lnTo>
                                      <a:pt x="1412" y="23"/>
                                    </a:lnTo>
                                    <a:lnTo>
                                      <a:pt x="1413" y="21"/>
                                    </a:lnTo>
                                    <a:lnTo>
                                      <a:pt x="1414" y="20"/>
                                    </a:lnTo>
                                    <a:lnTo>
                                      <a:pt x="1414" y="21"/>
                                    </a:lnTo>
                                    <a:lnTo>
                                      <a:pt x="1415" y="22"/>
                                    </a:lnTo>
                                    <a:lnTo>
                                      <a:pt x="1415" y="23"/>
                                    </a:lnTo>
                                    <a:lnTo>
                                      <a:pt x="1417" y="24"/>
                                    </a:lnTo>
                                    <a:lnTo>
                                      <a:pt x="1417" y="26"/>
                                    </a:lnTo>
                                    <a:lnTo>
                                      <a:pt x="1418" y="27"/>
                                    </a:lnTo>
                                    <a:lnTo>
                                      <a:pt x="1419" y="26"/>
                                    </a:lnTo>
                                    <a:lnTo>
                                      <a:pt x="1419" y="27"/>
                                    </a:lnTo>
                                    <a:lnTo>
                                      <a:pt x="1420" y="23"/>
                                    </a:lnTo>
                                    <a:lnTo>
                                      <a:pt x="1420" y="25"/>
                                    </a:lnTo>
                                    <a:lnTo>
                                      <a:pt x="1421" y="18"/>
                                    </a:lnTo>
                                    <a:lnTo>
                                      <a:pt x="1421" y="22"/>
                                    </a:lnTo>
                                    <a:lnTo>
                                      <a:pt x="1422" y="16"/>
                                    </a:lnTo>
                                    <a:lnTo>
                                      <a:pt x="1422" y="17"/>
                                    </a:lnTo>
                                    <a:lnTo>
                                      <a:pt x="1423" y="13"/>
                                    </a:lnTo>
                                    <a:lnTo>
                                      <a:pt x="1423" y="15"/>
                                    </a:lnTo>
                                    <a:lnTo>
                                      <a:pt x="1425" y="11"/>
                                    </a:lnTo>
                                    <a:lnTo>
                                      <a:pt x="1425" y="12"/>
                                    </a:lnTo>
                                    <a:lnTo>
                                      <a:pt x="1426" y="11"/>
                                    </a:lnTo>
                                    <a:lnTo>
                                      <a:pt x="1427" y="11"/>
                                    </a:lnTo>
                                    <a:lnTo>
                                      <a:pt x="1427" y="13"/>
                                    </a:lnTo>
                                    <a:lnTo>
                                      <a:pt x="1428" y="14"/>
                                    </a:lnTo>
                                    <a:lnTo>
                                      <a:pt x="1428" y="15"/>
                                    </a:lnTo>
                                    <a:lnTo>
                                      <a:pt x="1429" y="16"/>
                                    </a:lnTo>
                                    <a:lnTo>
                                      <a:pt x="1429" y="17"/>
                                    </a:lnTo>
                                    <a:lnTo>
                                      <a:pt x="1430" y="17"/>
                                    </a:lnTo>
                                    <a:lnTo>
                                      <a:pt x="1431" y="17"/>
                                    </a:lnTo>
                                    <a:lnTo>
                                      <a:pt x="1432" y="16"/>
                                    </a:lnTo>
                                    <a:lnTo>
                                      <a:pt x="1432" y="17"/>
                                    </a:lnTo>
                                    <a:lnTo>
                                      <a:pt x="1434" y="16"/>
                                    </a:lnTo>
                                    <a:lnTo>
                                      <a:pt x="1435" y="17"/>
                                    </a:lnTo>
                                    <a:lnTo>
                                      <a:pt x="1436" y="18"/>
                                    </a:lnTo>
                                    <a:lnTo>
                                      <a:pt x="1436" y="20"/>
                                    </a:lnTo>
                                    <a:lnTo>
                                      <a:pt x="1437" y="21"/>
                                    </a:lnTo>
                                    <a:lnTo>
                                      <a:pt x="1437" y="22"/>
                                    </a:lnTo>
                                    <a:lnTo>
                                      <a:pt x="1438" y="21"/>
                                    </a:lnTo>
                                    <a:lnTo>
                                      <a:pt x="1438" y="22"/>
                                    </a:lnTo>
                                    <a:lnTo>
                                      <a:pt x="1439" y="15"/>
                                    </a:lnTo>
                                    <a:lnTo>
                                      <a:pt x="1439" y="18"/>
                                    </a:lnTo>
                                    <a:lnTo>
                                      <a:pt x="1440" y="11"/>
                                    </a:lnTo>
                                    <a:lnTo>
                                      <a:pt x="1440" y="14"/>
                                    </a:lnTo>
                                    <a:lnTo>
                                      <a:pt x="1441" y="8"/>
                                    </a:lnTo>
                                    <a:lnTo>
                                      <a:pt x="1441" y="9"/>
                                    </a:lnTo>
                                    <a:lnTo>
                                      <a:pt x="1443" y="9"/>
                                    </a:lnTo>
                                    <a:lnTo>
                                      <a:pt x="1443" y="11"/>
                                    </a:lnTo>
                                    <a:lnTo>
                                      <a:pt x="1444" y="12"/>
                                    </a:lnTo>
                                    <a:lnTo>
                                      <a:pt x="1444" y="14"/>
                                    </a:lnTo>
                                    <a:lnTo>
                                      <a:pt x="1445" y="15"/>
                                    </a:lnTo>
                                    <a:lnTo>
                                      <a:pt x="1445" y="16"/>
                                    </a:lnTo>
                                    <a:lnTo>
                                      <a:pt x="1446" y="17"/>
                                    </a:lnTo>
                                    <a:lnTo>
                                      <a:pt x="1446" y="18"/>
                                    </a:lnTo>
                                    <a:lnTo>
                                      <a:pt x="1447" y="20"/>
                                    </a:lnTo>
                                    <a:lnTo>
                                      <a:pt x="1447" y="22"/>
                                    </a:lnTo>
                                    <a:lnTo>
                                      <a:pt x="1448" y="23"/>
                                    </a:lnTo>
                                    <a:lnTo>
                                      <a:pt x="1448" y="25"/>
                                    </a:lnTo>
                                    <a:lnTo>
                                      <a:pt x="1449" y="26"/>
                                    </a:lnTo>
                                    <a:lnTo>
                                      <a:pt x="1449" y="27"/>
                                    </a:lnTo>
                                    <a:lnTo>
                                      <a:pt x="1450" y="27"/>
                                    </a:lnTo>
                                    <a:lnTo>
                                      <a:pt x="1452" y="25"/>
                                    </a:lnTo>
                                    <a:lnTo>
                                      <a:pt x="1452" y="26"/>
                                    </a:lnTo>
                                    <a:lnTo>
                                      <a:pt x="1453" y="23"/>
                                    </a:lnTo>
                                    <a:lnTo>
                                      <a:pt x="1453" y="24"/>
                                    </a:lnTo>
                                    <a:lnTo>
                                      <a:pt x="1454" y="20"/>
                                    </a:lnTo>
                                    <a:lnTo>
                                      <a:pt x="1454" y="22"/>
                                    </a:lnTo>
                                    <a:lnTo>
                                      <a:pt x="1455" y="17"/>
                                    </a:lnTo>
                                    <a:lnTo>
                                      <a:pt x="1455" y="18"/>
                                    </a:lnTo>
                                    <a:lnTo>
                                      <a:pt x="1456" y="14"/>
                                    </a:lnTo>
                                    <a:lnTo>
                                      <a:pt x="1456" y="16"/>
                                    </a:lnTo>
                                    <a:lnTo>
                                      <a:pt x="1457" y="14"/>
                                    </a:lnTo>
                                    <a:lnTo>
                                      <a:pt x="1458" y="14"/>
                                    </a:lnTo>
                                    <a:lnTo>
                                      <a:pt x="1459" y="15"/>
                                    </a:lnTo>
                                    <a:lnTo>
                                      <a:pt x="1459" y="16"/>
                                    </a:lnTo>
                                    <a:lnTo>
                                      <a:pt x="1461" y="17"/>
                                    </a:lnTo>
                                    <a:lnTo>
                                      <a:pt x="1461" y="18"/>
                                    </a:lnTo>
                                    <a:lnTo>
                                      <a:pt x="1462" y="20"/>
                                    </a:lnTo>
                                    <a:lnTo>
                                      <a:pt x="1463" y="16"/>
                                    </a:lnTo>
                                    <a:lnTo>
                                      <a:pt x="1463" y="18"/>
                                    </a:lnTo>
                                    <a:lnTo>
                                      <a:pt x="1464" y="12"/>
                                    </a:lnTo>
                                    <a:lnTo>
                                      <a:pt x="1464" y="15"/>
                                    </a:lnTo>
                                    <a:lnTo>
                                      <a:pt x="1465" y="8"/>
                                    </a:lnTo>
                                    <a:lnTo>
                                      <a:pt x="1465" y="11"/>
                                    </a:lnTo>
                                    <a:lnTo>
                                      <a:pt x="1466" y="7"/>
                                    </a:lnTo>
                                    <a:lnTo>
                                      <a:pt x="1467" y="8"/>
                                    </a:lnTo>
                                    <a:lnTo>
                                      <a:pt x="1467" y="11"/>
                                    </a:lnTo>
                                    <a:lnTo>
                                      <a:pt x="1469" y="12"/>
                                    </a:lnTo>
                                    <a:lnTo>
                                      <a:pt x="1469" y="16"/>
                                    </a:lnTo>
                                    <a:lnTo>
                                      <a:pt x="1470" y="18"/>
                                    </a:lnTo>
                                    <a:lnTo>
                                      <a:pt x="1470" y="21"/>
                                    </a:lnTo>
                                    <a:lnTo>
                                      <a:pt x="1471" y="22"/>
                                    </a:lnTo>
                                    <a:lnTo>
                                      <a:pt x="1471" y="23"/>
                                    </a:lnTo>
                                    <a:lnTo>
                                      <a:pt x="1472" y="23"/>
                                    </a:lnTo>
                                    <a:lnTo>
                                      <a:pt x="1472" y="24"/>
                                    </a:lnTo>
                                    <a:lnTo>
                                      <a:pt x="1473" y="22"/>
                                    </a:lnTo>
                                    <a:lnTo>
                                      <a:pt x="1473" y="23"/>
                                    </a:lnTo>
                                    <a:lnTo>
                                      <a:pt x="1474" y="22"/>
                                    </a:lnTo>
                                    <a:lnTo>
                                      <a:pt x="1475" y="23"/>
                                    </a:lnTo>
                                    <a:lnTo>
                                      <a:pt x="1475" y="24"/>
                                    </a:lnTo>
                                    <a:lnTo>
                                      <a:pt x="1476" y="25"/>
                                    </a:lnTo>
                                    <a:lnTo>
                                      <a:pt x="1478" y="25"/>
                                    </a:lnTo>
                                    <a:lnTo>
                                      <a:pt x="1479" y="24"/>
                                    </a:lnTo>
                                    <a:lnTo>
                                      <a:pt x="1479" y="25"/>
                                    </a:lnTo>
                                    <a:lnTo>
                                      <a:pt x="1480" y="22"/>
                                    </a:lnTo>
                                    <a:lnTo>
                                      <a:pt x="1480" y="23"/>
                                    </a:lnTo>
                                    <a:lnTo>
                                      <a:pt x="1481" y="18"/>
                                    </a:lnTo>
                                    <a:lnTo>
                                      <a:pt x="1481" y="21"/>
                                    </a:lnTo>
                                    <a:lnTo>
                                      <a:pt x="1482" y="17"/>
                                    </a:lnTo>
                                    <a:lnTo>
                                      <a:pt x="1482" y="18"/>
                                    </a:lnTo>
                                    <a:lnTo>
                                      <a:pt x="1483" y="14"/>
                                    </a:lnTo>
                                    <a:lnTo>
                                      <a:pt x="1483" y="16"/>
                                    </a:lnTo>
                                    <a:lnTo>
                                      <a:pt x="1484" y="12"/>
                                    </a:lnTo>
                                    <a:lnTo>
                                      <a:pt x="1484" y="14"/>
                                    </a:lnTo>
                                    <a:lnTo>
                                      <a:pt x="1485" y="11"/>
                                    </a:lnTo>
                                    <a:lnTo>
                                      <a:pt x="1485" y="12"/>
                                    </a:lnTo>
                                    <a:lnTo>
                                      <a:pt x="1487" y="11"/>
                                    </a:lnTo>
                                    <a:lnTo>
                                      <a:pt x="1488" y="11"/>
                                    </a:lnTo>
                                    <a:lnTo>
                                      <a:pt x="1488" y="12"/>
                                    </a:lnTo>
                                    <a:lnTo>
                                      <a:pt x="1489" y="12"/>
                                    </a:lnTo>
                                    <a:lnTo>
                                      <a:pt x="1489" y="13"/>
                                    </a:lnTo>
                                    <a:lnTo>
                                      <a:pt x="1490" y="14"/>
                                    </a:lnTo>
                                    <a:lnTo>
                                      <a:pt x="1491" y="14"/>
                                    </a:lnTo>
                                    <a:lnTo>
                                      <a:pt x="1491" y="15"/>
                                    </a:lnTo>
                                    <a:lnTo>
                                      <a:pt x="1492" y="15"/>
                                    </a:lnTo>
                                    <a:lnTo>
                                      <a:pt x="1493" y="16"/>
                                    </a:lnTo>
                                    <a:lnTo>
                                      <a:pt x="1494" y="17"/>
                                    </a:lnTo>
                                    <a:lnTo>
                                      <a:pt x="1494" y="18"/>
                                    </a:lnTo>
                                    <a:lnTo>
                                      <a:pt x="1496" y="20"/>
                                    </a:lnTo>
                                    <a:lnTo>
                                      <a:pt x="1496" y="21"/>
                                    </a:lnTo>
                                    <a:lnTo>
                                      <a:pt x="1497" y="22"/>
                                    </a:lnTo>
                                    <a:lnTo>
                                      <a:pt x="1497" y="23"/>
                                    </a:lnTo>
                                    <a:lnTo>
                                      <a:pt x="1498" y="24"/>
                                    </a:lnTo>
                                    <a:lnTo>
                                      <a:pt x="1499" y="23"/>
                                    </a:lnTo>
                                    <a:lnTo>
                                      <a:pt x="1500" y="21"/>
                                    </a:lnTo>
                                    <a:lnTo>
                                      <a:pt x="1500" y="22"/>
                                    </a:lnTo>
                                    <a:lnTo>
                                      <a:pt x="1501" y="18"/>
                                    </a:lnTo>
                                    <a:lnTo>
                                      <a:pt x="1501" y="20"/>
                                    </a:lnTo>
                                    <a:lnTo>
                                      <a:pt x="1502" y="18"/>
                                    </a:lnTo>
                                    <a:lnTo>
                                      <a:pt x="1503" y="18"/>
                                    </a:lnTo>
                                    <a:lnTo>
                                      <a:pt x="1503" y="21"/>
                                    </a:lnTo>
                                    <a:lnTo>
                                      <a:pt x="1505" y="21"/>
                                    </a:lnTo>
                                    <a:lnTo>
                                      <a:pt x="1505" y="22"/>
                                    </a:lnTo>
                                    <a:lnTo>
                                      <a:pt x="1506" y="23"/>
                                    </a:lnTo>
                                    <a:lnTo>
                                      <a:pt x="1507" y="21"/>
                                    </a:lnTo>
                                    <a:lnTo>
                                      <a:pt x="1507" y="22"/>
                                    </a:lnTo>
                                    <a:lnTo>
                                      <a:pt x="1508" y="17"/>
                                    </a:lnTo>
                                    <a:lnTo>
                                      <a:pt x="1508" y="20"/>
                                    </a:lnTo>
                                    <a:lnTo>
                                      <a:pt x="1509" y="15"/>
                                    </a:lnTo>
                                    <a:lnTo>
                                      <a:pt x="1509" y="16"/>
                                    </a:lnTo>
                                    <a:lnTo>
                                      <a:pt x="1510" y="14"/>
                                    </a:lnTo>
                                    <a:lnTo>
                                      <a:pt x="1511" y="14"/>
                                    </a:lnTo>
                                    <a:lnTo>
                                      <a:pt x="1512" y="14"/>
                                    </a:lnTo>
                                    <a:lnTo>
                                      <a:pt x="1512" y="15"/>
                                    </a:lnTo>
                                    <a:lnTo>
                                      <a:pt x="1514" y="16"/>
                                    </a:lnTo>
                                    <a:lnTo>
                                      <a:pt x="1514" y="18"/>
                                    </a:lnTo>
                                    <a:lnTo>
                                      <a:pt x="1515" y="18"/>
                                    </a:lnTo>
                                    <a:lnTo>
                                      <a:pt x="1515" y="20"/>
                                    </a:lnTo>
                                    <a:lnTo>
                                      <a:pt x="1516" y="18"/>
                                    </a:lnTo>
                                    <a:lnTo>
                                      <a:pt x="1516" y="20"/>
                                    </a:lnTo>
                                    <a:lnTo>
                                      <a:pt x="1517" y="15"/>
                                    </a:lnTo>
                                    <a:lnTo>
                                      <a:pt x="1517" y="18"/>
                                    </a:lnTo>
                                    <a:lnTo>
                                      <a:pt x="1518" y="12"/>
                                    </a:lnTo>
                                    <a:lnTo>
                                      <a:pt x="1518" y="14"/>
                                    </a:lnTo>
                                    <a:lnTo>
                                      <a:pt x="1519" y="8"/>
                                    </a:lnTo>
                                    <a:lnTo>
                                      <a:pt x="1519" y="9"/>
                                    </a:lnTo>
                                    <a:lnTo>
                                      <a:pt x="1520" y="8"/>
                                    </a:lnTo>
                                    <a:lnTo>
                                      <a:pt x="1522" y="9"/>
                                    </a:lnTo>
                                    <a:lnTo>
                                      <a:pt x="1522" y="12"/>
                                    </a:lnTo>
                                    <a:lnTo>
                                      <a:pt x="1523" y="13"/>
                                    </a:lnTo>
                                    <a:lnTo>
                                      <a:pt x="1523" y="15"/>
                                    </a:lnTo>
                                    <a:lnTo>
                                      <a:pt x="1524" y="16"/>
                                    </a:lnTo>
                                    <a:lnTo>
                                      <a:pt x="1524" y="18"/>
                                    </a:lnTo>
                                    <a:lnTo>
                                      <a:pt x="1525" y="20"/>
                                    </a:lnTo>
                                    <a:lnTo>
                                      <a:pt x="1525" y="22"/>
                                    </a:lnTo>
                                    <a:lnTo>
                                      <a:pt x="1526" y="23"/>
                                    </a:lnTo>
                                    <a:lnTo>
                                      <a:pt x="1526" y="24"/>
                                    </a:lnTo>
                                    <a:lnTo>
                                      <a:pt x="1527" y="24"/>
                                    </a:lnTo>
                                    <a:lnTo>
                                      <a:pt x="1527" y="25"/>
                                    </a:lnTo>
                                    <a:lnTo>
                                      <a:pt x="1528" y="25"/>
                                    </a:lnTo>
                                    <a:lnTo>
                                      <a:pt x="1528" y="26"/>
                                    </a:lnTo>
                                    <a:lnTo>
                                      <a:pt x="1529" y="26"/>
                                    </a:lnTo>
                                    <a:lnTo>
                                      <a:pt x="1531" y="25"/>
                                    </a:lnTo>
                                    <a:lnTo>
                                      <a:pt x="1531" y="26"/>
                                    </a:lnTo>
                                    <a:lnTo>
                                      <a:pt x="1532" y="24"/>
                                    </a:lnTo>
                                    <a:lnTo>
                                      <a:pt x="1532" y="25"/>
                                    </a:lnTo>
                                    <a:lnTo>
                                      <a:pt x="1533" y="23"/>
                                    </a:lnTo>
                                    <a:lnTo>
                                      <a:pt x="1533" y="24"/>
                                    </a:lnTo>
                                    <a:lnTo>
                                      <a:pt x="1534" y="20"/>
                                    </a:lnTo>
                                    <a:lnTo>
                                      <a:pt x="1534" y="22"/>
                                    </a:lnTo>
                                    <a:lnTo>
                                      <a:pt x="1535" y="17"/>
                                    </a:lnTo>
                                    <a:lnTo>
                                      <a:pt x="1535" y="20"/>
                                    </a:lnTo>
                                    <a:lnTo>
                                      <a:pt x="1536" y="14"/>
                                    </a:lnTo>
                                    <a:lnTo>
                                      <a:pt x="1536" y="16"/>
                                    </a:lnTo>
                                    <a:lnTo>
                                      <a:pt x="1537" y="12"/>
                                    </a:lnTo>
                                    <a:lnTo>
                                      <a:pt x="1537" y="14"/>
                                    </a:lnTo>
                                    <a:lnTo>
                                      <a:pt x="1538" y="11"/>
                                    </a:lnTo>
                                    <a:lnTo>
                                      <a:pt x="1538" y="12"/>
                                    </a:lnTo>
                                    <a:lnTo>
                                      <a:pt x="1540" y="11"/>
                                    </a:lnTo>
                                    <a:lnTo>
                                      <a:pt x="1541" y="11"/>
                                    </a:lnTo>
                                    <a:lnTo>
                                      <a:pt x="1541" y="12"/>
                                    </a:lnTo>
                                    <a:lnTo>
                                      <a:pt x="1542" y="12"/>
                                    </a:lnTo>
                                    <a:lnTo>
                                      <a:pt x="1542" y="13"/>
                                    </a:lnTo>
                                    <a:lnTo>
                                      <a:pt x="1543" y="14"/>
                                    </a:lnTo>
                                    <a:lnTo>
                                      <a:pt x="1543" y="15"/>
                                    </a:lnTo>
                                    <a:lnTo>
                                      <a:pt x="1544" y="15"/>
                                    </a:lnTo>
                                    <a:lnTo>
                                      <a:pt x="1544" y="17"/>
                                    </a:lnTo>
                                    <a:lnTo>
                                      <a:pt x="1545" y="18"/>
                                    </a:lnTo>
                                    <a:lnTo>
                                      <a:pt x="1545" y="20"/>
                                    </a:lnTo>
                                    <a:lnTo>
                                      <a:pt x="1546" y="21"/>
                                    </a:lnTo>
                                    <a:lnTo>
                                      <a:pt x="1547" y="20"/>
                                    </a:lnTo>
                                    <a:lnTo>
                                      <a:pt x="1547" y="21"/>
                                    </a:lnTo>
                                    <a:lnTo>
                                      <a:pt x="1549" y="20"/>
                                    </a:lnTo>
                                    <a:lnTo>
                                      <a:pt x="1550" y="20"/>
                                    </a:lnTo>
                                    <a:lnTo>
                                      <a:pt x="1550" y="21"/>
                                    </a:lnTo>
                                    <a:lnTo>
                                      <a:pt x="1551" y="21"/>
                                    </a:lnTo>
                                    <a:lnTo>
                                      <a:pt x="1552" y="22"/>
                                    </a:lnTo>
                                    <a:lnTo>
                                      <a:pt x="1553" y="21"/>
                                    </a:lnTo>
                                    <a:lnTo>
                                      <a:pt x="1554" y="20"/>
                                    </a:lnTo>
                                    <a:lnTo>
                                      <a:pt x="1554" y="21"/>
                                    </a:lnTo>
                                    <a:lnTo>
                                      <a:pt x="1555" y="18"/>
                                    </a:lnTo>
                                    <a:lnTo>
                                      <a:pt x="1556" y="17"/>
                                    </a:lnTo>
                                    <a:lnTo>
                                      <a:pt x="1556" y="18"/>
                                    </a:lnTo>
                                    <a:lnTo>
                                      <a:pt x="1558" y="17"/>
                                    </a:lnTo>
                                    <a:lnTo>
                                      <a:pt x="1559" y="16"/>
                                    </a:lnTo>
                                    <a:lnTo>
                                      <a:pt x="1559" y="17"/>
                                    </a:lnTo>
                                    <a:lnTo>
                                      <a:pt x="1560" y="15"/>
                                    </a:lnTo>
                                    <a:lnTo>
                                      <a:pt x="1561" y="15"/>
                                    </a:lnTo>
                                    <a:lnTo>
                                      <a:pt x="1562" y="15"/>
                                    </a:lnTo>
                                    <a:lnTo>
                                      <a:pt x="1562" y="16"/>
                                    </a:lnTo>
                                    <a:lnTo>
                                      <a:pt x="1563" y="16"/>
                                    </a:lnTo>
                                    <a:lnTo>
                                      <a:pt x="1563" y="17"/>
                                    </a:lnTo>
                                    <a:lnTo>
                                      <a:pt x="1564" y="18"/>
                                    </a:lnTo>
                                    <a:lnTo>
                                      <a:pt x="1566" y="17"/>
                                    </a:lnTo>
                                    <a:lnTo>
                                      <a:pt x="1567" y="16"/>
                                    </a:lnTo>
                                    <a:lnTo>
                                      <a:pt x="1568" y="15"/>
                                    </a:lnTo>
                                    <a:lnTo>
                                      <a:pt x="1568" y="16"/>
                                    </a:lnTo>
                                    <a:lnTo>
                                      <a:pt x="1569" y="16"/>
                                    </a:lnTo>
                                    <a:lnTo>
                                      <a:pt x="1570" y="16"/>
                                    </a:lnTo>
                                    <a:lnTo>
                                      <a:pt x="1571" y="16"/>
                                    </a:lnTo>
                                    <a:lnTo>
                                      <a:pt x="1571" y="17"/>
                                    </a:lnTo>
                                    <a:lnTo>
                                      <a:pt x="1572" y="17"/>
                                    </a:lnTo>
                                    <a:lnTo>
                                      <a:pt x="1573" y="18"/>
                                    </a:lnTo>
                                    <a:lnTo>
                                      <a:pt x="1573" y="20"/>
                                    </a:lnTo>
                                    <a:lnTo>
                                      <a:pt x="1575" y="20"/>
                                    </a:lnTo>
                                    <a:lnTo>
                                      <a:pt x="1575" y="21"/>
                                    </a:lnTo>
                                    <a:lnTo>
                                      <a:pt x="1576" y="21"/>
                                    </a:lnTo>
                                    <a:lnTo>
                                      <a:pt x="1577" y="21"/>
                                    </a:lnTo>
                                    <a:lnTo>
                                      <a:pt x="1578" y="21"/>
                                    </a:lnTo>
                                    <a:lnTo>
                                      <a:pt x="1579" y="21"/>
                                    </a:lnTo>
                                    <a:lnTo>
                                      <a:pt x="1580" y="21"/>
                                    </a:lnTo>
                                    <a:lnTo>
                                      <a:pt x="1581" y="21"/>
                                    </a:lnTo>
                                    <a:lnTo>
                                      <a:pt x="1581" y="22"/>
                                    </a:lnTo>
                                    <a:lnTo>
                                      <a:pt x="1582" y="22"/>
                                    </a:lnTo>
                                    <a:lnTo>
                                      <a:pt x="1584" y="20"/>
                                    </a:lnTo>
                                    <a:lnTo>
                                      <a:pt x="1584" y="21"/>
                                    </a:lnTo>
                                    <a:lnTo>
                                      <a:pt x="1585" y="16"/>
                                    </a:lnTo>
                                    <a:lnTo>
                                      <a:pt x="1585" y="18"/>
                                    </a:lnTo>
                                    <a:lnTo>
                                      <a:pt x="1586" y="15"/>
                                    </a:lnTo>
                                    <a:lnTo>
                                      <a:pt x="1587" y="14"/>
                                    </a:lnTo>
                                    <a:lnTo>
                                      <a:pt x="1587" y="15"/>
                                    </a:lnTo>
                                    <a:lnTo>
                                      <a:pt x="1588" y="15"/>
                                    </a:lnTo>
                                    <a:lnTo>
                                      <a:pt x="1588" y="16"/>
                                    </a:lnTo>
                                    <a:lnTo>
                                      <a:pt x="1589" y="17"/>
                                    </a:lnTo>
                                    <a:lnTo>
                                      <a:pt x="1589" y="18"/>
                                    </a:lnTo>
                                    <a:lnTo>
                                      <a:pt x="1590" y="18"/>
                                    </a:lnTo>
                                    <a:lnTo>
                                      <a:pt x="1590" y="20"/>
                                    </a:lnTo>
                                    <a:lnTo>
                                      <a:pt x="1591" y="18"/>
                                    </a:lnTo>
                                    <a:lnTo>
                                      <a:pt x="1593" y="16"/>
                                    </a:lnTo>
                                    <a:lnTo>
                                      <a:pt x="1593" y="17"/>
                                    </a:lnTo>
                                    <a:lnTo>
                                      <a:pt x="1594" y="15"/>
                                    </a:lnTo>
                                    <a:lnTo>
                                      <a:pt x="1594" y="16"/>
                                    </a:lnTo>
                                    <a:lnTo>
                                      <a:pt x="1595" y="15"/>
                                    </a:lnTo>
                                    <a:lnTo>
                                      <a:pt x="1595" y="16"/>
                                    </a:lnTo>
                                    <a:lnTo>
                                      <a:pt x="1596" y="16"/>
                                    </a:lnTo>
                                    <a:lnTo>
                                      <a:pt x="1596" y="17"/>
                                    </a:lnTo>
                                    <a:lnTo>
                                      <a:pt x="1597" y="18"/>
                                    </a:lnTo>
                                    <a:lnTo>
                                      <a:pt x="1598" y="20"/>
                                    </a:lnTo>
                                    <a:lnTo>
                                      <a:pt x="1599" y="20"/>
                                    </a:lnTo>
                                    <a:lnTo>
                                      <a:pt x="1600" y="18"/>
                                    </a:lnTo>
                                    <a:lnTo>
                                      <a:pt x="1602" y="16"/>
                                    </a:lnTo>
                                    <a:lnTo>
                                      <a:pt x="1602" y="17"/>
                                    </a:lnTo>
                                    <a:lnTo>
                                      <a:pt x="1603" y="15"/>
                                    </a:lnTo>
                                    <a:lnTo>
                                      <a:pt x="1603" y="16"/>
                                    </a:lnTo>
                                    <a:lnTo>
                                      <a:pt x="1604" y="14"/>
                                    </a:lnTo>
                                    <a:lnTo>
                                      <a:pt x="1605" y="14"/>
                                    </a:lnTo>
                                    <a:lnTo>
                                      <a:pt x="1605" y="15"/>
                                    </a:lnTo>
                                    <a:lnTo>
                                      <a:pt x="1606" y="15"/>
                                    </a:lnTo>
                                    <a:lnTo>
                                      <a:pt x="1606" y="17"/>
                                    </a:lnTo>
                                    <a:lnTo>
                                      <a:pt x="1607" y="18"/>
                                    </a:lnTo>
                                    <a:lnTo>
                                      <a:pt x="1607" y="21"/>
                                    </a:lnTo>
                                    <a:lnTo>
                                      <a:pt x="1608" y="21"/>
                                    </a:lnTo>
                                    <a:lnTo>
                                      <a:pt x="1608" y="22"/>
                                    </a:lnTo>
                                    <a:lnTo>
                                      <a:pt x="1610" y="22"/>
                                    </a:lnTo>
                                    <a:lnTo>
                                      <a:pt x="1611" y="20"/>
                                    </a:lnTo>
                                    <a:lnTo>
                                      <a:pt x="1611" y="21"/>
                                    </a:lnTo>
                                    <a:lnTo>
                                      <a:pt x="1612" y="16"/>
                                    </a:lnTo>
                                    <a:lnTo>
                                      <a:pt x="1612" y="18"/>
                                    </a:lnTo>
                                    <a:lnTo>
                                      <a:pt x="1613" y="15"/>
                                    </a:lnTo>
                                    <a:lnTo>
                                      <a:pt x="1614" y="15"/>
                                    </a:lnTo>
                                    <a:lnTo>
                                      <a:pt x="1614" y="16"/>
                                    </a:lnTo>
                                    <a:lnTo>
                                      <a:pt x="1615" y="16"/>
                                    </a:lnTo>
                                    <a:lnTo>
                                      <a:pt x="1615" y="17"/>
                                    </a:lnTo>
                                    <a:lnTo>
                                      <a:pt x="1616" y="17"/>
                                    </a:lnTo>
                                    <a:lnTo>
                                      <a:pt x="1617" y="17"/>
                                    </a:lnTo>
                                    <a:lnTo>
                                      <a:pt x="1619" y="16"/>
                                    </a:lnTo>
                                    <a:lnTo>
                                      <a:pt x="1620" y="16"/>
                                    </a:lnTo>
                                    <a:lnTo>
                                      <a:pt x="1621" y="17"/>
                                    </a:lnTo>
                                    <a:lnTo>
                                      <a:pt x="1621" y="18"/>
                                    </a:lnTo>
                                    <a:lnTo>
                                      <a:pt x="1622" y="18"/>
                                    </a:lnTo>
                                    <a:lnTo>
                                      <a:pt x="1622" y="20"/>
                                    </a:lnTo>
                                    <a:lnTo>
                                      <a:pt x="1623" y="21"/>
                                    </a:lnTo>
                                    <a:lnTo>
                                      <a:pt x="1623" y="22"/>
                                    </a:lnTo>
                                    <a:lnTo>
                                      <a:pt x="1624" y="22"/>
                                    </a:lnTo>
                                    <a:lnTo>
                                      <a:pt x="1624" y="23"/>
                                    </a:lnTo>
                                    <a:lnTo>
                                      <a:pt x="1625" y="24"/>
                                    </a:lnTo>
                                    <a:lnTo>
                                      <a:pt x="1625" y="25"/>
                                    </a:lnTo>
                                    <a:lnTo>
                                      <a:pt x="1626" y="25"/>
                                    </a:lnTo>
                                    <a:lnTo>
                                      <a:pt x="1628" y="23"/>
                                    </a:lnTo>
                                    <a:lnTo>
                                      <a:pt x="1628" y="25"/>
                                    </a:lnTo>
                                    <a:lnTo>
                                      <a:pt x="1629" y="18"/>
                                    </a:lnTo>
                                    <a:lnTo>
                                      <a:pt x="1629" y="22"/>
                                    </a:lnTo>
                                    <a:lnTo>
                                      <a:pt x="1630" y="14"/>
                                    </a:lnTo>
                                    <a:lnTo>
                                      <a:pt x="1630" y="16"/>
                                    </a:lnTo>
                                    <a:lnTo>
                                      <a:pt x="1631" y="11"/>
                                    </a:lnTo>
                                    <a:lnTo>
                                      <a:pt x="1631" y="13"/>
                                    </a:lnTo>
                                    <a:lnTo>
                                      <a:pt x="1632" y="11"/>
                                    </a:lnTo>
                                    <a:lnTo>
                                      <a:pt x="1632" y="12"/>
                                    </a:lnTo>
                                    <a:lnTo>
                                      <a:pt x="1633" y="12"/>
                                    </a:lnTo>
                                    <a:lnTo>
                                      <a:pt x="1633" y="14"/>
                                    </a:lnTo>
                                    <a:lnTo>
                                      <a:pt x="1634" y="16"/>
                                    </a:lnTo>
                                    <a:lnTo>
                                      <a:pt x="1634" y="18"/>
                                    </a:lnTo>
                                    <a:lnTo>
                                      <a:pt x="1635" y="20"/>
                                    </a:lnTo>
                                    <a:lnTo>
                                      <a:pt x="1635" y="21"/>
                                    </a:lnTo>
                                    <a:lnTo>
                                      <a:pt x="1637" y="20"/>
                                    </a:lnTo>
                                    <a:lnTo>
                                      <a:pt x="1637" y="21"/>
                                    </a:lnTo>
                                    <a:lnTo>
                                      <a:pt x="1638" y="16"/>
                                    </a:lnTo>
                                    <a:lnTo>
                                      <a:pt x="1638" y="18"/>
                                    </a:lnTo>
                                    <a:lnTo>
                                      <a:pt x="1639" y="14"/>
                                    </a:lnTo>
                                    <a:lnTo>
                                      <a:pt x="1639" y="16"/>
                                    </a:lnTo>
                                    <a:lnTo>
                                      <a:pt x="1640" y="14"/>
                                    </a:lnTo>
                                    <a:lnTo>
                                      <a:pt x="1640" y="15"/>
                                    </a:lnTo>
                                    <a:lnTo>
                                      <a:pt x="1641" y="16"/>
                                    </a:lnTo>
                                    <a:lnTo>
                                      <a:pt x="1642" y="17"/>
                                    </a:lnTo>
                                    <a:lnTo>
                                      <a:pt x="1642" y="18"/>
                                    </a:lnTo>
                                    <a:lnTo>
                                      <a:pt x="1643" y="18"/>
                                    </a:lnTo>
                                    <a:lnTo>
                                      <a:pt x="1644" y="17"/>
                                    </a:lnTo>
                                    <a:lnTo>
                                      <a:pt x="1644" y="18"/>
                                    </a:lnTo>
                                    <a:lnTo>
                                      <a:pt x="1646" y="15"/>
                                    </a:lnTo>
                                    <a:lnTo>
                                      <a:pt x="1646" y="16"/>
                                    </a:lnTo>
                                    <a:lnTo>
                                      <a:pt x="1647" y="15"/>
                                    </a:lnTo>
                                    <a:lnTo>
                                      <a:pt x="1648" y="15"/>
                                    </a:lnTo>
                                    <a:lnTo>
                                      <a:pt x="1649" y="15"/>
                                    </a:lnTo>
                                    <a:lnTo>
                                      <a:pt x="1650" y="15"/>
                                    </a:lnTo>
                                    <a:lnTo>
                                      <a:pt x="1651" y="15"/>
                                    </a:lnTo>
                                    <a:lnTo>
                                      <a:pt x="1652" y="16"/>
                                    </a:lnTo>
                                    <a:lnTo>
                                      <a:pt x="1652" y="17"/>
                                    </a:lnTo>
                                    <a:lnTo>
                                      <a:pt x="1653" y="17"/>
                                    </a:lnTo>
                                    <a:lnTo>
                                      <a:pt x="1653" y="20"/>
                                    </a:lnTo>
                                    <a:lnTo>
                                      <a:pt x="1655" y="21"/>
                                    </a:lnTo>
                                    <a:lnTo>
                                      <a:pt x="1655" y="22"/>
                                    </a:lnTo>
                                    <a:lnTo>
                                      <a:pt x="1656" y="23"/>
                                    </a:lnTo>
                                    <a:lnTo>
                                      <a:pt x="1657" y="23"/>
                                    </a:lnTo>
                                    <a:lnTo>
                                      <a:pt x="1657" y="24"/>
                                    </a:lnTo>
                                    <a:lnTo>
                                      <a:pt x="1658" y="24"/>
                                    </a:lnTo>
                                    <a:lnTo>
                                      <a:pt x="1659" y="23"/>
                                    </a:lnTo>
                                    <a:lnTo>
                                      <a:pt x="1659" y="24"/>
                                    </a:lnTo>
                                    <a:lnTo>
                                      <a:pt x="1660" y="22"/>
                                    </a:lnTo>
                                    <a:lnTo>
                                      <a:pt x="1660" y="23"/>
                                    </a:lnTo>
                                    <a:lnTo>
                                      <a:pt x="1661" y="20"/>
                                    </a:lnTo>
                                    <a:lnTo>
                                      <a:pt x="1661" y="22"/>
                                    </a:lnTo>
                                    <a:lnTo>
                                      <a:pt x="1663" y="17"/>
                                    </a:lnTo>
                                    <a:lnTo>
                                      <a:pt x="1663" y="18"/>
                                    </a:lnTo>
                                    <a:lnTo>
                                      <a:pt x="1664" y="14"/>
                                    </a:lnTo>
                                    <a:lnTo>
                                      <a:pt x="1664" y="16"/>
                                    </a:lnTo>
                                    <a:lnTo>
                                      <a:pt x="1665" y="14"/>
                                    </a:lnTo>
                                    <a:lnTo>
                                      <a:pt x="1665" y="15"/>
                                    </a:lnTo>
                                    <a:lnTo>
                                      <a:pt x="1666" y="17"/>
                                    </a:lnTo>
                                    <a:lnTo>
                                      <a:pt x="1666" y="20"/>
                                    </a:lnTo>
                                    <a:lnTo>
                                      <a:pt x="1667" y="22"/>
                                    </a:lnTo>
                                    <a:lnTo>
                                      <a:pt x="1667" y="23"/>
                                    </a:lnTo>
                                    <a:lnTo>
                                      <a:pt x="1668" y="23"/>
                                    </a:lnTo>
                                    <a:lnTo>
                                      <a:pt x="1668" y="24"/>
                                    </a:lnTo>
                                    <a:lnTo>
                                      <a:pt x="1669" y="20"/>
                                    </a:lnTo>
                                    <a:lnTo>
                                      <a:pt x="1669" y="22"/>
                                    </a:lnTo>
                                    <a:lnTo>
                                      <a:pt x="1670" y="15"/>
                                    </a:lnTo>
                                    <a:lnTo>
                                      <a:pt x="1670" y="17"/>
                                    </a:lnTo>
                                    <a:lnTo>
                                      <a:pt x="1672" y="13"/>
                                    </a:lnTo>
                                    <a:lnTo>
                                      <a:pt x="1672" y="14"/>
                                    </a:lnTo>
                                    <a:lnTo>
                                      <a:pt x="1673" y="12"/>
                                    </a:lnTo>
                                    <a:lnTo>
                                      <a:pt x="1674" y="12"/>
                                    </a:lnTo>
                                    <a:lnTo>
                                      <a:pt x="1675" y="13"/>
                                    </a:lnTo>
                                    <a:lnTo>
                                      <a:pt x="1675" y="14"/>
                                    </a:lnTo>
                                    <a:lnTo>
                                      <a:pt x="1676" y="14"/>
                                    </a:lnTo>
                                    <a:lnTo>
                                      <a:pt x="1676" y="15"/>
                                    </a:lnTo>
                                    <a:lnTo>
                                      <a:pt x="1677" y="15"/>
                                    </a:lnTo>
                                    <a:lnTo>
                                      <a:pt x="1677" y="16"/>
                                    </a:lnTo>
                                    <a:lnTo>
                                      <a:pt x="1678" y="16"/>
                                    </a:lnTo>
                                    <a:lnTo>
                                      <a:pt x="1679" y="17"/>
                                    </a:lnTo>
                                    <a:lnTo>
                                      <a:pt x="1681" y="18"/>
                                    </a:lnTo>
                                    <a:lnTo>
                                      <a:pt x="1682" y="18"/>
                                    </a:lnTo>
                                    <a:lnTo>
                                      <a:pt x="1683" y="17"/>
                                    </a:lnTo>
                                    <a:lnTo>
                                      <a:pt x="1683" y="18"/>
                                    </a:lnTo>
                                    <a:lnTo>
                                      <a:pt x="1684" y="16"/>
                                    </a:lnTo>
                                    <a:lnTo>
                                      <a:pt x="1685" y="16"/>
                                    </a:lnTo>
                                    <a:lnTo>
                                      <a:pt x="1686" y="16"/>
                                    </a:lnTo>
                                    <a:lnTo>
                                      <a:pt x="1687" y="16"/>
                                    </a:lnTo>
                                    <a:lnTo>
                                      <a:pt x="1687" y="17"/>
                                    </a:lnTo>
                                    <a:lnTo>
                                      <a:pt x="1688" y="17"/>
                                    </a:lnTo>
                                    <a:lnTo>
                                      <a:pt x="1690" y="17"/>
                                    </a:lnTo>
                                    <a:lnTo>
                                      <a:pt x="1691" y="16"/>
                                    </a:lnTo>
                                    <a:lnTo>
                                      <a:pt x="1692" y="16"/>
                                    </a:lnTo>
                                    <a:lnTo>
                                      <a:pt x="1692" y="17"/>
                                    </a:lnTo>
                                    <a:lnTo>
                                      <a:pt x="1693" y="17"/>
                                    </a:lnTo>
                                    <a:lnTo>
                                      <a:pt x="1693" y="20"/>
                                    </a:lnTo>
                                    <a:lnTo>
                                      <a:pt x="1694" y="20"/>
                                    </a:lnTo>
                                    <a:lnTo>
                                      <a:pt x="1694" y="22"/>
                                    </a:lnTo>
                                    <a:lnTo>
                                      <a:pt x="1695" y="23"/>
                                    </a:lnTo>
                                    <a:lnTo>
                                      <a:pt x="1696" y="24"/>
                                    </a:lnTo>
                                    <a:lnTo>
                                      <a:pt x="1696" y="25"/>
                                    </a:lnTo>
                                    <a:lnTo>
                                      <a:pt x="1697" y="25"/>
                                    </a:lnTo>
                                    <a:lnTo>
                                      <a:pt x="1699" y="23"/>
                                    </a:lnTo>
                                    <a:lnTo>
                                      <a:pt x="1699" y="24"/>
                                    </a:lnTo>
                                    <a:lnTo>
                                      <a:pt x="1700" y="20"/>
                                    </a:lnTo>
                                    <a:lnTo>
                                      <a:pt x="1700" y="22"/>
                                    </a:lnTo>
                                    <a:lnTo>
                                      <a:pt x="1701" y="17"/>
                                    </a:lnTo>
                                    <a:lnTo>
                                      <a:pt x="1701" y="18"/>
                                    </a:lnTo>
                                    <a:lnTo>
                                      <a:pt x="1702" y="17"/>
                                    </a:lnTo>
                                    <a:lnTo>
                                      <a:pt x="1703" y="18"/>
                                    </a:lnTo>
                                    <a:lnTo>
                                      <a:pt x="1703" y="20"/>
                                    </a:lnTo>
                                    <a:lnTo>
                                      <a:pt x="1704" y="20"/>
                                    </a:lnTo>
                                    <a:lnTo>
                                      <a:pt x="1705" y="17"/>
                                    </a:lnTo>
                                    <a:lnTo>
                                      <a:pt x="1705" y="18"/>
                                    </a:lnTo>
                                    <a:lnTo>
                                      <a:pt x="1707" y="15"/>
                                    </a:lnTo>
                                    <a:lnTo>
                                      <a:pt x="1707" y="16"/>
                                    </a:lnTo>
                                    <a:lnTo>
                                      <a:pt x="1708" y="14"/>
                                    </a:lnTo>
                                    <a:lnTo>
                                      <a:pt x="1708" y="15"/>
                                    </a:lnTo>
                                    <a:lnTo>
                                      <a:pt x="1709" y="14"/>
                                    </a:lnTo>
                                    <a:lnTo>
                                      <a:pt x="1710" y="15"/>
                                    </a:lnTo>
                                    <a:lnTo>
                                      <a:pt x="1710" y="16"/>
                                    </a:lnTo>
                                    <a:lnTo>
                                      <a:pt x="1711" y="16"/>
                                    </a:lnTo>
                                    <a:lnTo>
                                      <a:pt x="1711" y="18"/>
                                    </a:lnTo>
                                    <a:lnTo>
                                      <a:pt x="1712" y="20"/>
                                    </a:lnTo>
                                    <a:lnTo>
                                      <a:pt x="1712" y="21"/>
                                    </a:lnTo>
                                    <a:lnTo>
                                      <a:pt x="1713" y="22"/>
                                    </a:lnTo>
                                    <a:lnTo>
                                      <a:pt x="1714" y="23"/>
                                    </a:lnTo>
                                    <a:lnTo>
                                      <a:pt x="1716" y="23"/>
                                    </a:lnTo>
                                    <a:lnTo>
                                      <a:pt x="1717" y="22"/>
                                    </a:lnTo>
                                    <a:lnTo>
                                      <a:pt x="1718" y="20"/>
                                    </a:lnTo>
                                    <a:lnTo>
                                      <a:pt x="1718" y="21"/>
                                    </a:lnTo>
                                    <a:lnTo>
                                      <a:pt x="1719" y="14"/>
                                    </a:lnTo>
                                    <a:lnTo>
                                      <a:pt x="1719" y="17"/>
                                    </a:lnTo>
                                    <a:lnTo>
                                      <a:pt x="1720" y="9"/>
                                    </a:lnTo>
                                    <a:lnTo>
                                      <a:pt x="1720" y="13"/>
                                    </a:lnTo>
                                    <a:lnTo>
                                      <a:pt x="1721" y="6"/>
                                    </a:lnTo>
                                    <a:lnTo>
                                      <a:pt x="1721" y="7"/>
                                    </a:lnTo>
                                    <a:lnTo>
                                      <a:pt x="1722" y="5"/>
                                    </a:lnTo>
                                    <a:lnTo>
                                      <a:pt x="1722" y="6"/>
                                    </a:lnTo>
                                    <a:lnTo>
                                      <a:pt x="1723" y="7"/>
                                    </a:lnTo>
                                    <a:lnTo>
                                      <a:pt x="1723" y="9"/>
                                    </a:lnTo>
                                    <a:lnTo>
                                      <a:pt x="1725" y="12"/>
                                    </a:lnTo>
                                    <a:lnTo>
                                      <a:pt x="1725" y="14"/>
                                    </a:lnTo>
                                    <a:lnTo>
                                      <a:pt x="1726" y="15"/>
                                    </a:lnTo>
                                    <a:lnTo>
                                      <a:pt x="1726" y="16"/>
                                    </a:lnTo>
                                    <a:lnTo>
                                      <a:pt x="1727" y="15"/>
                                    </a:lnTo>
                                    <a:lnTo>
                                      <a:pt x="1728" y="13"/>
                                    </a:lnTo>
                                    <a:lnTo>
                                      <a:pt x="1728" y="14"/>
                                    </a:lnTo>
                                    <a:lnTo>
                                      <a:pt x="1729" y="13"/>
                                    </a:lnTo>
                                    <a:lnTo>
                                      <a:pt x="1730" y="14"/>
                                    </a:lnTo>
                                    <a:lnTo>
                                      <a:pt x="1730" y="16"/>
                                    </a:lnTo>
                                    <a:lnTo>
                                      <a:pt x="1731" y="17"/>
                                    </a:lnTo>
                                    <a:lnTo>
                                      <a:pt x="1731" y="21"/>
                                    </a:lnTo>
                                    <a:lnTo>
                                      <a:pt x="1732" y="23"/>
                                    </a:lnTo>
                                    <a:lnTo>
                                      <a:pt x="1732" y="26"/>
                                    </a:lnTo>
                                    <a:lnTo>
                                      <a:pt x="1734" y="27"/>
                                    </a:lnTo>
                                    <a:lnTo>
                                      <a:pt x="1734" y="30"/>
                                    </a:lnTo>
                                    <a:lnTo>
                                      <a:pt x="1735" y="30"/>
                                    </a:lnTo>
                                    <a:lnTo>
                                      <a:pt x="1735" y="32"/>
                                    </a:lnTo>
                                    <a:lnTo>
                                      <a:pt x="1736" y="32"/>
                                    </a:lnTo>
                                    <a:lnTo>
                                      <a:pt x="1736" y="33"/>
                                    </a:lnTo>
                                    <a:lnTo>
                                      <a:pt x="1737" y="33"/>
                                    </a:lnTo>
                                    <a:lnTo>
                                      <a:pt x="1738" y="30"/>
                                    </a:lnTo>
                                    <a:lnTo>
                                      <a:pt x="1738" y="32"/>
                                    </a:lnTo>
                                    <a:lnTo>
                                      <a:pt x="1739" y="26"/>
                                    </a:lnTo>
                                    <a:lnTo>
                                      <a:pt x="1739" y="29"/>
                                    </a:lnTo>
                                    <a:lnTo>
                                      <a:pt x="1740" y="21"/>
                                    </a:lnTo>
                                    <a:lnTo>
                                      <a:pt x="1740" y="24"/>
                                    </a:lnTo>
                                    <a:lnTo>
                                      <a:pt x="1741" y="17"/>
                                    </a:lnTo>
                                    <a:lnTo>
                                      <a:pt x="1741" y="20"/>
                                    </a:lnTo>
                                    <a:lnTo>
                                      <a:pt x="1743" y="16"/>
                                    </a:lnTo>
                                    <a:lnTo>
                                      <a:pt x="1744" y="16"/>
                                    </a:lnTo>
                                    <a:lnTo>
                                      <a:pt x="1745" y="15"/>
                                    </a:lnTo>
                                    <a:lnTo>
                                      <a:pt x="1745" y="16"/>
                                    </a:lnTo>
                                    <a:lnTo>
                                      <a:pt x="1746" y="13"/>
                                    </a:lnTo>
                                    <a:lnTo>
                                      <a:pt x="1746" y="14"/>
                                    </a:lnTo>
                                    <a:lnTo>
                                      <a:pt x="1747" y="11"/>
                                    </a:lnTo>
                                    <a:lnTo>
                                      <a:pt x="1747" y="12"/>
                                    </a:lnTo>
                                    <a:lnTo>
                                      <a:pt x="1748" y="8"/>
                                    </a:lnTo>
                                    <a:lnTo>
                                      <a:pt x="1748" y="9"/>
                                    </a:lnTo>
                                    <a:lnTo>
                                      <a:pt x="1749" y="7"/>
                                    </a:lnTo>
                                    <a:lnTo>
                                      <a:pt x="1749" y="8"/>
                                    </a:lnTo>
                                    <a:lnTo>
                                      <a:pt x="1750" y="7"/>
                                    </a:lnTo>
                                    <a:lnTo>
                                      <a:pt x="1750" y="8"/>
                                    </a:lnTo>
                                    <a:lnTo>
                                      <a:pt x="1752" y="8"/>
                                    </a:lnTo>
                                    <a:lnTo>
                                      <a:pt x="1752" y="9"/>
                                    </a:lnTo>
                                    <a:lnTo>
                                      <a:pt x="1753" y="9"/>
                                    </a:lnTo>
                                    <a:lnTo>
                                      <a:pt x="1753" y="12"/>
                                    </a:lnTo>
                                    <a:lnTo>
                                      <a:pt x="1754" y="12"/>
                                    </a:lnTo>
                                    <a:lnTo>
                                      <a:pt x="1754" y="13"/>
                                    </a:lnTo>
                                    <a:lnTo>
                                      <a:pt x="1755" y="14"/>
                                    </a:lnTo>
                                    <a:lnTo>
                                      <a:pt x="1756" y="14"/>
                                    </a:lnTo>
                                    <a:lnTo>
                                      <a:pt x="1757" y="14"/>
                                    </a:lnTo>
                                    <a:lnTo>
                                      <a:pt x="1757" y="16"/>
                                    </a:lnTo>
                                    <a:lnTo>
                                      <a:pt x="1758" y="17"/>
                                    </a:lnTo>
                                    <a:lnTo>
                                      <a:pt x="1758" y="21"/>
                                    </a:lnTo>
                                    <a:lnTo>
                                      <a:pt x="1760" y="23"/>
                                    </a:lnTo>
                                    <a:lnTo>
                                      <a:pt x="1760" y="27"/>
                                    </a:lnTo>
                                    <a:lnTo>
                                      <a:pt x="1761" y="29"/>
                                    </a:lnTo>
                                    <a:lnTo>
                                      <a:pt x="1761" y="30"/>
                                    </a:lnTo>
                                    <a:lnTo>
                                      <a:pt x="1762" y="31"/>
                                    </a:lnTo>
                                    <a:lnTo>
                                      <a:pt x="1763" y="27"/>
                                    </a:lnTo>
                                    <a:lnTo>
                                      <a:pt x="1763" y="31"/>
                                    </a:lnTo>
                                    <a:lnTo>
                                      <a:pt x="1764" y="22"/>
                                    </a:lnTo>
                                    <a:lnTo>
                                      <a:pt x="1764" y="26"/>
                                    </a:lnTo>
                                    <a:lnTo>
                                      <a:pt x="1765" y="17"/>
                                    </a:lnTo>
                                    <a:lnTo>
                                      <a:pt x="1765" y="20"/>
                                    </a:lnTo>
                                    <a:lnTo>
                                      <a:pt x="1766" y="16"/>
                                    </a:lnTo>
                                    <a:lnTo>
                                      <a:pt x="1767" y="16"/>
                                    </a:lnTo>
                                    <a:lnTo>
                                      <a:pt x="1767" y="18"/>
                                    </a:lnTo>
                                    <a:lnTo>
                                      <a:pt x="1769" y="20"/>
                                    </a:lnTo>
                                    <a:lnTo>
                                      <a:pt x="1769" y="21"/>
                                    </a:lnTo>
                                    <a:lnTo>
                                      <a:pt x="1770" y="22"/>
                                    </a:lnTo>
                                    <a:lnTo>
                                      <a:pt x="1771" y="20"/>
                                    </a:lnTo>
                                    <a:lnTo>
                                      <a:pt x="1771" y="22"/>
                                    </a:lnTo>
                                    <a:lnTo>
                                      <a:pt x="1772" y="17"/>
                                    </a:lnTo>
                                    <a:lnTo>
                                      <a:pt x="1772" y="18"/>
                                    </a:lnTo>
                                    <a:lnTo>
                                      <a:pt x="1773" y="14"/>
                                    </a:lnTo>
                                    <a:lnTo>
                                      <a:pt x="1773" y="16"/>
                                    </a:lnTo>
                                    <a:lnTo>
                                      <a:pt x="1774" y="13"/>
                                    </a:lnTo>
                                    <a:lnTo>
                                      <a:pt x="1775" y="13"/>
                                    </a:lnTo>
                                    <a:lnTo>
                                      <a:pt x="1775" y="14"/>
                                    </a:lnTo>
                                    <a:lnTo>
                                      <a:pt x="1776" y="15"/>
                                    </a:lnTo>
                                    <a:lnTo>
                                      <a:pt x="1776" y="16"/>
                                    </a:lnTo>
                                    <a:lnTo>
                                      <a:pt x="1778" y="16"/>
                                    </a:lnTo>
                                    <a:lnTo>
                                      <a:pt x="1778" y="17"/>
                                    </a:lnTo>
                                    <a:lnTo>
                                      <a:pt x="1779" y="16"/>
                                    </a:lnTo>
                                    <a:lnTo>
                                      <a:pt x="1779" y="17"/>
                                    </a:lnTo>
                                    <a:lnTo>
                                      <a:pt x="1780" y="16"/>
                                    </a:lnTo>
                                    <a:lnTo>
                                      <a:pt x="1781" y="15"/>
                                    </a:lnTo>
                                    <a:lnTo>
                                      <a:pt x="1782" y="16"/>
                                    </a:lnTo>
                                    <a:lnTo>
                                      <a:pt x="1783" y="16"/>
                                    </a:lnTo>
                                    <a:lnTo>
                                      <a:pt x="1784" y="16"/>
                                    </a:lnTo>
                                    <a:lnTo>
                                      <a:pt x="1785" y="16"/>
                                    </a:lnTo>
                                    <a:lnTo>
                                      <a:pt x="1787" y="17"/>
                                    </a:lnTo>
                                    <a:lnTo>
                                      <a:pt x="1788" y="18"/>
                                    </a:lnTo>
                                    <a:lnTo>
                                      <a:pt x="1789" y="18"/>
                                    </a:lnTo>
                                    <a:lnTo>
                                      <a:pt x="1790" y="18"/>
                                    </a:lnTo>
                                    <a:lnTo>
                                      <a:pt x="1791" y="20"/>
                                    </a:lnTo>
                                    <a:lnTo>
                                      <a:pt x="1792" y="18"/>
                                    </a:lnTo>
                                    <a:lnTo>
                                      <a:pt x="1792" y="20"/>
                                    </a:lnTo>
                                    <a:lnTo>
                                      <a:pt x="1793" y="18"/>
                                    </a:lnTo>
                                    <a:lnTo>
                                      <a:pt x="1794" y="17"/>
                                    </a:lnTo>
                                    <a:lnTo>
                                      <a:pt x="1796" y="17"/>
                                    </a:lnTo>
                                    <a:lnTo>
                                      <a:pt x="1797" y="18"/>
                                    </a:lnTo>
                                    <a:lnTo>
                                      <a:pt x="1798" y="20"/>
                                    </a:lnTo>
                                    <a:lnTo>
                                      <a:pt x="1799" y="18"/>
                                    </a:lnTo>
                                    <a:lnTo>
                                      <a:pt x="1799" y="20"/>
                                    </a:lnTo>
                                    <a:lnTo>
                                      <a:pt x="1800" y="16"/>
                                    </a:lnTo>
                                    <a:lnTo>
                                      <a:pt x="1800" y="17"/>
                                    </a:lnTo>
                                    <a:lnTo>
                                      <a:pt x="1801" y="15"/>
                                    </a:lnTo>
                                    <a:lnTo>
                                      <a:pt x="1802" y="15"/>
                                    </a:lnTo>
                                    <a:lnTo>
                                      <a:pt x="1802" y="16"/>
                                    </a:lnTo>
                                    <a:lnTo>
                                      <a:pt x="1804" y="17"/>
                                    </a:lnTo>
                                    <a:lnTo>
                                      <a:pt x="1804" y="21"/>
                                    </a:lnTo>
                                    <a:lnTo>
                                      <a:pt x="1805" y="22"/>
                                    </a:lnTo>
                                    <a:lnTo>
                                      <a:pt x="1805" y="23"/>
                                    </a:lnTo>
                                    <a:lnTo>
                                      <a:pt x="1806" y="24"/>
                                    </a:lnTo>
                                    <a:lnTo>
                                      <a:pt x="1806" y="25"/>
                                    </a:lnTo>
                                    <a:lnTo>
                                      <a:pt x="1807" y="25"/>
                                    </a:lnTo>
                                    <a:lnTo>
                                      <a:pt x="1808" y="23"/>
                                    </a:lnTo>
                                    <a:lnTo>
                                      <a:pt x="1808" y="24"/>
                                    </a:lnTo>
                                    <a:lnTo>
                                      <a:pt x="1809" y="21"/>
                                    </a:lnTo>
                                    <a:lnTo>
                                      <a:pt x="1809" y="22"/>
                                    </a:lnTo>
                                    <a:lnTo>
                                      <a:pt x="1810" y="18"/>
                                    </a:lnTo>
                                    <a:lnTo>
                                      <a:pt x="1810" y="20"/>
                                    </a:lnTo>
                                    <a:lnTo>
                                      <a:pt x="1811" y="17"/>
                                    </a:lnTo>
                                    <a:lnTo>
                                      <a:pt x="1811" y="18"/>
                                    </a:lnTo>
                                    <a:lnTo>
                                      <a:pt x="1813" y="15"/>
                                    </a:lnTo>
                                    <a:lnTo>
                                      <a:pt x="1813" y="16"/>
                                    </a:lnTo>
                                    <a:lnTo>
                                      <a:pt x="1814" y="12"/>
                                    </a:lnTo>
                                    <a:lnTo>
                                      <a:pt x="1814" y="14"/>
                                    </a:lnTo>
                                    <a:lnTo>
                                      <a:pt x="1815" y="11"/>
                                    </a:lnTo>
                                    <a:lnTo>
                                      <a:pt x="1815" y="12"/>
                                    </a:lnTo>
                                    <a:lnTo>
                                      <a:pt x="1816" y="11"/>
                                    </a:lnTo>
                                    <a:lnTo>
                                      <a:pt x="1816" y="12"/>
                                    </a:lnTo>
                                    <a:lnTo>
                                      <a:pt x="1817" y="12"/>
                                    </a:lnTo>
                                    <a:lnTo>
                                      <a:pt x="1817" y="14"/>
                                    </a:lnTo>
                                    <a:lnTo>
                                      <a:pt x="1818" y="16"/>
                                    </a:lnTo>
                                    <a:lnTo>
                                      <a:pt x="1818" y="18"/>
                                    </a:lnTo>
                                    <a:lnTo>
                                      <a:pt x="1819" y="20"/>
                                    </a:lnTo>
                                    <a:lnTo>
                                      <a:pt x="1819" y="21"/>
                                    </a:lnTo>
                                    <a:lnTo>
                                      <a:pt x="1820" y="21"/>
                                    </a:lnTo>
                                    <a:lnTo>
                                      <a:pt x="1820" y="22"/>
                                    </a:lnTo>
                                    <a:lnTo>
                                      <a:pt x="1822" y="21"/>
                                    </a:lnTo>
                                    <a:lnTo>
                                      <a:pt x="1823" y="18"/>
                                    </a:lnTo>
                                    <a:lnTo>
                                      <a:pt x="1823" y="21"/>
                                    </a:lnTo>
                                    <a:lnTo>
                                      <a:pt x="1824" y="15"/>
                                    </a:lnTo>
                                    <a:lnTo>
                                      <a:pt x="1824" y="17"/>
                                    </a:lnTo>
                                    <a:lnTo>
                                      <a:pt x="1825" y="13"/>
                                    </a:lnTo>
                                    <a:lnTo>
                                      <a:pt x="1825" y="14"/>
                                    </a:lnTo>
                                    <a:lnTo>
                                      <a:pt x="1826" y="13"/>
                                    </a:lnTo>
                                    <a:lnTo>
                                      <a:pt x="1827" y="13"/>
                                    </a:lnTo>
                                    <a:lnTo>
                                      <a:pt x="1827" y="15"/>
                                    </a:lnTo>
                                    <a:lnTo>
                                      <a:pt x="1828" y="16"/>
                                    </a:lnTo>
                                    <a:lnTo>
                                      <a:pt x="1828" y="20"/>
                                    </a:lnTo>
                                    <a:lnTo>
                                      <a:pt x="1829" y="21"/>
                                    </a:lnTo>
                                    <a:lnTo>
                                      <a:pt x="1829" y="22"/>
                                    </a:lnTo>
                                    <a:lnTo>
                                      <a:pt x="1831" y="22"/>
                                    </a:lnTo>
                                    <a:lnTo>
                                      <a:pt x="1831" y="23"/>
                                    </a:lnTo>
                                    <a:lnTo>
                                      <a:pt x="1832" y="21"/>
                                    </a:lnTo>
                                    <a:lnTo>
                                      <a:pt x="1832" y="22"/>
                                    </a:lnTo>
                                    <a:lnTo>
                                      <a:pt x="1833" y="20"/>
                                    </a:lnTo>
                                    <a:lnTo>
                                      <a:pt x="1833" y="21"/>
                                    </a:lnTo>
                                    <a:lnTo>
                                      <a:pt x="1834" y="18"/>
                                    </a:lnTo>
                                    <a:lnTo>
                                      <a:pt x="1834" y="20"/>
                                    </a:lnTo>
                                    <a:lnTo>
                                      <a:pt x="1835" y="18"/>
                                    </a:lnTo>
                                    <a:lnTo>
                                      <a:pt x="1836" y="17"/>
                                    </a:lnTo>
                                    <a:lnTo>
                                      <a:pt x="1836" y="18"/>
                                    </a:lnTo>
                                    <a:lnTo>
                                      <a:pt x="1837" y="17"/>
                                    </a:lnTo>
                                    <a:lnTo>
                                      <a:pt x="1838" y="16"/>
                                    </a:lnTo>
                                    <a:lnTo>
                                      <a:pt x="1838" y="17"/>
                                    </a:lnTo>
                                    <a:lnTo>
                                      <a:pt x="1840" y="14"/>
                                    </a:lnTo>
                                    <a:lnTo>
                                      <a:pt x="1840" y="15"/>
                                    </a:lnTo>
                                    <a:lnTo>
                                      <a:pt x="1841" y="13"/>
                                    </a:lnTo>
                                    <a:lnTo>
                                      <a:pt x="1841" y="14"/>
                                    </a:lnTo>
                                    <a:lnTo>
                                      <a:pt x="1842" y="13"/>
                                    </a:lnTo>
                                    <a:lnTo>
                                      <a:pt x="1843" y="13"/>
                                    </a:lnTo>
                                    <a:lnTo>
                                      <a:pt x="1843" y="14"/>
                                    </a:lnTo>
                                    <a:lnTo>
                                      <a:pt x="1844" y="14"/>
                                    </a:lnTo>
                                    <a:lnTo>
                                      <a:pt x="1844" y="16"/>
                                    </a:lnTo>
                                    <a:lnTo>
                                      <a:pt x="1845" y="17"/>
                                    </a:lnTo>
                                    <a:lnTo>
                                      <a:pt x="1845" y="18"/>
                                    </a:lnTo>
                                    <a:lnTo>
                                      <a:pt x="1846" y="20"/>
                                    </a:lnTo>
                                    <a:lnTo>
                                      <a:pt x="1846" y="21"/>
                                    </a:lnTo>
                                    <a:lnTo>
                                      <a:pt x="1848" y="21"/>
                                    </a:lnTo>
                                    <a:lnTo>
                                      <a:pt x="1848" y="22"/>
                                    </a:lnTo>
                                    <a:lnTo>
                                      <a:pt x="1849" y="22"/>
                                    </a:lnTo>
                                    <a:lnTo>
                                      <a:pt x="1850" y="21"/>
                                    </a:lnTo>
                                    <a:lnTo>
                                      <a:pt x="1850" y="22"/>
                                    </a:lnTo>
                                    <a:lnTo>
                                      <a:pt x="1851" y="20"/>
                                    </a:lnTo>
                                    <a:lnTo>
                                      <a:pt x="1851" y="21"/>
                                    </a:lnTo>
                                    <a:lnTo>
                                      <a:pt x="1852" y="18"/>
                                    </a:lnTo>
                                    <a:lnTo>
                                      <a:pt x="1853" y="18"/>
                                    </a:lnTo>
                                    <a:lnTo>
                                      <a:pt x="1853" y="20"/>
                                    </a:lnTo>
                                    <a:lnTo>
                                      <a:pt x="1854" y="21"/>
                                    </a:lnTo>
                                    <a:lnTo>
                                      <a:pt x="1854" y="22"/>
                                    </a:lnTo>
                                    <a:lnTo>
                                      <a:pt x="1855" y="23"/>
                                    </a:lnTo>
                                    <a:lnTo>
                                      <a:pt x="1855" y="24"/>
                                    </a:lnTo>
                                    <a:lnTo>
                                      <a:pt x="1857" y="23"/>
                                    </a:lnTo>
                                    <a:lnTo>
                                      <a:pt x="1857" y="24"/>
                                    </a:lnTo>
                                    <a:lnTo>
                                      <a:pt x="1858" y="21"/>
                                    </a:lnTo>
                                    <a:lnTo>
                                      <a:pt x="1858" y="22"/>
                                    </a:lnTo>
                                    <a:lnTo>
                                      <a:pt x="1859" y="20"/>
                                    </a:lnTo>
                                    <a:lnTo>
                                      <a:pt x="1860" y="17"/>
                                    </a:lnTo>
                                    <a:lnTo>
                                      <a:pt x="1860" y="18"/>
                                    </a:lnTo>
                                    <a:lnTo>
                                      <a:pt x="1861" y="17"/>
                                    </a:lnTo>
                                    <a:lnTo>
                                      <a:pt x="1862" y="16"/>
                                    </a:lnTo>
                                    <a:lnTo>
                                      <a:pt x="1862" y="17"/>
                                    </a:lnTo>
                                    <a:lnTo>
                                      <a:pt x="1863" y="16"/>
                                    </a:lnTo>
                                    <a:lnTo>
                                      <a:pt x="1864" y="17"/>
                                    </a:lnTo>
                                    <a:lnTo>
                                      <a:pt x="1866" y="17"/>
                                    </a:lnTo>
                                    <a:lnTo>
                                      <a:pt x="1867" y="15"/>
                                    </a:lnTo>
                                    <a:lnTo>
                                      <a:pt x="1867" y="16"/>
                                    </a:lnTo>
                                    <a:lnTo>
                                      <a:pt x="1868" y="11"/>
                                    </a:lnTo>
                                    <a:lnTo>
                                      <a:pt x="1868" y="13"/>
                                    </a:lnTo>
                                    <a:lnTo>
                                      <a:pt x="1869" y="8"/>
                                    </a:lnTo>
                                    <a:lnTo>
                                      <a:pt x="1869" y="9"/>
                                    </a:lnTo>
                                    <a:lnTo>
                                      <a:pt x="1870" y="8"/>
                                    </a:lnTo>
                                    <a:lnTo>
                                      <a:pt x="1871" y="9"/>
                                    </a:lnTo>
                                    <a:lnTo>
                                      <a:pt x="1871" y="13"/>
                                    </a:lnTo>
                                    <a:lnTo>
                                      <a:pt x="1872" y="14"/>
                                    </a:lnTo>
                                    <a:lnTo>
                                      <a:pt x="1872" y="17"/>
                                    </a:lnTo>
                                    <a:lnTo>
                                      <a:pt x="1873" y="17"/>
                                    </a:lnTo>
                                    <a:lnTo>
                                      <a:pt x="1875" y="14"/>
                                    </a:lnTo>
                                    <a:lnTo>
                                      <a:pt x="1875" y="16"/>
                                    </a:lnTo>
                                    <a:lnTo>
                                      <a:pt x="1876" y="11"/>
                                    </a:lnTo>
                                    <a:lnTo>
                                      <a:pt x="1876" y="13"/>
                                    </a:lnTo>
                                    <a:lnTo>
                                      <a:pt x="1877" y="11"/>
                                    </a:lnTo>
                                    <a:lnTo>
                                      <a:pt x="1877" y="12"/>
                                    </a:lnTo>
                                    <a:lnTo>
                                      <a:pt x="1878" y="13"/>
                                    </a:lnTo>
                                    <a:lnTo>
                                      <a:pt x="1878" y="16"/>
                                    </a:lnTo>
                                    <a:lnTo>
                                      <a:pt x="1879" y="18"/>
                                    </a:lnTo>
                                    <a:lnTo>
                                      <a:pt x="1879" y="23"/>
                                    </a:lnTo>
                                    <a:lnTo>
                                      <a:pt x="1880" y="24"/>
                                    </a:lnTo>
                                    <a:lnTo>
                                      <a:pt x="1880" y="25"/>
                                    </a:lnTo>
                                    <a:lnTo>
                                      <a:pt x="1881" y="26"/>
                                    </a:lnTo>
                                    <a:lnTo>
                                      <a:pt x="1881" y="29"/>
                                    </a:lnTo>
                                    <a:lnTo>
                                      <a:pt x="1882" y="29"/>
                                    </a:lnTo>
                                    <a:lnTo>
                                      <a:pt x="1884" y="29"/>
                                    </a:lnTo>
                                    <a:lnTo>
                                      <a:pt x="1885" y="27"/>
                                    </a:lnTo>
                                    <a:lnTo>
                                      <a:pt x="1885" y="29"/>
                                    </a:lnTo>
                                    <a:lnTo>
                                      <a:pt x="1886" y="24"/>
                                    </a:lnTo>
                                    <a:lnTo>
                                      <a:pt x="1886" y="26"/>
                                    </a:lnTo>
                                    <a:lnTo>
                                      <a:pt x="1887" y="20"/>
                                    </a:lnTo>
                                    <a:lnTo>
                                      <a:pt x="1887" y="22"/>
                                    </a:lnTo>
                                    <a:lnTo>
                                      <a:pt x="1888" y="16"/>
                                    </a:lnTo>
                                    <a:lnTo>
                                      <a:pt x="1888" y="17"/>
                                    </a:lnTo>
                                    <a:lnTo>
                                      <a:pt x="1889" y="15"/>
                                    </a:lnTo>
                                    <a:lnTo>
                                      <a:pt x="1890" y="15"/>
                                    </a:lnTo>
                                    <a:lnTo>
                                      <a:pt x="1890" y="16"/>
                                    </a:lnTo>
                                    <a:lnTo>
                                      <a:pt x="1891" y="17"/>
                                    </a:lnTo>
                                    <a:lnTo>
                                      <a:pt x="1891" y="18"/>
                                    </a:lnTo>
                                    <a:lnTo>
                                      <a:pt x="1893" y="18"/>
                                    </a:lnTo>
                                    <a:lnTo>
                                      <a:pt x="1893" y="21"/>
                                    </a:lnTo>
                                    <a:lnTo>
                                      <a:pt x="1894" y="21"/>
                                    </a:lnTo>
                                    <a:lnTo>
                                      <a:pt x="1894" y="22"/>
                                    </a:lnTo>
                                    <a:lnTo>
                                      <a:pt x="1895" y="21"/>
                                    </a:lnTo>
                                    <a:lnTo>
                                      <a:pt x="1895" y="22"/>
                                    </a:lnTo>
                                    <a:lnTo>
                                      <a:pt x="1896" y="18"/>
                                    </a:lnTo>
                                    <a:lnTo>
                                      <a:pt x="1896" y="21"/>
                                    </a:lnTo>
                                    <a:lnTo>
                                      <a:pt x="1897" y="15"/>
                                    </a:lnTo>
                                    <a:lnTo>
                                      <a:pt x="1897" y="17"/>
                                    </a:lnTo>
                                    <a:lnTo>
                                      <a:pt x="1898" y="13"/>
                                    </a:lnTo>
                                    <a:lnTo>
                                      <a:pt x="1898" y="14"/>
                                    </a:lnTo>
                                    <a:lnTo>
                                      <a:pt x="1899" y="13"/>
                                    </a:lnTo>
                                    <a:lnTo>
                                      <a:pt x="1901" y="13"/>
                                    </a:lnTo>
                                    <a:lnTo>
                                      <a:pt x="1902" y="13"/>
                                    </a:lnTo>
                                    <a:lnTo>
                                      <a:pt x="1903" y="13"/>
                                    </a:lnTo>
                                    <a:lnTo>
                                      <a:pt x="1904" y="11"/>
                                    </a:lnTo>
                                    <a:lnTo>
                                      <a:pt x="1904" y="12"/>
                                    </a:lnTo>
                                    <a:lnTo>
                                      <a:pt x="1905" y="11"/>
                                    </a:lnTo>
                                    <a:lnTo>
                                      <a:pt x="1906" y="11"/>
                                    </a:lnTo>
                                    <a:lnTo>
                                      <a:pt x="1906" y="12"/>
                                    </a:lnTo>
                                    <a:lnTo>
                                      <a:pt x="1907" y="13"/>
                                    </a:lnTo>
                                    <a:lnTo>
                                      <a:pt x="1907" y="14"/>
                                    </a:lnTo>
                                    <a:lnTo>
                                      <a:pt x="1908" y="15"/>
                                    </a:lnTo>
                                    <a:lnTo>
                                      <a:pt x="1908" y="16"/>
                                    </a:lnTo>
                                    <a:lnTo>
                                      <a:pt x="1910" y="17"/>
                                    </a:lnTo>
                                    <a:lnTo>
                                      <a:pt x="1910" y="18"/>
                                    </a:lnTo>
                                    <a:lnTo>
                                      <a:pt x="1911" y="18"/>
                                    </a:lnTo>
                                    <a:lnTo>
                                      <a:pt x="1911" y="21"/>
                                    </a:lnTo>
                                    <a:lnTo>
                                      <a:pt x="1912" y="22"/>
                                    </a:lnTo>
                                    <a:lnTo>
                                      <a:pt x="1912" y="24"/>
                                    </a:lnTo>
                                    <a:lnTo>
                                      <a:pt x="1913" y="25"/>
                                    </a:lnTo>
                                    <a:lnTo>
                                      <a:pt x="1913" y="26"/>
                                    </a:lnTo>
                                    <a:lnTo>
                                      <a:pt x="1914" y="27"/>
                                    </a:lnTo>
                                    <a:lnTo>
                                      <a:pt x="1915" y="25"/>
                                    </a:lnTo>
                                    <a:lnTo>
                                      <a:pt x="1915" y="27"/>
                                    </a:lnTo>
                                    <a:lnTo>
                                      <a:pt x="1916" y="22"/>
                                    </a:lnTo>
                                    <a:lnTo>
                                      <a:pt x="1916" y="24"/>
                                    </a:lnTo>
                                    <a:lnTo>
                                      <a:pt x="1917" y="18"/>
                                    </a:lnTo>
                                    <a:lnTo>
                                      <a:pt x="1917" y="21"/>
                                    </a:lnTo>
                                    <a:lnTo>
                                      <a:pt x="1919" y="18"/>
                                    </a:lnTo>
                                    <a:lnTo>
                                      <a:pt x="1920" y="20"/>
                                    </a:lnTo>
                                    <a:lnTo>
                                      <a:pt x="1920" y="21"/>
                                    </a:lnTo>
                                    <a:lnTo>
                                      <a:pt x="1921" y="22"/>
                                    </a:lnTo>
                                    <a:lnTo>
                                      <a:pt x="1921" y="23"/>
                                    </a:lnTo>
                                    <a:lnTo>
                                      <a:pt x="1922" y="22"/>
                                    </a:lnTo>
                                    <a:lnTo>
                                      <a:pt x="1922" y="23"/>
                                    </a:lnTo>
                                    <a:lnTo>
                                      <a:pt x="1923" y="18"/>
                                    </a:lnTo>
                                    <a:lnTo>
                                      <a:pt x="1923" y="21"/>
                                    </a:lnTo>
                                    <a:lnTo>
                                      <a:pt x="1924" y="15"/>
                                    </a:lnTo>
                                    <a:lnTo>
                                      <a:pt x="1924" y="16"/>
                                    </a:lnTo>
                                    <a:lnTo>
                                      <a:pt x="1925" y="12"/>
                                    </a:lnTo>
                                    <a:lnTo>
                                      <a:pt x="1925" y="14"/>
                                    </a:lnTo>
                                    <a:lnTo>
                                      <a:pt x="1926" y="11"/>
                                    </a:lnTo>
                                    <a:lnTo>
                                      <a:pt x="1926" y="12"/>
                                    </a:lnTo>
                                    <a:lnTo>
                                      <a:pt x="1928" y="9"/>
                                    </a:lnTo>
                                    <a:lnTo>
                                      <a:pt x="1928" y="11"/>
                                    </a:lnTo>
                                    <a:lnTo>
                                      <a:pt x="1929" y="8"/>
                                    </a:lnTo>
                                    <a:lnTo>
                                      <a:pt x="1930" y="8"/>
                                    </a:lnTo>
                                    <a:lnTo>
                                      <a:pt x="1931" y="9"/>
                                    </a:lnTo>
                                    <a:lnTo>
                                      <a:pt x="1931" y="12"/>
                                    </a:lnTo>
                                    <a:lnTo>
                                      <a:pt x="1932" y="13"/>
                                    </a:lnTo>
                                    <a:lnTo>
                                      <a:pt x="1932" y="16"/>
                                    </a:lnTo>
                                    <a:lnTo>
                                      <a:pt x="1933" y="17"/>
                                    </a:lnTo>
                                    <a:lnTo>
                                      <a:pt x="1933" y="20"/>
                                    </a:lnTo>
                                    <a:lnTo>
                                      <a:pt x="1934" y="20"/>
                                    </a:lnTo>
                                    <a:lnTo>
                                      <a:pt x="1934" y="22"/>
                                    </a:lnTo>
                                    <a:lnTo>
                                      <a:pt x="1935" y="22"/>
                                    </a:lnTo>
                                    <a:lnTo>
                                      <a:pt x="1937" y="22"/>
                                    </a:lnTo>
                                    <a:lnTo>
                                      <a:pt x="1938" y="21"/>
                                    </a:lnTo>
                                    <a:lnTo>
                                      <a:pt x="1938" y="22"/>
                                    </a:lnTo>
                                    <a:lnTo>
                                      <a:pt x="1939" y="21"/>
                                    </a:lnTo>
                                    <a:lnTo>
                                      <a:pt x="1939" y="22"/>
                                    </a:lnTo>
                                    <a:lnTo>
                                      <a:pt x="1940" y="23"/>
                                    </a:lnTo>
                                    <a:lnTo>
                                      <a:pt x="1940" y="24"/>
                                    </a:lnTo>
                                    <a:lnTo>
                                      <a:pt x="1941" y="25"/>
                                    </a:lnTo>
                                    <a:lnTo>
                                      <a:pt x="1941" y="26"/>
                                    </a:lnTo>
                                    <a:lnTo>
                                      <a:pt x="1942" y="27"/>
                                    </a:lnTo>
                                    <a:lnTo>
                                      <a:pt x="1943" y="26"/>
                                    </a:lnTo>
                                    <a:lnTo>
                                      <a:pt x="1943" y="27"/>
                                    </a:lnTo>
                                    <a:lnTo>
                                      <a:pt x="1945" y="23"/>
                                    </a:lnTo>
                                    <a:lnTo>
                                      <a:pt x="1945" y="25"/>
                                    </a:lnTo>
                                    <a:lnTo>
                                      <a:pt x="1946" y="21"/>
                                    </a:lnTo>
                                    <a:lnTo>
                                      <a:pt x="1946" y="22"/>
                                    </a:lnTo>
                                    <a:lnTo>
                                      <a:pt x="1947" y="20"/>
                                    </a:lnTo>
                                  </a:path>
                                </a:pathLst>
                              </a:custGeom>
                              <a:noFill/>
                              <a:ln w="1588">
                                <a:solidFill>
                                  <a:srgbClr val="FF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48" name="TextBox 77"/>
                            <wps:cNvSpPr txBox="1"/>
                            <wps:spPr>
                              <a:xfrm>
                                <a:off x="60842" y="46174"/>
                                <a:ext cx="198120" cy="116840"/>
                              </a:xfrm>
                              <a:prstGeom prst="rect">
                                <a:avLst/>
                              </a:prstGeom>
                              <a:noFill/>
                            </wps:spPr>
                            <wps:txbx>
                              <w:txbxContent>
                                <w:p w14:paraId="19A66FCF" w14:textId="77777777" w:rsidR="00050CFD" w:rsidRDefault="00050CFD" w:rsidP="00407842">
                                  <w:pPr>
                                    <w:pStyle w:val="NormalWeb"/>
                                    <w:spacing w:before="0" w:beforeAutospacing="0" w:after="0" w:afterAutospacing="0"/>
                                  </w:pPr>
                                  <w:r>
                                    <w:rPr>
                                      <w:rFonts w:ascii="Arial" w:hAnsi="Arial" w:cs="Arial"/>
                                      <w:b/>
                                      <w:bCs/>
                                      <w:color w:val="000000" w:themeColor="text1"/>
                                      <w:kern w:val="24"/>
                                      <w:sz w:val="16"/>
                                      <w:szCs w:val="16"/>
                                    </w:rPr>
                                    <w:t>LFC</w:t>
                                  </w:r>
                                </w:p>
                              </w:txbxContent>
                            </wps:txbx>
                            <wps:bodyPr wrap="square" lIns="0" tIns="0" rIns="0" bIns="0" rtlCol="0">
                              <a:noAutofit/>
                            </wps:bodyPr>
                          </wps:wsp>
                          <wps:wsp>
                            <wps:cNvPr id="49" name="TextBox 78"/>
                            <wps:cNvSpPr txBox="1"/>
                            <wps:spPr>
                              <a:xfrm>
                                <a:off x="44815" y="399551"/>
                                <a:ext cx="208915" cy="116840"/>
                              </a:xfrm>
                              <a:prstGeom prst="rect">
                                <a:avLst/>
                              </a:prstGeom>
                              <a:noFill/>
                            </wps:spPr>
                            <wps:txbx>
                              <w:txbxContent>
                                <w:p w14:paraId="211C0934" w14:textId="77777777" w:rsidR="00050CFD" w:rsidRDefault="00050CFD" w:rsidP="00407842">
                                  <w:pPr>
                                    <w:pStyle w:val="NormalWeb"/>
                                    <w:spacing w:before="0" w:beforeAutospacing="0" w:after="0" w:afterAutospacing="0"/>
                                  </w:pPr>
                                  <w:r>
                                    <w:rPr>
                                      <w:rFonts w:ascii="Arial" w:hAnsi="Arial" w:cs="Arial"/>
                                      <w:b/>
                                      <w:bCs/>
                                      <w:color w:val="000000" w:themeColor="text1"/>
                                      <w:kern w:val="24"/>
                                      <w:sz w:val="16"/>
                                      <w:szCs w:val="16"/>
                                    </w:rPr>
                                    <w:t>RFC</w:t>
                                  </w:r>
                                </w:p>
                              </w:txbxContent>
                            </wps:txbx>
                            <wps:bodyPr wrap="square" lIns="0" tIns="0" rIns="0" bIns="0" rtlCol="0">
                              <a:noAutofit/>
                            </wps:bodyPr>
                          </wps:wsp>
                          <wps:wsp>
                            <wps:cNvPr id="51" name="TextBox 79"/>
                            <wps:cNvSpPr txBox="1"/>
                            <wps:spPr>
                              <a:xfrm>
                                <a:off x="6349" y="645103"/>
                                <a:ext cx="237490" cy="116840"/>
                              </a:xfrm>
                              <a:prstGeom prst="rect">
                                <a:avLst/>
                              </a:prstGeom>
                              <a:noFill/>
                            </wps:spPr>
                            <wps:txbx>
                              <w:txbxContent>
                                <w:p w14:paraId="4B99E1C9" w14:textId="77777777" w:rsidR="00050CFD" w:rsidRDefault="00050CFD" w:rsidP="00407842">
                                  <w:pPr>
                                    <w:pStyle w:val="NormalWeb"/>
                                    <w:spacing w:before="0" w:beforeAutospacing="0" w:after="0" w:afterAutospacing="0"/>
                                  </w:pPr>
                                  <w:r>
                                    <w:rPr>
                                      <w:rFonts w:ascii="Arial" w:hAnsi="Arial" w:cs="Arial"/>
                                      <w:b/>
                                      <w:bCs/>
                                      <w:color w:val="000000" w:themeColor="text1"/>
                                      <w:kern w:val="24"/>
                                      <w:sz w:val="16"/>
                                      <w:szCs w:val="16"/>
                                    </w:rPr>
                                    <w:t>ATBI</w:t>
                                  </w:r>
                                </w:p>
                              </w:txbxContent>
                            </wps:txbx>
                            <wps:bodyPr wrap="square" lIns="0" tIns="0" rIns="0" bIns="0" rtlCol="0">
                              <a:noAutofit/>
                            </wps:bodyPr>
                          </wps:wsp>
                          <wps:wsp>
                            <wps:cNvPr id="52" name="TextBox 80"/>
                            <wps:cNvSpPr txBox="1"/>
                            <wps:spPr>
                              <a:xfrm>
                                <a:off x="22376" y="1707469"/>
                                <a:ext cx="226060" cy="116840"/>
                              </a:xfrm>
                              <a:prstGeom prst="rect">
                                <a:avLst/>
                              </a:prstGeom>
                              <a:noFill/>
                            </wps:spPr>
                            <wps:txbx>
                              <w:txbxContent>
                                <w:p w14:paraId="6977CA50" w14:textId="77777777" w:rsidR="00050CFD" w:rsidRDefault="00050CFD" w:rsidP="00407842">
                                  <w:pPr>
                                    <w:pStyle w:val="NormalWeb"/>
                                    <w:spacing w:before="0" w:beforeAutospacing="0" w:after="0" w:afterAutospacing="0"/>
                                  </w:pPr>
                                  <w:r>
                                    <w:rPr>
                                      <w:rFonts w:ascii="Arial" w:hAnsi="Arial" w:cs="Arial"/>
                                      <w:b/>
                                      <w:bCs/>
                                      <w:color w:val="000000" w:themeColor="text1"/>
                                      <w:kern w:val="24"/>
                                      <w:sz w:val="16"/>
                                      <w:szCs w:val="16"/>
                                    </w:rPr>
                                    <w:t>LTBI</w:t>
                                  </w:r>
                                </w:p>
                              </w:txbxContent>
                            </wps:txbx>
                            <wps:bodyPr wrap="square" lIns="0" tIns="0" rIns="0" bIns="0" rtlCol="0">
                              <a:noAutofit/>
                            </wps:bodyPr>
                          </wps:wsp>
                          <wps:wsp>
                            <wps:cNvPr id="53" name="TextBox 81"/>
                            <wps:cNvSpPr txBox="1"/>
                            <wps:spPr>
                              <a:xfrm>
                                <a:off x="83529" y="1904292"/>
                                <a:ext cx="163830" cy="116840"/>
                              </a:xfrm>
                              <a:prstGeom prst="rect">
                                <a:avLst/>
                              </a:prstGeom>
                              <a:noFill/>
                            </wps:spPr>
                            <wps:txbx>
                              <w:txbxContent>
                                <w:p w14:paraId="3399474A" w14:textId="77777777" w:rsidR="00050CFD" w:rsidRDefault="00050CFD" w:rsidP="00407842">
                                  <w:pPr>
                                    <w:pStyle w:val="NormalWeb"/>
                                    <w:spacing w:before="0" w:beforeAutospacing="0" w:after="0" w:afterAutospacing="0"/>
                                  </w:pPr>
                                  <w:r>
                                    <w:rPr>
                                      <w:rFonts w:ascii="Arial" w:hAnsi="Arial" w:cs="Arial"/>
                                      <w:b/>
                                      <w:bCs/>
                                      <w:color w:val="000000" w:themeColor="text1"/>
                                      <w:kern w:val="24"/>
                                      <w:sz w:val="16"/>
                                      <w:szCs w:val="16"/>
                                    </w:rPr>
                                    <w:t>TBI</w:t>
                                  </w:r>
                                </w:p>
                              </w:txbxContent>
                            </wps:txbx>
                            <wps:bodyPr wrap="square" lIns="0" tIns="0" rIns="0" bIns="0" rtlCol="0">
                              <a:noAutofit/>
                            </wps:bodyPr>
                          </wps:wsp>
                          <wps:wsp>
                            <wps:cNvPr id="54" name="TextBox 82"/>
                            <wps:cNvSpPr txBox="1"/>
                            <wps:spPr>
                              <a:xfrm>
                                <a:off x="1665" y="2190002"/>
                                <a:ext cx="231775" cy="116840"/>
                              </a:xfrm>
                              <a:prstGeom prst="rect">
                                <a:avLst/>
                              </a:prstGeom>
                              <a:noFill/>
                            </wps:spPr>
                            <wps:txbx>
                              <w:txbxContent>
                                <w:p w14:paraId="1A50AEC3" w14:textId="77777777" w:rsidR="00050CFD" w:rsidRDefault="00050CFD" w:rsidP="00407842">
                                  <w:pPr>
                                    <w:pStyle w:val="NormalWeb"/>
                                    <w:spacing w:before="0" w:beforeAutospacing="0" w:after="0" w:afterAutospacing="0"/>
                                  </w:pPr>
                                  <w:r>
                                    <w:rPr>
                                      <w:rFonts w:ascii="Arial" w:hAnsi="Arial" w:cs="Arial"/>
                                      <w:b/>
                                      <w:bCs/>
                                      <w:color w:val="000000" w:themeColor="text1"/>
                                      <w:kern w:val="24"/>
                                      <w:sz w:val="16"/>
                                      <w:szCs w:val="16"/>
                                    </w:rPr>
                                    <w:t>PTBI</w:t>
                                  </w:r>
                                </w:p>
                              </w:txbxContent>
                            </wps:txbx>
                            <wps:bodyPr wrap="square" lIns="0" tIns="0" rIns="0" bIns="0" rtlCol="0">
                              <a:noAutofit/>
                            </wps:bodyPr>
                          </wps:wsp>
                          <wps:wsp>
                            <wps:cNvPr id="56" name="TextBox 83"/>
                            <wps:cNvSpPr txBox="1"/>
                            <wps:spPr>
                              <a:xfrm>
                                <a:off x="0" y="2424919"/>
                                <a:ext cx="237490" cy="116840"/>
                              </a:xfrm>
                              <a:prstGeom prst="rect">
                                <a:avLst/>
                              </a:prstGeom>
                              <a:noFill/>
                            </wps:spPr>
                            <wps:txbx>
                              <w:txbxContent>
                                <w:p w14:paraId="244D3041" w14:textId="77777777" w:rsidR="00050CFD" w:rsidRDefault="00050CFD" w:rsidP="00407842">
                                  <w:pPr>
                                    <w:pStyle w:val="NormalWeb"/>
                                    <w:spacing w:before="0" w:beforeAutospacing="0" w:after="0" w:afterAutospacing="0"/>
                                  </w:pPr>
                                  <w:r>
                                    <w:rPr>
                                      <w:rFonts w:ascii="Arial" w:hAnsi="Arial" w:cs="Arial"/>
                                      <w:b/>
                                      <w:bCs/>
                                      <w:color w:val="000000" w:themeColor="text1"/>
                                      <w:kern w:val="24"/>
                                      <w:sz w:val="16"/>
                                      <w:szCs w:val="16"/>
                                    </w:rPr>
                                    <w:t>CTBI</w:t>
                                  </w:r>
                                </w:p>
                              </w:txbxContent>
                            </wps:txbx>
                            <wps:bodyPr wrap="square" lIns="0" tIns="0" rIns="0" bIns="0" rtlCol="0">
                              <a:noAutofit/>
                            </wps:bodyPr>
                          </wps:wsp>
                          <wps:wsp>
                            <wps:cNvPr id="57" name="TextBox 84"/>
                            <wps:cNvSpPr txBox="1"/>
                            <wps:spPr>
                              <a:xfrm>
                                <a:off x="3080298" y="837826"/>
                                <a:ext cx="295910" cy="233680"/>
                              </a:xfrm>
                              <a:prstGeom prst="rect">
                                <a:avLst/>
                              </a:prstGeom>
                              <a:noFill/>
                            </wps:spPr>
                            <wps:txbx>
                              <w:txbxContent>
                                <w:p w14:paraId="4040F70B" w14:textId="77777777" w:rsidR="00050CFD" w:rsidRDefault="00050CFD" w:rsidP="00407842">
                                  <w:pPr>
                                    <w:pStyle w:val="NormalWeb"/>
                                    <w:spacing w:before="0" w:beforeAutospacing="0" w:after="0" w:afterAutospacing="0"/>
                                  </w:pPr>
                                  <w:r>
                                    <w:rPr>
                                      <w:rFonts w:ascii="Arial" w:hAnsi="Arial" w:cs="Arial"/>
                                      <w:color w:val="000000" w:themeColor="text1"/>
                                      <w:kern w:val="24"/>
                                      <w:sz w:val="16"/>
                                      <w:szCs w:val="16"/>
                                    </w:rPr>
                                    <w:t>400µV</w:t>
                                  </w:r>
                                </w:p>
                                <w:p w14:paraId="17523B23" w14:textId="77777777" w:rsidR="00050CFD" w:rsidRDefault="00050CFD" w:rsidP="00407842">
                                  <w:pPr>
                                    <w:pStyle w:val="NormalWeb"/>
                                    <w:spacing w:before="0" w:beforeAutospacing="0" w:after="0" w:afterAutospacing="0"/>
                                  </w:pPr>
                                  <w:r>
                                    <w:rPr>
                                      <w:rFonts w:ascii="Arial" w:hAnsi="Arial" w:cs="Arial"/>
                                      <w:color w:val="000000" w:themeColor="text1"/>
                                      <w:kern w:val="24"/>
                                      <w:sz w:val="16"/>
                                      <w:szCs w:val="16"/>
                                    </w:rPr>
                                    <w:t xml:space="preserve">  </w:t>
                                  </w:r>
                                  <w:r>
                                    <w:rPr>
                                      <w:rFonts w:ascii="Arial" w:hAnsi="Arial" w:cs="Arial"/>
                                      <w:color w:val="FF0000"/>
                                      <w:kern w:val="24"/>
                                      <w:sz w:val="16"/>
                                      <w:szCs w:val="16"/>
                                    </w:rPr>
                                    <w:t>50µV</w:t>
                                  </w:r>
                                </w:p>
                              </w:txbxContent>
                            </wps:txbx>
                            <wps:bodyPr wrap="square" lIns="0" tIns="0" rIns="0" bIns="0" rtlCol="0">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1421AA25" id="Group 10" o:spid="_x0000_s1031" style="position:absolute;margin-left:162.65pt;margin-top:132.6pt;width:213.85pt;height:299.95pt;z-index:251640320;mso-wrap-distance-left:7.2pt;mso-wrap-distance-top:7.2pt;mso-wrap-distance-right:0;mso-position-horizontal:right;mso-position-horizontal-relative:margin;mso-width-relative:margin;mso-height-relative:margin" coordorigin=",857" coordsize="27146,38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">
                <v:rect id="Rectangle 3" o:spid="_x0000_s1032" style="position:absolute;top:857;width:27146;height:380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e6F8MA&#10;AADaAAAADwAAAGRycy9kb3ducmV2LnhtbESPQWvCQBSE7wX/w/KEXoputFYkdRURAj0JtaG9PrKv&#10;Sdq8tyG7muTfu4WCx2FmvmG2+4EbdaXO104MLOYJKJLC2VpKA/lHNtuA8gHFYuOEDIzkYb+bPGwx&#10;ta6Xd7qeQ6kiRHyKBqoQ2lRrX1TE6OeuJYnet+sYQ5RdqW2HfYRzo5dJstaMtcSFCls6VlT8ni9s&#10;YPXlnz43Jz0mgfMf5jF7ufSZMY/T4fAKKtAQ7uH/9ps18Ax/V+IN0L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xe6F8MAAADaAAAADwAAAAAAAAAAAAAAAACYAgAAZHJzL2Rv&#10;d25yZXYueG1sUEsFBgAAAAAEAAQA9QAAAIgDAAAAAA==&#10;" filled="f" strokecolor="black [3213]" strokeweight=".25pt"/>
                <v:group id="Group 58" o:spid="_x0000_s1033" style="position:absolute;left:1333;top:1714;width:24867;height:36290" coordsize="34582,504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rect id="Rectangle 1" o:spid="_x0000_s1034" style="position:absolute;top:28761;width:34137;height:216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FTcMA&#10;AADaAAAADwAAAGRycy9kb3ducmV2LnhtbESPQWvCQBSE7wX/w/IEb3Wjh1BiNiKiRTyUNK2eH9ln&#10;Esy+TbNrkv77bqHQ4zAz3zDpdjKtGKh3jWUFq2UEgri0uuFKwefH8fkFhPPIGlvLpOCbHGyz2VOK&#10;ibYjv9NQ+EoECLsEFdTed4mUrqzJoFvajjh4N9sb9EH2ldQ9jgFuWrmOolgabDgs1NjRvqbyXjyM&#10;grf8YB5XXFH32uaHs83jfLh8KbWYT7sNCE+T/w//tU9aQQy/V8INkN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FTcMAAADaAAAADwAAAAAAAAAAAAAAAACYAgAAZHJzL2Rv&#10;d25yZXYueG1sUEsFBgAAAAAEAAQA9QAAAIgDAAAAAA==&#10;" filled="f" stroked="f">
                    <v:textbox inset="0,1.44pt,0,0">
                      <w:txbxContent>
                        <w:p w14:paraId="390514D7" w14:textId="2A8391DD" w:rsidR="00050CFD" w:rsidRPr="00E16D3E" w:rsidRDefault="00050CFD" w:rsidP="009E6A5C">
                          <w:pPr>
                            <w:pStyle w:val="CaptionFigure"/>
                          </w:pPr>
                          <w:r w:rsidRPr="000F3682">
                            <w:rPr>
                              <w:b/>
                              <w:bCs/>
                            </w:rPr>
                            <w:t xml:space="preserve">Figure 2. </w:t>
                          </w:r>
                          <w:r w:rsidRPr="000F3682">
                            <w:t xml:space="preserve">Local generation of pHFOs in an area adjacent to TBI. pHFOs appeared in the perilesional area anterior to the TBI core (ATBI), but not in other areas of neocortex. Black and red traces correspond to wide bandwidth (0.1Hz-3kHz) bandpass filtered signals (100-600Hz). Abbreviations: LFC &amp; RFC – left and right frontal cortex; ATBI, LTBI and PTBI – adjacent areas anterior, lateral &amp; posterior to TBI; CTBI –homotopic site to the TBI in the contralateral hemisphere. </w:t>
                          </w:r>
                          <w:r w:rsidRPr="00E16D3E">
                            <w:t>Adapted from</w:t>
                          </w:r>
                          <w:r>
                            <w:fldChar w:fldCharType="begin" w:fldLock="1"/>
                          </w:r>
                          <w:r w:rsidR="000F3682">
                            <w:instrText>ADDIN CSL_CITATION { "citationItems" : [ { "id" : "ITEM-1", "itemData" : { "author" : [ { "dropping-particle" : "", "family" : "Bragin", "given" : "Anatol", "non-dropping-particle" : "", "parse-names" : false, "suffix" : "" } ], "container-title" : "Epilepsia", "id" : "ITEM-1", "issued" : { "date-parts" : [ [ "2016" ] ] }, "page" : "in press", "title" : "Pathological electrographic changes after experimental traumatic brain injury", "type" : "article-journal" }, "uris" : [ "http://www.mendeley.com/documents/?uuid=513c379e-3a4b-4d3c-bc93-b2549f2ad5a5" ] } ], "mendeley" : { "formattedCitation" : "&lt;sup&gt;8&lt;/sup&gt;", "plainTextFormattedCitation" : "8", "previouslyFormattedCitation" : "&lt;sup&gt;25&lt;/sup&gt;" }, "properties" : { "noteIndex" : 0 }, "schema" : "https://github.com/citation-style-language/schema/raw/master/csl-citation.json" }</w:instrText>
                          </w:r>
                          <w:r>
                            <w:fldChar w:fldCharType="separate"/>
                          </w:r>
                          <w:r w:rsidR="000F3682" w:rsidRPr="000F3682">
                            <w:rPr>
                              <w:vertAlign w:val="superscript"/>
                            </w:rPr>
                            <w:t>8</w:t>
                          </w:r>
                          <w:r>
                            <w:fldChar w:fldCharType="end"/>
                          </w:r>
                          <w:r>
                            <w:t>.</w:t>
                          </w:r>
                        </w:p>
                      </w:txbxContent>
                    </v:textbox>
                  </v:rect>
                  <v:group id="Group 2" o:spid="_x0000_s1035" style="position:absolute;left:381;width:34201;height:28073" coordsize="34206,280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group id="Group 8" o:spid="_x0000_s1036" style="position:absolute;left:28783;top:25137;width:3154;height:1449" coordorigin="28783,25138" coordsize="3153,9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rect id="Rectangle 9" o:spid="_x0000_s1037" style="position:absolute;left:28783;top:25138;width:2470;height:7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acx8IA&#10;AADaAAAADwAAAGRycy9kb3ducmV2LnhtbESPQYvCMBSE74L/ITzBm6buQWzXKKIuenRVqHt7NG/b&#10;ss1LaaKt/vqNIHgcZuYbZr7sTCVu1LjSsoLJOAJBnFldcq7gfPoazUA4j6yxskwK7uRguej35pho&#10;2/I33Y4+FwHCLkEFhfd1IqXLCjLoxrYmDt6vbQz6IJtc6gbbADeV/IiiqTRYclgosKZ1Qdnf8WoU&#10;7Gb16rK3jzavtj+79JDGm1PslRoOutUnCE+df4df7b1WEMPzSrgB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NpzHwgAAANoAAAAPAAAAAAAAAAAAAAAAAJgCAABkcnMvZG93&#10;bnJldi54bWxQSwUGAAAAAAQABAD1AAAAhwMAAAAA&#10;" filled="f" stroked="f">
                        <v:textbox inset="0,0,0,0">
                          <w:txbxContent>
                            <w:p w14:paraId="12FD4756" w14:textId="77777777" w:rsidR="00050CFD" w:rsidRDefault="00050CFD" w:rsidP="00407842">
                              <w:pPr>
                                <w:pStyle w:val="NormalWeb"/>
                                <w:spacing w:before="0" w:beforeAutospacing="0" w:after="0" w:afterAutospacing="0"/>
                                <w:textAlignment w:val="baseline"/>
                              </w:pPr>
                              <w:r>
                                <w:rPr>
                                  <w:rFonts w:hAnsi="Calibri"/>
                                  <w:color w:val="000000" w:themeColor="text1"/>
                                  <w:kern w:val="24"/>
                                  <w:sz w:val="16"/>
                                  <w:szCs w:val="16"/>
                                </w:rPr>
                                <w:t xml:space="preserve"> 50ms</w:t>
                              </w:r>
                            </w:p>
                          </w:txbxContent>
                        </v:textbox>
                      </v:rect>
                      <v:line id="Line 34" o:spid="_x0000_s1038" style="position:absolute;visibility:visible;mso-wrap-style:square" from="28825,26059" to="31937,260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JLV8EAAADbAAAADwAAAGRycy9kb3ducmV2LnhtbERP3WrCMBS+H/gO4QjezVTB0lVjEdlw&#10;MDZY9QEOzbGpbU5KE2339svFYJcf3/+umGwnHjT4xrGC1TIBQVw53XCt4HJ+e85A+ICssXNMCn7I&#10;Q7GfPe0w127kb3qUoRYxhH2OCkwIfS6lrwxZ9EvXE0fu6gaLIcKhlnrAMYbbTq6TJJUWG44NBns6&#10;Gqra8m4VvITLzby2p+yj3JzHr9R81rerVmoxnw5bEIGm8C/+c79rBeu4Pn6JP0Du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6wktXwQAAANsAAAAPAAAAAAAAAAAAAAAA&#10;AKECAABkcnMvZG93bnJldi54bWxQSwUGAAAAAAQABAD5AAAAjwMAAAAA&#10;" strokecolor="black [3213]" strokeweight="2pt"/>
                    </v:group>
                    <v:line id="Line 37" o:spid="_x0000_s1039" style="position:absolute;visibility:visible;mso-wrap-style:square" from="34206,5583" to="34206,156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jiysIAAADbAAAADwAAAGRycy9kb3ducmV2LnhtbESP0YrCMBRE3xf8h3AF39ZUQdGuUUQU&#10;BdmFrX7Apbk21eamNNHWvzfCwj4OM3OGWaw6W4kHNb50rGA0TEAQ506XXCg4n3afMxA+IGusHJOC&#10;J3lYLXsfC0y1a/mXHlkoRISwT1GBCaFOpfS5IYt+6Gri6F1cYzFE2RRSN9hGuK3kOEmm0mLJccFg&#10;TRtD+S27WwXzcL6a7W0/O2aTU/szNd/F9aKVGvS79ReIQF34D/+1D1rBeA7vL/EHyOU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jiysIAAADbAAAADwAAAAAAAAAAAAAA&#10;AAChAgAAZHJzL2Rvd25yZXYueG1sUEsFBgAAAAAEAAQA+QAAAJADAAAAAA==&#10;" strokecolor="black [3213]" strokeweight="2pt"/>
                    <v:shape id="Freeform 31" o:spid="_x0000_s1040" style="position:absolute;left:2756;width:30909;height:1773;visibility:visible;mso-wrap-style:square;v-text-anchor:top" coordsize="1947,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sdcsIA&#10;AADbAAAADwAAAGRycy9kb3ducmV2LnhtbESPwWrDMBBE74H8g9hAb4mcGEJwIodSEmiPdtPS3hZr&#10;bZlYK2Gpifv3VaHQ4zAzb5jDcbKDuNEYescK1qsMBHHjdM+dgsvrebkDESKyxsExKfimAMdyPjtg&#10;od2dK7rVsRMJwqFABSZGX0gZGkMWw8p54uS1brQYkxw7qUe8J7gd5CbLttJiz2nBoKcnQ821/rIK&#10;NkhVzZWJH1t/yt/fct+6zxelHhbT4x5EpCn+h//az1pBvobfL+kHyP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Wx1ywgAAANsAAAAPAAAAAAAAAAAAAAAAAJgCAABkcnMvZG93&#10;bnJldi54bWxQSwUGAAAAAAQABAD1AAAAhwMAAAAA&#10;" path="m,47l,46r,1l1,46r,1l2,47,3,44r,3l4,44r,3l5,43r,1l7,44,8,43r,1l9,44r,2l10,44r,3l11,44r,2l12,44r1,l13,46r2,-2l16,43r,1l17,44r1,-1l18,44r1,-1l19,44r1,-1l20,44r1,-1l21,44r1,l24,42r,2l25,44r,2l26,43r,3l27,42r1,l28,44r1,l30,44r1,-2l31,46r2,-3l33,44r1,l34,46r1,-2l36,44r1,l37,47r1,-3l38,46r1,-2l39,46r1,-2l40,47r2,-3l42,46r1,l44,44r,3l45,44r,2l46,43r,3l47,46r1,1l48,48r1,-2l49,47r2,-3l52,44r1,-1l53,44r1,l54,46r1,-2l56,44r,2l57,43r,1l59,43r,1l60,43r1,-1l61,43r1,-1l62,44r1,-2l63,43r1,-1l65,41r,2l66,42r,1l68,42r1,-2l69,42r1,-1l70,42r1,-1l71,42r1,l72,43r1,-1l73,44r1,-3l74,42r1,l75,43r2,-1l77,43r1,-2l78,43r1,-2l79,44r1,l81,43r,3l82,42r,4l83,43r,1l84,43r,4l86,46r,1l87,43r,4l88,47r1,l89,48r1,-2l90,47r1,-1l91,47r1,-1l92,47r1,l93,48r2,-1l95,49r1,1l97,49r,1l98,49r1,1l100,49r,1l101,51r,1l103,51r,1l104,52r1,-2l105,52r1,-1l107,51r1,l108,52r1,-2l109,51r1,l110,52r2,l113,51r1,-2l114,51r1,l116,49r,2l117,49r,1l118,49r,2l119,48r,1l121,48r,1l122,47r,2l123,47r,3l124,44r,4l125,47r,1l126,44r,2l127,46r,1l128,46r,1l130,44r,2l131,44r,2l132,44r,2l133,42r,2l134,42r,4l135,42r,1l136,42r1,-1l137,42r2,-3l139,41r1,-2l140,42r1,l141,43r1,-2l142,42r1,l144,40r,2l145,41r,1l146,41r,1l148,41r,1l149,42r,1l150,42r,2l151,43r,1l152,44r,2l153,43r,1l154,43r,1l156,43r,1l157,44r1,l158,46r1,-2l160,44r1,l161,46r1,-3l162,44r1,l165,43r,1l166,42r,5l167,44r,3l168,46r,1l169,47r1,l170,48r1,-4l171,49r1,-2l174,46r,2l175,47r,3l176,48r,2l177,50r1,-1l178,50r1,-2l179,49r1,-2l180,50r1,l181,51r2,l184,49r,2l185,49r,1l186,49r,1l187,48r,2l188,49r,1l189,49r,1l190,49r2,-1l192,49r1,1l193,51r1,-4l194,50r1,l195,51r1,-2l196,51r1,-4l197,50r1,-1l200,49r,2l201,48r,1l202,49r,1l203,47r,2l204,46r,2l205,47r1,-1l206,48r1,-1l209,46r,1l210,46r,1l211,44r,3l212,47r1,-3l213,47r1,-3l214,46r1,-3l215,44r1,-1l216,46r2,-3l218,44r1,-2l219,43r1,-1l220,44r1,-2l221,43r1,-1l222,44r1,-2l223,43r1,-1l224,44r1,-1l225,44r2,-2l227,44r1,-2l229,42r,1l230,42r,1l231,42r1,l233,42r,1l234,42r2,l236,43r1,-1l237,44r1,-1l238,44r1,-1l240,42r,1l241,42r,2l242,43r,1l244,42r,1l245,41r,1l246,40r,2l247,42r1,-2l248,41r1,1l250,42r1,-2l251,42r2,-3l253,42r1,-2l255,41r,1l256,40r,1l257,40r,2l258,41r,1l259,42r1,-1l260,42r2,l262,43r1,-2l263,42r1,-3l264,41r1,-1l265,42r1,-3l266,40r1,-1l268,39r,1l269,39r,1l271,39r1,1l273,40r1,l274,42r1,l276,40r,2l277,41r1,l278,42r2,l281,42r1,l282,43r1,1l284,44r,2l285,44r1,-2l286,44r1,-2l289,41r,1l290,42r1,l291,43r1,-1l292,43r1,-1l293,43r1,1l295,44r2,l297,46r1,-3l298,46r1,-2l299,46r1,l301,46r,1l302,47r1,l304,46r,1l306,47r1,l308,47r1,l309,48r1,1l311,48r,2l312,48r,2l313,49r,1l315,48r1,1l316,51r1,-2l317,50r1,-1l318,51r1,-1l319,51r1,-2l320,52r1,-1l322,52r,3l324,52r,3l325,50r,1l326,51r,1l327,52r1,l329,51r,1l330,52r1,-3l331,52r2,-1l334,51r1,-1l335,51r1,-2l336,51r1,-1l338,47r,4l339,48r,2l341,47r,3l342,48r,3l343,51r,1l344,51r1,l346,51r,1l347,51r,1l348,51r,1l350,52r,3l351,52r1,l352,55r1,-3l353,55r1,-3l354,57r1,-2l355,58r1,-1l356,58r1,-1l357,58r2,-1l359,58r1,-1l360,58r1,l361,59r1,l362,60r1,l364,58r,2l365,59r,1l366,61r,1l368,61r,1l369,61r,3l370,62r,3l371,62r,2l372,62r,2l373,62r,4l374,64r,3l375,65r,1l377,64r,1l378,64r,1l379,64r,1l380,65r,1l381,64r1,1l383,64r,4l385,64r,1l386,65r,1l387,66r1,l388,67r1,-2l389,66r1,l390,68r1,-2l391,68r1,-3l392,67r2,-2l394,67r1,-1l395,68r1,-2l396,68r1,-4l397,65r1,l399,64r,1l400,66r,1l401,66r,1l403,66r,1l404,64r,1l405,62r,2l406,64r1,1l407,67r1,-3l409,64r,3l410,66r,1l412,65r1,2l413,68r1,-3l414,68r1,l416,68r1,l417,69r1,-1l418,69r1,l421,67r,1l422,68r1,-1l423,69r1,-2l424,68r1,-2l425,68r1,l426,69r1,-1l427,69r1,-1l430,68r,1l431,68r1,l432,69r1,-1l433,69r1,l435,68r,1l436,68r2,1l438,71r1,-2l440,69r1,l442,69r,1l443,69r,1l444,70r,1l445,69r,1l447,69r,2l448,69r1,-1l449,69r1,l450,70r1,-3l451,68r1,l452,69r1,l453,70r1,-2l454,69r2,-2l456,68r1,-1l458,66r,1l459,65r,3l460,67r,2l461,67r,1l462,67r,1l463,66r,2l465,66r,2l466,67r,2l467,68r1,l469,65r,2l470,65r,1l471,67r,1l472,66r,1l474,66r,1l475,67r,1l476,66r,2l477,67r,1l478,66r,2l479,67r,1l480,67r,1l482,66r,2l483,65r,1l484,66r,1l485,66r1,-1l486,66r1,-2l487,66r1,2l489,67r,1l491,65r,2l492,66r,1l493,66r,1l494,67r,1l495,67r,1l496,67r,1l497,64r,4l498,64r,2l500,65r1,-1l502,64r,1l503,64r,1l504,62r,2l505,60r,4l506,62r1,-2l507,61r2,-3l509,60r1,-1l511,58r,1l512,58r,1l513,58r1,l515,58r,1l516,58r2,l519,58r,1l520,58r1,l522,58r1,l523,60r1,-2l524,60r1,-2l525,60r2,-2l527,60r1,l529,59r,1l530,59r,1l531,60r1,l533,60r2,-2l535,59r1,-1l536,60r1,-2l537,60r1,-2l538,59r1,-1l540,58r,3l541,58r,1l542,59r,1l544,58r1,1l546,59r1,-1l548,58r,1l549,57r,1l550,58r1,l553,57r,1l554,55r,3l555,57r,1l556,55r,3l557,55r,3l558,57r,1l559,58r1,l562,58r1,l564,58r,1l565,58r,1l566,59r,1l567,58r,2l568,60r,1l569,60r,1l571,60r1,2l573,61r1,-1l574,61r1,l575,64r1,-2l576,64r1,-2l579,61r,1l580,61r1,-3l581,60r1,l582,61r1,-1l584,60r,1l585,59r,2l586,59r,1l588,58r,2l589,58r1,-1l590,58r1,-3l591,58r1,-1l592,58r1,-3l593,57r1,-2l594,57r1,-2l597,52r,3l598,52r,5l599,55r1,l601,55r,2l602,55r1,l603,58r1,-3l606,52r,3l607,52r1,l609,51r,4l610,50r,1l611,49r1,1l613,47r,1l615,47r,2l616,47r,1l617,46r,3l618,46r,4l619,47r,2l620,47r,2l621,50r,1l623,49r,2l624,51r1,l625,52r1,l626,55r1,-3l627,55r1,-3l628,55r1,l630,52r,3l632,55r,2l633,55r1,l634,57r1,l635,58r1,-3l636,58r1,l638,55r,2l639,55r2,l642,51r1,-1l643,51r1,-3l644,51r1,-2l645,50r1,-3l646,49r1,-2l647,48r1,l650,47r,1l651,47r,2l652,48r,2l653,47r,1l654,47r,2l655,47r,2l656,48r,2l657,49r,1l659,49r,2l660,49r,1l661,47r,3l662,48r,1l663,48r,3l664,50r,1l665,50r1,l666,51r2,l669,52r1,l671,52r,3l672,55r1,l674,55r2,l677,55r1,-3l678,55r1,-3l680,51r1,l682,51r1,-1l683,51r2,l686,48r,2l687,49r,1l688,48r,3l689,47r1,-1l690,47r1,-1l692,44r2,l695,44r1,-1l696,44r1,l698,42r,2l699,43r,1l700,43r,1l701,44r2,l703,46r1,-2l704,46r1,-2l705,47r1,-3l706,46r1,l707,47r1,l708,49r1,2l709,52r1,l712,52r,3l713,55r1,l714,58r1,-1l716,58r1,l717,59r1,1l720,59r,1l721,60r,1l722,60r,1l723,60r1,-1l724,61r1,-1l726,58r,2l727,58r2,-3l729,58r1,-6l730,55r1,-3l731,55r1,-4l732,52r1,-2l733,51r1,-1l734,52r1,-2l735,51r1,-4l736,49r2,-2l738,48r1,-4l739,47r1,l741,44r,2l742,44r1,-1l743,44r1,-3l744,42r1,-3l745,40r2,-1l748,37r1,-4l749,35r1,-2l750,35r1,-3l751,34r1,-3l752,32r1,-2l753,32r1,-2l754,31r2,-2l756,32r1,-3l757,31r1,1l759,32r1,-1l760,32r1,l761,33r1,-2l762,32r2,l765,31r,1l766,31r,1l767,31r,1l768,32r1,-1l770,30r,2l771,29r,2l773,29r,2l774,27r1,-1l776,23r,2l777,23r1,-2l778,23r1,-2l779,23r1,-2l780,23r2,-5l782,21r1,-4l783,18r1,-1l784,18r1,-3l785,17r1,l787,17r,1l788,17r,1l789,18r,2l791,18r1,l792,20r1,-2l794,21r1,-4l795,20r1,-2l797,20r,3l798,21r,2l800,23r1,l802,25r,1l803,25r,1l804,26r1,l805,29r1,l806,30r1,-3l807,29r2,-2l809,29r1,l811,29r1,l813,27r,2l814,26r1,-3l815,26r2,l818,25r,1l819,25r,1l820,23r,2l821,23r,3l822,23r,2l823,23r,2l824,23r2,l826,25r1,-2l827,26r1,-3l828,25r1,1l830,26r1,l832,26r1,l835,29r,1l836,27r,3l837,29r,2l838,30r,2l839,32r,1l840,32r,1l841,34r,1l842,37r2,-2l844,37r1,-2l846,33r,2l847,37r1,-2l848,37r1,-2l849,37r1,-2l850,39r1,-4l851,37r2,-4l853,37r1,-3l854,37r1,-2l855,37r1,-2l856,37r1,-4l857,35r1,-3l858,34r1,-2l861,31r,1l862,29r,2l863,29r1,-2l864,29r1,-3l865,27r1,-1l867,25r,1l868,26r2,-1l870,26r1,-5l871,25r1,-7l872,21r1,-5l873,20r1,-5l874,17r1,-2l876,13r,2l877,13r2,-2l880,8r1,-1l881,11r1,-5l882,7r1,-1l883,7r1,-2l884,6r1,-3l885,5r1,-2l886,5r2,l889,3r,2l890,5r1,-2l891,5r1,-2l892,6r1,l893,11r1,-5l894,7r1,-1l895,8r2,-2l897,7r1,-1l898,8r1,-2l900,7r,1l901,8r,3l902,8r1,l903,11r2,-3l906,8r,3l907,11r1,l909,11r1,l911,8r,3l912,11r2,l914,13r1,l916,13r,2l917,15r1,1l918,18r1,-2l919,17r1,l920,20r1,l923,20r,1l924,21r,2l925,23r,2l926,26r,1l927,26r,3l928,29r,1l929,29r,1l930,29r,2l932,32r1,l933,34r1,-2l934,33r1,-1l936,32r,2l937,33r,1l938,32r,1l939,32r,2l941,32r,2l942,32r,2l943,31r,2l944,32r,1l945,31r,1l946,31r,1l947,30r,1l948,31r,1l950,30r,1l951,30r,1l952,29r1,1l953,32r1,-2l954,31r1,-4l955,29r1,l958,29r1,1l960,29r,2l961,29r,1l962,27r,2l963,27r,2l964,29r1,-3l965,27r2,-1l967,29r1,-3l968,29r1,-3l969,27r1,-1l971,26r1,l973,26r1,l976,26r1,l978,26r,4l979,25r,2l980,26r1,l981,27r1,-1l983,26r,3l985,27r,2l986,30r1,l987,31r1,l988,33r1,-3l989,32r1,l990,33r1,l991,34r1,l992,37r2,-2l994,39r1,-4l995,39r1,-2l996,39r1,-2l998,39r1,l999,40r1,-1l1002,39r1,l1003,41r1,l1004,42r1,-2l1005,42r1,l1006,43r1,-1l1007,44r1,-1l1008,44r1,-3l1009,44r2,2l1011,47r1,-3l1012,46r1,-2l1013,46r1,-2l1014,46r1,-2l1015,46r1,-2l1016,47r1,-4l1017,44r1,l1020,42r,1l1021,40r,1l1022,39r,2l1023,35r,2l1024,32r,1l1025,32r,1l1026,31r,2l1027,29r,2l1029,29r,1l1030,29r1,-3l1031,29r1,-4l1032,26r1,l1034,23r1,l1035,25r1,-2l1036,26r2,-3l1038,26r1,-3l1040,23r,3l1041,23r,2l1042,23r,3l1043,26r1,l1046,26r1,l1048,26r1,-1l1049,26r1,l1051,23r,3l1052,26r1,l1055,25r,2l1056,26r1,-3l1057,26r1,l1059,26r,1l1060,26r1,l1061,29r1,-3l1062,27r2,-1l1064,29r1,-3l1065,29r1,-3l1066,27r1,-1l1067,29r1,-3l1068,29r1,l1070,26r,1l1071,26r,1l1073,26r,4l1074,26r,1l1075,26r,1l1076,25r,2l1077,25r,1l1078,25r,1l1079,26r1,l1082,23r,2l1083,21r,2l1084,21r,2l1085,18r,3l1086,18r1,-1l1087,18r1,-3l1088,17r1,-2l1091,15r1,l1093,13r,2l1094,13r,2l1095,13r,2l1096,11r,2l1097,11r,2l1099,11r1,-4l1100,8r1,-1l1101,8r1,-2l1102,8r1,-2l1103,8r1,-2l1104,8r1,-2l1105,7r1,-1l1108,6r,2l1109,3r,3l1110,3r,2l1111,3r,2l1112,3r,2l1113,3r,2l1114,3r,2l1115,3r2,l1118,3r1,-3l1119,3r1,-3l1120,3r1,-3l1121,3r1,-3l1123,r,3l1124,r,3l1126,r1,l1127,3r1,-3l1129,r,3l1130,r,3l1131,r,3l1132,r,3l1133,r,3l1135,r,3l1136,r,3l1137,3r1,l1139,3r1,l1141,5r2,l1143,6r1,l1144,8r1,-1l1145,8r1,l1146,11r1,-4l1147,8r1,-1l1148,8r1,-1l1149,8r1,l1152,11r1,l1154,8r,3l1155,11r,2l1156,11r,2l1157,13r1,l1159,13r,3l1161,15r1,l1163,13r,2l1164,15r,1l1165,15r,1l1166,13r,3l1167,16r,1l1168,18r,2l1170,18r,5l1171,20r,3l1172,21r1,l1173,23r1,-2l1174,23r1,l1176,23r1,l1179,23r1,l1181,23r1,l1183,25r,1l1184,23r,3l1185,23r,2l1187,23r,2l1188,23r,2l1189,23r,3l1190,26r1,-3l1191,26r1,l1193,23r,3l1194,23r,2l1196,26r1,l1198,25r,1l1199,26r1,-1l1200,26r1,l1201,29r1,-3l1202,27r1,l1203,30r2,l1205,31r1,l1207,31r,1l1208,31r,1l1209,32r1,l1210,33r1,-1l1211,33r1,l1212,35r2,2l1215,37r,2l1216,37r1,2l1217,41r1,-1l1218,41r1,-1l1219,42r1,-2l1220,42r1,l1221,43r2,l1223,44r1,-1l1224,47r1,-3l1225,47r1,l1227,46r,2l1228,48r,2l1229,49r,1l1230,49r,2l1232,49r,1l1233,49r,2l1234,47r,1l1235,44r,2l1236,46r,1l1237,47r1,-3l1238,47r2,-4l1240,44r1,-2l1242,42r,1l1243,43r,1l1244,40r,2l1245,40r,1l1246,39r1,l1249,39r,1l1250,37r,2l1251,35r1,l1253,33r,2l1254,35r1,l1255,37r1,-2l1256,37r2,-2l1258,37r1,-2l1259,37r1,l1260,39r1,-2l1261,39r1,l1262,40r1,-1l1263,43r1,-1l1265,43r,1l1267,44r,3l1268,47r,1l1269,48r,1l1270,48r,3l1271,48r,1l1272,48r,2l1273,48r,3l1274,49r,1l1276,49r,1l1277,49r,2l1278,50r,1l1279,50r,1l1280,47r,2l1281,47r1,l1284,47r,3l1285,46r,1l1286,46r,3l1287,44r,2l1288,44r,2l1289,44r,2l1290,43r,1l1291,42r,1l1293,41r,1l1294,42r1,l1295,43r1,l1296,44r1,-3l1297,44r1,-3l1298,42r1,l1299,44r1,-1l1300,44r2,-1l1302,44r1,-1l1303,44r1,l1304,47r1,-3l1305,47r1,-3l1307,44r,2l1308,43r,1l1309,42r,2l1311,42r,1l1312,42r,1l1313,41r,1l1314,42r1,-1l1315,42r1,-2l1316,42r1,-3l1317,43r1,-2l1318,42r2,-2l1321,39r,1l1322,39r,1l1323,41r,1l1324,39r,1l1325,39r1,l1328,39r,1l1329,39r1,-2l1330,39r1,-2l1331,39r1,-2l1333,35r1,l1335,37r2,-2l1338,34r,3l1339,35r,2l1340,33r,2l1341,35r1,l1343,35r,2l1344,35r,2l1346,34r,1l1347,34r,1l1348,35r1,-1l1349,37r1,-2l1350,37r1,-2l1351,37r1,-2l1352,37r1,-2l1353,37r2,-2l1356,35r,2l1357,35r1,l1358,37r1,-2l1359,37r1,-2l1360,37r1,-3l1361,35r1,-1l1362,35r2,-1l1364,35r1,l1365,37r1,-2l1367,35r,2l1368,35r,2l1369,35r1,-1l1370,35r1,-2l1371,34r2,1l1373,37r1,l1375,35r,4l1376,35r,4l1377,39r1,l1379,40r,1l1381,39r,3l1382,41r,1l1383,42r,1l1384,42r,2l1385,42r1,l1386,44r1,l1387,47r1,-3l1388,46r2,1l1391,46r,2l1392,47r,1l1393,47r1,1l1394,49r1,l1395,50r1,-2l1396,49r1,-1l1397,51r2,-1l1399,51r1,-2l1400,50r1,1l1402,52r1,-1l1403,52r1,l1404,55r1,-3l1406,51r,1l1408,51r,1l1409,51r,1l1410,50r,1l1411,50r,1l1412,51r1,-3l1413,50r1,-2l1414,49r1,l1415,51r2,-1l1417,52r1,-1l1418,52r1,-1l1420,50r,1l1421,49r,1l1422,48r,1l1423,48r,2l1425,48r,3l1426,48r,3l1427,51r1,l1428,52r1,-1l1429,52r1,l1431,55r1,-4l1432,52r2,l1435,52r,3l1436,55r1,-4l1437,52r1,-2l1438,52r1,-1l1439,52r1,-1l1440,52r1,-1l1441,52r2,-1l1443,52r1,-1l1444,52r1,l1446,50r,1l1447,50r,1l1448,51r1,l1449,52r1,-1l1452,51r,1l1453,51r,1l1454,50r,1l1455,51r1,1l1457,50r,1l1458,51r,1l1459,51r2,l1462,51r,4l1463,52r,3l1464,52r,3l1465,52r,3l1466,52r1,3l1469,55r1,l1471,55r,2l1472,55r,2l1473,57r,1l1474,58r1,l1476,58r,1l1478,58r,1l1479,59r,1l1480,58r,1l1481,58r,2l1482,58r,3l1483,59r,1l1484,60r,1l1485,60r,2l1487,60r1,l1489,60r,1l1490,59r,1l1491,58r,2l1492,58r,1l1493,58r,1l1494,58r2,l1496,60r1,-3l1497,58r1,-1l1498,58r1,-3l1500,55r,2l1501,52r,3l1502,52r,3l1503,52r2,l1506,52r,3l1507,51r,1l1508,52r,3l1509,52r,3l1510,55r1,-4l1511,52r1,-1l1512,52r2,l1514,55r1,-5l1515,52r1,-1l1516,52r1,l1517,55r1,-3l1519,51r,1l1520,51r,1l1522,51r,1l1523,51r,1l1524,51r,1l1525,52r,3l1526,52r,3l1527,52r,3l1528,52r,3l1529,52r,3l1531,55r1,-3l1532,55r1,l1534,55r1,l1536,55r,3l1537,58r1,-1l1538,58r2,-3l1540,58r1,-1l1541,58r1,-3l1542,57r1,-2l1543,57r1,l1544,58r1,-1l1545,58r1,l1547,58r,1l1549,58r1,2l1551,60r,1l1552,59r1,1l1553,61r1,-2l1554,60r1,-1l1555,60r1,-1l1556,60r2,l1559,59r,1l1560,59r,1l1561,60r1,l1562,61r1,-3l1563,59r1,-1l1564,60r2,-2l1567,58r,1l1568,58r,1l1569,58r1,l1571,58r1,-3l1572,58r1,-3l1573,58r2,-1l1575,58r1,-1l1576,58r1,-1l1578,57r,1l1579,58r1,-1l1580,58r1,-3l1581,58r1,l1584,57r1,l1585,58r1,-3l1586,58r1,-6l1587,57r1,-2l1588,57r1,l1589,58r1,-3l1590,57r1,-2l1593,55r1,l1594,57r1,-2l1595,58r1,-3l1596,58r1,-3l1598,57r1,-2l1599,58r1,-6l1600,55r2,l1603,55r1,-3l1604,55r1,-3l1606,52r1,l1608,52r2,3l1611,52r,3l1612,51r,1l1613,51r,1l1614,52r1,-1l1615,52r1,-1l1616,55r1,l1617,57r2,-5l1619,55r1,-3l1620,55r1,-3l1621,55r1,-3l1622,55r1,-4l1623,55r1,-4l1624,52r1,-1l1626,50r,2l1628,51r,1l1629,50r,2l1630,52r1,-1l1631,52r1,-1l1632,52r1,l1633,55r1,-3l1634,55r1,-4l1635,55r2,-3l1637,55r1,-3l1638,55r1,-3l1639,55r1,l1641,57r1,-2l1643,55r1,l1646,55r1,l1648,55r,3l1649,52r,3l1650,55r1,l1651,57r1,-2l1653,55r2,l1656,55r,3l1657,55r,2l1658,55r,3l1659,57r,1l1660,58r,1l1661,58r2,-1l1663,58r1,-3l1664,57r1,-2l1665,57r1,l1666,58r1,-1l1667,58r1,-1l1668,58r1,-1l1669,58r1,-3l1672,55r1,l1674,55r1,l1676,52r,3l1677,55r1,l1678,57r1,l1679,58r2,-6l1681,55r1,l1683,57r,1l1684,57r1,-2l1685,57r1,-2l1687,55r1,2l1688,58r2,-1l1690,58r1,-3l1691,58r1,-3l1692,58r1,-1l1693,58r1,l1694,59r1,-1l1695,59r1,-1l1696,60r1,-2l1697,60r2,l1700,59r,1l1701,59r,1l1702,59r,1l1703,60r,1l1704,59r,2l1705,59r,1l1707,60r1,-1l1708,61r1,-1l1709,61r1,-1l1710,61r1,-1l1711,64r1,-3l1712,62r1,l1713,65r1,-4l1714,64r2,-4l1716,61r1,-1l1718,60r,1l1719,61r,1l1720,60r,4l1721,60r,4l1722,61r,3l1723,61r,3l1725,61r,3l1726,62r,2l1727,60r,2l1728,62r,2l1729,62r,2l1730,62r,2l1731,64r1,l1732,65r2,-5l1734,64r1,l1736,64r1,-2l1737,64r1,-2l1738,64r1,l1739,65r1,-3l1740,64r1,-2l1741,65r2,-4l1743,62r1,-2l1744,62r1,-2l1745,61r1,-1l1746,61r1,-1l1748,60r,1l1749,60r1,l1750,62r2,-1l1753,60r,1l1754,60r1,l1756,59r,1l1757,58r,2l1758,58r2,l1760,59r1,-1l1762,58r1,l1763,59r1,-1l1764,60r1,-3l1765,58r1,-3l1766,58r1,-3l1767,57r2,-2l1769,57r1,-2l1770,58r1,-3l1772,55r,2l1773,55r1,l1775,55r,2l1776,55r,2l1778,55r,2l1779,55r1,l1780,57r1,-2l1782,55r1,l1784,52r1,l1787,51r,1l1788,52r,3l1789,51r,1l1790,52r,3l1791,52r,3l1792,52r,3l1793,51r,1l1794,52r,3l1796,52r,3l1797,55r1,l1799,55r1,l1800,58r1,-3l1801,57r1,-2l1802,58r2,-3l1804,57r1,-2l1805,57r1,l1806,58r1,l1808,57r,1l1809,55r,2l1810,58r1,-1l1811,58r2,-1l1813,58r1,-3l1814,58r1,-3l1815,58r1,l1817,58r,1l1818,57r,1l1819,58r1,-3l1820,58r2,-1l1822,58r1,-3l1823,58r1,-3l1824,57r1,-2l1826,55r,2l1827,52r,3l1828,52r,3l1829,52r,3l1831,55r1,l1833,55r1,-3l1834,55r1,-3l1835,55r1,-3l1836,55r1,l1838,55r2,-3l1840,55r1,-3l1841,55r1,-3l1842,55r1,-3l1843,55r1,l1845,55r,2l1846,57r,1l1848,58r1,l1850,59r,1l1851,58r,2l1852,60r1,-2l1853,59r1,-1l1854,59r1,-1l1855,59r2,-1l1857,60r1,-2l1858,59r1,-1l1860,58r1,l1862,58r,1l1863,58r1,l1866,58r1,l1867,59r1,-1l1869,58r,1l1870,58r1,l1872,58r1,l1873,59r2,-1l1875,60r1,-2l1877,58r,1l1878,58r1,l1879,60r1,-1l1880,60r1,-2l1881,59r1,-1l1884,58r,1l1885,58r1,l1887,58r1,l1889,58r,1l1890,58r,1l1891,59r2,l1893,60r1,-2l1894,60r1,-1l1895,60r1,-2l1896,61r1,-2l1897,60r1,-1l1898,60r1,-1l1899,60r2,-1l1901,60r1,-1l1902,60r1,l1904,59r,1l1905,59r,2l1906,60r1,l1908,60r2,l1910,61r1,-1l1911,61r1,-1l1913,60r,4l1914,61r,3l1915,61r,1l1916,60r,2l1917,64r2,-2l1919,64r1,-2l1920,64r1,-2l1921,64r1,l1922,65r1,-1l1923,65r1,-1l1925,64r,2l1926,62r,4l1928,66r,1l1929,64r,1l1930,64r,2l1931,64r1,l1932,65r1,-1l1933,66r1,1l1934,68r1,-3l1935,66r2,l1937,67r1,-1l1938,67r1,-1l1939,68r1,l1940,69r1,-4l1941,67r1,-1l1942,68r1,-3l1943,68r2,-4l1945,67r1,l1947,67e" filled="f" strokeweight=".04411mm">
                      <v:path arrowok="t" o:connecttype="custom" o:connectlocs="44450,109911;95250,107413;139700,117405;188913,119903;231775,102417;279400,119903;323850,114907;369888,104915;417513,104915;471488,114907;522288,127397;569913,144883;614363,164867;660400,169863;711200,172361;755650,164867;800100,154875;852488,149879;903288,149879;954088,137389;1003300,137389;1049338,117405;1108075,104915;1157288,144883;1201738,77438;1250950,42466;1303338,57454;1350963,92425;1400175,17486;1450975,32474;1497013,77438;1544638,64948;1595438,104915;1638300,64948;1692275,67446;1739900,27478;1787525,0;1836738,32474;1889125,64948;1936750,104915;1984375,92425;2028825,124899;2071688,117405;2124075,84932;2170113,87430;2216150,122401;2263775,119903;2312988,124899;2363788,149879;2408238,137389;2455863,144883;2506663,144883;2560638,127397;2605088,142385;2660650,129895;2706688,147381;2749550,162369;2800350,149879;2851150,129895;2898775,137389;2947988,149879;3005138,149879;3051175,162369" o:connectangles="0,0,0,0,0,0,0,0,0,0,0,0,0,0,0,0,0,0,0,0,0,0,0,0,0,0,0,0,0,0,0,0,0,0,0,0,0,0,0,0,0,0,0,0,0,0,0,0,0,0,0,0,0,0,0,0,0,0,0,0,0,0,0"/>
                    </v:shape>
                    <v:shape id="Freeform 32" o:spid="_x0000_s1041" style="position:absolute;left:2756;top:3831;width:30909;height:1752;visibility:visible;mso-wrap-style:square;v-text-anchor:top" coordsize="1947,1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mi1sMA&#10;AADbAAAADwAAAGRycy9kb3ducmV2LnhtbESPQWsCMRSE70L/Q3iF3jRbS0VWo0jXgqeCtge9PTbP&#10;zeLmZZvENf33jVDocZiZb5jlOtlODORD61jB86QAQVw73XKj4OvzfTwHESKyxs4xKfihAOvVw2iJ&#10;pXY33tNwiI3IEA4lKjAx9qWUoTZkMUxcT5y9s/MWY5a+kdrjLcNtJ6dFMZMWW84LBnt6M1RfDler&#10;4OO4rV5ntPPzK/en71SZajskpZ4e02YBIlKK/+G/9k4reJnC/Uv+A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mi1sMAAADbAAAADwAAAAAAAAAAAAAAAACYAgAAZHJzL2Rv&#10;d25yZXYueG1sUEsFBgAAAAAEAAQA9QAAAIgDAAAAAA==&#10;" path="m,45r,l,48r1,1l1,50r1,1l3,51,4,50,5,49r,1l7,49r1,l8,50,9,49r,1l10,47r,1l11,47r,2l12,50r,2l13,50r,2l15,48r,1l16,47r1,l17,48r1,l18,50r1,1l19,52r1,l21,52r1,1l22,55r2,l25,53r,2l26,53r1,2l28,55r,1l29,56r1,l30,57r1,1l31,60r2,1l34,59r,2l35,59r1,1l36,61r1,l38,59r,1l39,56r,2l40,55r2,1l42,57r1,l44,57r,1l45,59r,2l46,61r1,-2l47,61r1,-3l48,59r1,-1l51,59r,1l52,60r1,-1l53,60r1,-1l54,60r1,l55,61r1,l56,62r1,l57,64r2,l60,64r1,-3l61,62r1,-1l62,62r1,2l63,65r1,l65,61r,3l66,61r2,1l68,65r1,1l69,67r1,l70,68r1,-1l72,66r1,1l73,68r1,1l75,67r,2l77,66r1,l79,67r1,l81,67r,1l82,69r,2l83,73r1,-2l84,73r2,-3l87,71r,3l88,75r,1l89,77r1,l91,76r1,l93,75r2,l96,76r,1l97,77r,1l98,78r,1l99,80r,2l100,79r,3l101,76r,2l103,75r,2l104,78r,1l105,80r1,-2l106,80r1,-3l107,78r1,-1l108,78r1,l109,79r1,l110,80r2,l112,83r1,-1l113,83r1,-4l114,80r1,-4l115,78r1,-2l116,77r1,1l117,80r1,-2l118,80r1,-5l119,77r2,-2l122,76r,1l123,78r1,-3l124,77r1,-4l125,74r1,-5l126,71r1,-4l127,68r1,-3l128,66r2,-1l130,66r1,l132,65r,1l133,64r,1l134,64r1,l136,64r1,l139,62r,2l140,64r,1l141,64r,1l142,60r,2l143,58r,1l144,58r1,1l145,60r1,l146,61r2,-1l148,61r1,-1l149,61r1,1l150,64r1,1l152,64r,1l153,61r,3l154,61r2,l156,62r1,2l157,65r1,-1l159,61r,1l160,61r1,-1l162,60r1,l165,60r1,l167,60r,1l168,61r1,-1l169,61r1,-2l170,60r1,-3l171,58r1,-1l172,58r2,1l174,60r1,l176,58r,1l177,58r1,l178,60r1,1l179,62r1,2l181,61r,3l183,59r,1l184,59r,2l185,62r1,2l187,62r,2l188,60r,2l189,58r,1l190,59r,1l192,61r,1l193,62r,2l194,57r,3l195,56r1,1l196,58r1,l198,58r,1l200,59r1,-2l201,59r1,-4l202,56r1,-4l203,53r1,-1l204,53r1,l206,51r,2l207,50r,1l209,50r,1l210,52r,3l211,52r,3l212,51r1,-2l213,50r1,l214,51r1,1l216,51r,1l218,49r,1l219,48r,1l220,49r,1l221,50r,1l222,51r1,-1l224,49r,1l225,49r,1l227,50r1,-2l228,49r1,-2l229,48r1,-3l230,47r1,-3l232,45r,3l233,49r1,-1l234,49r2,-4l236,47r1,-2l237,47r1,l238,48r1,-3l239,47r1,-4l240,44r1,-1l242,44r,1l244,44r,1l245,43r,1l246,43r,1l247,45r,2l248,47r1,-2l249,47r1,-2l251,45r2,l254,45r,2l255,45r,2l256,43r,1l257,40r,2l258,40r,2l259,43r,4l260,48r2,-3l262,48r1,-3l264,45r1,-1l265,45r1,-1l266,45r1,2l267,48r1,l269,45r,2l271,47r,2l272,50r,1l273,50r,1l274,47r,3l275,43r,2l276,42r1,1l277,44r1,1l278,47r2,l281,47r1,l282,48r1,l283,50r1,l284,51r1,l286,51r1,l289,50r,1l290,50r1,l291,51r1,1l292,53r1,2l294,53r1,2l297,55r,1l298,56r1,l300,55r,1l301,52r,3l302,52r,1l303,53r,2l304,55r,1l306,56r,1l307,58r,1l308,59r,1l309,56r,2l310,56r1,1l311,59r1,1l312,61r1,-2l313,60r2,l315,61r1,l316,62r1,-3l317,61r1,-3l318,59r1,l319,61r1,l320,62r1,-1l322,60r2,l324,61r1,l325,64r1,1l326,66r1,l327,68r1,l328,69r1,-1l329,70r1,-4l330,67r1,-2l333,65r,1l334,66r1,1l335,68r1,1l336,70r1,1l338,71r,2l339,69r,1l341,69r,1l342,71r,2l343,73r1,-2l344,73r1,-3l345,71r1,l346,73r1,1l347,75r1,1l348,78r2,1l350,80r1,2l351,83r1,l352,84r1,l354,83r,1l355,83r,1l356,84r,2l357,87r,1l359,89r,2l360,89r,2l361,89r1,2l362,93r1,1l364,93r,1l365,94r,1l366,96r,2l368,98r1,-1l369,98r1,-2l370,97r1,-2l371,96r1,-1l372,96r1,1l373,98r1,2l375,100r2,-2l377,100r1,-3l378,98r1,l380,100r,1l381,100r,1l382,96r,4l383,94r,1l385,94r,1l386,96r,1l387,98r1,l389,96r,1l390,95r,1l391,93r,1l392,92r,1l394,91r,1l395,89r1,l397,86r,2l398,84r,1l399,84r1,1l400,86r1,l403,85r,1l404,82r,2l405,79r,1l406,79r1,l407,80r1,l409,80r1,l412,79r1,l414,79r1,l416,76r,2l417,73r,2l418,71r,2l419,71r2,l422,73r,1l423,75r1,-5l424,74r1,-7l425,69r1,-2l426,68r1,1l427,70r1,-1l428,70r2,-2l430,69r1,-2l431,68r1,-3l432,67r1,-5l433,65r1,-4l434,62r1,-1l436,61r,1l438,62r,2l439,64r,1l440,65r1,l442,66r1,1l443,68r1,l445,66r,2l447,64r,1l448,64r1,l450,60r,2l451,59r,1l452,61r,3l453,65r,2l454,66r,1l456,62r,3l457,61r1,l458,62r1,l459,64r1,l460,65r1,-1l461,65r1,-5l462,62r1,-3l465,60r,2l466,62r,2l467,60r,2l468,58r,1l469,58r,1l470,59r1,1l471,62r1,l474,60r,1l475,57r,1l476,57r1,l478,56r1,l479,57r1,1l480,59r2,-3l482,59r1,-6l483,55r1,l484,57r1,2l485,60r1,-1l486,60r1,-5l487,57r1,-2l488,56r1,l491,55r,1l492,53r1,l493,55r1,1l494,57r1,-1l495,57r1,-2l496,56r1,-3l497,55r1,-2l500,53r1,-1l501,53r1,-3l502,51r1,-1l504,50r1,l506,49r,1l507,48r,1l509,48r1,-1l510,48r1,-1l512,47r1,l514,48r,1l515,49r,1l516,50r,1l518,48r,1l519,44r,3l520,44r,1l521,45r,3l522,48r1,l524,48r,1l525,49r,1l527,47r,1l528,45r,2l529,48r,1l530,50r,1l531,49r,1l532,47r,1l533,44r,3l535,42r,2l536,41r,1l537,43r,2l538,48r,2l539,49r,1l540,44r,4l541,43r1,2l542,48r2,1l544,50r1,-1l545,50r1,-1l547,49r1,-1l549,48r1,-1l550,48r1,-3l551,47r2,-2l553,47r1,1l554,49r1,1l555,51r1,l556,53r1,l558,53r1,-1l560,53r2,l563,51r,2l564,49r,1l565,49r,1l566,50r,1l567,51r,2l568,53r,3l569,56r2,-1l571,56r1,-3l572,55r1,-4l573,52r1,-3l574,51r1,-2l576,49r,2l577,52r,1l579,55r,1l580,56r,1l581,58r,2l582,60r,1l583,61r1,-3l584,60r1,-2l586,58r2,-2l588,58r1,-3l589,56r1,1l590,60r1,1l591,62r1,-2l592,62r1,-3l593,60r1,1l594,62r1,3l595,66r2,l598,66r1,l599,67r1,l601,65r,1l602,65r1,1l604,65r,1l606,64r,1l607,64r1,-2l608,64r1,-3l610,61r,1l611,64r,2l612,67r,1l613,66r,2l615,64r,1l616,64r1,l617,66r1,l618,68r1,1l619,70r1,1l621,71r2,2l624,74r,1l625,76r,1l626,78r1,-1l628,77r,1l629,79r,3l630,82r2,-2l632,82r1,-2l634,82r,1l635,84r1,-1l636,84r1,-2l638,82r,1l639,83r2,-1l641,83r1,-5l642,80r1,-4l643,78r1,-3l645,76r,1l646,78r,1l647,78r,1l648,78r2,-1l651,74r,2l652,71r,2l653,71r,3l654,75r,2l655,77r1,-2l656,76r1,-1l659,76r1,-2l660,75r1,-6l661,71r1,-3l662,69r1,1l664,69r,1l665,67r,1l666,67r2,-1l669,64r,1l670,64r1,-2l672,60r,1l673,59r,1l674,59r2,l676,60r1,-3l677,59r1,-4l678,56r1,-3l680,53r1,-1l681,53r1,-4l682,52r1,-9l683,48r2,-6l686,43r,1l687,45r,2l688,44r,1l689,43r,1l690,42r1,-3l691,41r1,-5l692,38r2,-5l694,35r1,-3l696,31r,1l697,27r,3l698,25r,1l699,24r1,1l700,26r1,1l701,29r2,1l704,29r,1l705,26r,1l706,26r1,-1l707,26r1,-2l708,25r1,l710,26r,1l712,27r,2l713,29r1,l714,30r1,-1l716,29r,1l717,30r1,-1l718,30r2,-4l720,27r1,-2l721,26r1,-2l722,25r1,-1l724,25r,2l725,29r,1l726,30r,1l727,30r,1l729,26r,3l730,24r,1l731,24r,1l732,25r1,-1l734,24r1,1l736,25r,1l738,27r,2l739,30r1,-1l740,30r1,-4l741,27r1,-3l742,26r1,-4l743,23r1,-2l745,22r,2l747,25r,1l748,26r,1l749,25r,1l750,23r,1l751,22r,1l752,22r1,-1l754,20r,1l756,18r,2l757,16r,1l758,16r1,1l759,18r1,2l760,21r1,-1l761,21r1,-3l762,20r2,-4l764,18r1,-2l766,17r,1l767,17r,1l768,15r,1l769,13r,1l770,12r1,l773,12r,1l774,13r1,-2l775,12r1,-3l776,11r1,-4l777,8r1,-2l778,7r1,-2l779,6r1,-2l782,4r1,1l783,6r1,1l785,7r1,l786,9r1,-1l787,9r1,-5l788,7,789,r,3l791,2r1,1l792,4r1,l794,3r,1l795,3r,1l796,4r1,l798,4r2,-1l800,4r1,-2l801,3r1,-1l802,4r1,1l803,7r1,-1l804,7r1,-4l805,5r1,-2l806,4r1,2l807,8r2,l809,9r1,-2l810,8r1,-1l812,7r,1l813,9r,2l814,11r,1l815,6r,2l817,6r1,1l818,8r1,-1l819,8r1,-3l820,7r1,-2l821,6r1,l822,7r1,1l824,8r,1l826,9r,2l827,11r1,-3l828,9r1,-2l830,7r,1l831,8r,1l832,9r1,-1l835,5r,2l836,4r,1l837,4r,1l838,6r,3l839,11r,2l840,9r,3l841,8r1,l842,9r2,l844,11r1,-3l846,7r1,1l847,11r1,1l848,13r1,-1l850,12r,2l851,15r,1l853,15r,1l854,12r,2l855,12r,1l856,14r1,-1l857,14r1,-2l858,13r1,l859,14r2,1l861,17r1,1l862,20r1,l863,21r1,-1l864,21r1,-1l866,20r,1l867,21r,1l868,21r,1l870,20r,1l871,20r1,l873,18r,2l874,18r1,-1l875,18r1,-1l876,18r1,l877,20r2,l879,21r1,l881,20r,1l882,18r,2l883,18r,2l884,17r,1l885,17r1,1l886,21r2,1l889,21r,1l890,18r,2l891,18r1,l892,20r1,l894,20r1,l897,17r,1l898,17r1,1l899,20r1,2l900,24r1,-3l901,24r1,-8l902,20r1,-5l903,16r2,1l905,21r1,1l906,23r1,-2l907,23r1,-5l908,20r1,-2l909,20r1,l910,21r1,l911,22r1,l914,20r,1l915,18r,2l916,20r,1l917,21r,1l918,22r,1l919,22r1,-1l921,22r2,1l924,23r1,l925,25r1,1l926,30r1,1l927,32r1,-1l928,32r1,-1l930,31r,1l932,32r1,-1l933,32r1,l934,33r1,1l935,35r1,1l937,35r,1l938,33r,1l939,31r,1l941,31r,2l942,34r,1l943,36r1,l945,38r,2l946,39r,1l947,36r,3l948,35r2,1l950,38r1,l952,39r1,1l953,41r1,l955,40r,1l956,40r2,l958,41r1,-1l960,38r,1l961,38r1,1l962,40r1,1l963,42r1,l965,41r,1l967,40r,1l968,39r,1l969,38r1,l970,39r1,l972,38r,1l973,36r,2l974,34r,1l976,33r,1l977,32r,1l978,31r,1l979,31r1,-1l980,31r1,-1l982,27r,2l983,27r,2l985,29r1,l987,29r,1l988,30r,1l989,31r1,l991,31r,2l992,34r2,-3l994,33r1,-4l995,30r1,-1l996,30r1,l997,31r1,l999,31r1,1l1000,33r2,1l1003,31r,2l1004,30r,1l1005,30r,1l1006,31r,1l1007,32r1,l1009,31r2,l1011,32r1,l1012,34r1,l1013,35r1,-1l1015,34r,1l1016,38r,1l1017,36r,2l1018,34r2,l1020,35r1,l1022,32r,2l1023,31r1,l1024,32r1,-2l1025,32r1,-3l1026,30r1,1l1027,33r2,l1029,34r1,-2l1030,33r1,-4l1031,31r1,-2l1033,30r1,-1l1034,30r1,-3l1035,29r1,-3l1036,27r2,-2l1038,26r1,l1040,27r,2l1041,29r1,l1043,29r,1l1044,30r,1l1046,26r,4l1047,22r,3l1048,21r,1l1049,22r,1l1050,22r,1l1051,22r,1l1052,25r,1l1053,29r,1l1055,30r,1l1056,29r,1l1057,29r1,l1059,27r,2l1060,26r,1l1061,29r,2l1062,31r,1l1064,29r,2l1065,29r,2l1066,32r,2l1067,34r,1l1068,34r1,l1069,35r1,1l1070,38r1,l1071,39r2,1l1073,41r1,-1l1074,41r1,-3l1075,39r1,-3l1077,38r,1l1078,39r,1l1079,40r1,l1082,38r,1l1083,36r,2l1084,35r,1l1085,36r,2l1086,38r1,-2l1087,38r1,-5l1088,35r1,-3l1089,33r2,-1l1091,33r1,l1092,34r1,l1093,35r1,-4l1094,33r1,-4l1095,30r1,-1l1097,29r,1l1099,27r,2l1100,25r,1l1101,24r,1l1102,24r1,1l1103,27r1,2l1104,30r1,l1106,29r2,-4l1108,27r1,-6l1109,24r1,-3l1111,22r,1l1112,22r,1l1113,18r,3l1114,18r1,2l1115,21r2,-3l1117,20r1,-4l1118,17r1,-1l1119,18r1,2l1120,23r1,-1l1121,23r1,-6l1122,20r1,-4l1124,17r,3l1126,20r1,-3l1127,18r1,-2l1129,16r,4l1130,21r,1l1131,21r,1l1132,20r,1l1133,20r2,1l1136,20r,1l1137,17r,3l1138,17r1,l1139,18r1,2l1140,22r1,l1141,24r2,l1143,25r1,1l1144,27r1,2l1145,30r1,-1l1146,30r1,l1148,31r1,-2l1149,30r1,-4l1150,27r2,-1l1152,27r1,2l1154,29r1,-2l1155,29r1,l1157,29r1,-2l1158,29r1,-2l1159,29r2,1l1162,31r,1l1163,32r1,-1l1164,32r1,1l1165,34r1,1l1167,32r,2l1168,31r,1l1170,30r,1l1171,29r,1l1172,30r,1l1173,32r,2l1174,33r,1l1175,32r,1l1176,31r1,-1l1177,31r2,-2l1179,30r1,-3l1181,27r1,2l1183,29r1,-2l1184,29r1,-4l1185,26r2,-2l1188,24r1,1l1190,26r1,1l1192,29r1,-3l1193,27r1,-3l1194,25r2,-2l1197,23r1,-3l1198,22r1,-2l1200,20r1,l1202,18r,2l1203,18r2,-1l1206,17r,1l1207,20r,2l1208,22r,1l1209,17r,4l1210,17r,1l1211,20r,3l1212,23r,1l1214,23r1,l1216,23r1,-1l1217,23r1,-1l1219,23r,1l1220,24r,1l1221,25r2,l1223,26r1,l1224,27r1,2l1226,29r1,l1227,30r1,1l1229,31r1,-1l1232,30r1,l1234,31r,1l1235,32r,1l1236,33r1,l1238,33r,1l1240,34r,1l1241,34r1,l1242,35r1,l1243,36r1,l1245,36r1,l1247,36r2,-1l1250,35r,1l1251,38r,1l1252,38r,1l1253,36r,2l1254,36r1,l1256,34r,2l1258,33r,1l1259,33r,1l1260,34r,1l1261,35r1,-2l1262,35r1,-4l1263,33r1,-4l1264,30r1,-1l1265,30r2,l1267,31r1,l1269,26r,4l1270,24r,1l1271,23r1,l1272,24r1,1l1273,26r1,1l1274,29r2,l1276,30r1,-3l1277,29r1,-4l1278,26r1,-1l1280,25r1,l1282,26r2,-2l1284,26r1,-4l1285,23r1,-1l1286,24r1,1l1287,26r1,l1288,27r1,-1l1290,26r1,-1l1293,24r,1l1294,24r,2l1295,27r,4l1296,32r,1l1297,30r,2l1298,30r1,1l1299,32r1,l1302,33r,2l1303,36r,3l1304,40r1,-4l1305,39r1,-5l1306,35r1,l1307,36r1,l1308,38r1,1l1309,41r2,1l1312,39r,2l1313,35r,1l1314,35r,1l1315,38r,1l1316,40r1,l1318,40r,1l1320,42r1,-1l1321,42r1,l1323,43r1,-1l1324,43r1,-5l1325,41r1,-6l1326,36r2,-1l1328,36r1,2l1329,40r1,1l1330,43r1,l1331,44r1,1l1332,47r1,-2l1333,47r1,-4l1334,45r1,-2l1337,43r,1l1338,43r,1l1339,42r,1l1340,42r1,l1341,43r1,-1l1342,43r1,-1l1344,42r2,l1347,41r,1l1348,41r1,1l1350,43r,1l1351,44r,1l1352,45r,2l1353,47r2,-2l1355,47r1,-2l1356,47r1,1l1357,49r1,1l1358,51r1,-2l1359,50r1,-3l1360,48r1,-1l1361,48r1,l1362,49r2,-1l1364,49r1,-4l1365,47r1,-2l1366,47r1,1l1367,50r1,1l1369,51r1,-3l1370,50r1,-5l1371,48r2,-3l1373,47r1,l1374,49r1,1l1376,48r,2l1377,44r,3l1378,43r1,l1379,44r2,1l1381,48r1,1l1382,51r1,l1383,52r1,-1l1385,51r1,1l1387,52r1,-2l1388,51r2,-1l1391,50r,2l1392,53r,2l1393,53r,2l1394,52r,1l1395,52r1,-1l1397,51r,1l1399,52r1,1l1400,55r1,1l1401,57r1,1l1402,59r1,l1403,60r1,-2l1405,59r,1l1406,60r2,-3l1408,59r1,-2l1410,57r,1l1411,57r,1l1412,56r1,l1414,57r,2l1415,60r2,-2l1417,59r1,-1l1418,59r1,1l1419,61r1,l1420,64r1,l1421,66r1,1l1423,66r,1l1425,64r,1l1426,65r,2l1427,68r,2l1428,68r,1l1429,67r,1l1430,67r1,l1431,68r1,1l1432,70r2,l1435,70r1,l1437,71r,2l1438,74r1,-3l1439,74r1,-3l1441,71r,3l1443,75r,2l1444,77r1,l1446,77r1,l1447,78r1,l1448,79r1,l1450,79r2,1l1452,82r1,l1453,83r1,-1l1455,80r1,l1457,80r1,l1459,82r,1l1461,84r,1l1462,85r,1l1463,84r,1l1464,83r,1l1465,83r,1l1466,85r,1l1467,87r,4l1469,92r,1l1470,93r,1l1471,91r,2l1472,89r,2l1473,91r,1l1474,91r,1l1475,88r,1l1476,88r,1l1478,92r,1l1479,95r,1l1480,94r,1l1481,93r,1l1482,95r,2l1483,98r1,-4l1484,97r1,-5l1485,93r2,-1l1487,94r1,1l1488,97r1,1l1489,100r1,-3l1490,100r1,-4l1491,97r1,-1l1492,98r1,2l1493,101r1,-3l1494,101r2,-5l1496,97r1,-1l1497,97r1,1l1498,102r1,1l1500,103r1,-2l1501,102r1,-1l1502,102r1,1l1503,105r2,1l1505,108r1,l1507,108r,2l1508,110r1,-4l1509,110r1,-6l1510,105r1,-2l1512,104r,2l1514,108r,1l1515,108r,1l1516,108r1,l1518,108r1,l1520,109r,1l1522,111r,1l1523,112r,1l1524,109r,2l1525,109r1,1l1526,112r1,l1527,113r1,-3l1528,112r1,-2l1531,111r,2l1532,114r,1l1533,117r,1l1534,119r,1l1535,119r,1l1536,117r,2l1537,115r1,l1538,117r2,l1541,117r1,l1543,115r,2l1544,113r,1l1545,114r,1l1546,117r,2l1547,120r2,l1549,121r1,l1550,122r1,-1l1551,122r1,-3l1552,120r1,-1l1553,120r1,l1554,121r1,1l1556,122r2,1l1559,122r,1l1560,122r1,l1561,124r1,2l1563,122r,4l1564,121r2,l1566,122r1,l1567,123r1,l1569,123r1,l1570,124r1,-2l1571,123r1,-3l1572,121r1,-2l1575,120r,2l1576,123r,3l1577,126r,1l1578,123r,3l1579,122r1,l1581,122r1,l1584,123r,1l1585,126r1,1l1587,126r,1l1588,124r1,l1589,126r1,l1591,122r,2l1593,121r1,1l1595,121r,1l1596,120r,1l1597,121r1,1l1598,123r1,-1l1599,123r1,-1l1602,122r1,1l1603,124r1,2l1605,123r,3l1606,119r,2l1607,119r,2l1608,122r,2l1610,124r,2l1611,123r,1l1612,123r1,l1614,121r,2l1615,120r,1l1616,119r,1l1617,119r2,-1l1619,119r1,l1621,119r1,-2l1622,119r1,-5l1623,115r1,-2l1625,114r,3l1626,118r,1l1628,118r,1l1629,115r,2l1630,115r1,l1632,112r,2l1633,111r1,l1634,113r1,l1635,114r2,-2l1637,114r1,-4l1638,111r1,-1l1639,112r1,1l1640,115r1,2l1642,117r,1l1643,118r,1l1644,118r,1l1646,115r,2l1647,115r1,2l1649,115r,2l1650,114r1,l1651,115r1,l1652,117r1,1l1655,117r,1l1656,118r1,l1657,119r1,1l1659,119r,1l1660,118r1,l1663,119r1,-1l1664,119r1,-1l1666,119r1,l1668,119r,1l1669,120r1,-2l1670,119r2,-4l1672,117r1,-2l1674,115r,2l1675,117r1,l1676,118r1,-3l1677,117r1,-3l1678,115r1,-1l1679,115r2,2l1682,117r1,l1683,118r1,l1685,117r,1l1686,114r,1l1687,114r,1l1688,115r,2l1690,115r1,-1l1691,115r1,-1l1693,114r,1l1694,117r,1l1695,118r1,-1l1696,118r1,-4l1697,115r2,-1l1699,115r1,2l1700,120r1,1l1701,122r1,-3l1702,122r1,-7l1703,118r1,-3l1704,117r1,l1705,118r2,-3l1707,117r1,-2l1709,117r,2l1710,120r,1l1711,119r,1l1712,118r1,l1714,118r2,l1716,119r1,1l1717,121r1,l1718,122r1,-2l1719,122r1,-3l1720,120r1,l1721,122r1,1l1723,122r,1l1725,122r1,l1727,122r1,-1l1729,121r,1l1730,122r,2l1731,124r1,-3l1732,123r2,-3l1735,120r,1l1736,122r,1l1737,121r,2l1738,120r,1l1739,120r,1l1740,121r1,l1743,121r1,-1l1744,121r1,-3l1745,120r1,-2l1747,118r,1l1748,119r,1l1749,120r1,-1l1752,117r,1l1753,112r,2l1754,110r,1l1755,111r,2l1756,113r,1l1757,112r,2l1758,111r2,-1l1761,109r1,-3l1762,108r1,-3l1763,106r1,2l1764,109r1,-1l1765,110r1,-7l1766,106r1,-4l1769,102r,2l1770,104r1,-1l1771,104r1,-2l1773,102r1,l1775,102r,2l1776,104r,1l1778,102r,2l1779,102r1,1l1780,104r1,-1l1781,104r1,-2l1783,101r1,l1785,101r2,l1787,102r1,l1788,103r1,l1789,104r1,-2l1790,103r1,-1l1792,102r1,1l1794,103r2,-1l1797,101r1,1l1799,103r1,1l1801,103r,1l1802,100r,2l1804,98r1,2l1805,101r1,1l1806,103r1,-1l1807,103r1,-5l1808,101r1,-3l1810,98r,2l1811,97r,1l1813,96r,1l1814,97r,1l1815,98r1,-1l1816,98r1,-2l1817,97r1,l1818,100r1,l1819,101r1,-3l1820,100r2,-4l1822,98r1,-4l1823,95r1,-2l1825,93r,1l1826,94r1,l1828,94r,1l1829,95r,1l1831,94r,1l1832,91r,2l1833,86r,2l1834,85r1,l1835,87r1,l1836,88r1,1l1838,91r,1l1840,92r,1l1841,88r,4l1842,86r,1l1843,86r,2l1844,89r,2l1845,91r,1l1846,92r,1l1848,93r1,-2l1849,93r1,-5l1850,89r1,-1l1852,88r1,-1l1853,88r1,l1854,91r1,1l1855,93r2,-4l1857,92r1,-3l1859,89r,2l1860,88r,3l1861,87r,1l1862,87r,1l1863,88r1,1l1864,91r2,1l1866,93r1,-1l1867,93r1,-5l1868,91r1,-4l1869,88r1,-1l1871,87r1,1l1872,89r1,l1873,91r2,-2l1875,91r1,-4l1876,88r1,-1l1877,88r1,1l1879,91r1,l1880,92r1,l1882,92r2,l1885,93r1,-2l1886,92r1,-3l1888,91r1,-2l1889,91r1,-3l1890,89r1,l1891,91r2,1l1894,91r,1l1895,87r,2l1896,83r,3l1897,82r,1l1898,82r,1l1899,84r,1l1901,85r1,-5l1902,84r1,-5l1904,78r,1l1905,79r1,l1906,80r1,-1l1908,78r,1l1910,77r,1l1911,75r,1l1912,74r,1l1913,74r1,l1914,75r1,l1916,75r1,l1917,77r2,1l1920,75r,2l1921,73r,1l1922,75r,2l1923,78r,1l1924,78r,1l1925,76r,1l1926,76r2,l1929,75r1,-1l1931,73r,1l1932,73r,1l1933,74r,2l1934,77r,1l1935,77r,1l1937,76r,1l1938,76r1,l1939,77r1,l1941,76r1,-1l1942,76r1,l1943,78r2,l1946,78r1,e" filled="f" strokeweight=".04411mm">
                      <v:path arrowok="t" o:connecttype="custom" o:connectlocs="47625,77258;96838,85535;152400,106229;195263,107609;241300,89674;293688,85535;339725,68980;387350,60702;433388,70360;485775,77258;528638,91053;573088,122784;619125,132441;673100,102090;719138,92433;766763,75878;815975,67600;858838,59323;909638,70360;955675,89674;1006475,114507;1055688,92433;1104900,44147;1152525,41388;1200150,27592;1247775,12416;1293813,8278;1341438,11037;1387475,24833;1436688,23453;1482725,45527;1531938,57943;1581150,41388;1630363,42768;1676400,40008;1720850,49666;1766888,24833;1814513,33110;1862138,44147;1917700,31731;1971675,48286;2020888,34490;2070100,55184;2116138,62082;2162175,67600;2211388,75878;2262188,88294;2314575,110368;2355850,133821;2400300,146237;2451100,155895;2500313,168311;2552700,168311;2601913,151756;2654300,161413;2701925,164172;2749550,169691;2800350,148997;2855913,142099;2901950,131062;2947988,126923;2998788,122784;3048000,103470" o:connectangles="0,0,0,0,0,0,0,0,0,0,0,0,0,0,0,0,0,0,0,0,0,0,0,0,0,0,0,0,0,0,0,0,0,0,0,0,0,0,0,0,0,0,0,0,0,0,0,0,0,0,0,0,0,0,0,0,0,0,0,0,0,0,0"/>
                    </v:shape>
                    <v:shape id="Freeform 33" o:spid="_x0000_s1042" style="position:absolute;left:2756;top:17394;width:30909;height:899;visibility:visible;mso-wrap-style:square;v-text-anchor:top" coordsize="1947,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MR+8IA&#10;AADbAAAADwAAAGRycy9kb3ducmV2LnhtbESPQWvCQBSE74X+h+UVvNVNFaxEV6mKmksOpun9kX0m&#10;abNvQ3Y18d+7gtDjMDPfMMv1YBpxpc7VlhV8jCMQxIXVNZcK8u/9+xyE88gaG8uk4EYO1qvXlyXG&#10;2vZ8omvmSxEg7GJUUHnfxlK6oiKDbmxb4uCdbWfQB9mVUnfYB7hp5CSKZtJgzWGhwpa2FRV/2cUo&#10;kD+UFJ9pmdpjOuj2gPlm9xspNXobvhYgPA3+P/xsJ1rBdAqPL+EH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cxH7wgAAANsAAAAPAAAAAAAAAAAAAAAAAJgCAABkcnMvZG93&#10;bnJldi54bWxQSwUGAAAAAAQABAD1AAAAhwMAAAAA&#10;" path="m,16r,l,18,1,16r,1l2,16r,2l3,16r,1l4,16r,1l5,16r,1l7,16r1,l9,16r,1l10,17r,1l11,16r1,l13,16r,1l15,16r,2l16,16r,1l17,16r1,l19,16r1,l20,17r1,-1l21,18r1,-2l22,17r2,-1l24,17r1,-1l25,18r1,l27,18r1,-1l28,18r1,-1l29,18r1,l30,19r1,-2l31,19r2,-1l34,18r,3l35,18r1,-1l36,18r1,l38,18r,3l39,18r1,l40,19r2,-1l42,19r1,-1l43,19r1,-1l44,19r1,-1l45,19r1,-1l46,21r1,-4l47,18r1,l49,18r,1l51,18r,1l52,17r,2l53,18r1,-1l54,19r1,-2l55,18r1,-1l56,21r1,-3l59,17r,1l60,16r1,l62,14r,2l63,16r1,-2l64,16r1,-2l65,16r1,-2l68,14r,2l69,14r1,-1l71,13r,1l72,14r1,-1l73,14r1,-3l74,13r1,-2l75,13r2,-3l77,11r1,-1l78,11r1,l80,13r1,-2l82,13r1,l84,13r,1l86,14r1,-1l87,14r1,l89,14r,2l90,14r,2l91,16r1,l93,16r2,l95,17r1,-1l96,17r1,-1l97,17r1,1l99,17r,1l100,18r1,l103,18r1,1l104,21r1,-3l105,19r1,-1l106,19r1,l107,21r1,l108,22r1,-3l109,22r1,l112,21r,1l113,22r1,l115,22r1,-1l116,22r1,-1l117,22r1,-1l119,21r,1l121,21r,1l122,21r,2l123,22r,1l124,19r,3l125,21r1,l126,22r1,-1l127,22r1,-1l128,23r2,-5l130,21r1,-3l131,21r1,-3l133,17r,1l134,18r1,-1l135,18r1,l137,17r,1l139,16r,2l140,18r1,l142,17r,1l143,18r1,-1l145,16r,2l146,16r,1l148,18r1,-2l149,18r1,l150,19r1,-1l152,18r,1l153,19r1,-1l156,18r,1l157,18r1,l158,19r1,-1l159,19r1,-1l160,21r1,-3l161,19r1,-1l162,19r1,l163,21r2,-2l165,22r1,l167,21r,1l168,22r1,l170,22r1,l171,23r1,-1l174,22r1,l175,23r1,-1l176,24r1,-1l178,22r,2l179,23r,1l180,23r,1l181,22r,1l183,22r,3l184,23r,1l185,23r1,-1l186,23r1,l188,23r,1l189,22r,2l190,23r2,1l192,25r1,-2l193,24r1,-2l194,24r1,-3l195,22r1,l196,23r1,-1l197,23r1,-1l198,23r2,-1l200,23r1,-1l201,23r1,l203,22r,2l204,21r,2l205,22r1,-1l206,22r1,-1l207,22r2,-3l209,22r1,-1l210,22r1,-1l211,22r1,-3l212,21r1,-3l213,19r1,-1l214,19r1,-2l215,18r1,l216,19r2,-1l219,18r1,-1l220,18r1,-1l221,18r1,-2l222,18r1,l224,16r,1l225,16r,1l227,16r,2l228,16r1,l230,16r1,l232,16r1,-2l233,16r1,-2l236,14r,2l237,14r,2l238,14r1,2l240,14r,2l241,14r,2l242,14r,2l244,16r1,-3l245,14r1,2l247,14r,2l248,14r1,l249,16r1,-3l250,14r1,l253,13r,1l254,13r,1l255,13r,1l256,13r,1l257,13r,1l258,13r,1l259,13r,1l260,13r2,l263,13r1,-3l264,13r1,-2l266,9r,2l267,11r,2l268,10r1,-1l269,11r2,-2l271,13r1,-3l272,11r1,-1l273,13r1,-3l274,13r1,-3l275,13r1,-3l276,13r1,-3l278,11r2,-2l280,10r1,1l281,13r1,-3l282,11r1,2l284,13r,1l285,13r,1l286,13r,1l287,13r,1l289,14r1,-1l290,14r1,l291,16r1,-2l292,16r1,l294,16r1,-2l295,16r2,l297,17r1,-1l298,17r1,-1l299,17r1,l300,18r1,-2l301,17r1,l302,18r1,l303,19r1,-1l306,18r,3l307,19r,2l308,18r,1l309,21r,1l310,22r1,l312,22r,1l313,22r2,l316,22r1,1l317,24r1,-2l318,24r1,-2l319,23r1,-1l321,22r1,-3l322,22r2,-3l324,22r1,-3l325,22r1,-3l326,22r1,-3l327,21r1,-3l328,19r1,l329,21r1,-3l330,21r1,-3l333,17r1,-1l334,17r1,-1l335,17r1,-1l337,14r,2l338,16r1,-2l339,16r2,-3l341,14r1,l342,16r1,-3l343,14r1,-1l344,14r1,-1l345,14r1,-1l347,13r,1l348,13r2,l350,14r1,l352,13r,1l353,13r,1l354,13r,1l355,14r,2l356,14r,3l357,14r,2l359,14r,2l360,14r,3l361,16r,2l362,17r,1l363,18r1,l364,19r1,2l366,21r,1l368,19r,2l369,22r1,-1l370,22r1,l372,22r,1l373,22r,2l374,22r,2l375,23r,1l377,24r1,l379,23r,1l380,22r,2l381,23r,1l382,22r,1l383,22r,2l385,22r,1l386,23r,1l387,23r1,l388,24r1,-1l389,24r1,-2l390,23r1,-1l392,22r,1l394,22r,1l395,22r,1l396,22r,1l397,18r,1l398,19r,2l399,18r,4l400,19r,2l401,19r,2l403,18r,1l404,19r,2l405,18r,1l406,18r1,l407,21r1,-2l408,21r1,-3l409,19r1,-1l410,22r2,-3l412,21r1,-2l413,21r1,-2l414,21r1,l415,22r1,-1l416,22r1,-1l417,22r1,-1l418,22r1,l421,19r,3l422,22r,2l423,22r,2l424,23r,1l425,23r,1l426,22r,2l427,22r,2l428,23r2,-1l430,24r1,l431,25r1,-2l432,24r1,-1l433,24r1,l435,24r1,l436,25r2,l438,26r1,-2l439,25r1,l440,26r1,-1l441,26r1,-1l442,28r1,l444,26r,2l445,28r,2l447,26r1,2l449,28r,2l450,26r,2l451,26r,2l452,28r1,l453,32r1,-4l454,30r2,-2l456,30r1,-4l457,28r1,-2l458,28r1,-2l460,26r1,l462,25r,1l463,25r,1l465,24r,2l466,26r,2l467,26r,2l468,26r1,l470,26r1,l471,28r1,-2l474,26r1,-1l475,26r1,-1l476,26r1,-2l477,25r1,-1l478,26r1,-2l479,26r1,-2l480,26r2,-2l482,25r1,-2l483,24r1,-1l484,24r1,l486,22r,2l487,23r,1l488,23r1,-1l491,22r,1l492,21r,2l493,22r1,l494,23r1,-1l495,23r1,-1l496,23r1,-1l497,23r1,-1l500,21r,2l501,22r,1l502,22r1,l504,21r1,-2l505,22r1,-1l506,22r1,-4l507,19r2,-1l509,19r1,-1l510,19r1,-1l512,18r1,1l514,19r,2l515,19r,3l516,21r2,1l519,21r1,l520,22r1,-1l521,22r1,-1l522,22r1,l524,22r1,-1l525,23r2,-1l527,23r1,-1l528,23r1,-1l529,24r1,-2l530,23r1,-1l531,23r1,-1l532,23r1,-1l535,21r,1l536,21r,3l537,23r,1l538,23r1,-1l539,23r1,1l541,22r1,l542,23r2,1l545,24r,1l546,23r,1l547,24r1,-1l548,24r1,-1l549,24r1,-2l550,23r1,l551,24r2,-1l553,24r1,-1l555,22r,2l556,23r1,l557,24r1,-1l558,24r1,-1l559,24r1,-2l562,23r1,-1l563,23r1,-1l564,23r1,-1l565,23r1,-2l566,24r1,-2l567,24r1,-2l568,23r1,-1l571,22r,1l572,21r,1l573,22r,1l574,21r,1l575,22r1,l576,23r1,-2l577,22r2,l579,23r1,-2l580,24r1,-2l581,23r1,-2l582,22r1,-1l583,22r1,-1l584,22r1,-1l585,22r1,l588,21r,1l589,21r1,-2l590,21r1,-2l591,22r1,-3l592,21r1,-3l593,21r1,-2l595,18r,1l597,17r,1l598,17r,1l599,16r,2l600,16r,1l601,16r1,l603,16r,2l604,16r2,l607,16r1,l609,16r1,-3l610,14r1,-1l611,14r1,-1l613,13r2,l615,14r1,-1l616,14r1,-1l617,16r1,-2l619,14r,2l620,13r,1l621,14r,2l623,14r,2l624,14r,2l625,16r1,l627,16r1,l629,16r,2l630,16r,1l632,16r,1l633,17r,1l634,17r,1l635,17r,1l636,18r,1l637,18r1,-1l638,18r1,-1l639,18r2,-2l641,17r1,-1l643,16r,1l644,17r1,-1l645,17r1,l646,18r1,-2l647,18r1,-1l648,18r2,-1l650,18r1,-2l651,17r1,l652,18r1,-1l653,18r1,-2l654,17r1,-1l656,16r,2l657,16r,2l659,17r1,l660,18r1,-2l661,18r1,-2l662,18r1,-2l663,17r1,-1l664,17r1,-1l665,18r1,-2l666,18r2,-1l668,18r1,-2l669,18r1,l671,18r1,-1l672,18r1,-1l673,18r1,-1l674,18r2,-2l676,18r1,-2l677,18r1,-2l678,17r1,-1l679,17r1,-1l681,17r1,-1l682,17r1,-1l683,17r2,l686,17r1,-1l687,17r1,-1l688,18r1,-2l690,16r,1l691,16r1,l694,16r1,l696,14r,2l697,16r1,l699,14r,2l700,14r,2l701,13r,3l703,16r1,l705,16r1,l707,14r,2l708,16r1,l709,17r1,-1l712,16r,1l713,16r,2l714,17r,1l715,18r1,l716,19r1,-1l717,19r1,-2l718,18r2,-2l720,17r1,-1l721,17r1,l722,18r1,-2l723,18r1,-2l724,17r1,-1l726,16r1,l729,16r1,l730,17r1,-1l732,16r,1l733,16r,1l734,16r,2l735,17r1,-1l736,17r2,1l739,17r,1l740,16r,2l741,17r,1l742,17r,1l743,17r,1l744,16r,1l745,16r,1l747,16r,1l748,16r,1l749,16r,1l750,16r,1l751,16r,1l752,16r1,-2l753,16r1,-2l754,16r2,-3l756,14r1,-1l757,14r1,-1l758,14r1,-1l760,11r,3l761,11r,3l762,11r,2l764,11r1,-1l765,13r1,-4l766,10r1,-1l767,10r1,-1l769,9r1,-1l770,9r1,-3l771,8r2,-2l773,7r1,-1l774,7r1,-2l775,6r1,-1l776,7r1,-2l777,6r1,-2l778,5r1,l779,6r1,-2l780,6r2,-2l782,6r1,-2l784,4r1,-2l785,4,786,r,2l787,2r,2l788,r,4l789,r,2l791,2r1,l792,4,793,r,2l794,r1,l795,2,796,r,4l797,r,2l798,r2,l801,r1,l802,4,803,r1,l804,4r1,l806,4r1,l809,4r1,l811,4r1,-2l812,4r1,l814,4r1,-2l815,4,817,r,4l818,2r,2l819,4r1,l821,4r1,l823,4r1,-2l824,6r2,-2l826,5r1,-1l827,6r1,-2l829,4r,2l830,4r,1l831,5r,1l832,4r,2l833,6r2,l836,6r,1l837,6r1,-1l838,6r1,-1l839,7r1,-2l840,6r1,l841,7r1,-2l842,6r2,-2l844,6r1,-2l845,5r1,-1l846,6r1,-1l847,6r1,-1l848,6r1,l849,7r1,-2l850,6r1,-2l851,5r2,l854,5r,1l855,5r,1l856,4r1,1l857,6r1,l859,6r,1l861,7r,1l862,6r,1l863,7r,2l864,6r,2l865,7r,1l866,7r,1l867,7r,1l868,7r,2l870,7r,1l871,7r,1l872,6r,1l873,5r,2l874,5r,1l875,6r1,-1l876,6r1,-1l879,4r,1l880,4r,1l881,4r,1l882,4r1,l883,5r1,-1l885,4r,2l886,4r,2l888,4r,2l889,5r1,l890,6r1,-2l891,6r1,-1l892,6r1,l894,6r,1l895,6r,1l897,7r,1l898,6r,2l899,7r,1l900,8r,1l901,8r1,l902,9r1,-1l903,9r2,-2l905,9r1,l906,10r1,-1l907,10r1,l908,11r1,-1l909,11r1,-2l911,10r,1l912,11r,2l914,13r1,l915,14r1,l916,16r1,-2l918,14r,2l919,16r1,l920,18r1,-1l921,18r2,-1l923,18r1,l925,18r1,l926,21r1,-3l927,21r1,-3l928,21r1,l929,22r1,-1l930,22r2,-1l932,22r1,-1l934,22r1,-1l935,22r1,l937,21r,1l938,22r1,-3l939,23r2,-1l942,21r,1l943,19r,2l944,21r,1l945,21r,1l946,21r,1l947,19r,2l948,19r,3l950,18r,3l951,18r,4l952,18r,1l953,19r,2l954,18r1,l955,19r1,-1l958,18r1,-1l959,18r1,l961,17r,1l962,17r,1l963,17r,2l964,16r,2l965,18r2,-1l967,18r1,-1l968,18r1,-1l969,18r1,l971,18r1,l972,19r1,-1l973,19r1,-1l976,18r,3l977,19r,3l978,19r,3l979,21r,1l980,21r1,-2l981,22r1,-4l982,21r1,-3l983,21r2,l986,21r1,-2l987,21r1,-2l988,22r1,-3l989,21r1,-3l990,19r1,l991,21r1,l992,22r2,-4l994,21r1,-2l995,21r1,-3l996,21r1,-2l998,18r1,l999,19r1,-1l1002,17r,1l1003,16r1,l1005,14r,2l1006,14r,2l1007,14r,2l1008,14r1,-1l1009,14r2,-1l1011,14r1,-1l1012,14r1,-4l1013,13r1,-2l1014,13r1,-3l1015,11r1,-1l1016,11r1,-2l1017,11r1,-2l1018,10r2,-1l1021,9r1,-1l1022,9r1,-2l1024,6r,1l1025,6r,1l1026,6r1,l1027,7r2,-1l1029,7r1,-1l1031,6r1,l1033,5r,1l1034,6r,2l1035,6r,1l1036,6r,1l1038,6r,1l1039,6r1,l1040,8r1,-1l1041,9r1,-2l1042,9r1,-1l1043,9r1,l1046,8r,1l1047,8r1,l1048,9r1,-2l1049,8r1,-1l1050,8r1,1l1051,10r1,-1l1052,10r1,-1l1053,10r2,l1055,11r1,-2l1056,11r1,-1l1057,11r1,-1l1058,11r1,l1059,13r1,l1060,14r1,-1l1061,14r1,-1l1064,13r1,-2l1065,13r1,l1067,11r,3l1068,13r1,l1070,11r,2l1071,10r,3l1073,11r,2l1074,13r1,-2l1075,13r1,-2l1076,13r1,-3l1077,13r1,-2l1079,11r1,l1080,13r2,-3l1082,11r1,-1l1083,11r1,-2l1084,11r1,-1l1085,11r1,-2l1087,10r1,-2l1088,11r1,-2l1091,8r,1l1092,7r,1l1093,7r,2l1094,7r,2l1095,8r1,l1096,9r1,-2l1097,9r2,-3l1099,7r1,-1l1100,8r1,-1l1101,8r1,-2l1102,7r1,l1103,8r1,-2l1104,8r1,-2l1105,7r1,1l1108,7r,2l1109,6r1,l1110,7r1,-1l1112,6r,1l1113,6r,1l1114,6r1,-1l1115,7r2,-2l1117,6r1,l1118,7r1,-1l1119,8r1,-3l1120,7r1,-1l1121,7r1,-1l1123,5r,1l1124,6r,1l1126,6r1,l1127,7r1,-1l1129,6r,1l1130,6r1,l1131,7r1,-1l1132,7r1,l1133,8r2,-2l1135,8r1,-1l1136,9r1,l1137,10r1,-1l1138,11r1,-2l1139,10r1,-1l1140,10r1,-1l1141,10r2,-1l1143,11r1,-1l1145,13r1,-2l1147,13r1,-3l1148,13r1,l1150,11r,2l1152,10r,3l1153,13r,1l1154,11r,2l1155,11r,2l1156,13r1,l1157,14r1,-1l1158,16r1,-2l1159,16r2,-2l1161,16r1,-2l1162,16r1,-2l1163,16r1,-2l1164,16r1,-2l1165,16r1,-2l1166,16r1,l1168,16r2,l1170,17r1,-1l1171,17r1,-1l1172,17r1,-1l1173,17r1,-1l1175,16r,1l1176,16r,1l1177,16r,1l1179,17r1,l1180,18r1,-2l1181,18r1,-1l1182,21r1,-3l1184,17r,1l1185,18r2,l1187,19r1,l1188,21r1,-3l1189,21r1,l1190,22r1,-1l1191,23r1,-1l1193,22r,1l1194,22r,2l1196,24r1,l1197,25r1,-1l1198,25r1,l1199,26r1,-1l1200,26r1,-2l1201,25r1,-1l1203,26r2,-1l1205,26r1,-1l1206,28r1,l1208,28r,2l1209,26r1,l1211,26r1,l1214,25r,3l1215,26r,2l1216,26r,2l1217,26r,2l1218,26r,2l1219,26r,2l1220,28r1,l1223,26r1,l1224,28r1,l1226,30r1,l1228,30r1,l1229,32r1,-2l1230,32r2,-2l1233,30r,2l1234,30r1,2l1236,32r,2l1237,32r1,l1238,34r2,-2l1241,32r1,l1243,34r1,-2l1244,34r1,-2l1245,34r1,l1247,34r2,l1250,34r1,l1251,35r1,-1l1252,36r1,-2l1254,34r1,l1255,35r1,-1l1258,34r1,l1260,34r1,l1262,32r,2l1263,34r1,-2l1264,34r1,l1267,34r1,-2l1268,34r1,-2l1269,34r1,-2l1270,34r1,-2l1271,34r1,-2l1272,34r1,-2l1273,34r1,-2l1274,34r2,-2l1276,34r1,l1278,34r,1l1279,34r1,-2l1280,34r1,l1282,34r2,-2l1284,34r1,-2l1285,34r1,-2l1286,34r1,l1288,32r1,2l1290,32r,2l1291,34r2,-2l1294,32r1,l1295,34r1,-2l1296,34r1,-2l1297,34r1,-2l1299,32r1,l1300,34r2,-4l1302,32r1,l1304,32r1,l1305,34r1,-2l1307,32r,2l1308,32r1,l1309,34r2,-2l1312,32r,2l1313,32r1,l1314,34r1,-2l1316,32r1,l1318,32r,2l1320,30r,2l1321,30r,2l1322,32r1,-2l1323,32r1,l1325,30r,2l1326,30r,2l1328,30r1,-2l1329,32r1,-4l1330,32r1,-4l1331,30r1,-2l1332,30r1,-2l1334,28r,2l1335,28r,2l1337,28r,2l1338,28r1,l1339,30r1,-4l1340,28r1,l1342,26r,2l1343,28r1,l1346,26r,2l1347,26r1,l1349,25r,1l1350,26r1,l1352,24r,2l1353,25r,1l1355,24r,2l1356,25r,1l1357,25r1,-1l1358,26r1,-1l1359,28r1,-4l1360,26r1,-2l1361,26r1,l1364,25r,1l1365,26r1,l1366,28r1,l1368,28r1,l1370,26r1,l1373,26r,2l1374,26r1,l1375,28r1,-3l1376,26r1,-1l1377,26r1,l1378,28r1,l1381,28r1,l1383,28r1,l1384,30r1,-4l1385,28r1,l1386,30r1,-2l1387,30r1,l1390,28r,2l1391,28r,2l1392,28r,2l1393,28r,2l1394,28r,2l1395,28r,2l1396,28r,2l1397,28r,2l1399,28r,2l1400,30r1,-2l1401,30r1,-2l1402,30r1,-2l1404,28r,2l1405,28r1,l1406,30r2,l1409,28r,2l1410,28r1,-2l1411,28r1,-2l1412,28r1,l1414,28r1,l1417,28r1,l1419,28r,2l1420,28r,2l1421,30r1,l1422,32r1,-2l1425,30r,2l1426,30r,2l1427,30r1,l1428,32r1,-2l1429,32r1,-2l1430,32r1,-2l1431,32r1,-2l1432,32r2,-2l1434,32r1,l1436,30r,2l1437,30r,2l1438,30r,2l1439,30r,2l1440,28r,4l1441,32r2,-2l1443,32r1,l1445,32r1,-2l1446,32r1,l1448,32r1,l1450,30r,2l1452,32r,2l1453,32r1,l1454,34r1,-2l1456,32r1,l1458,32r,2l1459,34r2,-2l1461,34r1,-2l1462,34r1,-2l1463,34r1,l1465,34r1,-2l1466,34r1,-2l1467,34r2,-2l1469,34r1,l1471,34r1,-2l1472,34r1,-2l1473,34r1,l1475,34r1,-2l1476,34r2,l1479,34r1,l1481,34r1,-2l1482,34r1,l1484,32r,2l1485,32r2,l1488,32r1,l1489,34r1,-4l1490,34r1,-2l1491,34r1,-2l1493,32r,2l1494,32r,2l1496,32r1,l1498,32r,2l1499,32r1,l1501,30r,2l1502,30r,2l1503,30r,2l1505,30r,2l1506,32r1,-2l1507,32r1,-2l1509,30r1,l1511,30r,2l1512,30r2,-2l1514,30r1,-2l1515,30r1,l1517,30r1,-2l1518,32r1,-4l1519,32r1,-4l1520,30r2,l1522,32r1,-2l1524,28r,2l1525,30r1,l1526,32r1,-2l1527,32r1,-2l1529,30r,2l1531,30r,2l1532,30r,2l1533,32r1,l1534,34r1,-2l1536,32r1,l1538,32r2,-2l1540,32r1,l1542,30r,2l1543,32r1,-2l1544,32r1,l1546,30r,2l1547,32r2,l1550,32r1,l1552,32r1,l1553,34r1,-2l1555,32r1,l1558,32r,2l1559,32r1,-2l1560,34r1,-2l1562,32r1,l1564,32r2,l1567,32r,2l1568,32r1,l1570,32r1,l1572,32r1,l1575,32r1,l1577,32r1,-2l1578,32r1,l1580,30r,2l1581,32r1,l1584,32r1,l1586,32r1,-2l1587,32r1,-2l1588,32r1,-2l1590,30r,2l1591,30r,2l1593,28r,4l1594,30r1,l1595,32r1,-4l1596,30r1,l1598,30r,2l1599,30r1,l1602,30r1,-2l1603,30r1,-2l1604,32r1,-4l1605,30r1,-2l1607,28r,2l1608,30r2,-2l1610,32r1,-4l1611,30r1,-2l1612,30r1,l1614,30r1,-2l1615,30r1,-2l1616,30r1,l1619,28r,2l1620,28r,2l1621,28r1,l1622,30r1,-2l1623,30r1,-2l1624,30r1,-4l1625,28r1,-2l1626,30r2,-4l1628,30r1,-2l1630,26r,2l1631,28r1,-2l1632,30r1,-2l1633,30r1,-4l1634,28r1,-2l1635,28r2,-2l1637,28r1,-2l1638,28r1,l1640,26r,2l1641,26r,2l1642,26r,2l1643,26r,2l1644,28r2,-2l1646,28r1,-2l1647,28r1,l1649,26r,2l1650,28r1,2l1652,28r1,l1653,30r2,l1656,28r,2l1657,32r1,-2l1658,32r1,-2l1659,32r1,-2l1660,32r1,l1663,32r1,l1665,30r,2l1666,32r1,l1667,34r1,-4l1668,32r1,l1670,32r2,l1673,30r,2l1674,32r1,l1676,30r,2l1677,30r,2l1678,32r1,-2l1679,32r2,-2l1681,32r1,-4l1682,32r1,-2l1683,32r1,-2l1685,30r1,l1686,32r1,-2l1688,30r2,l1690,32r1,-2l1692,30r1,-2l1693,32r1,-2l1694,32r1,-2l1696,30r1,-2l1697,30r2,l1699,32r1,-2l1701,32r1,-2l1702,32r1,-2l1703,32r1,-2l1704,32r1,l1707,32r1,-2l1708,32r1,-2l1709,32r1,l1711,32r1,l1713,30r,2l1714,30r,2l1716,30r,2l1717,32r1,l1719,30r,2l1720,32r1,l1722,30r,2l1723,30r,2l1725,30r,2l1726,30r,2l1727,30r,2l1728,30r,2l1729,30r,2l1730,28r,2l1731,30r,2l1732,30r2,l1735,30r1,l1736,32r1,-2l1738,30r,2l1739,30r,2l1740,30r1,l1743,30r,2l1744,28r,2l1745,28r,2l1746,28r1,-2l1747,28r1,-2l1748,28r1,-4l1749,26r1,-2l1750,26r2,-2l1752,25r1,-1l1753,25r1,-1l1754,25r1,-1l1755,26r1,-2l1757,23r,1l1758,23r,1l1760,22r1,l1762,21r,1l1763,18r,3l1764,18r,1l1765,18r,1l1766,16r,1l1767,16r,1l1769,16r1,l1771,16r,1l1772,16r1,l1774,16r1,l1776,16r2,-2l1779,16r1,l1781,14r,2l1782,16r1,l1784,16r1,l1787,16r,2l1788,16r,1l1789,16r,1l1790,17r,1l1791,17r,1l1792,16r,2l1793,17r,1l1794,17r,1l1796,18r1,l1797,21r1,-3l1799,19r,2l1800,19r,2l1801,21r1,-2l1802,21r2,-3l1804,22r1,-1l1805,22r1,-1l1806,22r1,-3l1807,22r1,-3l1808,21r1,-2l1809,21r1,l1810,22r1,-3l1811,22r2,-1l1814,21r,1l1815,21r1,-2l1816,21r1,l1818,19r,3l1819,19r,3l1820,19r,2l1822,18r,1l1823,19r,2l1824,18r,3l1825,18r,3l1826,19r,2l1827,21r1,-3l1828,19r1,2l1829,22r2,-4l1831,21r1,-3l1832,19r1,-2l1833,18r1,-1l1834,18r1,l1836,18r1,-1l1837,18r1,l1840,18r1,-2l1841,17r1,-1l1842,17r1,l1843,18r1,-1l1844,18r1,-1l1845,18r1,l1848,18r,1l1849,18r,3l1850,18r,3l1851,17r,4l1852,18r,3l1853,18r,3l1854,18r,3l1855,18r,1l1857,18r,1l1858,18r1,l1860,18r,1l1861,18r,1l1862,18r1,-1l1863,18r1,-2l1864,18r2,l1867,18r,1l1868,18r,1l1869,18r,1l1870,18r1,-1l1871,18r1,l1872,19r1,l1873,21r2,-2l1875,21r1,-2l1876,21r1,-2l1877,21r1,-3l1878,21r1,1l1880,22r1,-1l1881,22r1,l1884,21r,2l1885,22r1,l1887,21r,1l1888,22r1,l1889,23r1,-1l1890,23r1,-1l1893,22r1,l1895,21r,2l1896,21r,1l1897,22r,1l1898,19r,4l1899,22r2,l1902,22r,1l1903,22r1,1l1904,24r1,-2l1905,23r1,l1906,24r1,-1l1907,24r1,l1910,23r,1l1911,24r,1l1912,24r1,l1914,24r1,l1915,25r1,-2l1916,26r1,-2l1917,25r2,-1l1919,25r1,-1l1920,25r1,-1l1921,25r1,-1l1922,26r1,-2l1923,26r1,-1l1924,26r1,-1l1925,26r1,-2l1926,26r2,-1l1928,26r1,-1l1929,26r1,-2l1930,26r1,-1l1932,24r,2l1933,25r,1l1934,25r,1l1935,26r2,l1937,28r1,l1939,28r1,l1941,28r1,-2l1942,28r1,-2l1945,28r1,l1947,28e" filled="f" strokeweight=".04411mm">
                      <v:path arrowok="t" o:connecttype="custom" o:connectlocs="46038,42466;93663,42466;146050,39968;196850,47461;247650,47461;295275,57453;339725,44964;392113,34972;438150,24980;485775,44964;533400,39968;577850,47461;625475,57453;668338,47461;712788,74939;760413,64947;809625,44964;858838,54955;906463,57453;950913,39968;1003300,42466;1047750,44964;1093788,39968;1146175,44964;1192213,42466;1236663,14988;1290638,9992;1341438,9992;1384300,14988;1428750,22482;1474788,54955;1524000,44964;1570038,52457;1616075,22482;1665288,19984;1711325,27478;1758950,17486;1804988,22482;1849438,39968;1895475,59951;1949450,74939;2008188,84931;2058988,84931;2112963,69943;2160588,64947;2212975,74939;2265363,74939;2314575,84931;2370138,79935;2422525,74939;2479675,79935;2540000,74939;2589213,69943;2636838,79935;2692400,74939;2743200,79935;2790825,57453;2844800,44964;2892425,44964;2936875,52457;2981325,52457;3033713,62449;3081338,69943" o:connectangles="0,0,0,0,0,0,0,0,0,0,0,0,0,0,0,0,0,0,0,0,0,0,0,0,0,0,0,0,0,0,0,0,0,0,0,0,0,0,0,0,0,0,0,0,0,0,0,0,0,0,0,0,0,0,0,0,0,0,0,0,0,0,0"/>
                    </v:shape>
                    <v:shape id="Freeform 34" o:spid="_x0000_s1043" style="position:absolute;left:2756;top:6726;width:30909;height:3697;visibility:visible;mso-wrap-style:square;v-text-anchor:top" coordsize="1947,1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GgsQA&#10;AADbAAAADwAAAGRycy9kb3ducmV2LnhtbESPQWvCQBSE7wX/w/IEL1I32ioldRVRC0K9NO2hx0f2&#10;mYRm3y7ZNYn+elcQehxm5htmue5NLVpqfGVZwXSSgCDOra64UPDz/fH8BsIHZI21ZVJwIQ/r1eBp&#10;iam2HX9Rm4VCRAj7FBWUIbhUSp+XZNBPrCOO3sk2BkOUTSF1g12Em1rOkmQhDVYcF0p0tC0p/8vO&#10;RsFnd9Qzl514zu66m+8XdtyaX6VGw37zDiJQH/7Dj/ZBK3h5hfuX+AP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3RoLEAAAA2wAAAA8AAAAAAAAAAAAAAAAAmAIAAGRycy9k&#10;b3ducmV2LnhtbFBLBQYAAAAABAAEAPUAAACJAwAAAAA=&#10;" path="m,15r,l,17,1,15r,2l2,17,3,15r,2l4,15,5,13r,2l7,14r,1l8,14r,1l9,14r,1l10,14r,3l11,15r,2l12,15r,2l13,14r,3l15,17r1,-2l16,17r1,-3l17,17r1,-3l18,15r1,l19,17r1,l21,17r,1l22,17r,1l24,15r,2l25,15r,3l26,15r,3l27,18r1,-1l29,17r,1l30,17r,1l31,17r,1l33,15r,3l34,17r,1l35,17r,3l36,17r,3l37,17r,3l38,20r1,l40,20r,2l42,20r1,l44,20r,2l45,20r,1l46,20r,1l47,22r,1l48,22r,1l49,21r,1l51,21r,1l52,20r,1l53,20r,1l54,20r1,l55,21r1,-1l57,20r,2l59,20r1,1l61,20r,2l62,20r1,l64,20r1,-2l65,20r1,-2l66,20r2,-2l68,20r1,-3l69,21r1,-3l70,20r1,-3l71,18r1,-1l72,18r1,l74,17r,1l75,18r,2l77,18r,2l78,20r1,-2l79,20r1,l80,22r1,-2l82,20r1,l84,20r2,l86,21r1,l87,22r1,1l88,24r1,-1l89,26r1,-2l90,26r1,l91,28r1,l92,29r1,-2l93,28r2,1l95,30r1,-2l96,32r1,l97,33r1,-1l99,32r,1l100,32r,1l101,33r2,l103,36r1,l105,32r,1l106,32r,4l107,33r,3l108,33r,3l109,33r,3l110,33r,3l112,32r,4l113,33r,3l114,33r1,l115,36r1,-3l116,36r1,-3l117,36r1,-4l118,33r1,l121,32r1,-2l122,33r1,-1l123,33r1,-3l124,32r1,-2l126,30r,2l127,32r,1l128,29r,3l130,29r1,l131,30r1,l133,28r,4l134,28r,4l135,28r,2l136,28r1,l139,26r,2l140,26r,1l141,27r,1l142,26r,2l143,28r1,-2l144,28r1,l145,29r1,-1l148,28r,1l149,28r,1l150,29r,1l151,30r1,-1l152,32r1,-3l153,30r1,-1l154,30r2,l156,32r1,-3l157,30r1,-1l158,30r1,-1l159,30r1,-1l160,30r1,-1l161,30r1,l162,32r1,-2l165,30r,2l166,32r1,-2l167,32r1,-3l168,30r1,2l170,30r,2l171,30r1,l172,32r2,-2l174,32r1,l175,33r1,-3l176,33r1,-1l177,33r1,-1l179,32r,1l180,32r,4l181,33r2,l183,36r1,-3l184,36r1,l186,33r,3l187,32r,4l188,33r,3l189,32r1,l192,30r,2l193,30r,2l194,30r,2l195,30r,2l196,30r,2l197,30r,2l198,30r,2l200,29r,3l201,29r,1l202,29r,1l203,30r,2l204,28r1,-2l205,28r1,l207,26r2,-3l209,28r1,-5l210,26r1,-3l211,26r1,-3l213,22r,1l214,21r,2l215,20r,3l216,23r2,-1l218,23r1,-1l219,23r1,-1l220,24r1,-3l221,22r1,-1l222,22r1,l224,20r,1l225,18r,2l227,18r,2l228,18r,2l229,18r,2l230,18r1,l231,20r1,-3l232,18r1,-1l233,18r1,-1l234,18r2,-3l236,17r1,-2l237,17r1,-3l238,15r1,-2l239,17r1,-2l240,17r1,-3l241,17r1,-4l242,17r2,-3l244,15r1,-1l245,15r1,-3l246,14r1,-4l247,13r1,-1l248,13r1,-2l249,12r1,-1l250,13r1,-2l251,13r2,-3l253,12r1,-1l254,13r1,-2l255,13r1,-3l256,11r1,-2l257,12r1,-2l258,11r1,-3l259,10r1,-1l260,10r2,-2l262,10r1,-2l263,9r1,-1l265,9r,1l266,8r,2l267,8r,2l268,8r,1l269,6r,2l271,9r,1l272,8r,2l273,9r,2l274,8r,1l275,8r,2l276,9r,2l277,10r,1l278,10r,1l280,10r,1l281,10r,2l282,11r,3l283,10r,2l284,12r,1l285,13r,1l286,12r,1l287,13r2,-1l289,13r1,-2l290,13r1,-1l291,14r1,-1l292,14r1,-1l293,15r1,-1l294,17r1,-3l295,15r2,-1l297,15r1,l298,17r1,-2l299,17r1,1l301,17r,1l302,17r1,l303,18r1,-1l304,18r2,l306,20r1,-2l307,20r1,-3l308,18r1,-1l309,20r1,-2l310,20r1,l312,20r,2l313,18r,2l315,20r1,1l316,22r1,-1l317,22r1,-2l319,18r,2l320,18r,2l321,20r1,-2l322,20r2,-3l324,20r1,-3l325,20r1,-6l326,17r1,l327,18r1,-3l328,17r1,-3l329,18r1,-5l330,17r1,-4l331,14r2,-2l333,15r1,-4l334,13r1,-2l335,14r1,-3l336,12r1,-2l337,11r1,-1l338,11r1,-1l341,10r1,l343,10r,1l344,10r,2l345,10r1,2l346,13r1,l348,13r2,1l350,17r1,-3l352,14r,1l353,15r,2l354,15r,2l355,17r1,-2l356,18r1,l357,20r2,l360,18r,2l361,21r,2l362,21r,1l363,21r,2l364,21r,2l365,23r1,l366,24r2,-1l369,24r,2l370,24r,2l371,24r,2l372,26r,1l373,27r,1l374,28r,1l375,28r2,l378,28r,1l379,27r,1l380,28r1,-1l381,28r1,-1l382,28r1,l385,28r,2l386,29r,1l387,29r,1l388,30r,2l389,32r1,-2l390,32r1,-3l391,30r1,-1l392,30r2,-1l394,30r1,-1l395,30r1,l397,28r1,2l399,29r,1l400,29r,1l401,29r,3l403,30r,2l404,32r,1l405,32r,1l406,32r,1l407,32r,4l408,33r,3l409,36r,2l410,38r2,l413,38r,2l414,38r,1l415,38r,2l416,39r,1l417,38r,1l418,36r,2l419,36r,2l421,36r,2l422,38r,1l423,38r,1l424,39r,2l425,39r,2l426,41r,4l427,41r,1l428,40r,1l430,41r,1l431,41r,1l432,41r,4l433,41r,3l434,41r,1l435,41r,3l436,41r,4l438,45r1,-4l439,45r1,l441,44r,1l442,45r1,l443,46r1,-4l444,46r1,-2l447,41r,1l448,41r,3l449,39r,3l450,41r,1l451,41r,3l452,41r1,3l453,45r1,l454,46r2,-1l456,46r1,-1l457,46r1,-2l458,45r1,-4l459,42r1,2l461,41r,3l462,41r,1l463,41r,1l465,44r,1l466,44r,1l467,45r,1l468,46r1,-1l469,46r1,l470,48r1,-2l471,48r1,-2l472,49r2,-1l474,49r1,-3l475,48r1,1l477,48r,1l478,49r1,-1l479,50r1,-1l480,50r2,-1l482,50r1,l484,50r,2l485,50r1,l486,52r1,-3l487,50r1,-1l489,46r,3l491,41r,5l492,42r,4l493,42r,2l494,44r,1l495,41r,3l496,41r,1l497,44r,1l498,40r,2l500,40r,2l501,42r,2l502,41r,1l503,41r,3l504,41r,3l505,42r,3l506,45r1,-4l507,45r2,-1l509,45r1,1l510,48r1,-4l511,46r1,l512,49r1,l513,50r1,-1l514,50r1,-1l516,50r2,l519,49r,1l520,49r,1l521,49r,1l522,49r,3l523,52r1,-2l524,52r1,l525,54r2,l527,57r1,-3l528,55r1,4l530,57r,2l531,57r1,2l532,62r1,1l533,65r2,l535,67r1,1l536,70r1,l537,72r1,1l538,75r1,2l539,79r1,-3l541,80r1,l542,82r2,2l544,94r1,l545,98r1,-10l546,92r1,-1l547,95r1,-4l548,94r1,-2l549,97r1,-3l550,99r1,-6l551,99r2,-7l553,97r1,-11l554,95r1,-7l555,92r1,-6l556,89r1,-3l557,91r1,2l558,97r1,-11l559,90r1,1l560,99r2,-5l562,99r1,-5l563,99r1,-8l564,92r1,2l565,98r1,-17l566,88r1,3l567,102r1,-9l568,102r1,-9l569,102r2,-11l571,94r1,l572,95r1,-3l573,94r1,-2l574,94r1,-3l575,95r1,-4l576,92r1,-7l577,89r2,4l579,98r1,-1l580,99r1,-1l581,99r1,l582,101r1,-1l583,103r1,-8l584,100r1,-5l585,98r1,-10l586,92r2,-3l588,97r1,-3l589,99r1,-13l590,95r1,2l592,88r,9l593,84r,2l594,82r,7l595,86r,3l597,91r,6l598,91r,4l599,89r,3l600,89r,5l601,80r,2l602,76r,4l603,74r,2l604,71r,1l606,72r,2l607,70r,3l608,70r,1l609,71r,2l610,70r,3l611,72r,2l612,74r,2l613,77r,4l615,83r,3l616,86r,3l617,86r,5l618,92r,1l619,92r,7l620,92r,3l621,95r,8l623,97r,5l624,99r,2l625,103r,4l626,107r,10l627,98r,3l628,101r,6l629,97r,2l630,92r,6l632,92r,2l633,92r,5l634,84r,17l635,86r,2l636,84r1,-3l637,82r1,l638,83r1,-1l639,83r2,-2l641,82r1,-1l642,82r1,2l643,89r1,-8l644,82r1,6l645,93r1,-7l646,91r1,3l647,99r1,-5l650,95r,5l651,93r,6l652,99r,8l653,95r,7l654,90r,7l655,86r,6l656,84r,2l657,80r,2l659,79r,4l660,82r,2l661,84r,1l662,86r,2l663,88r,2l664,90r,4l665,92r,2l666,94r,3l668,97r,1l669,99r,3l670,99r,1l671,99r,8l672,107r,2l673,115r,3l674,123r,6l676,103r,16l677,102r,5l678,92r,5l679,94r,6l680,97r,3l681,99r1,l682,101r1,-6l683,97r2,-8l685,93r1,-7l687,82r,4l688,83r1,-2l689,82r1,-2l690,81r1,-2l691,80r1,-4l694,76r,3l695,72r,4l696,74r,2l697,75r,1l698,77r,3l699,76r,1l700,80r,2l701,85r,1l703,86r,2l704,89r,3l705,92r,5l706,93r,2l707,95r,9l708,93r,11l709,99r,8l710,101r,1l712,99r,3l713,107r,4l714,107r,2l715,111r1,5l716,117r1,-3l717,117r1,-6l718,117r2,-10l720,112r1,-11l721,107r1,-10l722,99r1,-1l723,99r1,-5l724,97r1,-5l726,90r,4l727,89r,3l729,90r,4l730,86r,3l731,86r,3l732,84r,2l733,85r,1l734,86r1,-4l735,84r1,-2l736,84r2,l738,86r1,-2l740,84r,2l741,84r,2l742,83r,2l743,82r,2l744,81r,3l745,80r,1l747,80r1,l749,79r,1l750,77r,3l751,75r,1l752,74r,1l753,72r,2l754,68r,3l756,70r,1l757,70r,2l758,70r,1l759,67r,3l760,67r,3l761,65r,2l762,62r,1l764,62r,3l765,59r,3l766,57r,2l767,53r,2l768,53r1,-3l770,42r,10l771,38r,4l773,36r1,l775,32r,1l776,30r,6l777,30r,2l778,29r,3l779,30r1,l780,32r2,l782,33r1,l783,36r1,-3l784,38r1,-2l785,38r1,l786,41r1,4l787,50r1,-1l788,53r1,1l789,63r2,-4l791,61r1,4l792,72r1,-10l793,80r1,-8l794,84r1,-25l795,72r1,-5l796,72r1,-4l797,74r1,-10l798,72r2,-11l800,63r1,-1l801,64r1,-11l802,63r1,-11l803,55r1,-5l805,52r,2l806,46r,4l807,45r,3l809,42r,4l810,46r,2l811,48r1,-2l813,46r,3l814,46r,3l815,48r,2l817,52r,1l818,46r,4l819,50r,4l820,57r,8l821,53r,20l822,65r,7l823,67r,4l824,64r,6l826,65r,5l827,70r,6l828,75r,10l829,62r,20l830,63r,7l831,59r,4l832,59r,6l833,57r,4l835,57r,2l836,62r1,-3l837,62r1,-5l838,59r1,-2l839,61r1,-6l840,57r1,-3l841,59r1,-5l844,52r,1l845,52r,3l846,53r,2l847,54r,1l848,55r,4l849,59r,2l850,57r,5l851,61r,2l853,62r,1l854,64r,6l855,63r,4l856,62r,3l857,72r,2l858,80r,1l859,76r,6l861,84r,10l862,82r,1l863,86r,3l864,83r,3l865,80r,2l866,76r,3l867,73r,3l868,72r,2l870,65r,3l871,57r,6l872,57r,2l873,49r,5l874,45r,1l875,44r,1l876,38r,2l877,36r,2l879,33r,3l880,36r1,2l881,39r1,-3l883,36r,2l884,36r,2l885,38r,4l886,30r,6l888,30r,2l889,30r1,2l890,33r1,-1l891,36r1,l893,36r1,l894,39r1,-1l895,41r2,l898,39r,1l899,41r,4l900,46r,3l901,45r,3l902,40r,5l903,45r,4l905,49r,1l906,53r,1l907,41r,4l908,46r,3l909,45r,1l910,41r,4l911,41r1,-5l912,46r2,-13l914,38r1,-6l915,33r1,-7l916,28r1,-5l917,26r1,-3l918,26r1,l919,28r1,l920,30r1,l921,32r2,-3l923,32r1,l925,33r,3l926,38r,2l927,40r,4l928,44r,2l929,46r,4l930,50r2,l932,52r1,-3l933,52r1,l934,53r1,l935,55r1,l937,57r,4l938,62r,1l939,59r,3l941,59r,3l942,59r,3l943,63r,1l944,63r1,-4l945,63r1,-4l946,61r1,-2l947,61r1,1l948,64r2,-1l950,64r1,-3l951,65r1,-4l952,63r1,2l953,72r1,-4l954,72r1,-9l955,74r1,-13l956,62r2,2l958,65r1,-8l959,62r1,-12l960,62r1,-8l961,55r1,-7l962,53r1,1l963,55r1,-9l964,50r1,-4l965,50r2,-1l967,50r1,l968,53r1,-1l969,53r1,-3l970,55r1,-2l971,54r1,-1l972,54r1,-1l973,57r1,l976,57r,2l977,59r,3l978,62r,2l979,63r1,1l980,67r1,-2l981,74r1,-2l982,76r1,-8l983,74r2,-4l985,74r1,1l987,74r1,l988,79r1,3l989,84r1,l990,91r1,-6l991,92r1,2l992,97r2,-5l994,94r1,-6l995,91r1,-1l996,97r1,l997,99r1,-4l998,100r1,-17l999,90r1,2l1000,98r2,-12l1002,100r1,-19l1003,91r1,-5l1004,91r1,-8l1005,88r1,-4l1006,91r1,-7l1008,81r,1l1009,75r,7l1011,70r,3l1012,63r,9l1013,68r,2l1014,67r1,-4l1015,65r1,-6l1016,62r1,-5l1017,59r1,-5l1018,55r2,-5l1020,52r1,-2l1021,52r1,-3l1022,50r1,-4l1023,50r1,-4l1024,50r1,-1l1026,49r,1l1027,49r,1l1029,49r,1l1030,49r1,l1031,50r1,-2l1032,50r1,l1033,52r1,-3l1034,52r1,-3l1035,53r1,-3l1036,53r2,-3l1038,52r1,-3l1039,50r1,l1041,49r1,l1042,50r1,-1l1044,49r2,l1046,52r1,-3l1047,50r1,-1l1048,50r1,-1l1049,50r1,-2l1050,49r1,-4l1052,45r,3l1053,48r2,-2l1055,48r1,-2l1056,49r1,-3l1057,49r1,-4l1058,46r1,-1l1059,46r1,-2l1060,46r1,-2l1061,45r1,l1064,40r,2l1065,39r,2l1066,38r,3l1067,41r1,-1l1068,41r1,-2l1069,41r1,-2l1070,40r1,-4l1071,38r2,-2l1073,38r1,-6l1074,33r1,-3l1075,32r1,-2l1076,32r1,-2l1077,32r1,-3l1078,30r1,-2l1080,28r2,-4l1082,27r1,1l1084,23r,3l1085,23r1,3l1087,21r,3l1088,20r,1l1089,18r,2l1091,17r,3l1092,15r,2l1093,17r1,l1095,18r,2l1096,17r,1l1097,14r,1l1099,10r,3l1100,12r,2l1101,13r1,l1102,14r1,-1l1104,12r,1l1105,11r,2l1106,10r2,1l1108,13r1,-4l1109,10r1,1l1111,9r,1l1112,10r,1l1113,8r,2l1114,6r,2l1115,8r2,1l1117,10r1,l1119,8r1,-4l1121,6r,4l1122,9r,1l1123,6r,2l1124,8r2,l1127,4r,2l1128,4r1,l1129,8r1,-6l1130,4r1,-2l1131,4r1,-2l1132,4r1,-3l1133,2r2,-2l1135,2r1,-1l1136,4r1,-4l1137,2r1,-2l1138,2r1,-2l1140,r,2l1141,1r,7l1143,6r,2l1144,4r,4l1145,8r1,l1146,10r1,-1l1148,10r,1l1149,12r,1l1150,12r2,-2l1152,13r1,-1l1153,13r1,-1l1154,14r1,-3l1155,13r1,l1156,14r1,-1l1157,17r1,-4l1158,15r1,3l1161,18r1,2l1163,18r,2l1164,21r,2l1165,21r,3l1166,23r,3l1167,26r,2l1168,27r,3l1170,28r,4l1171,38r1,3l1172,42r1,3l1174,45r,3l1175,48r,5l1176,49r,5l1177,50r,7l1179,55r,4l1180,57r1,-8l1181,57r1,-5l1182,57r1,-5l1184,54r,5l1185,59r,4l1187,64r,4l1188,63r,19l1189,64r,10l1190,76r,5l1191,75r,6l1192,80r,14l1193,93r,7l1194,101r,9l1196,89r,15l1197,92r,5l1198,70r,14l1199,71r,2l1200,73r,3l1201,67r,7l1202,63r,4l1203,62r,5l1205,59r,3l1206,59r,2l1207,59r,2l1208,57r,2l1209,59r,2l1210,62r1,-3l1211,61r1,-2l1212,61r2,2l1214,64r1,-3l1215,63r1,4l1216,70r1,-5l1217,71r1,l1218,73r1,-1l1219,75r1,-1l1220,82r1,-1l1221,82r2,-2l1223,82r1,2l1224,94r1,l1225,99r1,-4l1226,99r1,l1227,100r1,2l1228,123r1,-6l1229,128r1,-16l1230,115r2,2l1232,119r1,-20l1233,107r1,-9l1234,115r1,-30l1235,92r1,-6l1236,90r1,-6l1237,85r1,-8l1238,83r2,-11l1240,76r1,-6l1241,73r1,-5l1242,70r1,-5l1243,68r1,-1l1244,68r1,-3l1245,67r1,-2l1246,67r1,-2l1247,70r2,l1250,68r,2l1251,72r,3l1252,75r,6l1253,80r1,-1l1254,82r1,l1256,84r,1l1258,85r,3l1259,90r,1l1260,93r,1l1261,94r,4l1262,97r,7l1263,102r,2l1264,103r,8l1265,112r,5l1267,117r,2l1268,111r,10l1269,108r,9l1270,104r,6l1271,107r,4l1272,102r,2l1273,101r,2l1274,99r,2l1276,99r,2l1277,94r,1l1278,92r,1l1279,94r1,l1280,97r1,-5l1281,93r1,1l1282,98r2,-3l1284,98r1,-1l1285,98r1,-4l1286,98r1,1l1287,101r1,-2l1289,99r,2l1290,102r,5l1291,102r,1l1293,102r,5l1294,104r,7l1295,114r,7l1296,115r,4l1297,117r,4l1298,119r,6l1299,121r,4l1300,126r,22l1302,118r,12l1303,118r,9l1304,107r,5l1305,101r,7l1306,101r,3l1307,98r,1l1308,97r,1l1309,92r,3l1311,89r,3l1312,85r,3l1313,79r,4l1314,74r,2l1315,72r,2l1316,68r,4l1317,65r,3l1318,64r,3l1320,62r,1l1321,61r,2l1322,62r,1l1323,62r,1l1324,62r,1l1325,59r,3l1326,57r,4l1328,61r,1l1329,59r,3l1330,57r,2l1331,57r,2l1332,57r,2l1333,57r1,l1334,61r1,-2l1337,61r,1l1338,61r,1l1339,61r,2l1340,62r1,-5l1341,59r1,-2l1342,59r1,-4l1343,57r1,-3l1346,52r,2l1347,49r,1l1348,48r,2l1349,48r,1l1350,46r,3l1351,41r,3l1352,41r,4l1353,41r,1l1355,41r,1l1356,40r,1l1357,41r1,l1358,42r1,-1l1360,40r,1l1361,41r,3l1362,46r,3l1364,46r,2l1365,48r,2l1366,50r,5l1367,57r1,l1369,57r,2l1370,59r,3l1371,62r2,-5l1373,59r1,l1374,62r1,1l1376,57r,5l1377,50r,7l1378,54r1,-1l1379,54r2,-4l1381,53r1,-3l1382,53r1,-3l1383,53r1,-3l1384,53r1,-4l1385,50r1,-1l1386,50r1,-1l1387,50r1,-1l1388,50r2,-1l1390,53r1,-3l1391,53r1,l1393,53r,1l1394,54r1,l1395,55r1,-1l1396,55r1,2l1397,59r2,l1399,61r1,-4l1400,59r1,-2l1401,59r1,-2l1402,59r1,-2l1403,59r1,-2l1404,59r1,l1406,59r2,l1408,62r1,-5l1409,59r1,-6l1410,59r1,-6l1412,52r,1l1413,53r,1l1414,52r,1l1415,50r,3l1417,52r,1l1418,50r,3l1419,53r,2l1420,52r,2l1421,53r,1l1422,54r,1l1423,54r,3l1425,55r,2l1426,54r,3l1427,54r,1l1428,54r,3l1429,53r,2l1430,57r1,l1432,57r,2l1434,59r,2l1435,57r,5l1436,57r,2l1437,57r,4l1438,54r,1l1439,55r,2l1440,54r,3l1441,57r2,-3l1443,57r1,-3l1444,57r1,-3l1445,57r1,-4l1446,54r1,-1l1448,54r1,l1450,53r,1l1452,54r1,-1l1453,54r1,-4l1454,54r1,-2l1456,50r,3l1457,49r,1l1458,49r1,l1461,48r,2l1462,45r,3l1463,45r,1l1464,45r,3l1465,46r,3l1466,46r,2l1467,46r,3l1469,48r,1l1470,50r,3l1471,49r,1l1472,50r1,l1474,50r1,2l1475,53r1,-1l1476,54r2,-2l1478,53r1,-3l1479,53r1,-3l1481,49r,1l1482,48r,1l1483,49r,1l1484,49r1,-3l1485,48r2,-2l1488,44r,1l1489,45r,1l1490,44r,1l1491,41r,1l1492,39r,2l1493,38r,2l1494,38r,3l1496,36r,2l1497,36r,2l1498,33r,3l1499,32r,1l1500,30r,3l1501,30r,2l1502,29r,1l1503,28r,1l1505,28r,1l1506,28r,2l1507,26r,2l1508,24r,2l1509,26r1,-3l1510,26r1,-2l1511,26r1,-2l1512,26r2,-2l1514,26r1,-3l1516,22r,1l1517,20r,2l1518,21r,1l1519,20r,3l1520,21r,1l1522,20r,1l1523,20r,3l1524,20r,1l1525,20r,3l1526,20r,3l1527,22r,1l1528,21r,1l1529,21r,1l1531,20r,3l1532,22r1,-2l1533,22r1,-1l1534,24r1,-2l1535,23r1,l1536,24r1,-1l1538,23r2,-1l1540,23r1,-1l1541,23r1,-1l1542,23r1,-1l1543,23r1,-2l1544,23r1,-1l1545,23r1,-1l1546,23r1,-2l1547,23r2,l1550,24r,2l1551,26r1,-3l1552,26r1,l1554,24r,2l1555,26r1,-2l1556,27r2,-3l1558,26r1,-3l1559,26r1,-3l1560,24r1,-1l1561,24r1,-1l1562,24r1,-2l1563,23r1,-1l1564,23r2,-1l1566,23r1,-2l1567,23r1,-1l1568,23r1,-3l1569,21r1,-1l1571,18r,3l1572,18r,2l1573,20r2,l1576,20r1,-2l1577,20r1,-2l1579,17r,1l1580,17r,1l1581,17r,1l1582,17r2,-2l1584,17r1,-2l1585,17r1,-2l1587,13r,2l1588,14r,1l1589,13r,2l1590,13r1,l1591,15r2,-2l1593,14r1,-2l1595,12r,1l1596,10r,3l1597,11r,2l1598,10r1,-1l1599,10r1,-2l1600,9r2,l1602,10r1,-2l1603,9r1,-1l1604,9r1,l1605,10r1,-1l1607,8r,1l1608,6r,2l1610,8r1,-4l1611,8r1,-2l1612,8r1,-4l1613,8r1,-4l1614,6r1,-2l1615,6r1,-2l1616,6r1,-2l1617,8r2,-4l1620,6r,2l1621,6r,2l1622,6r,2l1623,6r1,-2l1624,6r1,-2l1625,8r1,l1628,4r,2l1629,6r,2l1630,6r,2l1631,4r,4l1632,8r1,l1634,8r1,-4l1635,8r2,-2l1637,8r1,-4l1638,8r1,l1640,8r1,l1641,9r1,l1643,8r,2l1644,9r,1l1646,9r,1l1647,10r,2l1648,11r,1l1649,11r,1l1650,10r,3l1651,10r,2l1652,12r,1l1653,11r,2l1655,11r,2l1656,11r,2l1657,12r,2l1658,13r,2l1659,14r,1l1660,15r,2l1661,17r2,l1664,17r,1l1665,17r1,l1666,18r1,-1l1667,18r1,l1668,20r1,-2l1669,20r1,-2l1672,17r,3l1673,18r1,l1674,20r1,-2l1675,20r1,-3l1676,20r1,-2l1677,20r1,-2l1678,20r1,-3l1679,20r2,-2l1681,20r1,l1683,18r,2l1684,20r1,-2l1685,20r1,l1687,18r,2l1688,18r,2l1690,20r1,l1691,21r1,l1693,21r,1l1694,22r,1l1695,23r,1l1696,23r,1l1697,23r,1l1699,26r1,-3l1700,24r1,-1l1702,23r,1l1703,23r,3l1704,24r,2l1705,24r,2l1707,23r,3l1708,24r,2l1709,26r1,l1710,27r1,-1l1711,28r1,-2l1712,27r1,-1l1713,27r1,-3l1714,26r2,-3l1716,26r1,-3l1718,26r,1l1719,24r,2l1720,23r1,l1721,26r1,-3l1722,24r1,-1l1725,22r,1l1726,22r,1l1727,23r1,-1l1728,24r1,-3l1729,23r1,-1l1730,23r1,l1732,22r,2l1734,22r,1l1735,22r,1l1736,23r1,l1737,26r1,-6l1738,23r1,-1l1739,23r1,-3l1740,21r1,-1l1741,22r2,-1l1743,22r1,-2l1744,22r1,-2l1745,21r1,-1l1746,21r1,-1l1747,21r1,-1l1748,21r1,-3l1749,20r1,-2l1750,20r2,-2l1752,20r1,-2l1753,20r1,-2l1754,20r1,-2l1755,20r1,-2l1756,20r1,-2l1758,18r,2l1760,17r,1l1761,18r1,-1l1762,18r1,-1l1763,18r1,-1l1764,18r1,-3l1765,17r1,-3l1766,17r1,-4l1767,15r2,-1l1770,12r,1l1771,12r,2l1772,13r1,-1l1773,13r1,-1l1774,13r1,-1l1775,13r1,-2l1776,12r2,l1778,13r1,-2l1779,12r1,-2l1780,11r1,l1781,12r1,l1782,13r1,-2l1783,13r1,-1l1784,13r1,-1l1785,13r2,-2l1787,14r1,-3l1788,13r1,-2l1789,12r1,l1790,14r1,-2l1791,13r1,l1792,14r1,-1l1794,14r,1l1796,14r,1l1797,15r,2l1798,17r,3l1799,18r1,l1801,18r1,l1802,20r2,l1805,20r1,l1807,20r1,l1808,21r1,-1l1809,22r1,-2l1810,22r1,-2l1811,22r2,-2l1813,22r1,-2l1814,24r1,-4l1815,21r1,-1l1816,21r1,1l1818,21r,2l1819,20r,1l1820,20r,1l1822,21r,1l1823,20r1,l1824,21r1,-1l1825,21r1,1l1826,23r1,-2l1827,22r1,-2l1828,22r1,-2l1829,22r2,-2l1831,21r1,l1832,23r1,-3l1833,22r1,-2l1834,22r1,-2l1835,22r1,-2l1836,22r1,1l1838,21r,2l1840,22r1,1l1842,22r,1l1843,22r,1l1844,23r,1l1845,23r,3l1846,24r,2l1848,26r1,l1850,26r,2l1851,26r,1l1852,27r1,-1l1853,27r1,l1854,28r1,-1l1855,29r2,-1l1857,29r1,-2l1858,28r1,-2l1860,26r,1l1861,27r1,l1862,28r1,-4l1863,26r1,-2l1864,26r2,1l1866,28r1,-2l1867,27r1,-1l1868,27r1,-1l1869,27r1,-3l1870,27r1,-1l1871,27r1,-1l1872,29r1,-1l1873,30r2,-2l1875,30r1,-2l1877,28r1,-2l1878,28r1,l1880,28r,1l1881,28r,1l1882,27r,1l1884,26r,2l1885,27r,1l1886,26r,1l1887,26r,2l1888,28r1,-2l1889,27r1,1l1891,28r2,-2l1893,28r1,-1l1894,29r1,-2l1895,29r1,-3l1896,27r1,-1l1897,28r1,l1899,27r,1l1901,26r,2l1902,28r,4l1903,29r,1l1904,28r,1l1905,27r,2l1906,27r,3l1907,29r,1l1908,29r2,l1910,30r1,-1l1911,30r1,-2l1912,29r1,1l1913,32r1,-2l1914,33r1,-3l1915,32r1,-2l1917,28r,4l1919,30r,2l1920,30r,3l1921,30r,2l1922,30r,2l1923,28r,2l1924,30r1,l1925,32r1,-2l1926,32r2,l1929,29r,3l1930,30r,2l1931,30r1,l1932,32r1,-2l1933,33r1,-1l1934,33r1,-1l1935,33r2,-1l1937,33r1,l1939,30r,2l1940,32r,1l1941,30r,2l1942,30r,2l1943,30r,2l1945,30r1,l1947,29e" filled="f" strokeweight=".04411mm">
                      <v:path arrowok="t" o:connecttype="custom" o:connectlocs="47625,42466;101600,49960;152400,79935;203200,72441;254000,74939;307975,74939;357188,44964;403225,32474;449263,24980;496888,44964;547688,24980;601663,67445;650875,94923;700088,109911;747713,119903;798513,102417;849313,167365;895350,229814;941388,209830;985838,237308;1033463,232312;1077913,234810;1125538,247300;1174750,209830;1222375,104915;1270000,157373;1317625,157373;1363663,189846;1411288,74939;1458913,69943;1508125,159871;1554163,157373;1601788,187348;1649413,124899;1700213,94923;1754188,27478;1806575,4996;1858963,94923;1906588,167365;1951038,319741;2000250,232312;2046288,247300;2090738,162369;2139950,119903;2189163,134891;2238375,147381;2286000,134891;2339975,124899;2389188,69943;2435225,59952;2486025,57454;2538413,24980;2589213,9992;2641600,42466;2692400,57454;2743200,59952;2790825,44964;2838450,32474;2892425,52458;2941638,67445;2992438,67445;3040063,79935" o:connectangles="0,0,0,0,0,0,0,0,0,0,0,0,0,0,0,0,0,0,0,0,0,0,0,0,0,0,0,0,0,0,0,0,0,0,0,0,0,0,0,0,0,0,0,0,0,0,0,0,0,0,0,0,0,0,0,0,0,0,0,0,0,0"/>
                    </v:shape>
                    <v:shape id="Freeform 35" o:spid="_x0000_s1044" style="position:absolute;left:2756;top:19490;width:30909;height:1448;visibility:visible;mso-wrap-style:square;v-text-anchor:top" coordsize="1947,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uEsQA&#10;AADbAAAADwAAAGRycy9kb3ducmV2LnhtbESPQWvCQBSE74X+h+UVetNNLRWJrmIDSkvbQ1Xw+sg+&#10;k2D2bdh9mvjvu4VCj8PMfMMsVoNr1ZVCbDwbeBpnoIhLbxuuDBz2m9EMVBRki61nMnCjCKvl/d0C&#10;c+t7/qbrTiqVIBxzNFCLdLnWsazJYRz7jjh5Jx8cSpKh0jZgn+Cu1ZMsm2qHDaeFGjsqairPu4sz&#10;8PH5vj0XN5a+e92Eyhdfh8tRjHl8GNZzUEKD/If/2m/WwPML/H5JP0Av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l7hLEAAAA2wAAAA8AAAAAAAAAAAAAAAAAmAIAAGRycy9k&#10;b3ducmV2LnhtbFBLBQYAAAAABAAEAPUAAACJAwAAAAA=&#10;" path="m,7l,6,,7,1,5r,1l2,6r,1l3,6r,1l4,6r,1l5,6r,1l7,5r,1l8,5r,1l9,7,10,6r,1l11,6r,1l12,6r,2l13,7,15,6r,1l16,6,17,5r,2l18,2r,4l19,5r,2l20,5r,2l21,4r,3l22,2r,4l24,5r,1l25,5r,1l26,4r,2l27,5r,1l28,5r,1l29,7r,2l30,7r,2l31,8r,2l33,9r,1l34,8r,1l35,8r1,1l37,8r,1l38,9r1,l39,11,40,8r,1l42,9r,1l43,9r,4l44,10r,4l45,10,46,9r,2l47,10r,1l48,10,49,9r,1l51,8r,2l52,9r,1l53,9,54,8r,1l55,8r,2l56,8r,1l57,8r,1l59,8r,1l60,9r1,l62,7r,2l63,9,64,7r,2l65,7r,1l66,7,68,6r,2l69,2r,6l70,5r,2l71,5r1,l72,6,73,4r,1l74,4r,1l75,1r,4l77,2r1,2l78,6,79,1r,3l80,6,81,5r1,l82,6,83,4r,2l84,6r,1l86,7r1,l87,8,88,7r,1l89,9r,1l90,9r,2l91,9r,1l92,10r,1l93,11r,2l95,13r1,l96,15r1,-1l97,16r1,2l99,17r,1l100,17r,2l101,17r,1l103,17r,1l104,18r1,-1l105,20r1,-1l106,22r1,l107,23r1,-1l108,23r1,-1l110,23r,2l112,25r1,-1l113,25r1,-2l114,25r1,-1l115,25r1,-2l116,24r1,l118,24r,1l119,22r,2l121,22r,3l122,22r,3l123,23r1,l124,25r1,-2l125,24r1,-2l126,23r1,-1l127,24r1,-1l128,24r2,-5l130,23r1,-4l131,22r1,-2l133,18r,2l134,18r,1l135,18r,1l136,19r,1l137,18r,2l139,18r,2l140,18r,1l141,18r,1l142,18r,2l143,18r1,l145,17r,2l146,18r,1l148,18r,1l149,18r,1l150,19r,1l151,19r,3l152,19r,3l153,19r,3l154,18r,1l156,20r,2l157,18r,4l158,18r,1l159,18r,2l160,18r,1l161,18r,4l162,18r,4l163,18r2,1l165,22r1,-3l166,22r1,l167,23r1,-4l168,22r1,-3l169,20r1,l171,19r,1l172,20r,3l174,22r,2l175,22r1,l176,23r1,-1l178,20r,2l179,20r,3l180,23r,1l181,20r,4l183,22r,2l184,22r,3l185,22r,2l186,22r1,-2l187,22r1,-3l188,20r1,l189,24r1,-2l190,23r2,-3l192,22r1,-4l193,22r1,-2l194,22r1,-4l195,20r1,-2l196,22r1,-4l197,20r1,-1l200,19r,1l201,19r,1l202,19r,3l203,19r,1l204,17r,1l205,17r,1l206,17r,2l207,17r,1l209,16r,2l210,17r,1l211,18r1,l213,17r,1l214,17r,1l215,14r,3l216,15r,1l218,16r,1l219,15r,1l220,15r,3l221,16r,2l222,15r,2l223,15r,1l224,13r,3l225,13r,1l227,13r,2l228,13r,2l229,13r1,l230,15r1,-2l231,15r1,-4l233,9r,2l234,9r,2l236,10r,1l237,9r,1l238,9r,1l239,9r,1l240,8r,1l241,9r,2l242,8r,1l244,7r,1l245,7r,2l246,7r,1l247,7r,2l248,6r,1l249,6r,3l250,7r1,-1l251,7r2,-2l253,6r1,-1l254,7r1,-1l255,7r1,-2l256,7r1,-1l257,7r1,-3l258,6r1,-4l259,4r1,l260,5r2,-1l262,6r1,-1l263,7r1,-5l264,5r1,-3l265,4r1,-2l266,4r1,-2l268,1r,1l269,2r,2l271,2r,2l272,2r1,l273,5r1,-3l274,6r1,-4l275,6r1,-1l276,6r1,-2l277,5r1,-1l278,6r2,l280,9r1,-2l282,7r,1l283,6r,3l284,9r1,-3l285,9r1,-1l286,9r1,-1l287,9r2,l290,7r,2l291,7r,2l292,8r,1l293,7r,2l294,9r,1l295,9r,2l297,9r,1l298,9r,2l299,10r1,-2l300,10r1,-2l301,11r1,-2l302,11r1,-2l304,9r,4l306,10r,4l307,14r,1l308,11r,3l309,10r,1l310,10r1,-1l311,11r1,-1l312,13r1,l315,14r,1l316,13r,2l317,14r,1l318,11r,5l319,9r,2l320,13r1,l322,11r,2l324,9r,2l325,9r,2l326,13r1,-3l327,11r1,-1l328,11r1,-2l329,10r1,-3l330,9r1,-2l331,8r2,-1l334,6r,1l335,6r,1l336,6r1,-4l337,6r1,-2l338,6r1,-2l339,6r2,-4l341,6r1,-4l342,4r1,1l343,6r1,-2l344,6r1,-4l346,2r,2l347,2r,2l348,2r2,l350,4r1,-2l351,6r1,-4l352,4r1,-2l353,4,354,r,1l355,r,4l356,4r,2l357,4r,1l359,6r,1l360,5r,1l361,5r,2l362,4r,2l363,6r,1l364,5r,2l365,6r,1l366,7r,1l368,6r,2l369,8r,1l370,10r,1l371,9r,4l372,11r,2l373,13r,1l374,11r,4l375,11r2,l377,13r1,l378,14r1,-1l379,14r1,-1l380,14r1,1l381,17r1,-2l383,13r,2l385,14r,1l386,15r,3l387,17r,1l388,15r,2l389,15r,3l390,14r,2l391,15r,1l392,14r,2l394,14r,1l395,11r,2l396,11r,2l397,11r,3l398,11r,2l399,13r,1l400,13r1,l401,14r2,-1l403,15r1,l404,16r1,-1l405,17r1,-2l406,16r1,-1l407,16r1,l409,15r1,l410,17r2,l412,18r1,-1l413,18r1,l414,19r1,-1l415,19r1,-1l417,18r,4l418,18r1,1l419,20r2,-1l421,22r1,-3l422,22r1,l424,20r,2l425,22r,1l426,23r,2l427,23r,2l428,22r,2l430,24r,1l431,24r,1l432,25r1,1l433,28r1,-3l434,28r1,-2l435,28r1,-2l436,28r2,l439,25r,1l440,28r1,l442,28r,3l443,28r1,l444,31r1,-3l447,28r1,l449,25r,3l450,26r,2l451,25r1,1l452,28r1,-3l453,26r1,l454,28r2,-3l456,28r1,-6l457,25r1,-2l459,19r,1l460,19r,3l461,20r,2l462,18r,2l463,22r,1l465,20r1,2l467,22r1,l469,19r,3l470,20r,2l471,20r,2l472,22r,1l474,18r,1l475,18r,4l476,20r,2l477,22r1,-2l479,19r,3l480,20r,3l482,22r1,-3l483,20r1,-1l484,20r1,-2l486,18r1,l487,20r1,-2l488,20r1,-2l491,18r,2l492,18r,1l493,17r,1l494,17r,1l495,18r1,l496,20r1,-2l498,18r,1l500,16r,1l501,16r,1l502,16r,2l503,16r,2l504,17r,1l505,16r,1l506,16r,2l507,15r2,l509,17r1,-1l511,15r1,-1l512,18r1,-2l513,18r1,-1l514,18r1,-1l515,18r1,l516,19r2,-1l519,17r,1l520,18r,1l521,16r,4l522,18r1,-3l523,16r1,-1l524,18r1,-3l525,17r2,-2l528,17r,1l529,15r,1l530,16r,2l531,15r,2l532,16r1,-3l533,15r2,1l536,16r1,-1l537,17r1,-2l538,17r1,-2l539,16r1,l541,15r,2l542,15r,1l544,17r,1l545,15r,1l546,17r1,-1l547,18r1,-1l548,18r1,l550,16r,1l551,17r,1l553,18r1,-2l554,17r1,-2l555,18r1,-2l556,18r1,-1l557,18r1,-2l558,18r1,-1l559,18r1,-3l560,16r2,1l562,18r1,l564,17r,1l565,17r,1l566,15r,2l567,15r,1l568,15r,1l569,15r2,-1l571,16r1,-1l573,15r,3l574,15r,1l575,15r,2l576,15r,1l577,15r,2l579,14r,1l580,15r1,l581,18r1,-3l582,17r1,-2l584,13r,4l585,13r,2l586,14r,1l588,14r,1l589,14r,1l590,15r1,-1l591,15r1,-4l592,15r1,-5l593,11r1,l594,13r1,l597,11r,2l598,13r,1l599,11r,3l600,10r,3l601,11r,2l602,9r,4l603,9r,2l604,10r2,-1l606,10r1,-1l607,11r1,-2l608,10r1,1l609,13r1,-4l610,10r1,-1l611,10r1,-1l612,13r1,-3l613,11r2,-3l615,11r1,-2l617,9r1,1l619,8r,3l620,10r,1l621,9r,1l623,9r,4l624,11r,2l625,10r,5l626,9r,6l627,13r1,l629,13r,1l630,14r,2l632,16r,1l633,16r,1l634,15r,2l635,17r,1l636,18r,1l637,18r,4l638,19r,1l639,20r,2l641,18r,1l642,18r,6l643,19r,3l644,20r,2l645,19r,3l646,22r1,1l647,24r1,-2l650,22r,2l651,23r,1l652,22r,2l653,22r,2l654,22r,1l655,22r1,l656,23r1,1l657,25r2,l659,26r1,l661,25r,1l662,26r,2l663,26r,5l664,28r,3l665,26r,2l666,28r2,l668,31r1,-3l669,31r1,-3l671,28r1,-2l672,28r1,l674,26r,2l676,25r,3l677,25r,3l678,25r,3l679,25r,3l680,25r,3l681,25r,1l682,25r,3l683,25r,3l685,25r,3l686,28r1,-3l687,28r1,-3l688,26r1,-3l689,28r1,-3l690,28r1,-6l691,25r1,l694,25r,1l695,22r,3l696,22r,3l697,22r,2l698,23r,1l699,20r,3l700,22r,1l701,22r,1l703,22r,1l704,23r,2l705,24r,1l706,22r,2l707,22r,3l708,22r,2l709,22r,2l710,23r,2l712,23r,2l713,24r,1l714,26r,2l715,25r,3l716,25r,1l717,25r1,l720,25r1,-1l721,25r1,-1l723,24r,1l724,25r1,-2l725,25r1,l726,26r1,-1l727,26r2,-1l729,28r1,-2l730,28r1,-2l731,28r1,-2l732,28r1,-2l733,28r1,-2l734,28r1,-4l735,26r1,-1l738,25r,1l739,28r1,l741,28r,3l742,28r1,l743,31r1,-3l744,31r1,-3l745,31r2,-3l748,28r1,l749,31r1,-3l751,28r1,l753,28r1,-3l754,28r2,-3l756,28r1,-2l757,28r1,-3l759,25r1,-2l760,25r1,-2l762,22r,1l764,20r,2l765,19r1,-1l766,22r1,-3l767,22r1,-3l768,22r1,-3l769,22r1,-4l771,17r,1l773,17r,3l774,16r,2l775,17r,1l776,15r,1l777,17r,1l778,15r,1l779,16r,1l780,17r,1l782,15r,2l783,14r,2l784,14r,2l785,14r,1l786,13r,2l787,13r,2l788,11r,2l789,11r,2l791,11r,2l792,13r,1l793,11r,2l794,11r,2l795,9r,2l796,8r,1l797,9r,2l798,9r,1l800,11r,2l801,13r1,-2l802,13r1,-3l803,13r1,-3l804,11r1,-1l805,11r1,-2l806,13r1,-3l807,11r2,-2l809,13r1,-4l810,10r1,-1l812,9r,1l813,8r,2l814,10r,3l815,11r,3l817,9r,2l818,9r,1l819,9r1,l820,10r1,l821,11r1,-2l822,10r1,-1l824,11r2,-2l826,11r1,-1l827,13r1,-4l828,10r1,-1l829,13r1,-2l830,13r1,-3l831,13r1,-4l832,13r1,-2l833,13r2,l835,15r1,-2l836,14r1,l837,15r1,l839,13r,2l840,11r,4l841,14r1,l842,15r2,-1l844,15r1,-2l845,15r1,-2l846,15r1,-1l847,15r1,-2l848,14r1,-1l849,15r1,l850,16r1,l851,17r2,-2l853,18r1,-3l854,18r1,-2l855,18r1,l857,19r1,-1l858,20r1,-4l859,18r2,-1l861,20r1,-2l862,19r1,-1l863,19r1,-1l864,19r1,-2l865,18r1,1l867,18r,1l868,17r,1l870,18r1,l872,16r,2l873,15r,3l874,15r1,l876,14r,1l877,15r2,-4l879,14r1,-1l880,15r1,-2l881,15r1,l883,15r1,l885,15r,3l886,15r,1l888,15r,1l889,15r,3l890,15r,1l891,16r,1l892,16r,1l893,17r,1l894,18r,1l895,18r,1l897,17r,2l898,18r,1l899,18r,2l900,18r,1l901,18r,4l902,22r,1l903,20r,4l905,22r1,2l906,25r1,l908,25r,1l909,25r1,l910,26r1,-1l911,26r1,2l914,26r,2l915,28r1,-2l916,32r1,-4l917,31r1,l919,28r,3l920,31r1,l921,32r2,-1l923,33r1,l924,34r1,-2l925,34r1,-2l926,35r1,-2l927,35r1,-2l928,34r1,l929,35r1,l930,36r2,-1l932,36r1,-2l934,35r1,l936,34r,2l937,35r1,-2l938,35r1,-1l939,35r2,-3l941,35r1,-2l942,34r1,l943,35r1,-3l944,35r1,-2l945,34r1,-2l946,35r1,-2l947,36r1,-1l950,34r,2l951,35r,1l952,34r,2l953,32r,2l954,33r1,-1l955,33r1,-1l956,34r2,-3l959,31r,1l960,31r,1l961,31r,3l962,31r1,l964,28r,3l965,31r2,l967,33r1,-2l968,33r1,-2l969,33r1,-2l971,28r,4l972,31r,2l973,32r,2l974,33r,2l976,34r,2l977,35r1,l978,36r1,-1l980,35r1,-1l981,36r1,-4l982,35r1,-2l983,34r2,-3l985,32r1,1l986,35r1,-1l987,35r1,-4l988,33r1,-2l989,33r1,-1l990,33r1,-2l992,31r,1l994,31r,1l995,31r1,l997,31r1,-3l998,31r1,-6l999,28r1,l1002,25r,3l1003,24r,1l1004,24r,1l1005,24r,1l1006,22r,1l1007,22r,1l1008,22r1,-3l1009,20r2,-1l1011,22r1,-5l1012,20r1,-4l1013,18r1,-3l1014,18r1,-3l1015,16r1,-2l1016,15r1,l1017,17r1,-2l1020,14r,1l1021,14r,2l1022,14r,1l1023,15r,1l1024,15r1,1l1026,16r,1l1027,15r,2l1029,15r,2l1030,15r1,l1031,17r1,-2l1032,17r1,-2l1033,19r1,-1l1034,19r1,l1035,22r1,l1038,22r,1l1039,22r,2l1040,24r,1l1041,25r1,1l1042,28r1,-2l1043,28r1,-3l1044,28r2,-2l1046,28r1,l1048,26r,2l1049,26r,2l1050,28r1,l1052,28r,3l1053,28r,3l1055,28r,3l1056,28r,3l1057,28r1,-2l1058,28r1,-2l1059,28r1,-3l1060,28r1,-3l1061,26r1,2l1064,25r1,l1065,26r1,l1066,28r1,-4l1067,25r1,l1069,25r1,-1l1070,25r1,-3l1071,24r2,-2l1074,19r,3l1075,19r,3l1076,18r,4l1077,19r,3l1078,19r,3l1079,20r1,-2l1080,22r2,-4l1082,22r1,-4l1083,19r1,-4l1084,18r1,-3l1085,16r1,l1087,16r,1l1088,14r,2l1089,14r,1l1091,14r1,l1092,15r1,-1l1093,15r1,-1l1095,15r1,-2l1096,14r1,-1l1099,13r1,l1100,14r1,-3l1101,13r1,l1103,13r1,l1105,9r,4l1106,11r,2l1108,9r,2l1109,9r,4l1110,11r,2l1111,11r,3l1112,13r,2l1113,13r,2l1114,11r,2l1115,11r,2l1117,13r,2l1118,13r,2l1119,13r,3l1120,13r,2l1121,14r,1l1122,13r,2l1123,10r,4l1124,13r2,l1126,14r1,-1l1127,14r1,-3l1129,11r,3l1130,13r,2l1131,14r,1l1132,14r,1l1133,13r,2l1135,11r,4l1136,13r,2l1137,13r,2l1138,13r,3l1139,14r,1l1140,13r,3l1141,16r,2l1143,15r,3l1144,18r1,l1146,16r,1l1147,15r,2l1148,15r,2l1149,17r,1l1150,16r2,l1152,18r1,-3l1153,18r1,-3l1154,17r1,l1155,18r1,l1156,19r1,-1l1157,19r1,-1l1158,20r1,-2l1161,19r,3l1162,19r,1l1163,20r,2l1164,20r,2l1165,20r,3l1166,22r,1l1167,19r,3l1168,22r2,1l1170,25r1,l1172,25r1,-1l1173,25r1,l1175,24r,1l1176,25r,3l1177,25r,3l1179,26r,2l1180,25r,3l1181,25r,3l1182,25r,3l1183,28r1,l1185,31r2,l1187,32r1,l1188,35r1,-3l1189,35r1,-2l1190,35r1,l1192,35r,1l1193,34r,2l1194,35r,2l1196,35r,1l1197,35r,2l1198,35r,4l1199,36r,1l1200,36r1,l1202,36r,3l1203,39r2,l1206,37r,4l1207,39r,2l1208,41r1,-2l1209,41r1,-2l1210,41r1,-2l1211,41r1,-4l1212,41r2,l1214,43r1,-2l1216,39r1,l1217,41r1,-2l1219,41r1,l1221,41r,2l1223,41r,2l1224,44r,1l1225,44r,2l1226,45r,3l1227,45r1,l1228,48r1,-3l1229,46r1,l1230,48r2,l1233,45r,3l1234,46r,3l1235,46r,2l1236,48r,1l1237,48r1,-3l1238,46r2,l1240,48r1,1l1242,49r,1l1243,49r,3l1244,49r,3l1245,48r,2l1246,48r,2l1247,48r,1l1249,52r1,-2l1251,50r,2l1252,52r1,l1254,50r,3l1255,53r,1l1256,53r2,-1l1258,54r1,-1l1260,52r,1l1261,55r,2l1262,55r,2l1263,55r,2l1264,55r,3l1265,55r,2l1267,55r,3l1268,53r,2l1269,55r,3l1270,53r,2l1271,54r,4l1272,54r,1l1273,53r,2l1274,52r,1l1276,50r,2l1277,50r,2l1278,49r,4l1279,48r,4l1280,48r,4l1281,50r,2l1282,52r,1l1284,49r1,-1l1285,49r1,-1l1287,45r,3l1288,45r,3l1289,45r,3l1290,44r,1l1291,43r,1l1293,45r1,-2l1294,45r1,-4l1295,45r1,-4l1296,45r1,-2l1297,45r1,-2l1299,41r,3l1300,41r,2l1302,41r,2l1303,39r,2l1304,41r,2l1305,41r,2l1306,41r1,l1307,43r1,-2l1309,41r,2l1311,41r,2l1312,41r,3l1313,41r,2l1314,41r1,l1316,41r,2l1317,39r,2l1318,41r,2l1320,39r,2l1321,39r,2l1322,41r1,l1324,41r1,-2l1325,41r1,-2l1326,41r2,-2l1328,41r1,-4l1329,41r1,-2l1330,41r1,-5l1331,41r1,-4l1332,39r1,l1334,39r,2l1335,36r,3l1337,39r1,l1338,41r1,-5l1339,37r1,-1l1340,39r1,-3l1341,37r1,-1l1343,36r,3l1344,35r,1l1346,35r,2l1347,35r1,-1l1348,36r1,-3l1349,35r1,l1351,34r1,-2l1352,33r1,-1l1355,32r,2l1356,31r,4l1357,31r,2l1358,31r,1l1359,31r,3l1360,31r,2l1361,31r1,l1362,32r2,-1l1365,31r1,l1367,28r,3l1368,31r,2l1369,31r1,l1371,31r2,-3l1374,31r,1l1375,31r1,l1377,31r,1l1378,31r,1l1379,31r,1l1381,31r,1l1382,28r,4l1383,31r,1l1384,31r,2l1385,33r,1l1386,33r,3l1387,35r,1l1388,35r,2l1390,34r,1l1391,33r,3l1392,32r,1l1393,32r,2l1394,32r,3l1395,33r,2l1396,32r,3l1397,33r,2l1399,32r,3l1400,33r,2l1401,35r,1l1402,35r1,-1l1403,35r1,l1404,36r1,-1l1405,36r1,-4l1406,35r2,-2l1408,35r1,-3l1409,34r1,-3l1410,33r1,-2l1411,34r1,l1412,35r1,-3l1413,33r1,-1l1414,33r1,-2l1415,33r2,-2l1417,35r1,-4l1418,35r1,-2l1419,35r1,-4l1420,33r1,-2l1421,34r1,-1l1422,34r1,-1l1423,35r2,-3l1425,33r1,l1426,35r1,-2l1427,35r1,l1428,36r1,-2l1429,36r1,-2l1430,36r1,-2l1431,35r1,-2l1432,34r2,-3l1434,35r1,-3l1435,35r1,-3l1436,34r1,l1438,32r,4l1439,32r,3l1440,34r1,1l1443,35r,2l1444,36r1,-1l1446,35r,1l1447,35r1,l1449,33r,2l1450,33r,2l1452,35r1,-1l1453,35r1,-1l1454,36r1,-2l1455,35r1,l1456,36r1,-2l1457,35r1,-2l1458,34r1,l1459,35r2,-2l1461,35r1,-1l1462,35r1,-2l1463,34r1,-1l1464,34r1,-2l1465,33r1,l1466,34r1,-3l1467,34r2,-2l1469,35r1,-3l1470,33r1,1l1471,35r1,-2l1472,35r1,-4l1473,32r1,1l1474,35r1,-2l1475,34r1,-3l1476,33r2,-2l1478,32r1,-4l1479,32r1,-1l1480,33r1,-1l1482,33r,2l1483,32r,1l1484,33r,1l1485,31r,2l1487,31r,4l1488,31r1,l1489,33r1,-2l1491,31r1,l1492,34r1,-3l1493,33r1,-2l1494,34r2,-3l1497,31r1,-3l1498,31r1,-3l1499,31r1,-3l1500,31r1,-6l1501,31r1,-3l1503,28r2,l1506,26r,2l1507,28r,3l1508,28r1,l1509,31r1,-3l1510,31r1,-6l1511,28r1,-2l1512,28r2,l1515,25r,3l1516,25r1,l1517,28r1,-3l1518,28r1,-3l1520,24r,1l1522,24r,1l1523,25r,1l1524,25r,3l1525,25r1,-1l1526,26r1,-3l1527,25r1,l1529,25r,1l1531,25r,1l1532,26r1,-1l1533,28r1,-3l1534,31r1,-5l1535,28r1,l1537,26r,2l1538,28r2,-2l1540,28r1,l1542,28r1,-2l1543,28r1,l1545,28r1,l1547,28r,3l1549,28r,3l1550,28r,3l1551,28r,3l1552,28r,3l1553,31r1,-3l1554,32r1,-6l1555,31r1,-3l1558,28r,3l1559,28r,3l1560,28r,3l1561,28r1,l1562,31r1,-3l1564,28r2,l1567,28r,3l1568,28r1,-2l1569,28r1,-3l1570,28r1,l1572,28r,3l1573,28r,3l1575,28r1,l1576,31r1,-3l1578,28r1,-2l1579,28r1,-3l1580,28r1,-3l1581,28r1,l1584,25r,1l1585,25r1,l1587,23r,1l1588,25r1,-2l1589,25r1,-2l1590,26r1,-1l1591,26r2,-2l1593,25r1,-3l1595,22r,1l1596,22r,3l1597,23r,1l1598,23r,2l1599,24r,1l1600,22r,1l1602,20r,3l1603,22r1,-2l1604,22r1,l1605,23r1,l1606,25r1,-2l1607,24r1,-2l1608,24r2,-2l1610,23r1,-1l1611,23r1,-4l1612,23r1,-1l1613,23r1,-3l1614,22r1,l1616,22r,1l1617,22r,1l1619,24r1,-2l1620,23r1,-1l1622,19r,1l1623,20r,4l1624,20r,2l1625,22r1,-2l1626,23r2,-3l1628,25r1,-3l1629,23r1,1l1631,24r,1l1632,23r,2l1633,22r,2l1634,24r,1l1635,22r,2l1637,22r,1l1638,22r,1l1639,23r,2l1640,22r,2l1641,25r1,l1643,25r1,l1646,22r,3l1647,25r1,-3l1648,25r1,l1649,26r1,l1651,25r,1l1652,26r,2l1653,25r,3l1655,28r1,-2l1656,28r1,-2l1657,28r1,l1659,28r1,3l1661,31r2,l1664,31r1,l1665,33r1,l1666,34r1,-3l1667,32r1,l1668,34r1,-3l1669,32r1,-1l1670,34r2,-3l1672,35r1,-4l1673,34r1,-2l1674,34r1,-1l1675,35r1,-3l1676,35r1,-3l1677,33r1,-1l1678,35r1,-3l1679,34r2,l1682,35r1,l1683,36r1,-2l1684,35r1,l1685,36r1,l1687,35r1,l1688,36r2,-1l1690,36r1,l1692,36r,3l1693,36r,1l1694,37r,4l1695,37r,4l1696,37r,4l1697,37r,2l1699,37r,4l1700,37r,2l1701,39r1,l1703,37r,4l1704,37r,2l1705,36r,1l1707,36r,1l1708,36r,3l1709,37r,4l1710,37r1,-1l1711,37r1,-1l1712,37r1,l1713,39r1,-3l1714,41r2,-6l1716,37r1,-1l1718,36r,3l1719,36r1,l1720,37r1,l1721,39r1,-2l1722,39r1,-4l1723,36r2,-1l1725,36r1,-1l1726,39r1,-3l1728,33r,2l1729,35r1,-1l1730,35r1,l1731,36r1,-2l1732,36r2,-3l1734,35r1,-3l1735,34r1,-2l1736,35r1,-1l1737,35r1,-3l1738,35r1,-3l1739,35r1,-1l1740,35r1,-1l1741,36r2,-3l1743,35r1,-3l1744,33r1,l1745,34r1,-1l1746,34r1,-3l1747,32r1,-4l1748,31r1,l1750,28r,3l1752,28r,3l1753,28r,3l1754,28r,3l1755,28r,3l1756,25r,3l1757,25r1,l1758,28r2,-4l1760,25r1,l1762,24r,1l1763,23r,2l1764,25r1,-3l1766,22r,2l1767,22r,1l1769,20r,2l1770,20r,2l1771,22r,1l1772,22r1,-2l1773,22r1,-2l1774,23r1,-3l1775,22r1,l1776,23r2,-3l1778,22r1,l1779,23r1,-5l1780,19r1,1l1781,23r1,-1l1782,23r1,-1l1784,22r,1l1785,23r,1l1787,22r1,-2l1788,22r1,l1789,25r1,-1l1790,25r1,-2l1791,24r1,1l1792,26r1,-2l1793,25r1,-1l1794,25r2,l1797,25r1,l1799,25r,3l1800,25r,3l1801,25r,3l1802,25r,3l1804,28r1,l1806,25r1,1l1807,28r1,-2l1808,28r1,l1809,31r1,-3l1810,31r1,-3l1813,28r,3l1814,28r1,l1816,28r1,l1817,31r1,-3l1818,31r1,-3l1820,28r2,l1822,31r1,-6l1823,26r1,2l1825,26r,2l1826,28r1,-3l1827,28r1,-3l1828,28r1,-2l1829,28r2,l1832,26r,2l1833,25r,3l1834,25r,3l1835,25r,3l1836,28r1,-2l1837,28r1,-2l1838,31r2,-5l1840,28r1,-3l1841,28r1,l1843,26r,2l1844,28r1,l1845,31r1,-3l1846,31r2,l1849,28r,4l1850,31r1,-3l1852,28r,3l1853,28r1,l1854,31r1,-3l1857,28r,3l1858,31r1,-3l1860,28r,3l1861,26r,2l1862,26r,2l1863,28r1,l1866,25r,3l1867,28r1,l1869,28r,3l1870,31r1,-6l1871,28r1,-3l1872,28r1,l1873,31r2,-3l1875,31r1,-3l1876,31r1,-3l1878,28r,3l1879,28r,3l1880,28r,3l1881,28r,3l1882,31r2,-3l1884,31r1,-3l1886,28r,4l1887,28r,3l1888,28r,3l1889,28r,3l1890,28r,3l1891,28r2,-2l1893,28r1,l1894,31r1,l1896,28r,3l1897,31r,1l1898,31r,1l1899,31r,2l1901,28r,5l1902,28r,3l1903,31r1,-3l1904,31r1,-3l1905,31r1,l1907,31r,1l1908,31r,1l1910,31r,1l1911,31r,2l1912,32r,2l1913,32r1,1l1914,35r1,-2l1915,35r1,-2l1916,35r1,-2l1917,35r2,-1l1919,35r1,l1920,36r1,-1l1921,37r1,-1l1922,39r1,-4l1923,36r1,l1924,39r1,-3l1926,36r,3l1928,36r1,l1929,37r1,-1l1930,37r1,-2l1931,36r1,l1932,39r1,-3l1933,39r1,-3l1934,39r1,-2l1935,41r2,-2l1937,41r1,-4l1938,41r1,-5l1939,39r1,-3l1940,39r1,-3l1941,39r1,-4l1942,39r1,-3l1943,37r2,-1l1945,41r1,-2l1947,39e" filled="f" strokeweight=".04411mm">
                      <v:path arrowok="t" o:connecttype="custom" o:connectlocs="42863,14988;90488,22482;142875,22482;192088,54956;238125,47462;284163,49960;328613,42466;376238,22482;419100,12490;466725,22482;515938,22482;561975,2498;606425,37470;654050,42466;701675,77437;754063,54956;803275,44964;855663,37470;901700,39968;950913,34972;998538,34972;1046163,62450;1093788,57454;1136650,64948;1190625,69944;1241425,42466;1285875,22482;1331913,37470;1377950,44964;1428750,47462;1479550,87429;1528763,77437;1577975,79935;1627188,39968;1676400,77437;1725613,42466;1776413,39968;1822450,42466;1871663,69944;1922463,97421;1973263,129895;2020888,137389;2068513,102417;2117725,102417;2170113,77437;2217738,87429;2263775,82433;2312988,84931;2355850,84931;2409825,62450;2462213,77437;2517775,62450;2563813,54956;2616200,54956;2665413,79935;2716213,89927;2762250,84931;2809875,54956;2857500,69944;2911475,69944;2967038,77437;3014663,82433;3063875,89927" o:connectangles="0,0,0,0,0,0,0,0,0,0,0,0,0,0,0,0,0,0,0,0,0,0,0,0,0,0,0,0,0,0,0,0,0,0,0,0,0,0,0,0,0,0,0,0,0,0,0,0,0,0,0,0,0,0,0,0,0,0,0,0,0,0,0"/>
                    </v:shape>
                    <v:shape id="Freeform 36" o:spid="_x0000_s1045" style="position:absolute;left:2756;top:22411;width:30909;height:1049;visibility:visible;mso-wrap-style:square;v-text-anchor:top" coordsize="194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NWsMQA&#10;AADbAAAADwAAAGRycy9kb3ducmV2LnhtbESPQWvCQBSE70L/w/IK3nTTCCGkrlIKRS8eNHrw9si+&#10;ZtNm34bsGqO/3hUKPQ4z8w2zXI+2FQP1vnGs4G2egCCunG64VnAsv2Y5CB+QNbaOScGNPKxXL5Ml&#10;FtpdeU/DIdQiQtgXqMCE0BVS+sqQRT93HXH0vl1vMUTZ11L3eI1w28o0STJpseG4YLCjT0PV7+Fi&#10;FeysyTZ5mZbbW3dKh+MP5+f7Rqnp6/jxDiLQGP7Df+2tVrDI4Pkl/gC5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4zVrDEAAAA2wAAAA8AAAAAAAAAAAAAAAAAmAIAAGRycy9k&#10;b3ducmV2LnhtbFBLBQYAAAAABAAEAPUAAACJAwAAAAA=&#10;" path="m,6l,5,,6,1,5r1,l2,6,3,5,4,2r,3l5,4r,1l7,3r,2l8,r,3l9,2r,1l10,3r,1l11,2r,2l12,2r,1l13,2r,1l15,3r,1l16,2r1,1l17,4,18,3r,1l19,2r,1l20,2r,3l21,3r,2l22,4r,1l24,4r,1l25,5r,1l26,5,27,4r,1l28,4r,1l29,5r,4l30,5r,4l31,5r,1l33,6r,3l34,6r,3l35,6r,3l36,9r,1l37,9r,3l38,12r1,l40,9r,3l42,10r1,l43,12r1,-2l44,12r1,-2l45,12,46,9r,1l47,6r,4l48,10r,2l49,9r,1l51,9r,1l52,9r,1l53,9r,1l54,9r,3l55,6r,4l56,6r,4l57,10r,2l59,10r,2l60,9r,1l61,10r,2l62,6r,4l63,9r,1l64,10,65,9r,1l66,6r,3l68,6r1,l69,9,70,5r,4l71,5r,1l72,6r,3l73,6r1,l75,4r,2l77,5r,1l78,5r,1l79,5r,1l80,5r,1l81,5r,1l82,4r,2l83,6r,3l84,9r,1l86,9r,1l87,9r,1l88,10r1,l89,12,90,9r,3l91,12r,1l92,12r,1l93,12r,2l95,14r,1l96,15r,3l97,16r,2l98,16r,4l99,16r1,2l100,19r1,l101,22r2,-3l103,22r1,-2l104,22r1,-2l105,22r1,-2l106,21r1,-1l108,21r,3l109,22r,2l110,24r2,l112,25r1,-3l113,25r1,l115,22r,3l116,24r,4l117,24r,4l118,25r1,-3l119,24r2,l121,28r1,-4l122,28r1,-3l123,28r1,-4l124,25r1,l125,28r1,-4l127,24r,1l128,22r,2l130,21r,1l131,21r,1l132,20r,2l133,20r,2l134,20r,1l135,20r,1l136,22r,2l137,21r,1l139,20r,2l140,20r,2l141,19r,2l142,20r,1l143,20r,1l144,20r,2l145,19r,1l146,20r,1l148,21r,1l149,20r,1l150,21r,3l151,22r,2l152,22r,2l153,22r1,l154,24r2,-2l156,24r1,-3l158,22r1,-2l159,25r1,-5l160,24r1,-4l161,21r1,-1l162,21r1,-1l163,22r2,-1l165,24r1,-2l166,25r1,-1l168,22r,2l169,22r,2l170,22r,2l171,24r1,-2l172,24r2,-2l174,24r1,-2l175,24r1,l177,21r,1l178,21r,4l179,24r1,-4l180,22r1,-1l181,22r2,-2l183,22r1,-2l184,21r1,-1l185,22r1,-2l186,21r1,-1l187,21r1,-5l188,21r1,-5l189,19r1,l192,18r,2l193,18r1,-2l194,18r1,-4l195,16r1,-2l196,16r1,-2l197,15r1,1l200,16r1,2l201,19r1,-4l202,16r1,-2l203,16r1,-3l204,15r1,-1l206,14r,1l207,14r,4l209,14r,2l210,15r1,1l211,19r1,-5l212,18r1,-4l213,18r1,-6l214,14r1,-1l215,14r1,l216,15r2,-2l218,14r1,-1l219,14r1,-2l220,13r1,1l222,13r,1l223,12r,2l224,12r,1l225,12r2,l227,13r1,-3l228,12r1,l229,13r1,-4l230,12r1,-2l232,10r,2l233,9r,1l234,9r,1l236,9r,1l237,9r,3l238,6r,3l239,6r,3l240,6r1,l242,4r,2l244,5r,1l245,5r,1l246,4r,1l247,5r,1l248,2r,3l249,3r,2l250,2r,3l251,2r,1l253,2r,1l254,1r,2l255,3r,2l256,4r,1l257,2r,2l258,3r,1l259,3r1,-1l260,4r2,-2l262,5r1,-3l263,3,264,r,3l265,2,266,r,2l267,2r1,-1l268,3r1,-1l269,3r2,1l271,5r1,-3l272,5r1,-3l273,5r1,-2l274,5r1,-3l275,5r1,l276,6r1,-1l277,6r1,-1l278,6r2,l280,9r1,-3l281,9r1,1l282,12r1,-3l283,10r1,l284,12r1,-2l285,12r1,l286,13r1,-3l287,12r2,l290,10r,2l291,10r,2l292,12r1,l294,12r,2l295,10r,4l297,12r,1l298,14r,1l299,12r,1l300,12r1,2l302,12r,2l303,12r,1l304,13r,3l306,15r,3l307,15r,1l308,13r,3l309,14r,2l310,15r,1l311,14r,4l312,15r,3l313,14r,2l315,14r,1l316,16r,2l317,15r,3l318,18r,2l319,18r,1l320,15r,3l321,14r,1l322,14r,4l324,14r,4l325,15r,1l326,12r,1l327,10r,2l328,12r,1l329,12r1,-3l330,12r1,-3l333,9r1,-3l335,6r,3l336,6r,3l337,4r,2l338,5r,1l339,2r,3l341,3r,3l342,4r,1l343,4r,2l344,4r,2l345,3r,2l346,2r,4l347,2r,3l348,3r,2l350,2r,1l351,2r,3l352,3r,1l353,2r,1l354,2r,1l355,2r,3l356,5r1,-2l357,5r2,-1l359,5r1,l360,6r1,l362,6r,3l363,6r,3l364,9r,1l365,10r1,l366,12r2,-2l368,12r1,l370,13r,1l371,12r,2l372,14r1,l373,15r1,-1l375,13r,1l377,14r1,l378,18r1,-3l379,18r1,l380,19r1,-1l381,19r1,-3l382,18r1,l383,19r2,-1l385,19r1,-1l386,19r1,-1l387,20r1,-2l389,18r,2l390,15r,5l391,18r,1l392,18r2,l394,19r1,-1l395,19r1,-4l396,18r1,-6l397,14r1,l399,12r1,l401,13r,1l403,12r,1l404,12r,2l405,10r,2l406,12r1,l408,12r1,l409,13r1,-1l410,13r2,l412,16r1,-4l413,14r1,l415,14r,1l416,14r,1l417,15r,3l418,15r1,1l421,15r,3l422,15r,3l423,18r,2l424,18r,1l425,18r,1l426,18r,1l427,19r,1l428,16r,2l430,18r,2l431,18r1,l433,18r,2l434,18r1,l435,19r1,-1l438,16r1,2l440,16r,3l441,16r1,2l442,20r1,-2l443,19r1,1l444,21r1,-1l445,22r2,-2l447,21r1,-3l448,20r1,-2l449,20r1,-1l450,20r1,-2l452,18r1,l454,16r,2l456,18r,1l457,16r,2l458,15r,1l459,14r,4l460,14r,1l461,12r,2l462,12r,2l463,12r,1l465,13r1,1l467,14r,1l468,13r,3l469,12r,1l470,12r1,l471,13r1,-1l472,13r2,-1l475,12r,1l476,12r1,l478,12r1,-2l480,9r,3l482,10r,2l483,12r,1l484,12r,1l485,10r,2l486,10r,2l487,9r1,l489,9r,1l491,9r,1l492,9r,1l493,9r,1l494,6r,3l495,9r,1l496,6r,3l497,9r,1l498,6r,4l500,9r,3l501,6r,6l502,6r,4l503,6r,4l504,9r,1l505,6r,3l506,6r1,l507,9r2,-3l510,6r,3l511,6r,3l512,5r,1l513,6r1,l515,6r,3l516,6r,4l518,9r,1l519,9r,1l520,6r,3l521,6r,4l522,9r1,l523,10r1,l525,9r2,-3l527,10r1,-4l528,12r1,-3l529,10r1,-1l530,10r1,-1l532,5r,5l533,9r,1l535,9r,1l536,10r1,l538,9r,3l539,10r1,l540,12r1,-2l541,12r1,-2l542,12r2,l545,10r,2l546,12r1,l548,10r,2l549,9r,3l550,9r,1l551,12r2,l554,12r1,l556,10r,2l557,12r,1l558,12r1,l560,12r,1l562,12r1,-2l563,13r1,-1l564,13r1,-1l565,13r1,-3l566,12r1,-2l567,13r1,-1l568,13r1,-1l569,14r2,-2l571,13r1,-1l572,13r1,-1l573,15r1,-2l574,15r1,-3l575,15r1,-3l576,14r1,-2l577,15r2,-1l579,16r1,-1l580,18r1,-2l581,18r1,-2l582,19r1,-3l584,18r,1l585,14r,4l586,14r,2l588,14r,2l589,14r,2l590,14r1,-1l591,15r1,-2l592,14r1,-2l593,13r1,1l595,12r2,l597,13r1,-3l598,13r1,-3l599,12r1,-2l600,12r1,-2l601,12r1,-2l603,10r1,l604,12r2,-2l606,12r1,l608,10r,2l609,6r,4l610,6r,4l611,9r,3l612,10r1,-1l613,10r2,-1l615,12r1,-3l617,6r,4l618,10r1,l620,9r,3l621,10r,2l623,10r,2l624,12r1,l625,13r1,l626,14r1,-2l627,14r1,l628,15r1,-1l630,14r,2l632,18r,2l633,18r,2l634,19r,1l635,20r1,-1l636,20r1,l638,20r,2l639,18r,2l641,18r,2l642,19r,1l643,20r,2l644,20r,2l645,21r,1l646,20r,4l647,22r1,l650,22r,2l651,22r,2l652,22r,3l653,21r,1l654,22r,2l655,22r,2l656,20r,1l657,19r,3l659,20r,2l660,21r,1l661,20r,4l662,20r,2l663,21r,1l664,22r1,l666,20r,2l668,21r,1l669,21r,1l670,22r1,-2l672,21r,1l673,20r,2l674,18r,2l676,19r1,-3l677,20r1,-2l678,20r1,-1l679,20r1,-1l680,21r1,l682,20r,2l683,22r,2l685,21r,1l686,21r,1l687,21r,1l688,21r,3l689,20r,2l690,20r,2l691,20r1,l692,21r2,l695,21r,1l696,20r,2l697,19r,3l698,19r,2l699,20r,2l700,20r,2l701,20r,2l703,21r,1l704,21r,3l705,21r,3l706,20r,2l707,20r,2l708,21r,1l709,20r,2l710,20r,2l712,19r,3l713,22r,2l714,22r,2l715,22r,2l716,21r,1l717,20r,2l718,19r,3l720,18r,2l721,18r,2l722,20r1,l723,21r1,-3l724,22r1,-6l725,22r1,-2l727,20r,2l729,22r1,-2l730,22r1,-2l731,22r1,-2l732,22r1,l733,24r1,-4l734,22r1,l736,24r,1l738,24r,1l739,24r,1l740,24r,4l741,24r,4l742,24r,1l743,24r,1l744,24r,1l745,24r,1l747,25r1,-1l748,25r1,-1l749,25r1,-3l750,25r1,-3l751,24r1,-3l752,24r1,-4l753,25r1,-3l754,24r2,-5l756,22r1,-2l757,22r1,-2l758,21r1,-1l760,18r,2l761,19r,1l762,18r,2l764,18r,1l765,16r,3l766,14r,4l767,15r,1l768,16r,2l769,12r,1l770,13r,1l771,12r,2l773,14r1,-2l774,14r1,l775,15r1,-1l776,15r1,-1l777,16r1,-2l778,15r1,1l779,18r1,l782,19r,1l783,19r1,-1l784,19r1,l785,20r1,1l786,22r1,-2l787,22r1,-2l788,22r1,-2l789,21r2,l791,22r1,-2l793,20r,1l794,19r,1l795,15r,4l796,18r1,l797,19r1,-4l798,18r2,-3l800,19r1,-5l801,16r1,-2l802,16r1,-2l803,15r1,-1l804,16r1,-2l805,15r1,-2l806,14r1,1l809,14r,2l810,14r,4l811,13r,3l812,14r,1l813,14r,4l814,14r,1l815,14r,1l817,13r,2l818,13r,1l819,14r1,l820,16r1,-2l821,18r1,-3l822,18r1,-4l823,15r1,-1l824,16r2,2l826,19r1,-3l828,18r1,l829,19r1,-1l830,19r1,-3l831,19r1,-1l832,20r1,-1l833,20r2,l835,21r1,-1l837,20r,1l838,19r,2l839,21r,1l840,19r,2l841,20r,2l842,20r,1l844,20r,1l845,20r,2l846,21r,1l847,20r,2l848,19r,1l849,20r,2l850,19r,2l851,20r,2l853,20r,1l854,21r,1l855,20r,1l856,20r1,1l857,22r1,-2l858,21r1,1l861,21r,1l862,20r,1l863,20r,2l864,20r1,l865,22r1,-1l866,22r1,-2l867,21r1,-2l868,20r2,l871,18r,1l872,16r,3l873,18r,1l874,15r,3l875,14r,2l876,14r,1l877,13r2,l879,14r1,l880,15r1,-1l882,14r,1l883,14r,2l884,14r,1l885,13r,1l886,14r,5l888,15r,1l889,18r1,-4l890,16r1,-1l891,18r1,-4l892,18r1,-4l893,18r1,-2l894,18r1,-3l895,16r2,-1l897,18r1,-4l898,16r1,-2l900,14r,4l901,15r,3l902,15r,3l903,16r,2l905,16r,2l906,16r,3l907,19r,1l908,18r,2l909,18r,1l910,20r,1l911,20r,2l912,21r,3l914,20r,2l915,21r,1l916,22r,2l917,22r,2l918,24r,1l919,24r,1l920,24r,1l921,25r,3l923,24r,4l924,25r,3l925,25r,3l926,28r1,l927,30r1,-2l928,30r1,-2l929,30r1,-2l930,30r2,-2l932,30r1,-2l933,30r1,-2l934,30r1,l936,28r,2l937,28r,2l938,28r,2l939,28r2,l942,28r1,l944,28r1,l946,28r1,-3l947,28r1,-3l948,28r2,l950,30r1,-5l951,28r1,-3l952,28r1,-4l953,28r1,-3l955,24r,1l956,24r,1l958,24r,1l959,25r1,-3l960,25r1,-3l961,24r1,l962,25r1,-3l963,25r1,-3l964,24r1,-3l965,24r2,-2l967,24r1,-2l968,24r1,-4l969,22r1,-1l970,22r1,l972,21r,3l973,20r,1l974,19r,3l976,20r1,2l977,24r1,-3l978,22r1,-3l979,22r1,-4l980,21r1,-1l982,19r1,-1l983,19r2,-1l985,19r1,-1l987,18r,1l988,18r,1l989,16r,2l990,16r,2l991,16r,2l992,16r,2l994,14r,2l995,14r,1l996,14r,1l997,15r,1l998,13r,2l999,12r,2l1000,12r,1l1002,13r,1l1003,12r1,l1004,14r1,-1l1005,14r1,-2l1006,13r1,-1l1007,14r1,-2l1009,12r2,l1011,14r1,-2l1013,10r,2l1014,9r,1l1015,9r,1l1016,9r,1l1017,9r,1l1018,9r2,l1020,10r1,-1l1022,10r1,-1l1023,10r1,-1l1024,10r1,-4l1025,10r1,-1l1027,6r,4l1029,6r,6l1030,9r1,1l1032,9r,1l1033,9r,1l1034,10r,2l1035,12r1,l1036,13r2,-1l1038,14r1,-2l1039,13r1,l1040,14r1,l1042,13r,1l1043,13r,1l1044,12r2,l1046,13r1,-1l1048,10r,2l1049,12r1,l1050,13r1,-1l1051,13r1,l1052,14r1,-2l1053,14r2,-2l1055,13r1,-1l1056,13r1,-3l1057,12r1,l1059,12r,1l1060,12r1,l1062,12r,2l1064,10r,2l1065,12r,1l1066,12r1,l1067,13r1,-3l1068,12r1,l1070,10r,2l1071,10r,2l1073,10r,2l1074,9r,1l1075,9r1,l1076,10r1,l1077,12r1,l1079,9r1,1l1080,12r2,l1083,10r,4l1084,10r,2l1085,10r,2l1086,10r,2l1087,10r,2l1088,12r1,l1089,13r2,-3l1091,12r1,l1093,12r1,l1095,12r1,-2l1096,12r1,-2l1097,13r2,-3l1099,12r1,-2l1100,12r1,-2l1102,9r,1l1103,10r,2l1104,10r,3l1105,10r,2l1106,12r2,-2l1108,12r1,-3l1109,12r1,-6l1110,10r1,-1l1111,10r1,l1112,12r1,-3l1113,10r1,l1115,10r,2l1117,9r,3l1118,10r,2l1119,12r1,-2l1120,12r1,l1122,10r,2l1123,12r1,l1126,12r1,l1127,14r1,-2l1128,13r1,-1l1130,12r,1l1131,12r1,l1133,12r,2l1135,10r,2l1136,12r1,l1138,12r1,-2l1140,10r,2l1141,10r,2l1143,12r1,l1144,13r1,-3l1145,12r1,l1146,14r1,-2l1148,10r1,l1149,12r1,-2l1150,13r2,-3l1152,12r1,-2l1153,12r1,-3l1154,10r1,l1156,9r,1l1157,9r,1l1158,10r,2l1159,10r,2l1161,10r1,2l1162,13r1,-3l1163,12r1,-2l1164,12r1,l1165,13r1,-1l1166,13r1,-1l1168,12r,1l1170,12r1,1l1171,14r1,-1l1172,14r1,-4l1173,12r1,l1175,12r1,l1177,12r2,-2l1179,12r1,l1181,12r,2l1182,12r,2l1183,13r,1l1184,13r,1l1185,13r,1l1187,15r,3l1188,14r,1l1189,16r,3l1190,16r1,2l1192,19r,1l1193,20r1,-2l1194,20r2,l1196,22r1,-2l1197,22r1,l1199,22r,2l1200,22r,2l1201,22r1,2l1202,25r1,-1l1203,25r2,-1l1206,22r,2l1207,25r,3l1208,25r,3l1209,28r1,-3l1210,28r1,-3l1211,28r1,-3l1212,28r2,-3l1214,28r1,l1215,30r1,-2l1217,28r,2l1218,30r1,l1220,28r,2l1221,28r,2l1223,30r,1l1224,30r,2l1225,31r,2l1226,30r,3l1227,32r,1l1228,34r,2l1229,33r,4l1230,36r,1l1232,37r1,-1l1233,40r1,-2l1234,40r1,-2l1236,41r1,-1l1237,41r1,-3l1240,41r1,-3l1241,41r1,-1l1242,42r1,-2l1243,41r1,-1l1244,41r1,-3l1245,40r1,-2l1246,41r1,-3l1247,40r2,l1250,38r1,-1l1251,38r1,-2l1252,38r1,-1l1253,38r1,-4l1254,37r1,-3l1255,37r1,l1258,37r1,l1259,38r1,-1l1261,37r1,l1263,34r,3l1264,34r,3l1265,36r,2l1267,36r,2l1268,37r1,l1270,37r1,l1271,38r1,-1l1272,38r1,-1l1273,38r1,-1l1274,38r2,-1l1276,41r1,-3l1278,40r,2l1279,41r,1l1280,40r,2l1281,42r1,-2l1282,41r2,l1284,42r1,-1l1285,42r1,-1l1286,42r1,l1288,41r,1l1289,37r,4l1290,40r,1l1291,40r,1l1293,40r,1l1294,36r,2l1295,38r,2l1296,38r,3l1297,38r1,-1l1298,38r1,l1299,41r1,-4l1300,38r2,l1303,36r,1l1304,37r1,l1306,36r,1l1307,34r,3l1308,36r,1l1309,33r,4l1311,33r,4l1312,33r,4l1313,36r,1l1314,34r,3l1315,34r,3l1316,33r,4l1317,37r,1l1318,36r,2l1320,37r,1l1321,38r1,-1l1322,38r1,-1l1323,38r1,-1l1324,38r1,3l1326,38r,2l1328,38r,3l1329,40r,1l1330,38r,3l1331,38r,2l1332,37r,3l1333,34r,4l1334,37r,1l1335,37r,1l1337,37r,3l1338,40r,1l1339,37r,1l1340,34r,3l1341,37r,1l1342,38r1,-1l1343,38r1,-1l1346,36r,1l1347,33r,3l1348,33r,1l1349,36r,1l1350,33r,3l1351,31r,3l1352,30r,2l1353,31r,2l1355,30r,2l1356,30r1,1l1358,28r,3l1359,30r1,-2l1360,30r1,-2l1361,30r1,l1364,30r1,l1365,31r1,-1l1367,30r1,l1368,31r1,-1l1370,30r1,l1373,28r,4l1374,30r1,l1375,32r1,-2l1376,31r1,1l1377,33r1,-2l1378,34r1,-3l1379,33r2,-1l1381,33r1,l1383,33r,1l1384,34r1,l1385,36r1,-2l1386,37r1,-1l1387,37r1,-4l1388,36r2,-2l1390,36r1,-3l1391,34r1,-1l1392,34r1,-1l1393,36r1,-2l1394,37r1,-3l1396,33r,4l1397,33r2,-2l1399,32r1,l1401,32r,1l1402,32r,1l1403,31r,2l1404,31r,1l1405,31r,1l1406,30r,1l1408,31r1,-3l1409,30r1,l1411,30r1,l1413,30r1,-2l1414,30r1,-2l1415,30r2,-5l1417,28r1,l1418,30r1,-2l1419,30r1,l1420,32r1,-2l1422,30r,3l1423,30r,2l1425,30r1,l1426,31r1,-1l1427,32r1,-2l1428,32r1,-1l1429,33r1,-3l1430,33r1,-3l1431,33r1,-3l1432,33r2,-1l1434,33r1,l1436,32r,1l1437,32r,1l1438,32r,1l1439,33r1,l1440,36r1,-3l1441,37r2,-4l1443,36r1,-3l1444,37r1,-4l1445,37r1,-4l1446,36r1,-2l1447,36r1,-3l1449,31r,2l1450,32r,1l1452,34r1,-1l1454,33r,1l1455,33r1,-1l1456,33r1,-2l1457,32r1,l1458,33r1,l1459,34r2,-2l1461,34r1,-2l1462,33r1,-1l1463,33r1,-1l1464,33r1,-3l1465,32r1,-1l1466,32r1,-2l1467,31r2,1l1469,33r1,l1471,31r,3l1472,32r,1l1473,32r,1l1474,33r1,-1l1475,34r1,-4l1476,34r2,-1l1478,34r1,-3l1479,33r1,-2l1480,32r1,1l1481,34r1,-1l1482,34r1,-1l1484,33r,1l1485,32r,1l1487,32r,2l1488,33r,1l1489,33r,4l1490,31r,2l1491,31r1,-1l1492,33r1,-3l1493,33r1,-3l1494,31r2,-1l1497,30r1,-2l1498,30r1,l1499,31r1,-3l1500,30r1,l1502,28r,2l1503,28r2,l1506,28r1,l1507,30r1,-5l1508,28r1,-3l1509,28r1,l1511,24r,1l1512,24r,1l1514,25r,3l1515,24r,1l1516,25r,3l1517,25r1,-1l1518,25r1,-1l1520,24r2,l1522,25r1,-3l1523,24r1,l1525,22r,3l1526,22r,2l1527,22r,2l1528,22r1,l1529,24r2,-2l1531,24r1,-2l1533,24r,1l1534,22r,2l1535,24r1,-2l1536,24r1,-3l1537,24r1,-2l1538,24r2,-2l1540,24r1,-3l1541,22r1,l1542,25r1,-4l1543,22r1,l1545,24r,1l1546,22r,3l1547,22r,2l1549,21r,3l1550,22r,3l1551,22r,2l1552,21r,1l1553,24r,1l1554,24r,1l1555,24r1,1l1558,25r1,l1560,22r,3l1561,24r,1l1562,24r,1l1563,24r,4l1564,24r,1l1566,25r,3l1567,24r1,-2l1568,24r1,l1570,24r,1l1571,24r,4l1572,24r,4l1573,24r,1l1575,22r,2l1576,24r1,l1577,25r1,-1l1579,24r1,-2l1580,25r1,-3l1581,25r1,l1584,22r,3l1585,22r,2l1586,22r1,l1588,22r1,l1589,24r1,-2l1590,24r1,-2l1591,25r2,-3l1593,24r1,-3l1594,24r1,-2l1595,24r1,-2l1596,24r1,-2l1598,22r,3l1599,22r,3l1600,22r,3l1602,24r,1l1603,22r,3l1604,25r1,l1605,28r1,-7l1606,25r1,l1608,25r2,3l1611,25r,3l1612,25r,3l1613,24r,4l1614,24r,4l1615,25r,3l1616,25r,3l1617,28r2,-3l1619,28r1,-4l1620,28r1,-3l1621,28r1,-6l1622,28r1,-6l1624,22r,2l1625,22r,3l1626,25r,3l1628,25r,3l1629,28r1,l1631,25r,3l1632,28r1,-3l1633,28r1,-3l1635,25r,3l1637,28r1,l1639,28r1,-3l1640,28r1,l1641,30r1,-2l1642,30r1,l1643,31r1,-3l1644,30r2,-2l1646,30r1,-2l1647,30r1,l1649,30r,1l1650,30r,1l1651,30r1,l1652,31r1,-1l1653,33r2,-2l1655,33r1,-1l1656,33r1,-2l1657,32r1,-2l1658,33r1,-1l1659,33r1,l1660,34r1,-1l1661,37r2,-3l1663,36r1,1l1664,38r1,-4l1665,37r1,l1667,37r,1l1668,37r,3l1669,37r,1l1670,37r2,l1672,38r1,-1l1673,41r1,-3l1675,38r,2l1676,37r,3l1677,37r,1l1678,34r,4l1679,34r,3l1681,36r,2l1682,37r,1l1683,37r,1l1684,38r1,-1l1685,38r1,-2l1686,38r1,-1l1688,37r,1l1690,36r,1l1691,37r,4l1692,38r1,l1693,40r1,-3l1694,38r1,-1l1695,40r1,-2l1696,40r1,-3l1697,41r2,-3l1699,41r1,-1l1701,38r1,l1702,41r1,-3l1703,41r1,-3l1704,41r1,-3l1705,41r2,-1l1707,41r1,-1l1708,41r1,-1l1709,41r1,-3l1710,40r1,1l1712,38r1,-1l1713,40r1,-3l1714,38r2,-1l1716,38r1,l1718,38r,2l1719,38r,3l1720,41r1,-3l1721,41r1,-3l1723,36r,1l1725,34r,2l1726,36r,2l1727,34r,3l1728,37r1,-4l1729,34r1,-1l1730,36r1,-2l1732,33r,3l1734,33r,4l1735,31r,2l1736,32r,2l1737,33r,1l1738,31r,3l1739,31r1,l1740,36r1,-3l1743,31r,2l1744,31r,1l1745,30r,2l1746,31r,2l1747,30r,1l1748,30r,1l1749,28r,2l1750,28r2,-3l1752,28r1,-4l1753,28r1,-4l1754,25r1,l1756,25r1,-3l1757,25r1,-3l1758,24r2,-4l1760,24r1,-4l1762,20r,2l1763,20r,2l1764,19r,1l1765,15r,4l1766,14r,4l1767,14r,2l1769,15r,3l1770,15r,3l1771,18r1,l1772,19r1,-1l1773,20r1,-5l1774,18r1,-2l1775,19r1,-3l1776,18r2,l1778,19r1,-1l1779,19r1,-4l1780,18r1,1l1781,20r1,-2l1782,19r1,-1l1783,20r1,l1784,22r1,-4l1785,20r2,l1787,21r1,-1l1788,22r1,-2l1789,22r1,-2l1790,22r1,-1l1791,22r1,-1l1793,21r,1l1794,21r,1l1796,22r,2l1797,22r1,l1799,22r,2l1800,22r,2l1801,25r1,l1804,24r,1l1805,25r1,-1l1806,28r1,-3l1807,28r1,-3l1808,28r1,-4l1809,25r1,l1811,25r,3l1813,25r,3l1814,24r,1l1815,24r,1l1816,25r1,-1l1817,25r1,l1819,24r,1l1820,24r2,-2l1822,24r1,-3l1823,22r1,2l1825,22r,2l1826,24r,1l1827,24r,1l1828,24r,1l1829,24r,4l1831,24r1,1l1832,28r1,-4l1833,25r1,l1834,28r1,l1836,28r1,2l1838,28r2,l1841,28r1,-3l1842,28r1,-3l1843,28r1,-3l1844,28r1,-3l1846,24r,1l1848,28r1,l1850,25r,3l1851,24r,1l1852,24r,4l1853,25r,3l1854,25r,3l1855,25r,3l1857,24r,4l1858,25r1,l1859,28r1,-3l1860,30r1,-2l1861,30r1,-2l1862,30r1,-2l1863,31r1,-1l1866,31r,1l1867,31r,2l1868,30r,2l1869,31r,1l1870,31r,2l1871,30r,1l1872,30r,2l1873,30r,1l1875,30r,1l1876,30r,2l1877,30r,2l1878,30r,2l1879,30r,1l1880,30r,1l1881,31r1,-1l1884,30r1,l1886,28r,2l1887,28r,3l1888,30r,1l1889,31r,1l1890,30r1,1l1893,31r1,l1894,33r1,-2l1895,32r1,-1l1896,33r1,l1897,36r1,-3l1898,34r1,-4l1899,33r2,-3l1901,32r1,-2l1902,32r1,-2l1903,32r1,-2l1904,32r1,-2l1905,31r1,-1l1907,28r,3l1908,30r2,l1911,30r1,l1913,30r1,l1914,33r1,-1l1915,33r1,-1l1916,34r1,-4l1917,33r2,l1919,37r1,-1l1920,37r1,-1l1921,38r1,-2l1922,37r1,l1923,38r1,-2l1924,37r1,-1l1925,37r1,l1926,38r2,l1928,41r1,-3l1930,36r,2l1931,36r,1l1932,34r,4l1933,33r,4l1934,34r,3l1935,37r2,l1937,38r1,-2l1938,37r1,-3l1939,38r1,-1l1940,38r1,-1l1941,38r1,-2l1942,37r1,l1943,38r2,-1l1945,38r1,l1946,41r1,e" filled="f" strokeweight=".04411mm">
                      <v:path arrowok="t" o:connecttype="custom" o:connectlocs="44450,9992;88900,24980;136525,24980;184150,59951;228600,49960;276225,59951;323850,37470;371475,22482;417513,7494;463550,29976;509588,34972;557213,4996;604838,47462;655638,34972;706438,54955;758825,29976;804863,22482;857250,29976;909638,37470;957263,24980;1008063,49960;1054100,54955;1104900,49960;1147763,52458;1193800,59951;1241425,47462;1287463,32474;1333500,47462;1377950,49960;1425575,39968;1470025,69943;1522413,62449;1570038,39968;1616075,22482;1668463,32474;1720850,24980;1770063,24980;1825625,32474;1878013,32474;1927225,69943;1976438,99919;2030413,102417;2078038,82433;2124075,99919;2174875,74939;2225675,79935;2273300,82433;2322513,82433;2368550,82433;2422525,54955;2468563,59951;2522538,59951;2571750,69943;2622550,77437;2670175,92425;2717800,94923;2768600,77437;2814638,49960;2863850,59951;2911475,69943;2965450,74939;3013075,84931;3063875,89927" o:connectangles="0,0,0,0,0,0,0,0,0,0,0,0,0,0,0,0,0,0,0,0,0,0,0,0,0,0,0,0,0,0,0,0,0,0,0,0,0,0,0,0,0,0,0,0,0,0,0,0,0,0,0,0,0,0,0,0,0,0,0,0,0,0,0"/>
                    </v:shape>
                    <v:shape id="Freeform 37" o:spid="_x0000_s1046" style="position:absolute;left:2756;top:24680;width:30909;height:3397;visibility:visible;mso-wrap-style:square;v-text-anchor:top" coordsize="1947,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ZcccMA&#10;AADbAAAADwAAAGRycy9kb3ducmV2LnhtbESPwWrDMBBE74H8g9hCb4nUFJLgWg4hEJJj67bJdbG2&#10;tom0MpZiu39fFQo9DjPzhsl3k7NioD60njU8LRUI4sqblmsNH+/HxRZEiMgGrWfS8E0BdsV8lmNm&#10;/MhvNJSxFgnCIUMNTYxdJmWoGnIYlr4jTt6X7x3GJPtamh7HBHdWrpRaS4ctp4UGOzo0VN3Ku9Ow&#10;6VbWj+r0ObTbS2lf1fXC66vWjw/T/gVEpCn+h//aZ6PheQO/X9IPkM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0ZcccMAAADbAAAADwAAAAAAAAAAAAAAAACYAgAAZHJzL2Rv&#10;d25yZXYueG1sUEsFBgAAAAAEAAQA9QAAAIgDAAAAAA==&#10;" path="m,3l,2,,3r1,l2,3r,2l3,3r,2l4,3r,2l5,3r,2l7,5,8,8r,1l9,9r,1l10,9r1,l11,13r1,-2l12,13r1,l15,16r1,-3l16,16r1,l17,18r1,l19,20r1,l20,21r1,-1l21,21r1,-1l22,21r2,l25,20r,1l26,21r,1l27,21r1,l28,23r1,-1l29,23r1,l31,22r,1l33,21r,1l34,22r,1l35,21r,2l36,22r,1l37,21r1,1l38,23r1,-4l39,21r1,-1l40,21r2,-3l42,20r1,-1l43,20r1,-4l44,20r1,-4l45,18r1,-2l46,18r1,-2l48,18r1,-2l49,18r2,-2l52,16r,2l53,16r,2l54,16r1,l56,13r,3l57,13r,3l59,11r1,l60,13r1,-2l61,13r1,-2l62,13r1,-2l63,13,64,9r,1l65,9r,2l66,10r,1l68,10r,3l69,11r1,l71,10r,1l72,13r1,l73,16r1,-5l74,16r1,-3l75,16r2,-3l77,16r1,l79,16r1,l80,18r1,-2l82,16r,2l83,16r,2l84,16r,2l86,16r,2l87,16r,3l88,18r,1l89,18r,2l90,18r,2l91,19r,1l92,18r,1l93,18r,1l95,18r,1l96,19r,1l97,19r,2l98,20r,1l99,20r,1l100,20r1,-1l101,21r2,-1l103,21r1,-1l104,21r1,-2l105,20r1,-1l106,20r1,l107,21r1,-2l108,20r1,-2l109,19r1,l112,16r,3l113,18r,2l114,18r1,-2l115,19r1,-3l117,13r,3l118,13r1,-2l121,10r1,-2l122,10r1,-5l123,9r1,-4l125,3r,2l126,3r,2l127,3r1,l130,3r1,-1l131,3r1,l133,2r,1l134,2r,1l135,3r1,-1l136,3r1,l139,2r,1l140,3r,2l141,5r1,l143,5r1,3l145,9r,2l146,10r2,1l148,13r1,l150,13r,3l151,16r,2l152,16r,2l153,18r1,1l154,20r2,l157,19r,1l158,21r1,l160,20r,3l161,21r,1l162,22r1,l163,23r2,l166,22r,1l167,22r,1l168,23r1,-1l169,23r1,l170,26r1,-3l171,26r1,-3l174,23r,3l175,23r,3l176,23r,3l177,23r,3l178,23r,3l179,26r1,l180,27r1,-1l183,26r,2l184,23r,3l185,26r,1l186,26r,1l187,28r1,-2l188,27r1,-1l189,27r1,-4l190,26r2,l192,27r1,-4l193,26r1,-3l194,26r1,l196,23r,3l197,26r,2l198,26r2,-3l201,23r,3l202,23r1,-1l203,23r1,-3l204,21r1,-1l206,18r,1l207,18r,1l209,18r1,-2l210,18r1,-5l211,16r1,-3l212,16r1,-3l214,13r1,-2l215,13r1,-2l216,13r2,-2l219,10r,3l220,10r,1l221,11r1,-2l222,10r1,-1l224,8r,1l225,9r2,-1l227,9r1,-4l228,8r1,l230,8r1,-3l231,8r1,-3l233,5r,4l234,5r2,l236,8r1,-3l237,8r1,-3l239,5r1,l241,3r,2l242,3r2,l245,3r1,-1l246,3,247,r,3l248,2r,1l249,r1,l250,3,251,r,3l253,r,2l254,r1,2l255,3,256,r,3l257,3r,2l258,3r1,l259,5r1,l262,5r,3l263,5r,3l264,5r,3l265,8r,1l266,9r1,1l268,11r1,-1l269,13r2,-2l271,13r1,l273,13r,3l274,16r1,l275,18r1,l276,20r1,l278,21r2,l280,22r1,-1l281,22r1,-1l282,23r1,l283,26r1,-4l284,23r1,-1l285,23r1,-1l286,23r1,-1l287,23r2,-1l289,23r1,-1l290,23r1,-1l291,23r1,-1l292,26r1,-4l293,23r1,-2l294,22r1,-1l295,22r2,-2l297,21r1,-1l298,21r1,-1l299,23r1,-3l301,20r,1l302,20r,1l303,20r,1l304,19r,1l306,20r,1l307,20r1,l309,18r,3l310,21r1,-2l311,21r1,-2l312,20r1,l315,19r,1l316,18r,1l317,18r,1l318,18r1,-2l319,18r1,-2l320,18r1,-2l321,18r1,-2l322,18r2,-2l325,16r1,l327,16r1,-3l328,16r1,-3l329,16r1,-3l331,11r,2l333,13r1,3l335,13r,3l336,13r,3l337,13r1,-2l338,13r1,l341,13r1,-2l342,13r1,l344,13r1,l345,16r1,-3l347,13r,3l348,16r2,l351,16r1,l353,13r,3l354,16r1,l356,16r1,l357,18r2,-2l359,18r1,-2l360,18r1,1l361,20r1,l363,19r,1l364,20r,1l365,21r,1l366,22r,1l368,23r,3l369,23r,3l370,26r,2l371,23r,3l372,26r,1l373,26r,3l374,26r,2l375,27r,2l377,26r,1l378,27r,1l379,23r,3l380,27r1,l381,28r1,-1l382,29r1,-2l383,29r2,l386,27r,2l387,29r1,l389,29r1,l391,29r1,l394,29r,1l395,29r,2l396,29r,1l397,29r,2l398,31r1,-2l399,32r1,-1l400,32r1,-1l401,32r2,-1l404,31r,3l405,32r1,-1l406,34r1,l407,35r1,-3l408,35r1,1l409,37r1,-2l410,36r2,-1l412,36r1,-1l414,32r,3l415,34r,1l416,36r,1l417,34r,1l418,35r,1l419,35r2,l422,32r,3l423,31r,4l424,31r1,-1l425,32r1,-1l427,30r,1l428,29r,1l430,29r,1l431,29r1,-1l432,29r1,-2l433,29r1,-2l434,28r1,-1l435,28r1,-2l436,28r2,-2l438,29r1,-2l440,26r,2l441,27r1,-1l442,27r1,-1l443,28r1,-1l444,28r1,-2l445,29r2,-3l447,28r1,-2l448,28r1,l449,29r1,-1l450,29r1,-1l451,29r1,-1l452,29r1,l454,29r,2l456,29r1,l458,29r,1l459,29r,2l460,30r,1l461,30r,1l462,30r,1l463,31r2,l466,32r,3l467,34r,1l468,35r,1l469,35r,1l470,36r,2l471,37r,1l472,37r,1l474,36r,1l475,36r,1l476,36r,1l477,35r,3l478,36r,2l479,37r1,l480,38r2,-1l482,38r1,-2l483,38r1,-1l484,38r1,-1l485,38r1,-1l487,36r,2l488,38r,1l489,38r2,-1l491,39r1,-1l493,39r1,l494,41r1,l496,41r1,l497,43r1,-2l498,43r2,-2l500,43r1,-2l501,44r1,-3l502,45r1,-1l503,45r1,-1l504,45r1,-4l505,44r1,l506,45r1,-4l507,44r2,-1l509,46r1,-3l510,45r1,-2l511,44r1,-3l512,44r1,-3l513,44r1,-3l514,44r1,l515,45r1,-4l516,45r2,-1l518,45r1,-2l519,44r1,-3l520,44r1,-3l521,44r1,-3l522,44r1,-3l524,41r1,l525,43r2,-2l527,44r1,1l529,45r1,l530,47r1,-2l531,46r1,l532,47r1,l535,47r1,-1l536,48r1,-1l537,49r1,-3l538,47r1,l539,48r1,l540,49r1,-3l541,47r1,l544,47r1,l545,48r1,-1l547,45r,2l548,46r,1l549,46r1,-1l551,45r2,-1l553,46r1,-2l554,45r1,-1l556,45r1,-1l557,45r1,l559,44r,2l560,45r,1l562,45r,2l563,45r,1l564,45r1,l565,46r1,-1l567,45r,1l568,44r,2l569,45r,1l571,45r1,l573,45r,2l574,46r,1l575,45r,2l576,47r1,l577,48r2,-1l580,47r,2l581,47r1,l582,49r1,-2l583,48r1,1l585,51r,1l586,51r,2l588,52r1,l589,53r1,-1l590,53r1,-1l591,53r1,-1l592,54r1,-3l594,51r,1l595,49r,3l597,52r,1l598,49r1,l599,52r1,-3l600,51r1,-2l602,49r1,-1l603,49r1,l606,47r,2l607,48r,1l608,48r,1l609,49r,3l610,49r1,l611,52r1,-3l613,51r2,-2l615,52r1,l616,53r1,-4l617,53r1,-2l618,54r1,-2l619,54r1,l620,55r1,-3l621,54r2,l624,53r,1l625,53r,1l626,53r,1l627,54r1,l629,54r1,-1l630,54r2,l633,53r,1l634,54r1,-1l635,54r1,-1l636,54r1,l638,52r,2l639,52r,1l641,52r,2l642,53r,1l643,52r,2l644,51r,3l645,54r1,l646,55r1,-1l647,57r1,-3l648,55r2,-1l650,55r1,-2l651,54r1,l653,54r1,l655,53r,2l656,55r,2l657,55r,2l659,55r,2l660,57r1,l662,57r1,l663,61r1,l665,61r,1l666,61r,1l668,61r,2l669,61r,3l670,63r1,l671,64r1,-1l673,63r,1l674,63r,2l676,63r,1l677,64r1,-1l678,65r1,l679,66r1,-2l681,64r1,l682,66r1,-2l683,65r2,-2l685,64r1,-1l687,62r,1l688,61r,2l689,61r,2l690,61r1,l692,57r,4l694,60r,1l695,57r,4l696,57r,3l697,57r,4l698,57r1,l699,60r1,-3l700,60r1,-3l701,60r2,-3l703,61r1,-4l705,57r1,l707,57r1,l708,61r1,-4l710,57r,4l712,57r,4l713,61r,1l714,61r,1l715,62r,1l716,63r1,l717,64r1,-1l718,66r2,-3l720,65r1,l721,66r1,-1l722,66r1,-1l723,70r1,-1l724,70r1,l725,71r1,-1l726,71r1,-2l727,72r2,-2l729,72r1,-1l731,71r,1l732,72r,1l733,71r,2l734,73r,1l735,74r1,l738,74r,2l739,76r,3l740,79r1,l742,79r,2l743,79r,2l744,81r1,l747,82r,1l748,81r1,l750,81r,1l751,81r,1l752,79r,2l753,79r,2l754,79r,2l756,79r1,-3l757,79r1,-3l759,74r1,l761,74r1,-3l762,73r2,-2l764,74r1,-3l765,72r1,-3l766,71r1,-1l768,69r1,-3l769,67r1,-2l770,66r1,-3l771,66r2,-3l773,65r1,-4l774,62r1,l775,63r1,-2l777,61r1,-4l778,61r1,-4l780,55r,5l782,55r1,l783,57r1,-3l784,55r1,-2l785,55r1,-2l786,54r1,-1l787,54r1,l789,52r,2l791,51r,2l792,49r,2l793,49r,3l794,49r,4l795,47r1,l797,47r,2l798,47r,1l800,46r,1l801,47r1,l803,46r,1l804,45r,2l805,45r,2l806,46r,1l807,45r2,l810,45r,2l811,45r1,l813,45r1,-1l814,45r1,-1l815,45r2,-1l817,45r1,-1l818,45r1,-2l819,46r1,-3l820,45r1,l822,45r1,l823,46r1,-1l824,46r2,-1l827,45r,1l828,43r,4l829,45r,1l830,45r,1l831,46r,1l832,45r1,1l835,46r,1l836,46r,1l837,47r1,-1l838,47r1,l840,47r,1l841,47r,1l842,47r,1l844,48r,1l845,49r1,-1l846,49r1,-1l847,51r1,-2l849,49r1,l851,49r2,l853,52r1,l855,52r,1l856,52r,1l857,52r,2l858,54r1,-1l861,52r,2l862,51r,2l863,51r,1l864,49r,4l865,49r,2l866,49r,2l867,49r1,2l868,52r2,-1l871,49r1,l872,52r1,-3l873,52r1,-3l874,51r1,-2l875,52r1,-1l876,53r1,-2l877,53r2,-2l879,52r1,-3l880,52r1,-1l881,54r1,-2l882,53r1,l883,54r1,-1l884,54r1,-2l885,54r1,1l888,54r,1l889,54r,1l890,55r,2l891,55r,2l892,55r1,l893,57r1,l895,57r,4l897,57r1,l899,57r1,l901,57r,4l902,57r,3l903,60r,1l905,60r1,1l907,60r,1l908,61r1,l910,61r,1l911,61r1,l914,60r,1l915,60r,1l916,60r,1l917,57r,3l918,57r,4l919,57r1,l921,57r2,l923,60r1,-3l924,60r1,-3l925,60r1,-3l926,60r1,-3l927,61r1,-1l929,60r,1l930,61r2,-1l933,57r,4l934,57r,3l935,60r,1l936,57r1,-2l937,57r1,l939,57r2,l942,54r,3l943,54r,1l944,55r,2l945,54r,1l946,55r1,-1l947,55r1,-1l950,54r,1l951,53r,1l952,53r,1l953,54r1,-2l954,54r1,-3l955,53r1,1l956,55r2,-2l958,54r1,-1l959,54r1,l961,54r,1l962,55r1,l964,57r1,-2l965,57r2,l968,57r1,-2l970,55r,2l971,55r1,-1l972,55r1,-3l973,54r1,-3l974,53r2,-2l977,49r1,-2l978,51r1,-4l979,48r1,-2l980,47r1,-2l981,46r1,-2l982,45r1,-4l985,41r1,-2l986,41r1,-2l987,41r1,-2l988,41r1,-3l989,41r1,-4l990,38r1,-2l991,38r1,-4l992,37r2,-3l994,35r1,l995,36r1,-4l996,35r1,-3l998,32r,2l999,30r,1l1000,30r,1l1002,29r1,l1003,31r1,-2l1004,30r1,-1l1006,29r1,-1l1008,29r1,-2l1009,28r2,-2l1011,29r1,-3l1013,23r,3l1014,23r1,-1l1015,23r1,-2l1016,23r1,-2l1017,22r1,l1020,20r,1l1021,21r,1l1022,20r,1l1023,19r,1l1024,18r,2l1025,18r,1l1026,18r1,l1029,19r,1l1030,19r1,-3l1031,18r1,-2l1032,18r1,-2l1033,18r1,-2l1034,18r1,l1036,16r2,l1038,18r1,l1040,18r1,l1041,19r1,l1042,21r1,l1044,20r,1l1046,21r,1l1047,21r,2l1048,23r1,l1049,26r1,l1050,27r1,-1l1051,27r1,-1l1052,28r1,l1053,29r2,l1056,30r,1l1057,30r,4l1058,31r,3l1059,34r,1l1060,34r,1l1061,36r,1l1062,36r,2l1064,36r,1l1065,37r,1l1066,37r,1l1067,38r1,l1068,39r1,l1070,38r1,l1071,39r2,-1l1073,39r1,l1075,39r1,l1076,41r1,-2l1077,41r1,-3l1078,41r1,-2l1079,41r1,l1082,41r1,-2l1083,41r1,l1085,39r,2l1086,41r1,-2l1087,41r1,l1089,39r,2l1091,39r,2l1092,39r,2l1093,39r1,l1094,41r1,-2l1096,39r1,-1l1097,41r2,-2l1099,41r1,-2l1101,39r,2l1102,41r1,-2l1103,41r1,l1105,39r,2l1106,39r,2l1108,39r,2l1109,39r,2l1110,38r,1l1111,38r,1l1112,37r,1l1113,35r,3l1114,35r,1l1115,32r,3l1117,34r,1l1118,34r,1l1119,31r,1l1120,31r,1l1121,31r1,-2l1122,32r1,-3l1124,28r,1l1126,29r1,l1128,29r1,-2l1129,29r1,-2l1130,29r1,-3l1131,27r1,-4l1132,27r1,-1l1133,27r2,-1l1135,28r1,-2l1137,23r,3l1138,26r1,-3l1139,26r1,-3l1140,26r1,l1141,28r2,-1l1143,28r1,-2l1144,29r1,-1l1146,27r,2l1147,26r1,1l1148,29r1,-2l1149,29r1,l1152,29r1,l1154,29r,1l1155,29r,1l1156,29r,3l1157,31r,1l1158,31r,1l1159,32r,2l1161,34r1,1l1163,35r,1l1164,35r,2l1165,35r,3l1166,37r,1l1167,37r,1l1168,37r,2l1170,37r,2l1171,39r,2l1172,41r1,l1174,41r,3l1175,41r1,l1176,44r1,-1l1177,44r2,l1179,45r1,-1l1180,45r1,l1181,46r1,l1182,47r1,-1l1183,47r1,-2l1184,48r1,-1l1185,49r2,-2l1187,48r1,-1l1188,49r1,-2l1189,49r1,-1l1190,49r1,-1l1191,51r1,-3l1192,49r1,l1194,48r,1l1196,49r1,-1l1197,49r1,-1l1199,47r,1l1200,47r1,-1l1201,47r1,-1l1202,47r1,-1l1203,47r2,1l1206,47r,1l1207,47r,2l1208,47r1,-1l1209,47r1,-2l1210,46r1,-1l1211,47r1,-1l1212,47r2,l1215,46r,1l1216,46r1,-1l1217,47r1,-1l1219,46r,1l1220,46r,1l1221,45r,1l1223,45r,1l1224,45r1,-1l1225,45r1,l1227,45r,1l1228,46r,1l1229,45r,1l1230,45r,1l1232,45r1,l1234,44r,1l1235,44r,1l1236,45r1,-1l1237,45r1,-1l1240,44r,1l1241,41r,2l1242,41r,4l1243,43r,1l1244,44r,1l1245,44r1,-1l1246,44r1,l1249,44r,1l1250,43r,1l1251,43r,1l1252,41r,3l1253,41r,2l1254,41r,2l1255,41r1,l1258,41r1,-3l1259,39r1,-1l1260,39r1,-2l1261,38r1,-3l1262,36r1,-1l1264,34r,1l1265,34r,1l1267,31r,3l1268,30r,1l1269,29r,2l1270,29r1,l1272,28r,1l1273,27r,2l1274,27r,2l1276,28r,1l1277,29r1,-1l1279,26r,1l1280,26r1,l1282,23r2,-1l1284,23r1,-2l1285,22r1,1l1287,21r1,l1289,21r1,l1290,22r1,-1l1293,21r1,-1l1294,21r1,l1296,21r,1l1297,21r,2l1298,22r,4l1299,21r,2l1300,21r,2l1302,21r,2l1303,23r1,l1304,26r1,-5l1305,22r1,-1l1307,20r,1l1308,21r1,-1l1309,21r2,l1312,20r,1l1313,20r1,l1315,20r,1l1316,20r,1l1317,20r,1l1318,19r,1l1320,20r1,l1322,19r,1l1323,20r,1l1324,20r,1l1325,21r1,-1l1326,21r2,-1l1328,21r1,-2l1329,21r1,-2l1330,20r1,l1332,19r,1l1333,20r,1l1334,20r,1l1335,20r,1l1337,20r,1l1338,20r1,l1339,21r1,-1l1341,21r1,-1l1342,21r1,l1343,22r1,-2l1344,21r2,-1l1346,21r1,-1l1348,21r,2l1349,21r,1l1350,23r1,-1l1351,23r1,-1l1352,23r1,l1353,26r2,1l1356,27r,1l1357,27r,2l1358,27r,2l1359,27r,2l1360,28r,1l1361,28r,1l1362,29r,1l1364,29r,1l1365,29r,2l1366,30r,1l1367,31r1,l1368,32r1,-1l1369,34r1,-3l1370,34r1,-3l1371,32r2,-1l1373,32r1,3l1374,36r1,-1l1375,36r1,-1l1376,36r1,1l1377,38r1,-1l1378,38r1,l1381,38r1,l1383,38r,1l1384,39r1,-1l1386,38r,3l1387,39r,2l1388,38r,3l1390,39r1,l1391,41r1,l1393,41r1,-2l1394,41r1,l1396,41r1,l1397,43r2,-2l1400,41r,3l1401,44r1,-1l1402,45r1,-2l1404,44r,1l1405,45r,1l1406,46r2,1l1409,48r,1l1410,47r,2l1411,49r,2l1412,49r1,l1413,51r1,-2l1414,52r1,-1l1415,54r2,-2l1417,53r1,l1418,54r1,l1420,53r,2l1421,54r,1l1422,54r1,l1423,55r2,-1l1425,55r1,-1l1426,55r1,l1428,57r1,l1430,57r1,l1431,60r1,-3l1432,61r2,-1l1434,61r1,l1436,61r,2l1437,61r,2l1438,63r1,l1440,63r1,l1441,64r2,l1444,66r,3l1445,67r,2l1446,67r,2l1447,66r,5l1448,70r,2l1449,72r1,l1450,74r2,-1l1452,74r1,l1454,74r,2l1455,76r1,l1457,76r,3l1458,79r1,l1459,81r2,-2l1461,81r1,l1462,82r1,l1463,83r1,l1465,83r1,l1466,84r1,l1467,85r2,l1469,87r1,l1470,90r1,-1l1471,90r1,l1472,91r1,l1473,92r1,-1l1475,93r1,l1476,96r2,-3l1478,96r1,l1480,96r1,l1481,97r1,l1482,98r1,-1l1483,98r1,-1l1484,99r1,-1l1487,98r,1l1488,99r,1l1489,100r,1l1490,100r,1l1491,101r,2l1492,102r,1l1493,102r,1l1494,105r,1l1496,105r,1l1497,106r,1l1498,106r,2l1499,108r1,-1l1500,108r1,l1501,109r1,-1l1502,110r1,-2l1503,109r2,1l1506,110r1,1l1507,113r1,-3l1508,111r1,-1l1509,111r1,2l1510,114r1,-4l1511,114r1,-1l1514,113r,2l1515,114r,1l1516,115r1,l1517,116r1,-1l1519,114r,2l1520,116r2,-1l1522,118r1,-2l1523,118r1,-2l1524,118r1,l1525,120r1,-2l1526,120r1,-1l1527,122r1,-3l1528,120r1,l1529,122r2,l1532,122r1,-2l1533,122r1,-2l1534,123r1,-3l1535,122r1,l1536,123r1,-3l1537,123r1,-3l1538,122r2,l1540,123r1,-1l1541,123r1,l1543,122r,1l1544,123r,3l1545,123r,3l1546,126r1,-3l1547,126r2,l1550,126r1,l1552,126r,2l1553,128r1,-2l1554,128r1,-2l1555,128r1,-2l1556,128r2,l1559,128r1,l1560,129r1,-1l1562,128r,3l1563,129r,2l1564,131r,1l1566,131r1,l1567,132r1,-3l1568,132r1,-1l1569,133r1,-1l1570,133r1,-1l1571,133r1,-2l1572,132r1,2l1575,133r,1l1576,134r1,l1578,134r,1l1579,134r1,l1581,134r,1l1582,134r2,l1584,136r1,-2l1586,134r1,l1588,134r1,l1590,134r1,l1593,134r1,-1l1594,134r1,l1596,133r,1l1597,134r1,l1599,134r1,l1602,134r1,-1l1603,134r1,-1l1605,133r,1l1606,133r,1l1607,134r1,l1610,134r,1l1611,134r1,l1613,134r1,-1l1614,134r1,l1615,135r1,-1l1616,135r1,-1l1619,134r1,l1621,134r1,l1622,136r1,-2l1624,134r,1l1625,135r1,-1l1626,136r2,-1l1628,136r1,-2l1629,135r1,-1l1631,134r1,l1633,134r1,l1635,134r2,l1637,136r1,-2l1638,135r1,-1l1640,134r1,-1l1641,134r1,l1642,135r1,-1l1643,136r1,-2l1646,134r1,l1648,133r,1l1649,134r1,l1651,132r1,1l1652,134r1,-1l1653,134r2,l1656,133r,1l1657,133r,1l1658,133r,1l1659,132r,1l1660,132r,1l1661,132r,2l1663,131r,1l1664,129r,3l1665,131r,1l1666,128r,3l1667,132r,1l1668,131r,1l1669,128r,4l1670,128r,3l1672,128r,1l1673,128r,1l1674,126r,2l1675,128r1,l1677,128r1,l1679,128r2,l1682,128r,1l1683,128r1,l1685,128r,1l1686,128r,1l1687,128r1,l1688,131r2,-3l1690,129r1,-1l1691,129r1,-1l1692,129r1,l1694,129r,2l1695,128r,4l1696,128r,4l1697,129r,2l1699,131r,1l1700,129r,2l1701,129r1,l1703,129r,2l1704,131r,1l1705,128r,3l1707,128r,1l1708,128r,1l1709,128r,3l1710,129r,2l1711,128r,1l1712,131r1,-2l1713,131r1,l1714,132r2,-4l1716,131r1,-2l1718,129r,3l1719,128r1,l1720,129r1,-3l1721,128r1,-2l1722,128r1,-2l1723,128r2,l1726,128r1,-2l1727,128r1,l1729,126r,2l1730,126r,2l1731,126r,2l1732,128r2,-2l1734,128r1,-2l1735,128r1,-2l1736,128r1,-2l1737,128r1,-2l1739,126r1,-3l1740,124r1,-4l1741,123r2,-1l1744,120r1,-1l1745,120r1,-2l1746,119r1,-3l1747,118r1,-2l1748,118r1,-3l1750,115r,1l1752,114r,1l1753,114r1,-1l1754,114r1,-3l1755,114r1,-3l1756,113r1,-3l1757,111r1,-1l1758,111r2,-1l1760,113r1,-2l1761,113r1,-3l1763,109r,1l1764,108r,2l1765,107r,1l1766,105r,3l1767,107r,1l1769,107r,1l1770,107r1,-1l1771,107r1,-1l1772,107r1,-1l1774,103r,2l1775,103r,3l1776,106r2,-4l1778,106r1,-1l1779,106r1,-1l1780,106r1,-1l1781,106r1,l1783,106r1,l1785,106r2,l1787,108r1,l1789,106r,1l1790,108r1,-1l1791,110r1,-2l1792,109r1,-1l1793,109r1,-1l1794,110r2,-1l1797,110r1,-1l1798,110r1,1l1799,113r1,-3l1801,110r,1l1802,110r,4l1804,111r,2l1805,113r,1l1806,113r,1l1807,114r1,l1809,114r1,-3l1810,114r1,-1l1811,114r2,-1l1813,114r1,-1l1814,114r1,-4l1815,111r1,2l1816,114r1,-3l1817,113r1,l1818,114r1,l1820,113r,1l1822,113r1,l1823,114r1,-1l1824,114r1,-4l1825,113r1,-2l1827,111r,2l1828,110r,3l1829,111r,2l1831,111r,2l1832,111r,2l1833,110r,1l1834,110r,3l1835,110r,3l1836,110r,1l1837,110r1,l1840,109r,1l1841,109r,1l1842,109r,2l1843,108r,1l1844,109r,1l1845,108r,2l1846,108r,2l1848,108r,2l1849,109r,2l1850,109r,1l1851,108r,2l1852,108r,2l1853,108r,1l1854,108r,1l1855,109r,1l1857,109r,1l1858,108r,1l1859,108r,1l1860,108r,1l1861,108r,1l1862,108r,2l1863,107r,1l1864,108r2,l1866,109r1,-1l1867,110r1,-4l1868,109r1,-1l1870,107r,1l1871,108r,1l1872,108r,2l1873,109r,1l1875,109r,1l1876,109r1,-1l1877,109r1,1l1879,110r,3l1880,110r1,1l1881,114r1,-3l1882,114r2,-3l1884,114r1,-3l1885,114r1,-1l1886,114r1,-3l1887,113r1,-2l1889,110r,4l1890,110r,4l1891,111r2,2l1894,111r1,l1895,113r1,l1896,114r1,-4l1897,111r1,-1l1898,111r1,-1l1899,111r2,-1l1901,111r1,-1l1902,111r1,-1l1904,110r1,l1906,108r,2l1907,110r,1l1908,110r,1l1910,110r,1l1911,110r,1l1912,110r,3l1913,110r,1l1914,110r,3l1915,111r,2l1916,110r1,l1917,111r2,-1l1919,111r1,-2l1920,110r1,l1921,113r1,-3l1922,111r1,-1l1924,109r,1l1925,109r,1l1926,108r,2l1928,110r,1l1929,107r,2l1930,108r,1l1931,109r,1l1932,109r,1l1933,109r,1l1934,109r,1l1935,110r2,l1938,109r,1l1939,109r,1l1940,109r,1l1941,110r1,l1943,109r,1l1945,109r,1l1946,108r,1l1947,108e" filled="f" strokeweight=".04411mm">
                      <v:path arrowok="t" o:connecttype="custom" o:connectlocs="46038,57453;95250,32474;141288,49960;185738,39968;241300,44964;292100,64947;341313,27478;395288,0;446088,54956;490538,44964;542925,32474;593725,64947;644525,84931;690563,69943;739775,79935;784225,102417;827088,109911;879475,112409;930275,127397;979488,132393;1027113,142385;1077913,164867;1130300,142385;1174750,197340;1227138,162369;1276350,112409;1327150,114907;1376363,122401;1423988,142385;1476375,152377;1527175,137389;1577975,87429;1627188,44964;1677988,74939;1725613,102417;1774825,84931;1822450,72441;1871663,112409;1917700,117405;1968500,109911;2014538,72441;2068513,57453;2117725,49960;2165350,72441;2212975,102417;2263775,137389;2316163,202336;2365375,249798;2411413,284769;2455863,314745;2509838,334729;2573338,334729;2630488,332231;2678113,319741;2724150,327235;2773363,294761;2819400,264786;2871788,284769;2916238,274778;2959100,269782;3008313,282272;3054350,272280" o:connectangles="0,0,0,0,0,0,0,0,0,0,0,0,0,0,0,0,0,0,0,0,0,0,0,0,0,0,0,0,0,0,0,0,0,0,0,0,0,0,0,0,0,0,0,0,0,0,0,0,0,0,0,0,0,0,0,0,0,0,0,0,0,0"/>
                    </v:shape>
                    <v:shape id="Freeform 38" o:spid="_x0000_s1047" style="position:absolute;left:2756;top:1900;width:30909;height:1349;visibility:visible;mso-wrap-style:square;v-text-anchor:top" coordsize="1947,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s4NcMA&#10;AADbAAAADwAAAGRycy9kb3ducmV2LnhtbERPXWvCMBR9F/wP4Qp701TnNq1GkcFgjInUTfDx0lzb&#10;YHNTm6x2+/XLg+Dj4Xwv152tREuNN44VjEcJCOLcacOFgu+vt+EMhA/IGivHpOCXPKxX/d4SU+2u&#10;nFG7D4WIIexTVFCGUKdS+rwki37kauLInVxjMUTYFFI3eI3htpKTJHmWFg3HhhJrei0pP+9/rIKN&#10;+ft4+mx91m5358P4Yo7z6ctUqYdBt1mACNSFu/jmftcKHuPY+CX+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Ns4NcMAAADbAAAADwAAAAAAAAAAAAAAAACYAgAAZHJzL2Rv&#10;d25yZXYueG1sUEsFBgAAAAAEAAQA9QAAAIgDAAAAAA==&#10;" path="m,27r,l1,27r,1l2,27r,1l3,24r,3l4,19r,3l5,15r,1l7,13r,1l8,13r,2l9,18r,3l10,22r,2l11,25r1,l13,24r,1l15,24r1,-1l16,24r1,-1l18,22r1,l20,22r,1l21,23r,1l22,25r,2l24,27r1,-2l25,27r1,-5l26,24r1,-3l27,22r1,-2l29,20r,1l30,21r,1l31,22r2,-1l33,22r1,l35,23r1,1l37,25r1,l39,24r,1l40,24r2,1l43,24r,1l44,23r,1l45,23r1,1l46,25r1,2l47,29r1,1l49,28r,2l51,23r,4l52,21r,1l53,21r,1l54,23r,2l55,27r,1l56,28r1,-3l57,27r2,-5l59,24r1,-2l61,21r1,l62,22r1,l64,23r1,l66,23r2,-2l68,22r1,-2l69,21r1,-1l71,21r,1l72,23r,1l73,24r1,-2l74,24r1,-3l75,22r2,-1l78,21r,1l79,23r,2l80,27r,1l81,29r1,-2l82,28r1,-3l83,27r1,-2l86,27r1,1l88,27r,1l89,23r,2l90,19r,3l91,16r,2l92,16r,2l93,18r,2l95,21r,2l96,24r1,-2l97,23r1,-3l98,21r1,-1l100,21r,3l101,27r,2l103,30r,1l104,30r,1l105,27r,2l106,23r,2l107,21r,1l108,21r1,l109,23r1,l110,25r2,2l112,28r1,l114,28r1,-3l115,27r1,-4l116,25r1,-3l117,23r1,-1l119,22r2,1l121,24r1,l122,25r1,-1l123,25r1,-3l124,24r1,-2l126,21r,1l127,23r,2l128,28r,2l130,30r,1l131,29r,2l132,27r,1l133,23r,2l134,22r,1l135,19r,2l136,16r,2l137,13r,2l139,12r1,1l140,16r1,3l141,22r1,1l142,24r1,-2l143,24r1,-5l144,21r1,-5l145,18r1,-2l146,18r2,1l148,22r1,1l149,28r1,2l150,35r1,1l151,38r1,-1l152,38r1,-5l153,36r1,-7l154,31r2,-4l156,28r1,-1l157,28r1,l159,29r1,-2l160,28r1,-6l161,24r1,-8l162,20r1,-8l163,14r2,-3l165,12r1,l166,15r1,1l167,20r1,2l168,24r1,l170,23r,1l171,20r,2l172,19r,1l174,20r,2l175,23r,4l176,29r,1l177,29r,1l178,27r,2l179,25r1,l180,28r1,1l181,30r2,l183,31r1,-4l184,30r1,-8l185,25r1,-6l186,20r1,-2l188,18r1,1l190,19r,1l192,20r,2l193,22r,2l194,25r,2l195,27r,1l196,25r,2l197,24r1,l198,25r2,l200,28r1,l202,28r1,-4l203,27r1,-6l204,23r1,-2l206,21r,1l207,23r,1l209,25r1,2l211,27r1,l213,24r,3l214,22r,2l215,21r,1l216,21r,1l218,22r1,-1l220,20r,1l221,20r,1l222,21r,1l223,23r1,1l224,25r1,l227,23r,2l228,22r,1l229,21r1,-1l230,21r1,-1l232,20r1,1l234,22r,1l236,23r,2l237,27r,2l238,30r,1l239,31r,1l240,31r,1l241,30r,1l242,28r,1l244,23r,2l245,21r,1l246,19r,1l247,19r,1l248,20r,2l249,22r,1l250,23r1,-2l251,22r2,-3l253,20r1,-1l255,20r,1l256,22r,1l257,24r,3l258,28r,3l259,32r,1l260,35r2,-3l262,35r1,-7l263,31r1,-8l264,27r1,-8l265,22r1,-6l266,18r1,-4l267,15r1,-2l268,14r1,-2l271,12r,1l272,14r,2l273,18r,3l274,22r,3l275,27r1,-2l276,27r1,-3l278,23r2,l280,24r1,1l281,29r1,2l282,37r1,2l283,42r1,l284,44r1,-8l285,41r1,-16l286,32r1,-14l287,22r2,-8l289,15r1,-2l290,14r1,l291,15r1,1l292,19r1,l293,21r1,l294,23r1,l297,23r1,-1l298,23r1,l300,24r1,1l301,27r1,l303,27r1,-4l304,25r2,-4l306,22r1,-3l307,20r1,-1l309,20r,1l310,22r,1l311,23r,1l312,22r,1l313,20r,1l315,18r,1l316,16r1,l317,18r1,l318,20r1,1l319,24r1,3l320,31r1,2l321,35r1,2l324,33r,3l325,29r,3l326,29r1,l327,31r1,1l328,33r1,-1l329,33r1,-4l330,31r1,-4l331,28r2,-1l334,27r1,-2l335,27r1,-7l336,24r1,-11l337,18,338,6r,5l339,5r2,1l341,10r1,2l342,18r1,2l343,22r1,2l344,25r1,l345,27r1,-3l346,25r1,-2l347,24r1,-2l348,23r2,-2l350,22r1,-2l351,21r1,l352,22r1,1l353,25r1,3l354,29r1,1l355,31r1,-1l356,31r1,-4l357,29r2,-5l359,25r1,-1l361,25r,2l362,27r1,-3l363,25r1,-3l364,23r1,-1l366,22r,1l368,23r,2l369,25r,2l370,28r1,-1l371,28r1,-1l373,28r1,-1l374,28r1,-3l375,27r2,-5l377,24r1,-5l378,21r1,-3l380,18r1,l381,19r1,1l382,21r1,l385,21r1,l387,21r,1l388,22r,2l389,24r,3l390,28r,1l391,30r,1l392,31r,1l394,32r,1l395,31r,1l396,25r,4l397,20r,3l398,19r,1l399,20r,2l400,23r,4l401,27r,1l403,22r,3l404,14r,6l405,11r,2l406,11r,1l407,13r,2l408,18r,1l409,19r,2l410,21r,1l412,22r,1l413,23r,2l414,27r,2l415,30r,2l416,33r,3l417,36r,1l418,35r,2l419,32r,1l421,28r,3l422,24r,3l423,21r,1l424,19r,1l425,19r,1l426,20r,1l427,22r1,-2l428,21r2,-2l430,20r1,-1l432,19r1,1l433,21r1,l435,21r1,l438,22r1,1l440,23r,1l441,24r1,1l442,27r1,1l443,30r1,1l444,32r1,1l447,31r,1l448,27r,3l449,23r,2l450,22r1,l451,23r1,1l452,25r1,l453,27r1,-4l454,25r2,-7l456,21r1,-6l457,16r1,-1l458,16r1,2l459,20r1,1l460,23r1,l462,23r1,l465,24r,3l466,28r,2l467,30r,1l468,25r,4l469,21r,3l470,19r1,l471,20r1,1l472,23r2,1l475,25r,2l476,27r,1l477,28r1,l478,29r1,-1l479,29r1,-5l480,27r2,-7l482,23r1,-9l483,18r1,-7l484,13r1,-2l486,11r,2l487,15r,4l488,21r,2l489,23r2,-1l492,22r,1l493,25r,5l494,32r,5l495,39r1,-2l496,39r1,-8l497,36r1,-11l498,29r2,-4l501,25r,3l502,29r,2l503,32r,3l504,35r1,-4l505,33r1,-6l506,29r1,-9l507,24r2,-10l509,18r1,-6l510,13r1,-1l512,12r,1l513,13r,1l514,15r,1l515,18r1,l516,19r2,-1l519,16r,2l520,15r,1l521,15r,3l522,18r,3l523,22r,2l524,25r,3l525,28r,1l527,29r,1l528,30r,1l529,31r,1l530,32r,1l531,33r1,-1l532,33r1,-3l533,32r2,-5l535,29r1,-6l536,25r1,-4l537,23r1,-2l539,21r,1l540,23r,2l541,27r,1l542,29r2,-1l544,29r1,-2l545,28r1,-4l546,25r1,-1l548,24r1,l550,24r1,-2l551,23r2,-4l553,21r1,-6l554,18r1,-4l555,15r1,-1l557,15r,1l558,18r,1l559,19r1,-1l560,19r2,-1l563,18r1,1l564,20r1,1l565,22r1,1l566,25r1,l567,28r1,l568,29r1,1l571,29r,1l572,28r,1l573,28r1,l574,29r1,2l575,35r1,1l576,38r1,-2l577,38r2,-8l579,35r1,-13l580,28r1,-9l581,21r1,-2l582,20r1,1l583,23r1,1l584,25r1,2l586,23r,2l588,18r,3l589,14r,2l590,13r1,l592,14r1,l593,15r1,-1l595,14r2,l597,16r1,2l598,21r1,2l599,27r1,2l600,33r1,3l601,40r1,2l602,45r1,1l604,45r,1l606,41r,3l607,39r,2l608,37r,2l609,32r,4l610,24r,6l611,16r,6l612,10r,4l613,5r,4l615,3r,1l616,3r1,-1l618,2r,1l619,3r,2l620,6r,3l621,10r,2l623,13r,2l624,16r,3l625,20r,3l626,24r,4l627,30r,1l628,32r,3l629,33r,2l630,32r,1l632,31r,1l633,32r,4l634,38r,4l635,45r,4l636,51r,3l637,53r,1l638,47r,4l639,39r,6l641,30r,6l642,21r,6l643,14r,5l644,10r,2l645,7r,2l646,6r1,l647,7r1,2l648,10r2,1l650,14r1,1l651,16r1,l652,18r1,-3l653,16r1,-1l655,16r,4l656,21r,3l657,25r,2l659,24r,3l660,22r,1l661,18r,2l662,16r1,l663,18r1,l665,18r1,l666,19r2,l668,21r1,1l669,24r1,3l670,28r1,2l671,33r1,2l672,37r1,1l673,39r1,1l676,39r,1l677,36r,2l678,30r,3l679,24r,4l680,22r,1l681,22r,1l682,24r,3l683,27r,2l685,30r,1l686,31r1,1l688,30r,1l689,27r,2l690,22r,3l691,21r,1l692,20r2,l695,20r1,-2l696,19r1,-5l697,16r1,-4l698,13r1,-1l700,13r,1l701,14r,1l703,14r,1l704,11r,2l705,5r,4l706,2r,2l707,2r,3l708,6r,7l709,16r,6l710,25r,4l712,30r,1l713,31r1,l715,31r,1l716,32r,3l717,36r,3l718,40r,1l720,42r1,l722,40r,1l723,40r1,-1l725,37r,1l726,32r,4l727,24r,6l729,16r,6l730,10r,4l731,6r,3l732,6r,1l733,9r,2l734,12r,3l735,16r1,2l736,19r2,1l738,22r1,1l739,27r1,1l740,32r1,1l741,37r1,1l742,40r1,-1l743,40r1,-5l744,38r1,-13l745,31r2,-11l747,23r1,-10l748,18r1,-9l749,12r1,-5l750,9r1,-4l751,6r1,-3l752,4r1,-3l753,2r1,-1l754,2r2,2l756,7r1,3l757,14r1,2l758,19r1,1l759,24r1,1l760,28r1,1l761,30r1,1l762,32r2,1l764,35r1,l765,36r1,1l766,39r1,1l767,42r1,3l768,46r1,1l769,49r1,1l770,53r1,-2l771,53r2,-7l773,49r1,-13l774,42r1,-15l775,32r1,-12l776,23r1,-5l777,19r1,-1l778,19r1,1l780,18r,2l782,11r,4l783,4r,5l784,r,2l785,r,1l786,2r,3l787,7r,5l788,14r,4l789,19r,1l791,20r,1l792,21r1,-2l793,20r1,-5l794,18r1,-7l795,13r1,-3l797,11r,3l798,16r,5l800,23r,4l801,28r,2l802,31r,2l803,35r,1l804,37r,3l805,41r,3l806,45r,1l807,46r2,l810,46r1,-1l811,46r1,-5l812,42r1,-10l813,39r1,-15l814,30r1,-11l815,22r2,-4l817,19r1,-1l819,16r,2l820,13r,2l821,11r,1l822,9r,1l823,7r1,l826,7r,2l827,9r,2l828,13r,2l829,16r,3l830,19r1,-3l831,19r1,-3l833,16r,2l835,19r,2l836,22r,2l837,24r,1l838,27r,1l839,29r,2l840,32r,4l841,38r,2l842,40r2,-5l844,39r1,-9l845,32r1,-7l846,29r1,-4l848,25r1,-1l849,25r1,-3l850,24r1,-5l851,21r2,-2l853,20r1,1l854,23r1,1l855,25r1,l856,27r1,-4l857,25r1,-5l858,22r1,-3l859,20r2,-1l862,19r1,-1l864,16r,2l865,18r,3l866,23r,2l867,29r,7l868,39r,6l870,47r1,-6l871,46r1,-14l872,39r1,-14l873,30r1,-8l874,24r1,-2l876,20r,1l877,19r,1l879,14r,4l880,12r,1l881,11r1,-1l882,11r1,-1l884,9r,1l885,9r1,l886,10r2,l888,11r1,1l889,13r1,1l890,16r1,3l891,23r1,2l892,31r1,4l893,39r1,1l894,41r1,-2l895,41r2,-5l897,38r1,-3l899,35r,1l900,37r,2l901,40r1,-2l902,40r1,-5l903,37r2,-6l905,33r1,-3l906,31r1,-2l907,30r1,-6l908,28r1,-10l909,22r1,-10l910,15r1,-9l911,10r1,-5l914,5r,1l915,6r,3l916,10r,2l917,12r,1l918,14r1,-2l919,13r1,-2l920,12r1,-1l923,11r,2l924,15r,5l925,23r,6l926,32r,4l927,38r,1l928,38r,1l929,38r1,l932,39r1,l934,37r,1l935,33r,3l936,30r,2l937,28r,1l938,24r,3l939,23r,1l941,22r1,-1l943,20r1,-1l944,20r1,-4l945,18r1,-3l946,16r1,-1l948,15r2,l950,16r1,l952,16r1,l954,16r1,l956,18r,2l958,22r,3l959,28r,3l960,32r,1l961,32r,1l962,31r,1l963,30r1,-1l965,29r2,l968,28r,1l969,24r,3l970,23r,1l971,22r1,l972,23r1,l973,24r1,l974,25r2,l976,27r1,l977,28r1,-1l979,22r,3l980,18r,3l981,14r,1l982,13r,1l983,14r,4l985,19r,3l986,24r,3l987,27r1,-3l988,27r1,-6l989,23r1,-2l990,22r1,1l991,27r1,1l992,31r2,1l994,33r1,-2l995,33r1,-6l996,30r1,-6l997,25r1,-4l998,23r1,-5l999,20r1,-7l1000,15r2,-5l1002,11r1,-1l1004,10r,1l1005,11r,1l1006,12r,1l1007,14r,2l1008,18r,2l1009,22r,5l1011,30r,3l1012,36r,2l1013,39r1,1l1015,41r,1l1016,44r,2l1017,47r,2l1018,49r,1l1020,48r,1l1021,40r,6l1022,28r,9l1023,15r,8l1024,9r,4l1025,7r,2l1026,9r,2l1027,12r,2l1029,14r1,-2l1030,13r1,-4l1031,11r1,-7l1032,6r1,-4l1033,3r1,l1034,4r1,1l1035,9r1,1l1036,14r2,1l1038,18r1,2l1039,22r1,1l1040,25r1,3l1041,29r1,2l1042,35r1,2l1043,39r1,1l1044,41r2,l1047,39r,1l1048,36r,2l1049,32r,3l1050,30r,1l1051,28r,1l1052,27r,1l1053,24r,3l1055,21r,3l1056,16r,4l1057,14r,1l1058,13r1,1l1059,15r1,1l1060,19r1,1l1062,20r2,-1l1064,20r1,-1l1066,19r,2l1067,21r,2l1068,24r,1l1069,25r1,l1071,25r,2l1073,27r1,l1075,25r,2l1076,25r1,2l1077,29r1,2l1078,35r1,1l1079,39r1,-1l1080,39r2,-7l1082,36r1,-9l1083,30r1,-8l1084,24r1,-4l1085,21r1,-3l1086,19r1,-5l1087,16r1,-5l1088,13r1,-2l1089,12r2,1l1091,16r1,2l1092,22r1,2l1093,27r1,1l1095,27r,1l1096,23r,2l1097,20r,2l1099,18r,1l1100,16r1,l1102,18r,2l1103,22r,3l1104,27r,2l1105,30r,1l1106,31r2,-2l1108,31r1,-6l1109,28r1,-5l1110,24r1,-1l1111,24r1,1l1112,27r1,1l1114,29r1,-1l1117,27r,1l1118,25r1,-2l1119,24r1,-1l1121,23r1,l1123,23r1,-1l1124,23r2,-2l1126,22r1,-2l1128,20r1,1l1129,22r1,1l1130,24r1,l1132,22r,1l1133,19r,2l1135,18r,1l1136,18r,1l1137,19r1,-1l1139,18r1,l1140,19r1,1l1141,23r2,2l1143,31r1,2l1144,38r1,1l1145,40r1,-2l1146,40r1,-9l1147,36r1,-12l1148,29r1,-7l1149,23r1,-1l1152,22r,1l1153,22r,1l1154,21r,1l1155,21r1,1l1157,23r,1l1158,24r,1l1159,25r2,-2l1161,24r1,-3l1162,23r1,-7l1163,19r1,-7l1164,14r1,-5l1165,10r1,-1l1166,10r1,2l1167,16r1,4l1168,25r2,3l1170,32r1,1l1171,35r1,-2l1172,35r1,-4l1173,32r1,-2l1174,31r1,-2l1175,30r1,-2l1176,29r1,-4l1177,27r2,-4l1179,24r1,-2l1181,22r,1l1182,24r,1l1183,25r1,-2l1184,25r1,-4l1185,22r2,-2l1187,21r1,l1188,24r1,1l1189,29r1,1l1190,31r1,-2l1191,31r1,-7l1192,28r1,-6l1193,23r1,-2l1196,22r,1l1197,23r,1l1198,23r,1l1199,20r,2l1200,18r,1l1201,18r1,1l1202,21r1,2l1203,28r2,2l1205,32r1,1l1206,35r1,-4l1207,33r1,-8l1208,30r1,-11l1209,23r1,-9l1210,16r1,-3l1211,14r1,l1212,15r2,1l1214,18r1,l1216,18r,1l1217,19r1,l1219,18r,1l1220,15r,1l1221,15r2,1l1223,18r1,1l1224,21r1,1l1225,24r1,1l1226,27r1,2l1227,32r1,3l1228,38r1,2l1229,44r1,2l1230,47r2,-3l1232,46r1,-9l1233,42r1,-12l1234,35r1,-8l1235,28r1,-1l1237,27r1,-3l1238,27r2,-4l1240,24r1,-1l1241,25r1,2l1242,29r1,1l1243,31r1,-2l1244,31r1,-4l1245,29r1,-4l1246,27r1,-3l1247,25r2,-3l1249,23r1,-8l1250,20r1,-13l1251,12r1,-9l1252,5r1,-2l1254,4r,2l1255,7r,2l1256,9r2,-3l1258,7r1,-2l1260,5r1,1l1261,9r1,2l1262,14r1,2l1263,20r1,2l1264,27r1,2l1265,35r2,3l1267,44r1,2l1268,49r1,1l1270,48r,1l1271,42r,4l1272,37r,3l1273,35r,1l1274,35r2,1l1276,38r1,1l1277,40r1,-1l1278,40r1,-8l1279,37r1,-14l1280,29r1,-9l1281,22r1,-4l1282,19r2,l1285,19r1,-1l1286,19r1,-4l1287,16r1,-3l1288,14r1,-4l1289,12r1,-7l1290,9r1,-6l1291,4r2,-2l1293,3r1,l1294,6r1,3l1295,13r1,2l1296,18r1,l1297,19r1,l1299,20r,1l1300,22r,3l1302,28r,4l1303,35r,2l1304,39r,3l1305,44r1,-4l1306,44r1,-8l1307,39r1,-8l1308,33r1,-5l1309,30r2,-5l1311,27r1,-4l1312,24r1,-4l1313,22r1,-3l1314,20r1,-1l1315,20r1,l1316,21r1,l1317,22r1,l1320,22r1,l1321,23r1,1l1322,25r1,2l1324,27r1,-2l1326,25r,2l1328,27r,1l1329,28r,1l1330,24r,4l1331,20r,3l1332,15r,3l1333,14r,1l1334,15r,1l1335,16r,2l1337,19r,1l1338,20r,1l1339,21r1,l1341,22r,1l1342,23r,1l1343,25r1,-1l1344,25r2,-3l1346,23r1,-1l1348,22r,1l1349,24r,3l1350,28r,1l1351,30r1,-1l1352,30r1,-2l1353,29r2,-1l1356,28r,1l1357,29r,1l1358,30r,1l1359,30r,1l1360,27r,2l1361,22r,2l1362,21r2,l1364,23r1,1l1365,27r1,1l1366,29r1,-1l1367,29r1,-5l1368,25r1,-7l1369,22r1,-11l1370,15r1,-5l1373,10r,2l1374,13r,3l1375,18r,2l1376,21r,1l1377,23r,1l1378,25r,2l1379,27r,1l1381,28r1,-1l1382,28r1,-3l1383,27r1,-4l1384,24r1,-2l1386,23r,1l1387,25r,3l1388,28r2,-1l1390,28r1,-4l1391,25r1,-3l1392,23r1,-1l1394,22r,1l1395,23r1,-1l1397,20r,1l1399,20r,1l1400,21r,3l1401,25r,3l1402,30r,5l1403,36r,2l1404,38r1,-3l1405,37r1,-6l1406,33r2,-5l1408,30r1,-3l1409,28r1,-5l1410,25r1,-6l1411,22r1,-8l1412,16r1,-6l1413,13r1,-3l1414,11r1,1l1415,18r2,2l1417,25r1,3l1418,29r1,-2l1419,29r1,-11l1420,24r1,-14l1421,15r1,-9l1422,7r1,-1l1425,9r,3l1426,14r,4l1427,20r,3l1428,24r,3l1429,28r,3l1430,32r,3l1431,35r,2l1432,37r2,1l1435,37r,1l1436,32r,4l1437,27r,3l1438,21r,3l1439,20r1,l1440,22r1,1l1441,25r2,l1443,27r1,-2l1444,27r1,-4l1445,24r1,-4l1446,22r1,-2l1448,20r,2l1449,22r,2l1450,25r2,l1452,27r1,-3l1453,25r1,-2l1454,24r1,-1l1456,21r,1l1457,20r,1l1458,18r,1l1459,18r,1l1461,20r,1l1462,22r,2l1463,25r,2l1464,25r1,-2l1465,24r1,-2l1467,20r,1l1469,20r1,-1l1470,20r1,-1l1471,20r1,l1472,21r1,l1473,22r1,1l1474,24r1,l1475,25r1,l1476,27r2,l1479,24r,1l1480,22r,1l1481,22r1,1l1482,24r1,1l1483,29r1,1l1484,31r1,1l1485,33r2,l1488,33r1,-1l1489,33r1,-4l1490,31r1,-6l1491,28r1,-5l1492,24r1,-2l1494,23r,1l1496,25r,2l1497,27r1,-3l1498,25r1,-3l1499,23r1,-5l1500,20r1,-7l1501,16r1,-5l1502,12r1,-2l1505,10r,2l1506,13r,2l1507,18r,3l1508,22r,3l1509,28r,1l1510,30r1,-2l1511,29r1,-4l1512,28r2,-4l1514,25r1,l1515,27r1,1l1516,30r1,1l1517,32r1,-2l1518,32r1,-7l1519,29r1,-7l1520,23r2,-4l1522,20r1,-1l1524,20r,2l1525,23r,2l1526,27r1,l1528,24r,1l1529,23r,1l1531,22r1,-1l1533,20r,1l1534,21r,1l1535,23r,4l1536,28r,2l1537,31r,1l1538,30r,1l1540,24r,4l1541,19r,3l1542,14r,2l1543,13r1,l1544,14r1,l1545,15r1,1l1546,18r1,1l1547,21r2,1l1549,25r1,3l1550,30r1,1l1552,30r,1l1553,29r1,-2l1554,28r1,-1l1556,27r2,1l1559,29r1,1l1561,31r1,-2l1562,30r1,-7l1563,27r1,-6l1564,22r2,-3l1566,20r1,-1l1568,20r1,l1570,19r,1l1571,18r,1l1572,16r,2l1573,16r,2l1575,18r,1l1576,20r,1l1577,22r,1l1578,24r,3l1579,27r,1l1580,28r1,l1582,28r2,l1585,25r,2l1586,23r,1l1587,22r,1l1588,22r,1l1589,22r,1l1590,20r,2l1591,19r,1l1593,19r,1l1594,21r,4l1595,28r,3l1596,32r,3l1597,35r1,-4l1598,33r1,-6l1599,30r1,-6l1600,25r2,-2l1603,22r,1l1604,19r,2l1605,15r,3l1606,14r,1l1607,16r,3l1608,21r,1l1610,24r,1l1611,23r,2l1612,19r,2l1613,15r,1l1614,15r,3l1615,19r,4l1616,25r,5l1617,32r,4l1619,37r,1l1620,37r,1l1621,35r,2l1622,30r,3l1623,24r,4l1624,19r,3l1625,15r,3l1626,15r2,l1629,16r,2l1630,18r,1l1631,19r,1l1632,21r,2l1633,24r,1l1634,25r1,-1l1635,25r2,-2l1638,23r,1l1639,25r,3l1640,30r,2l1641,32r1,-1l1642,32r1,-5l1643,29r1,-6l1644,25r2,-3l1646,23r1,-1l1648,21r,1l1649,19r,1l1650,18r,1l1651,16r1,-2l1652,15r1,-1l1655,14r,1l1656,16r,4l1657,21r,4l1658,28r,3l1659,33r,3l1660,37r1,-5l1661,36r2,-7l1663,30r1,-5l1664,27r1,-2l1665,27r1,1l1666,31r1,1l1667,35r1,-2l1668,35r1,-8l1669,31r1,-11l1670,24r2,-10l1672,18r1,-5l1673,14r1,-1l1675,13r,1l1676,15r,3l1677,19r,3l1678,23r,1l1679,24r,1l1681,23r,1l1682,23r,1l1683,25r1,l1685,22r,2l1686,19r,2l1687,19r,1l1688,21r,1l1690,23r1,-2l1691,22r1,-2l1692,21r1,-1l1693,21r1,1l1694,24r1,1l1695,27r1,1l1696,30r1,1l1697,32r2,-1l1699,32r1,-3l1700,30r1,-5l1701,28r1,-3l1703,25r1,-1l1704,25r1,-3l1705,23r2,-3l1707,21r1,-2l1708,20r1,l1709,21r1,1l1710,27r1,1l1711,31r1,1l1712,33r1,-2l1713,33r1,-10l1714,29r2,-13l1716,21r1,-7l1718,13r,1l1719,15r,3l1720,19r,1l1721,20r,1l1722,21r,1l1723,23r2,l1726,22r,1l1727,21r1,l1729,22r,2l1730,25r,3l1731,28r1,l1734,25r,2l1735,25r1,2l1737,28r,1l1738,29r,1l1739,30r1,l1741,27r,2l1743,23r,2l1744,19r,2l1745,15r,1l1746,14r1,1l1747,16r1,2l1748,20r1,1l1749,22r1,2l1750,27r2,1l1752,29r1,1l1754,30r1,-2l1755,29r1,-6l1756,27r1,-7l1757,22r1,-4l1758,19r2,-1l1760,19r1,1l1761,21r1,1l1762,25r1,2l1763,28r1,-1l1764,28r1,-6l1765,25r1,-6l1766,21r1,-2l1769,19r,1l1770,20r,1l1771,21r1,l1773,22r,1l1774,25r,3l1775,30r,2l1776,33r2,-1l1778,33r1,-2l1780,31r,1l1781,32r1,-1l1782,32r1,-5l1783,30r1,-10l1784,24r1,-9l1785,18r2,-4l1788,14r,2l1789,18r,1l1790,20r,1l1791,21r1,-2l1792,20r1,-2l1794,16r2,l1796,18r1,1l1797,20r1,1l1798,23r1,1l1799,27r1,1l1801,27r,1l1802,23r,2l1804,23r1,l1805,24r1,1l1806,27r1,1l1808,27r,1l1809,25r,2l1810,25r1,-1l1811,25r2,-2l1813,24r1,-1l1815,24r,1l1816,27r,1l1817,29r,2l1818,31r1,l1820,30r,1l1822,29r,1l1823,27r,2l1824,23r,4l1825,20r,2l1826,18r,1l1827,15r,1l1828,15r1,1l1829,20r2,1l1831,24r1,l1832,25r1,-2l1833,25r1,-4l1834,22r1,-3l1835,20r1,-1l1837,19r1,l1840,15r,3l1841,13r,2l1842,12r1,l1843,14r1,1l1844,19r1,1l1845,24r1,1l1846,30r2,2l1848,33r1,3l1849,39r1,1l1850,41r1,l1852,37r,3l1853,32r,4l1854,30r,1l1855,28r,1l1857,25r,3l1858,21r,3l1859,19r,1l1860,18r,1l1861,18r,1l1862,19r,1l1863,20r1,l1866,19r,1l1867,19r1,1l1869,21r1,l1871,21r1,1l1873,23r,1l1875,25r1,-1l1876,25r1,-1l1877,25r1,l1878,27r1,1l1879,29r1,l1881,27r,2l1882,23r,2l1884,21r,1l1885,19r,1l1886,19r1,l1887,20r1,l1888,21r1,l1889,22r1,1l1890,25r1,2l1891,28r2,1l1893,30r1,l1895,29r,1l1896,27r,2l1897,25r,2l1898,24r1,-1l1901,23r1,l1903,23r1,l1905,22r1,l1907,21r1,-2l1908,20r2,-1l1911,19r1,1l1912,21r1,1l1913,23r1,l1914,24r1,l1915,25r1,l1917,27r2,1l1920,27r1,-2l1921,27r1,-2l1923,25r1,l1925,25r,2l1926,28r2,-1l1928,28r1,-6l1929,25r1,-7l1930,21r1,-5l1931,18r1,-2l1932,19r1,1l1933,23r1,1l1934,25r1,l1935,27r2,l1938,28r,1l1939,29r,1l1940,28r,1l1941,22r,3l1942,18r,3l1943,15r,1l1945,14r,1l1946,15r,1l1947,18e" filled="f" strokecolor="red" strokeweight=".04411mm">
                      <v:path arrowok="t" o:connecttype="custom" o:connectlocs="47625,54956;107950,52458;157163,49960;206375,77437;250825,69943;296863,44964;350838,52458;401638,47462;449263,97421;496888,52458;546100,62450;593725,69943;642938,27478;687388,52458;741363,74939;788988,89927;838200,74939;887413,47462;936625,32474;985838,24980;1028700,24980;1077913,59952;1125538,39968;1174750,79935;1217613,104915;1262063,32474;1312863,22482;1358900,67446;1409700,27478;1455738,29976;1508125,39968;1560513,34972;1606550,89927;1651000,62450;1700213,62450;1749425,44964;1803400,44964;1851025,24980;1898650,54956;1944688,59952;1990725,9992;2039938,47462;2084388,54956;2133600,62450;2182813,44964;2230438,92425;2278063,92425;2324100,62450;2374900,62450;2420938,57454;2470150,67446;2524125,49960;2570163,92425;2617788,47462;2663825,57454;2711450,49960;2763838,67446;2811463,52458;2863850,57454;2911475,54956;2962275,47462;3013075,59952;3071813,67446" o:connectangles="0,0,0,0,0,0,0,0,0,0,0,0,0,0,0,0,0,0,0,0,0,0,0,0,0,0,0,0,0,0,0,0,0,0,0,0,0,0,0,0,0,0,0,0,0,0,0,0,0,0,0,0,0,0,0,0,0,0,0,0,0,0,0"/>
                    </v:shape>
                    <v:shape id="Freeform 39" o:spid="_x0000_s1048" style="position:absolute;left:2756;top:5456;width:30909;height:1174;visibility:visible;mso-wrap-style:square;v-text-anchor:top" coordsize="1947,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CULcUA&#10;AADbAAAADwAAAGRycy9kb3ducmV2LnhtbESPQWvCQBSE70L/w/KE3nQTW7RNXUVsCx70YCykvT2y&#10;zyQ0+zbsbjX9964geBxm5htmvuxNK07kfGNZQTpOQBCXVjdcKfg6fI5eQPiArLG1TAr+ycNy8TCY&#10;Y6btmfd0ykMlIoR9hgrqELpMSl/WZNCPbUccvaN1BkOUrpLa4TnCTSsnSTKVBhuOCzV2tK6p/M3/&#10;jAL9/vGcF/km3bazb+fTXfGzNoVSj8N+9QYiUB/u4Vt7oxU8vcL1S/wB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QJQtxQAAANsAAAAPAAAAAAAAAAAAAAAAAJgCAABkcnMv&#10;ZG93bnJldi54bWxQSwUGAAAAAAQABAD1AAAAigMAAAAA&#10;" path="m,19r,l,21r1,2l1,28r1,1l2,31r1,l3,32,4,28r,2l5,26r,1l7,22r,3l8,19r,2l9,17r,1l10,17r1,1l11,20r1,l12,21r1,-3l13,21,15,11r,5l16,8r,1l17,7r1,1l18,11r1,2l19,17r1,2l20,21r1,1l21,23r1,l24,22r,1l25,20r,1l26,19r1,-1l28,18r,1l29,20r,1l30,23r,4l31,28r,3l33,32r,2l34,34r1,-2l35,34r1,-3l36,32r1,-6l37,30,38,20r,3l39,12r,6l40,7r,3l42,5r,2l43,8r,4l44,14r,5l45,21r,2l46,23r,2l47,20r,3l48,18r,1l49,17r2,l52,17r,1l53,18r1,l55,19r,1l56,21r,2l57,25r,2l59,26r,1l60,25r,1l61,22r,1l62,22r1,l64,20r,2l65,17r,2l66,16r2,1l68,19r1,2l69,25r1,1l70,27r1,l72,27r1,l74,25r,2l75,20r,3l77,13r,5l78,9r,3l79,9r1,1l80,12r1,2l81,16r1,2l82,21r1,1l84,20r,1l86,19r,1l87,20r,3l88,25r,4l89,30r,2l90,30r,2l91,23r,5l92,19r,2l93,14r,3l95,13r,1l96,14r,4l97,20r,5l98,26r,1l99,26r,2l100,19r,4l101,13r,5l103,13r1,1l105,16r,1l106,16r,1l107,13r,3l108,13r1,1l109,18r1,2l110,25r2,2l112,28r1,-1l113,28r1,-5l114,25r1,-5l115,22r1,-2l116,21r1,1l117,23r1,2l119,25r2,1l121,28r1,1l122,32r1,3l123,36r1,-4l124,36r1,-8l125,30r1,-13l126,23,127,9r,5l128,7r,1l130,8r,2l131,11r,2l132,14r,2l133,16r1,l135,16r,1l136,18r,1l137,20r,2l139,23r,3l140,27r1,-4l141,27r1,-10l142,21r1,-11l143,13r1,-5l144,9r1,l145,11r1,2l146,14r2,3l148,20r1,2l149,26r1,2l150,30r1,1l151,32r1,-2l152,31r1,-5l153,28r1,-3l154,26r2,-1l156,27r1,l157,28r1,l159,25r,2l160,21r,2l161,19r,1l162,18r1,l165,18r,1l166,20r,1l167,21r,1l168,20r,1l169,18r,1l170,13r,4l171,12r,1l172,12r2,1l174,14r1,l176,13r,1l177,14r,2l178,17r,3l179,21r,2l180,25r1,-3l181,25r2,-4l183,22r1,-1l184,23r1,2l185,27r1,1l186,29r1,-2l187,29r1,-7l188,26r1,-5l189,22r1,l190,23r2,2l192,27r1,-2l193,27r1,-8l194,23r1,-7l195,18r1,-2l196,17r1,2l197,23r1,2l198,28r2,1l201,23r,5l202,19r,2l203,14r,4l204,12r,1l205,12r1,l207,12r,2l209,16r,2l210,19r,2l211,21r1,-1l212,21r1,-1l214,20r,1l215,22r1,-1l216,22r2,-3l218,20r1,-2l220,19r,1l221,21r,2l222,25r,2l223,27r1,l224,28r1,l227,26r,1l228,21r,4l229,16r,3l230,13r,1l231,13r,3l232,17r,4l233,22r,3l234,26r2,-1l236,26r1,-4l237,25r1,-5l238,22r1,-5l239,19r1,-5l240,17r1,-3l242,14r,2l244,16r,1l245,18r,1l246,19r,2l247,22r,3l248,25r1,l250,23r1,l251,25r2,l254,23r,2l255,18r,4l256,13r,3l257,9r,2l258,9r,3l259,14r,6l260,22r,4l262,27r1,-4l263,26r1,-6l264,22r1,-3l266,19r,1l267,21r1,1l268,23r1,2l269,27r2,2l271,32r1,2l272,35r1,-4l273,35r1,-14l274,28r1,-18l275,17,276,5r,3l277,5r1,2l278,10r2,1l280,12r1,1l281,14r1,2l282,18r1,1l283,22r1,1l284,26r1,1l285,28r1,-2l286,27r1,-6l287,25r2,-6l289,20r1,-2l291,18r,2l292,21r,2l293,25r,1l294,26r1,l295,27r2,l298,26r,1l299,22r,4l300,19r,2l301,13r,4l302,11r,1l303,11r,2l304,14r,5l306,20r,3l307,25r1,-4l308,25r1,-7l309,20r1,-3l311,18r,2l312,21r,2l313,25r,1l315,25r,1l316,21r,2l317,18r,2l318,16r,1l319,16r,1l320,17r1,-1l322,13r,1l324,12r,1l325,14r,5l326,21r,6l327,30r,5l328,36r,1l329,31r,5l330,22r,7l331,16r,4l333,13r,1l334,14r,3l335,18r,4l336,25r,3l337,28r1,-3l338,27r1,-7l339,23r2,-5l341,19r1,-2l342,18r1,-2l343,17r1,-6l344,14r1,-6l345,10r1,-3l347,9r,3l348,14r,6l350,22r,5l351,28r,1l352,27r,2l353,22r,4l354,19r,2l355,18r1,l356,20r1,1l357,23r2,2l360,22r,1l361,20r,1l362,19r1,l363,20r1,1l364,23r1,2l365,26r1,1l366,29r2,-1l368,29r1,-7l369,26r1,-10l370,20r1,-8l371,13r1,-2l372,13r1,1l373,18r1,1l374,21r1,l377,20r,1l378,20r1,1l379,23r1,l380,25r1,-3l381,25r1,-9l382,20r1,-8l383,14r2,-2l385,16r1,2l386,23r1,3l387,28r1,2l388,32r1,-1l389,32r1,-5l390,30r1,-7l391,26r1,-5l392,22r2,-2l395,19r,1l396,17r,2l397,12r,2l398,11r1,l399,13r1,1l400,18r1,2l401,22r2,-1l403,22r1,-6l404,19r1,-7l405,14r1,-3l406,12r1,l407,16r1,1l408,19r1,1l409,22r1,1l410,25r2,1l412,27r1,1l413,30r1,1l414,32r1,-1l415,32r1,-7l416,30r1,-13l417,22r1,-9l418,14r1,-1l419,14r2,3l421,21r1,2l422,28r1,1l424,23r,5l425,18r,3l426,18r1,1l427,22r1,3l428,26r2,l430,27r1,-5l431,25r1,-9l432,20,433,9r,3l434,5r,2l435,4r,1l436,7r,2l438,11r,3l439,16r,3l440,20r,3l441,25r,1l442,27r,3l443,31r,3l444,35r1,-4l445,34r2,-9l447,29r1,-11l448,22r1,-10l449,16r1,-6l450,11r1,l451,16r1,2l452,21r1,2l453,27r1,-1l454,28r2,-7l456,25r1,-8l457,19r1,-2l458,19r1,1l459,22r1,1l460,25r1,-2l461,25r1,-4l462,22r1,-2l465,20r,1l466,21r1,-3l467,20r1,-4l468,17r1,-1l469,17r1,1l470,22r1,3l471,28r1,l472,29r2,-4l474,27r1,-9l475,22r1,-9l476,16r1,-4l478,13r,3l479,17r,2l480,19r2,-2l482,19r1,-2l483,18r1,l484,21r1,2l485,25r1,1l486,27r1,-2l487,27r1,-7l488,23r1,-6l489,19r2,-2l492,17r,2l493,20r,3l494,26r,2l495,29r1,l497,27r,1l498,26r,1l500,23r,2l501,21r,1l502,19r,1l503,18r1,l505,18r,1l506,18r1,-1l507,18r2,-4l509,16r1,-4l510,13r1,-1l512,12r,2l513,16r,3l514,21r,4l515,27r,1l516,26r,2l518,21r,2l519,16r,3l520,14r1,l521,18r1,2l522,23r1,2l523,27r1,1l525,26r,1l527,23r,2l528,23r,3l529,28r,1l530,31r,3l531,30r,2l532,21r,7l533,10r,8l535,4r,4l536,4r,4l537,10r,6l538,19r,3l539,22r,1l540,19r,2l541,16r,1l542,17r,2l544,20r,3l545,26r,1l546,27r1,-4l547,26r1,-8l548,21r1,-8l549,17r1,-6l550,12r1,-3l551,10r2,l553,11r1,2l554,18r1,2l555,25r1,2l556,30r1,1l557,32r1,l559,31r,1l560,29r,2l562,26r,2l563,20r,5l564,14r,4l565,12r,1l566,13r,4l567,19r,6l568,27r,3l569,32r2,-4l571,31r1,-10l572,25r1,-14l573,18,574,3r,5l575,1r1,l576,4r1,3l577,12r2,2l579,20r1,3l580,28r1,2l581,34r1,1l583,32r,2l584,26r,4l585,17r,5l586,11r,3l588,8r,1l589,8r,2l590,11r,3l591,17r,2l592,19r,1l593,20r,1l594,22r,1l595,26r,3l597,31r,3l598,35r,1l599,36r1,-4l600,35r1,-6l601,31r1,-3l602,29r1,-2l604,25r,1l606,20r,3l607,13r,5l608,8r,3l609,7r,1l610,9r,3l611,14r,5l612,20r,1l613,16r,4l615,9r,4l616,5r,2l617,4r,1l618,8r,3l619,13r,4l620,18r,2l621,20r2,1l624,22r,1l625,23r,3l626,26r1,l627,27r1,l629,28r1,l630,29r2,-1l633,27r,1l634,28r1,1l636,28r,1l637,28r1,l639,27r,1l641,21r,4l642,12r,6l643,5r,5l644,4r,1l645,7r,5l646,14r,6l647,21r,2l648,21r,1l650,14r,6l651,8r,4l652,7r1,1l653,13r1,3l654,22r1,3l655,29r1,1l656,31r1,l657,32r2,-5l659,30r1,-7l660,26r1,-7l661,22r1,-3l663,19r,1l664,21r,1l665,21r,1l666,20r,1l668,19r,1l669,19r1,-1l671,18r1,l673,18r,1l674,20r,1l676,22r,1l677,23r1,l679,25r,1l680,26r1,-1l681,26r1,-8l682,22r1,-11l683,16r2,-6l685,11r1,2l686,19r1,3l687,29r1,3l688,36r1,1l689,38r1,-4l690,37r1,-9l691,32r1,-9l692,26r2,-7l694,21r1,-7l695,18r1,-8l696,13r1,-9l697,9r1,-8l698,3r1,-2l699,3r1,2l700,11r1,3l701,21r2,2l703,26r1,1l705,23r,3l706,18r,3l707,14r,3l708,14r1,2l709,19r1,1l710,25r2,1l712,29r1,l713,31r1,l715,31r,1l716,31r,1l717,30r,1l718,26r,3l720,18r,5l721,11r,5l722,9r,1l723,9r,3l724,16r,5l725,25r,2l726,29r,2l727,29r,2l729,21r,6l730,14r,5l731,11r,2l732,9r,1l733,9r1,1l734,12r1,1l735,16r1,2l736,22r2,4l738,31r1,3l739,36r1,-2l740,36r1,-10l741,31r1,-15l742,22r1,-12l743,13r1,-4l744,11r1,2l745,19r2,3l747,26r1,2l748,30r1,-1l749,30r1,-7l750,28r1,-8l751,22r1,-4l752,19r1,-2l753,18r1,-5l754,16r2,-6l756,12r1,-2l758,11r,1l759,14r,5l760,21r,5l761,27r1,-1l762,27r2,-4l764,25r1,-2l765,25r1,1l766,28r1,l768,25r,2l769,19r,4l770,17r,1l771,17r,2l773,20r,3l774,26r,1l775,26r,1l776,21r,4l777,16r,3l778,10r,3l779,9r1,-1l782,9r,3l783,13r,6l784,21r,6l785,29r,5l786,35r,1l787,30r,5l788,22r,6l789,16r,3l791,14r1,l792,16r1,1l793,19r1,l794,20r1,l796,20r1,-1l797,20r1,-3l798,18r2,-2l800,17r1,-1l802,17r,1l803,19r,1l804,19r,1l805,18r,1l806,18r,1l807,20r,2l809,23r,3l810,26r,1l811,27r,1l812,28r,1l813,29r1,-2l814,29r1,-8l815,25r2,-7l817,20r1,-3l819,14r,2l820,12r,1l821,12r,1l822,14r,3l823,19r,2l824,23r,4l826,28r1,-1l827,28r1,-6l828,25r1,-4l830,21r,2l831,25r1,-3l832,25r1,-7l833,20r2,-9l835,16r1,-8l836,9r1,l837,13r1,3l838,22r1,3l839,29r1,l841,25r,2l842,19r,3l844,16r,2l845,14r1,l847,16r,2l848,19r,2l849,22r,3l850,26r,1l851,28r2,-3l853,27r1,-7l854,23r1,-7l855,19r1,-6l856,14r1,-4l857,12r1,-3l859,10r,3l861,16r,4l862,22r,5l863,28r,2l864,30r1,-1l865,30r1,-1l867,28r,1l868,27r,1l870,23r,3l871,21r,1l872,18r,2l873,16r,1l874,13r,1l875,12r,1l876,13r,3l877,17r,2l879,20r,3l880,25r1,-3l881,25r1,-7l882,20r1,-6l883,16r1,-3l885,14r,4l886,19r,4l888,25r,1l889,25r,1l890,22r,1l891,20r,1l892,20r1,l893,21r1,-1l895,19r2,-1l897,19r1,1l898,22r1,3l899,26r1,1l900,28r1,-5l901,27r1,-10l902,21r1,-5l903,17r2,1l905,22r1,1l906,27r1,l908,23r,3l909,22r1,l911,22r,1l912,21r,2l914,18r,2l915,16r,1l916,16r1,l917,17r1,l918,18r1,-4l919,17r1,-6l920,13r1,-3l923,9r1,1l924,12r1,2l925,19r1,3l926,28r1,2l927,32r1,l928,34r1,-5l929,32r1,-7l930,28r2,-5l933,22r,1l934,25r,2l935,29r,2l936,30r,1l937,23r,6l938,14r,7l939,9r,3l941,8r,1l942,11r,3l943,17r,2l944,21r,4l945,26r,1l946,22r,4l947,16r,4l948,11r,2l950,11r,1l951,12r,4l952,17r,3l953,21r,2l954,23r1,l955,25r1,-3l956,23r2,-4l958,21r1,-5l959,18r1,-5l960,14r1,l961,17r1,1l962,22r1,3l963,29r1,1l964,31r1,-1l965,31r2,-4l967,29r1,-6l968,25r1,-3l969,23r1,2l970,27r1,1l971,29r1,l973,26r,2l974,20r,3l976,18r,1l977,14r,2l978,13r,1l979,13r1,l981,11r,1l982,10r,1l983,10r2,1l985,12r1,1l986,16r1,1l987,19r1,1l988,22r1,1l989,27r1,1l990,30r1,1l991,32r1,-1l992,32r2,-7l994,29r1,-10l995,22r1,-6l996,17r1,l998,18r,3l999,23r,3l1000,27r,1l1002,26r,2l1003,20r,3l1004,14r,4l1005,13r1,l1006,14r1,l1008,14r1,-1l1009,14r2,l1012,16r,2l1013,20r,2l1014,23r,4l1015,28r,2l1016,31r1,-1l1017,31r1,-3l1018,29r2,-3l1020,27r1,-5l1021,25r1,-7l1022,21r1,-7l1023,17r1,-5l1024,13r1,-1l1025,13r1,1l1026,17r1,2l1027,22r2,1l1029,25r1,-2l1030,25r1,-4l1031,22r1,-3l1032,20r1,-1l1034,19r1,-1l1035,19r1,-3l1036,17r2,-1l1039,17r,2l1040,20r,5l1041,27r,2l1042,31r,4l1043,36r,1l1044,34r,3l1046,25r,6l1047,12r,8l1048,4r,6l1049,2r,1l1050,3r,4l1051,9r,7l1052,19r,3l1053,26r,4l1055,31r,1l1056,28r,3l1057,22r,5l1058,17r,3l1059,14r,2l1060,14r1,l1061,16r1,l1064,16r1,l1065,17r1,1l1066,19r1,l1068,19r,1l1069,20r,1l1070,23r,3l1071,28r,2l1073,30r,1l1074,28r,1l1075,22r,4l1076,19r,2l1077,20r,1l1078,22r,4l1079,27r1,-1l1080,27r2,-6l1082,23r1,-4l1083,20r1,-1l1084,20r1,l1085,21r1,1l1087,20r,2l1088,16r,2l1089,14r2,l1091,18r1,1l1092,22r1,1l1094,20r,2l1095,18r,1l1096,16r,1l1097,14r,2l1099,12r,2l1100,10r,1l1101,9r,1l1102,11r,5l1103,19r,8l1104,30r,7l1105,38r,1l1106,37r,1l1108,28r,7l1109,20r,5l1110,18r,1l1111,18r,1l1112,20r,1l1113,20r1,-2l1114,19r1,-5l1115,17r2,-3l1118,14r,2l1119,17r,4l1120,23r,3l1121,27r1,-5l1122,26r1,-7l1123,21r1,-3l1124,19r2,-1l1127,18r1,l1128,19r1,1l1129,22r1,1l1130,26r1,1l1132,26r,1l1133,22r,3l1135,19r,2l1136,12r,5l1137,7r,3l1138,4r,1l1139,4r,1l1140,7r,5l1141,14r,6l1143,22r,5l1144,29r,3l1145,34r,2l1146,36r1,-1l1147,36r1,-6l1148,34r1,-11l1149,28r1,-8l1150,21r2,-4l1152,19r1,-2l1154,17r1,-1l1155,17r1,-3l1156,16r1,-4l1157,13r1,-2l1158,12r1,l1159,13r2,1l1161,16r1,1l1162,19r1,2l1163,23r1,2l1164,27r1,1l1165,30r1,-1l1166,30r1,-7l1167,28r1,-11l1168,21r2,-8l1170,16r1,-3l1171,16r1,2l1172,20r1,2l1173,27r1,1l1174,29r1,-2l1175,29r1,-7l1176,26r1,-9l1177,20r2,-6l1179,16r1,-2l1180,16r1,l1181,18r1,2l1182,21r1,l1184,18r,3l1185,14r,3l1187,12r,1l1188,12r,2l1189,17r,4l1190,23r,6l1191,31r,4l1192,36r1,-2l1193,35r1,-7l1194,31r2,-9l1196,26r1,-7l1197,21r1,-4l1198,18r1,-2l1200,16r1,l1202,13r,1l1203,12r,1l1205,13r1,1l1206,18r1,1l1207,21r1,l1209,18r,2l1210,17r,1l1211,19r,3l1212,23r,3l1214,27r1,-2l1215,27r1,-5l1216,23r1,-4l1217,20r1,-2l1219,18r,1l1220,19r,1l1221,20r,1l1223,21r,1l1224,22r,1l1225,25r,1l1226,26r,1l1227,27r,1l1228,26r,2l1229,22r,4l1230,18r,3l1232,14r,3l1233,13r,1l1234,14r,2l1235,17r,1l1236,19r1,1l1238,19r,1l1240,19r1,-1l1242,18r,1l1243,19r,1l1244,21r1,l1246,20r,1l1247,19r2,l1250,20r,2l1251,23r,3l1252,26r,1l1253,26r,1l1254,23r,3l1255,20r,2l1256,19r,1l1258,19r,1l1259,21r,1l1260,23r,4l1261,27r,1l1262,23r,4l1263,18r,3l1264,17r1,l1265,19r2,1l1267,22r1,-2l1268,22r1,-9l1269,19r1,-10l1270,11r1,-6l1271,7r1,l1272,11r1,3l1273,21r1,4l1274,30r2,2l1277,29r,3l1278,25r,2l1279,22r,1l1280,22r,1l1281,23r,2l1282,22r,3l1284,18r,3l1285,14r,3l1286,14r,2l1287,18r,3l1288,22r,1l1289,20r,2l1290,14r,5l1291,11r,1l1293,10r1,1l1294,16r1,2l1295,22r1,3l1296,26r1,-5l1297,25r1,-8l1298,19r1,-3l1300,17r,4l1302,23r,6l1303,31r,3l1304,32r,2l1305,25r,5l1306,18r,3l1307,17r,1l1308,20r,5l1309,27r,3l1311,29r,2l1312,21r,6l1313,13r,5l1314,11r1,l1315,12r1,1l1316,17r1,1l1317,20r1,1l1318,22r2,1l1320,25r1,1l1321,27r1,l1322,28r1,-5l1323,27r1,-9l1324,21r1,-13l1325,14,1326,r,4l1328,r,2l1329,4r,8l1330,16r,9l1331,28r,6l1332,36r,1l1333,35r,2l1334,30r,4l1335,27r,2l1337,25r,1l1338,22r,1l1339,21r1,-1l1341,19r,1l1342,19r1,-2l1343,18r1,-4l1344,17r2,-5l1346,13r1,-3l1347,11r1,-1l1349,11r,1l1350,14r,3l1351,19r,2l1352,21r,1l1353,22r2,l1356,23r,2l1357,26r,2l1358,28r,1l1359,28r,1l1360,26r,1l1361,22r,3l1362,21r,1l1364,18r,2l1365,18r1,l1366,21r1,2l1367,27r1,1l1368,29r1,-1l1369,30r1,-9l1370,26r1,-9l1371,19r2,-2l1373,18r1,1l1374,22r1,1l1376,17r,4l1377,7r,6l1378,2r,2l1379,2r,1l1381,7r,6l1382,17r,6l1383,26r,3l1384,30r1,-2l1385,29r1,-4l1386,27r1,-6l1387,23r1,-4l1388,20r2,-1l1391,20r,2l1392,23r,3l1393,26r1,-5l1394,25r1,-9l1395,19r1,-8l1396,13r1,-3l1399,11r,3l1400,17r,4l1401,23r,3l1402,28r,3l1403,32r,2l1404,34r1,-3l1405,32r1,-4l1406,30r2,-8l1408,26r1,-8l1409,21r1,-7l1410,17r1,-6l1411,13r1,-2l1413,11r1,1l1414,13r1,l1417,12r,1l1418,12r,1l1419,14r,4l1420,20r,3l1421,26r,2l1422,28r1,-2l1423,28r2,-3l1426,25r,1l1427,27r,1l1428,26r,2l1429,22r,3l1430,18r,2l1431,17r,1l1432,18r2,1l1434,20r1,l1435,21r1,l1437,21r1,-3l1438,20r1,-6l1439,17r1,-4l1440,14r1,l1441,17r2,2l1443,22r1,1l1444,26r1,l1446,25r,1l1447,23r,2l1448,22r1,l1450,23r,2l1452,26r,1l1453,26r,1l1454,22r,3l1455,18r,2l1456,13r,4l1457,11r1,l1458,13r1,1l1459,18r2,2l1461,21r1,-1l1462,21r1,-8l1463,18r1,-9l1464,12r1,-3l1465,12r1,2l1466,18r1,3l1467,29r2,3l1469,37r1,l1471,30r,5l1472,23r,5l1473,18r,3l1474,14r,3l1475,12r,1l1476,13r,3l1478,17r,2l1479,20r,3l1480,25r,1l1481,27r,1l1482,29r1,-4l1483,28r1,-11l1484,22r1,-10l1485,14r2,-3l1487,13r1,3l1488,17r1,2l1489,22r1,l1491,21r,1l1492,20r,1l1493,18r,1l1494,14r,3l1496,12r,1l1497,12r,1l1498,16r,2l1499,19r,1l1500,20r1,-2l1501,19r1,-1l1503,20r,5l1505,27r,5l1506,35r,3l1507,38r,1l1508,32r,5l1509,22r,7l1510,16r,3l1511,12r,1l1512,12r,2l1514,16r,3l1515,19r,1l1516,18r,1l1517,16r,1l1518,14r,2l1519,16r,2l1520,20r,1l1522,22r,3l1523,23r,2l1524,19r,3l1525,17r,1l1526,16r,1l1527,14r,2l1528,12r,2l1529,12r,1l1531,14r,6l1532,22r,4l1533,29r,6l1534,37r,2l1535,35r,3l1536,27r,5l1537,20r,5l1538,19r,1l1540,19r1,-1l1541,19r1,-6l1542,17r1,-7l1543,12r1,-4l1544,9r1,-1l1545,10r1,2l1546,17r1,2l1547,23r2,3l1549,27r1,-1l1550,27r1,-6l1551,25r1,-7l1552,20r1,-2l1554,18r,1l1555,20r,2l1556,23r2,l1559,23r1,l1560,25r1,1l1561,27r1,l1562,28r1,-6l1563,26r1,-7l1564,20r2,-3l1566,18r1,-1l1567,19r1,1l1568,22r1,1l1569,25r1,-5l1570,23r1,-10l1571,18r1,-9l1572,11r1,-3l1573,10r2,2l1575,18r1,3l1576,23r1,3l1577,28r1,-3l1578,27r1,-9l1579,22r1,-8l1580,17r1,-3l1582,16r,3l1584,21r,5l1585,27r,3l1586,30r,1l1587,30r,1l1588,29r,1l1589,27r,1l1590,23r,3l1591,19r,3l1593,14r,4l1594,12r,1l1595,12r1,l1597,13r1,1l1599,16r,1l1600,17r,2l1602,20r,2l1603,23r,3l1604,25r,1l1605,19r,4l1606,14r,4l1607,14r,3l1608,19r,2l1610,23r,5l1611,29r,2l1612,31r,1l1613,28r,2l1614,23r,4l1615,20r,2l1616,18r,1l1617,18r,1l1619,20r1,1l1620,22r1,-1l1621,22r1,-5l1622,19r1,-7l1623,14r1,-2l1624,13r1,3l1625,20r1,2l1626,27r2,2l1628,30r1,-2l1629,30r1,-7l1630,26r1,-8l1631,22r1,-9l1632,16r1,-4l1634,13r,1l1635,14r2,-2l1637,14r1,-4l1638,11r1,l1639,14r1,3l1640,22r1,4l1641,28r1,2l1642,35r1,l1643,36r1,-5l1644,35r2,-9l1646,29r1,-9l1647,23r1,-6l1648,19r1,-5l1649,17r1,-3l1651,14r1,2l1652,17r1,1l1653,19r2,1l1655,21r1,l1656,22r1,1l1657,25r1,l1659,22r,1l1660,20r,1l1661,19r2,l1664,19r,1l1665,20r,1l1666,22r,3l1667,26r,1l1668,27r1,-2l1669,27r1,-7l1670,23r2,-7l1672,19r1,-5l1673,16r1,l1674,17r1,l1675,19r1,l1677,18r,1l1678,17r1,l1679,18r2,l1681,20r1,2l1682,23r1,2l1683,26r1,-1l1684,26r1,-4l1685,25r1,-5l1686,21r1,-2l1688,18r,1l1690,18r1,-1l1692,17r,1l1693,19r,2l1694,22r,1l1695,22r1,-3l1696,21r1,-3l1699,19r,3l1700,26r,4l1701,32r,3l1702,30r,5l1703,21r,7l1704,14r,5l1705,11r,1l1707,11r,1l1708,13r,4l1709,18r,4l1710,23r,2l1711,21r,2l1712,17r,3l1713,14r,2l1714,14r2,2l1716,19r1,1l1717,21r1,1l1719,21r,1l1720,21r1,l1721,22r1,1l1722,25r1,l1723,26r2,-3l1725,25r1,-5l1726,22r1,-3l1727,20r1,-1l1729,20r,1l1730,22r,1l1731,22r,1l1732,19r,2l1734,17r,1l1735,16r,1l1736,18r,1l1737,19r1,l1739,19r1,l1740,20r1,1l1743,22r1,-2l1744,21r1,-3l1745,19r1,-1l1746,19r1,1l1747,25r1,2l1748,30r1,1l1749,32r1,-3l1750,31r2,-10l1752,27r1,-14l1753,18r1,-6l1755,14r,4l1756,21r,4l1757,26r,1l1758,23r,4l1760,19r,3l1761,17r,1l1762,17r1,1l1763,21r1,1l1764,23r1,-2l1765,23r1,-6l1766,20r1,-6l1767,16r2,-2l1769,16r1,1l1770,18r1,l1771,19r1,-1l1773,18r1,l1774,20r1,1l1775,23r1,2l1776,26r2,l1779,25r1,l1781,22r,3l1782,20r,1l1783,17r,2l1784,16r,1l1785,16r,1l1787,18r,3l1788,22r,1l1789,25r1,-3l1790,23r1,-2l1791,22r1,-2l1793,20r1,-1l1794,20r2,-2l1796,19r1,-1l1797,19r1,1l1798,22r1,3l1799,27r1,l1801,22r,4l1802,18r,3l1804,17r1,1l1805,19r1,1l1806,22r1,l1807,23r1,-4l1808,22r1,-6l1809,18r1,-5l1810,14r1,-1l1813,14r1,2l1814,17r1,1l1816,19r,1l1817,21r,2l1818,26r,3l1819,31r,1l1820,31r,3l1822,26r,4l1823,19r,4l1824,16r,2l1825,16r,1l1826,18r,1l1827,21r,5l1828,28r,3l1829,32r,2l1831,27r,5l1832,16r,7l1833,4r,7l1834,r,2l1835,r,4l1836,8r,6l1837,19r,2l1838,25r,2l1840,25r,3l1841,18r,4l1842,12r,4l1843,12r,2l1844,17r,5l1845,25r,5l1846,32r,3l1848,34r,1l1849,27r,5l1850,19r,6l1851,14r,3l1852,13r,1l1853,16r,3l1854,21r,5l1855,27r,2l1857,28r,1l1858,25r,2l1859,21r,2l1860,17r,3l1861,14r,2l1862,13r,3l1863,17r,3l1864,22r,5l1866,29r,1l1867,27r,3l1868,19r,6l1869,12r,5l1870,10r,1l1871,10r,2l1872,13r,4l1873,18r2,-1l1875,18r1,-5l1876,16r1,-4l1877,13r1,l1878,16r1,1l1879,20r1,1l1880,22r1,1l1881,25r1,1l1884,27r1,l1886,25r,1l1887,21r,2l1888,20r,1l1889,20r,1l1890,23r,4l1891,29r,2l1893,34r,2l1894,32r,4l1895,22r,7l1896,13r,6l1897,10r,1l1898,11r,3l1899,17r,4l1901,22r,1l1902,19r,3l1903,16r,2l1904,14r1,l1905,17r1,2l1906,22r1,1l1907,25r1,-3l1908,25r2,-7l1910,21r1,-8l1911,17r1,-7l1912,12r1,-2l1914,11r,2l1915,14r,4l1916,19r,3l1917,23r,2l1919,25r,1l1920,21r,2l1921,21r,1l1922,23r,4l1923,29r,2l1924,32r1,-2l1925,32r1,-6l1926,28r2,-8l1928,23r1,-7l1929,19r1,-6l1930,14r1,-2l1932,13r,3l1933,17r,3l1934,22r,3l1935,25r2,-2l1937,25r1,-4l1938,22r1,-3l1939,21r1,-3l1940,19r1,-1l1942,18r1,1l1943,21r2,1l1945,23r1,l1947,23e" filled="f" strokecolor="red" strokeweight=".04411mm">
                      <v:path arrowok="t" o:connecttype="custom" o:connectlocs="46038,63219;96838,66229;147638,42146;196850,108375;244475,75260;295275,84291;346075,57198;395288,75260;446088,42146;495300,63219;542925,54187;590550,39135;639763,66229;685800,60208;731838,69239;781050,57198;831850,84291;879475,39135;927100,78271;973138,48167;1027113,63219;1079500,78271;1125538,57198;1173163,108375;1220788,57198;1270000,51177;1319213,75260;1370013,84291;1417638,63219;1470025,84291;1516063,75260;1565275,48167;1614488,93323;1663700,12042;1711325,66229;1760538,60208;1809750,21073;1857375,48167;1905000,48167;1955800,42146;2006600,51177;2054225,48167;2100263,81281;2151063,66229;2198688,84291;2249488,39135;2300288,66229;2347913,69239;2395538,87302;2439988,75260;2490788,69239;2538413,51177;2586038,84291;2633663,69239;2686050,54187;2735263,75260;2786063,54187;2836863,63219;2887663,96333;2933700,105364;2979738,36125;3027363,69239;3076575,63219" o:connectangles="0,0,0,0,0,0,0,0,0,0,0,0,0,0,0,0,0,0,0,0,0,0,0,0,0,0,0,0,0,0,0,0,0,0,0,0,0,0,0,0,0,0,0,0,0,0,0,0,0,0,0,0,0,0,0,0,0,0,0,0,0,0,0"/>
                    </v:shape>
                    <v:shape id="Freeform 40" o:spid="_x0000_s1049" style="position:absolute;left:2756;top:18428;width:30909;height:749;visibility:visible;mso-wrap-style:square;v-text-anchor:top" coordsize="1947,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dBdsIA&#10;AADbAAAADwAAAGRycy9kb3ducmV2LnhtbERPW2vCMBR+F/wP4Qh7m6myiVSjjMlgyPC2oa/H5qyt&#10;a05qEmv99+Zh4OPHd5/OW1OJhpwvLSsY9BMQxJnVJecKfr4/nscgfEDWWFkmBTfyMJ91O1NMtb3y&#10;lppdyEUMYZ+igiKEOpXSZwUZ9H1bE0fu1zqDIUKXS+3wGsNNJYdJMpIGS44NBdb0XlD2t7sYBcfX&#10;VYLLzXmEXwc+u31zWqyHC6Weeu3bBESgNjzE/+5PreAlro9f4g+Qs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N0F2wgAAANsAAAAPAAAAAAAAAAAAAAAAAJgCAABkcnMvZG93&#10;bnJldi54bWxQSwUGAAAAAAQABAD1AAAAhwMAAAAA&#10;" path="m,12r,l1,13r,1l2,14,3,13,4,11r,1l5,10r,1l7,10r,1l8,11r,1l9,12r,1l10,13r1,-1l11,13r1,-1l13,13r2,l16,12r1,-2l17,11,18,9r1,l20,9r,1l21,10r1,l22,11r2,l24,12r1,l25,14r1,l26,15r1,l27,16r1,l29,16r,2l30,16r,2l31,15r,1l33,14r,1l34,12r,1l35,11r,1l36,10r1,l37,11r1,l39,12r1,l42,11r1,-1l43,11r1,-1l45,9r,1l46,9r1,l47,10r1,l48,11r1,1l49,13r2,l52,13r1,l54,14r,2l55,18r,3l56,22r,1l57,23r,1l59,18r,3l60,14r,2l61,11r,2l62,10r1,l64,10r,1l65,11r1,l66,12r2,l69,12r1,l70,13r1,l71,14r1,1l73,15r1,-4l74,14,75,6r,4l77,3r,1l78,2r,1l79,4r,2l80,7r,3l81,11r1,1l82,13r1,l83,14r1,l86,13r,1l87,12r,1l88,12r1,1l89,15r1,1l90,18r1,1l92,19r1,-4l93,18r2,-5l95,14r1,-2l97,12r,1l98,13r,1l99,13r,1l100,12r,1l101,11r2,l104,10r,1l105,10r1,l107,10r,1l108,11r,1l109,13r,1l110,14r2,1l113,14r,1l114,14r1,-2l115,13r1,-3l116,12r1,-5l117,10r1,-3l118,9r1,l119,11r2,2l121,15r1,1l122,19r1,-1l123,19r1,-4l124,16r1,-1l126,15r,1l127,18r,1l128,18r,1l130,13r,3l131,9r,3l132,6r,1l133,6r,1l134,7r,2l135,9r1,l137,9r2,l139,10r1,1l140,13r1,1l141,15r1,-1l142,15r1,-4l143,13r1,-4l144,10r1,-3l145,9r1,l146,10r2,1l148,12r1,1l149,15r1,1l150,18r1,1l151,20r1,l153,19r,1l154,15r,3l156,12r,1l157,10r,1l158,10r1,l160,9r,1l161,7r,2l162,7r1,2l163,10r2,1l165,13r1,l166,14r1,l168,13r,1l169,13r1,l171,13r1,l174,12r,1l175,13r1,l177,14r1,l178,15r1,l180,15r1,l183,14r1,-2l184,13r1,-3l185,11r1,-1l187,10r,1l188,11r,1l189,13r,1l190,15r2,l193,12r,2l194,7r,3l195,5r,1l196,5r,1l197,7r,3l198,11r,1l200,13r,2l201,15r,3l202,18r1,-2l203,18r1,-4l204,15r1,-3l205,13r1,-1l207,12r,1l209,14r,2l210,16r,2l211,16r,2l212,14r,1l213,10r,2l214,7r,2l215,7r,2l216,10r,1l218,12r,1l219,14r1,-1l220,14r1,-1l222,13r1,1l224,14r1,l227,13r1,-1l228,13r1,-1l230,12r,1l231,12r,1l232,9r,2l233,5r,2l234,4r2,l237,5r,2l238,9r,2l239,12r,2l240,15r,1l241,16r,2l242,18r2,-2l245,16r1,l247,15r,1l248,15r1,-1l250,13r1,-1l253,10r,1l254,10r1,l255,11r1,1l257,13r,1l258,15r1,1l260,16r2,-1l262,16r1,-3l263,15r1,-4l264,13r1,-4l265,10r1,-3l266,9r1,-3l267,7r1,-1l269,6r,1l271,9r,2l272,12r,2l273,15r,1l274,16r,2l275,15r,1l276,12r,2l277,10r,1l278,9r,1l280,7r1,2l281,10r1,1l282,12r1,2l283,15r1,1l284,18r1,l285,19r1,-4l286,16r1,-4l287,14r2,-3l290,11r,1l291,12r,2l292,15r,1l293,18r1,-3l294,16r1,-3l295,14r2,-2l298,11r1,-1l299,11r1,-2l300,10r1,-3l301,9r1,-2l303,7r1,2l306,10r1,l308,10r,1l309,12r,2l310,15r,1l311,16r1,-2l312,16r1,-4l313,14r2,-2l315,13r1,1l316,16r1,l317,19r1,-1l318,19r1,-5l319,16r1,-5l320,13r1,-3l322,9r2,l324,10r1,1l325,12r1,1l327,14r,1l328,16r,2l329,18r1,-2l330,18r1,-4l331,16r2,-3l333,14r1,-2l334,13r1,-1l336,12r,1l337,13r1,l338,14r1,-2l339,13r2,-2l342,10r1,l344,10r1,l346,10r,1l347,11r1,1l350,11r1,-1l352,9r1,l353,10r1,1l355,12r,1l356,12r,1l357,7r,4l359,5r,1l360,6r,1l361,9r,3l362,13r,2l363,16r,3l364,19r,1l365,20r1,-1l366,20r2,-5l368,18r1,-5l369,15r1,-2l371,13r1,1l373,15r1,l375,15r2,l378,14r,1l379,13r,1l380,11r,1l381,9r,1l382,6r,1l383,6r2,l385,9r1,1l386,12r1,1l387,14r1,1l389,14r,1l390,13r,1l391,13r,1l392,15r,1l394,18r,1l395,18r,1l396,12r,3l397,9r,2l398,7r1,l400,9r,1l401,11r2,l404,9r,1l405,7r1,l407,9r,1l408,11r,1l409,12r,1l410,13r2,l413,13r1,l414,14r1,l415,15r1,l417,14r,1l418,12r,1l419,12r2,1l421,15r1,1l422,19r1,1l423,22r1,-1l424,22r1,-4l425,20r1,-7l426,15r1,-4l427,12r1,-1l430,10r,1l431,9r,1l432,6r,3l433,4r,2l434,4r1,1l435,6r1,l438,6r1,l440,6r,1l441,10r,1l442,13r,3l443,18r,3l444,21r,1l445,20r,1l447,16r,3l448,15r,1l449,14r1,l451,15r,3l452,19r,1l453,21r,1l454,21r,1l456,16r,4l457,11r,3l458,6r,4l459,4r,1l460,3r,1l461,2r,1l462,1r,1l463,2r2,1l465,6r1,1l466,11r1,1l467,13r1,1l469,15r,1l470,16r,3l471,19r,1l472,20r2,-1l475,15r,3l476,14r,1l477,14r1,l479,13r,1l480,12r,1l482,10r,1l483,9r1,l485,10r1,1l487,11r,1l488,10r,1l489,9r2,-2l492,9r,1l493,11r,1l494,13r,2l495,16r,2l496,18r1,l498,18r2,l500,19r1,l501,20r1,l503,18r,1l504,15r,3l505,12r,2l506,10r,1l507,5r,4l509,3r,1l510,2r1,l512,3r,2l513,6r,3l514,10r,2l515,13r,1l516,14r,1l518,14r1,-1l519,14r1,-1l520,14r1,l521,15r1,l522,16r1,l524,16r1,l527,16r1,l529,16r1,-1l530,16r1,-4l531,14r1,-5l532,11r1,-5l533,7r2,-1l536,7r,3l537,11r,2l538,13r1,-1l539,13r1,-3l540,12r1,-5l541,9r1,-2l542,9r2,1l544,13r1,1l545,16r1,l547,15r,1l548,14r,1l549,13r,1l550,13r1,l551,14r2,-1l554,12r1,l556,13r,1l557,15r,1l558,16r1,-2l559,15r1,-3l560,13r2,-2l563,10r1,l565,10r,1l566,12r,1l567,14r1,-1l568,14r1,-3l569,13r2,-4l571,11r1,-4l572,9r1,-2l574,7r,2l575,9r,1l576,10r,1l577,12r,1l579,14r,1l580,15r,1l581,15r,1l582,13r,1l583,11r,1l584,11r1,l585,12r1,l586,13r2,l588,14r1,l590,15r1,1l592,18r1,-2l593,18r1,-3l595,13r,1l597,13r1,-1l599,11r,1l600,9r,1l601,9r1,1l602,12r1,1l603,15r1,1l604,18r2,1l606,21r1,l608,20r,1l609,14r,4l610,6r,5l611,1r,3l612,r,1l613,1r,1l615,3r,3l616,7r,2l617,9r,1l618,11r1,-1l620,10r1,l623,11r1,1l624,13r1,1l625,15r1,1l626,18r1,l628,18r1,l630,16r2,-1l633,15r,1l634,16r,3l635,19r,2l636,21r1,-1l637,21r1,-5l638,19r1,-8l639,14r2,-9l641,9r1,-6l642,4r1,-1l643,4r1,l644,6r1,3l645,11r1,1l646,14r1,l647,15r1,l650,14r1,-2l651,13r1,-1l653,10r,1l654,9r,1l655,7r,2l656,9r,1l657,11r,2l659,13r,1l660,15r1,-2l661,14r1,-3l662,13r1,-3l663,11r1,-1l665,10r,1l666,11r,2l668,13r,2l669,16r,2l670,19r1,l671,20r1,-4l672,19r1,-6l673,15r1,-4l674,13r2,-3l676,11r1,-1l678,9r,1l679,9r1,l681,10r1,1l682,13r1,l683,15r2,l685,16r1,l687,16r1,l689,16r1,-2l690,15r1,-2l691,14r1,-2l692,13r2,-1l695,12r1,l697,12r1,-2l698,11r1,-5l699,9r1,-5l700,5r1,-1l701,5r2,1l703,7r1,2l704,10r1,l705,11r1,-1l707,9r,1l708,9r1,l710,10r2,1l712,14r1,1l713,20r1,2l714,24r1,3l715,29r1,1l717,25r,4l718,19r,4l720,14r,4l721,12r,1l722,11r,1l723,11r1,-2l724,10r1,-3l725,9r1,-5l726,6r1,-3l727,4r2,-2l730,3r,1l731,4r,1l732,6r,1l733,7r1,2l734,10r1,1l735,12r1,1l736,15r2,1l738,18r1,1l740,19r1,-1l741,19r1,-3l742,18r1,-4l743,15r1,-3l744,13r1,-1l747,12r,1l748,13r,2l749,16r,2l750,18r1,-2l751,18r1,-4l752,16r1,-4l753,14r1,-4l754,11r2,-5l756,9r1,-4l757,6r1,l759,6r,3l760,10r,1l761,12r,1l762,13r,1l764,12r,1l765,12r1,-1l766,12r1,l767,14r1,1l769,16r1,-1l770,16r1,-3l771,15r2,-4l773,12r1,-2l774,11r1,-1l776,10r1,l777,11r1,1l778,14r1,1l779,16r1,2l782,16r,2l783,13r,2l784,11r,2l785,10r1,-1l786,10r1,l788,11r,1l789,12r,2l791,14r1,l792,15r1,-2l793,14r1,-2l794,13r1,-1l796,12r1,-2l797,12r1,-5l798,9r2,-4l800,6r1,-2l802,5r,1l803,7r,4l804,12r,4l805,18r,3l806,22r,1l807,22r,1l809,20r,1l810,18r,1l811,16r1,-1l813,14r,1l814,11r,2l815,9r,2l817,7r,2l818,7r1,l820,6r,1l821,5r,1l822,5r,1l823,7r,2l824,10r,2l826,13r,2l827,14r,1l828,11r,2l829,9r,1l830,9r,1l831,11r,2l832,15r,3l833,20r,1l835,21r,1l836,21r,1l837,19r,1l838,18r1,l840,18r1,-3l841,18r1,-7l842,14r2,-8l844,9r1,-3l846,6r,3l847,10r,3l848,14r,1l849,13r,1l850,7r,4l851,2r,3l853,r,1l854,r1,l855,1r1,1l856,3r1,1l857,6r1,1l858,11r1,2l859,15r2,1l861,19r1,l862,20r1,l864,19r1,l865,20r1,1l866,22r1,1l867,25r1,2l870,25r,2l871,20r,3l872,14r,4l873,11r,2l874,11r1,l876,9r,2l877,6r,1l879,4r,1l880,2r,1l881,2r1,1l883,3r,1l884,4r,2l885,7r,3l886,11r,2l888,13r,1l889,13r,1l890,12r,1l891,11r1,l892,13r1,l893,15r1,l894,18r1,l897,18r,1l898,19r,1l899,20r,1l900,21r,1l901,21r,1l902,18r,2l903,14r,2l905,12r,1l906,12r1,-1l907,12r1,-3l908,11r1,-7l909,7r1,-4l911,2r,1l912,3r,2l914,6r,3l915,10r,1l916,10r,1l917,9r,1l918,9r,1l919,10r,2l920,13r,2l921,16r2,2l924,16r,2l925,15r1,-1l927,14r,1l928,15r1,1l930,15r2,-2l932,14r1,-2l933,13r1,-1l935,12r,1l936,13r1,l938,13r1,-1l941,12r1,-1l943,11r1,l944,12r1,1l946,13r1,l948,13r2,l951,13r1,l953,13r1,l955,13r1,-1l958,11r,1l959,10r1,l961,10r,1l962,11r,1l963,13r1,-1l964,13r1,-2l965,12r2,-3l967,10r1,-1l969,10r,1l970,11r,1l971,12r1,-1l973,11r1,1l974,14r2,1l976,16r1,2l977,20r1,l979,19r,1l980,15r,3l981,12r,2l982,10r,1l983,10r2,l985,11r1,l987,10r,1l988,9r,1l989,7r1,l990,9r1,1l991,12r1,1l992,15r2,1l994,18r1,-2l995,18r1,-3l996,16r1,-1l998,15r,1l999,16r1,-1l1000,16r2,-3l1002,15r1,-5l1003,12r1,-3l1005,9r,1l1006,11r,1l1007,12r1,l1009,11r,1l1011,11r1,l1012,12r1,-1l1014,11r1,1l1016,13r,1l1017,14r,2l1018,18r,1l1020,19r1,-1l1021,19r1,-6l1022,16r1,-7l1023,12r1,-6l1024,7r1,-1l1026,7r,2l1027,10r,1l1029,12r1,-1l1030,12r1,-2l1031,11r1,-1l1033,11r,1l1034,13r,1l1035,14r1,-2l1036,13r2,-3l1038,11r1,-1l1039,11r1,1l1040,14r1,2l1041,18r1,1l1042,21r1,1l1044,21r,1l1046,16r,4l1047,12r,3l1048,6r,4l1049,4r,1l1050,4r,1l1051,5r,2l1052,9r,1l1053,11r2,-1l1055,11r1,-2l1056,10r1,-3l1057,9r1,1l1058,12r1,2l1059,16r1,3l1060,20r1,l1062,18r,1l1064,14r,2l1065,13r,1l1066,13r,1l1067,14r,1l1068,15r1,-2l1069,14r1,-3l1070,12r1,-3l1071,10r2,l1074,11r1,l1076,11r1,-1l1077,11r1,l1079,12r,1l1080,13r,1l1082,14r1,l1084,13r1,l1086,13r1,1l1088,13r,1l1089,11r,2l1091,9r,1l1092,7r,2l1093,9r,2l1094,12r,2l1095,14r,1l1096,14r,1l1097,11r,2l1099,9r,1l1100,7r1,2l1101,10r1,l1102,12r1,1l1103,14r1,1l1104,16r1,2l1105,19r1,l1108,16r,2l1109,13r,2l1110,12r1,l1111,13r1,l1112,14r1,-1l1113,14r1,-2l1114,13r1,-1l1117,12r1,1l1119,14r1,l1121,13r,1l1122,12r,1l1123,11r,1l1124,11r2,l1127,11r1,-1l1129,9r,1l1130,6r,1l1131,6r1,l1132,7r1,2l1133,10r2,l1135,12r1,1l1136,15r1,1l1137,19r1,l1139,18r,1l1140,14r,2l1141,13r,1l1143,13r,1l1144,14r,2l1145,18r,1l1146,19r1,-3l1147,18r1,-5l1148,15r1,-4l1149,12r1,-2l1152,9r,1l1153,7r,2l1154,6r,1l1155,5r1,l1156,6r1,l1157,10r1,1l1158,14r1,1l1159,16r2,-1l1161,16r1,-3l1162,15r1,-4l1163,12r1,-1l1165,11r,1l1166,12r,2l1167,15r,3l1168,18r,2l1170,20r,1l1171,20r,1l1172,18r,1l1173,15r,1l1174,13r,1l1175,12r1,l1177,12r2,l1180,11r,1l1181,10r,1l1182,7r,2l1183,5r,1l1184,4r,1l1185,4r2,1l1187,6r1,1l1188,9r1,1l1189,11r1,l1191,11r1,l1192,12r1,l1193,13r1,l1194,15r2,1l1196,19r1,1l1197,21r1,l1199,18r,2l1200,12r,4l1201,7r,4l1202,6r1,1l1203,11r2,2l1205,15r1,3l1206,22r1,2l1207,25r1,-3l1208,25r1,-10l1209,20r1,-10l1210,13r1,-6l1211,9r1,-2l1212,9r2,l1214,11r1,l1215,12r1,l1217,11r,1l1218,11r1,l1220,10r,1l1221,7r,2l1223,5r,1l1224,5r,1l1225,7r,3l1226,12r,1l1227,15r,1l1228,18r,1l1229,16r,2l1230,13r,2l1232,9r,2l1233,7r,2l1234,9r,2l1235,13r,3l1236,18r,1l1237,18r,1l1238,12r,4l1240,7r,4l1241,6r1,1l1242,9r1,1l1243,12r1,l1244,13r1,l1245,14r1,l1247,14r,1l1249,15r,1l1250,16r,2l1251,18r1,l1253,15r,1l1254,14r,1l1255,14r1,l1258,13r1,-1l1260,10r,1l1261,9r,1l1262,9r1,l1263,10r1,l1264,11r1,1l1267,12r,1l1268,10r,2l1269,9r,1l1270,7r1,-1l1272,6r1,l1273,7r1,l1274,10r2,1l1276,13r1,1l1277,18r1,1l1278,21r1,l1280,20r,1l1281,18r,1l1282,15r,3l1284,12r,2l1285,11r,1l1286,12r,1l1287,14r,1l1288,16r1,l1290,13r,2l1291,11r,1l1293,9r,1l1294,9r1,1l1295,11r1,1l1296,13r1,-1l1297,13r1,-4l1298,11r1,-5l1299,7r1,-2l1300,6r2,-1l1302,6r1,l1303,7r1,2l1304,10r1,1l1305,13r1,l1306,14r1,1l1308,15r,1l1309,16r2,l1312,16r1,-1l1313,16r1,-1l1315,14r,1l1316,14r1,l1318,13r,1l1320,12r1,l1322,12r,1l1323,14r1,l1325,12r,2l1326,10r,1l1328,9r1,l1330,9r1,l1332,7r1,2l1334,10r,1l1335,12r,1l1337,13r,1l1338,15r1,l1340,15r1,1l1341,18r1,1l1342,20r1,1l1344,20r,1l1346,15r,3l1347,12r,1l1348,9r,2l1349,7r,2l1350,9r1,l1352,7r,2l1353,7r2,l1356,9r1,1l1358,11r1,1l1360,11r,1l1361,10r,1l1362,10r2,1l1364,13r1,1l1365,19r1,2l1366,24r1,1l1368,24r,1l1369,20r,3l1370,14r,4l1371,11r,2l1373,9r,1l1374,6r,3l1375,4r,1l1376,3r1,l1377,5r1,1l1378,10r1,2l1379,13r2,1l1381,15r1,l1383,13r,1l1384,12r1,l1386,12r,1l1387,14r,1l1388,16r2,l1391,15r,1l1392,13r,1l1393,12r,1l1394,11r1,l1396,11r,2l1397,13r,1l1399,15r1,-1l1400,15r1,-1l1402,13r1,-1l1404,12r,1l1405,13r1,1l1408,14r,1l1409,13r,1l1410,10r,2l1411,7r,2l1412,7r1,l1414,9r1,l1417,9r1,l1419,10r,1l1420,11r,2l1421,13r,2l1422,15r,1l1423,16r,2l1425,18r1,-2l1427,15r1,-1l1429,13r1,-1l1430,13r1,-1l1431,13r1,l1432,14r2,1l1435,16r1,-1l1436,16r1,-4l1437,14r1,-5l1438,11r1,-4l1439,9r1,l1440,10r1,1l1441,12r2,1l1443,14r1,l1445,14r1,-1l1446,14r1,-2l1448,11r1,l1450,11r,1l1452,12r,1l1453,13r1,-2l1454,13r1,-3l1455,11r1,-4l1456,9r1,-3l1457,7r1,2l1458,11r1,1l1459,14r2,1l1461,16r1,l1463,14r,1l1464,13r,1l1465,13r1,l1467,14r2,l1469,15r1,-2l1470,14r1,-3l1471,13r1,-3l1472,11r1,l1473,12r1,l1474,13r1,1l1476,13r2,l1479,13r,1l1480,14r,2l1481,16r,2l1482,16r,2l1483,13r,2l1484,9r,3l1485,5r,2l1487,5r1,l1488,6r1,l1489,9r1,l1490,10r1,l1491,11r1,l1492,12r1,1l1493,15r1,l1494,16r2,l1497,16r,2l1498,18r1,-2l1500,13r,2l1501,11r,1l1502,10r1,l1503,12r2,1l1505,15r1,l1506,16r1,-1l1507,16r1,-2l1508,15r1,-2l1510,12r,1l1511,12r1,-2l1512,11r2,-2l1514,10r1,-1l1515,10r1,l1517,11r1,1l1519,11r,1l1520,10r,1l1522,9r,1l1523,9r1,l1524,10r1,1l1525,12r1,1l1526,14r1,l1527,15r1,-2l1528,14r1,-3l1529,12r2,l1531,13r1,1l1532,15r1,1l1533,20r1,1l1534,22r1,-1l1535,22r1,-6l1536,20r1,-7l1537,15r1,-4l1538,12r2,-2l1541,10r1,l1543,10r1,-1l1544,10r1,-1l1546,9r1,l1547,10r2,l1549,11r1,1l1550,13r1,l1551,14r1,l1553,15r1,l1555,15r1,l1558,14r,1l1559,13r,1l1560,12r1,-1l1562,11r1,l1563,12r1,l1564,13r2,l1566,14r1,l1568,12r,1l1569,11r,1l1570,11r1,l1572,11r,1l1573,12r,1l1575,12r,1l1576,12r1,-1l1577,12r1,-1l1579,11r,1l1580,12r,1l1581,13r,1l1582,15r,1l1584,16r1,-1l1585,16r1,-2l1587,12r,1l1588,12r1,l1590,12r,1l1591,13r2,-1l1593,13r1,-1l1594,13r1,l1596,13r1,l1598,13r1,-1l1599,13r1,-2l1600,12r2,-2l1602,11r1,-1l1604,10r1,l1606,10r1,1l1607,12r1,1l1610,13r1,l1612,13r1,l1613,14r1,l1615,15r1,l1617,14r2,-1l1619,14r1,-2l1620,13r1,-1l1622,12r,1l1623,12r1,-1l1624,12r1,-2l1626,10r,1l1628,11r,2l1629,13r,1l1630,14r,1l1631,15r1,1l1633,15r1,-2l1634,14r1,-2l1635,13r2,-1l1637,13r1,l1638,14r1,l1640,13r,1l1641,13r1,l1643,12r,1l1644,10r,2l1646,7r,2l1647,6r1,l1648,7r1,l1649,9r1,1l1651,10r1,-1l1653,7r,2l1655,9r,1l1656,11r,2l1657,14r,2l1658,16r,2l1659,16r1,-1l1660,16r1,-1l1663,15r1,l1665,16r1,l1667,15r1,l1669,14r1,-1l1672,12r1,-1l1673,12r1,l1675,12r,1l1676,13r1,l1678,12r,1l1679,11r,1l1681,11r1,l1682,12r1,l1684,12r1,-1l1685,12r1,-2l1686,11r1,-1l1688,10r2,l1691,10r,1l1692,11r,1l1693,13r,1l1694,13r,1l1695,11r,1l1696,9r,2l1697,9r2,1l1699,11r1,1l1700,14r1,l1701,15r1,l1703,15r1,l1705,15r2,-1l1708,14r1,l1710,14r,1l1711,15r1,-1l1712,15r1,-3l1713,14r1,-3l1714,12r2,-1l1716,12r1,l1717,13r1,l1718,14r1,l1720,15r1,l1722,14r1,-1l1723,14r2,-2l1725,13r1,-3l1726,11r1,-2l1727,10r1,-3l1729,6r,1l1730,5r,1l1731,5r1,l1734,5r,1l1735,7r,3l1736,11r,2l1737,14r,2l1738,18r,1l1739,19r,1l1740,20r1,-1l1741,20r2,-1l1744,18r1,-2l1745,18r1,-4l1746,16r1,-5l1747,13r1,-6l1748,10r1,-5l1749,6r1,-2l1750,5r2,l1752,7r1,2l1753,12r1,1l1754,15r1,1l1755,18r1,1l1757,19r1,l1760,18r1,-2l1762,15r,1l1763,14r,1l1764,13r,1l1765,9r,3l1766,4r,3l1767,2r,1l1769,2r,1l1770,4r,2l1771,7r,3l1772,11r,1l1773,12r,1l1774,13r1,l1776,12r2,-1l1779,12r1,1l1781,14r1,l1783,13r,1l1784,13r1,1l1787,15r1,l1789,14r,1l1790,13r,1l1791,11r,1l1792,9r,1l1793,9r1,l1794,10r2,1l1796,12r1,1l1797,14r1,l1799,14r,1l1800,15r1,l1802,14r,1l1804,14r1,l1806,13r,1l1807,12r,1l1808,10r,1l1809,10r1,l1810,11r1,l1813,12r1,l1815,11r1,l1817,12r1,1l1819,13r1,-2l1820,12r2,-1l1823,11r1,1l1824,13r1,l1825,15r1,1l1827,18r,1l1828,20r1,-1l1829,20r2,-5l1831,18r1,-7l1832,13r1,-6l1833,10r1,-3l1835,9r,1l1836,11r,1l1837,12r1,-1l1838,12r2,-5l1840,10r1,-6l1841,6r1,-3l1843,3r,1l1844,4r,3l1845,9r,3l1846,14r,4l1848,19r,1l1849,20r1,-1l1851,18r,1l1852,19r,1l1853,21r1,-1l1854,21r1,-5l1855,19r2,-6l1857,15r1,-3l1859,12r1,l1860,13r1,-1l1861,13r1,-3l1862,12r1,-6l1863,9r1,-4l1866,6r,1l1867,9r,1l1868,10r,1l1869,9r,1l1870,7r1,l1872,9r,2l1873,12r,1l1875,13r1,-1l1876,13r1,-1l1878,12r,1l1879,14r,2l1880,18r,1l1881,19r1,-1l1882,19r2,-4l1884,16r1,-3l1885,14r1,-1l1887,13r1,1l1888,15r1,1l1890,16r,2l1891,14r,1l1893,11r,2l1894,9r,2l1895,9r1,l1896,10r1,l1898,9r,1l1899,7r,2l1901,7r,2l1902,9r,1l1903,10r,1l1904,11r,1l1905,12r1,l1907,13r1,l1908,14r2,l1910,15r1,l1911,16r1,-1l1912,16r1,-1l1914,14r1,l1916,14r,1l1917,14r,1l1919,14r1,-2l1920,13r1,-1l1922,12r1,1l1924,13r1,l1926,13r,1l1928,13r,1l1929,12r,1l1930,7r,4l1931,4r,2l1932,2r,1l1933,2r,1l1934,4r,3l1935,10r,2l1937,15r,5l1938,21r,3l1939,24r1,-4l1940,23r1,-10l1941,18r1,-9l1942,11r1,-4l1945,9r,2l1946,13r,1l1947,14e" filled="f" strokecolor="red" strokeweight=".04411mm">
                      <v:path arrowok="t" o:connecttype="custom" o:connectlocs="47625,44963;98425,24980;147638,44963;196850,37470;239713,49959;295275,24980;339725,17486;392113,39967;441325,22482;490538,34972;536575,34972;590550,34972;641350,22482;687388,14988;733425,2498;784225,37470;831850,39967;882650,34972;928688,29976;977900,22482;1027113,37470;1074738,24980;1127125,24980;1173163,47461;1217613,34972;1266825,17486;1312863,34972;1357313,0;1403350,9992;1446213,7494;1501775,32474;1557338,34972;1606550,29976;1654175,47461;1697038,34972;1749425,24980;1798638,24980;1844675,32474;1890713,27478;1935163,27478;1976438,34972;2028825,47461;2071688,32474;2130425,47461;2181225,14988;2232025,34972;2284413,22482;2335213,27478;2381250,32474;2427288,27478;2479675,27478;2530475,29976;2587625,34972;2636838,37470;2693988,22482;2746375,14988;2797175,37470;2847975,22482;2903538,49959;2952750,29976;3000375,39967;3049588,29976" o:connectangles="0,0,0,0,0,0,0,0,0,0,0,0,0,0,0,0,0,0,0,0,0,0,0,0,0,0,0,0,0,0,0,0,0,0,0,0,0,0,0,0,0,0,0,0,0,0,0,0,0,0,0,0,0,0,0,0,0,0,0,0,0,0"/>
                    </v:shape>
                    <v:shape id="Freeform 43" o:spid="_x0000_s1050" style="position:absolute;left:2756;top:9655;width:30909;height:8018;visibility:visible;mso-wrap-style:square;v-text-anchor:top" coordsize="1947,3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jkvcQA&#10;AADbAAAADwAAAGRycy9kb3ducmV2LnhtbESP0WrCQBRE3wv9h+UW+qabWqkldZVVWyzoS6MfcMne&#10;JqHZuzG7JvHvXUHo4zAzZ5j5crC16Kj1lWMFL+MEBHHuTMWFguPha/QOwgdkg7VjUnAhD8vF48Mc&#10;U+N6/qEuC4WIEPYpKihDaFIpfV6SRT92DXH0fl1rMUTZFtK02Ee4reUkSd6kxYrjQokNrUvK/7Kz&#10;VTDpNno1073e2r0+ZZddXn+e90o9Pw36A0SgIfyH7+1vo2D6Crcv8Qf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9I5L3EAAAA2wAAAA8AAAAAAAAAAAAAAAAAmAIAAGRycy9k&#10;b3ducmV2LnhtbFBLBQYAAAAABAAEAPUAAACJAwAAAAA=&#10;" path="m,106r,l,109r1,1l1,111r1,l3,107r,3l4,101r,4l5,98r,1l7,96r,1l8,96r,1l9,98r,2l10,101r,2l11,105r,1l12,107r,1l13,108r2,-2l15,107r1,-5l16,105r1,-5l17,101r1,-2l18,100r1,1l19,105r1,1l20,108r1,1l21,110r1,-2l22,109r2,-3l24,107r1,-2l26,105r1,l28,105r1,-2l29,105r1,-4l30,102r1,-3l31,100r2,-3l33,98r1,-2l34,97r1,-1l36,97r,2l37,100r,3l38,105r,1l39,107r,2l40,109r2,-1l42,109r1,-3l43,107r1,-4l44,105r1,-3l45,103r1,2l46,107r1,1l47,110r1,1l49,110r,1l51,106r,3l52,101r,4l53,98r,2l54,98r1,1l55,100r1,l56,102r1,l57,105r2,1l59,108r1,1l61,110r,1l62,110r1,-2l63,109r1,-2l64,108r1,-1l66,107r2,l69,105r,1l70,100r,3l71,98r,1l72,96r,1l73,96r,1l74,98r,2l75,101r,4l77,106r,2l78,109r,2l79,111r1,-4l80,110r1,-7l81,106r1,-9l82,101,83,91r,3l84,90r2,l86,91r1,l87,94r1,2l88,99r1,1l89,103r1,2l90,106r1,l91,107r1,l93,107r2,l95,109r1,1l96,114r1,l97,115r1,-1l98,115r1,-4l99,114r1,-4l100,111r1,-2l103,107r,1l104,106r,1l105,105r,1l106,105r1,l108,103r,2l109,100r,2l110,98r,1l112,98r1,1l113,100r1,1l114,102r1,1l115,105r1,1l117,105r,1l118,102r,1l119,101r,1l121,100r,1l122,100r1,1l124,101r,2l125,105r,1l126,107r,2l127,109r,1l128,106r,2l130,102r,3l131,102r,1l132,105r,2l133,109r,2l134,111r,1l135,108r,3l136,103r,3l137,98r,3l139,93r,3l140,93r1,l141,96r1,l142,97r1,l143,98r1,l144,99r1,1l145,101r1,1l148,103r,3l149,107r,1l150,109r,2l151,112r,2l152,114r1,l154,112r2,-3l156,111r1,-6l157,108r1,-6l158,103r1,-2l160,101r1,1l161,103r1,2l162,106r1,l163,107r2,l166,106r,1l167,103r,2l168,100r,2l169,98r,1l170,96r,1l171,94r1,l172,96r2,1l174,98r1,1l175,100r1,l177,100r1,l179,101r,1l180,102r,4l181,107r,2l183,110r,4l184,115r,2l185,117r,1l186,117r,1l187,112r,4l188,105r,5l189,98r,4l190,96r,1l192,94r1,2l193,97r1,1l194,99r1,1l195,102r1,1l196,105r1,1l198,107r2,1l201,109r,1l202,111r1,-1l203,111r1,-3l204,110r1,-5l205,107r1,-5l206,105r1,-4l207,102r2,-3l209,100r1,-2l210,99r1,-3l211,97r1,-4l212,94r1,-3l213,92r1,l214,93r1,1l215,97r1,2l216,102r2,1l218,107r1,2l219,111r1,1l220,114r1,1l222,114r,1l223,111r,1l224,108r,2l225,105r,2l227,103r,2l228,103r1,l230,103r1,l232,103r1,l234,102r2,-2l236,101r1,-3l237,99r1,-1l239,99r,2l240,102r,3l241,106r,2l242,108r2,-1l244,108r1,-2l246,103r,2l247,101r,1l248,100r1,l250,101r,2l251,105r,2l253,109r,2l254,112r,3l255,112r,2l256,110r,1l257,107r,2l258,105r,1l259,103r,2l260,101r,2l262,99r,2l263,99r1,l264,101r1,1l265,103r1,-1l266,103r1,-3l267,101r1,-4l268,99r1,-3l269,97r2,1l271,100r1,1l272,102r1,-1l273,102r1,-2l274,101r1,-1l275,101r1,1l276,105r1,l277,106r1,l278,107r2,l281,108r,1l282,109r,2l283,112r,2l284,115r1,l286,110r,4l287,106r,3l289,102r,1l290,100r,1l291,99r,1l292,100r,2l293,102r1,-1l294,102r1,-3l295,100r2,-1l298,99r,2l299,102r,1l300,105r1,-3l301,105r1,-6l302,101r1,-3l304,98r,1l306,99r,1l307,100r1,-2l308,99r1,-1l309,99r1,l310,100r1,1l311,103r1,2l312,107r1,l313,109r2,1l315,112r1,2l316,115r1,-3l317,114r1,-4l318,112r1,-3l320,109r,1l321,110r1,-1l322,110r2,-4l324,108r1,-5l325,105r1,-3l326,103r1,2l327,107r1,1l328,110r1,l330,107r,2l331,103r,3l333,101r,1l334,101r1,-1l335,101r1,-2l336,100r1,-3l337,99r1,-5l338,96r1,-3l339,94r2,-1l342,93r1,1l344,96r,1l345,98r,3l346,102r,4l347,108r,2l348,110r,1l350,110r,1l351,108r,2l352,106r,2l353,103r,2l354,102r1,l356,102r,3l357,106r,2l359,108r,1l360,110r1,l362,108r,1l363,105r,2l364,102r,1l365,102r1,-1l366,102r2,-1l369,101r1,l371,101r,1l372,103r,3l373,107r,2l374,110r1,l377,107r,2l378,103r,3l379,99r,3l380,96r,2l381,94r1,l382,96r1,1l383,100r2,1l385,105r1,2l386,111r1,3l387,115r1,2l388,119r1,l389,120r1,-5l390,118r1,-10l391,112r1,-9l392,106r2,-5l394,102r1,-3l395,100r1,-4l396,98r1,-6l397,94r1,-4l398,91r1,-2l399,90r1,l400,91r1,1l401,96r2,1l403,99r1,1l405,99r,1l406,99r,1l407,101r,4l408,107r,2l409,112r,5l410,119r,4l412,123r,1l413,123r,1l414,120r,1l415,117r,2l416,110r,5l417,100r,7l418,92r,6l419,88r,2l421,87r1,l422,89r1,1l423,94r1,3l424,100r1,2l425,105r1,1l426,107r1,-2l427,106r1,-4l428,103r2,-1l431,102r1,l433,101r1,l435,101r,2l436,105r,2l438,108r,2l439,110r,2l440,112r,2l441,115r1,l442,116r1,-1l443,116r1,-6l444,114r1,-9l445,108r2,-10l447,102r1,-9l448,96r1,-5l449,92r1,-1l450,92r1,1l451,98r1,2l452,103r1,4l453,112r1,3l454,119r2,l456,120r1,-6l457,118r1,-12l458,111r1,-12l459,103r1,-9l460,98r1,-7l461,93r1,-3l463,90r2,1l465,93r1,1l466,97r1,1l467,99r1,1l468,101r1,l469,102r1,l471,103r1,-1l472,103r2,-1l475,102r,1l476,103r,2l477,106r,1l478,108r,1l479,110r,1l480,112r,3l482,116r,2l483,119r,2l484,123r,2l485,126r1,l487,121r,4l488,111r,8l489,99r,9l491,89r,7l492,85r,2l493,85r,2l494,88r,2l495,90r,1l496,91r1,-2l497,90r1,-3l498,88r2,-1l500,88r1,l501,90r1,2l502,94r1,2l503,98r1,1l504,101r1,l505,102r1,l506,103r1,l507,106r2,1l509,109r1,2l510,115r1,2l511,121r1,3l512,128r1,1l513,133r1,l515,130r,3l516,127r,2l518,123r,2l519,116r,4l520,109r,5l521,102r,5l522,96r,4l523,91r,3l524,90r1,l525,91r2,l527,92r1,-2l528,92r1,-7l529,88r1,-13l530,82r1,-14l531,73r1,-5l532,71r1,1l533,77r2,4l535,87r1,2l536,93r1,1l537,97r1,-1l538,97r1,-4l539,94r1,-2l540,93r1,1l541,103r1,7l542,126r2,8l544,150r1,4l545,159r1,-7l546,158r1,-16l547,149r1,-11l548,140r1,-2l549,140r1,l551,132r,6l553,112r,14l554,87r,16l555,67r,13l556,61r,3l557,62r,5l558,72r,10l559,88r,11l560,105r,10l562,118r1,-8l563,118r1,-27l564,105r1,-26l565,85r1,-8l566,83r1,6l567,103r1,7l568,118r1,-1l569,120r2,-14l571,114r1,-16l572,101r1,-13l573,93r1,-16l574,84r1,-17l575,74r1,-12l576,64r1,-1l577,71r2,6l579,94r1,9l580,121r1,8l581,141r1,3l582,145r1,-7l583,142r1,-24l584,132r1,-34l585,110r1,-18l586,94r2,2l588,106r1,8l589,127r1,6l590,137r1,-9l591,137r1,-29l592,123r1,-26l593,102r1,-4l594,102r1,7l595,130r2,12l597,164r1,8l598,182r1,-8l599,182r1,-38l600,167r1,-62l601,132r1,-61l602,92r1,-42l603,63r1,-19l604,47r2,-8l606,41r1,-6l607,38r1,-8l608,34r1,-8l609,28r1,-2l610,27r1,1l611,35r1,4l612,53r1,6l613,76r2,9l615,101r1,8l616,116r1,7l617,133r1,3l618,141r1,1l619,143r1,l620,144r1,1l621,150r2,3l623,162r1,7l624,180r1,6l625,194r1,-4l626,195r1,-19l627,183r1,-37l628,167r1,-49l629,135r1,-32l630,111r2,-10l633,98r,3l634,80r,13l635,54r,18l636,31r,14l637,24r,3l638,23r,1l639,27r,7l641,38r,8l642,49r,8l643,61r,7l644,73r,14l645,93r,18l646,121r,21l647,151r,17l648,174r,6l650,186r,9l651,198r,5l652,200r,4l653,177r,18l654,135r,29l655,85r,33l656,45r,26l657,20r,14l659,14r,3l660,15r,3l661,21r,7l662,31r,8l663,44r,8l664,55r,8l665,66r,6l666,74r,3l668,79r,1l669,81r,6l670,92r,9l671,111r,31l672,160r,38l673,215r,25l674,235r,9l676,185r,37l677,124r,39l678,90r,18l679,89r,9l680,107r,20l681,137r,8l682,151r,3l683,138r,13l685,111r,19l686,88r,14l687,75r,7l688,74r1,1l689,76r1,l690,77r1,-7l691,74r1,-11l692,66r2,-14l694,58r1,-13l695,49r1,-5l697,44r,2l698,47r,2l699,50r,6l700,59r,11l701,75r,13l703,93r,7l704,105r,10l705,118r,7l706,127r,3l707,133r1,-4l708,133r1,-10l709,127r1,-10l710,120r2,-2l712,123r1,4l713,141r1,8l714,158r1,9l715,185r1,6l716,200r1,-3l717,202r1,-30l718,190r2,-55l720,160r1,-60l721,123r1,-46l722,91r1,-25l723,72r1,-10l724,64r1,-3l726,61r1,1l727,64r2,1l729,66r1,1l731,67r,1l732,70r,2l733,74r,2l734,79r,2l735,82r,1l736,84r,5l738,92r,7l739,103r,7l740,114r,5l741,120r,1l742,118r,2l743,112r,4l744,107r,3l745,105r,1l747,105r,1l748,106r,2l749,109r1,-2l750,109r1,-9l751,105r1,-12l752,98r1,-9l753,91r1,-2l754,92r2,2l756,102r1,5l757,116r1,4l758,125r1,3l759,133r1,2l760,138r1,2l761,143r1,1l762,149r2,1l764,152r1,1l766,151r,2l767,147r,3l768,143r,2l769,129r,11l770,107r,16l771,81r,17l773,62r,12l774,52r,5l775,46r,3l776,40r,5l777,35r,4l778,30r,4l779,29r,1l780,29r,1l782,31r,1l783,32r,2l784,35r,3l785,40r,8l786,54r,13l787,76r,20l788,106r,22l789,141r,24l791,179r,13l792,205r,24l793,238r,11l794,245r,6l795,224r,15l796,203r,13l797,187r,11l798,168r,13l800,140r,20l801,118r,11l802,88r,20l803,65r,14l804,52r,7l805,43r,5l806,31r,7l807,24r,5l809,22r,1l810,24r,4l811,29r,5l812,35r,1l813,38r,2l814,41r,2l815,43r,1l817,43r,1l818,46r,10l819,64r,24l820,100r,28l821,141r,19l822,167r,5l823,172r1,-1l824,174r2,5l826,192r1,10l827,216r1,4l828,222r1,-32l829,213r1,-67l830,176r1,-65l831,133r1,-37l832,103r1,-9l833,96r2,1l835,101r1,2l836,107r1,l837,108r1,-8l838,105r1,-15l839,97r1,-21l840,85r1,-22l841,72r1,-23l842,57r2,-18l844,45r1,-8l845,38r1,-2l846,37r1,1l847,43r1,2l848,49r1,3l849,56r1,1l850,59r1,2l851,62r2,1l854,63r1,1l855,70r1,5l856,82r1,10l857,116r1,13l858,156r1,13l859,191r2,9l861,214r1,3l862,222r1,-5l863,222r1,-17l864,214r1,-26l865,199r1,-22l866,182r1,-22l867,171r1,-28l868,155r2,-32l870,137r1,-37l871,116r1,-40l872,92r1,-36l873,70r1,-29l874,50r1,-19l875,38r1,-12l876,29r1,-3l877,27r2,1l879,35r1,4l880,52r1,5l881,72r1,7l882,91r1,7l883,107r1,3l884,112r1,-9l885,111r1,-27l886,98r2,-26l888,79r1,-9l889,71r1,1l890,77r1,4l891,89r1,2l892,96r1,2l893,100r1,2l894,106r1,2l895,114r2,2l897,120r1,4l898,128r1,2l899,132r1,2l900,135r1,l901,136r1,1l902,142r1,4l903,156r2,5l905,169r1,1l906,171r1,-10l907,168r1,-17l908,158r1,-14l909,149r1,-7l910,143r1,-8l911,141r1,-23l912,130r2,-41l914,110r1,-57l915,76r1,-54l916,41,917,9r,6l918,9r,6l919,21r,11l920,39r,10l921,54r,3l923,59r,5l924,66r,6l925,75r,10l926,91r,12l927,110r,13l928,127r,9l929,140r,2l930,138r,4l932,132r,3l933,121r,7l934,117r,2l935,117r,2l936,121r,5l937,128r,4l938,129r,3l939,120r,6l941,111r,6l942,105r,3l943,101r,1l944,92r,6l945,82r,7l946,77r,3l947,77r,3l948,81r,4l950,88r,4l951,94r,9l952,109r,16l953,133r,14l954,153r,3l955,155r,3l956,142r,10l958,125r,11l959,108r,11l960,94r,8l961,85r,6l962,81r,3l963,77r,3l964,75r,1l965,75r,1l967,77r,5l968,84r,7l969,93r,6l970,100r,1l971,100r,1l972,99r,1l973,99r,1l974,100r,2l976,102r,1l977,102r,1l978,101r,1l979,101r,2l980,105r,4l981,111r,3l982,108r,4l983,92r,11l985,74r,13l986,64r,6l987,63r,1l988,66r,11l989,84r,16l990,108r,13l991,126r,7l992,132r,2l994,125r,4l995,124r1,1l996,129r1,1l997,132r1,-3l998,132r1,-8l999,128r1,-10l1000,121r2,-10l1002,116r1,-7l1003,110r1,l1004,115r1,3l1005,126r1,4l1006,135r1,-5l1007,135r1,-17l1008,125r1,-32l1009,110r2,-34l1011,87r1,-13l1012,76r1,4l1013,89r1,4l1014,99r1,l1015,100r1,-10l1016,97r1,-17l1017,87r1,-17l1018,75r2,-9l1020,68r1,-3l1021,66r1,l1022,70r1,3l1023,79r1,3l1024,90r1,3l1025,100r1,2l1026,108r1,1l1027,112r2,2l1029,115r1,l1030,116r1,1l1031,118r1,1l1032,121r1,2l1033,125r1,1l1034,127r1,l1035,128r1,-2l1036,127r2,-7l1038,125r1,-10l1039,119r1,-10l1040,112r1,-6l1041,107r1,-5l1042,105r1,-4l1044,101r,2l1046,105r,2l1047,108r1,-3l1048,108r1,-11l1049,102r1,-13l1050,93r1,-8l1051,87r1,l1052,88r1,2l1053,96r2,2l1055,102r1,1l1056,105r1,-2l1057,105r1,-3l1059,102r,1l1060,105r,1l1061,103r,3l1062,99r,2l1064,93r,4l1065,91r,1l1066,93r,7l1067,103r,8l1068,115r,6l1069,124r,1l1070,121r,4l1071,114r,5l1073,105r,6l1074,100r,2l1075,97r,1l1076,96r,1l1077,98r,1l1078,99r,1l1079,101r1,1l1080,103r2,l1082,105r1,1l1083,108r1,1l1084,111r1,1l1085,114r1,l1087,109r,3l1088,100r,6l1089,91r,6l1091,88r,1l1092,89r,3l1093,94r,8l1094,106r,5l1095,112r1,-5l1096,111r1,-13l1097,105r2,-13l1099,94r1,-2l1100,96r1,2l1101,103r1,4l1102,110r1,2l1104,109r,2l1105,105r,2l1106,102r,1l1108,102r1,l1109,105r1,1l1110,107r1,l1112,103r,4l1113,99r,3l1114,98r1,1l1115,102r2,1l1117,106r1,l1119,103r,2l1120,103r,2l1121,107r,4l1122,115r,4l1123,121r,2l1124,120r,3l1126,116r,3l1127,111r,4l1128,109r,1l1129,106r,2l1130,101r,2l1131,97r,3l1132,92r,4l1133,89r,2l1135,87r,2l1136,83r,2l1137,77r,4l1138,75r,1l1139,75r,2l1140,79r,6l1141,90r,8l1143,101r,6l1144,109r,3l1145,114r,1l1146,116r,2l1147,119r,4l1148,125r,3l1149,130r,2l1150,132r2,-5l1152,130r1,-10l1153,125r1,-11l1154,118r1,-10l1155,111r1,-8l1156,106r1,-3l1158,103r1,l1161,102r,1l1162,99r,2l1163,96r,2l1164,93r,1l1165,89r,3l1166,84r,4l1167,80r,2l1168,81r,3l1170,88r,10l1171,105r,11l1172,121r,4l1173,128r,1l1174,126r,3l1175,123r,2l1176,119r,2l1177,114r,4l1179,96r,13l1180,64r,23l1181,29r,24l1182,5r,14l1183,3r1,3l1184,21r1,10l1185,53r2,9l1187,76r1,5l1188,85r1,2l1189,90r1,4l1190,114r1,14l1191,170r1,26l1192,249r1,25l1193,294r1,16l1194,321r2,-36l1196,315r1,-106l1197,262r1,-124l1198,183r1,-83l1199,121r1,-31l1200,94r1,-9l1201,89r1,-14l1202,83r1,-26l1203,70r2,-24l1205,52r1,-16l1206,41r1,-6l1207,36r1,1l1208,40r1,1l1209,43r1,-3l1210,43r1,-9l1211,38r1,-10l1212,31r2,-4l1214,28r1,1l1215,32r1,3l1216,38r1,2l1217,45r1,3l1218,52r1,3l1219,59r1,3l1220,68r1,4l1221,81r2,4l1223,98r1,7l1224,120r1,8l1225,149r1,12l1226,174r1,16l1227,227r1,21l1228,285r1,15l1229,318r1,-7l1230,320r2,-49l1232,300r1,-82l1233,253r1,-85l1234,200r1,-74l1235,153r1,-61l1236,114r1,-42l1237,82r1,-38l1238,62r2,-43l1240,35r1,-31l1241,13,1242,r,2l1243,1r,2l1244,4r,4l1245,9r,2l1246,12r,2l1247,17r,5l1249,26r,4l1250,35r,12l1251,54r,14l1252,75r,10l1253,90r,3l1254,92r,1l1255,91r1,l1256,94r2,4l1258,106r1,5l1259,116r1,4l1260,129r1,4l1261,141r1,4l1262,155r1,7l1263,179r1,10l1264,212r1,10l1265,239r2,4l1267,245r1,-23l1268,240r1,-55l1269,211r1,-51l1270,172r1,-40l1271,150r1,-38l1272,124r1,-27l1273,107r1,-27l1274,92r2,-33l1276,73r1,-32l1277,53r1,-22l1278,37r1,-8l1280,30r,4l1281,35r,1l1282,37r,2l1284,40r1,l1285,41r1,l1286,43r1,1l1287,46r1,1l1288,49r1,1l1289,53r1,1l1290,58r1,4l1291,65r2,6l1293,85r1,9l1294,112r1,9l1295,137r1,7l1296,155r1,7l1297,178r1,9l1298,212r1,12l1299,248r1,9l1300,261r2,-28l1302,257r1,-61l1303,215r1,-79l1304,176r1,-78l1305,120r1,-31l1306,92r1,-2l1307,97r1,3l1308,106r1,l1309,108r2,-14l1311,103r1,-28l1312,89r1,-32l1313,68r1,-20l1314,53r1,-12l1315,45r1,-6l1316,40r1,-2l1317,39r1,l1318,43r2,2l1320,52r1,3l1321,65r1,5l1322,79r1,4l1323,90r1,2l1324,94r1,3l1325,100r1,2l1326,105r2,2l1328,109r1,1l1330,109r,1l1331,108r1,l1332,110r1,1l1333,117r1,3l1334,128r1,5l1335,137r2,5l1337,151r1,3l1338,159r1,1l1339,161r1,-5l1340,160r1,-11l1341,154r1,-16l1342,145r1,-16l1343,135r1,-15l1344,126r2,-14l1346,117r1,-10l1347,109r1,-9l1348,105r1,-13l1349,98r1,-17l1350,89r1,-19l1351,77r1,-16l1352,66r1,-9l1353,59r2,-2l1356,58r1,l1358,57r,1l1359,56r,1l1360,57r,4l1361,63r,7l1362,74r,9l1364,88r,9l1365,102r,12l1366,119r,13l1367,137r,10l1368,151r,3l1369,158r,3l1370,162r,1l1371,162r2,l1374,160r,1l1375,150r,8l1376,130r,14l1377,108r,15l1378,91r,10l1379,85r,3l1381,81r,2l1382,80r,1l1383,76r,3l1384,71r,3l1385,64r,3l1386,61r,1l1387,59r,3l1388,64r,4l1390,72r,3l1391,79r,6l1392,88r,4l1393,93r,3l1394,97r,2l1395,100r,5l1396,108r,8l1397,120r,7l1399,130r,3l1400,132r,1l1401,127r,2l1402,123r,3l1403,121r,2l1404,124r,3l1405,129r,5l1406,136r,2l1408,135r,3l1409,120r,10l1410,102r,13l1411,88r,9l1412,82r,2l1413,80r,1l1414,79r,1l1415,79r,1l1417,80r,1l1418,82r,1l1419,84r,3l1420,88r,2l1421,92r,5l1422,99r,2l1423,103r,5l1425,109r1,-4l1426,108r1,-9l1427,102r1,-6l1428,97r1,-1l1429,98r1,2l1430,106r1,3l1431,116r1,3l1432,124r2,1l1434,126r1,-3l1435,126r1,-10l1436,121r1,-15l1437,112r1,-13l1438,103r1,-5l1439,99r1,1l1440,103r1,3l1441,108r2,1l1444,106r,3l1445,102r,3l1446,99r,2l1447,99r,1l1448,101r,5l1449,108r,4l1450,115r,3l1452,119r1,-3l1453,118r1,-8l1454,115r1,-8l1455,109r1,-6l1456,106r1,-6l1457,102r1,-3l1458,100r1,-4l1459,98r2,-8l1461,93r1,-11l1462,87r1,-8l1463,81r1,-4l1464,79r1,1l1465,82r1,2l1466,87r1,2l1467,94r2,4l1469,103r1,3l1470,109r1,l1472,108r,1l1473,108r,1l1474,110r,5l1475,117r,3l1476,123r2,-2l1478,123r1,-8l1479,119r1,-10l1480,112r1,-5l1481,108r1,-1l1482,109r1,l1483,110r1,l1484,111r1,-3l1485,109r2,-3l1487,107r1,-1l1488,107r1,l1489,108r1,-1l1490,108r1,-3l1491,106r1,-4l1492,103r1,-1l1494,102r2,-1l1496,102r1,-3l1497,100r1,-4l1498,98r1,-5l1499,94r1,-3l1500,92r1,-1l1502,92r,2l1503,96r,4l1505,101r,4l1506,106r1,-3l1507,106r1,-4l1508,103r1,-1l1509,103r1,2l1510,106r1,2l1511,111r1,1l1512,115r2,-1l1514,115r1,-7l1515,111r1,-9l1516,106r1,-6l1517,101r1,-2l1518,100r1,1l1519,102r1,l1522,102r1,l1524,102r,3l1525,106r,1l1526,108r,1l1527,109r1,-2l1528,108r1,-5l1529,106r2,-4l1531,103r1,-2l1533,102r,3l1534,106r,2l1535,110r,1l1536,111r,1l1537,109r,2l1538,106r,2l1540,102r,3l1541,100r,1l1542,98r,1l1543,96r,1l1544,92r,2l1545,90r,1l1546,90r,1l1547,92r,4l1549,97r,4l1550,103r,4l1551,108r,1l1552,110r1,1l1554,111r,1l1555,112r1,l1558,110r,1l1559,108r,1l1560,108r1,-1l1562,106r,1l1563,105r,1l1564,105r2,l1566,106r1,-1l1567,106r1,-5l1568,103r1,-5l1569,100r1,-4l1570,97r1,-1l1571,97r1,1l1572,100r1,1l1573,105r2,l1575,106r1,-1l1576,106r1,-4l1577,105r1,-5l1578,101r1,-1l1580,100r,2l1581,102r,1l1582,105r2,l1585,103r,2l1586,103r1,l1588,103r1,2l1589,106r1,l1590,107r1,1l1591,109r2,1l1594,111r1,l1596,110r,1l1597,107r,2l1598,102r,4l1599,98r,2l1600,96r,1l1602,96r,1l1603,99r,3l1604,103r,5l1605,109r,1l1606,109r,1l1607,105r,3l1608,102r,1l1610,101r,1l1611,101r1,-1l1612,101r1,-3l1613,100r1,-4l1614,97r1,-1l1616,97r,2l1617,100r,3l1619,105r,2l1620,108r,2l1621,111r1,-1l1622,111r1,-4l1623,109r1,-3l1625,106r1,l1628,107r1,l1630,107r1,l1632,108r1,-1l1633,108r1,-3l1634,107r1,-6l1635,103r2,-5l1637,100r1,-4l1638,97r1,-1l1639,97r1,l1640,99r1,l1641,100r1,1l1642,102r1,1l1643,105r1,l1644,106r2,1l1646,108r1,l1647,109r1,l1649,108r1,-1l1651,106r1,-3l1652,105r1,-6l1653,102r2,-6l1655,98r1,-4l1657,94r,3l1658,98r,3l1659,103r,4l1660,108r,1l1661,109r2,-1l1663,109r1,-3l1664,107r1,-2l1665,106r1,l1666,107r1,l1667,109r1,l1669,108r,1l1670,106r,1l1672,105r1,l1673,106r1,1l1674,108r1,l1675,109r1,-2l1676,109r1,-6l1677,106r1,-6l1678,102r1,-2l1681,101r,2l1682,105r,1l1683,106r1,-3l1684,105r1,-6l1685,102r1,-6l1686,98r1,-6l1687,94r1,-2l1690,92r,2l1691,96r,3l1692,100r,2l1693,103r,3l1694,107r,2l1695,110r,1l1696,111r,1l1697,112r,2l1699,109r,2l1700,105r,3l1701,101r,2l1702,101r1,l1703,103r1,l1704,105r1,l1707,103r,2l1708,103r,2l1709,105r,2l1710,109r,2l1711,112r,2l1712,112r,2l1713,108r,3l1714,103r,4l1716,101r,1l1717,101r,1l1718,102r,1l1719,103r1,-1l1720,103r1,-3l1721,101r1,-3l1722,99r1,-3l1723,97r2,-1l1726,96r,1l1727,98r,1l1728,100r1,1l1729,102r1,l1730,105r1,l1731,106r1,1l1732,108r2,l1734,109r1,1l1735,111r1,l1736,112r1,-3l1737,111r1,-6l1738,108r1,-6l1739,103r1,-3l1740,101r1,-1l1741,101r2,1l1743,103r1,l1744,105r1,l1745,106r1,l1747,105r,1l1748,100r,3l1749,98r,1l1750,97r2,l1752,99r1,1l1753,102r1,1l1754,106r1,l1755,107r1,l1757,106r1,l1760,106r1,l1762,107r,1l1763,109r,1l1764,110r,1l1765,108r,2l1766,105r,2l1767,101r,2l1769,100r,1l1770,99r,1l1771,100r,1l1772,102r1,1l1774,105r1,l1776,105r2,-2l1778,105r1,-4l1779,102r1,-3l1780,100r1,-1l1781,101r1,1l1782,103r1,2l1783,108r1,1l1784,110r1,-1l1785,110r2,-5l1787,108r1,-8l1788,102r1,-4l1789,99r1,-1l1791,98r1,l1793,97r1,1l1794,99r2,l1796,102r1,1l1797,107r1,1l1798,109r1,-1l1799,109r1,-3l1800,107r1,-2l1802,106r,1l1804,108r,1l1805,109r1,-1l1806,109r1,-3l1807,107r1,-2l1808,106r1,-1l1809,106r1,l1810,107r1,l1813,105r,1l1814,102r,1l1815,102r1,l1816,105r1,1l1817,108r1,l1819,106r,2l1820,102r,3l1822,100r,1l1823,99r,1l1824,100r,2l1825,103r,3l1826,107r1,-1l1827,107r1,-4l1828,106r1,-4l1829,103r2,-2l1832,101r1,-1l1833,101r1,-1l1835,100r1,l1836,101r1,1l1838,101r,1l1840,100r,1l1841,99r,1l1842,99r1,l1843,100r1,1l1844,103r1,l1845,106r1,1l1846,109r2,1l1849,111r1,-1l1850,111r1,-2l1851,110r1,-1l1853,109r,1l1854,111r,3l1855,114r,1l1857,112r,2l1858,107r,3l1859,103r,3l1860,100r,2l1861,98r,1l1862,96r,1l1863,94r1,l1864,96r2,l1866,98r1,-1l1867,98r1,-2l1868,97r1,-3l1870,96r1,2l1871,102r1,3l1872,110r1,2l1873,115r2,-1l1875,115r1,-6l1876,111r1,-4l1877,108r1,-1l1878,108r1,1l1879,111r1,l1881,110r,1l1882,106r,3l1884,101r,4l1885,99r,1l1886,99r1,1l1887,101r1,l1888,102r1,1l1890,103r,2l1891,105r2,l1893,106r1,-1l1894,106r1,-4l1895,105r1,-6l1896,101r1,-4l1897,98r1,-1l1898,98r1,l1899,101r2,2l1901,107r1,1l1902,110r1,-1l1903,110r1,-4l1904,109r1,-7l1905,105r1,-3l1907,103r,2l1908,105r,1l1910,105r,1l1911,105r1,l1912,106r1,1l1914,108r1,-2l1915,107r1,-4l1916,105r1,l1917,106r2,1l1919,108r1,l1920,109r1,-7l1921,107r1,-11l1922,100r1,-7l1923,94r1,l1924,96r1,2l1925,101r1,2l1926,107r2,l1929,103r,3l1930,99r,2l1931,99r1,1l1932,103r1,2l1933,109r1,1l1934,114r1,l1935,115r2,-1l1937,115r1,-4l1938,114r1,-5l1939,110r1,-3l1940,108r1,-3l1941,107r1,-6l1942,103r1,-5l1943,100r2,-6l1945,97r1,-3l1947,96e" filled="f" strokecolor="red" strokeweight=".04411mm">
                      <v:path arrowok="t" o:connecttype="custom" o:connectlocs="47625,254794;100013,269782;152400,274778;203200,264786;255588,254794;306388,242304;355600,274778;412750,252296;461963,249798;514350,269782;565150,262288;619125,294762;665163,224818;717550,257292;768350,312248;817563,324738;865188,384689;911225,209830;957263,124899;1004888,244802;1049338,69943;1095375,192345;1144588,249798;1192213,262288;1238250,74939;1285875,59952;1331913,224818;1377950,387187;1425575,309750;1470025,257292;1516063,387187;1560513,257292;1608138,222320;1654175,254794;1703388,262288;1751013,279774;1801813,217324;1849438,229814;1895475,801852;1943100,262288;1987550,212328;2035175,92425;2082800,187349;2128838,384689;2179638,404673;2225675,307252;2271713,272280;2319338,232312;2366963,262288;2419350,254794;2466975,279774;2522538,264786;2574925,274778;2632075,244802;2682875,234810;2730500,257292;2781300,242304;2833688,274778;2887663,269782;2943225,277276;2992438,249798;3043238,264786" o:connectangles="0,0,0,0,0,0,0,0,0,0,0,0,0,0,0,0,0,0,0,0,0,0,0,0,0,0,0,0,0,0,0,0,0,0,0,0,0,0,0,0,0,0,0,0,0,0,0,0,0,0,0,0,0,0,0,0,0,0,0,0,0,0"/>
                    </v:shape>
                    <v:shape id="Freeform 45" o:spid="_x0000_s1051" style="position:absolute;left:2756;top:20962;width:30909;height:999;visibility:visible;mso-wrap-style:square;v-text-anchor:top" coordsize="1947,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RjgcYA&#10;AADbAAAADwAAAGRycy9kb3ducmV2LnhtbESPQWvCQBSE7wX/w/IEL6Kb2ioSs5FiEaRQaKOgx2f2&#10;mcRm34bsqvHfu4VCj8PMfMMky87U4kqtqywreB5HIIhzqysuFOy269EchPPIGmvLpOBODpZp7ynB&#10;WNsbf9M184UIEHYxKii9b2IpXV6SQTe2DXHwTrY16INsC6lbvAW4qeUkimbSYMVhocSGViXlP9nF&#10;KODPVfb18ZJvD8P5ebMfHtf8PqmVGvS7twUIT53/D/+1N1rB6xR+v4QfINM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1RjgcYAAADbAAAADwAAAAAAAAAAAAAAAACYAgAAZHJz&#10;L2Rvd25yZXYueG1sUEsFBgAAAAAEAAQA9QAAAIsDAAAAAA==&#10;" path="m,23l,21r,2l1,20r1,l2,21r1,l3,22,4,21,5,20,7,19r1,1l8,21r1,1l9,23r1,1l10,26r1,1l11,28r1,1l12,30r1,l15,27r,2l16,23r,1l17,18r,3l18,15r,2l19,15r,2l20,17r,1l21,17r,1l22,13r,2l24,10r,2l25,8r,1l26,8r,1l27,10r,1l28,13r,7l29,23r,6l30,32r,4l31,36r,1l33,30r,5l34,24r,4l35,21r,1l36,20r,1l37,21r,1l38,22r1,-1l39,22r1,-2l42,20r,1l43,22r,2l44,26r,1l45,27r1,-3l46,26r1,-4l47,23r1,-3l48,21r1,-3l49,20r2,-5l51,17r1,-2l53,15r1,l54,17r1,l55,18r1,l56,19r1,l57,21r2,l59,23r1,1l60,26r1,1l61,28r1,1l63,29r1,l65,29r,1l66,30r2,-1l68,30r1,-3l69,28r1,-5l70,26r1,-4l72,20r,1l73,17r,2l74,13r,2l75,10r,2l77,10r1,1l78,13r1,1l79,17r1,1l80,20r1,l82,19r1,-1l84,19r,1l86,21r,1l87,23r,1l88,24r,2l89,27r1,-3l90,27r1,-5l91,23r1,-3l92,21r1,-3l93,19r2,-1l95,20r1,1l96,24r1,3l97,31r1,1l98,35r1,-4l99,33r1,-10l100,29r1,-14l101,21r2,-11l103,13r1,-4l105,10r,2l106,14r,4l107,19r,2l108,21r,1l109,23r,3l110,27r,2l112,30r,1l113,30r,1l114,28r,1l115,23r,3l116,22r,1l117,21r,1l118,20r,1l119,18r,1l121,18r1,l122,19r1,1l123,21r1,1l124,24r1,l125,26r1,1l126,28r1,1l127,30r1,-2l128,30r2,-8l130,27r1,-10l131,20r1,-8l132,14r1,-3l134,11r,2l135,13r,2l136,17r,1l137,19r,1l139,20r1,1l141,21r,1l142,21r,1l143,20r,1l144,19r,1l145,19r1,l146,20r2,l148,22r1,1l149,27r1,1l150,31r1,1l151,33r1,-1l152,33r1,-4l153,31r1,-5l154,28r2,-4l156,26r1,-4l157,23r1,-3l158,21r1,-3l159,19r1,-1l161,17r1,-2l162,17r1,-2l163,17r2,1l165,20r1,1l166,23r1,-1l167,23r1,-5l168,21r1,-7l169,15r1,-2l171,13r,4l172,19r,4l174,24r,3l175,27r,1l176,23r,3l177,20r,1l178,20r1,1l179,22r1,1l180,26r1,1l181,29r2,l183,30r1,-1l184,30r1,-6l185,28r1,-8l186,23r1,-6l187,19r1,-2l188,19r1,1l189,22r1,1l190,24r2,l193,22r,1l194,19r,2l195,17r,1l196,15r1,2l197,18r1,1l198,21r2,1l200,26r1,l201,27r1,-1l202,27r1,-5l203,26r1,-8l204,21r1,-6l205,17r1,-2l207,17r2,1l209,19r1,1l210,23r1,1l211,27r1,1l213,26r,2l214,20r,3l215,15r,3l216,15r,2l218,18r,3l219,23r,4l220,29r,2l221,30r,1l222,26r,3l223,22r,2l224,19r,2l225,18r2,1l227,20r1,1l228,22r1,1l229,26r1,l230,27r1,-4l231,26r1,-7l232,22r1,-7l233,18r1,-4l236,14r,1l237,17r,1l238,19r,2l239,21r,1l240,23r1,l242,21r,1l244,20r,1l245,20r1,l246,21r1,l247,22r1,1l249,23r,1l250,22r,1l251,20r,1l253,20r,1l254,22r,4l255,28r,2l256,30r1,-3l257,30r1,-9l258,24r1,-4l260,20r,3l262,26r,2l263,29r1,-5l264,28r1,-10l265,22r1,-9l266,17r1,-5l267,13r1,-1l269,13r2,l272,13r,1l273,14r,1l274,15r,2l275,18r1,1l277,20r1,1l278,23r2,1l280,28r1,1l281,30r1,1l283,32r1,l285,30r,1l286,28r,2l287,26r,2l289,23r,1l290,19r,2l291,15r,3l292,15r1,2l293,19r1,1l294,22r1,2l295,26r2,l297,27r1,-5l298,26r1,-8l299,21r1,-7l300,15r1,-5l301,12r1,-2l303,11r,3l304,18r,5l306,27r,3l307,30r,1l308,22r,7l309,12r,7l310,8r,2l311,8r,1l312,11r,6l313,20r,6l315,28r,4l316,33r1,-3l317,33r1,-9l318,29r1,-8l319,23r1,-4l320,20r1,-1l322,19r2,1l324,21r1,2l325,26r1,2l326,30r1,1l327,32r1,-1l328,32r1,-5l329,30r1,-9l330,24r1,-7l331,19r2,-4l334,15r1,l336,15r1,-1l337,15r1,l338,17r1,l339,19r2,l341,21r1,l342,23r1,l343,24r1,l345,23r,1l346,22r1,l348,23r,3l350,26r,2l351,27r,1l352,21r,5l353,15r,4l354,13r,1l355,13r,2l356,18r,4l357,24r,5l359,30r1,-3l360,30r1,-9l361,24r1,-9l362,19r1,-6l363,14r1,-1l365,13r1,1l368,15r,2l369,18r,2l370,21r,3l371,26r,2l372,29r,1l373,28r,2l374,22r,5l375,19r,2l377,15r,3l378,15r,2l379,18r,3l380,22r,4l381,27r1,-3l382,27r1,-4l383,24r2,l385,27r1,2l386,33r1,3l387,37r1,l388,38r1,-5l389,36r1,-7l390,31r1,-7l391,27r1,-8l392,22r2,-10l394,17,395,6r,4l396,3r,1l397,3r,1l398,5r,1l399,8r,2l400,11r,2l401,15r,4l403,20r,3l404,26r,2l405,28r1,-2l406,28r1,-6l407,24r1,-4l408,21r1,-1l409,21r1,1l410,26r2,1l412,30r1,1l413,32r1,-1l414,32r1,-3l415,30r1,-3l416,28r1,-4l417,26r1,-5l418,23r1,-3l419,21r2,-3l421,19r1,-2l423,17r1,l425,18r1,l427,14r,3l428,13r,1l430,13r,1l431,15r,3l432,19r,4l433,24r,3l434,26r,1l435,22r,4l436,19r,2l438,18r1,l439,20r1,1l440,24r1,2l441,27r1,1l442,29r1,l444,29r1,l447,30r1,-2l448,29r1,-5l449,27r1,-5l450,23r1,-2l451,22r1,2l452,26r1,2l453,31r1,2l454,35r2,-6l456,33r1,-15l457,26,458,6r,8l459,1r,3l460,r1,1l461,3r1,1l462,8r1,2l463,12r2,1l465,18r1,1l466,22r1,1l467,24r1,l468,26r1,l470,26r1,l472,23r,1l474,22r1,l475,23r1,l476,26r1,l477,27r1,l478,28r1,1l479,30r1,1l480,32r2,-3l482,31r1,-7l483,28r1,-9l484,22r1,-5l485,18r1,-1l487,17r,2l488,19r,2l489,21r,1l491,21r,1l492,20r,1l493,19r,1l494,20r,2l495,23r,3l496,27r,1l497,27r,1l498,22r,4l500,18r,3l501,17r1,l502,18r1,1l503,20r1,l505,19r,1l506,17r,1l507,13r,2l509,11r,1l510,10r1,l511,12r1,2l512,19r1,2l513,26r1,2l514,30r1,1l515,32r1,l518,33r1,l519,35r1,1l521,32r,3l522,26r,5l523,19r,4l524,13r,4l525,13r,1l527,15r,3l528,20r,3l529,24r1,-1l530,26r1,-7l531,22r1,-8l532,18r1,-5l533,14r2,l535,17r1,1l536,19r1,1l538,19r,1l539,18r1,-1l540,18r1,-1l541,18r1,1l542,20r2,l544,21r1,l546,21r,1l547,22r,2l548,26r,1l549,27r,1l550,28r1,-1l551,28r2,-4l553,26r1,-4l554,23r1,-1l556,22r1,l557,23r1,-1l559,21r,1l560,22r,1l562,24r,2l563,28r,2l564,30r1,-4l565,29r1,-10l566,23r1,-11l567,17r1,-7l568,11r1,-1l571,11r,3l572,15r,3l573,19r,2l574,21r,1l575,20r,1l576,19r,1l577,18r,1l579,20r,2l580,24r,4l581,29r,2l582,29r,2l583,26r,2l584,19r,4l585,17r,1l586,18r,2l588,22r,4l589,28r,1l590,28r,2l591,22r,5l592,15r,5l593,12r,1l594,12r,1l595,14r,5l597,20r,3l598,26r,1l599,27r,1l600,24r,3l601,21r,2l602,19r,1l603,18r,1l604,19r2,l606,20r1,1l607,23r1,1l608,26r1,l609,27r1,l611,26r,1l612,26r1,-2l613,26r2,-5l615,23r1,-3l616,21r1,-2l617,20r1,-2l618,19r1,-4l619,17r1,-3l621,14r2,1l623,18r1,1l624,21r1,-1l625,21r1,-6l626,19r1,-6l627,14r1,-1l629,14r,4l630,20r,3l632,24r,2l633,24r,2l634,24r1,2l635,28r1,1l636,31r1,1l637,33r1,-1l638,33r1,-3l639,32r2,-4l641,30r1,-3l642,28r1,-4l643,26r1,-4l644,23r1,-2l646,21r1,l647,22r1,l650,23r1,-2l651,22r1,-5l652,20,653,9r,5l654,3r,3l655,1r1,1l656,5r1,3l657,13r2,4l659,21r1,1l660,24r1,2l661,28r1,1l662,31r1,l664,30r,1l665,29r,1l666,29r2,l669,29r1,-1l671,24r,3l672,21r,2l673,20r,1l674,19r,1l676,18r,1l677,17r,1l678,17r1,l680,15r,2l681,14r,1l682,15r,2l683,18r,3l685,23r,5l686,30r,2l687,33r1,-4l688,32r1,-8l689,28r1,-7l690,22r1,-1l692,22r,1l694,23r,1l695,23r,1l696,20r,2l697,14r,4l698,11r,2l699,9r,1l700,9r,2l701,12r,3l703,18r,2l704,21r,3l705,24r,2l706,22r,2l707,18r,2l708,15r,2l709,15r,2l710,18r,2l712,22r,5l713,30r,5l714,37r,2l715,39r,1l716,36r,2l717,30r,3l718,24r,4l720,21r,2l721,18r,2l722,14r,3l723,13r,1l724,12r1,1l726,14r,3l727,19r,2l729,23r,3l730,27r,1l731,28r,1l732,23r,4l733,17r,5l734,9r,5l735,5r,1l736,3r,1l738,5r,5l739,12r,6l740,20r,4l741,26r,2l742,28r,1l743,29r1,-1l745,26r,1l747,26r1,l749,26r,1l750,28r,1l751,30r1,-1l752,30r1,-3l753,29r1,-3l754,27r2,-1l756,27r1,l758,26r,1l759,22r,2l760,17r,3l761,12r,3l762,9r,2l764,8r1,l765,9r1,1l766,13r1,2l767,19r1,2l768,22r1,1l770,22r,1l771,21r2,-1l774,19r1,l776,20r,1l777,22r,4l778,27r,2l779,30r1,l780,31r2,-3l782,30r1,-3l784,26r,1l785,27r1,-1l786,27r1,-5l787,24r1,-5l788,21r1,-3l789,19r2,1l791,21r1,1l792,23r1,-1l793,23r1,-8l794,20,795,8r,5l796,4r,1l797,4r,5l798,11r,8l800,22r,6l801,30r,1l802,31r1,-3l803,30r1,-4l804,27r1,-3l805,26r1,l807,26r2,-5l809,24r1,-7l810,20r1,-5l812,15r,2l813,19r,4l814,26r,3l815,30r2,-4l817,29r1,-9l818,23r1,-6l819,19r1,-2l820,18r1,l821,19r1,1l823,20r1,l826,19r,1l827,18r1,l828,19r1,1l829,21r1,1l831,22r1,l833,22r,1l835,24r,4l836,29r,2l837,32r,1l838,31r,2l839,26r,3l840,21r,2l841,20r1,l844,19r,1l845,17r,1l846,12r,3l847,8r,2l848,6r,2l849,8r,2l850,12r,2l851,15r,3l853,19r,1l854,21r,1l855,24r,3l856,28r,1l857,29r,1l858,28r,1l859,26r,1l861,26r1,l862,27r1,1l864,27r,1l865,27r1,1l867,29r,1l868,30r,1l870,31r1,-2l871,31r1,-5l872,28r1,-8l873,23r1,-8l874,19r1,-7l875,14r1,-5l876,11r1,-5l877,8r2,-3l879,6r1,-1l880,8r1,1l881,12r1,1l882,17r1,1l883,21r1,1l884,24r1,2l885,28r1,l888,26r,1l889,23r,1l890,22r,1l891,22r,1l892,23r,3l893,27r,2l894,30r1,-3l895,29r2,-8l897,24r1,-7l898,20r1,-5l900,15r,2l901,17r,2l902,19r,2l903,21r,1l905,22r,2l906,26r,1l907,27r,1l908,24r,3l909,21r,2l910,20r1,l912,20r,1l914,21r1,l916,20r,1l917,18r,1l918,17r,1l919,17r1,1l920,19r1,l921,20r2,1l923,23r1,1l924,26r1,-2l925,26r1,-3l926,24r1,-1l928,23r1,1l929,26r1,l932,24r,2l933,23r,1l934,22r1,l936,21r,1l937,20r,1l938,18r,1l939,15r,2l941,14r1,l943,15r1,l944,17r1,1l945,19r1,l946,22r1,1l947,28r1,3l948,36r2,1l950,39r1,-1l951,39r1,-7l952,36r1,-10l953,30r1,-8l954,23r1,-4l955,21r1,-3l956,19r2,-1l959,18r1,l961,17r,1l962,14r,3l963,13r,1l964,13r,1l965,14r,3l967,18r,1l968,19r,1l969,14r,3l970,10r,2l971,10r,1l972,12r,5l973,19r,5l974,28r,4l976,35r,1l977,37r,1l978,38r1,-2l979,38r1,-7l980,35r1,-11l981,29r1,-12l982,21r1,-8l983,14r2,-1l985,15r1,2l986,19r1,1l988,19r,1l989,15r,3l990,13r,1l991,13r,1l992,15r,3l994,20r,3l995,24r,3l996,28r,1l997,28r,1l998,27r,1l999,24r,2l1000,23r2,l1003,23r1,l1005,23r1,-1l1006,23r1,-1l1007,23r1,l1008,24r1,2l1009,27r2,l1012,24r,3l1013,20r,2l1014,15r,3l1015,14r,1l1016,14r,1l1017,17r,1l1018,19r2,l1021,19r1,1l1022,21r1,1l1023,24r1,2l1024,27r1,1l1026,24r,3l1027,20r,3l1029,14r,4l1030,11r,2l1031,8r,2l1032,8r1,1l1033,11r1,2l1034,17r1,2l1035,21r1,l1036,22r2,l1039,22r,2l1040,26r,3l1041,31r,1l1042,35r,1l1043,36r1,-4l1044,35r2,-7l1046,31r1,-8l1047,27r1,-8l1048,21r1,-4l1049,18r1,-1l1050,19r1,1l1051,24r1,3l1052,29r1,1l1053,32r2,-1l1055,33r1,-7l1056,30r1,-12l1057,23r1,-11l1058,15r1,-5l1059,11r1,-1l1060,11r1,1l1061,14r1,1l1062,17r2,1l1064,19r1,1l1065,21r1,1l1067,23r1,1l1068,26r1,l1069,27r1,-4l1070,26r1,-7l1071,22r2,-9l1073,17r1,-6l1074,12r1,-1l1076,13r,4l1077,19r,4l1078,26r,3l1079,31r,1l1080,33r2,-2l1082,33r1,-7l1083,29r1,-8l1084,24r1,-4l1086,20r1,l1088,19r,1l1089,17r,1l1091,17r,1l1092,18r,2l1093,21r,2l1094,24r,2l1095,26r1,-3l1096,24r1,-3l1097,22r2,-2l1100,20r1,l1101,21r1,1l1103,21r,1l1104,19r,2l1105,15r,3l1106,13r,1l1108,12r1,1l1109,15r1,3l1110,22r1,2l1111,28r1,1l1113,26r,2l1114,22r,2l1115,21r,1l1117,23r,5l1118,29r,2l1119,32r,1l1120,31r,2l1121,27r,3l1122,23r,3l1123,20r,2l1124,18r,1l1126,14r,3l1127,12r,1l1128,12r1,1l1129,15r1,2l1130,20r1,1l1131,23r1,l1133,20r,2l1135,15r,4l1136,12r,2l1137,12r1,1l1138,15r1,2l1139,19r1,2l1140,26r1,2l1141,32r2,3l1143,37r1,1l1145,33r,4l1146,26r,4l1147,21r,2l1148,20r,1l1149,20r,1l1150,19r,1l1152,14r,4l1153,11r,2l1154,11r,1l1155,13r,5l1156,19r,3l1157,23r1,-1l1158,23r1,-2l1159,22r2,-1l1161,22r1,l1162,24r1,l1163,26r1,-2l1164,26r1,-4l1165,23r1,-4l1166,21r1,-3l1167,19r1,1l1168,23r2,1l1170,29r1,1l1171,31r1,-2l1172,30r1,-6l1173,28r1,-8l1174,22r1,-2l1176,21r,2l1177,23r,1l1179,20r,3l1180,13r,6l1181,8r,3l1182,5r,1l1183,5r,1l1184,8r,4l1185,14r,5l1187,21r,3l1188,26r,2l1189,28r,1l1190,30r1,1l1192,30r,1l1193,28r,1l1194,26r,1l1196,23r,1l1197,23r1,-1l1198,23r1,-3l1199,22r1,-4l1200,19r1,-1l1201,19r1,l1202,21r1,1l1203,24r2,2l1206,27r,1l1207,29r1,-1l1208,29r1,-5l1209,27r1,-6l1210,23r1,-4l1211,20r1,-1l1212,20r2,-1l1214,20r1,-5l1215,18r1,-6l1216,13r1,-5l1217,10r1,-4l1219,6r1,2l1220,9r1,1l1221,13r2,2l1223,20r1,2l1224,28r1,2l1225,32r1,1l1227,31r,1l1228,30r,1l1229,30r1,l1230,31r2,l1233,30r,1l1234,29r,1l1235,26r,2l1236,20r,3l1237,17r,2l1238,14r,1l1240,14r,3l1241,19r,5l1242,27r,3l1243,30r,1l1244,23r,5l1245,14r,6l1246,10r,2l1247,10r,1l1249,11r,1l1250,13r,2l1251,15r1,l1253,15r1,2l1254,18r1,l1256,17r,1l1258,14r,1l1259,14r1,1l1260,20r1,2l1261,28r1,3l1262,35r1,1l1263,37r1,-4l1264,36r1,-7l1265,32r2,-6l1267,28r1,-2l1269,27r,2l1270,30r,1l1271,32r,1l1272,30r,2l1273,23r,5l1274,14r,6l1276,8r,3l1277,6r1,2l1278,10r1,1l1279,15r1,3l1280,22r1,2l1281,27r1,2l1282,30r2,-3l1284,29r1,-7l1285,26r1,-6l1286,21r1,-2l1288,20r1,-1l1289,20r1,-2l1290,19r1,-2l1293,18r,1l1294,19r,2l1295,22r,2l1296,24r,2l1297,26r1,-2l1298,26r1,-4l1299,23r1,-4l1300,21r2,-4l1302,18r1,-3l1304,15r1,2l1305,18r1,l1306,19r1,1l1307,21r1,1l1308,24r1,2l1309,28r2,1l1311,30r1,l1313,28r,1l1314,26r,1l1315,22r,2l1316,21r,1l1317,21r1,l1320,21r1,1l1321,23r1,l1322,24r1,-1l1323,24r1,-3l1324,22r1,-3l1325,20r1,-5l1326,18r2,-4l1328,15r1,-1l1330,15r1,2l1331,18r1,l1332,20r1,1l1333,23r1,1l1334,27r1,l1335,28r2,l1338,26r,1l1339,23r,1l1340,21r,1l1341,21r,1l1342,22r,1l1343,23r,1l1344,23r2,l1347,22r1,l1348,23r1,l1350,21r,1l1351,19r,2l1352,17r,1l1353,17r2,1l1355,19r1,1l1356,21r1,l1358,22r1,1l1360,24r1,l1362,22r,1l1364,21r,1l1365,21r,1l1366,22r,1l1367,24r,2l1368,26r1,-2l1369,26r1,-5l1370,23r1,-5l1371,20r2,-3l1374,17r,1l1375,18r,1l1376,20r,1l1377,21r1,-2l1378,20r1,-2l1379,19r2,-5l1381,17r1,-5l1382,13r1,-1l1383,13r1,2l1384,20r1,3l1385,29r1,3l1386,38r1,1l1387,40r1,-4l1388,40r2,-10l1390,33r1,-14l1391,27r1,-14l1392,17r1,-5l1393,13r1,1l1394,18r1,1l1395,20r1,l1397,18r,1l1399,18r1,1l1400,22r1,2l1401,26r1,2l1402,30r1,1l1403,33r1,l1404,35r1,-4l1405,33r1,-9l1406,29r2,-12l1408,22r1,-10l1409,14r1,-3l1410,12r1,1l1411,15r1,2l1412,18r1,l1414,17r,1l1415,15r2,l1417,17r1,1l1418,19r1,l1419,20r1,l1420,21r1,l1421,22r1,l1423,21r,1l1425,21r,1l1426,23r,3l1427,28r,3l1428,32r,3l1429,35r1,-5l1430,33r1,-11l1431,28r1,-13l1432,20r2,-7l1434,14r1,-1l1436,13r,1l1437,14r,1l1438,13r,1l1439,13r,1l1440,15r,4l1441,21r,5l1443,28r,2l1444,31r,1l1445,30r,1l1446,27r,2l1447,22r,4l1448,18r,3l1449,17r1,l1450,18r2,1l1452,22r1,1l1453,26r1,l1454,27r1,-1l1455,27r1,-4l1456,26r1,-6l1457,22r1,-2l1459,20r2,1l1462,21r1,-1l1464,19r1,l1466,19r1,l1467,20r2,1l1469,22r1,1l1470,24r1,2l1472,26r1,-2l1473,26r1,-3l1474,24r1,-3l1475,23r1,-8l1476,19r2,-7l1478,13r1,-2l1480,12r,5l1481,19r,4l1482,26r,2l1483,28r1,-2l1484,28r1,-6l1485,24r2,-4l1487,21r1,-2l1488,20r1,-1l1490,19r,1l1491,21r,2l1492,24r,4l1493,28r,1l1494,28r,1l1496,26r,2l1497,23r,1l1498,21r,1l1499,20r1,-2l1500,19r1,-5l1501,17r1,-5l1502,13r1,-1l1505,13r,2l1506,17r,3l1507,22r,4l1508,27r,2l1509,29r1,-1l1510,29r1,-3l1511,27r1,-1l1514,26r,1l1515,26r1,-2l1516,26r1,-5l1517,23r1,-5l1518,20r1,-6l1519,17r1,-2l1522,17r,4l1523,23r,4l1524,26r,1l1525,19r,5l1526,12r,5l1527,9r,1l1528,9r,2l1529,12r,3l1531,18r,3l1532,22r,1l1533,24r,4l1534,28r,2l1535,30r1,-1l1536,30r1,-4l1537,28r1,-6l1538,24r2,-4l1540,21r1,-2l1541,20r1,-1l1543,18r,1l1544,18r1,l1546,19r,1l1547,21r,2l1549,24r,2l1550,27r1,1l1552,28r,1l1553,28r1,-4l1554,27r1,-7l1555,23r1,-4l1556,20r2,-1l1558,20r1,1l1560,20r,1l1561,17r,2l1562,15r,2l1563,15r,2l1564,18r2,1l1567,18r,1l1568,13r,2l1569,11r,1l1570,12r,3l1571,18r,5l1572,27r,4l1573,32r,1l1575,32r,1l1576,30r,1l1577,27r,2l1578,24r,2l1579,23r1,l1580,24r1,l1581,26r1,l1582,27r2,-5l1584,24r1,-7l1585,20r1,-7l1586,14r1,-2l1587,13r1,l1588,15r1,3l1589,21r1,1l1590,26r1,-2l1591,26r2,-8l1593,22r1,-9l1594,17r1,-4l1595,14r1,3l1596,21r1,3l1597,27r1,2l1598,31r1,-3l1599,31r1,-11l1600,26r2,-13l1602,18r1,-7l1603,12r1,1l1604,18r1,2l1605,26r1,2l1606,31r1,l1607,32r1,-3l1608,30r2,-6l1610,28r1,-8l1611,22r1,-3l1612,20r1,-2l1614,18r,1l1615,20r,2l1616,23r,3l1617,27r,1l1619,27r,1l1620,22r,4l1621,17r,3l1622,13r,2l1623,13r,1l1624,15r,2l1625,17r,1l1626,18r,1l1628,20r,1l1629,22r,4l1630,28r,1l1631,30r,2l1632,32r1,-2l1633,31r1,-7l1634,28r1,-9l1635,23r2,-8l1637,18r1,-4l1639,15r,4l1640,20r,3l1641,24r,2l1642,27r1,-3l1643,27r1,-7l1644,23r2,-8l1646,19r1,-5l1648,14r,1l1649,17r,2l1650,20r,2l1651,22r1,l1653,21r,1l1655,18r,2l1656,15r,2l1657,14r1,l1658,17r1,2l1659,22r1,1l1660,27r1,1l1661,29r2,1l1664,31r1,1l1666,31r,1l1667,27r,3l1668,22r,4l1669,19r,2l1670,19r2,l1672,21r1,1l1673,24r1,2l1675,23r,3l1676,19r,3l1677,12r,5l1678,11r1,l1679,13r2,1l1681,18r1,1l1682,21r1,1l1683,23r1,l1685,22r,1l1686,19r,2l1687,17r,1l1688,14r,1l1690,14r,1l1691,17r,2l1692,20r,3l1693,24r,4l1694,29r,1l1695,31r1,-2l1696,30r1,-3l1697,29r2,-3l1700,26r1,l1701,27r1,l1703,23r,3l1704,19r,3l1705,15r,2l1707,15r1,2l1708,18r1,l1709,19r1,l1711,19r1,1l1712,21r1,l1713,22r1,-1l1714,22r2,-3l1716,20r1,-2l1718,19r,1l1719,21r,3l1720,26r,2l1721,28r,1l1722,27r,1l1723,23r,3l1725,22r,1l1726,21r,1l1727,20r,1l1728,18r,1l1729,18r1,l1730,19r1,l1732,17r,2l1734,13r,2l1735,13r1,l1736,15r1,2l1737,20r1,1l1738,23r1,1l1739,26r1,1l1740,29r1,l1743,29r1,l1745,29r1,-2l1746,29r1,-7l1747,26r1,-9l1748,20r1,-6l1749,15r1,-1l1750,17r2,1l1752,21r1,2l1753,27r1,l1754,28r1,-2l1755,28r1,-6l1756,24r1,-5l1757,21r1,-2l1760,19r1,1l1762,21r,1l1763,23r1,-1l1764,23r1,-4l1765,21r1,-6l1766,18r1,-4l1767,15r2,-1l1770,15r,3l1771,19r,2l1772,22r1,1l1773,24r1,l1774,26r1,1l1776,27r2,-4l1778,26r1,-7l1779,22r1,-4l1780,19r1,l1781,20r1,1l1782,22r1,1l1783,24r1,-1l1784,26r1,-6l1785,22r2,-5l1787,19r1,-2l1788,18r1,1l1789,21r1,2l1790,26r1,1l1792,26r,1l1793,24r,2l1794,21r,2l1796,19r,1l1797,18r1,l1798,19r1,1l1799,21r1,l1800,22r1,1l1802,22r,1l1804,20r,2l1805,18r,1l1806,17r1,l1807,19r1,1l1808,23r1,1l1809,28r1,l1810,29r1,-2l1811,28r2,-6l1813,26r1,-6l1814,22r1,-2l1815,21r1,l1816,23r1,1l1817,27r1,1l1819,27r,1l1820,23r,3l1822,21r,1l1823,19r,1l1824,19r1,l1825,20r1,l1827,20r1,l1829,20r2,-1l1831,20r1,-3l1832,18r1,-3l1833,17r1,-2l1834,17r1,l1835,19r1,1l1836,22r1,l1837,23r1,-2l1838,22r2,-4l1840,20r1,-5l1841,18r1,-3l1843,15r,3l1844,19r,3l1845,24r,4l1846,30r,3l1848,35r,1l1849,35r,1l1850,29r,4l1851,23r,4l1852,20r,1l1853,20r1,1l1854,22r1,1l1855,27r2,1l1857,29r1,-1l1858,29r1,-5l1859,27r1,-8l1860,23r1,-9l1861,17r1,-5l1862,13r1,-1l1863,13r1,l1864,14r2,l1866,17r1,l1867,19r1,1l1868,22r1,l1870,21r1,-2l1871,20r1,-2l1872,19r1,1l1873,21r2,1l1876,22r1,l1878,22r,1l1879,23r,3l1880,26r,1l1881,28r1,-1l1882,28r2,-6l1884,26r1,-6l1885,21r1,-1l1887,21r,2l1888,24r,2l1889,23r,3l1890,18r,4l1891,14r,3l1893,13r1,1l1894,17r1,2l1895,23r1,3l1896,29r1,2l1897,32r1,-1l1898,32r1,-5l1899,30r2,-8l1901,26r1,-7l1902,21r1,-3l1903,19r1,-1l1905,17r1,l1906,18r1,l1908,18r2,l1911,18r,1l1912,19r,1l1913,20r1,l1915,19r,1l1916,18r,1l1917,18r,1l1919,20r,3l1920,24r,4l1921,29r,1l1922,30r1,-2l1923,29r1,-2l1924,28r1,-2l1925,27r1,-4l1926,24r2,-3l1928,22r1,-4l1929,20r1,-5l1930,17r1,-3l1931,15r1,l1932,18r1,1l1933,21r1,2l1934,27r1,1l1935,29r2,1l1938,27r,2l1939,22r,4l1940,19r,2l1941,17r,1l1942,15r1,2l1943,19r2,1l1945,23r1,1l1946,26r1,1e" filled="f" strokecolor="red" strokeweight=".04411mm">
                      <v:path arrowok="t" o:connecttype="custom" o:connectlocs="46038,57453;95250,59951;146050,52457;193675,44964;239713,82433;287338,67445;334963,67445;382588,57453;434975,37470;485775,74939;534988,37470;585788,49960;630238,9992;679450,32474;728663,2498;776288,54955;827088,79935;874713,67445;923925,72441;968375,67445;1017588,74939;1069975,47462;1117600,59951;1163638,42466;1214438,19984;1263650,12490;1316038,52457;1363663,67445;1414463,54955;1465263,52457;1514475,57453;1563688,32474;1612900,34972;1663700,47462;1709738,47462;1762125,44964;1808163,47462;1854200,49960;1901825,57453;1949450,77437;2000250,49960;2047875,44964;2098675,59951;2151063,44964;2200275,94923;2249488,37470;2295525,67445;2349500,42466;2397125,72441;2446338,47462;2497138,79935;2543175,32474;2587625,69943;2636838,69943;2687638,59951;2738438,57453;2787650,59951;2840038,47462;2887663,67445;2936875,82433;2986088,69943;3038475,49960;3084513,47462" o:connectangles="0,0,0,0,0,0,0,0,0,0,0,0,0,0,0,0,0,0,0,0,0,0,0,0,0,0,0,0,0,0,0,0,0,0,0,0,0,0,0,0,0,0,0,0,0,0,0,0,0,0,0,0,0,0,0,0,0,0,0,0,0,0,0"/>
                    </v:shape>
                    <v:shape id="Freeform 46" o:spid="_x0000_s1052" style="position:absolute;left:2756;top:23610;width:30909;height:1074;visibility:visible;mso-wrap-style:square;v-text-anchor:top" coordsize="1947,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6ZZuMUA&#10;AADbAAAADwAAAGRycy9kb3ducmV2LnhtbESPQWvCQBSE7wX/w/KEXkrdWItIdBUJSoX2oLEtHh/Z&#10;ZxKSfbtktxr/fbdQ8DjMzDfMYtWbVlyo87VlBeNRAoK4sLrmUsHncfs8A+EDssbWMim4kYfVcvCw&#10;wFTbKx/okodSRAj7FBVUIbhUSl9UZNCPrCOO3tl2BkOUXSl1h9cIN618SZKpNFhzXKjQUVZR0eQ/&#10;RsHbZPdkeN+8f39tssw1a/dxYqfU47Bfz0EE6sM9/N/eaQWvU/j7En+A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plm4xQAAANsAAAAPAAAAAAAAAAAAAAAAAJgCAABkcnMv&#10;ZG93bnJldi54bWxQSwUGAAAAAAQABAD1AAAAigMAAAAA&#10;" path="m,21r,l1,22r,1l2,23r,1l3,24,4,22r,1l5,19r,2l7,16r,2l8,14r,1l9,14r,1l10,16r,2l11,18r,1l12,21r1,l15,21r1,1l17,22r1,-1l18,22r1,-3l20,19r,3l21,22r,2l22,25r,1l24,25r,1l25,23r,2l26,21r,1l27,19r1,l28,21r1,l29,22r1,l31,19r,2l33,18r,1l34,18r1,l35,22r1,2l36,28r1,3l37,35r1,1l39,35r,1l40,31r,2l42,28r,2l43,27r1,-3l44,26r1,-7l45,23r1,-8l46,17r1,-4l47,14r1,-1l48,14r1,l49,15r2,l52,15r1,-2l53,14r1,-4l54,11r1,l55,14r1,2l56,21r1,3l57,28r2,3l59,33r1,-1l60,33r1,-5l61,31r1,-4l63,27r,1l64,30r,1l65,31r1,-4l66,30r2,-5l68,26r1,-2l70,24r1,l71,25r1,-1l72,25r1,-3l73,24r1,-5l74,21r1,-4l75,18r2,-1l77,18r1,-1l78,18r1,-2l79,17r1,-3l80,15r1,-2l82,14r,1l83,17r,4l84,22r,2l86,25r1,-2l87,24r1,-5l88,22r1,-5l89,18r1,-1l90,18r1,l91,19r1,2l92,22r1,2l93,26r2,2l95,31r1,1l96,33r1,-3l97,32r1,-8l98,27r1,-6l99,23r1,-2l100,23r1,2l101,27r2,1l104,25r,2l105,17r,6l106,11r,4l107,10r1,1l108,15r1,2l109,22r1,1l110,25r2,l113,24r,1l114,24r1,l115,25r1,l117,23r,1l118,21r,1l119,21r,1l121,23r,2l122,27r,3l123,31r,2l124,33r1,-1l125,33r1,-5l126,31r1,-8l127,26r1,-8l128,22r2,-8l130,16r1,-3l131,14r1,-1l133,13r1,1l134,16r1,1l135,21r1,2l136,24r1,1l137,26r2,-2l139,26r1,-5l140,23r1,-6l141,19r1,-2l143,17r1,l145,17r1,1l146,19r2,l148,23r1,1l149,27r1,3l150,32r1,1l151,34r1,-1l152,34r1,-2l153,33r1,-3l154,31r2,-5l156,28r1,-4l157,25r1,-2l158,24r1,-5l159,23r1,-10l160,18,161,7r,3l162,6r1,2l163,11r2,4l165,21r1,2l166,26r1,l167,27r1,-3l168,26r1,-3l169,24r1,-2l170,23r1,-1l171,23r1,l174,23r,1l175,24r,1l176,25r,1l177,26r,1l178,27r,1l179,28r1,-1l180,28r1,-3l181,26r2,-3l183,24r1,-1l184,24r1,l185,25r1,l187,22r,2l188,19r,3l189,19r,2l190,21r,1l192,22r1,-3l193,22r1,-7l194,18r1,-7l195,14r1,-4l196,11r1,l197,15r1,2l198,23r2,2l200,27r1,l201,28r1,-3l202,26r1,-8l203,23r1,-9l204,16r1,-2l206,16r,3l207,21r,4l209,27r,4l210,32r,2l211,34r,1l212,32r,1l213,26r,5l214,21r,3l215,18r,1l216,18r2,1l218,21r1,l219,22r1,1l220,24r1,l221,25r1,l223,24r1,-1l225,22r2,l228,22r,1l229,22r,1l230,21r,1l231,19r1,l232,21r1,l233,22r1,1l236,24r,1l237,25r1,-2l238,24r1,-3l239,22r1,-3l241,18r1,l242,19r2,l244,22r1,1l246,24r,1l247,25r,1l248,23r,2l249,19r,3l250,16r,2l251,16r2,1l253,19r1,3l254,26r1,1l255,31r1,1l257,32r1,-2l258,31r1,-1l260,30r2,-4l262,28r1,-7l263,25r1,-10l264,18r1,-7l265,13r1,-3l266,11r1,2l267,14r1,1l268,18r1,1l269,22r2,1l272,19r,3l273,15r,2l274,13r,1l275,13r,1l276,15r,2l277,18r1,1l278,22r2,l280,24r1,2l281,28r1,2l282,32r1,1l283,35r1,l284,36r1,l286,34r,2l287,28r,4l289,24r,2l290,18r,4l291,17r,1l292,18r,3l293,22r,1l294,23r,1l295,23r2,-1l297,23r1,-4l298,21r1,-5l299,18r1,-4l300,15r1,-5l301,13r1,-3l303,11r,4l304,17r,4l306,23r,1l307,22r,2l308,18r,3l309,18r1,1l311,21r1,-2l312,21r1,-5l313,18r2,-2l315,18r1,1l316,25r1,3l317,33r1,2l318,37r1,-1l319,39r1,-5l320,36r1,-4l321,33r1,-1l324,31r,1l325,27r,3l326,22r,3l327,21r,1l328,21r1,l329,22r1,-5l330,19r1,-6l331,16r2,-5l334,10r,1l335,11r,3l336,15r,1l337,16r1,l338,17r1,l339,19r2,2l341,23r1,1l342,27r1,l343,28r1,l344,30r1,l346,30r1,l348,27r,1l350,25r,1l351,22r,2l352,18r,3l353,16r,1l354,16r1,l355,18r1,1l356,21r1,-2l357,21r2,-2l360,19r1,l362,19r,2l363,21r,1l364,22r1,1l366,23r2,1l369,25r,1l370,27r,1l371,28r1,-3l372,27r1,-8l373,24r1,-9l374,18r1,-5l375,14r2,-1l377,14r1,1l378,18r1,1l379,23r1,1l380,25r1,-1l381,25r1,-1l383,24r2,l385,25r1,l386,26r1,l388,26r1,l389,27r1,l390,30r1,1l391,33r1,1l392,37r2,2l395,35r,4l396,26r,7l397,15r,8l398,10r,3l399,7r,1l400,8r,2l401,11r,4l403,15r,1l404,13r,2l405,9r,2l406,7r,1l407,7r,2l408,10r,1l409,13r,3l410,18r,4l412,23r,2l413,25r,1l414,25r,1l415,25r1,1l417,27r,1l418,28r1,l421,28r1,2l422,31r1,1l423,33r1,l425,32r,1l426,30r,1l427,27r,1l428,25r,1l430,24r,1l431,22r,1l432,19r,3l433,17r,1l434,14r,2l435,10r,3l436,8r,1l438,7r1,l439,8r1,l440,9r1,l441,11r1,2l442,17r1,2l443,26r1,2l444,34r1,2l445,37r2,-1l447,39r1,-7l448,35r1,-7l449,31r1,-5l450,27r1,-2l452,25r1,l454,26r2,1l457,26r,1l458,25r,1l459,21r,3l460,14r,4l461,7r,3l462,5r,1l463,7r,2l465,11r,7l466,22r,4l467,28r,2l468,26r,4l469,21r,4l470,18r,1l471,18r,1l472,21r,2l474,24r,1l475,26r1,l477,22r,3l478,17r,4l479,15r,1l480,16r,5l482,23r,7l483,33r,3l484,35r,1l485,31r,3l486,23r,5l487,16r,3l488,14r1,l489,15r2,1l491,18r1,1l493,21r1,l495,21r,1l496,22r,1l497,23r,1l498,25r,1l500,27r1,l502,27r1,-1l503,27r1,-3l504,26r1,-5l505,23r1,-4l506,21r1,-3l509,18r,1l510,19r1,-2l511,19r1,-5l512,16r1,-3l514,14r,3l515,19r,5l516,26r,2l518,30r1,-3l519,30r1,-6l520,26r1,-3l522,23r,2l523,26r,1l524,27r1,-1l525,27r2,-1l528,24r,1l529,23r,1l530,18r,4l531,15r,2l532,14r1,l533,15r2,1l535,17r1,1l536,19r1,l537,21r1,l538,22r1,l539,23r1,l540,24r1,l541,25r1,l542,26r2,l544,27r1,l545,28r1,l547,25r,2l548,21r,3l549,18r,1l550,18r1,1l551,22r2,1l553,25r1,l554,26r1,-1l555,26r1,-2l556,25r1,-1l558,24r,1l559,25r1,1l562,25r,1l563,23r,2l564,19r,3l565,16r,2l566,13r,2l567,13r1,l568,14r1,l569,16r2,l571,17r1,1l573,19r1,-2l574,19r1,-4l575,16r1,-2l576,15r1,1l577,18r2,3l579,26r1,2l580,33r1,2l581,37r1,2l583,36r,1l584,33r,2l585,28r,3l586,26r,1l588,24r,1l589,23r,1l590,21r,1l591,19r,2l592,19r,2l593,21r,1l594,22r1,-1l595,22r2,-3l597,21r1,-4l598,18r1,-3l599,16r1,-2l600,15r1,-1l601,15r1,1l602,18r1,3l603,24r1,2l604,28r2,2l606,32r1,-1l607,32r1,-6l608,30r1,-8l609,24r1,-3l610,22r1,l611,24r1,1l612,26r1,-2l613,25r2,-6l615,23r1,-6l616,18r1,-2l618,16r1,l619,17r1,l621,17r2,l624,17r,1l625,18r,1l626,19r1,2l628,21r1,l629,23r1,1l630,27r2,1l632,32r1,2l633,36r1,l634,37r1,-2l635,36r1,-4l636,35r1,-7l637,31r1,-10l638,26r1,-13l639,17r2,-7l641,11r1,-1l642,11r1,3l643,16r1,2l644,21r1,1l645,23r1,l646,24r1,l648,24r2,1l651,26r1,l653,26r1,-3l654,25r1,-7l655,22r1,-8l656,17r1,-4l659,14r,2l660,17r,2l661,21r,2l662,24r,1l663,26r1,l664,27r1,l666,27r2,l669,27r,1l670,28r1,-1l672,24r,2l673,17r,5l674,9r,5l676,5r,2l677,5r,1l678,7r,3l679,13r,4l680,19r,4l681,25r,1l682,28r,3l683,32r,2l685,34r,1l686,34r,1l687,32r,1l688,28r,3l689,23r,3l690,18r,3l691,17r1,l692,18r2,1l694,21r1,l695,22r1,-4l696,21r1,-7l697,16r1,-5l698,13r1,-2l699,14r1,1l700,18r1,1l701,23r2,2l703,26r1,1l704,28r1,-1l705,28r1,-4l706,26r1,-3l707,24r1,-2l708,23r1,-1l710,22r,1l712,24r,4l713,32r,5l714,40r,1l715,41r,1l716,34r,6l717,24r,7l718,15r,6l720,11r,3l721,11r,2l722,14r,1l723,15r1,-2l724,14r1,-3l726,13r,1l727,15r,3l729,19r1,-1l730,19r1,-3l731,17r1,-2l733,15r1,l734,17r1,1l735,19r1,3l736,25r2,2l738,30r1,1l739,32r1,-1l740,32r1,-4l741,31r1,-5l742,27r1,-3l743,25r1,-1l745,24r,1l747,25r,1l748,26r,1l749,26r,1l750,25r,1l751,25r1,l752,26r1,1l754,25r,2l756,22r,2l757,21r,1l758,19r,2l759,21r,2l760,24r,2l761,27r,3l762,31r2,-3l764,30r1,-5l765,27r1,-5l766,24r1,-8l767,19r1,-8l768,14r1,-8l769,9r1,-7l770,5r1,-3l771,4r2,1l773,7r1,l774,9r1,1l776,11r1,l777,14r1,1l778,18r1,3l779,23r1,2l780,28r2,2l782,31r1,-1l783,31r1,-1l784,31r1,1l785,34r1,2l786,40r1,1l787,42r1,l789,39r,2l791,36r,1l792,33r,2l793,28r,4l794,23r,3l795,18r,3l796,17r1,l798,16r2,-2l800,15r1,-4l801,13r1,-3l802,11r1,-1l803,11r1,l804,13r1,1l805,15r1,l806,17r1,1l807,21r2,1l809,24r1,1l811,26r1,1l813,27r1,-3l814,26r1,-7l815,23r2,-7l817,18r1,-3l818,16r1,1l819,19r1,3l820,25r1,1l821,27r1,-2l822,27r1,-4l823,24r1,-3l824,22r2,-1l827,22r1,1l829,23r1,-1l830,23r1,-1l831,23r1,1l832,25r1,1l833,27r2,1l836,28r1,-2l837,27r1,-2l838,26r1,-2l839,25r1,-2l840,24r1,-2l841,23r1,-1l844,22r1,l846,19r,3l847,15r,3l848,13r,1l849,13r,1l850,14r,3l851,18r,1l853,19r1,-1l854,19r1,-2l856,17r,1l857,19r,4l858,24r,3l859,28r,2l861,27r,3l862,25r,2l863,25r,1l864,26r,4l865,31r,3l866,35r1,-1l867,35r1,-5l868,33r2,-8l870,28r1,-5l871,24r1,-1l873,22r,1l874,18r,3l875,11r,5l876,6r,3l877,4r,1l879,4r,1l880,7r,3l881,13r,4l882,18r,3l883,21r1,l885,22r,1l886,25r,3l888,30r,2l889,33r1,l891,33r1,l893,33r1,-2l894,32r1,-6l895,30r2,-9l897,24r1,-7l898,19r1,-4l899,16r1,-1l901,16r1,1l903,17r2,l905,18r1,l907,18r1,l909,18r,1l910,21r,1l911,23r,1l912,24r,1l914,23r,1l915,22r,1l916,22r1,l917,23r1,l919,22r,1l920,21r,1l921,21r2,l924,21r,2l925,23r,2l926,26r,1l927,28r1,-1l928,28r1,-2l929,27r1,-2l932,25r1,l934,25r1,-1l935,25r1,-2l936,24r1,-3l937,22r1,-4l938,19r1,-3l939,17r2,-1l942,16r,1l943,18r1,l945,18r1,l946,19r1,2l947,23r1,2l948,28r2,2l950,31r1,-1l951,31r1,-7l952,27r1,-8l953,23r1,-5l954,19r1,-1l956,19r,2l958,22r,1l959,23r,1l960,22r,1l961,21r,1l962,21r1,l964,21r1,l967,21r1,l969,21r,1l970,22r,1l971,23r1,l973,22r1,1l974,24r2,1l976,26r1,2l977,31r1,-1l978,31r1,-5l979,30r1,-8l980,25r1,-7l981,21r1,-4l982,18r1,-1l983,18r2,l985,21r1,l986,22r1,l988,22r1,-1l990,22r1,1l992,24r2,-2l994,23r1,-2l995,22r1,-1l997,21r1,-3l998,19r1,-2l999,18r1,-1l1002,18r,1l1003,21r,2l1004,24r,2l1005,26r,1l1006,28r1,l1007,30r1,l1008,31r1,1l1009,33r2,-1l1011,33r1,-6l1012,31r1,-9l1013,25r1,-8l1014,19r1,-3l1016,16r,1l1017,17r,1l1018,18r,1l1020,19r1,2l1021,22r1,1l1023,23r1,-4l1024,22r1,-6l1025,18r1,-3l1026,16r1,-2l1029,14r,1l1030,15r1,l1031,16r1,l1032,17r1,l1033,21r1,1l1034,25r1,1l1035,28r1,2l1036,31r2,l1038,32r1,l1039,33r1,1l1040,35r1,l1042,34r,1l1043,30r,3l1044,23r,4l1046,16r,5l1047,11r,4l1048,10r,1l1049,11r,3l1050,15r,4l1051,21r,3l1052,25r1,l1053,26r2,-5l1055,24r1,-7l1056,19r1,-3l1058,16r,2l1059,19r,4l1060,24r,2l1061,26r,1l1062,27r2,l1065,27r1,-1l1066,27r1,-1l1068,25r1,l1070,23r,2l1071,19r,3l1073,14r,3l1074,11r,2l1075,10r1,1l1076,14r1,1l1077,17r1,1l1078,19r1,l1079,21r1,l1080,23r2,1l1082,25r1,1l1084,24r,1l1085,23r1,-1l1086,23r1,l1087,25r1,l1088,26r1,1l1091,26r1,l1093,27r,1l1094,28r,2l1095,30r1,-3l1096,28r1,-4l1097,26r2,-7l1099,22r1,-7l1100,17r1,-3l1102,14r,4l1103,21r,4l1104,27r,3l1105,30r,1l1106,26r,2l1108,19r,5l1109,15r,2l1110,14r1,1l1111,16r1,l1112,17r1,-1l1113,17r1,-1l1115,16r,1l1117,18r,3l1118,22r1,1l1119,24r1,1l1121,24r,1l1122,24r1,1l1124,26r,1l1126,27r1,l1128,25r,1l1129,24r,1l1130,24r1,l1131,25r1,l1133,25r2,-1l1135,25r1,-2l1136,24r1,-3l1137,23r1,-5l1138,21r1,-4l1140,16r,1l1141,18r,3l1143,22r,3l1144,26r,1l1145,27r1,-2l1146,26r1,-4l1147,24r1,-3l1148,22r1,l1150,23r2,-2l1152,23r1,-7l1153,19r1,-9l1154,14r1,-7l1155,8r1,-1l1156,9r1,2l1157,16r1,2l1158,23r1,1l1159,26r2,l1162,26r1,-1l1163,26r1,l1164,28r1,2l1165,31r1,1l1166,33r1,l1168,33r2,l1171,33r1,-2l1172,32r1,-6l1173,30r1,-7l1174,25r1,-7l1175,22r1,-7l1176,17r1,-7l1177,14r2,-5l1179,10r1,-1l1180,10r1,1l1181,14r1,l1182,15r1,1l1184,16r1,l1185,17r2,l1187,19r1,l1188,21r1,l1190,21r,1l1191,22r,1l1192,23r,1l1193,25r1,l1196,26r,1l1197,28r,2l1198,31r,1l1199,31r,1l1200,28r,3l1201,26r,2l1202,24r,2l1203,23r,1l1205,23r1,l1206,24r1,2l1207,28r1,2l1208,31r1,-1l1209,31r1,-7l1210,27r1,-9l1211,22r1,-6l1212,17r2,-1l1215,17r,2l1216,19r,2l1217,22r,1l1218,21r,2l1219,17r,2l1220,11r,4l1221,9r,1l1223,9r,1l1224,11r,3l1225,14r,2l1226,16r1,1l1227,18r1,l1228,19r1,2l1229,22r1,1l1230,24r2,l1232,26r1,l1233,28r1,2l1234,31r1,l1235,32r1,-2l1236,31r1,-3l1237,30r1,-4l1238,27r2,l1240,28r1,2l1241,32r1,1l1242,34r1,-2l1243,34r1,-6l1244,31r1,-7l1245,26r1,-3l1246,24r1,-1l1249,22r,1l1250,21r,1l1251,18r,1l1252,15r,2l1253,14r,1l1254,13r1,l1255,14r1,1l1256,18r2,1l1258,23r1,1l1259,25r1,l1261,24r,1l1262,21r,2l1263,19r1,l1265,19r,2l1267,22r1,-1l1268,22r1,-3l1270,18r1,-1l1271,18r1,-2l1272,17r1,-3l1273,15r1,-2l1276,14r,2l1277,18r,5l1278,26r,5l1279,32r,2l1280,33r,1l1281,32r1,-2l1282,31r2,-3l1284,30r1,l1285,31r1,1l1286,33r1,-2l1287,33r1,-6l1288,30r1,-6l1289,26r1,-4l1290,23r1,-4l1291,21r2,-4l1293,18r1,-3l1294,16r1,-1l1296,16r,1l1297,18r,1l1298,21r,2l1299,23r,1l1300,24r2,-1l1302,24r1,-2l1304,21r,1l1305,21r1,1l1307,22r1,-1l1308,22r1,-4l1309,19r2,-3l1311,17r1,-1l1313,16r,1l1314,17r1,l1315,18r1,1l1316,21r1,1l1317,23r1,1l1318,25r2,-1l1320,25r1,-4l1321,23r1,-4l1322,21r1,l1323,23r1,1l1324,26r1,2l1325,32r1,1l1326,35r2,l1329,33r,2l1330,26r,5l1331,17r,7l1332,9r,6l1333,7r,1l1334,9r,4l1335,16r,2l1337,21r,4l1338,26r1,-4l1339,25r1,-4l1341,21r,2l1342,25r,3l1343,30r1,-2l1344,30r2,-5l1346,27r1,-2l1348,25r,1l1349,27r1,-2l1350,27r1,-6l1351,24r1,-7l1352,19r1,-2l1355,17r1,l1357,17r1,l1359,17r1,1l1360,19r1,l1361,22r1,1l1362,25r2,1l1364,27r1,l1366,27r1,-1l1368,25r1,-3l1369,24r1,-7l1370,21r1,-7l1371,16r2,-3l1373,14r1,l1374,15r1,1l1375,18r1,1l1376,22r1,l1377,23r1,-1l1378,23r1,-1l1381,21r,1l1382,22r1,1l1383,24r1,1l1384,28r1,2l1385,32r1,1l1387,31r,2l1388,25r,5l1390,22r,2l1391,18r,3l1392,18r,3l1393,22r,2l1394,26r,2l1395,28r1,-3l1396,27r1,-9l1397,23r2,-7l1399,17r1,-1l1400,17r1,1l1401,21r1,1l1402,24r1,l1403,25r1,-1l1404,25r1,-3l1405,23r1,-2l1406,22r2,-1l1409,21r,1l1410,22r,2l1411,25r1,l1413,21r,3l1414,14r,4l1415,9r,2l1417,8r,1l1418,10r,5l1419,17r,6l1420,25r,3l1421,30r,1l1422,31r1,-5l1423,30r2,-7l1425,25r1,-4l1426,22r1,-1l1427,22r1,l1428,23r1,1l1430,23r,1l1431,22r,1l1432,21r2,1l1435,22r,1l1436,22r,1l1437,19r,2l1438,19r1,l1439,22r1,1l1440,25r1,1l1441,28r2,2l1443,31r1,l1444,32r1,-2l1445,31r1,-6l1446,28r1,-7l1447,24r1,-8l1448,18r1,-3l1449,16r1,l1450,19r2,2l1452,24r1,1l1453,26r1,-2l1454,25r1,-3l1455,23r1,-5l1456,19r1,-1l1457,19r1,2l1458,23r1,2l1459,26r2,1l1462,25r,1l1463,21r,3l1464,16r,2l1465,13r,1l1466,11r1,2l1467,15r2,2l1469,21r1,1l1470,24r1,l1472,24r,1l1473,25r1,l1475,23r,1l1476,21r,2l1478,18r,1l1479,17r,1l1480,18r,1l1481,21r,3l1482,25r,1l1483,26r1,-1l1484,26r1,-1l1485,26r2,1l1487,30r1,1l1489,30r,1l1490,26r,4l1491,22r,3l1492,19r,2l1493,18r,1l1494,18r2,l1497,18r,1l1498,19r,3l1499,22r,1l1500,23r,1l1501,22r,1l1502,19r,3l1503,19r2,l1505,21r1,1l1506,23r1,1l1508,23r,1l1509,19r,3l1510,17r,1l1511,15r,1l1512,15r,1l1514,18r,4l1515,23r,4l1516,28r,2l1517,28r,2l1518,25r,2l1519,23r,1l1520,22r2,l1523,23r1,l1525,23r1,-2l1526,22r1,-5l1527,19r1,-3l1528,17r1,l1529,18r2,1l1531,24r1,1l1532,27r1,1l1533,32r1,l1535,28r,3l1536,24r,2l1537,22r,1l1538,21r2,-2l1540,21r1,-3l1541,19r1,-1l1543,18r1,1l1544,21r1,1l1545,23r1,l1547,21r,1l1549,19r,2l1550,17r,2l1551,16r,1l1552,16r,1l1553,18r,1l1554,21r,2l1555,24r,2l1556,27r,1l1558,27r,1l1559,24r,2l1560,22r,1l1561,21r,1l1562,23r,2l1563,26r,1l1564,27r2,-3l1566,26r1,-8l1567,22r1,-6l1568,17r1,l1569,19r1,2l1570,24r1,2l1571,27r1,-1l1572,27r1,-4l1573,25r2,-4l1575,22r1,-1l1577,21r1,1l1579,22r,1l1580,24r,2l1581,27r,3l1582,28r,2l1584,23r,3l1585,16r,3l1586,14r1,-1l1587,15r1,1l1588,19r1,3l1589,25r1,1l1591,25r,1l1593,21r,3l1594,16r,3l1595,15r,1l1596,15r1,1l1598,17r,1l1599,19r1,2l1600,22r2,l1602,24r1,1l1603,26r1,1l1605,24r,2l1606,23r,1l1607,23r,2l1608,27r,1l1610,30r,1l1611,28r,3l1612,24r,3l1613,21r,1l1614,21r,1l1615,24r,3l1616,30r,2l1617,33r2,-3l1619,32r1,-8l1620,28r1,-13l1621,21r1,-15l1622,11r1,-10l1623,4r1,-3l1624,4r1,2l1625,11r1,5l1626,23r2,2l1628,30r1,2l1629,33r1,l1631,31r,2l1632,26r,4l1633,22r,2l1634,19r,2l1635,19r,2l1637,21r,1l1638,22r1,l1640,22r,1l1641,24r,1l1642,26r,1l1643,27r1,-3l1644,26r2,-4l1646,23r1,-1l1648,22r1,l1650,21r,1l1651,19r,2l1652,21r1,1l1655,21r,1l1656,16r,3l1657,10r,4l1658,9r1,1l1659,13r1,2l1660,19r1,3l1661,25r2,2l1664,28r1,l1666,28r,2l1667,31r1,l1669,27r,3l1670,25r,1l1672,25r1,1l1673,28r1,2l1674,31r1,l1676,26r,4l1677,19r,5l1678,13r,4l1679,11r,2l1681,13r,3l1682,17r,2l1683,21r,1l1684,22r1,-3l1685,21r1,-4l1686,18r1,-3l1687,16r1,l1690,17r,1l1691,18r,1l1692,21r1,l1694,22r,1l1695,23r,1l1696,24r,1l1697,25r2,-1l1699,25r1,-1l1701,24r1,l1703,24r,1l1704,25r1,1l1707,27r1,l1709,27r1,-1l1710,27r1,-5l1711,25r1,-9l1712,21r1,-10l1713,15r1,-6l1714,10r2,l1716,14r1,3l1717,19r1,4l1718,31r1,2l1719,39r1,1l1721,33r,6l1722,24r,6l1723,17r,4l1725,16r1,l1726,18r1,l1728,17r,1l1729,15r,1l1730,14r,1l1731,15r,1l1732,16r,1l1734,16r,1l1735,15r,1l1736,15r,1l1737,16r,2l1738,18r,3l1739,22r,1l1740,24r,2l1741,27r2,l1743,28r1,l1744,30r1,1l1745,33r1,1l1746,36r1,l1748,31r,3l1749,25r,3l1750,18r,5l1752,15r,2l1753,16r,1l1754,19r,4l1755,24r,2l1756,27r,1l1757,27r,1l1758,25r,2l1760,23r,2l1761,23r1,l1762,24r1,-1l1763,24r1,-8l1764,21r1,-14l1765,13,1766,r,4l1767,r,1l1769,4r,6l1770,14r,7l1771,24r,4l1772,31r1,-1l1773,32r1,-6l1774,30r1,-5l1775,26r1,-1l1778,25r1,-1l1780,23r1,l1782,23r1,1l1783,25r1,l1784,26r1,l1787,26r1,l1789,25r,1l1790,23r,1l1791,19r,3l1792,18r1,l1794,18r2,-1l1796,18r1,-3l1797,17r1,-3l1798,15r1,-1l1799,15r1,1l1800,19r1,2l1801,24r1,1l1802,27r2,l1804,28r1,l1805,30r1,l1806,31r1,l1808,31r1,-1l1809,31r1,-3l1810,30r1,-3l1811,28r2,-4l1813,26r1,-4l1814,23r1,-1l1816,22r,1l1817,23r,1l1818,23r,1l1819,18r,4l1820,10r,6l1822,6r,3l1823,5r1,1l1824,8r1,2l1825,14r1,2l1826,17r1,1l1827,19r1,l1829,19r2,l1832,21r,1l1833,23r,2l1834,26r,4l1835,32r,4l1836,39r,3l1837,42r,1l1838,42r,1l1840,37r,4l1841,32r,4l1842,24r,6l1843,18r,4l1844,16r,1l1845,16r,1l1846,18r,3l1848,22r,1l1849,21r,2l1850,16r,3l1851,11r,3l1852,11r,2l1853,14r,1l1854,14r,1l1855,9r,4l1857,6r,2l1858,6r,1l1859,8r,2l1860,13r,5l1861,21r,4l1862,26r,2l1863,30r,1l1864,32r,2l1866,35r,1l1867,37r1,-1l1868,37r1,-4l1869,35r1,-5l1870,31r1,-5l1871,28r1,-5l1872,25r1,-3l1873,23r2,-1l1875,23r1,l1877,22r,1l1878,21r,1l1879,19r,2l1880,18r,1l1881,17r,1l1882,14r,2l1884,11r,2l1885,9r,1l1886,9r,1l1887,10r,4l1888,15r,3l1889,19r,3l1890,22r1,l1893,22r,2l1894,25r,3l1895,31r,4l1896,37r,5l1897,43r1,-4l1898,42r1,-10l1899,36r2,-10l1901,30r1,-7l1902,25r1,-3l1903,23r1,-4l1904,22r1,-6l1905,18r1,-5l1906,15r1,-6l1907,11r1,-4l1908,8r2,-2l1910,7r1,-1l1911,7r1,l1912,8r1,1l1913,10r1,1l1914,14r1,l1915,15r1,1l1916,18r1,1l1917,24r2,3l1919,33r1,2l1920,39r1,1l1922,36r,3l1923,33r,2l1924,32r1,l1925,34r1,1l1926,37r2,2l1928,40r1,-6l1929,39r1,-14l1930,31r1,-15l1931,22r1,-12l1932,14r1,-4l1934,10r,3l1935,14r2,1l1938,13r,1l1939,10r,3l1940,9r,1l1941,8r1,l1943,9r,2l1945,14r,4l1946,21r,2l1947,24e" filled="f" strokecolor="red" strokeweight=".04411mm">
                      <v:path arrowok="t" o:connecttype="custom" o:connectlocs="49213,47462;96838,77438;144463,47462;193675,67446;241300,84932;287338,62450;333375,84932;387350,47462;434975,34972;481013,37470;530225,27478;584200,59952;631825,32474;679450,64948;728663,59952;773113,47462;827088,57454;874713,47462;923925,97422;968375,52458;1019175,24980;1073150,17486;1117600,67446;1165225,37470;1212850,69944;1257300,87430;1306513,57454;1358900,44964;1404938,57454;1460500,54956;1514475,44964;1566863,54956;1620838,52458;1666875,47462;1719263,64948;1768475,39968;1822450,52458;1873250,22482;1920875,59952;1965325,64948;2014538,47462;2060575,57454;2111375,77438;2165350,64948;2212975,69944;2262188,57454;2308225,59952;2355850,62450;2403475,54956;2454275,57454;2500313,52458;2549525,59952;2593975,52458;2649538,74940;2701925,59952;2752725,42466;2798763,57454;2852738,42466;2898775,42466;2944813,22482;2990850,27478;3035300,19984;3084513,22482" o:connectangles="0,0,0,0,0,0,0,0,0,0,0,0,0,0,0,0,0,0,0,0,0,0,0,0,0,0,0,0,0,0,0,0,0,0,0,0,0,0,0,0,0,0,0,0,0,0,0,0,0,0,0,0,0,0,0,0,0,0,0,0,0,0,0"/>
                    </v:shape>
                    <v:shape id="Freeform 47" o:spid="_x0000_s1053" style="position:absolute;left:2756;top:26919;width:30909;height:924;visibility:visible;mso-wrap-style:square;v-text-anchor:top" coordsize="1947,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lpVsUA&#10;AADbAAAADwAAAGRycy9kb3ducmV2LnhtbESPQWsCMRSE70L/Q3iF3jSrLNVujVILBT14qHrx9rp5&#10;zS7dvKxJ6q799aYgeBxm5htmvuxtI87kQ+1YwXiUgSAuna7ZKDjsP4YzECEia2wck4ILBVguHgZz&#10;LLTr+JPOu2hEgnAoUEEVY1tIGcqKLIaRa4mT9+28xZikN1J77BLcNnKSZc/SYs1pocKW3isqf3a/&#10;VoHJV8fLYZz/xUn3ddyc+MWbbKvU02P/9goiUh/v4Vt7rRXkU/j/kn6AX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qWlWxQAAANsAAAAPAAAAAAAAAAAAAAAAAJgCAABkcnMv&#10;ZG93bnJldi54bWxQSwUGAAAAAAQABAD1AAAAigMAAAAA&#10;" path="m,16r,l1,16,2,13r,2l3,8r,4l4,5r,2l5,5r2,l7,7,8,8r,3l9,11r,1l10,12r1,l11,13r1,1l12,16r1,l13,17r2,1l16,20r1,1l17,23r1,1l18,27r1,2l19,30r1,l21,25r,4l22,21r,3l24,17r,3l25,15r,1l26,14r,1l27,15r,1l28,17r,3l29,21r,1l30,23r1,-2l31,22r2,-2l34,18r,2l35,20r1,1l37,20r,1l38,20r1,-3l39,18r1,-3l40,16r2,-2l42,15r1,-3l43,13,44,8r,3l45,6r,1l46,6r,1l47,8r,3l48,13r,1l49,15r,3l51,20r,2l52,23r,3l53,27r,3l54,30r,1l55,29r,2l56,24r,3l57,20r,3l59,16r,2l60,16r1,l61,17r1,-1l62,17r1,-5l63,15,64,8r,3l65,8r1,l66,11r2,l68,12r1,l70,13r1,1l71,15r1,1l72,18r1,2l73,21r1,1l75,23r2,1l78,25r1,1l80,26r1,l82,24r,1l83,21r,2l84,16r,2l86,14r,1l87,14r,1l88,15r,2l89,18r,2l90,18r,2l91,15r,2l92,11r,2l93,7r,2l95,6r,1l96,7r,4l97,12r,2l98,15r,1l99,15r,1l100,14r,1l101,14r2,1l104,15r,1l105,16r1,1l106,18r1,l107,20r1,1l108,22r1,l109,23r1,1l110,25r2,2l112,30r1,1l113,32r1,1l115,32r,1l116,30r,1l117,27r,2l118,25r,1l119,23r,1l121,20r,2l122,15r,3l123,12r,2l124,8r,3l125,7r,1l126,7r1,1l128,8r,1l130,11r,1l131,13r,1l132,15r,1l133,17r1,l135,15r,2l136,13r,1l137,9r,3l139,7r,1l140,7r1,1l142,8r,1l143,9r,2l144,12r,3l145,16r,2l146,20r,1l148,21r,2l149,24r,1l150,26r,3l151,30r,1l152,32r1,-1l153,32r1,-2l154,31r2,-4l156,29r1,-4l157,26r1,-2l158,25r1,-2l159,24r1,-3l160,22r1,-4l161,20r1,-2l163,17r2,-1l165,17r1,-2l166,16r1,-3l167,14r1,-1l169,13r1,1l171,14r1,-1l172,14r2,-3l174,12r1,-1l176,11r1,l177,13r1,1l178,15r1,1l179,17r1,l180,18r1,-2l181,17r2,-3l183,16r1,-2l185,15r,2l186,18r,3l187,22r1,-2l188,22r1,-6l189,18r1,-3l192,14r1,l193,15r1,l194,17r1,1l195,21r1,2l196,26r1,1l197,30r1,1l198,33r2,l200,34r1,-1l201,34r1,-3l202,32r1,-8l203,29r1,-12l204,22r1,-8l205,16r1,-3l207,14r,1l209,15r1,-3l210,14r1,-6l211,11r1,-4l212,8r1,-1l214,7r,1l215,9r,2l216,12r2,1l218,14r1,l219,16r1,1l220,18r1,l221,20r1,-2l223,17r1,-1l225,15r2,l228,16r1,1l229,18r1,l230,20r1,1l232,21r,1l233,22r,1l234,23r2,1l236,25r1,1l237,27r1,2l239,29r1,-3l240,27r1,-5l241,24r1,-4l242,22r2,-4l244,20r1,-2l246,16r,1l247,15r,1l248,13r,1l249,13r1,l251,12r,1l253,9r,3l254,9r1,l255,11r1,1l256,13r1,1l257,16r1,1l258,18r1,2l259,21r1,l262,20r,1l263,17r,3l264,16r,1l265,15r,1l266,15r1,l268,14r,1l269,13r,1l271,11r,1l272,9r,2l273,9r,2l274,11r,3l275,15r,5l276,21r,4l277,27r,2l278,30r,1l280,31r1,l282,31r1,-1l283,31r1,-5l284,29r1,-6l285,25r1,-5l286,22r1,-4l289,17r1,l291,18r1,-1l292,18r1,-4l293,16r1,-5l294,13r1,-5l295,9r2,-3l297,7r1,-1l299,6r,1l300,8r1,1l301,12r1,l302,14r1,l303,15r1,l306,15r,1l307,16r,1l308,17r,3l309,21r,2l310,24r,1l311,26r,1l312,27r1,-1l313,27r2,-3l315,25r1,-3l316,23r1,-3l317,21r1,-1l319,18r,2l320,18r1,-1l322,15r,1l324,15r1,l325,16r1,l326,17r1,l328,14r,2l329,11r,2l330,11r1,1l331,15r2,2l333,20r1,2l334,25r1,l335,26r1,-4l336,24r1,-7l337,20r1,-6l338,15r1,-1l341,14r,1l342,15r,1l343,17r1,1l344,20r1,1l345,22r1,l346,23r1,1l347,25r1,1l350,26r1,-4l351,25r1,-8l352,21r1,-9l353,15r1,-6l354,11r1,-5l355,8r1,-3l356,6r1,-2l357,5r2,l359,7r1,1l360,11r1,1l361,14r1,l363,14r1,1l364,16r1,2l365,20r1,2l366,26r2,1l368,31r1,1l370,31r,1l371,27r,3l372,26r,1l373,26r1,-2l374,25r1,-2l375,24r2,-6l377,21r1,-8l378,16r1,-5l379,12r1,-1l381,12r,2l382,15r,2l383,17r,1l385,18r1,l387,20r1,-2l388,20r1,-3l389,18r1,-3l390,17r1,-4l391,14r1,-2l392,13r2,-1l395,12r1,l396,13r1,1l397,15r1,1l398,17r1,1l399,20r1,l401,16r,2l403,14r,1l404,12r,1l405,12r1,1l406,15r1,1l407,21r1,1l408,24r1,1l409,26r1,-1l410,27r2,-5l412,24r1,-7l413,20r1,-4l414,17r1,l415,20r1,1l416,23r1,l417,25r1,l418,26r1,l419,27r2,-1l422,23r,2l423,18r,3l424,16r,1l425,16r1,l426,17r1,l428,16r,1l430,14r,1l431,13r1,-2l432,12r1,-1l434,11r,2l435,13r,2l436,16r2,l438,17r1,-3l439,16r1,-2l441,14r1,1l442,17r1,1l443,20r1,1l445,18r,3l447,17r,1l448,17r1,1l449,21r1,1l450,23r1,l451,24r1,l453,22r,1l454,20r,2l456,16r,2l457,14r,1l458,14r1,l460,14r1,-2l461,13r1,-4l462,11r1,-2l465,11r,2l466,14r,3l467,20r,2l468,24r,2l469,27r,3l470,31r,1l471,31r,1l472,27r,3l474,24r,2l475,21r,2l476,18r,2l477,17r1,1l479,18r1,-1l480,18r2,-2l482,17r1,-3l483,15r1,-4l484,13r1,-5l485,9r1,-2l487,7r,1l488,8r,1l489,9r2,-2l491,8r1,-1l493,8r,4l494,14r,3l495,20r,3l496,24r1,1l498,24r2,l501,24r,1l502,26r,1l503,27r1,-2l504,27r1,-4l505,24r1,-2l506,23r1,-1l507,23r2,l509,24r1,-2l510,23r1,-5l511,21r1,-6l512,17r1,-3l513,15r1,l514,17r1,1l515,20r1,1l518,20r,1l519,17r,3l520,13r,3l521,8r,4l522,4r,3l523,2r,1l524,r,2l525,2r,3l527,6r,3l528,12r,3l529,16r,1l530,18r,2l531,21r,1l532,22r,2l533,24r,1l535,25r1,l537,25r1,1l539,26r1,l541,24r,1l542,23r,1l544,23r1,-1l546,21r1,-1l548,17r,1l549,15r,2l550,13r,1l551,9r,3l553,7r,2l554,7r1,1l555,9r1,2l556,13r1,l557,15r1,1l558,18r1,2l559,22r1,1l560,24r2,l562,25r1,-1l563,25r1,-2l564,24r1,-3l565,22r1,-4l566,20r1,-4l567,17r1,-2l568,16r1,-2l571,13r1,1l573,14r,1l574,15r,1l575,16r1,l577,16r2,-1l579,16r1,-4l580,14r1,-5l581,11r1,-3l582,9r1,2l583,12r1,2l584,20r1,2l585,25r1,2l586,30r2,l589,30r1,l591,29r,1l592,26r,3l593,24r,1l594,22r,1l595,20r,1l597,18r,2l598,17r,1l599,17r1,-1l601,14r,1l602,11r,2l603,8r,1l604,6r,1l606,6r1,1l607,9r1,2l608,12r1,1l609,14r1,l611,13r1,l613,13r2,1l615,15r1,1l616,17r1,1l617,21r1,1l618,25r1,1l619,27r1,l620,29r1,-4l621,27r2,-5l623,24r1,-4l624,21r1,-3l626,18r,2l627,21r1,l628,22r1,-1l629,22r1,-2l630,21r2,-1l633,20r1,l635,20r1,-2l636,20r1,-3l638,14r,2l639,12r,1l641,12r1,l642,13r1,l643,15r1,l644,18r1,2l645,23r1,1l646,26r1,l647,27r1,-2l648,26r2,-5l650,23r1,-8l651,18r1,-6l652,14r1,-5l653,11r1,-3l655,9r,3l656,13r,2l657,16r,1l659,16r,1l660,14r,1l661,12r,2l662,12r,1l663,14r,2l664,17r,1l665,20r,1l666,21r2,l669,22r1,1l671,22r,1l672,20r,2l673,17r,3l674,16r,1l676,16r1,1l677,18r1,2l678,22r1,1l679,24r1,1l681,25r1,l683,24r,1l685,22r,1l686,20r,1l687,17r,1l688,17r1,-1l689,17r1,-3l690,15r1,-2l692,12r2,1l695,14r1,l697,14r1,l698,15r1,1l699,18r1,3l700,22r1,1l703,22r1,-5l704,20r1,-7l705,16r1,-7l706,12r1,-4l707,9r1,-2l708,8r1,l709,9r1,2l710,13r2,1l712,17r1,1l713,22r1,1l714,24r1,1l715,26r1,1l717,26r,1l718,25r,1l720,23r,1l721,22r1,l722,23r1,1l723,25r1,1l724,27r1,-1l725,27r1,-3l726,26r1,-8l727,22r2,-9l729,16r1,-7l730,12r1,-6l731,8r1,-3l732,6r1,-1l734,5r1,l736,5r,2l738,8r,4l739,13r,3l740,18r,3l741,21r,1l742,21r1,l743,22r1,l744,24r1,l745,26r2,l748,26r1,-1l750,25r1,l751,26r1,l753,26r1,-2l754,26r2,-6l756,23r1,-10l757,17r1,-6l758,12r1,-3l760,9r,3l761,12r,2l762,14r,1l764,15r1,l766,15r,1l767,17r1,1l769,18r1,-1l770,18r1,-3l771,16r2,-2l773,15r1,-1l774,15r1,1l775,17r1,1l776,20r1,1l778,18r,2l779,16r,1l780,14r,1l782,13r,1l783,14r,1l784,16r1,1l785,18r1,2l786,22r1,1l787,24r1,1l788,26r1,l791,25r1,-2l792,24r1,-4l793,22r1,-7l794,18r1,-7l795,13r1,-4l796,11r1,l797,13r1,1l798,15r2,l800,16r1,l802,17r1,l804,18r,2l805,20r,1l806,21r1,l809,21r1,-1l811,18r,2l812,17r,1l813,16r,1l814,16r1,l817,16r1,l819,16r1,l820,17r1,l821,20r1,l822,21r1,1l824,22r2,-2l826,21r1,-3l827,20r1,-2l829,18r,2l830,20r1,-2l831,20r1,-3l832,18r1,-2l833,17r2,-1l836,15r1,l838,15r1,l840,15r1,l841,16r1,l844,17r1,l846,17r1,-1l847,17r1,-3l848,15r1,-3l849,13r1,-1l851,12r,2l853,15r,3l854,20r,3l855,24r,2l856,27r,2l857,30r,2l858,33r,1l859,32r,2l861,27r,4l862,21r,4l863,14r,3l864,9r,3l865,9r1,2l867,12r,2l868,15r2,l870,16r1,-2l871,15r1,-1l873,13r1,1l875,15r,1l876,16r1,l879,15r1,l881,16r1,1l883,17r1,l885,18r,2l886,21r,1l888,22r1,-1l889,22r1,-5l890,20r1,-5l891,16r1,-1l892,16r1,1l893,21r1,1l894,24r1,1l897,21r,3l898,15r,5l899,13r,1l900,12r1,l901,14r1,1l902,17r1,1l903,21r2,1l905,23r1,l907,23r1,l909,23r1,l911,22r,1l912,21r,1l914,18r,2l915,17r,1l916,14r,2l917,11r,2l918,6r,3l919,4r,1l920,3r,1l921,4r,1l923,6r,2l924,9r,2l925,11r,2l926,14r,2l927,17r,5l928,23r,3l929,27r,3l930,31r2,-1l933,29r,1l934,27r,2l935,26r,1l936,24r,1l937,23r1,l939,23r2,-3l941,22r1,-6l942,18r1,-3l944,15r,1l945,16r,1l946,17r1,-2l947,17r1,-4l948,15r2,-4l950,12r1,-3l951,11r1,-3l952,9r1,-2l953,8r1,-2l955,4r,1l956,4r2,l959,4r,2l960,7r,2l961,12r,3l962,17r,4l963,23r,3l964,29r,1l965,32r,2l967,35r,2l968,37r1,-3l969,35r1,-2l970,34r1,-3l971,33r1,-6l972,30r1,-7l973,26r1,-6l974,22r2,-4l977,16r,1l978,15r,1l979,15r1,-1l980,15r1,-3l981,13r1,-6l982,11r1,-6l983,6r2,-1l986,6r,3l987,12r,2l988,15r,3l989,18r,2l990,16r,2l991,14r,1l992,13r2,1l994,16r1,1l995,20r1,1l997,18r,2l998,15r,2l999,12r,2l1000,12r2,1l1002,15r1,2l1003,20r1,1l1004,23r1,l1005,24r1,l1007,25r1,l1009,25r2,-2l1011,24r1,-4l1012,22r1,-5l1013,18r1,-3l1014,16r1,-2l1016,14r1,1l1017,17r1,1l1018,21r2,1l1020,23r1,1l1022,23r,1l1023,18r,3l1024,14r,2l1025,13r1,1l1026,16r1,2l1027,22r2,1l1029,24r1,-1l1030,24r1,-4l1031,23r1,-7l1032,18r1,-2l1034,15r1,-1l1035,15r1,-4l1036,13r2,-5l1038,9r1,-1l1039,9r1,l1040,13r1,1l1041,16r1,1l1042,21r1,1l1044,20r,1l1046,17r,1l1047,16r,1l1048,17r1,-1l1049,17r1,-3l1050,16r1,-3l1051,14r1,-1l1053,14r,1l1055,16r,1l1056,18r,2l1057,21r,2l1058,23r,2l1059,25r,1l1060,27r1,-1l1061,27r1,-3l1062,25r2,-3l1064,23r1,-3l1065,21r1,-1l1066,21r1,1l1068,22r,1l1069,18r,3l1070,13r,3l1071,9r,3l1073,9r1,2l1075,12r,1l1076,13r,1l1077,15r,1l1078,17r,1l1079,20r,1l1080,22r2,l1083,21r1,-1l1085,20r1,l1087,20r1,-3l1088,18r1,-3l1089,17r2,-3l1091,15r1,-3l1092,13r1,-2l1093,12r1,-4l1094,9r1,-1l1096,7r1,l1097,8r2,1l1099,12r1,1l1100,16r1,1l1101,21r1,1l1102,24r1,1l1103,27r1,l1104,30r1,l1105,31r1,l1108,30r,1l1109,27r,3l1110,24r,2l1111,21r,2l1112,17r,3l1113,15r,1l1114,14r1,l1115,15r2,1l1117,17r1,l1119,18r1,-1l1121,14r,2l1122,9r,4l1123,8r,1l1124,8r,3l1126,13r,4l1127,20r,2l1128,23r1,-2l1129,23r1,-7l1130,20r1,-7l1131,14r1,-2l1132,13r1,1l1133,16r2,1l1135,18r1,-1l1136,18r1,-3l1137,17r1,-5l1138,14r1,-2l1140,13r,3l1141,18r,5l1143,25r,2l1144,29r,1l1145,25r,4l1146,20r,3l1147,15r,2l1148,15r1,1l1149,17r1,1l1152,18r,2l1153,16r,2l1154,14r,2l1155,14r1,l1156,16r1,l1157,18r1,2l1158,21r1,l1159,22r2,l1161,23r1,-1l1162,23r1,-2l1163,22r1,-2l1164,21r1,-4l1165,18r1,-3l1166,16r1,-4l1167,14r1,-2l1170,12r,2l1171,15r,3l1172,20r,1l1173,22r1,-2l1174,22r1,-6l1175,18r1,-5l1176,15r1,-3l1177,13r2,-1l1179,13r1,l1180,14r1,1l1181,16r1,1l1182,18r1,2l1184,21r1,l1185,22r2,l1188,22r1,l1190,22r1,1l1192,23r,1l1193,24r1,l1194,25r2,-1l1196,25r1,-4l1197,23r1,-7l1198,20r1,-8l1199,15r1,-8l1200,9r1,-3l1201,7r1,l1202,9r1,2l1203,15r2,2l1205,18r1,3l1206,23r1,-1l1207,23r1,-6l1208,21r1,-9l1209,15r1,-4l1211,11r,2l1212,14r,2l1214,18r,2l1215,21r1,l1216,22r1,-1l1218,22r1,l1220,21r,1l1221,18r,3l1223,16r,2l1224,15r,1l1225,16r1,1l1226,18r1,2l1227,22r1,1l1228,24r1,l1230,23r,1l1232,20r,2l1233,17r,1l1234,16r1,-1l1236,15r1,-1l1237,15r1,-3l1238,14r2,-7l1240,11r1,-6l1241,6r1,-1l1242,7r1,1l1243,12r1,1l1244,16r1,1l1245,18r1,l1246,20r1,l1247,21r2,1l1250,22r,1l1251,23r1,l1252,24r1,l1254,25r,1l1255,27r,2l1256,30r2,-3l1258,30r1,-5l1259,26r1,-8l1260,23r1,-9l1261,16r1,-4l1262,13r1,-1l1263,14r1,1l1264,16r1,-1l1265,16r2,-3l1267,15r1,-6l1268,12r1,-3l1270,9r1,l1272,9r,2l1273,12r,2l1274,16r,5l1276,24r,5l1277,30r,2l1278,31r,1l1279,26r,4l1280,22r,2l1281,18r,2l1282,15r,2l1284,13r,1l1285,12r1,l1287,12r1,l1289,12r1,1l1291,13r2,-1l1293,13r1,-1l1295,12r,2l1296,15r,3l1297,20r,3l1298,25r,2l1299,29r,1l1300,30r,1l1302,31r,1l1303,32r1,-3l1304,31r1,-9l1305,26r1,-10l1306,20r1,-6l1307,15r1,-2l1308,14r1,l1311,14r1,-2l1312,13r1,-2l1313,12r1,l1315,12r,2l1316,14r,1l1317,14r,1l1318,13r,1l1320,12r1,l1321,13r1,1l1322,16r1,2l1323,22r1,1l1324,25r1,1l1325,27r1,-1l1326,27r2,-5l1328,25r1,-7l1329,21r1,-5l1330,17r1,-1l1332,17r,1l1333,20r,1l1334,22r1,l1337,20r,2l1338,18r,2l1339,17r,1l1340,18r,2l1341,20r1,-2l1342,20r1,-5l1343,18r1,-6l1344,14r2,-6l1346,11r1,-3l1347,9r1,l1348,12r1,1l1349,14r1,l1351,14r1,l1352,16r1,1l1353,21r2,1l1355,25r1,2l1356,29r1,-2l1357,29r1,-4l1358,27r1,-6l1359,23r1,-5l1360,20r1,-4l1361,17r1,-2l1362,16r2,-1l1364,16r1,l1365,17r1,1l1366,20r1,l1368,18r,2l1369,15r,2l1370,11r,3l1371,7r,2l1373,7r,2l1374,11r,2l1375,15r,2l1376,18r,3l1377,22r,2l1378,24r,1l1379,26r2,-2l1381,25r1,-2l1382,24r1,-3l1383,22r1,-2l1384,21r1,-1l1386,20r1,l1388,18r,2l1390,20r1,l1391,21r1,-1l1392,21r1,-3l1393,20r1,-5l1394,17r1,-3l1395,15r1,-2l1397,12r2,l1400,12r1,l1402,9r,2l1403,9r1,l1404,11r1,1l1405,15r1,1l1406,18r2,3l1408,22r1,1l1409,24r1,l1411,23r,1l1412,22r,1l1413,21r1,-1l1414,21r1,1l1415,23r2,1l1417,26r1,1l1419,26r,1l1420,23r,2l1421,18r,4l1422,16r,1l1423,13r,2l1425,11r,1l1426,11r1,l1427,13r1,1l1428,15r1,1l1429,17r1,l1431,17r1,-1l1432,17r2,-1l1435,17r1,1l1436,20r1,1l1437,22r1,-1l1438,22r1,-7l1439,18r1,-7l1440,14r1,-6l1441,9r2,l1443,11r1,1l1444,14r1,1l1445,16r1,1l1446,18r1,2l1447,22r1,1l1448,25r1,1l1449,27r1,l1452,25r,1l1453,23r,1l1454,20r,2l1455,17r,1l1456,14r,2l1457,14r1,l1459,15r,1l1461,17r,1l1462,20r1,-4l1463,18r1,-6l1464,15r1,-7l1465,11r1,-4l1467,8r,3l1469,12r,4l1470,18r,3l1471,22r,1l1472,23r,1l1473,22r,1l1474,22r1,1l1475,24r1,1l1478,25r1,-1l1479,25r1,-3l1480,23r1,-5l1481,21r1,-4l1482,18r1,-4l1483,16r1,-4l1484,14r1,-3l1485,12r2,-1l1488,11r,1l1489,12r,1l1490,14r1,l1491,15r1,l1493,16r1,1l1494,18r2,2l1496,21r1,1l1497,23r1,1l1499,23r1,-2l1500,22r1,-4l1501,20r1,-2l1503,18r,3l1505,21r,1l1506,23r1,-2l1507,22r1,-5l1508,20r1,-5l1509,16r1,-2l1511,14r1,l1512,15r2,1l1514,18r1,l1515,20r1,-2l1516,20r1,-5l1517,18r1,-6l1518,14r1,-6l1519,9r1,-1l1522,9r,3l1523,13r,2l1524,16r,2l1525,20r,2l1526,23r,1l1527,24r,1l1528,25r,1l1529,26r2,-1l1531,26r1,-2l1532,25r1,-2l1533,24r1,-4l1534,22r1,-5l1535,20r1,-6l1536,16r1,-4l1537,14r1,-3l1538,12r2,-1l1541,11r,1l1542,12r,1l1543,14r,1l1544,15r,2l1545,18r,2l1546,21r1,-1l1547,21r2,-1l1550,20r,1l1551,21r1,1l1553,21r1,-1l1554,21r1,-3l1556,17r,1l1558,17r1,-1l1559,17r1,-2l1561,15r1,l1562,16r1,l1563,17r1,1l1566,17r1,-1l1568,15r,1l1569,16r1,l1571,16r,1l1572,17r1,1l1573,20r2,l1575,21r1,l1577,21r1,l1579,21r1,l1581,21r,1l1582,22r2,-2l1584,21r1,-5l1585,18r1,-3l1587,14r,1l1588,15r,1l1589,17r,1l1590,18r,2l1591,18r2,-2l1593,17r1,-2l1594,16r1,-1l1595,16r1,l1596,17r1,1l1598,20r1,l1600,18r2,-2l1602,17r1,-2l1603,16r1,-2l1605,14r,1l1606,15r,2l1607,18r,3l1608,21r,1l1610,22r1,-2l1611,21r1,-5l1612,18r1,-3l1614,15r,1l1615,16r,1l1616,17r1,l1619,16r1,l1621,17r,1l1622,18r,2l1623,21r,1l1624,22r,1l1625,24r,1l1626,25r2,-2l1628,25r1,-7l1629,22r1,-8l1630,16r1,-5l1631,13r1,-2l1632,12r1,l1633,14r1,2l1634,18r1,2l1635,21r2,-1l1637,21r1,-5l1638,18r1,-4l1639,16r1,-2l1640,15r1,1l1642,17r,1l1643,18r1,-1l1644,18r2,-3l1646,16r1,-1l1648,15r1,l1650,15r1,l1652,16r,1l1653,17r,3l1655,21r,1l1656,23r1,l1657,24r1,l1659,23r,1l1660,22r,1l1661,20r,2l1663,17r,1l1664,14r,2l1665,14r,1l1666,17r,3l1667,22r,1l1668,23r,1l1669,20r,2l1670,15r,2l1672,13r,1l1673,12r1,l1675,13r,1l1676,14r,1l1677,15r,1l1678,16r1,1l1681,18r1,l1683,17r,1l1684,16r1,l1686,16r1,l1687,17r1,l1690,17r1,-1l1692,16r,1l1693,17r,3l1694,20r,2l1695,23r1,1l1696,25r1,l1699,23r,1l1700,20r,2l1701,17r,1l1702,17r1,1l1703,20r1,l1705,17r,1l1707,15r,1l1708,14r,1l1709,14r1,1l1710,16r1,l1711,18r1,2l1712,21r1,1l1714,23r2,l1717,22r1,-2l1718,21r1,-7l1719,17r1,-8l1720,13r1,-7l1721,7r1,-2l1722,6r1,1l1723,9r2,3l1725,14r1,1l1726,16r1,-1l1728,13r,1l1729,13r1,1l1730,16r1,1l1731,21r1,2l1732,26r2,1l1734,30r1,l1735,32r1,l1736,33r1,l1738,30r,2l1739,26r,3l1740,21r,3l1741,17r,3l1743,16r1,l1745,15r,1l1746,13r,1l1747,11r,1l1748,8r,1l1749,7r,1l1750,7r,1l1752,8r,1l1753,9r,3l1754,12r,1l1755,14r1,l1757,14r,2l1758,17r,4l1760,23r,4l1761,29r,1l1762,31r1,-4l1763,31r1,-9l1764,26r1,-9l1765,20r1,-4l1767,16r,2l1769,20r,1l1770,22r1,-2l1771,22r1,-5l1772,18r1,-4l1773,16r1,-3l1775,13r,1l1776,15r,1l1778,16r,1l1779,16r,1l1780,16r1,-1l1782,16r1,l1784,16r1,l1787,17r1,1l1789,18r1,l1791,20r1,-2l1792,20r1,-2l1794,17r2,l1797,18r1,2l1799,18r,2l1800,16r,1l1801,15r1,l1802,16r2,1l1804,21r1,1l1805,23r1,1l1806,25r1,l1808,23r,1l1809,21r,1l1810,18r,2l1811,17r,1l1813,15r,1l1814,12r,2l1815,11r,1l1816,11r,1l1817,12r,2l1818,16r,2l1819,20r,1l1820,21r,1l1822,21r1,-3l1823,21r1,-6l1824,17r1,-4l1825,14r1,-1l1827,13r,2l1828,16r,4l1829,21r,1l1831,22r,1l1832,21r,1l1833,20r,1l1834,18r,2l1835,18r1,-1l1836,18r1,-1l1838,16r,1l1840,14r,1l1841,13r,1l1842,13r1,l1843,14r1,l1844,16r1,1l1845,18r1,2l1846,21r2,l1848,22r1,l1850,21r,1l1851,20r,1l1852,18r1,l1853,20r1,1l1854,22r1,1l1855,24r2,-1l1857,24r1,-3l1858,22r1,-2l1860,17r,1l1861,17r1,-1l1862,17r1,-1l1864,17r2,l1867,15r,1l1868,11r,2l1869,8r,1l1870,8r1,1l1871,13r1,1l1872,17r1,l1875,14r,2l1876,11r,2l1877,11r,1l1878,13r,3l1879,18r,5l1880,24r,1l1881,26r,3l1882,29r2,l1885,27r,2l1886,24r,2l1887,20r,2l1888,16r,1l1889,15r1,l1890,16r1,1l1891,18r2,l1893,21r1,l1894,22r1,-1l1895,22r1,-4l1896,21r1,-6l1897,17r1,-4l1898,14r1,-1l1901,13r1,l1903,13r1,-2l1904,12r1,-1l1906,11r,1l1907,13r,1l1908,15r,1l1910,17r,1l1911,18r,3l1912,22r,2l1913,25r,1l1914,27r1,-2l1915,27r1,-5l1916,24r1,-6l1917,21r2,-3l1920,20r,1l1921,22r,1l1922,22r,1l1923,18r,3l1924,15r,1l1925,12r,2l1926,11r,1l1928,9r,2l1929,8r1,l1931,9r,3l1932,13r,3l1933,17r,3l1934,20r,2l1935,22r2,l1938,21r,1l1939,21r,1l1940,23r,1l1941,25r,1l1942,27r1,-1l1943,27r2,-4l1945,25r1,-4l1946,22r1,-2e" filled="f" strokecolor="red" strokeweight=".04411mm">
                      <v:path arrowok="t" o:connecttype="custom" o:connectlocs="44450,49960;90488,49960;141288,49960;185738,72442;231775,52458;282575,34972;327025,32474;381000,64948;427038,34972;477838,22482;525463,29976;571500,19984;619125,37470;663575,62450;714375,54956;762000,42466;811213,44964;857250,64948;903288,34972;954088,37470;1003300,49960;1049338,34972;1101725,32474;1149350,64948;1200150,49960;1247775,49960;1301750,39968;1355725,57454;1411288,52458;1457325,22482;1504950,32474;1550988,42466;1597025,59952;1647825,19984;1692275,49960;1744663,22482;1789113,54956;1835150,34972;1878013,49960;1927225,49960;1976438,42466;2022475,52458;2073275,39968;2119313,54956;2165350,37470;2211388,44964;2259013,37470;2306638,59952;2354263,34972;2405063,44964;2447925,32474;2505075,52458;2557463,49960;2603500,34972;2651125,42466;2706688,44964;2755900,79936;2801938,42466;2860675,37470;2903538,54956;2951163,49960;3000375,37470;3048000,52458" o:connectangles="0,0,0,0,0,0,0,0,0,0,0,0,0,0,0,0,0,0,0,0,0,0,0,0,0,0,0,0,0,0,0,0,0,0,0,0,0,0,0,0,0,0,0,0,0,0,0,0,0,0,0,0,0,0,0,0,0,0,0,0,0,0,0"/>
                    </v:shape>
                    <v:shape id="TextBox 77" o:spid="_x0000_s1054" type="#_x0000_t202" style="position:absolute;left:608;top:461;width:1981;height:11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BrMAA&#10;AADbAAAADwAAAGRycy9kb3ducmV2LnhtbERPTYvCMBC9L/gfwgje1tRFZK1GEXFBWBBrPXgcm7EN&#10;NpPaRO3+e3MQ9vh43/NlZ2vxoNYbxwpGwwQEceG04VLBMf/5/AbhA7LG2jEp+CMPy0XvY46pdk/O&#10;6HEIpYgh7FNUUIXQpFL6oiKLfuga4shdXGsxRNiWUrf4jOG2ll9JMpEWDceGChtaV1RcD3erYHXi&#10;bGNuu/M+u2Qmz6cJ/06uSg363WoGIlAX/sVv91YrGMex8Uv8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BrMAAAADbAAAADwAAAAAAAAAAAAAAAACYAgAAZHJzL2Rvd25y&#10;ZXYueG1sUEsFBgAAAAAEAAQA9QAAAIUDAAAAAA==&#10;" filled="f" stroked="f">
                      <v:textbox inset="0,0,0,0">
                        <w:txbxContent>
                          <w:p w14:paraId="19A66FCF" w14:textId="77777777" w:rsidR="00050CFD" w:rsidRDefault="00050CFD" w:rsidP="00407842">
                            <w:pPr>
                              <w:pStyle w:val="NormalWeb"/>
                              <w:spacing w:before="0" w:beforeAutospacing="0" w:after="0" w:afterAutospacing="0"/>
                            </w:pPr>
                            <w:r>
                              <w:rPr>
                                <w:rFonts w:ascii="Arial" w:hAnsi="Arial" w:cs="Arial"/>
                                <w:b/>
                                <w:bCs/>
                                <w:color w:val="000000" w:themeColor="text1"/>
                                <w:kern w:val="24"/>
                                <w:sz w:val="16"/>
                                <w:szCs w:val="16"/>
                              </w:rPr>
                              <w:t>LFC</w:t>
                            </w:r>
                          </w:p>
                        </w:txbxContent>
                      </v:textbox>
                    </v:shape>
                    <v:shape id="TextBox 78" o:spid="_x0000_s1055" type="#_x0000_t202" style="position:absolute;left:448;top:3995;width:2089;height:1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AkN8MA&#10;AADbAAAADwAAAGRycy9kb3ducmV2LnhtbESPQWvCQBSE7wX/w/IK3uqmIlJTVxFREIRijAePr9ln&#10;sph9G7Orxn/fFQoeh5n5hpnOO1uLG7XeOFbwOUhAEBdOGy4VHPL1xxcIH5A11o5JwYM8zGe9tymm&#10;2t05o9s+lCJC2KeooAqhSaX0RUUW/cA1xNE7udZiiLItpW7xHuG2lsMkGUuLhuNChQ0tKyrO+6tV&#10;sDhytjKXn99ddspMnk8S3o7PSvXfu8U3iEBdeIX/2xutYDSB55f4A+Ts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7AkN8MAAADbAAAADwAAAAAAAAAAAAAAAACYAgAAZHJzL2Rv&#10;d25yZXYueG1sUEsFBgAAAAAEAAQA9QAAAIgDAAAAAA==&#10;" filled="f" stroked="f">
                      <v:textbox inset="0,0,0,0">
                        <w:txbxContent>
                          <w:p w14:paraId="211C0934" w14:textId="77777777" w:rsidR="00050CFD" w:rsidRDefault="00050CFD" w:rsidP="00407842">
                            <w:pPr>
                              <w:pStyle w:val="NormalWeb"/>
                              <w:spacing w:before="0" w:beforeAutospacing="0" w:after="0" w:afterAutospacing="0"/>
                            </w:pPr>
                            <w:r>
                              <w:rPr>
                                <w:rFonts w:ascii="Arial" w:hAnsi="Arial" w:cs="Arial"/>
                                <w:b/>
                                <w:bCs/>
                                <w:color w:val="000000" w:themeColor="text1"/>
                                <w:kern w:val="24"/>
                                <w:sz w:val="16"/>
                                <w:szCs w:val="16"/>
                              </w:rPr>
                              <w:t>RFC</w:t>
                            </w:r>
                          </w:p>
                        </w:txbxContent>
                      </v:textbox>
                    </v:shape>
                    <v:shape id="TextBox 79" o:spid="_x0000_s1056" type="#_x0000_t202" style="position:absolute;left:63;top:6451;width:2375;height:1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7MUA&#10;AADbAAAADwAAAGRycy9kb3ducmV2LnhtbESPQWvCQBSE74X+h+UVvDUbBaVN3YgUhYIgjemhx9fs&#10;M1mSfRuzW43/3i0UPA4z8w2zXI22E2cavHGsYJqkIIgrpw3XCr7K7fMLCB+QNXaOScGVPKzyx4cl&#10;ZtpduKDzIdQiQthnqKAJoc+k9FVDFn3ieuLoHd1gMUQ51FIPeIlw28lZmi6kRcNxocGe3huq2sOv&#10;VbD+5mJjTvufz+JYmLJ8TXm3aJWaPI3rNxCBxnAP/7c/tIL5FP6+xB8g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H77sxQAAANsAAAAPAAAAAAAAAAAAAAAAAJgCAABkcnMv&#10;ZG93bnJldi54bWxQSwUGAAAAAAQABAD1AAAAigMAAAAA&#10;" filled="f" stroked="f">
                      <v:textbox inset="0,0,0,0">
                        <w:txbxContent>
                          <w:p w14:paraId="4B99E1C9" w14:textId="77777777" w:rsidR="00050CFD" w:rsidRDefault="00050CFD" w:rsidP="00407842">
                            <w:pPr>
                              <w:pStyle w:val="NormalWeb"/>
                              <w:spacing w:before="0" w:beforeAutospacing="0" w:after="0" w:afterAutospacing="0"/>
                            </w:pPr>
                            <w:r>
                              <w:rPr>
                                <w:rFonts w:ascii="Arial" w:hAnsi="Arial" w:cs="Arial"/>
                                <w:b/>
                                <w:bCs/>
                                <w:color w:val="000000" w:themeColor="text1"/>
                                <w:kern w:val="24"/>
                                <w:sz w:val="16"/>
                                <w:szCs w:val="16"/>
                              </w:rPr>
                              <w:t>ATBI</w:t>
                            </w:r>
                          </w:p>
                        </w:txbxContent>
                      </v:textbox>
                    </v:shape>
                    <v:shape id="TextBox 80" o:spid="_x0000_s1057" type="#_x0000_t202" style="position:absolute;left:223;top:17074;width:2261;height:11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0gm8MA&#10;AADbAAAADwAAAGRycy9kb3ducmV2LnhtbESPQWvCQBSE70L/w/IK3nSjoNjoKlIUCkIxpgePz+wz&#10;Wcy+TbNbjf++Kwgeh5n5hlmsOluLK7XeOFYwGiYgiAunDZcKfvLtYAbCB2SNtWNScCcPq+Vbb4Gp&#10;djfO6HoIpYgQ9ikqqEJoUil9UZFFP3QNcfTOrrUYomxLqVu8Rbit5ThJptKi4bhQYUOfFRWXw59V&#10;sD5ytjG/36d9ds5Mnn8kvJtelOq/d+s5iEBdeIWf7S+tYDKG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M0gm8MAAADbAAAADwAAAAAAAAAAAAAAAACYAgAAZHJzL2Rv&#10;d25yZXYueG1sUEsFBgAAAAAEAAQA9QAAAIgDAAAAAA==&#10;" filled="f" stroked="f">
                      <v:textbox inset="0,0,0,0">
                        <w:txbxContent>
                          <w:p w14:paraId="6977CA50" w14:textId="77777777" w:rsidR="00050CFD" w:rsidRDefault="00050CFD" w:rsidP="00407842">
                            <w:pPr>
                              <w:pStyle w:val="NormalWeb"/>
                              <w:spacing w:before="0" w:beforeAutospacing="0" w:after="0" w:afterAutospacing="0"/>
                            </w:pPr>
                            <w:r>
                              <w:rPr>
                                <w:rFonts w:ascii="Arial" w:hAnsi="Arial" w:cs="Arial"/>
                                <w:b/>
                                <w:bCs/>
                                <w:color w:val="000000" w:themeColor="text1"/>
                                <w:kern w:val="24"/>
                                <w:sz w:val="16"/>
                                <w:szCs w:val="16"/>
                              </w:rPr>
                              <w:t>LTBI</w:t>
                            </w:r>
                          </w:p>
                        </w:txbxContent>
                      </v:textbox>
                    </v:shape>
                    <v:shape id="TextBox 81" o:spid="_x0000_s1058" type="#_x0000_t202" style="position:absolute;left:835;top:19042;width:1638;height:11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GFAMQA&#10;AADbAAAADwAAAGRycy9kb3ducmV2LnhtbESPQWvCQBSE7wX/w/KE3urGlopGVxFREAqlMR48PrPP&#10;ZDH7Ns2uGv+9Wyh4HGbmG2a26GwtrtR641jBcJCAIC6cNlwq2OebtzEIH5A11o5JwZ08LOa9lxmm&#10;2t04o+sulCJC2KeooAqhSaX0RUUW/cA1xNE7udZiiLItpW7xFuG2lu9JMpIWDceFChtaVVScdxer&#10;YHngbG1+v48/2SkzeT5J+Gt0Vuq13y2nIAJ14Rn+b2+1gs8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BhQDEAAAA2wAAAA8AAAAAAAAAAAAAAAAAmAIAAGRycy9k&#10;b3ducmV2LnhtbFBLBQYAAAAABAAEAPUAAACJAwAAAAA=&#10;" filled="f" stroked="f">
                      <v:textbox inset="0,0,0,0">
                        <w:txbxContent>
                          <w:p w14:paraId="3399474A" w14:textId="77777777" w:rsidR="00050CFD" w:rsidRDefault="00050CFD" w:rsidP="00407842">
                            <w:pPr>
                              <w:pStyle w:val="NormalWeb"/>
                              <w:spacing w:before="0" w:beforeAutospacing="0" w:after="0" w:afterAutospacing="0"/>
                            </w:pPr>
                            <w:r>
                              <w:rPr>
                                <w:rFonts w:ascii="Arial" w:hAnsi="Arial" w:cs="Arial"/>
                                <w:b/>
                                <w:bCs/>
                                <w:color w:val="000000" w:themeColor="text1"/>
                                <w:kern w:val="24"/>
                                <w:sz w:val="16"/>
                                <w:szCs w:val="16"/>
                              </w:rPr>
                              <w:t>TBI</w:t>
                            </w:r>
                          </w:p>
                        </w:txbxContent>
                      </v:textbox>
                    </v:shape>
                    <v:shape id="TextBox 82" o:spid="_x0000_s1059" type="#_x0000_t202" style="position:absolute;left:16;top:21900;width:2318;height:1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ddMQA&#10;AADbAAAADwAAAGRycy9kb3ducmV2LnhtbESPQWvCQBSE7wX/w/KE3urG0opGVxFREAqlMR48PrPP&#10;ZDH7Ns2uGv+9Wyh4HGbmG2a26GwtrtR641jBcJCAIC6cNlwq2OebtzEIH5A11o5JwZ08LOa9lxmm&#10;2t04o+sulCJC2KeooAqhSaX0RUUW/cA1xNE7udZiiLItpW7xFuG2lu9JMpIWDceFChtaVVScdxer&#10;YHngbG1+v48/2SkzeT5J+Gt0Vuq13y2nIAJ14Rn+b2+1gs8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oHXTEAAAA2wAAAA8AAAAAAAAAAAAAAAAAmAIAAGRycy9k&#10;b3ducmV2LnhtbFBLBQYAAAAABAAEAPUAAACJAwAAAAA=&#10;" filled="f" stroked="f">
                      <v:textbox inset="0,0,0,0">
                        <w:txbxContent>
                          <w:p w14:paraId="1A50AEC3" w14:textId="77777777" w:rsidR="00050CFD" w:rsidRDefault="00050CFD" w:rsidP="00407842">
                            <w:pPr>
                              <w:pStyle w:val="NormalWeb"/>
                              <w:spacing w:before="0" w:beforeAutospacing="0" w:after="0" w:afterAutospacing="0"/>
                            </w:pPr>
                            <w:r>
                              <w:rPr>
                                <w:rFonts w:ascii="Arial" w:hAnsi="Arial" w:cs="Arial"/>
                                <w:b/>
                                <w:bCs/>
                                <w:color w:val="000000" w:themeColor="text1"/>
                                <w:kern w:val="24"/>
                                <w:sz w:val="16"/>
                                <w:szCs w:val="16"/>
                              </w:rPr>
                              <w:t>PTBI</w:t>
                            </w:r>
                          </w:p>
                        </w:txbxContent>
                      </v:textbox>
                    </v:shape>
                    <v:shape id="TextBox 83" o:spid="_x0000_s1060" type="#_x0000_t202" style="position:absolute;top:24249;width:2374;height:1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mmMQA&#10;AADbAAAADwAAAGRycy9kb3ducmV2LnhtbESPQWvCQBSE7wX/w/KE3urGQkMb3YhIC0KhGOPB4zP7&#10;kixm36bZVdN/3xUKPQ4z8w2zXI22E1cavHGsYD5LQBBXThtuFBzKj6dXED4ga+wck4If8rDKJw9L&#10;zLS7cUHXfWhEhLDPUEEbQp9J6auWLPqZ64mjV7vBYohyaKQe8BbhtpPPSZJKi4bjQos9bVqqzvuL&#10;VbA+cvFuvr9Ou6IuTFm+JfyZnpV6nI7rBYhAY/gP/7W3WsFLCvcv8Qf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2JpjEAAAA2wAAAA8AAAAAAAAAAAAAAAAAmAIAAGRycy9k&#10;b3ducmV2LnhtbFBLBQYAAAAABAAEAPUAAACJAwAAAAA=&#10;" filled="f" stroked="f">
                      <v:textbox inset="0,0,0,0">
                        <w:txbxContent>
                          <w:p w14:paraId="244D3041" w14:textId="77777777" w:rsidR="00050CFD" w:rsidRDefault="00050CFD" w:rsidP="00407842">
                            <w:pPr>
                              <w:pStyle w:val="NormalWeb"/>
                              <w:spacing w:before="0" w:beforeAutospacing="0" w:after="0" w:afterAutospacing="0"/>
                            </w:pPr>
                            <w:r>
                              <w:rPr>
                                <w:rFonts w:ascii="Arial" w:hAnsi="Arial" w:cs="Arial"/>
                                <w:b/>
                                <w:bCs/>
                                <w:color w:val="000000" w:themeColor="text1"/>
                                <w:kern w:val="24"/>
                                <w:sz w:val="16"/>
                                <w:szCs w:val="16"/>
                              </w:rPr>
                              <w:t>CTBI</w:t>
                            </w:r>
                          </w:p>
                        </w:txbxContent>
                      </v:textbox>
                    </v:shape>
                    <v:shape id="TextBox 84" o:spid="_x0000_s1061" type="#_x0000_t202" style="position:absolute;left:30802;top:8378;width:2960;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qDA8UA&#10;AADbAAAADwAAAGRycy9kb3ducmV2LnhtbESPQWvCQBSE70L/w/IK3nRTQW3TrCKlhYJQjOmhx9fs&#10;S7KYfRuzW43/visIHoeZ+YbJ1oNtxYl6bxwreJomIIhLpw3XCr6Lj8kzCB+QNbaOScGFPKxXD6MM&#10;U+3OnNNpH2oRIexTVNCE0KVS+rIhi37qOuLoVa63GKLsa6l7PEe4beUsSRbSouG40GBHbw2Vh/2f&#10;VbD54fzdHL9+d3mVm6J4SXi7OCg1fhw2ryACDeEevrU/tYL5Eq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uoMDxQAAANsAAAAPAAAAAAAAAAAAAAAAAJgCAABkcnMv&#10;ZG93bnJldi54bWxQSwUGAAAAAAQABAD1AAAAigMAAAAA&#10;" filled="f" stroked="f">
                      <v:textbox inset="0,0,0,0">
                        <w:txbxContent>
                          <w:p w14:paraId="4040F70B" w14:textId="77777777" w:rsidR="00050CFD" w:rsidRDefault="00050CFD" w:rsidP="00407842">
                            <w:pPr>
                              <w:pStyle w:val="NormalWeb"/>
                              <w:spacing w:before="0" w:beforeAutospacing="0" w:after="0" w:afterAutospacing="0"/>
                            </w:pPr>
                            <w:r>
                              <w:rPr>
                                <w:rFonts w:ascii="Arial" w:hAnsi="Arial" w:cs="Arial"/>
                                <w:color w:val="000000" w:themeColor="text1"/>
                                <w:kern w:val="24"/>
                                <w:sz w:val="16"/>
                                <w:szCs w:val="16"/>
                              </w:rPr>
                              <w:t>400µV</w:t>
                            </w:r>
                          </w:p>
                          <w:p w14:paraId="17523B23" w14:textId="77777777" w:rsidR="00050CFD" w:rsidRDefault="00050CFD" w:rsidP="00407842">
                            <w:pPr>
                              <w:pStyle w:val="NormalWeb"/>
                              <w:spacing w:before="0" w:beforeAutospacing="0" w:after="0" w:afterAutospacing="0"/>
                            </w:pPr>
                            <w:r>
                              <w:rPr>
                                <w:rFonts w:ascii="Arial" w:hAnsi="Arial" w:cs="Arial"/>
                                <w:color w:val="000000" w:themeColor="text1"/>
                                <w:kern w:val="24"/>
                                <w:sz w:val="16"/>
                                <w:szCs w:val="16"/>
                              </w:rPr>
                              <w:t xml:space="preserve">  </w:t>
                            </w:r>
                            <w:r>
                              <w:rPr>
                                <w:rFonts w:ascii="Arial" w:hAnsi="Arial" w:cs="Arial"/>
                                <w:color w:val="FF0000"/>
                                <w:kern w:val="24"/>
                                <w:sz w:val="16"/>
                                <w:szCs w:val="16"/>
                              </w:rPr>
                              <w:t>50µV</w:t>
                            </w:r>
                          </w:p>
                        </w:txbxContent>
                      </v:textbox>
                    </v:shape>
                  </v:group>
                </v:group>
                <w10:wrap type="square" anchorx="margin"/>
              </v:group>
            </w:pict>
          </mc:Fallback>
        </mc:AlternateContent>
      </w:r>
      <w:r w:rsidR="009140E5" w:rsidRPr="000F3682">
        <w:rPr>
          <w:rFonts w:eastAsia="Arial"/>
          <w:spacing w:val="-1"/>
        </w:rPr>
        <w:t>T</w:t>
      </w:r>
      <w:r w:rsidR="009140E5" w:rsidRPr="000F3682">
        <w:rPr>
          <w:rFonts w:eastAsia="Arial"/>
          <w:spacing w:val="-2"/>
        </w:rPr>
        <w:t>h</w:t>
      </w:r>
      <w:r w:rsidR="009140E5" w:rsidRPr="000F3682">
        <w:rPr>
          <w:rFonts w:eastAsia="Arial"/>
        </w:rPr>
        <w:t>e</w:t>
      </w:r>
      <w:r w:rsidR="009140E5" w:rsidRPr="000F3682">
        <w:rPr>
          <w:spacing w:val="18"/>
        </w:rPr>
        <w:t xml:space="preserve"> </w:t>
      </w:r>
      <w:r w:rsidR="009140E5" w:rsidRPr="000F3682">
        <w:rPr>
          <w:rFonts w:eastAsia="Arial"/>
          <w:spacing w:val="-3"/>
        </w:rPr>
        <w:t>r</w:t>
      </w:r>
      <w:r w:rsidR="009140E5" w:rsidRPr="000F3682">
        <w:rPr>
          <w:rFonts w:eastAsia="Arial"/>
          <w:spacing w:val="3"/>
        </w:rPr>
        <w:t>a</w:t>
      </w:r>
      <w:r w:rsidR="009140E5" w:rsidRPr="000F3682">
        <w:rPr>
          <w:rFonts w:eastAsia="Arial"/>
        </w:rPr>
        <w:t>t</w:t>
      </w:r>
      <w:r w:rsidR="009140E5" w:rsidRPr="000F3682">
        <w:rPr>
          <w:spacing w:val="12"/>
        </w:rPr>
        <w:t xml:space="preserve"> </w:t>
      </w:r>
      <w:r w:rsidR="009140E5" w:rsidRPr="000F3682">
        <w:rPr>
          <w:rFonts w:eastAsia="Arial"/>
          <w:spacing w:val="-2"/>
        </w:rPr>
        <w:t>TB</w:t>
      </w:r>
      <w:r w:rsidR="009140E5" w:rsidRPr="000F3682">
        <w:rPr>
          <w:rFonts w:eastAsia="Arial"/>
        </w:rPr>
        <w:t>I</w:t>
      </w:r>
      <w:r w:rsidR="009140E5" w:rsidRPr="000F3682">
        <w:rPr>
          <w:spacing w:val="7"/>
        </w:rPr>
        <w:t xml:space="preserve"> </w:t>
      </w:r>
      <w:r w:rsidR="009140E5" w:rsidRPr="000F3682">
        <w:rPr>
          <w:rFonts w:eastAsia="Arial"/>
          <w:spacing w:val="-2"/>
        </w:rPr>
        <w:t>da</w:t>
      </w:r>
      <w:r w:rsidR="009140E5" w:rsidRPr="000F3682">
        <w:rPr>
          <w:rFonts w:eastAsia="Arial"/>
          <w:spacing w:val="1"/>
        </w:rPr>
        <w:t>t</w:t>
      </w:r>
      <w:r w:rsidR="009140E5" w:rsidRPr="000F3682">
        <w:rPr>
          <w:rFonts w:eastAsia="Arial"/>
        </w:rPr>
        <w:t>a</w:t>
      </w:r>
      <w:r w:rsidR="009140E5" w:rsidRPr="000F3682">
        <w:rPr>
          <w:spacing w:val="11"/>
        </w:rPr>
        <w:t xml:space="preserve"> </w:t>
      </w:r>
      <w:r w:rsidR="009140E5" w:rsidRPr="000F3682">
        <w:rPr>
          <w:rFonts w:eastAsia="Arial"/>
          <w:spacing w:val="-7"/>
        </w:rPr>
        <w:t>o</w:t>
      </w:r>
      <w:r w:rsidR="009140E5" w:rsidRPr="000F3682">
        <w:rPr>
          <w:rFonts w:eastAsia="Arial"/>
          <w:spacing w:val="3"/>
        </w:rPr>
        <w:t>b</w:t>
      </w:r>
      <w:r w:rsidR="009140E5" w:rsidRPr="000F3682">
        <w:rPr>
          <w:rFonts w:eastAsia="Arial"/>
          <w:spacing w:val="-3"/>
        </w:rPr>
        <w:t>t</w:t>
      </w:r>
      <w:r w:rsidR="009140E5" w:rsidRPr="000F3682">
        <w:rPr>
          <w:rFonts w:eastAsia="Arial"/>
          <w:spacing w:val="-2"/>
        </w:rPr>
        <w:t>a</w:t>
      </w:r>
      <w:r w:rsidR="009140E5" w:rsidRPr="000F3682">
        <w:rPr>
          <w:rFonts w:eastAsia="Arial"/>
          <w:spacing w:val="1"/>
        </w:rPr>
        <w:t>i</w:t>
      </w:r>
      <w:r w:rsidR="009140E5" w:rsidRPr="000F3682">
        <w:rPr>
          <w:rFonts w:eastAsia="Arial"/>
          <w:spacing w:val="-2"/>
        </w:rPr>
        <w:t>ne</w:t>
      </w:r>
      <w:r w:rsidR="009140E5" w:rsidRPr="000F3682">
        <w:rPr>
          <w:rFonts w:eastAsia="Arial"/>
        </w:rPr>
        <w:t>d</w:t>
      </w:r>
      <w:r w:rsidR="009140E5" w:rsidRPr="000F3682">
        <w:rPr>
          <w:spacing w:val="5"/>
        </w:rPr>
        <w:t xml:space="preserve"> </w:t>
      </w:r>
      <w:r w:rsidR="009140E5" w:rsidRPr="000F3682">
        <w:rPr>
          <w:rFonts w:eastAsia="Arial"/>
          <w:spacing w:val="-4"/>
        </w:rPr>
        <w:t>i</w:t>
      </w:r>
      <w:r w:rsidR="009140E5" w:rsidRPr="000F3682">
        <w:rPr>
          <w:rFonts w:eastAsia="Arial"/>
        </w:rPr>
        <w:t>n</w:t>
      </w:r>
      <w:r w:rsidR="009140E5" w:rsidRPr="000F3682">
        <w:rPr>
          <w:spacing w:val="15"/>
        </w:rPr>
        <w:t xml:space="preserve"> </w:t>
      </w:r>
      <w:r w:rsidR="009140E5" w:rsidRPr="000F3682">
        <w:rPr>
          <w:rFonts w:eastAsia="Arial"/>
          <w:i/>
          <w:spacing w:val="-2"/>
        </w:rPr>
        <w:t>P</w:t>
      </w:r>
      <w:r w:rsidR="009140E5" w:rsidRPr="000F3682">
        <w:rPr>
          <w:rFonts w:eastAsia="Arial"/>
          <w:i/>
          <w:spacing w:val="2"/>
        </w:rPr>
        <w:t>r</w:t>
      </w:r>
      <w:r w:rsidR="009140E5" w:rsidRPr="000F3682">
        <w:rPr>
          <w:rFonts w:eastAsia="Arial"/>
          <w:i/>
          <w:spacing w:val="-2"/>
        </w:rPr>
        <w:t>o</w:t>
      </w:r>
      <w:r w:rsidR="009140E5" w:rsidRPr="000F3682">
        <w:rPr>
          <w:rFonts w:eastAsia="Arial"/>
          <w:i/>
          <w:spacing w:val="-4"/>
        </w:rPr>
        <w:t>j</w:t>
      </w:r>
      <w:r w:rsidR="009140E5" w:rsidRPr="000F3682">
        <w:rPr>
          <w:rFonts w:eastAsia="Arial"/>
          <w:i/>
          <w:spacing w:val="-2"/>
        </w:rPr>
        <w:t>ec</w:t>
      </w:r>
      <w:r w:rsidR="009140E5" w:rsidRPr="000F3682">
        <w:rPr>
          <w:rFonts w:eastAsia="Arial"/>
          <w:i/>
        </w:rPr>
        <w:t>t</w:t>
      </w:r>
      <w:r w:rsidR="009140E5" w:rsidRPr="000F3682">
        <w:rPr>
          <w:i/>
          <w:spacing w:val="6"/>
        </w:rPr>
        <w:t xml:space="preserve"> </w:t>
      </w:r>
      <w:r w:rsidR="00BC017B" w:rsidRPr="000F3682">
        <w:rPr>
          <w:rFonts w:eastAsia="Arial"/>
          <w:i/>
        </w:rPr>
        <w:t>1</w:t>
      </w:r>
      <w:r w:rsidR="009140E5" w:rsidRPr="000F3682">
        <w:rPr>
          <w:rFonts w:eastAsia="Arial"/>
        </w:rPr>
        <w:t>,</w:t>
      </w:r>
      <w:r w:rsidR="009140E5" w:rsidRPr="000F3682">
        <w:rPr>
          <w:spacing w:val="16"/>
        </w:rPr>
        <w:t xml:space="preserve"> </w:t>
      </w:r>
      <w:r w:rsidR="009140E5" w:rsidRPr="000F3682">
        <w:rPr>
          <w:rFonts w:eastAsia="Arial"/>
          <w:spacing w:val="3"/>
        </w:rPr>
        <w:t>a</w:t>
      </w:r>
      <w:r w:rsidR="009140E5" w:rsidRPr="000F3682">
        <w:rPr>
          <w:rFonts w:eastAsia="Arial"/>
          <w:spacing w:val="-7"/>
        </w:rPr>
        <w:t>n</w:t>
      </w:r>
      <w:r w:rsidR="009140E5" w:rsidRPr="000F3682">
        <w:rPr>
          <w:rFonts w:eastAsia="Arial"/>
        </w:rPr>
        <w:t>d</w:t>
      </w:r>
      <w:r w:rsidR="009140E5" w:rsidRPr="000F3682">
        <w:rPr>
          <w:spacing w:val="17"/>
        </w:rPr>
        <w:t xml:space="preserve"> </w:t>
      </w:r>
      <w:r w:rsidR="009140E5" w:rsidRPr="000F3682">
        <w:rPr>
          <w:rFonts w:eastAsia="Arial"/>
          <w:spacing w:val="-7"/>
        </w:rPr>
        <w:t>v</w:t>
      </w:r>
      <w:r w:rsidR="009140E5" w:rsidRPr="000F3682">
        <w:rPr>
          <w:rFonts w:eastAsia="Arial"/>
          <w:spacing w:val="3"/>
        </w:rPr>
        <w:t>a</w:t>
      </w:r>
      <w:r w:rsidR="009140E5" w:rsidRPr="000F3682">
        <w:rPr>
          <w:rFonts w:eastAsia="Arial"/>
          <w:spacing w:val="-4"/>
        </w:rPr>
        <w:t>l</w:t>
      </w:r>
      <w:r w:rsidR="009140E5" w:rsidRPr="000F3682">
        <w:rPr>
          <w:rFonts w:eastAsia="Arial"/>
          <w:spacing w:val="1"/>
        </w:rPr>
        <w:t>i</w:t>
      </w:r>
      <w:r w:rsidR="009140E5" w:rsidRPr="000F3682">
        <w:rPr>
          <w:rFonts w:eastAsia="Arial"/>
          <w:spacing w:val="-2"/>
        </w:rPr>
        <w:t>da</w:t>
      </w:r>
      <w:r w:rsidR="009140E5" w:rsidRPr="000F3682">
        <w:rPr>
          <w:rFonts w:eastAsia="Arial"/>
          <w:spacing w:val="1"/>
        </w:rPr>
        <w:t>t</w:t>
      </w:r>
      <w:r w:rsidR="009140E5" w:rsidRPr="000F3682">
        <w:rPr>
          <w:rFonts w:eastAsia="Arial"/>
          <w:spacing w:val="-7"/>
        </w:rPr>
        <w:t>e</w:t>
      </w:r>
      <w:r w:rsidR="009140E5" w:rsidRPr="000F3682">
        <w:rPr>
          <w:rFonts w:eastAsia="Arial"/>
        </w:rPr>
        <w:t>d</w:t>
      </w:r>
      <w:r w:rsidR="009140E5" w:rsidRPr="000F3682">
        <w:rPr>
          <w:spacing w:val="9"/>
        </w:rPr>
        <w:t xml:space="preserve"> </w:t>
      </w:r>
      <w:r w:rsidR="00BC017B" w:rsidRPr="000F3682">
        <w:rPr>
          <w:rFonts w:eastAsia="Arial"/>
        </w:rPr>
        <w:t>in an independent animal cohort in</w:t>
      </w:r>
      <w:r w:rsidR="00BC017B" w:rsidRPr="000F3682">
        <w:rPr>
          <w:rFonts w:eastAsia="Arial"/>
          <w:b/>
        </w:rPr>
        <w:t xml:space="preserve"> </w:t>
      </w:r>
      <w:r w:rsidR="00BC017B" w:rsidRPr="000F3682">
        <w:rPr>
          <w:rFonts w:eastAsia="Arial"/>
          <w:i/>
        </w:rPr>
        <w:t>Project 2</w:t>
      </w:r>
      <w:r w:rsidR="00BC017B" w:rsidRPr="000F3682">
        <w:rPr>
          <w:rFonts w:eastAsia="Arial"/>
          <w:b/>
        </w:rPr>
        <w:t xml:space="preserve"> </w:t>
      </w:r>
      <w:r w:rsidR="00BC017B" w:rsidRPr="000F3682">
        <w:rPr>
          <w:rFonts w:eastAsia="Arial"/>
        </w:rPr>
        <w:t>and</w:t>
      </w:r>
      <w:r w:rsidR="00BC017B" w:rsidRPr="000F3682">
        <w:rPr>
          <w:rFonts w:eastAsia="Arial"/>
          <w:b/>
        </w:rPr>
        <w:t xml:space="preserve"> </w:t>
      </w:r>
      <w:r w:rsidR="009140E5" w:rsidRPr="000F3682">
        <w:rPr>
          <w:rFonts w:eastAsia="Arial"/>
          <w:spacing w:val="-4"/>
        </w:rPr>
        <w:t>i</w:t>
      </w:r>
      <w:r w:rsidR="009140E5" w:rsidRPr="000F3682">
        <w:rPr>
          <w:rFonts w:eastAsia="Arial"/>
        </w:rPr>
        <w:t>n</w:t>
      </w:r>
      <w:r w:rsidR="009140E5" w:rsidRPr="000F3682">
        <w:rPr>
          <w:spacing w:val="15"/>
        </w:rPr>
        <w:t xml:space="preserve"> </w:t>
      </w:r>
      <w:r w:rsidR="009140E5" w:rsidRPr="000F3682">
        <w:rPr>
          <w:rFonts w:eastAsia="Arial"/>
          <w:spacing w:val="-2"/>
        </w:rPr>
        <w:t>hu</w:t>
      </w:r>
      <w:r w:rsidR="009140E5" w:rsidRPr="000F3682">
        <w:rPr>
          <w:rFonts w:eastAsia="Arial"/>
          <w:spacing w:val="-1"/>
        </w:rPr>
        <w:t>m</w:t>
      </w:r>
      <w:r w:rsidR="009140E5" w:rsidRPr="000F3682">
        <w:rPr>
          <w:rFonts w:eastAsia="Arial"/>
          <w:spacing w:val="-2"/>
        </w:rPr>
        <w:t>a</w:t>
      </w:r>
      <w:r w:rsidR="009140E5" w:rsidRPr="000F3682">
        <w:rPr>
          <w:rFonts w:eastAsia="Arial"/>
        </w:rPr>
        <w:t>n</w:t>
      </w:r>
      <w:r w:rsidR="009140E5" w:rsidRPr="000F3682">
        <w:rPr>
          <w:spacing w:val="8"/>
        </w:rPr>
        <w:t xml:space="preserve"> </w:t>
      </w:r>
      <w:r w:rsidR="009140E5" w:rsidRPr="000F3682">
        <w:rPr>
          <w:rFonts w:eastAsia="Arial"/>
          <w:spacing w:val="-2"/>
        </w:rPr>
        <w:t>TB</w:t>
      </w:r>
      <w:r w:rsidR="009140E5" w:rsidRPr="000F3682">
        <w:rPr>
          <w:rFonts w:eastAsia="Arial"/>
        </w:rPr>
        <w:t>I</w:t>
      </w:r>
      <w:r w:rsidR="009140E5" w:rsidRPr="000F3682">
        <w:rPr>
          <w:spacing w:val="11"/>
        </w:rPr>
        <w:t xml:space="preserve"> </w:t>
      </w:r>
      <w:r w:rsidR="009140E5" w:rsidRPr="000F3682">
        <w:rPr>
          <w:rFonts w:eastAsia="Arial"/>
          <w:spacing w:val="-4"/>
        </w:rPr>
        <w:t>i</w:t>
      </w:r>
      <w:r w:rsidR="009140E5" w:rsidRPr="000F3682">
        <w:rPr>
          <w:rFonts w:eastAsia="Arial"/>
        </w:rPr>
        <w:t xml:space="preserve">n </w:t>
      </w:r>
      <w:r w:rsidR="009140E5" w:rsidRPr="000F3682">
        <w:rPr>
          <w:rFonts w:eastAsia="Arial"/>
          <w:i/>
        </w:rPr>
        <w:t xml:space="preserve">Project </w:t>
      </w:r>
      <w:r w:rsidR="00BC017B" w:rsidRPr="000F3682">
        <w:rPr>
          <w:rFonts w:eastAsia="Arial"/>
          <w:i/>
        </w:rPr>
        <w:t>3</w:t>
      </w:r>
      <w:r w:rsidR="00BC017B" w:rsidRPr="000F3682">
        <w:rPr>
          <w:rFonts w:eastAsia="Arial"/>
          <w:b/>
        </w:rPr>
        <w:t xml:space="preserve">, </w:t>
      </w:r>
      <w:r w:rsidR="009140E5" w:rsidRPr="000F3682">
        <w:rPr>
          <w:rFonts w:eastAsia="Arial"/>
        </w:rPr>
        <w:t xml:space="preserve">will </w:t>
      </w:r>
      <w:r w:rsidR="005D570C" w:rsidRPr="000F3682">
        <w:rPr>
          <w:rFonts w:eastAsia="Arial"/>
          <w:spacing w:val="-2"/>
        </w:rPr>
        <w:t>provide a</w:t>
      </w:r>
      <w:r w:rsidR="009140E5" w:rsidRPr="000F3682">
        <w:rPr>
          <w:rFonts w:eastAsia="Arial"/>
          <w:w w:val="105"/>
        </w:rPr>
        <w:t xml:space="preserve"> </w:t>
      </w:r>
      <w:r w:rsidR="009140E5" w:rsidRPr="000F3682">
        <w:rPr>
          <w:rFonts w:eastAsia="Arial"/>
          <w:spacing w:val="3"/>
        </w:rPr>
        <w:t>b</w:t>
      </w:r>
      <w:r w:rsidR="009140E5" w:rsidRPr="000F3682">
        <w:rPr>
          <w:rFonts w:eastAsia="Arial"/>
          <w:spacing w:val="-4"/>
        </w:rPr>
        <w:t>i</w:t>
      </w:r>
      <w:r w:rsidR="009140E5" w:rsidRPr="000F3682">
        <w:rPr>
          <w:rFonts w:eastAsia="Arial"/>
          <w:spacing w:val="3"/>
        </w:rPr>
        <w:t>o</w:t>
      </w:r>
      <w:r w:rsidR="009140E5" w:rsidRPr="000F3682">
        <w:rPr>
          <w:rFonts w:eastAsia="Arial"/>
          <w:spacing w:val="-6"/>
        </w:rPr>
        <w:t>m</w:t>
      </w:r>
      <w:r w:rsidR="009140E5" w:rsidRPr="000F3682">
        <w:rPr>
          <w:rFonts w:eastAsia="Arial"/>
          <w:spacing w:val="3"/>
        </w:rPr>
        <w:t>a</w:t>
      </w:r>
      <w:r w:rsidR="009140E5" w:rsidRPr="000F3682">
        <w:rPr>
          <w:rFonts w:eastAsia="Arial"/>
          <w:spacing w:val="-3"/>
        </w:rPr>
        <w:t>r</w:t>
      </w:r>
      <w:r w:rsidR="009140E5" w:rsidRPr="000F3682">
        <w:rPr>
          <w:rFonts w:eastAsia="Arial"/>
          <w:spacing w:val="-7"/>
        </w:rPr>
        <w:t>k</w:t>
      </w:r>
      <w:r w:rsidR="009140E5" w:rsidRPr="000F3682">
        <w:rPr>
          <w:rFonts w:eastAsia="Arial"/>
          <w:spacing w:val="3"/>
        </w:rPr>
        <w:t>e</w:t>
      </w:r>
      <w:r w:rsidR="009140E5" w:rsidRPr="000F3682">
        <w:rPr>
          <w:rFonts w:eastAsia="Arial"/>
        </w:rPr>
        <w:t>r</w:t>
      </w:r>
      <w:r w:rsidR="009140E5" w:rsidRPr="000F3682">
        <w:rPr>
          <w:spacing w:val="2"/>
        </w:rPr>
        <w:t xml:space="preserve"> </w:t>
      </w:r>
      <w:r w:rsidR="005D570C" w:rsidRPr="000F3682">
        <w:rPr>
          <w:rFonts w:eastAsia="Arial"/>
          <w:spacing w:val="-2"/>
        </w:rPr>
        <w:t>panel</w:t>
      </w:r>
      <w:r w:rsidR="009140E5" w:rsidRPr="000F3682">
        <w:t xml:space="preserve"> </w:t>
      </w:r>
      <w:r w:rsidR="009140E5" w:rsidRPr="000F3682">
        <w:rPr>
          <w:rFonts w:eastAsia="Arial"/>
          <w:spacing w:val="6"/>
        </w:rPr>
        <w:t>f</w:t>
      </w:r>
      <w:r w:rsidR="009140E5" w:rsidRPr="000F3682">
        <w:rPr>
          <w:rFonts w:eastAsia="Arial"/>
          <w:spacing w:val="-2"/>
        </w:rPr>
        <w:t>o</w:t>
      </w:r>
      <w:r w:rsidR="009140E5" w:rsidRPr="000F3682">
        <w:rPr>
          <w:rFonts w:eastAsia="Arial"/>
        </w:rPr>
        <w:t>r</w:t>
      </w:r>
      <w:r w:rsidR="009140E5" w:rsidRPr="000F3682">
        <w:rPr>
          <w:spacing w:val="18"/>
        </w:rPr>
        <w:t xml:space="preserve"> </w:t>
      </w:r>
      <w:r w:rsidR="009140E5" w:rsidRPr="000F3682">
        <w:rPr>
          <w:rFonts w:eastAsia="Arial"/>
          <w:spacing w:val="3"/>
        </w:rPr>
        <w:t>d</w:t>
      </w:r>
      <w:r w:rsidR="009140E5" w:rsidRPr="000F3682">
        <w:rPr>
          <w:rFonts w:eastAsia="Arial"/>
          <w:spacing w:val="-4"/>
        </w:rPr>
        <w:t>i</w:t>
      </w:r>
      <w:r w:rsidR="009140E5" w:rsidRPr="000F3682">
        <w:rPr>
          <w:rFonts w:eastAsia="Arial"/>
          <w:spacing w:val="-2"/>
        </w:rPr>
        <w:t>agn</w:t>
      </w:r>
      <w:r w:rsidR="009140E5" w:rsidRPr="000F3682">
        <w:rPr>
          <w:rFonts w:eastAsia="Arial"/>
          <w:spacing w:val="3"/>
        </w:rPr>
        <w:t>o</w:t>
      </w:r>
      <w:r w:rsidR="009140E5" w:rsidRPr="000F3682">
        <w:rPr>
          <w:rFonts w:eastAsia="Arial"/>
          <w:spacing w:val="-2"/>
        </w:rPr>
        <w:t>s</w:t>
      </w:r>
      <w:r w:rsidR="009140E5" w:rsidRPr="000F3682">
        <w:rPr>
          <w:rFonts w:eastAsia="Arial"/>
          <w:spacing w:val="-4"/>
        </w:rPr>
        <w:t>i</w:t>
      </w:r>
      <w:r w:rsidR="009140E5" w:rsidRPr="000F3682">
        <w:rPr>
          <w:rFonts w:eastAsia="Arial"/>
        </w:rPr>
        <w:t>s</w:t>
      </w:r>
      <w:r w:rsidR="009140E5" w:rsidRPr="000F3682">
        <w:rPr>
          <w:spacing w:val="4"/>
        </w:rPr>
        <w:t xml:space="preserve"> </w:t>
      </w:r>
      <w:r w:rsidR="009140E5" w:rsidRPr="000F3682">
        <w:rPr>
          <w:rFonts w:eastAsia="Arial"/>
          <w:spacing w:val="-2"/>
        </w:rPr>
        <w:t>o</w:t>
      </w:r>
      <w:r w:rsidR="009140E5" w:rsidRPr="000F3682">
        <w:rPr>
          <w:rFonts w:eastAsia="Arial"/>
        </w:rPr>
        <w:t>f</w:t>
      </w:r>
      <w:r w:rsidR="009140E5" w:rsidRPr="000F3682">
        <w:rPr>
          <w:spacing w:val="19"/>
        </w:rPr>
        <w:t xml:space="preserve"> </w:t>
      </w:r>
      <w:r w:rsidR="009140E5" w:rsidRPr="000F3682">
        <w:rPr>
          <w:rFonts w:eastAsia="Arial"/>
          <w:spacing w:val="-2"/>
        </w:rPr>
        <w:t>o</w:t>
      </w:r>
      <w:r w:rsidR="009140E5" w:rsidRPr="000F3682">
        <w:rPr>
          <w:rFonts w:eastAsia="Arial"/>
          <w:spacing w:val="3"/>
        </w:rPr>
        <w:t>n</w:t>
      </w:r>
      <w:r w:rsidR="009140E5" w:rsidRPr="000F3682">
        <w:rPr>
          <w:rFonts w:eastAsia="Arial"/>
          <w:spacing w:val="-7"/>
        </w:rPr>
        <w:t>g</w:t>
      </w:r>
      <w:r w:rsidR="009140E5" w:rsidRPr="000F3682">
        <w:rPr>
          <w:rFonts w:eastAsia="Arial"/>
          <w:spacing w:val="3"/>
        </w:rPr>
        <w:t>o</w:t>
      </w:r>
      <w:r w:rsidR="009140E5" w:rsidRPr="000F3682">
        <w:rPr>
          <w:rFonts w:eastAsia="Arial"/>
          <w:spacing w:val="-4"/>
        </w:rPr>
        <w:t>i</w:t>
      </w:r>
      <w:r w:rsidR="009140E5" w:rsidRPr="000F3682">
        <w:rPr>
          <w:rFonts w:eastAsia="Arial"/>
          <w:spacing w:val="-2"/>
        </w:rPr>
        <w:t>n</w:t>
      </w:r>
      <w:r w:rsidR="009140E5" w:rsidRPr="000F3682">
        <w:rPr>
          <w:rFonts w:eastAsia="Arial"/>
        </w:rPr>
        <w:t>g</w:t>
      </w:r>
      <w:r w:rsidR="009140E5" w:rsidRPr="000F3682">
        <w:rPr>
          <w:spacing w:val="6"/>
        </w:rPr>
        <w:t xml:space="preserve"> </w:t>
      </w:r>
      <w:r w:rsidR="009140E5" w:rsidRPr="000F3682">
        <w:rPr>
          <w:rFonts w:eastAsia="Arial"/>
          <w:spacing w:val="3"/>
        </w:rPr>
        <w:t>e</w:t>
      </w:r>
      <w:r w:rsidR="009140E5" w:rsidRPr="000F3682">
        <w:rPr>
          <w:rFonts w:eastAsia="Arial"/>
          <w:spacing w:val="-2"/>
        </w:rPr>
        <w:t>p</w:t>
      </w:r>
      <w:r w:rsidR="009140E5" w:rsidRPr="000F3682">
        <w:rPr>
          <w:rFonts w:eastAsia="Arial"/>
          <w:spacing w:val="1"/>
        </w:rPr>
        <w:t>i</w:t>
      </w:r>
      <w:r w:rsidR="009140E5" w:rsidRPr="000F3682">
        <w:rPr>
          <w:rFonts w:eastAsia="Arial"/>
          <w:spacing w:val="-4"/>
        </w:rPr>
        <w:t>l</w:t>
      </w:r>
      <w:r w:rsidR="009140E5" w:rsidRPr="000F3682">
        <w:rPr>
          <w:rFonts w:eastAsia="Arial"/>
          <w:spacing w:val="-2"/>
        </w:rPr>
        <w:t>e</w:t>
      </w:r>
      <w:r w:rsidR="009140E5" w:rsidRPr="000F3682">
        <w:rPr>
          <w:rFonts w:eastAsia="Arial"/>
          <w:spacing w:val="3"/>
        </w:rPr>
        <w:t>p</w:t>
      </w:r>
      <w:r w:rsidR="009140E5" w:rsidRPr="000F3682">
        <w:rPr>
          <w:rFonts w:eastAsia="Arial"/>
          <w:spacing w:val="-3"/>
        </w:rPr>
        <w:t>t</w:t>
      </w:r>
      <w:r w:rsidR="009140E5" w:rsidRPr="000F3682">
        <w:rPr>
          <w:rFonts w:eastAsia="Arial"/>
          <w:spacing w:val="-2"/>
        </w:rPr>
        <w:t>ogenes</w:t>
      </w:r>
      <w:r w:rsidR="009140E5" w:rsidRPr="000F3682">
        <w:rPr>
          <w:rFonts w:eastAsia="Arial"/>
          <w:spacing w:val="1"/>
        </w:rPr>
        <w:t>i</w:t>
      </w:r>
      <w:r w:rsidR="009140E5" w:rsidRPr="000F3682">
        <w:rPr>
          <w:rFonts w:eastAsia="Arial"/>
        </w:rPr>
        <w:t>s</w:t>
      </w:r>
      <w:r w:rsidR="009140E5" w:rsidRPr="000F3682">
        <w:rPr>
          <w:spacing w:val="-6"/>
        </w:rPr>
        <w:t xml:space="preserve"> </w:t>
      </w:r>
      <w:r w:rsidR="009140E5" w:rsidRPr="000F3682">
        <w:rPr>
          <w:rFonts w:eastAsia="Arial"/>
          <w:spacing w:val="-2"/>
        </w:rPr>
        <w:t>a</w:t>
      </w:r>
      <w:r w:rsidR="009140E5" w:rsidRPr="000F3682">
        <w:rPr>
          <w:rFonts w:eastAsia="Arial"/>
          <w:spacing w:val="1"/>
        </w:rPr>
        <w:t>f</w:t>
      </w:r>
      <w:r w:rsidR="009140E5" w:rsidRPr="000F3682">
        <w:rPr>
          <w:rFonts w:eastAsia="Arial"/>
          <w:spacing w:val="-3"/>
        </w:rPr>
        <w:t>t</w:t>
      </w:r>
      <w:r w:rsidR="009140E5" w:rsidRPr="000F3682">
        <w:rPr>
          <w:rFonts w:eastAsia="Arial"/>
          <w:spacing w:val="3"/>
        </w:rPr>
        <w:t>e</w:t>
      </w:r>
      <w:r w:rsidR="009140E5" w:rsidRPr="000F3682">
        <w:rPr>
          <w:rFonts w:eastAsia="Arial"/>
        </w:rPr>
        <w:t>r</w:t>
      </w:r>
      <w:r w:rsidR="009140E5" w:rsidRPr="000F3682">
        <w:rPr>
          <w:spacing w:val="5"/>
        </w:rPr>
        <w:t xml:space="preserve"> </w:t>
      </w:r>
      <w:r w:rsidR="009140E5" w:rsidRPr="000F3682">
        <w:rPr>
          <w:rFonts w:eastAsia="Arial"/>
          <w:spacing w:val="1"/>
        </w:rPr>
        <w:t>t</w:t>
      </w:r>
      <w:r w:rsidR="009140E5" w:rsidRPr="000F3682">
        <w:rPr>
          <w:rFonts w:eastAsia="Arial"/>
          <w:spacing w:val="-2"/>
        </w:rPr>
        <w:t>e</w:t>
      </w:r>
      <w:r w:rsidR="009140E5" w:rsidRPr="000F3682">
        <w:rPr>
          <w:rFonts w:eastAsia="Arial"/>
          <w:spacing w:val="-1"/>
        </w:rPr>
        <w:t>m</w:t>
      </w:r>
      <w:r w:rsidR="009140E5" w:rsidRPr="000F3682">
        <w:rPr>
          <w:rFonts w:eastAsia="Arial"/>
          <w:spacing w:val="-7"/>
        </w:rPr>
        <w:t>p</w:t>
      </w:r>
      <w:r w:rsidR="009140E5" w:rsidRPr="000F3682">
        <w:rPr>
          <w:rFonts w:eastAsia="Arial"/>
          <w:spacing w:val="3"/>
        </w:rPr>
        <w:t>o</w:t>
      </w:r>
      <w:r w:rsidR="009140E5" w:rsidRPr="000F3682">
        <w:rPr>
          <w:rFonts w:eastAsia="Arial"/>
          <w:spacing w:val="-3"/>
        </w:rPr>
        <w:t>r</w:t>
      </w:r>
      <w:r w:rsidR="009140E5" w:rsidRPr="000F3682">
        <w:rPr>
          <w:rFonts w:eastAsia="Arial"/>
          <w:spacing w:val="3"/>
        </w:rPr>
        <w:t>a</w:t>
      </w:r>
      <w:r w:rsidR="009140E5" w:rsidRPr="000F3682">
        <w:rPr>
          <w:rFonts w:eastAsia="Arial"/>
        </w:rPr>
        <w:t>l</w:t>
      </w:r>
      <w:r w:rsidR="005D570C" w:rsidRPr="000F3682">
        <w:rPr>
          <w:rFonts w:eastAsia="Arial"/>
        </w:rPr>
        <w:t xml:space="preserve"> lobe</w:t>
      </w:r>
      <w:r w:rsidR="009140E5" w:rsidRPr="000F3682">
        <w:rPr>
          <w:spacing w:val="3"/>
        </w:rPr>
        <w:t xml:space="preserve"> </w:t>
      </w:r>
      <w:r w:rsidR="009140E5" w:rsidRPr="000F3682">
        <w:rPr>
          <w:rFonts w:eastAsia="Arial"/>
          <w:spacing w:val="-2"/>
        </w:rPr>
        <w:t>TB</w:t>
      </w:r>
      <w:r w:rsidR="009140E5" w:rsidRPr="000F3682">
        <w:rPr>
          <w:rFonts w:eastAsia="Arial"/>
          <w:spacing w:val="-3"/>
        </w:rPr>
        <w:t>I</w:t>
      </w:r>
      <w:r w:rsidR="009140E5" w:rsidRPr="000F3682">
        <w:rPr>
          <w:rFonts w:eastAsia="Arial"/>
        </w:rPr>
        <w:t>,</w:t>
      </w:r>
      <w:r w:rsidR="009140E5" w:rsidRPr="000F3682">
        <w:rPr>
          <w:spacing w:val="15"/>
        </w:rPr>
        <w:t xml:space="preserve"> </w:t>
      </w:r>
      <w:r w:rsidR="009140E5" w:rsidRPr="000F3682">
        <w:rPr>
          <w:rFonts w:eastAsia="Arial"/>
          <w:spacing w:val="3"/>
        </w:rPr>
        <w:t>a</w:t>
      </w:r>
      <w:r w:rsidR="009140E5" w:rsidRPr="000F3682">
        <w:rPr>
          <w:rFonts w:eastAsia="Arial"/>
          <w:spacing w:val="-2"/>
        </w:rPr>
        <w:t>n</w:t>
      </w:r>
      <w:r w:rsidR="009140E5" w:rsidRPr="000F3682">
        <w:rPr>
          <w:rFonts w:eastAsia="Arial"/>
        </w:rPr>
        <w:t>d</w:t>
      </w:r>
      <w:r w:rsidR="009140E5" w:rsidRPr="000F3682">
        <w:rPr>
          <w:spacing w:val="1"/>
        </w:rPr>
        <w:t xml:space="preserve"> enable </w:t>
      </w:r>
      <w:r w:rsidR="009140E5" w:rsidRPr="000F3682">
        <w:rPr>
          <w:rFonts w:eastAsia="Arial"/>
          <w:spacing w:val="1"/>
        </w:rPr>
        <w:t>f</w:t>
      </w:r>
      <w:r w:rsidR="009140E5" w:rsidRPr="000F3682">
        <w:rPr>
          <w:rFonts w:eastAsia="Arial"/>
          <w:spacing w:val="3"/>
        </w:rPr>
        <w:t>o</w:t>
      </w:r>
      <w:r w:rsidR="009140E5" w:rsidRPr="000F3682">
        <w:rPr>
          <w:rFonts w:eastAsia="Arial"/>
          <w:spacing w:val="-4"/>
        </w:rPr>
        <w:t>l</w:t>
      </w:r>
      <w:r w:rsidR="009140E5" w:rsidRPr="000F3682">
        <w:rPr>
          <w:rFonts w:eastAsia="Arial"/>
          <w:spacing w:val="1"/>
        </w:rPr>
        <w:t>l</w:t>
      </w:r>
      <w:r w:rsidR="009140E5" w:rsidRPr="000F3682">
        <w:rPr>
          <w:rFonts w:eastAsia="Arial"/>
          <w:spacing w:val="-2"/>
        </w:rPr>
        <w:t>o</w:t>
      </w:r>
      <w:r w:rsidR="009140E5" w:rsidRPr="000F3682">
        <w:rPr>
          <w:rFonts w:eastAsia="Arial"/>
          <w:spacing w:val="-1"/>
        </w:rPr>
        <w:t>w</w:t>
      </w:r>
      <w:r w:rsidR="009140E5" w:rsidRPr="000F3682">
        <w:rPr>
          <w:rFonts w:eastAsia="Arial"/>
          <w:spacing w:val="-3"/>
        </w:rPr>
        <w:t>-</w:t>
      </w:r>
      <w:r w:rsidR="009140E5" w:rsidRPr="000F3682">
        <w:rPr>
          <w:rFonts w:eastAsia="Arial"/>
          <w:spacing w:val="-2"/>
        </w:rPr>
        <w:t>u</w:t>
      </w:r>
      <w:r w:rsidR="009140E5" w:rsidRPr="000F3682">
        <w:rPr>
          <w:rFonts w:eastAsia="Arial"/>
        </w:rPr>
        <w:t>p</w:t>
      </w:r>
      <w:r w:rsidR="009140E5" w:rsidRPr="000F3682">
        <w:rPr>
          <w:spacing w:val="6"/>
        </w:rPr>
        <w:t xml:space="preserve"> </w:t>
      </w:r>
      <w:r w:rsidR="009140E5" w:rsidRPr="000F3682">
        <w:rPr>
          <w:rFonts w:eastAsia="Arial"/>
          <w:spacing w:val="-7"/>
        </w:rPr>
        <w:t>o</w:t>
      </w:r>
      <w:r w:rsidR="009140E5" w:rsidRPr="000F3682">
        <w:rPr>
          <w:rFonts w:eastAsia="Arial"/>
        </w:rPr>
        <w:t>f</w:t>
      </w:r>
      <w:r w:rsidR="009140E5" w:rsidRPr="000F3682">
        <w:rPr>
          <w:spacing w:val="9"/>
        </w:rPr>
        <w:t xml:space="preserve"> </w:t>
      </w:r>
      <w:r w:rsidR="009140E5" w:rsidRPr="000F3682">
        <w:rPr>
          <w:rFonts w:eastAsia="Arial"/>
          <w:spacing w:val="1"/>
        </w:rPr>
        <w:t>t</w:t>
      </w:r>
      <w:r w:rsidR="009140E5" w:rsidRPr="000F3682">
        <w:rPr>
          <w:rFonts w:eastAsia="Arial"/>
          <w:spacing w:val="-3"/>
        </w:rPr>
        <w:t>r</w:t>
      </w:r>
      <w:r w:rsidR="009140E5" w:rsidRPr="000F3682">
        <w:rPr>
          <w:rFonts w:eastAsia="Arial"/>
          <w:spacing w:val="3"/>
        </w:rPr>
        <w:t>e</w:t>
      </w:r>
      <w:r w:rsidR="009140E5" w:rsidRPr="000F3682">
        <w:rPr>
          <w:rFonts w:eastAsia="Arial"/>
          <w:spacing w:val="-7"/>
        </w:rPr>
        <w:t>a</w:t>
      </w:r>
      <w:r w:rsidR="009140E5" w:rsidRPr="000F3682">
        <w:rPr>
          <w:rFonts w:eastAsia="Arial"/>
          <w:spacing w:val="1"/>
        </w:rPr>
        <w:t>t</w:t>
      </w:r>
      <w:r w:rsidR="009140E5" w:rsidRPr="000F3682">
        <w:rPr>
          <w:rFonts w:eastAsia="Arial"/>
          <w:spacing w:val="-1"/>
        </w:rPr>
        <w:t>m</w:t>
      </w:r>
      <w:r w:rsidR="009140E5" w:rsidRPr="000F3682">
        <w:rPr>
          <w:rFonts w:eastAsia="Arial"/>
          <w:spacing w:val="-7"/>
        </w:rPr>
        <w:t>e</w:t>
      </w:r>
      <w:r w:rsidR="009140E5" w:rsidRPr="000F3682">
        <w:rPr>
          <w:rFonts w:eastAsia="Arial"/>
          <w:spacing w:val="3"/>
        </w:rPr>
        <w:t>n</w:t>
      </w:r>
      <w:r w:rsidR="009140E5" w:rsidRPr="000F3682">
        <w:rPr>
          <w:rFonts w:eastAsia="Arial"/>
        </w:rPr>
        <w:t>t</w:t>
      </w:r>
      <w:r w:rsidR="009140E5" w:rsidRPr="000F3682">
        <w:rPr>
          <w:spacing w:val="9"/>
        </w:rPr>
        <w:t xml:space="preserve"> </w:t>
      </w:r>
      <w:r w:rsidR="009140E5" w:rsidRPr="000F3682">
        <w:rPr>
          <w:rFonts w:eastAsia="Arial"/>
          <w:spacing w:val="-8"/>
        </w:rPr>
        <w:t>r</w:t>
      </w:r>
      <w:r w:rsidR="009140E5" w:rsidRPr="000F3682">
        <w:rPr>
          <w:rFonts w:eastAsia="Arial"/>
          <w:spacing w:val="3"/>
        </w:rPr>
        <w:t>e</w:t>
      </w:r>
      <w:r w:rsidR="009140E5" w:rsidRPr="000F3682">
        <w:rPr>
          <w:rFonts w:eastAsia="Arial"/>
          <w:spacing w:val="-7"/>
        </w:rPr>
        <w:t>s</w:t>
      </w:r>
      <w:r w:rsidR="009140E5" w:rsidRPr="000F3682">
        <w:rPr>
          <w:rFonts w:eastAsia="Arial"/>
          <w:spacing w:val="3"/>
        </w:rPr>
        <w:t>p</w:t>
      </w:r>
      <w:r w:rsidR="009140E5" w:rsidRPr="000F3682">
        <w:rPr>
          <w:rFonts w:eastAsia="Arial"/>
          <w:spacing w:val="-7"/>
        </w:rPr>
        <w:t>o</w:t>
      </w:r>
      <w:r w:rsidR="009140E5" w:rsidRPr="000F3682">
        <w:rPr>
          <w:rFonts w:eastAsia="Arial"/>
          <w:spacing w:val="3"/>
        </w:rPr>
        <w:t>n</w:t>
      </w:r>
      <w:r w:rsidR="009140E5" w:rsidRPr="000F3682">
        <w:rPr>
          <w:rFonts w:eastAsia="Arial"/>
          <w:spacing w:val="-2"/>
        </w:rPr>
        <w:t>s</w:t>
      </w:r>
      <w:r w:rsidR="009140E5" w:rsidRPr="000F3682">
        <w:rPr>
          <w:rFonts w:eastAsia="Arial"/>
        </w:rPr>
        <w:t>e.</w:t>
      </w:r>
      <w:r w:rsidR="009140E5" w:rsidRPr="000F3682">
        <w:rPr>
          <w:spacing w:val="5"/>
        </w:rPr>
        <w:t xml:space="preserve"> </w:t>
      </w:r>
      <w:r w:rsidR="009140E5" w:rsidRPr="000F3682">
        <w:rPr>
          <w:rFonts w:eastAsia="Arial"/>
          <w:spacing w:val="-6"/>
        </w:rPr>
        <w:t>M</w:t>
      </w:r>
      <w:r w:rsidR="009140E5" w:rsidRPr="000F3682">
        <w:rPr>
          <w:rFonts w:eastAsia="Arial"/>
          <w:spacing w:val="-2"/>
        </w:rPr>
        <w:t>o</w:t>
      </w:r>
      <w:r w:rsidR="009140E5" w:rsidRPr="000F3682">
        <w:rPr>
          <w:rFonts w:eastAsia="Arial"/>
          <w:spacing w:val="2"/>
        </w:rPr>
        <w:t>r</w:t>
      </w:r>
      <w:r w:rsidR="009140E5" w:rsidRPr="000F3682">
        <w:rPr>
          <w:rFonts w:eastAsia="Arial"/>
          <w:spacing w:val="-2"/>
        </w:rPr>
        <w:t>e</w:t>
      </w:r>
      <w:r w:rsidR="009140E5" w:rsidRPr="000F3682">
        <w:rPr>
          <w:rFonts w:eastAsia="Arial"/>
          <w:spacing w:val="3"/>
        </w:rPr>
        <w:t>o</w:t>
      </w:r>
      <w:r w:rsidR="009140E5" w:rsidRPr="000F3682">
        <w:rPr>
          <w:rFonts w:eastAsia="Arial"/>
          <w:spacing w:val="-2"/>
        </w:rPr>
        <w:t>ve</w:t>
      </w:r>
      <w:r w:rsidR="009140E5" w:rsidRPr="000F3682">
        <w:rPr>
          <w:rFonts w:eastAsia="Arial"/>
          <w:spacing w:val="2"/>
        </w:rPr>
        <w:t>r</w:t>
      </w:r>
      <w:r w:rsidR="009140E5" w:rsidRPr="000F3682">
        <w:rPr>
          <w:rFonts w:eastAsia="Arial"/>
        </w:rPr>
        <w:t>,</w:t>
      </w:r>
      <w:r w:rsidR="009140E5" w:rsidRPr="000F3682">
        <w:t xml:space="preserve"> </w:t>
      </w:r>
      <w:r w:rsidR="00CB52D2" w:rsidRPr="000F3682">
        <w:t xml:space="preserve">biomarkers will </w:t>
      </w:r>
      <w:r w:rsidR="00CB52D2" w:rsidRPr="000F3682">
        <w:rPr>
          <w:spacing w:val="15"/>
        </w:rPr>
        <w:t xml:space="preserve">aid </w:t>
      </w:r>
      <w:r w:rsidR="00CB52D2" w:rsidRPr="000F3682">
        <w:rPr>
          <w:rFonts w:eastAsia="Arial"/>
          <w:spacing w:val="-2"/>
        </w:rPr>
        <w:t>s</w:t>
      </w:r>
      <w:r w:rsidR="00CB52D2" w:rsidRPr="000F3682">
        <w:rPr>
          <w:rFonts w:eastAsia="Arial"/>
          <w:spacing w:val="1"/>
        </w:rPr>
        <w:t>t</w:t>
      </w:r>
      <w:r w:rsidR="00CB52D2" w:rsidRPr="000F3682">
        <w:rPr>
          <w:rFonts w:eastAsia="Arial"/>
          <w:spacing w:val="-3"/>
        </w:rPr>
        <w:t>r</w:t>
      </w:r>
      <w:r w:rsidR="00CB52D2" w:rsidRPr="000F3682">
        <w:rPr>
          <w:rFonts w:eastAsia="Arial"/>
          <w:spacing w:val="3"/>
        </w:rPr>
        <w:t>a</w:t>
      </w:r>
      <w:r w:rsidR="00CB52D2" w:rsidRPr="000F3682">
        <w:rPr>
          <w:rFonts w:eastAsia="Arial"/>
          <w:spacing w:val="1"/>
        </w:rPr>
        <w:t>t</w:t>
      </w:r>
      <w:r w:rsidR="00CB52D2" w:rsidRPr="000F3682">
        <w:rPr>
          <w:rFonts w:eastAsia="Arial"/>
          <w:spacing w:val="-9"/>
        </w:rPr>
        <w:t>i</w:t>
      </w:r>
      <w:r w:rsidR="00CB52D2" w:rsidRPr="000F3682">
        <w:rPr>
          <w:rFonts w:eastAsia="Arial"/>
          <w:spacing w:val="6"/>
        </w:rPr>
        <w:t>f</w:t>
      </w:r>
      <w:r w:rsidR="00CB52D2" w:rsidRPr="000F3682">
        <w:rPr>
          <w:rFonts w:eastAsia="Arial"/>
          <w:spacing w:val="-4"/>
        </w:rPr>
        <w:t>i</w:t>
      </w:r>
      <w:r w:rsidR="00CB52D2" w:rsidRPr="000F3682">
        <w:rPr>
          <w:rFonts w:eastAsia="Arial"/>
          <w:spacing w:val="-2"/>
        </w:rPr>
        <w:t>ca</w:t>
      </w:r>
      <w:r w:rsidR="00CB52D2" w:rsidRPr="000F3682">
        <w:rPr>
          <w:rFonts w:eastAsia="Arial"/>
          <w:spacing w:val="1"/>
        </w:rPr>
        <w:t>ti</w:t>
      </w:r>
      <w:r w:rsidR="00CB52D2" w:rsidRPr="000F3682">
        <w:rPr>
          <w:rFonts w:eastAsia="Arial"/>
          <w:spacing w:val="-7"/>
        </w:rPr>
        <w:t>o</w:t>
      </w:r>
      <w:r w:rsidR="00CB52D2" w:rsidRPr="000F3682">
        <w:rPr>
          <w:rFonts w:eastAsia="Arial"/>
        </w:rPr>
        <w:t>n</w:t>
      </w:r>
      <w:r w:rsidR="00CB52D2" w:rsidRPr="000F3682">
        <w:rPr>
          <w:spacing w:val="4"/>
        </w:rPr>
        <w:t xml:space="preserve"> </w:t>
      </w:r>
      <w:r w:rsidR="00CB52D2" w:rsidRPr="000F3682">
        <w:rPr>
          <w:rFonts w:eastAsia="Arial"/>
          <w:spacing w:val="-7"/>
        </w:rPr>
        <w:t>o</w:t>
      </w:r>
      <w:r w:rsidR="00CB52D2" w:rsidRPr="000F3682">
        <w:rPr>
          <w:rFonts w:eastAsia="Arial"/>
        </w:rPr>
        <w:t>f</w:t>
      </w:r>
      <w:r w:rsidR="00CB52D2" w:rsidRPr="000F3682">
        <w:rPr>
          <w:spacing w:val="24"/>
        </w:rPr>
        <w:t xml:space="preserve"> </w:t>
      </w:r>
      <w:r w:rsidR="00CB52D2" w:rsidRPr="000F3682">
        <w:rPr>
          <w:rFonts w:eastAsia="Arial"/>
          <w:spacing w:val="-7"/>
        </w:rPr>
        <w:t>p</w:t>
      </w:r>
      <w:r w:rsidR="00CB52D2" w:rsidRPr="000F3682">
        <w:rPr>
          <w:rFonts w:eastAsia="Arial"/>
          <w:spacing w:val="3"/>
        </w:rPr>
        <w:t>a</w:t>
      </w:r>
      <w:r w:rsidR="00CB52D2" w:rsidRPr="000F3682">
        <w:rPr>
          <w:rFonts w:eastAsia="Arial"/>
          <w:spacing w:val="1"/>
        </w:rPr>
        <w:t>t</w:t>
      </w:r>
      <w:r w:rsidR="00CB52D2" w:rsidRPr="000F3682">
        <w:rPr>
          <w:rFonts w:eastAsia="Arial"/>
          <w:spacing w:val="-4"/>
        </w:rPr>
        <w:t>i</w:t>
      </w:r>
      <w:r w:rsidR="00CB52D2" w:rsidRPr="000F3682">
        <w:rPr>
          <w:rFonts w:eastAsia="Arial"/>
          <w:spacing w:val="-2"/>
        </w:rPr>
        <w:t>en</w:t>
      </w:r>
      <w:r w:rsidR="00CB52D2" w:rsidRPr="000F3682">
        <w:rPr>
          <w:rFonts w:eastAsia="Arial"/>
          <w:spacing w:val="1"/>
        </w:rPr>
        <w:t>t</w:t>
      </w:r>
      <w:r w:rsidR="00CB52D2" w:rsidRPr="000F3682">
        <w:rPr>
          <w:rFonts w:eastAsia="Arial"/>
        </w:rPr>
        <w:t>s</w:t>
      </w:r>
      <w:r w:rsidR="00CB52D2" w:rsidRPr="000F3682">
        <w:t xml:space="preserve"> </w:t>
      </w:r>
      <w:r w:rsidR="00CB52D2" w:rsidRPr="000F3682">
        <w:rPr>
          <w:rFonts w:eastAsia="Arial"/>
          <w:spacing w:val="1"/>
        </w:rPr>
        <w:t>f</w:t>
      </w:r>
      <w:r w:rsidR="00CB52D2" w:rsidRPr="000F3682">
        <w:rPr>
          <w:rFonts w:eastAsia="Arial"/>
          <w:spacing w:val="-2"/>
        </w:rPr>
        <w:t>o</w:t>
      </w:r>
      <w:r w:rsidR="00CB52D2" w:rsidRPr="000F3682">
        <w:rPr>
          <w:rFonts w:eastAsia="Arial"/>
        </w:rPr>
        <w:t>r</w:t>
      </w:r>
      <w:r w:rsidR="00CB52D2" w:rsidRPr="000F3682">
        <w:rPr>
          <w:spacing w:val="10"/>
        </w:rPr>
        <w:t xml:space="preserve"> </w:t>
      </w:r>
      <w:r w:rsidR="00CB52D2" w:rsidRPr="000F3682">
        <w:rPr>
          <w:rFonts w:eastAsia="Arial"/>
          <w:spacing w:val="-6"/>
        </w:rPr>
        <w:t>A</w:t>
      </w:r>
      <w:r w:rsidR="00CB52D2" w:rsidRPr="000F3682">
        <w:rPr>
          <w:rFonts w:eastAsia="Arial"/>
          <w:spacing w:val="-2"/>
        </w:rPr>
        <w:t>E</w:t>
      </w:r>
      <w:r w:rsidR="00CB52D2" w:rsidRPr="000F3682">
        <w:rPr>
          <w:rFonts w:eastAsia="Arial"/>
        </w:rPr>
        <w:t>G</w:t>
      </w:r>
      <w:r w:rsidR="00CB52D2" w:rsidRPr="000F3682">
        <w:rPr>
          <w:spacing w:val="7"/>
        </w:rPr>
        <w:t xml:space="preserve"> </w:t>
      </w:r>
      <w:r w:rsidR="00CB52D2" w:rsidRPr="000F3682">
        <w:rPr>
          <w:rFonts w:eastAsia="Arial"/>
          <w:spacing w:val="-2"/>
        </w:rPr>
        <w:t>s</w:t>
      </w:r>
      <w:r w:rsidR="00CB52D2" w:rsidRPr="000F3682">
        <w:rPr>
          <w:rFonts w:eastAsia="Arial"/>
          <w:spacing w:val="-3"/>
        </w:rPr>
        <w:t>t</w:t>
      </w:r>
      <w:r w:rsidR="00CB52D2" w:rsidRPr="000F3682">
        <w:rPr>
          <w:rFonts w:eastAsia="Arial"/>
          <w:spacing w:val="-2"/>
        </w:rPr>
        <w:t>u</w:t>
      </w:r>
      <w:r w:rsidR="00CB52D2" w:rsidRPr="000F3682">
        <w:rPr>
          <w:rFonts w:eastAsia="Arial"/>
          <w:spacing w:val="3"/>
        </w:rPr>
        <w:t>d</w:t>
      </w:r>
      <w:r w:rsidR="00CB52D2" w:rsidRPr="000F3682">
        <w:rPr>
          <w:rFonts w:eastAsia="Arial"/>
          <w:spacing w:val="-4"/>
        </w:rPr>
        <w:t>i</w:t>
      </w:r>
      <w:r w:rsidR="00CB52D2" w:rsidRPr="000F3682">
        <w:rPr>
          <w:rFonts w:eastAsia="Arial"/>
          <w:spacing w:val="3"/>
        </w:rPr>
        <w:t>e</w:t>
      </w:r>
      <w:r w:rsidR="00CB52D2" w:rsidRPr="000F3682">
        <w:rPr>
          <w:rFonts w:eastAsia="Arial"/>
          <w:spacing w:val="-7"/>
        </w:rPr>
        <w:t>s</w:t>
      </w:r>
      <w:r w:rsidR="00CB52D2" w:rsidRPr="000F3682">
        <w:rPr>
          <w:rFonts w:eastAsia="Arial"/>
        </w:rPr>
        <w:t xml:space="preserve">, making human clinical antiepileptogenesis (AEG) trials affordable. For example, it </w:t>
      </w:r>
      <w:r w:rsidR="00841679" w:rsidRPr="000F3682">
        <w:rPr>
          <w:rFonts w:eastAsia="Arial"/>
        </w:rPr>
        <w:t>has been</w:t>
      </w:r>
      <w:r w:rsidR="00CB52D2" w:rsidRPr="000F3682">
        <w:rPr>
          <w:rFonts w:eastAsia="Arial"/>
        </w:rPr>
        <w:t xml:space="preserve"> calculated that if the risk of PTE in a TBI population c</w:t>
      </w:r>
      <w:r w:rsidR="00841679" w:rsidRPr="000F3682">
        <w:rPr>
          <w:rFonts w:eastAsia="Arial"/>
        </w:rPr>
        <w:t>ould</w:t>
      </w:r>
      <w:r w:rsidR="00CB52D2" w:rsidRPr="000F3682">
        <w:rPr>
          <w:rFonts w:eastAsia="Arial"/>
        </w:rPr>
        <w:t xml:space="preserve"> be stratified from 20% to 50%, the cost of a clinical trial would decrease from 18 million to 3.5 million USD</w:t>
      </w:r>
      <w:r w:rsidR="005C52C2" w:rsidRPr="0036688F">
        <w:rPr>
          <w:rFonts w:eastAsia="Arial"/>
        </w:rPr>
        <w:fldChar w:fldCharType="begin" w:fldLock="1"/>
      </w:r>
      <w:r w:rsidR="000F3682" w:rsidRPr="000F3682">
        <w:rPr>
          <w:rFonts w:eastAsia="Arial"/>
        </w:rPr>
        <w:instrText>ADDIN CSL_CITATION { "citationItems" : [ { "id" : "ITEM-1", "itemData" : { "DOI" : "10.1111/epi.12299", "ISSN" : "1528-1167 (Electronic)", "PMID" : "23909854", "abstract" : "A biomarker is defined as an objectively measured characteristic of a normal or pathologic biologic process. Identification and proper validation of biomarkers of epileptogenesis (the development of epilepsy) and ictogenesis (the propensity to generate spontaneous seizures) might predict the development of an epilepsy condition; identify the presence and severity of tissue capable of generating spontaneous seizures; measure progression after the condition is established; and determine pharmacoresistance. Such biomarkers could be used to create animal models for more cost-effective screening of potential antiepileptogenic and antiseizure drugs and devices, and to reduce the cost of clinical trials by enriching the trial population, and acting as surrogate markers to shorten trial duration. The objectives of the biomarker subgroup for the London Workshop were to define approaches for identifying possible biomarkers for these purposes. Research to identify reliable biomarkers may also reveal underlying mechanisms that could serve as therapeutic targets for the development of new antiepileptogenic and antiseizure compounds.", "author" : [ { "dropping-particle" : "", "family" : "Engel", "given" : "Jerome Jr", "non-dropping-particle" : "", "parse-names" : false, "suffix" : "" }, { "dropping-particle" : "", "family" : "Pitkanen", "given" : "Asla", "non-dropping-particle" : "", "parse-names" : false, "suffix" : "" }, { "dropping-particle" : "", "family" : "Loeb", "given" : "Jeffrey A", "non-dropping-particle" : "", "parse-names" : false, "suffix" : "" }, { "dropping-particle" : "", "family" : "Dudek", "given" : "F Edward", "non-dropping-particle" : "", "parse-names" : false, "suffix" : "" }, { "dropping-particle" : "", "family" : "Bertram", "given" : "Edward H 3rd", "non-dropping-particle" : "", "parse-names" : false, "suffix" : "" }, { "dropping-particle" : "", "family" : "Cole", "given" : "Andrew J", "non-dropping-particle" : "", "parse-names" : false, "suffix" : "" }, { "dropping-particle" : "", "family" : "Moshe", "given" : "Solomon L", "non-dropping-particle" : "", "parse-names" : false, "suffix" : "" }, { "dropping-particle" : "", "family" : "Wiebe", "given" : "Samuel", "non-dropping-particle" : "", "parse-names" : false, "suffix" : "" }, { "dropping-particle" : "", "family" : "Jensen", "given" : "Frances E", "non-dropping-particle" : "", "parse-names" : false, "suffix" : "" }, { "dropping-particle" : "", "family" : "Mody", "given" : "Istvan", "non-dropping-particle" : "", "parse-names" : false, "suffix" : "" }, { "dropping-particle" : "", "family" : "Nehlig", "given" : "Astrid", "non-dropping-particle" : "", "parse-names" : false, "suffix" : "" }, { "dropping-particle" : "", "family" : "Vezzani", "given" : "Annamaria", "non-dropping-particle" : "", "parse-names" : false, "suffix" : "" } ], "container-title" : "Epilepsia", "id" : "ITEM-1", "issued" : { "date-parts" : [ [ "2013", "8" ] ] }, "language" : "eng", "page" : "61-69", "publisher-place" : "United States", "title" : "Epilepsy biomarkers.", "type" : "article-journal", "volume" : "54 Suppl 4" }, "uris" : [ "http://www.mendeley.com/documents/?uuid=29a73629-9fb5-41fb-89de-06782c888320" ] } ], "mendeley" : { "formattedCitation" : "&lt;sup&gt;14&lt;/sup&gt;", "plainTextFormattedCitation" : "14", "previouslyFormattedCitation" : "&lt;sup&gt;4&lt;/sup&gt;" }, "properties" : { "noteIndex" : 0 }, "schema" : "https://github.com/citation-style-language/schema/raw/master/csl-citation.json" }</w:instrText>
      </w:r>
      <w:r w:rsidR="005C52C2" w:rsidRPr="0036688F">
        <w:rPr>
          <w:rFonts w:eastAsia="Arial"/>
        </w:rPr>
        <w:fldChar w:fldCharType="separate"/>
      </w:r>
      <w:r w:rsidR="000F3682" w:rsidRPr="000F3682">
        <w:rPr>
          <w:rFonts w:eastAsia="Arial"/>
          <w:noProof/>
          <w:vertAlign w:val="superscript"/>
        </w:rPr>
        <w:t>14</w:t>
      </w:r>
      <w:r w:rsidR="005C52C2" w:rsidRPr="0036688F">
        <w:rPr>
          <w:rFonts w:eastAsia="Arial"/>
        </w:rPr>
        <w:fldChar w:fldCharType="end"/>
      </w:r>
      <w:r w:rsidR="00CB52D2" w:rsidRPr="000F3682">
        <w:rPr>
          <w:rFonts w:eastAsia="Arial"/>
        </w:rPr>
        <w:t>.</w:t>
      </w:r>
      <w:r w:rsidR="00CB52D2" w:rsidRPr="000F3682">
        <w:rPr>
          <w:spacing w:val="5"/>
        </w:rPr>
        <w:t xml:space="preserve"> </w:t>
      </w:r>
      <w:r w:rsidR="00E44540" w:rsidRPr="000F3682">
        <w:rPr>
          <w:spacing w:val="5"/>
        </w:rPr>
        <w:t xml:space="preserve">The </w:t>
      </w:r>
      <w:r w:rsidR="00E44540" w:rsidRPr="000F3682">
        <w:rPr>
          <w:rFonts w:eastAsia="Arial"/>
          <w:spacing w:val="3"/>
        </w:rPr>
        <w:t>b</w:t>
      </w:r>
      <w:r w:rsidR="002C3BD3" w:rsidRPr="000F3682">
        <w:rPr>
          <w:rFonts w:eastAsia="Arial"/>
          <w:spacing w:val="3"/>
        </w:rPr>
        <w:t xml:space="preserve">iomarker panel developed in </w:t>
      </w:r>
      <w:r w:rsidR="002C3BD3" w:rsidRPr="000F3682">
        <w:rPr>
          <w:rFonts w:eastAsia="Arial"/>
          <w:i/>
          <w:spacing w:val="3"/>
        </w:rPr>
        <w:t>Project 1</w:t>
      </w:r>
      <w:r w:rsidR="009140E5" w:rsidRPr="000F3682">
        <w:rPr>
          <w:spacing w:val="5"/>
        </w:rPr>
        <w:t xml:space="preserve"> </w:t>
      </w:r>
      <w:r w:rsidR="009140E5" w:rsidRPr="000F3682">
        <w:rPr>
          <w:rFonts w:eastAsia="Arial"/>
          <w:spacing w:val="-2"/>
        </w:rPr>
        <w:t>ca</w:t>
      </w:r>
      <w:r w:rsidR="009140E5" w:rsidRPr="000F3682">
        <w:rPr>
          <w:rFonts w:eastAsia="Arial"/>
        </w:rPr>
        <w:t>n</w:t>
      </w:r>
      <w:r w:rsidR="009140E5" w:rsidRPr="000F3682">
        <w:rPr>
          <w:spacing w:val="5"/>
        </w:rPr>
        <w:t xml:space="preserve"> </w:t>
      </w:r>
      <w:r w:rsidR="009140E5" w:rsidRPr="000F3682">
        <w:rPr>
          <w:rFonts w:eastAsia="Arial"/>
          <w:spacing w:val="-2"/>
        </w:rPr>
        <w:t>s</w:t>
      </w:r>
      <w:r w:rsidR="009140E5" w:rsidRPr="000F3682">
        <w:rPr>
          <w:rFonts w:eastAsia="Arial"/>
          <w:spacing w:val="-4"/>
        </w:rPr>
        <w:t>i</w:t>
      </w:r>
      <w:r w:rsidR="009140E5" w:rsidRPr="000F3682">
        <w:rPr>
          <w:rFonts w:eastAsia="Arial"/>
          <w:spacing w:val="-1"/>
        </w:rPr>
        <w:t>m</w:t>
      </w:r>
      <w:r w:rsidR="009140E5" w:rsidRPr="000F3682">
        <w:rPr>
          <w:rFonts w:eastAsia="Arial"/>
          <w:spacing w:val="-4"/>
        </w:rPr>
        <w:t>i</w:t>
      </w:r>
      <w:r w:rsidR="009140E5" w:rsidRPr="000F3682">
        <w:rPr>
          <w:rFonts w:eastAsia="Arial"/>
          <w:spacing w:val="1"/>
        </w:rPr>
        <w:t>l</w:t>
      </w:r>
      <w:r w:rsidR="009140E5" w:rsidRPr="000F3682">
        <w:rPr>
          <w:rFonts w:eastAsia="Arial"/>
          <w:spacing w:val="-2"/>
        </w:rPr>
        <w:t>a</w:t>
      </w:r>
      <w:r w:rsidR="009140E5" w:rsidRPr="000F3682">
        <w:rPr>
          <w:rFonts w:eastAsia="Arial"/>
          <w:spacing w:val="2"/>
        </w:rPr>
        <w:t>r</w:t>
      </w:r>
      <w:r w:rsidR="009140E5" w:rsidRPr="000F3682">
        <w:rPr>
          <w:rFonts w:eastAsia="Arial"/>
          <w:spacing w:val="-4"/>
        </w:rPr>
        <w:t>l</w:t>
      </w:r>
      <w:r w:rsidR="009140E5" w:rsidRPr="000F3682">
        <w:rPr>
          <w:rFonts w:eastAsia="Arial"/>
        </w:rPr>
        <w:t>y</w:t>
      </w:r>
      <w:r w:rsidR="009140E5" w:rsidRPr="000F3682">
        <w:rPr>
          <w:spacing w:val="10"/>
        </w:rPr>
        <w:t xml:space="preserve"> </w:t>
      </w:r>
      <w:r w:rsidR="00E44540" w:rsidRPr="000F3682">
        <w:rPr>
          <w:spacing w:val="10"/>
        </w:rPr>
        <w:t xml:space="preserve">be </w:t>
      </w:r>
      <w:r w:rsidR="009140E5" w:rsidRPr="000F3682">
        <w:rPr>
          <w:rFonts w:eastAsia="Arial"/>
          <w:spacing w:val="-2"/>
        </w:rPr>
        <w:t>use</w:t>
      </w:r>
      <w:r w:rsidR="009140E5" w:rsidRPr="000F3682">
        <w:rPr>
          <w:rFonts w:eastAsia="Arial"/>
        </w:rPr>
        <w:t>d</w:t>
      </w:r>
      <w:r w:rsidR="009140E5" w:rsidRPr="000F3682">
        <w:rPr>
          <w:spacing w:val="5"/>
        </w:rPr>
        <w:t xml:space="preserve"> </w:t>
      </w:r>
      <w:r w:rsidR="009140E5" w:rsidRPr="000F3682">
        <w:rPr>
          <w:rFonts w:eastAsia="Arial"/>
          <w:spacing w:val="6"/>
        </w:rPr>
        <w:t>f</w:t>
      </w:r>
      <w:r w:rsidR="009140E5" w:rsidRPr="000F3682">
        <w:rPr>
          <w:rFonts w:eastAsia="Arial"/>
          <w:spacing w:val="-2"/>
        </w:rPr>
        <w:t>o</w:t>
      </w:r>
      <w:r w:rsidR="009140E5" w:rsidRPr="000F3682">
        <w:rPr>
          <w:rFonts w:eastAsia="Arial"/>
        </w:rPr>
        <w:t>r</w:t>
      </w:r>
      <w:r w:rsidR="009140E5" w:rsidRPr="000F3682">
        <w:rPr>
          <w:spacing w:val="4"/>
        </w:rPr>
        <w:t xml:space="preserve"> </w:t>
      </w:r>
      <w:r w:rsidR="009140E5" w:rsidRPr="000F3682">
        <w:rPr>
          <w:rFonts w:eastAsia="Arial"/>
          <w:spacing w:val="-2"/>
        </w:rPr>
        <w:t>sub</w:t>
      </w:r>
      <w:r w:rsidR="009140E5" w:rsidRPr="000F3682">
        <w:rPr>
          <w:rFonts w:eastAsia="Arial"/>
          <w:spacing w:val="1"/>
        </w:rPr>
        <w:t>j</w:t>
      </w:r>
      <w:r w:rsidR="009140E5" w:rsidRPr="000F3682">
        <w:rPr>
          <w:rFonts w:eastAsia="Arial"/>
          <w:spacing w:val="-2"/>
        </w:rPr>
        <w:t>e</w:t>
      </w:r>
      <w:r w:rsidR="009140E5" w:rsidRPr="000F3682">
        <w:rPr>
          <w:rFonts w:eastAsia="Arial"/>
          <w:spacing w:val="2"/>
        </w:rPr>
        <w:t>c</w:t>
      </w:r>
      <w:r w:rsidR="009140E5" w:rsidRPr="000F3682">
        <w:rPr>
          <w:rFonts w:eastAsia="Arial"/>
        </w:rPr>
        <w:t>t</w:t>
      </w:r>
      <w:r w:rsidR="009140E5" w:rsidRPr="000F3682">
        <w:rPr>
          <w:spacing w:val="4"/>
        </w:rPr>
        <w:t xml:space="preserve"> </w:t>
      </w:r>
      <w:r w:rsidR="009140E5" w:rsidRPr="000F3682">
        <w:rPr>
          <w:rFonts w:eastAsia="Arial"/>
          <w:spacing w:val="-2"/>
        </w:rPr>
        <w:t>s</w:t>
      </w:r>
      <w:r w:rsidR="009140E5" w:rsidRPr="000F3682">
        <w:rPr>
          <w:rFonts w:eastAsia="Arial"/>
          <w:spacing w:val="1"/>
        </w:rPr>
        <w:t>t</w:t>
      </w:r>
      <w:r w:rsidR="009140E5" w:rsidRPr="000F3682">
        <w:rPr>
          <w:rFonts w:eastAsia="Arial"/>
          <w:spacing w:val="-8"/>
        </w:rPr>
        <w:t>r</w:t>
      </w:r>
      <w:r w:rsidR="009140E5" w:rsidRPr="000F3682">
        <w:rPr>
          <w:rFonts w:eastAsia="Arial"/>
          <w:spacing w:val="3"/>
        </w:rPr>
        <w:t>a</w:t>
      </w:r>
      <w:r w:rsidR="009140E5" w:rsidRPr="000F3682">
        <w:rPr>
          <w:rFonts w:eastAsia="Arial"/>
          <w:spacing w:val="1"/>
        </w:rPr>
        <w:t>t</w:t>
      </w:r>
      <w:r w:rsidR="009140E5" w:rsidRPr="000F3682">
        <w:rPr>
          <w:rFonts w:eastAsia="Arial"/>
          <w:spacing w:val="-9"/>
        </w:rPr>
        <w:t>i</w:t>
      </w:r>
      <w:r w:rsidR="009140E5" w:rsidRPr="000F3682">
        <w:rPr>
          <w:rFonts w:eastAsia="Arial"/>
          <w:spacing w:val="6"/>
        </w:rPr>
        <w:t>f</w:t>
      </w:r>
      <w:r w:rsidR="009140E5" w:rsidRPr="000F3682">
        <w:rPr>
          <w:rFonts w:eastAsia="Arial"/>
          <w:spacing w:val="-4"/>
        </w:rPr>
        <w:t>i</w:t>
      </w:r>
      <w:r w:rsidR="009140E5" w:rsidRPr="000F3682">
        <w:rPr>
          <w:rFonts w:eastAsia="Arial"/>
          <w:spacing w:val="2"/>
        </w:rPr>
        <w:t>c</w:t>
      </w:r>
      <w:r w:rsidR="009140E5" w:rsidRPr="000F3682">
        <w:rPr>
          <w:rFonts w:eastAsia="Arial"/>
          <w:spacing w:val="-7"/>
        </w:rPr>
        <w:t>a</w:t>
      </w:r>
      <w:r w:rsidR="009140E5" w:rsidRPr="000F3682">
        <w:rPr>
          <w:rFonts w:eastAsia="Arial"/>
          <w:spacing w:val="1"/>
        </w:rPr>
        <w:t>t</w:t>
      </w:r>
      <w:r w:rsidR="009140E5" w:rsidRPr="000F3682">
        <w:rPr>
          <w:rFonts w:eastAsia="Arial"/>
          <w:spacing w:val="-4"/>
        </w:rPr>
        <w:t>i</w:t>
      </w:r>
      <w:r w:rsidR="009140E5" w:rsidRPr="000F3682">
        <w:rPr>
          <w:rFonts w:eastAsia="Arial"/>
          <w:spacing w:val="3"/>
        </w:rPr>
        <w:t>o</w:t>
      </w:r>
      <w:r w:rsidR="009140E5" w:rsidRPr="000F3682">
        <w:rPr>
          <w:rFonts w:eastAsia="Arial"/>
        </w:rPr>
        <w:t>n</w:t>
      </w:r>
      <w:r w:rsidR="009140E5" w:rsidRPr="000F3682">
        <w:rPr>
          <w:spacing w:val="5"/>
        </w:rPr>
        <w:t xml:space="preserve"> </w:t>
      </w:r>
      <w:r w:rsidR="009140E5" w:rsidRPr="000F3682">
        <w:rPr>
          <w:rFonts w:eastAsia="Arial"/>
          <w:spacing w:val="-2"/>
        </w:rPr>
        <w:t>an</w:t>
      </w:r>
      <w:r w:rsidR="009140E5" w:rsidRPr="000F3682">
        <w:rPr>
          <w:rFonts w:eastAsia="Arial"/>
        </w:rPr>
        <w:t>d</w:t>
      </w:r>
      <w:r w:rsidR="009140E5" w:rsidRPr="000F3682">
        <w:t xml:space="preserve"> </w:t>
      </w:r>
      <w:r w:rsidR="009140E5" w:rsidRPr="000F3682">
        <w:rPr>
          <w:rFonts w:eastAsia="Arial"/>
          <w:spacing w:val="1"/>
        </w:rPr>
        <w:t>f</w:t>
      </w:r>
      <w:r w:rsidR="009140E5" w:rsidRPr="000F3682">
        <w:rPr>
          <w:rFonts w:eastAsia="Arial"/>
          <w:spacing w:val="3"/>
        </w:rPr>
        <w:t>o</w:t>
      </w:r>
      <w:r w:rsidR="009140E5" w:rsidRPr="000F3682">
        <w:rPr>
          <w:rFonts w:eastAsia="Arial"/>
          <w:spacing w:val="-4"/>
        </w:rPr>
        <w:t>l</w:t>
      </w:r>
      <w:r w:rsidR="009140E5" w:rsidRPr="000F3682">
        <w:rPr>
          <w:rFonts w:eastAsia="Arial"/>
          <w:spacing w:val="1"/>
        </w:rPr>
        <w:t>l</w:t>
      </w:r>
      <w:r w:rsidR="009140E5" w:rsidRPr="000F3682">
        <w:rPr>
          <w:rFonts w:eastAsia="Arial"/>
          <w:spacing w:val="-2"/>
        </w:rPr>
        <w:t>o</w:t>
      </w:r>
      <w:r w:rsidR="009140E5" w:rsidRPr="000F3682">
        <w:rPr>
          <w:rFonts w:eastAsia="Arial"/>
          <w:spacing w:val="-1"/>
        </w:rPr>
        <w:t>w</w:t>
      </w:r>
      <w:r w:rsidR="009140E5" w:rsidRPr="000F3682">
        <w:rPr>
          <w:rFonts w:eastAsia="Arial"/>
          <w:spacing w:val="-3"/>
        </w:rPr>
        <w:t>-</w:t>
      </w:r>
      <w:r w:rsidR="009140E5" w:rsidRPr="000F3682">
        <w:rPr>
          <w:rFonts w:eastAsia="Arial"/>
          <w:spacing w:val="3"/>
        </w:rPr>
        <w:t>u</w:t>
      </w:r>
      <w:r w:rsidR="009140E5" w:rsidRPr="000F3682">
        <w:rPr>
          <w:rFonts w:eastAsia="Arial"/>
        </w:rPr>
        <w:t>p</w:t>
      </w:r>
      <w:r w:rsidR="009140E5" w:rsidRPr="000F3682">
        <w:t xml:space="preserve"> </w:t>
      </w:r>
      <w:r w:rsidR="009140E5" w:rsidRPr="000F3682">
        <w:rPr>
          <w:rFonts w:eastAsia="Arial"/>
          <w:spacing w:val="1"/>
        </w:rPr>
        <w:t>i</w:t>
      </w:r>
      <w:r w:rsidR="009140E5" w:rsidRPr="000F3682">
        <w:rPr>
          <w:rFonts w:eastAsia="Arial"/>
        </w:rPr>
        <w:t>n</w:t>
      </w:r>
      <w:r w:rsidR="009140E5" w:rsidRPr="000F3682">
        <w:rPr>
          <w:spacing w:val="5"/>
        </w:rPr>
        <w:t xml:space="preserve"> </w:t>
      </w:r>
      <w:r w:rsidR="009140E5" w:rsidRPr="000F3682">
        <w:rPr>
          <w:rFonts w:eastAsia="Arial"/>
          <w:spacing w:val="-2"/>
        </w:rPr>
        <w:t>p</w:t>
      </w:r>
      <w:r w:rsidR="009140E5" w:rsidRPr="000F3682">
        <w:rPr>
          <w:rFonts w:eastAsia="Arial"/>
          <w:spacing w:val="-3"/>
        </w:rPr>
        <w:t>r</w:t>
      </w:r>
      <w:r w:rsidR="009140E5" w:rsidRPr="000F3682">
        <w:rPr>
          <w:rFonts w:eastAsia="Arial"/>
          <w:spacing w:val="3"/>
        </w:rPr>
        <w:t>e</w:t>
      </w:r>
      <w:r w:rsidR="009140E5" w:rsidRPr="000F3682">
        <w:rPr>
          <w:rFonts w:eastAsia="Arial"/>
          <w:spacing w:val="-2"/>
        </w:rPr>
        <w:t>c</w:t>
      </w:r>
      <w:r w:rsidR="009140E5" w:rsidRPr="000F3682">
        <w:rPr>
          <w:rFonts w:eastAsia="Arial"/>
          <w:spacing w:val="1"/>
        </w:rPr>
        <w:t>l</w:t>
      </w:r>
      <w:r w:rsidR="009140E5" w:rsidRPr="000F3682">
        <w:rPr>
          <w:rFonts w:eastAsia="Arial"/>
          <w:spacing w:val="-4"/>
        </w:rPr>
        <w:t>i</w:t>
      </w:r>
      <w:r w:rsidR="009140E5" w:rsidRPr="000F3682">
        <w:rPr>
          <w:rFonts w:eastAsia="Arial"/>
          <w:spacing w:val="3"/>
        </w:rPr>
        <w:t>n</w:t>
      </w:r>
      <w:r w:rsidR="009140E5" w:rsidRPr="000F3682">
        <w:rPr>
          <w:rFonts w:eastAsia="Arial"/>
          <w:spacing w:val="-4"/>
        </w:rPr>
        <w:t>i</w:t>
      </w:r>
      <w:r w:rsidR="009140E5" w:rsidRPr="000F3682">
        <w:rPr>
          <w:rFonts w:eastAsia="Arial"/>
          <w:spacing w:val="-2"/>
        </w:rPr>
        <w:t>ca</w:t>
      </w:r>
      <w:r w:rsidR="009140E5" w:rsidRPr="000F3682">
        <w:rPr>
          <w:rFonts w:eastAsia="Arial"/>
        </w:rPr>
        <w:t>l</w:t>
      </w:r>
      <w:r w:rsidR="009140E5" w:rsidRPr="000F3682">
        <w:t xml:space="preserve"> </w:t>
      </w:r>
      <w:r w:rsidR="009140E5" w:rsidRPr="000F3682">
        <w:rPr>
          <w:rFonts w:eastAsia="Arial"/>
          <w:spacing w:val="-2"/>
        </w:rPr>
        <w:t>A</w:t>
      </w:r>
      <w:r w:rsidR="009140E5" w:rsidRPr="000F3682">
        <w:rPr>
          <w:rFonts w:eastAsia="Arial"/>
          <w:spacing w:val="3"/>
        </w:rPr>
        <w:t>E</w:t>
      </w:r>
      <w:r w:rsidR="009140E5" w:rsidRPr="000F3682">
        <w:rPr>
          <w:rFonts w:eastAsia="Arial"/>
        </w:rPr>
        <w:t>G</w:t>
      </w:r>
      <w:r w:rsidR="009140E5" w:rsidRPr="000F3682">
        <w:rPr>
          <w:spacing w:val="16"/>
        </w:rPr>
        <w:t xml:space="preserve"> </w:t>
      </w:r>
      <w:r w:rsidR="009140E5" w:rsidRPr="000F3682">
        <w:rPr>
          <w:rFonts w:eastAsia="Arial"/>
          <w:spacing w:val="-2"/>
          <w:w w:val="104"/>
        </w:rPr>
        <w:t>s</w:t>
      </w:r>
      <w:r w:rsidR="009140E5" w:rsidRPr="000F3682">
        <w:rPr>
          <w:rFonts w:eastAsia="Arial"/>
          <w:spacing w:val="1"/>
          <w:w w:val="104"/>
        </w:rPr>
        <w:t>t</w:t>
      </w:r>
      <w:r w:rsidR="009140E5" w:rsidRPr="000F3682">
        <w:rPr>
          <w:rFonts w:eastAsia="Arial"/>
          <w:spacing w:val="-7"/>
          <w:w w:val="105"/>
        </w:rPr>
        <w:t>u</w:t>
      </w:r>
      <w:r w:rsidR="009140E5" w:rsidRPr="000F3682">
        <w:rPr>
          <w:rFonts w:eastAsia="Arial"/>
          <w:spacing w:val="3"/>
          <w:w w:val="105"/>
        </w:rPr>
        <w:t>d</w:t>
      </w:r>
      <w:r w:rsidR="009140E5" w:rsidRPr="000F3682">
        <w:rPr>
          <w:rFonts w:eastAsia="Arial"/>
          <w:spacing w:val="-4"/>
          <w:w w:val="105"/>
        </w:rPr>
        <w:t>i</w:t>
      </w:r>
      <w:r w:rsidR="009140E5" w:rsidRPr="000F3682">
        <w:rPr>
          <w:rFonts w:eastAsia="Arial"/>
          <w:spacing w:val="3"/>
          <w:w w:val="105"/>
        </w:rPr>
        <w:t>e</w:t>
      </w:r>
      <w:r w:rsidR="009140E5" w:rsidRPr="000F3682">
        <w:rPr>
          <w:rFonts w:eastAsia="Arial"/>
          <w:spacing w:val="-7"/>
          <w:w w:val="104"/>
        </w:rPr>
        <w:t>s</w:t>
      </w:r>
      <w:r w:rsidR="009140E5" w:rsidRPr="000F3682">
        <w:rPr>
          <w:rFonts w:eastAsia="Arial"/>
          <w:w w:val="104"/>
        </w:rPr>
        <w:t xml:space="preserve">. Furthermore, we anticipate </w:t>
      </w:r>
      <w:r w:rsidR="002C3BD3" w:rsidRPr="000F3682">
        <w:rPr>
          <w:rFonts w:eastAsia="Arial"/>
          <w:w w:val="104"/>
        </w:rPr>
        <w:t>our molecular analysis</w:t>
      </w:r>
      <w:r w:rsidR="009140E5" w:rsidRPr="000F3682">
        <w:rPr>
          <w:rFonts w:eastAsia="Arial"/>
          <w:w w:val="104"/>
        </w:rPr>
        <w:t xml:space="preserve"> </w:t>
      </w:r>
      <w:r w:rsidR="00841679" w:rsidRPr="000F3682">
        <w:rPr>
          <w:rFonts w:eastAsia="Arial"/>
          <w:w w:val="104"/>
        </w:rPr>
        <w:t xml:space="preserve">to </w:t>
      </w:r>
      <w:r w:rsidR="009140E5" w:rsidRPr="000F3682">
        <w:rPr>
          <w:rFonts w:eastAsia="Arial"/>
          <w:w w:val="104"/>
        </w:rPr>
        <w:t xml:space="preserve">reveal </w:t>
      </w:r>
      <w:r w:rsidR="002C3BD3" w:rsidRPr="000F3682">
        <w:rPr>
          <w:rFonts w:eastAsia="Arial"/>
          <w:w w:val="104"/>
        </w:rPr>
        <w:t xml:space="preserve">novel </w:t>
      </w:r>
      <w:r w:rsidR="009140E5" w:rsidRPr="000F3682">
        <w:rPr>
          <w:rFonts w:eastAsia="Arial"/>
          <w:w w:val="104"/>
        </w:rPr>
        <w:t>mechanisms of</w:t>
      </w:r>
      <w:r w:rsidR="00E44540" w:rsidRPr="000F3682">
        <w:rPr>
          <w:rFonts w:eastAsia="Arial"/>
          <w:w w:val="104"/>
        </w:rPr>
        <w:t>,</w:t>
      </w:r>
      <w:r w:rsidR="009140E5" w:rsidRPr="000F3682">
        <w:rPr>
          <w:rFonts w:eastAsia="Arial"/>
          <w:w w:val="104"/>
        </w:rPr>
        <w:t xml:space="preserve"> and the time window for</w:t>
      </w:r>
      <w:r w:rsidR="00E44540" w:rsidRPr="000F3682">
        <w:rPr>
          <w:rFonts w:eastAsia="Arial"/>
          <w:w w:val="104"/>
        </w:rPr>
        <w:t>,</w:t>
      </w:r>
      <w:r w:rsidR="009140E5" w:rsidRPr="000F3682">
        <w:rPr>
          <w:rFonts w:eastAsia="Arial"/>
          <w:w w:val="104"/>
        </w:rPr>
        <w:t xml:space="preserve"> epileptogenesis. These mechanisms could serve as targets for novel treatments, which – when administered within the optimal time window – would prevent and cure epilepsy.</w:t>
      </w:r>
    </w:p>
    <w:p w14:paraId="13B29687" w14:textId="4CEF7B93" w:rsidR="0015052C" w:rsidRDefault="006D2BE1" w:rsidP="006A4104">
      <w:pPr>
        <w:pStyle w:val="NoSpacing"/>
        <w:widowControl w:val="0"/>
        <w:spacing w:afterLines="20" w:after="48"/>
        <w:rPr>
          <w:rStyle w:val="Heading2Char"/>
        </w:rPr>
      </w:pPr>
      <w:r>
        <w:rPr>
          <w:rStyle w:val="Heading1Char"/>
        </w:rPr>
        <w:t>2</w:t>
      </w:r>
      <w:r w:rsidR="00000070">
        <w:rPr>
          <w:rStyle w:val="Heading1Char"/>
        </w:rPr>
        <w:t>.</w:t>
      </w:r>
      <w:r>
        <w:rPr>
          <w:rStyle w:val="Heading1Char"/>
        </w:rPr>
        <w:t xml:space="preserve"> </w:t>
      </w:r>
      <w:r w:rsidR="00993A2D" w:rsidRPr="002863FC">
        <w:rPr>
          <w:rStyle w:val="Heading1Char"/>
        </w:rPr>
        <w:t>Innovation</w:t>
      </w:r>
    </w:p>
    <w:p w14:paraId="7C44206E" w14:textId="4B883B6F" w:rsidR="00266876" w:rsidRPr="000F3682" w:rsidRDefault="003E07C1" w:rsidP="006A4104">
      <w:pPr>
        <w:pStyle w:val="NoSpacing"/>
        <w:widowControl w:val="0"/>
        <w:spacing w:afterLines="20" w:after="48"/>
      </w:pPr>
      <w:r>
        <w:t>EpiBioS4Rx</w:t>
      </w:r>
      <w:r w:rsidR="00266876" w:rsidRPr="000F3682">
        <w:t xml:space="preserve"> </w:t>
      </w:r>
      <w:r w:rsidR="00266876" w:rsidRPr="000F3682">
        <w:rPr>
          <w:i/>
        </w:rPr>
        <w:t>Project 1</w:t>
      </w:r>
      <w:r w:rsidR="00266876" w:rsidRPr="000F3682">
        <w:t xml:space="preserve"> will be the first statistically powered biomarker study to investigate serially acquired, multimodal in vivo</w:t>
      </w:r>
      <w:r w:rsidR="00B27A54" w:rsidRPr="000F3682">
        <w:t xml:space="preserve"> measures [</w:t>
      </w:r>
      <w:r w:rsidR="00266876" w:rsidRPr="000F3682">
        <w:t>plasma, EEG, structural MRI</w:t>
      </w:r>
      <w:r w:rsidR="00B27A54" w:rsidRPr="000F3682">
        <w:t xml:space="preserve"> (sMRI</w:t>
      </w:r>
      <w:r w:rsidR="00266876" w:rsidRPr="000F3682">
        <w:t>)</w:t>
      </w:r>
      <w:r w:rsidR="00B27A54" w:rsidRPr="000F3682">
        <w:t>]</w:t>
      </w:r>
      <w:r w:rsidR="00266876" w:rsidRPr="000F3682">
        <w:t xml:space="preserve"> in &gt;</w:t>
      </w:r>
      <w:r w:rsidR="00CE54A4" w:rsidRPr="000F3682">
        <w:t>2</w:t>
      </w:r>
      <w:r w:rsidR="00266876" w:rsidRPr="000F3682">
        <w:t>00 TBI rats</w:t>
      </w:r>
      <w:r w:rsidR="00841679" w:rsidRPr="000F3682">
        <w:t>,</w:t>
      </w:r>
      <w:r w:rsidR="00266876" w:rsidRPr="000F3682">
        <w:t xml:space="preserve"> which will allow comparisons between animals that develop epilepsy and those that do not. </w:t>
      </w:r>
      <w:r w:rsidR="00266876" w:rsidRPr="000F3682">
        <w:rPr>
          <w:rFonts w:eastAsia="Arial"/>
        </w:rPr>
        <w:t xml:space="preserve">The molecular, EEG and MRI biomarker platforms developed are novel and clinically translatable. The plasma molecular biomarker analysis will investigate pathology-based hypothesis-driven markers signaling neurodegeneration, neuroinflammation, axonal/dendritic pathology, and metabolic abnormalities (including iron accumulation) which have been proposed alone or in combination </w:t>
      </w:r>
      <w:r w:rsidR="0015052C" w:rsidRPr="000F3682">
        <w:rPr>
          <w:rFonts w:eastAsia="Arial"/>
        </w:rPr>
        <w:t xml:space="preserve">to </w:t>
      </w:r>
      <w:r w:rsidR="00CE54A4" w:rsidRPr="000F3682">
        <w:rPr>
          <w:rFonts w:eastAsia="Arial"/>
        </w:rPr>
        <w:t xml:space="preserve">present mechanisms of </w:t>
      </w:r>
      <w:r w:rsidR="00266876" w:rsidRPr="000F3682">
        <w:rPr>
          <w:rFonts w:eastAsia="Arial"/>
        </w:rPr>
        <w:t>epileptogenesis</w:t>
      </w:r>
      <w:r w:rsidR="0015052C" w:rsidRPr="000F3682">
        <w:rPr>
          <w:rFonts w:eastAsia="Arial"/>
        </w:rPr>
        <w:t xml:space="preserve"> </w:t>
      </w:r>
      <w:r w:rsidR="00266876" w:rsidRPr="000F3682">
        <w:rPr>
          <w:rFonts w:eastAsia="Arial"/>
        </w:rPr>
        <w:t xml:space="preserve">and </w:t>
      </w:r>
      <w:r w:rsidR="00CE54A4" w:rsidRPr="000F3682">
        <w:rPr>
          <w:rFonts w:eastAsia="Arial"/>
        </w:rPr>
        <w:t>mechanisms of functional impairment</w:t>
      </w:r>
      <w:r w:rsidR="00266876" w:rsidRPr="000F3682">
        <w:rPr>
          <w:rFonts w:eastAsia="Arial"/>
        </w:rPr>
        <w:t xml:space="preserve"> </w:t>
      </w:r>
      <w:r w:rsidR="00CE54A4" w:rsidRPr="000F3682">
        <w:rPr>
          <w:rFonts w:eastAsia="Arial"/>
        </w:rPr>
        <w:t>in experimental</w:t>
      </w:r>
      <w:r w:rsidR="00266876" w:rsidRPr="000F3682">
        <w:rPr>
          <w:rFonts w:eastAsia="Arial"/>
        </w:rPr>
        <w:t xml:space="preserve"> and human TBI</w:t>
      </w:r>
      <w:r w:rsidR="00E2676B" w:rsidRPr="0036688F">
        <w:rPr>
          <w:rFonts w:eastAsia="Arial"/>
        </w:rPr>
        <w:fldChar w:fldCharType="begin" w:fldLock="1"/>
      </w:r>
      <w:r w:rsidR="000F3682">
        <w:rPr>
          <w:rFonts w:eastAsia="Arial"/>
        </w:rPr>
        <w:instrText>ADDIN CSL_CITATION { "citationItems" : [ { "id" : "ITEM-1", "itemData" : { "DOI" : "10.1016/S1474-4422(10)70310-0", "ISSN" : "1474-4465 (Electronic)", "PMID" : "21256455", "abstract" : "Prevention of epileptogenesis after brain trauma is an unmet medical challenge. Recent molecular profiling studies have provided an insight into molecular changes that contribute to formation of ictogenic neuronal networks, including genes regulating synaptic or neuronal plasticity, cell death, proliferation, and inflammatory or immune responses. These mechanisms have been targeted to prevent epileptogenesis in animal models. Favourable effects have been obtained using immunosuppressants, antibodies blocking adhesion of leucocytes to endothelial cells, gene therapy driving expression of neurotrophic factors, pharmacological neurostimulation, or even with conventional antiepileptic drugs by administering them before the appearance of genetic epilepsy. Further studies are needed to clarify the optimum time window and aetiological specificity of treatments. Questions related to adverse events also need further consideration. Encouragingly, the recent experimental studies emphasise that the complicated process of epileptogenesis can be favourably modified, and that antiepileptogenesis as a treatment indication might not be an impossible mission.", "author" : [ { "dropping-particle" : "", "family" : "Pitkanen", "given" : "Asla", "non-dropping-particle" : "", "parse-names" : false, "suffix" : "" }, { "dropping-particle" : "", "family" : "Lukasiuk", "given" : "Katarzyna", "non-dropping-particle" : "", "parse-names" : false, "suffix" : "" } ], "container-title" : "The Lancet. Neurology", "id" : "ITEM-1", "issue" : "2", "issued" : { "date-parts" : [ [ "2011", "2" ] ] }, "language" : "eng", "page" : "173-186", "publisher-place" : "England", "title" : "Mechanisms of epileptogenesis and potential treatment targets.", "type" : "article-journal", "volume" : "10" }, "uris" : [ "http://www.mendeley.com/documents/?uuid=3116af2e-d254-46df-b722-5741ea292f4b" ] } ], "mendeley" : { "formattedCitation" : "&lt;sup&gt;38&lt;/sup&gt;", "plainTextFormattedCitation" : "38", "previouslyFormattedCitation" : "&lt;sup&gt;11&lt;/sup&gt;" }, "properties" : { "noteIndex" : 0 }, "schema" : "https://github.com/citation-style-language/schema/raw/master/csl-citation.json" }</w:instrText>
      </w:r>
      <w:r w:rsidR="00E2676B" w:rsidRPr="0036688F">
        <w:rPr>
          <w:rFonts w:eastAsia="Arial"/>
        </w:rPr>
        <w:fldChar w:fldCharType="separate"/>
      </w:r>
      <w:r w:rsidR="000F3682" w:rsidRPr="000F3682">
        <w:rPr>
          <w:rFonts w:eastAsia="Arial"/>
          <w:noProof/>
          <w:vertAlign w:val="superscript"/>
        </w:rPr>
        <w:t>38</w:t>
      </w:r>
      <w:r w:rsidR="00E2676B" w:rsidRPr="0036688F">
        <w:rPr>
          <w:rFonts w:eastAsia="Arial"/>
        </w:rPr>
        <w:fldChar w:fldCharType="end"/>
      </w:r>
      <w:r w:rsidR="00E2676B" w:rsidRPr="000F3682">
        <w:rPr>
          <w:rFonts w:eastAsia="Arial"/>
          <w:vertAlign w:val="superscript"/>
        </w:rPr>
        <w:t>,</w:t>
      </w:r>
      <w:r w:rsidR="00E2676B" w:rsidRPr="0036688F">
        <w:rPr>
          <w:rFonts w:eastAsia="Arial"/>
        </w:rPr>
        <w:fldChar w:fldCharType="begin" w:fldLock="1"/>
      </w:r>
      <w:r w:rsidR="000F3682" w:rsidRPr="000F3682">
        <w:rPr>
          <w:rFonts w:eastAsia="Arial"/>
        </w:rPr>
        <w:instrText>ADDIN CSL_CITATION { "citationItems" : [ { "id" : "ITEM-1", "itemData" : { "DOI" : "10.1101/cshperspect.a022822", "ISSN" : "2157-1422", "PMID" : "26385090", "abstract" : "Epileptogenesis is a chronic process that can be triggered by genetic or acquired factors, and that can continue long after epilepsy diagnosis. In 2015, epileptogenesis is not a treatment indication, and there are no therapies available in clinic to treat individuals at risk of epileptogenesis. However, thanks to active research, a large number of animal models have become available for search of molecular mechanisms of epileptogenesis. The first glimpses of treatment targets and biomarkers that could be developed to become useful in clinic are in sight. However, the heterogeneity of the epilepsy condition, and the dynamics of molecular changes over the course of epileptogenesis remain as challenges to overcome.", "author" : [ { "dropping-particle" : "", "family" : "Pitk\u00e4nen", "given" : "Asla", "non-dropping-particle" : "", "parse-names" : false, "suffix" : "" }, { "dropping-particle" : "", "family" : "Lukasiuk", "given" : "Katarzyna", "non-dropping-particle" : "", "parse-names" : false, "suffix" : "" }, { "dropping-particle" : "", "family" : "Dudek", "given" : "F Edward", "non-dropping-particle" : "", "parse-names" : false, "suffix" : "" }, { "dropping-particle" : "", "family" : "Staley", "given" : "Kevin J", "non-dropping-particle" : "", "parse-names" : false, "suffix" : "" } ], "container-title" : "Cold Spring Harbor perspectives in medicine", "id" : "ITEM-1", "issue" : "10", "issued" : { "date-parts" : [ [ "2015", "10" ] ] }, "title" : "Epileptogenesis.", "type" : "article-journal", "volume" : "5" }, "uris" : [ "http://www.mendeley.com/documents/?uuid=d380231c-fa0b-41c8-a25e-28c1608c3671" ] } ], "mendeley" : { "formattedCitation" : "&lt;sup&gt;41&lt;/sup&gt;", "plainTextFormattedCitation" : "41", "previouslyFormattedCitation" : "&lt;sup&gt;12&lt;/sup&gt;" }, "properties" : { "noteIndex" : 0 }, "schema" : "https://github.com/citation-style-language/schema/raw/master/csl-citation.json" }</w:instrText>
      </w:r>
      <w:r w:rsidR="00E2676B" w:rsidRPr="0036688F">
        <w:rPr>
          <w:rFonts w:eastAsia="Arial"/>
        </w:rPr>
        <w:fldChar w:fldCharType="separate"/>
      </w:r>
      <w:r w:rsidR="000F3682" w:rsidRPr="000F3682">
        <w:rPr>
          <w:rFonts w:eastAsia="Arial"/>
          <w:noProof/>
          <w:vertAlign w:val="superscript"/>
        </w:rPr>
        <w:t>41</w:t>
      </w:r>
      <w:r w:rsidR="00E2676B" w:rsidRPr="0036688F">
        <w:rPr>
          <w:rFonts w:eastAsia="Arial"/>
        </w:rPr>
        <w:fldChar w:fldCharType="end"/>
      </w:r>
      <w:r w:rsidR="00266876" w:rsidRPr="000F3682">
        <w:rPr>
          <w:rFonts w:eastAsia="Arial"/>
        </w:rPr>
        <w:t xml:space="preserve">. We will investigate whether these markers specifically predict epileptogenesis rather than the severity of injury. </w:t>
      </w:r>
      <w:r w:rsidR="00CE54A4" w:rsidRPr="000F3682">
        <w:rPr>
          <w:rFonts w:eastAsia="Arial"/>
        </w:rPr>
        <w:t>W</w:t>
      </w:r>
      <w:r w:rsidR="00266876" w:rsidRPr="000F3682">
        <w:rPr>
          <w:rFonts w:eastAsia="Arial"/>
        </w:rPr>
        <w:t>e will apply an unbiased approach by performing plasma microRNA-sequencing (</w:t>
      </w:r>
      <w:r w:rsidR="00CE54A4" w:rsidRPr="000F3682">
        <w:rPr>
          <w:rFonts w:eastAsia="Arial"/>
        </w:rPr>
        <w:t>miR-</w:t>
      </w:r>
      <w:r w:rsidR="00266876" w:rsidRPr="000F3682">
        <w:rPr>
          <w:rFonts w:eastAsia="Arial"/>
        </w:rPr>
        <w:t xml:space="preserve">seq) </w:t>
      </w:r>
      <w:r w:rsidR="00CE54A4" w:rsidRPr="000F3682">
        <w:rPr>
          <w:rFonts w:eastAsia="Arial"/>
        </w:rPr>
        <w:t xml:space="preserve">and bioinformatics analysis of these data </w:t>
      </w:r>
      <w:r w:rsidR="00266876" w:rsidRPr="000F3682">
        <w:rPr>
          <w:rFonts w:eastAsia="Arial"/>
        </w:rPr>
        <w:t>in epileptic and non-epileptic animals to a</w:t>
      </w:r>
      <w:r w:rsidR="00CE54A4" w:rsidRPr="000F3682">
        <w:rPr>
          <w:rFonts w:eastAsia="Arial"/>
        </w:rPr>
        <w:t>ssess the relation of microRNA changes with</w:t>
      </w:r>
      <w:r w:rsidR="00266876" w:rsidRPr="000F3682">
        <w:rPr>
          <w:rFonts w:eastAsia="Arial"/>
        </w:rPr>
        <w:t xml:space="preserve"> plasma protein findings and discover novel mechanis</w:t>
      </w:r>
      <w:r w:rsidR="00CE54A4" w:rsidRPr="000F3682">
        <w:rPr>
          <w:rFonts w:eastAsia="Arial"/>
        </w:rPr>
        <w:t>ms</w:t>
      </w:r>
      <w:r w:rsidR="00266876" w:rsidRPr="000F3682">
        <w:rPr>
          <w:rFonts w:eastAsia="Arial"/>
        </w:rPr>
        <w:t xml:space="preserve"> and biomarker. The microstructural imaging will </w:t>
      </w:r>
      <w:r w:rsidR="00266876" w:rsidRPr="000F3682">
        <w:rPr>
          <w:rFonts w:eastAsia="Arial"/>
        </w:rPr>
        <w:lastRenderedPageBreak/>
        <w:t xml:space="preserve">align with the molecular analyses, being tuned to detect neurodegeneration, inflammation, axonal damage, and iron depositions. As a gold-standard outcome measure we will use occurrence of spontaneous seizures, but we will </w:t>
      </w:r>
      <w:r w:rsidR="00E2676B" w:rsidRPr="000F3682">
        <w:rPr>
          <w:rFonts w:eastAsia="Arial"/>
        </w:rPr>
        <w:t xml:space="preserve">also </w:t>
      </w:r>
      <w:r w:rsidR="00266876" w:rsidRPr="000F3682">
        <w:rPr>
          <w:rFonts w:eastAsia="Arial"/>
        </w:rPr>
        <w:t>test whether pathological high-frequency oscillations (pHFOs) or repetitive HFOs and spikes (rHFOSs) will provide an earlier marker for epileptogenesis (</w:t>
      </w:r>
      <w:r w:rsidR="00266876" w:rsidRPr="000F3682">
        <w:rPr>
          <w:rFonts w:eastAsia="Arial"/>
          <w:b/>
        </w:rPr>
        <w:t>Fig. 2)</w:t>
      </w:r>
      <w:r w:rsidR="00266876" w:rsidRPr="000F3682">
        <w:rPr>
          <w:rFonts w:eastAsia="Arial"/>
        </w:rPr>
        <w:t>.</w:t>
      </w:r>
    </w:p>
    <w:p w14:paraId="6D56DA65" w14:textId="0BDC3823" w:rsidR="008D3E6E" w:rsidRPr="000F3682" w:rsidRDefault="00CB52D2" w:rsidP="006A4104">
      <w:pPr>
        <w:pStyle w:val="NoSpacing"/>
        <w:widowControl w:val="0"/>
        <w:spacing w:afterLines="20" w:after="48"/>
        <w:rPr>
          <w:rFonts w:eastAsia="Times New Roman"/>
        </w:rPr>
      </w:pPr>
      <w:r w:rsidRPr="000F3682">
        <w:t>W</w:t>
      </w:r>
      <w:r w:rsidR="008D3E6E" w:rsidRPr="000F3682">
        <w:t xml:space="preserve">e </w:t>
      </w:r>
      <w:r w:rsidRPr="000F3682">
        <w:t xml:space="preserve">will </w:t>
      </w:r>
      <w:r w:rsidR="008D3E6E" w:rsidRPr="000F3682">
        <w:t>use a standardized rat model of closed-head moderate to severe TBI. We have developed inclusion and exclusion criteria for parallel clinical investigations to permit correlative animal/human research paradigms, where pilot data obtained from animal experiments are being used to develop hypotheses for clinical investigations. We will contribute to the first preclinical epilepsy</w:t>
      </w:r>
      <w:r w:rsidR="009A50E8" w:rsidRPr="000F3682">
        <w:t xml:space="preserve"> </w:t>
      </w:r>
      <w:r w:rsidR="008D3E6E" w:rsidRPr="000F3682">
        <w:t xml:space="preserve">database managed in the </w:t>
      </w:r>
      <w:r w:rsidR="008D3E6E" w:rsidRPr="000F3682">
        <w:rPr>
          <w:i/>
        </w:rPr>
        <w:t>Informatics and Analytics Core</w:t>
      </w:r>
      <w:r w:rsidRPr="000F3682">
        <w:rPr>
          <w:i/>
        </w:rPr>
        <w:t xml:space="preserve"> (IAC)</w:t>
      </w:r>
      <w:r w:rsidR="008D3E6E" w:rsidRPr="000F3682">
        <w:rPr>
          <w:i/>
        </w:rPr>
        <w:t>,</w:t>
      </w:r>
      <w:r w:rsidR="008D3E6E" w:rsidRPr="000F3682">
        <w:t xml:space="preserve"> providing large amounts of plasma molecular, EEG, and MRI data for development of high-throughput pipeline</w:t>
      </w:r>
      <w:r w:rsidR="008D3E6E" w:rsidRPr="000F3682">
        <w:rPr>
          <w:rFonts w:eastAsia="Times New Roman"/>
          <w:spacing w:val="5"/>
        </w:rPr>
        <w:t xml:space="preserve"> methodologies for biomarker discovery. </w:t>
      </w:r>
      <w:r w:rsidR="008D3E6E" w:rsidRPr="000F3682">
        <w:rPr>
          <w:rFonts w:eastAsia="Arial"/>
        </w:rPr>
        <w:t xml:space="preserve">We will </w:t>
      </w:r>
      <w:r w:rsidR="008D3E6E" w:rsidRPr="000F3682">
        <w:rPr>
          <w:bCs/>
        </w:rPr>
        <w:t xml:space="preserve">design </w:t>
      </w:r>
      <w:r w:rsidR="00407842" w:rsidRPr="000F3682">
        <w:rPr>
          <w:bCs/>
        </w:rPr>
        <w:t xml:space="preserve">harmonized </w:t>
      </w:r>
      <w:r w:rsidR="008D3E6E" w:rsidRPr="000F3682">
        <w:rPr>
          <w:bCs/>
        </w:rPr>
        <w:t xml:space="preserve">protocols which </w:t>
      </w:r>
      <w:r w:rsidR="008D3E6E" w:rsidRPr="000F3682">
        <w:t xml:space="preserve">enhance the reproducibility of research findings </w:t>
      </w:r>
      <w:r w:rsidR="008D3E6E" w:rsidRPr="000F3682">
        <w:rPr>
          <w:color w:val="000000" w:themeColor="text1"/>
        </w:rPr>
        <w:t>through increased scientific rigor and transparency. This is achieved by</w:t>
      </w:r>
      <w:r w:rsidR="008D3E6E" w:rsidRPr="000F3682">
        <w:rPr>
          <w:rFonts w:eastAsia="Times New Roman"/>
          <w:color w:val="000000" w:themeColor="text1"/>
          <w:spacing w:val="5"/>
        </w:rPr>
        <w:t xml:space="preserve"> </w:t>
      </w:r>
      <w:r w:rsidR="008D3E6E" w:rsidRPr="000F3682">
        <w:rPr>
          <w:rFonts w:eastAsia="Arial"/>
          <w:color w:val="000000" w:themeColor="text1"/>
          <w:spacing w:val="-2"/>
        </w:rPr>
        <w:t>u</w:t>
      </w:r>
      <w:r w:rsidR="008D3E6E" w:rsidRPr="000F3682">
        <w:rPr>
          <w:rFonts w:eastAsia="Arial"/>
          <w:color w:val="000000" w:themeColor="text1"/>
          <w:spacing w:val="2"/>
        </w:rPr>
        <w:t>s</w:t>
      </w:r>
      <w:r w:rsidR="008D3E6E" w:rsidRPr="000F3682">
        <w:rPr>
          <w:rFonts w:eastAsia="Arial"/>
          <w:color w:val="000000" w:themeColor="text1"/>
          <w:spacing w:val="-9"/>
        </w:rPr>
        <w:t>i</w:t>
      </w:r>
      <w:r w:rsidR="008D3E6E" w:rsidRPr="000F3682">
        <w:rPr>
          <w:rFonts w:eastAsia="Arial"/>
          <w:color w:val="000000" w:themeColor="text1"/>
          <w:spacing w:val="3"/>
        </w:rPr>
        <w:t>n</w:t>
      </w:r>
      <w:r w:rsidR="008D3E6E" w:rsidRPr="000F3682">
        <w:rPr>
          <w:rFonts w:eastAsia="Arial"/>
          <w:color w:val="000000" w:themeColor="text1"/>
        </w:rPr>
        <w:t>g</w:t>
      </w:r>
      <w:r w:rsidR="008D3E6E" w:rsidRPr="000F3682">
        <w:rPr>
          <w:rFonts w:eastAsia="Times New Roman"/>
          <w:color w:val="000000" w:themeColor="text1"/>
          <w:spacing w:val="5"/>
        </w:rPr>
        <w:t xml:space="preserve"> </w:t>
      </w:r>
      <w:r w:rsidRPr="000F3682">
        <w:rPr>
          <w:rFonts w:eastAsia="Times New Roman"/>
          <w:color w:val="000000" w:themeColor="text1"/>
          <w:spacing w:val="5"/>
        </w:rPr>
        <w:t xml:space="preserve">the </w:t>
      </w:r>
      <w:r w:rsidR="008D3E6E" w:rsidRPr="000F3682">
        <w:rPr>
          <w:rFonts w:eastAsia="Times New Roman"/>
          <w:i/>
          <w:color w:val="000000" w:themeColor="text1"/>
          <w:spacing w:val="5"/>
        </w:rPr>
        <w:t>common data elements (</w:t>
      </w:r>
      <w:r w:rsidR="008D3E6E" w:rsidRPr="000F3682">
        <w:rPr>
          <w:rFonts w:eastAsia="Arial"/>
          <w:i/>
          <w:color w:val="000000" w:themeColor="text1"/>
          <w:spacing w:val="-6"/>
        </w:rPr>
        <w:t>C</w:t>
      </w:r>
      <w:r w:rsidR="008D3E6E" w:rsidRPr="000F3682">
        <w:rPr>
          <w:rFonts w:eastAsia="Arial"/>
          <w:i/>
          <w:color w:val="000000" w:themeColor="text1"/>
          <w:spacing w:val="-1"/>
        </w:rPr>
        <w:t>D</w:t>
      </w:r>
      <w:r w:rsidR="008D3E6E" w:rsidRPr="000F3682">
        <w:rPr>
          <w:rFonts w:eastAsia="Arial"/>
          <w:i/>
          <w:color w:val="000000" w:themeColor="text1"/>
          <w:spacing w:val="-2"/>
        </w:rPr>
        <w:t>E</w:t>
      </w:r>
      <w:r w:rsidR="008D3E6E" w:rsidRPr="000F3682">
        <w:rPr>
          <w:rFonts w:eastAsia="Arial"/>
          <w:i/>
          <w:color w:val="000000" w:themeColor="text1"/>
        </w:rPr>
        <w:t>s)</w:t>
      </w:r>
      <w:r w:rsidR="008D3E6E" w:rsidRPr="000F3682">
        <w:rPr>
          <w:rFonts w:eastAsia="Times New Roman"/>
          <w:color w:val="000000" w:themeColor="text1"/>
        </w:rPr>
        <w:t xml:space="preserve"> and guidelines </w:t>
      </w:r>
      <w:r w:rsidR="004525C5" w:rsidRPr="000F3682">
        <w:rPr>
          <w:rFonts w:eastAsia="Times New Roman"/>
          <w:color w:val="000000" w:themeColor="text1"/>
        </w:rPr>
        <w:t xml:space="preserve">recently </w:t>
      </w:r>
      <w:r w:rsidR="008D3E6E" w:rsidRPr="000F3682">
        <w:rPr>
          <w:rFonts w:eastAsia="Times New Roman"/>
          <w:color w:val="000000" w:themeColor="text1"/>
        </w:rPr>
        <w:t xml:space="preserve">developed </w:t>
      </w:r>
      <w:r w:rsidR="008D3E6E" w:rsidRPr="000F3682">
        <w:rPr>
          <w:rFonts w:eastAsia="Arial"/>
          <w:color w:val="000000" w:themeColor="text1"/>
          <w:spacing w:val="1"/>
        </w:rPr>
        <w:t>f</w:t>
      </w:r>
      <w:r w:rsidR="008D3E6E" w:rsidRPr="000F3682">
        <w:rPr>
          <w:rFonts w:eastAsia="Arial"/>
          <w:color w:val="000000" w:themeColor="text1"/>
          <w:spacing w:val="-2"/>
        </w:rPr>
        <w:t>o</w:t>
      </w:r>
      <w:r w:rsidR="008D3E6E" w:rsidRPr="000F3682">
        <w:rPr>
          <w:rFonts w:eastAsia="Arial"/>
          <w:color w:val="000000" w:themeColor="text1"/>
        </w:rPr>
        <w:t>r</w:t>
      </w:r>
      <w:r w:rsidR="008D3E6E" w:rsidRPr="000F3682">
        <w:rPr>
          <w:rFonts w:eastAsia="Times New Roman"/>
          <w:color w:val="000000" w:themeColor="text1"/>
          <w:spacing w:val="4"/>
        </w:rPr>
        <w:t xml:space="preserve"> </w:t>
      </w:r>
      <w:r w:rsidR="008D3E6E" w:rsidRPr="000F3682">
        <w:rPr>
          <w:rFonts w:eastAsia="Arial"/>
          <w:color w:val="000000" w:themeColor="text1"/>
          <w:spacing w:val="-2"/>
        </w:rPr>
        <w:t>preclinical</w:t>
      </w:r>
      <w:r w:rsidR="008D3E6E" w:rsidRPr="000F3682">
        <w:rPr>
          <w:rFonts w:eastAsia="Times New Roman"/>
          <w:color w:val="000000" w:themeColor="text1"/>
          <w:spacing w:val="5"/>
        </w:rPr>
        <w:t xml:space="preserve"> </w:t>
      </w:r>
      <w:r w:rsidR="008D3E6E" w:rsidRPr="000F3682">
        <w:rPr>
          <w:rFonts w:eastAsia="Arial"/>
          <w:color w:val="000000" w:themeColor="text1"/>
          <w:spacing w:val="-2"/>
        </w:rPr>
        <w:t>ep</w:t>
      </w:r>
      <w:r w:rsidR="008D3E6E" w:rsidRPr="000F3682">
        <w:rPr>
          <w:rFonts w:eastAsia="Arial"/>
          <w:color w:val="000000" w:themeColor="text1"/>
          <w:spacing w:val="1"/>
        </w:rPr>
        <w:t>i</w:t>
      </w:r>
      <w:r w:rsidR="008D3E6E" w:rsidRPr="000F3682">
        <w:rPr>
          <w:rFonts w:eastAsia="Arial"/>
          <w:color w:val="000000" w:themeColor="text1"/>
          <w:spacing w:val="-4"/>
        </w:rPr>
        <w:t>l</w:t>
      </w:r>
      <w:r w:rsidR="008D3E6E" w:rsidRPr="000F3682">
        <w:rPr>
          <w:rFonts w:eastAsia="Arial"/>
          <w:color w:val="000000" w:themeColor="text1"/>
          <w:spacing w:val="3"/>
        </w:rPr>
        <w:t>e</w:t>
      </w:r>
      <w:r w:rsidR="008D3E6E" w:rsidRPr="000F3682">
        <w:rPr>
          <w:rFonts w:eastAsia="Arial"/>
          <w:color w:val="000000" w:themeColor="text1"/>
          <w:spacing w:val="-2"/>
        </w:rPr>
        <w:t>ps</w:t>
      </w:r>
      <w:r w:rsidR="008D3E6E" w:rsidRPr="000F3682">
        <w:rPr>
          <w:rFonts w:eastAsia="Arial"/>
          <w:color w:val="000000" w:themeColor="text1"/>
        </w:rPr>
        <w:t>y</w:t>
      </w:r>
      <w:r w:rsidR="008D3E6E" w:rsidRPr="000F3682">
        <w:rPr>
          <w:rFonts w:eastAsia="Times New Roman"/>
          <w:color w:val="000000" w:themeColor="text1"/>
        </w:rPr>
        <w:t xml:space="preserve"> </w:t>
      </w:r>
      <w:r w:rsidR="008D3E6E" w:rsidRPr="000F3682">
        <w:rPr>
          <w:rFonts w:eastAsia="Arial"/>
          <w:color w:val="000000" w:themeColor="text1"/>
          <w:spacing w:val="3"/>
        </w:rPr>
        <w:t>a</w:t>
      </w:r>
      <w:r w:rsidR="008D3E6E" w:rsidRPr="000F3682">
        <w:rPr>
          <w:rFonts w:eastAsia="Arial"/>
          <w:color w:val="000000" w:themeColor="text1"/>
          <w:spacing w:val="-7"/>
        </w:rPr>
        <w:t>n</w:t>
      </w:r>
      <w:r w:rsidR="008D3E6E" w:rsidRPr="000F3682">
        <w:rPr>
          <w:rFonts w:eastAsia="Arial"/>
          <w:color w:val="000000" w:themeColor="text1"/>
        </w:rPr>
        <w:t>d</w:t>
      </w:r>
      <w:r w:rsidR="008D3E6E" w:rsidRPr="000F3682">
        <w:rPr>
          <w:rFonts w:eastAsia="Times New Roman"/>
          <w:color w:val="000000" w:themeColor="text1"/>
        </w:rPr>
        <w:t xml:space="preserve"> </w:t>
      </w:r>
      <w:r w:rsidR="008D3E6E" w:rsidRPr="000F3682">
        <w:rPr>
          <w:rFonts w:eastAsia="Arial"/>
          <w:color w:val="000000" w:themeColor="text1"/>
          <w:spacing w:val="-2"/>
        </w:rPr>
        <w:t>T</w:t>
      </w:r>
      <w:r w:rsidR="008D3E6E" w:rsidRPr="000F3682">
        <w:rPr>
          <w:rFonts w:eastAsia="Arial"/>
          <w:color w:val="000000" w:themeColor="text1"/>
          <w:spacing w:val="3"/>
        </w:rPr>
        <w:t>B</w:t>
      </w:r>
      <w:r w:rsidR="008D3E6E" w:rsidRPr="000F3682">
        <w:rPr>
          <w:rFonts w:eastAsia="Arial"/>
          <w:color w:val="000000" w:themeColor="text1"/>
          <w:spacing w:val="-3"/>
        </w:rPr>
        <w:t>I research</w:t>
      </w:r>
      <w:r w:rsidRPr="000F3682">
        <w:rPr>
          <w:rFonts w:eastAsia="Arial"/>
          <w:color w:val="000000" w:themeColor="text1"/>
          <w:spacing w:val="-3"/>
        </w:rPr>
        <w:t xml:space="preserve"> as template</w:t>
      </w:r>
      <w:r w:rsidR="002C3BD3" w:rsidRPr="000F3682">
        <w:rPr>
          <w:rFonts w:eastAsia="Arial"/>
          <w:color w:val="000000" w:themeColor="text1"/>
          <w:spacing w:val="-3"/>
        </w:rPr>
        <w:t>s</w:t>
      </w:r>
      <w:r w:rsidR="007C5521" w:rsidRPr="000F3682">
        <w:rPr>
          <w:rFonts w:eastAsia="Arial"/>
          <w:color w:val="000000" w:themeColor="text1"/>
          <w:spacing w:val="-3"/>
        </w:rPr>
        <w:t>,</w:t>
      </w:r>
      <w:r w:rsidRPr="000F3682">
        <w:rPr>
          <w:rFonts w:eastAsia="Arial"/>
          <w:color w:val="000000" w:themeColor="text1"/>
          <w:spacing w:val="-3"/>
        </w:rPr>
        <w:t xml:space="preserve"> </w:t>
      </w:r>
      <w:r w:rsidR="007C5521" w:rsidRPr="000F3682">
        <w:rPr>
          <w:rFonts w:eastAsia="Arial"/>
          <w:color w:val="000000" w:themeColor="text1"/>
          <w:spacing w:val="-3"/>
        </w:rPr>
        <w:t>tailored to</w:t>
      </w:r>
      <w:r w:rsidRPr="000F3682">
        <w:rPr>
          <w:rFonts w:eastAsia="Arial"/>
          <w:color w:val="000000" w:themeColor="text1"/>
          <w:spacing w:val="-3"/>
        </w:rPr>
        <w:t xml:space="preserve"> the needs of </w:t>
      </w:r>
      <w:r w:rsidR="003E07C1">
        <w:rPr>
          <w:rFonts w:eastAsia="Arial"/>
          <w:color w:val="000000" w:themeColor="text1"/>
          <w:spacing w:val="-3"/>
        </w:rPr>
        <w:t>EpiBioS4Rx</w:t>
      </w:r>
      <w:r w:rsidR="007C5521" w:rsidRPr="000F3682">
        <w:rPr>
          <w:rFonts w:eastAsia="Arial"/>
          <w:color w:val="000000" w:themeColor="text1"/>
          <w:spacing w:val="-3"/>
        </w:rPr>
        <w:t>,</w:t>
      </w:r>
      <w:r w:rsidRPr="000F3682">
        <w:rPr>
          <w:rFonts w:eastAsia="Arial"/>
          <w:color w:val="000000" w:themeColor="text1"/>
          <w:spacing w:val="-3"/>
        </w:rPr>
        <w:t xml:space="preserve"> </w:t>
      </w:r>
      <w:r w:rsidR="007C5521" w:rsidRPr="000F3682">
        <w:rPr>
          <w:rFonts w:eastAsia="Arial"/>
          <w:color w:val="000000" w:themeColor="text1"/>
          <w:spacing w:val="-3"/>
        </w:rPr>
        <w:t xml:space="preserve">harmonizing </w:t>
      </w:r>
      <w:r w:rsidR="008D3E6E" w:rsidRPr="000F3682">
        <w:rPr>
          <w:rFonts w:eastAsia="Arial"/>
          <w:color w:val="000000" w:themeColor="text1"/>
          <w:spacing w:val="-3"/>
        </w:rPr>
        <w:t>data collection,</w:t>
      </w:r>
      <w:r w:rsidR="008D3E6E" w:rsidRPr="000F3682">
        <w:rPr>
          <w:rFonts w:eastAsia="Times New Roman"/>
          <w:color w:val="000000" w:themeColor="text1"/>
          <w:spacing w:val="4"/>
        </w:rPr>
        <w:t xml:space="preserve"> </w:t>
      </w:r>
      <w:r w:rsidR="008D3E6E" w:rsidRPr="000F3682">
        <w:rPr>
          <w:rFonts w:eastAsia="Arial"/>
          <w:color w:val="000000" w:themeColor="text1"/>
          <w:spacing w:val="3"/>
        </w:rPr>
        <w:t>p</w:t>
      </w:r>
      <w:r w:rsidR="008D3E6E" w:rsidRPr="000F3682">
        <w:rPr>
          <w:rFonts w:eastAsia="Arial"/>
          <w:color w:val="000000" w:themeColor="text1"/>
          <w:spacing w:val="-8"/>
        </w:rPr>
        <w:t>r</w:t>
      </w:r>
      <w:r w:rsidR="008D3E6E" w:rsidRPr="000F3682">
        <w:rPr>
          <w:rFonts w:eastAsia="Arial"/>
          <w:color w:val="000000" w:themeColor="text1"/>
          <w:spacing w:val="3"/>
        </w:rPr>
        <w:t>o</w:t>
      </w:r>
      <w:r w:rsidR="008D3E6E" w:rsidRPr="000F3682">
        <w:rPr>
          <w:rFonts w:eastAsia="Arial"/>
          <w:color w:val="000000" w:themeColor="text1"/>
          <w:spacing w:val="-2"/>
        </w:rPr>
        <w:t>ced</w:t>
      </w:r>
      <w:r w:rsidR="008D3E6E" w:rsidRPr="000F3682">
        <w:rPr>
          <w:rFonts w:eastAsia="Arial"/>
          <w:color w:val="000000" w:themeColor="text1"/>
          <w:spacing w:val="3"/>
        </w:rPr>
        <w:t>u</w:t>
      </w:r>
      <w:r w:rsidR="008D3E6E" w:rsidRPr="000F3682">
        <w:rPr>
          <w:rFonts w:eastAsia="Arial"/>
          <w:color w:val="000000" w:themeColor="text1"/>
          <w:spacing w:val="-8"/>
        </w:rPr>
        <w:t>r</w:t>
      </w:r>
      <w:r w:rsidR="008D3E6E" w:rsidRPr="000F3682">
        <w:rPr>
          <w:rFonts w:eastAsia="Arial"/>
          <w:color w:val="000000" w:themeColor="text1"/>
          <w:spacing w:val="-2"/>
        </w:rPr>
        <w:t>e</w:t>
      </w:r>
      <w:r w:rsidR="008D3E6E" w:rsidRPr="000F3682">
        <w:rPr>
          <w:rFonts w:eastAsia="Arial"/>
          <w:color w:val="000000" w:themeColor="text1"/>
        </w:rPr>
        <w:t>s</w:t>
      </w:r>
      <w:r w:rsidR="008D3E6E" w:rsidRPr="000F3682">
        <w:rPr>
          <w:rFonts w:eastAsia="Times New Roman"/>
          <w:color w:val="000000" w:themeColor="text1"/>
        </w:rPr>
        <w:t xml:space="preserve"> applied</w:t>
      </w:r>
      <w:r w:rsidR="008D3E6E" w:rsidRPr="000F3682">
        <w:rPr>
          <w:rFonts w:eastAsia="Times New Roman"/>
          <w:color w:val="000000"/>
        </w:rPr>
        <w:t xml:space="preserve">, </w:t>
      </w:r>
      <w:r w:rsidR="008D3E6E" w:rsidRPr="000F3682">
        <w:rPr>
          <w:rFonts w:eastAsia="Arial"/>
          <w:color w:val="000000"/>
          <w:spacing w:val="-2"/>
        </w:rPr>
        <w:t>a</w:t>
      </w:r>
      <w:r w:rsidR="008D3E6E" w:rsidRPr="000F3682">
        <w:rPr>
          <w:rFonts w:eastAsia="Arial"/>
          <w:color w:val="000000"/>
          <w:spacing w:val="3"/>
        </w:rPr>
        <w:t>n</w:t>
      </w:r>
      <w:r w:rsidR="008D3E6E" w:rsidRPr="000F3682">
        <w:rPr>
          <w:rFonts w:eastAsia="Arial"/>
          <w:color w:val="000000"/>
        </w:rPr>
        <w:t>d</w:t>
      </w:r>
      <w:r w:rsidR="008D3E6E" w:rsidRPr="000F3682">
        <w:rPr>
          <w:rFonts w:eastAsia="Times New Roman"/>
          <w:color w:val="000000"/>
        </w:rPr>
        <w:t xml:space="preserve"> </w:t>
      </w:r>
      <w:r w:rsidR="008D3E6E" w:rsidRPr="000F3682">
        <w:rPr>
          <w:rFonts w:eastAsia="Arial"/>
          <w:color w:val="000000"/>
          <w:spacing w:val="-2"/>
        </w:rPr>
        <w:t>d</w:t>
      </w:r>
      <w:r w:rsidR="008D3E6E" w:rsidRPr="000F3682">
        <w:rPr>
          <w:rFonts w:eastAsia="Arial"/>
          <w:color w:val="000000"/>
          <w:spacing w:val="3"/>
        </w:rPr>
        <w:t>a</w:t>
      </w:r>
      <w:r w:rsidR="008D3E6E" w:rsidRPr="000F3682">
        <w:rPr>
          <w:rFonts w:eastAsia="Arial"/>
          <w:color w:val="000000"/>
          <w:spacing w:val="-3"/>
        </w:rPr>
        <w:t>t</w:t>
      </w:r>
      <w:r w:rsidR="008D3E6E" w:rsidRPr="000F3682">
        <w:rPr>
          <w:rFonts w:eastAsia="Arial"/>
          <w:color w:val="000000"/>
        </w:rPr>
        <w:t>a</w:t>
      </w:r>
      <w:r w:rsidR="008D3E6E" w:rsidRPr="000F3682">
        <w:rPr>
          <w:rFonts w:eastAsia="Times New Roman"/>
          <w:color w:val="000000"/>
          <w:spacing w:val="1"/>
        </w:rPr>
        <w:t xml:space="preserve"> </w:t>
      </w:r>
      <w:r w:rsidR="008D3E6E" w:rsidRPr="000F3682">
        <w:rPr>
          <w:rFonts w:eastAsia="Arial"/>
          <w:spacing w:val="-2"/>
        </w:rPr>
        <w:t>a</w:t>
      </w:r>
      <w:r w:rsidR="008D3E6E" w:rsidRPr="000F3682">
        <w:rPr>
          <w:rFonts w:eastAsia="Arial"/>
          <w:spacing w:val="3"/>
        </w:rPr>
        <w:t>n</w:t>
      </w:r>
      <w:r w:rsidR="008D3E6E" w:rsidRPr="000F3682">
        <w:rPr>
          <w:rFonts w:eastAsia="Arial"/>
          <w:spacing w:val="-2"/>
        </w:rPr>
        <w:t>a</w:t>
      </w:r>
      <w:r w:rsidR="008D3E6E" w:rsidRPr="000F3682">
        <w:rPr>
          <w:rFonts w:eastAsia="Arial"/>
          <w:spacing w:val="1"/>
        </w:rPr>
        <w:t>l</w:t>
      </w:r>
      <w:r w:rsidR="008D3E6E" w:rsidRPr="000F3682">
        <w:rPr>
          <w:rFonts w:eastAsia="Arial"/>
          <w:spacing w:val="-2"/>
        </w:rPr>
        <w:t>ys</w:t>
      </w:r>
      <w:r w:rsidR="008D3E6E" w:rsidRPr="000F3682">
        <w:rPr>
          <w:rFonts w:eastAsia="Arial"/>
          <w:spacing w:val="1"/>
        </w:rPr>
        <w:t>i</w:t>
      </w:r>
      <w:r w:rsidR="008D3E6E" w:rsidRPr="000F3682">
        <w:rPr>
          <w:rFonts w:eastAsia="Arial"/>
          <w:spacing w:val="-2"/>
        </w:rPr>
        <w:t xml:space="preserve">s. Data collected will become available </w:t>
      </w:r>
      <w:r w:rsidR="007C5521" w:rsidRPr="000F3682">
        <w:rPr>
          <w:rFonts w:eastAsia="Arial"/>
          <w:spacing w:val="-2"/>
        </w:rPr>
        <w:t xml:space="preserve">to the </w:t>
      </w:r>
      <w:r w:rsidR="008D3E6E" w:rsidRPr="000F3682">
        <w:rPr>
          <w:rFonts w:eastAsia="Arial"/>
          <w:spacing w:val="-2"/>
        </w:rPr>
        <w:t>research community from the</w:t>
      </w:r>
      <w:r w:rsidR="008D3E6E" w:rsidRPr="000F3682">
        <w:rPr>
          <w:rFonts w:eastAsia="Arial"/>
          <w:i/>
          <w:spacing w:val="-2"/>
        </w:rPr>
        <w:t xml:space="preserve"> </w:t>
      </w:r>
      <w:r w:rsidRPr="000F3682">
        <w:rPr>
          <w:bCs/>
          <w:i/>
        </w:rPr>
        <w:t>IAC</w:t>
      </w:r>
      <w:r w:rsidR="008D3E6E" w:rsidRPr="000F3682">
        <w:rPr>
          <w:rFonts w:eastAsia="Arial"/>
          <w:spacing w:val="-2"/>
        </w:rPr>
        <w:t>. This will set</w:t>
      </w:r>
      <w:r w:rsidR="008D3E6E" w:rsidRPr="000F3682">
        <w:rPr>
          <w:rFonts w:eastAsia="Times New Roman"/>
          <w:spacing w:val="23"/>
        </w:rPr>
        <w:t xml:space="preserve"> </w:t>
      </w:r>
      <w:r w:rsidR="008D3E6E" w:rsidRPr="000F3682">
        <w:rPr>
          <w:rFonts w:eastAsia="Arial"/>
          <w:spacing w:val="1"/>
        </w:rPr>
        <w:t>t</w:t>
      </w:r>
      <w:r w:rsidR="008D3E6E" w:rsidRPr="000F3682">
        <w:rPr>
          <w:rFonts w:eastAsia="Arial"/>
          <w:spacing w:val="-2"/>
        </w:rPr>
        <w:t>h</w:t>
      </w:r>
      <w:r w:rsidR="008D3E6E" w:rsidRPr="000F3682">
        <w:rPr>
          <w:rFonts w:eastAsia="Arial"/>
        </w:rPr>
        <w:t>e</w:t>
      </w:r>
      <w:r w:rsidR="008D3E6E" w:rsidRPr="000F3682">
        <w:rPr>
          <w:rFonts w:eastAsia="Times New Roman"/>
          <w:spacing w:val="17"/>
        </w:rPr>
        <w:t xml:space="preserve"> </w:t>
      </w:r>
      <w:r w:rsidR="008D3E6E" w:rsidRPr="000F3682">
        <w:rPr>
          <w:rFonts w:eastAsia="Arial"/>
          <w:spacing w:val="-2"/>
        </w:rPr>
        <w:t>s</w:t>
      </w:r>
      <w:r w:rsidR="008D3E6E" w:rsidRPr="000F3682">
        <w:rPr>
          <w:rFonts w:eastAsia="Arial"/>
          <w:spacing w:val="-3"/>
        </w:rPr>
        <w:t>t</w:t>
      </w:r>
      <w:r w:rsidR="008D3E6E" w:rsidRPr="000F3682">
        <w:rPr>
          <w:rFonts w:eastAsia="Arial"/>
          <w:spacing w:val="3"/>
        </w:rPr>
        <w:t>a</w:t>
      </w:r>
      <w:r w:rsidR="008D3E6E" w:rsidRPr="000F3682">
        <w:rPr>
          <w:rFonts w:eastAsia="Arial"/>
          <w:spacing w:val="-7"/>
        </w:rPr>
        <w:t>g</w:t>
      </w:r>
      <w:r w:rsidR="008D3E6E" w:rsidRPr="000F3682">
        <w:rPr>
          <w:rFonts w:eastAsia="Arial"/>
        </w:rPr>
        <w:t>e</w:t>
      </w:r>
      <w:r w:rsidR="008D3E6E" w:rsidRPr="000F3682">
        <w:rPr>
          <w:rFonts w:eastAsia="Times New Roman"/>
          <w:spacing w:val="24"/>
        </w:rPr>
        <w:t xml:space="preserve"> </w:t>
      </w:r>
      <w:r w:rsidR="008D3E6E" w:rsidRPr="000F3682">
        <w:rPr>
          <w:rFonts w:eastAsia="Arial"/>
          <w:spacing w:val="1"/>
        </w:rPr>
        <w:t>f</w:t>
      </w:r>
      <w:r w:rsidR="008D3E6E" w:rsidRPr="000F3682">
        <w:rPr>
          <w:rFonts w:eastAsia="Arial"/>
          <w:spacing w:val="-2"/>
        </w:rPr>
        <w:t>o</w:t>
      </w:r>
      <w:r w:rsidR="008D3E6E" w:rsidRPr="000F3682">
        <w:rPr>
          <w:rFonts w:eastAsia="Arial"/>
        </w:rPr>
        <w:t>r</w:t>
      </w:r>
      <w:r w:rsidR="008D3E6E" w:rsidRPr="000F3682">
        <w:rPr>
          <w:rFonts w:eastAsia="Times New Roman"/>
          <w:spacing w:val="14"/>
        </w:rPr>
        <w:t xml:space="preserve"> </w:t>
      </w:r>
      <w:r w:rsidR="008D3E6E" w:rsidRPr="000F3682">
        <w:rPr>
          <w:rFonts w:eastAsia="Arial"/>
          <w:spacing w:val="-2"/>
        </w:rPr>
        <w:t>da</w:t>
      </w:r>
      <w:r w:rsidR="008D3E6E" w:rsidRPr="000F3682">
        <w:rPr>
          <w:rFonts w:eastAsia="Arial"/>
          <w:spacing w:val="-3"/>
        </w:rPr>
        <w:t>t</w:t>
      </w:r>
      <w:r w:rsidR="008D3E6E" w:rsidRPr="000F3682">
        <w:rPr>
          <w:rFonts w:eastAsia="Arial"/>
          <w:spacing w:val="3"/>
        </w:rPr>
        <w:t>a</w:t>
      </w:r>
      <w:r w:rsidR="008D3E6E" w:rsidRPr="000F3682">
        <w:rPr>
          <w:rFonts w:eastAsia="Arial"/>
          <w:spacing w:val="-3"/>
        </w:rPr>
        <w:t>-</w:t>
      </w:r>
      <w:r w:rsidR="008D3E6E" w:rsidRPr="000F3682">
        <w:rPr>
          <w:rFonts w:eastAsia="Arial"/>
          <w:spacing w:val="-1"/>
        </w:rPr>
        <w:t>m</w:t>
      </w:r>
      <w:r w:rsidR="008D3E6E" w:rsidRPr="000F3682">
        <w:rPr>
          <w:rFonts w:eastAsia="Arial"/>
          <w:spacing w:val="-4"/>
        </w:rPr>
        <w:t>i</w:t>
      </w:r>
      <w:r w:rsidR="008D3E6E" w:rsidRPr="000F3682">
        <w:rPr>
          <w:rFonts w:eastAsia="Arial"/>
          <w:spacing w:val="3"/>
        </w:rPr>
        <w:t>n</w:t>
      </w:r>
      <w:r w:rsidR="008D3E6E" w:rsidRPr="000F3682">
        <w:rPr>
          <w:rFonts w:eastAsia="Arial"/>
          <w:spacing w:val="-4"/>
        </w:rPr>
        <w:t>i</w:t>
      </w:r>
      <w:r w:rsidR="008D3E6E" w:rsidRPr="000F3682">
        <w:rPr>
          <w:rFonts w:eastAsia="Arial"/>
          <w:spacing w:val="3"/>
        </w:rPr>
        <w:t>n</w:t>
      </w:r>
      <w:r w:rsidR="008D3E6E" w:rsidRPr="000F3682">
        <w:rPr>
          <w:rFonts w:eastAsia="Arial"/>
        </w:rPr>
        <w:t>g</w:t>
      </w:r>
      <w:r w:rsidR="008D3E6E" w:rsidRPr="000F3682">
        <w:rPr>
          <w:rFonts w:eastAsia="Times New Roman"/>
        </w:rPr>
        <w:t xml:space="preserve"> </w:t>
      </w:r>
      <w:r w:rsidR="008D3E6E" w:rsidRPr="000F3682">
        <w:rPr>
          <w:rFonts w:eastAsia="Arial"/>
          <w:spacing w:val="-2"/>
        </w:rPr>
        <w:t>an</w:t>
      </w:r>
      <w:r w:rsidR="008D3E6E" w:rsidRPr="000F3682">
        <w:rPr>
          <w:rFonts w:eastAsia="Arial"/>
        </w:rPr>
        <w:t>d</w:t>
      </w:r>
      <w:r w:rsidR="008D3E6E" w:rsidRPr="000F3682">
        <w:rPr>
          <w:rFonts w:eastAsia="Times New Roman"/>
          <w:spacing w:val="24"/>
        </w:rPr>
        <w:t xml:space="preserve"> </w:t>
      </w:r>
      <w:r w:rsidR="008D3E6E" w:rsidRPr="000F3682">
        <w:rPr>
          <w:rFonts w:eastAsia="Arial"/>
          <w:spacing w:val="-4"/>
        </w:rPr>
        <w:t>l</w:t>
      </w:r>
      <w:r w:rsidR="008D3E6E" w:rsidRPr="000F3682">
        <w:rPr>
          <w:rFonts w:eastAsia="Arial"/>
          <w:spacing w:val="-2"/>
        </w:rPr>
        <w:t>a</w:t>
      </w:r>
      <w:r w:rsidR="008D3E6E" w:rsidRPr="000F3682">
        <w:rPr>
          <w:rFonts w:eastAsia="Arial"/>
          <w:spacing w:val="2"/>
        </w:rPr>
        <w:t>r</w:t>
      </w:r>
      <w:r w:rsidR="008D3E6E" w:rsidRPr="000F3682">
        <w:rPr>
          <w:rFonts w:eastAsia="Arial"/>
          <w:spacing w:val="-2"/>
        </w:rPr>
        <w:t>g</w:t>
      </w:r>
      <w:r w:rsidR="008D3E6E" w:rsidRPr="000F3682">
        <w:rPr>
          <w:rFonts w:eastAsia="Arial"/>
        </w:rPr>
        <w:t>e</w:t>
      </w:r>
      <w:r w:rsidR="008D3E6E" w:rsidRPr="000F3682">
        <w:rPr>
          <w:rFonts w:eastAsia="Times New Roman"/>
          <w:spacing w:val="24"/>
        </w:rPr>
        <w:t xml:space="preserve"> </w:t>
      </w:r>
      <w:r w:rsidR="008D3E6E" w:rsidRPr="000F3682">
        <w:rPr>
          <w:rFonts w:eastAsia="Arial"/>
          <w:spacing w:val="-2"/>
        </w:rPr>
        <w:t>p</w:t>
      </w:r>
      <w:r w:rsidR="008D3E6E" w:rsidRPr="000F3682">
        <w:rPr>
          <w:rFonts w:eastAsia="Arial"/>
          <w:spacing w:val="-3"/>
        </w:rPr>
        <w:t>r</w:t>
      </w:r>
      <w:r w:rsidR="008D3E6E" w:rsidRPr="000F3682">
        <w:rPr>
          <w:rFonts w:eastAsia="Arial"/>
          <w:spacing w:val="-2"/>
        </w:rPr>
        <w:t>ec</w:t>
      </w:r>
      <w:r w:rsidR="008D3E6E" w:rsidRPr="000F3682">
        <w:rPr>
          <w:rFonts w:eastAsia="Arial"/>
          <w:spacing w:val="1"/>
        </w:rPr>
        <w:t>l</w:t>
      </w:r>
      <w:r w:rsidR="008D3E6E" w:rsidRPr="000F3682">
        <w:rPr>
          <w:rFonts w:eastAsia="Arial"/>
          <w:spacing w:val="-4"/>
        </w:rPr>
        <w:t>i</w:t>
      </w:r>
      <w:r w:rsidR="008D3E6E" w:rsidRPr="000F3682">
        <w:rPr>
          <w:rFonts w:eastAsia="Arial"/>
          <w:spacing w:val="3"/>
        </w:rPr>
        <w:t>n</w:t>
      </w:r>
      <w:r w:rsidR="008D3E6E" w:rsidRPr="000F3682">
        <w:rPr>
          <w:rFonts w:eastAsia="Arial"/>
          <w:spacing w:val="-4"/>
        </w:rPr>
        <w:t>i</w:t>
      </w:r>
      <w:r w:rsidR="008D3E6E" w:rsidRPr="000F3682">
        <w:rPr>
          <w:rFonts w:eastAsia="Arial"/>
          <w:spacing w:val="-2"/>
        </w:rPr>
        <w:t>ca</w:t>
      </w:r>
      <w:r w:rsidR="008D3E6E" w:rsidRPr="000F3682">
        <w:rPr>
          <w:rFonts w:eastAsia="Arial"/>
        </w:rPr>
        <w:t>l</w:t>
      </w:r>
      <w:r w:rsidR="008D3E6E" w:rsidRPr="000F3682">
        <w:rPr>
          <w:rFonts w:eastAsia="Times New Roman"/>
        </w:rPr>
        <w:t xml:space="preserve"> </w:t>
      </w:r>
      <w:r w:rsidR="008D3E6E" w:rsidRPr="000F3682">
        <w:rPr>
          <w:rFonts w:eastAsia="Arial"/>
          <w:spacing w:val="-6"/>
        </w:rPr>
        <w:t>m</w:t>
      </w:r>
      <w:r w:rsidR="008D3E6E" w:rsidRPr="000F3682">
        <w:rPr>
          <w:rFonts w:eastAsia="Arial"/>
          <w:spacing w:val="3"/>
        </w:rPr>
        <w:t>u</w:t>
      </w:r>
      <w:r w:rsidR="008D3E6E" w:rsidRPr="000F3682">
        <w:rPr>
          <w:rFonts w:eastAsia="Arial"/>
          <w:spacing w:val="-4"/>
        </w:rPr>
        <w:t>l</w:t>
      </w:r>
      <w:r w:rsidR="008D3E6E" w:rsidRPr="000F3682">
        <w:rPr>
          <w:rFonts w:eastAsia="Arial"/>
          <w:spacing w:val="1"/>
        </w:rPr>
        <w:t>t</w:t>
      </w:r>
      <w:r w:rsidR="008D3E6E" w:rsidRPr="000F3682">
        <w:rPr>
          <w:rFonts w:eastAsia="Arial"/>
          <w:spacing w:val="-4"/>
        </w:rPr>
        <w:t>i</w:t>
      </w:r>
      <w:r w:rsidR="008D3E6E" w:rsidRPr="000F3682">
        <w:rPr>
          <w:rFonts w:eastAsia="Arial"/>
          <w:spacing w:val="-2"/>
        </w:rPr>
        <w:t>ce</w:t>
      </w:r>
      <w:r w:rsidR="008D3E6E" w:rsidRPr="000F3682">
        <w:rPr>
          <w:rFonts w:eastAsia="Arial"/>
          <w:spacing w:val="3"/>
        </w:rPr>
        <w:t>n</w:t>
      </w:r>
      <w:r w:rsidR="008D3E6E" w:rsidRPr="000F3682">
        <w:rPr>
          <w:rFonts w:eastAsia="Arial"/>
          <w:spacing w:val="-3"/>
        </w:rPr>
        <w:t>t</w:t>
      </w:r>
      <w:r w:rsidR="008D3E6E" w:rsidRPr="000F3682">
        <w:rPr>
          <w:rFonts w:eastAsia="Arial"/>
          <w:spacing w:val="-2"/>
        </w:rPr>
        <w:t>e</w:t>
      </w:r>
      <w:r w:rsidR="008D3E6E" w:rsidRPr="000F3682">
        <w:rPr>
          <w:rFonts w:eastAsia="Arial"/>
        </w:rPr>
        <w:t>r</w:t>
      </w:r>
      <w:r w:rsidR="008D3E6E" w:rsidRPr="000F3682">
        <w:rPr>
          <w:rFonts w:eastAsia="Times New Roman"/>
        </w:rPr>
        <w:t xml:space="preserve"> </w:t>
      </w:r>
      <w:r w:rsidR="008D3E6E" w:rsidRPr="000F3682">
        <w:rPr>
          <w:rFonts w:eastAsia="Arial"/>
          <w:spacing w:val="2"/>
        </w:rPr>
        <w:t>s</w:t>
      </w:r>
      <w:r w:rsidR="008D3E6E" w:rsidRPr="000F3682">
        <w:rPr>
          <w:rFonts w:eastAsia="Arial"/>
          <w:spacing w:val="-3"/>
        </w:rPr>
        <w:t>t</w:t>
      </w:r>
      <w:r w:rsidR="008D3E6E" w:rsidRPr="000F3682">
        <w:rPr>
          <w:rFonts w:eastAsia="Arial"/>
          <w:spacing w:val="-2"/>
        </w:rPr>
        <w:t>u</w:t>
      </w:r>
      <w:r w:rsidR="008D3E6E" w:rsidRPr="000F3682">
        <w:rPr>
          <w:rFonts w:eastAsia="Arial"/>
          <w:spacing w:val="3"/>
        </w:rPr>
        <w:t>d</w:t>
      </w:r>
      <w:r w:rsidR="008D3E6E" w:rsidRPr="000F3682">
        <w:rPr>
          <w:rFonts w:eastAsia="Arial"/>
          <w:spacing w:val="-9"/>
        </w:rPr>
        <w:t>i</w:t>
      </w:r>
      <w:r w:rsidR="008D3E6E" w:rsidRPr="000F3682">
        <w:rPr>
          <w:rFonts w:eastAsia="Arial"/>
          <w:spacing w:val="3"/>
        </w:rPr>
        <w:t>e</w:t>
      </w:r>
      <w:r w:rsidR="008D3E6E" w:rsidRPr="000F3682">
        <w:rPr>
          <w:rFonts w:eastAsia="Arial"/>
        </w:rPr>
        <w:t>s</w:t>
      </w:r>
      <w:r w:rsidR="008D3E6E" w:rsidRPr="000F3682">
        <w:rPr>
          <w:rFonts w:eastAsia="Times New Roman"/>
          <w:spacing w:val="29"/>
        </w:rPr>
        <w:t xml:space="preserve"> </w:t>
      </w:r>
      <w:r w:rsidR="008D3E6E" w:rsidRPr="000F3682">
        <w:rPr>
          <w:rFonts w:eastAsia="Arial"/>
          <w:spacing w:val="-2"/>
        </w:rPr>
        <w:t>beyon</w:t>
      </w:r>
      <w:r w:rsidR="008D3E6E" w:rsidRPr="000F3682">
        <w:rPr>
          <w:rFonts w:eastAsia="Arial"/>
        </w:rPr>
        <w:t>d the</w:t>
      </w:r>
      <w:r w:rsidR="008D3E6E" w:rsidRPr="000F3682">
        <w:rPr>
          <w:rFonts w:eastAsia="Times New Roman"/>
          <w:spacing w:val="31"/>
        </w:rPr>
        <w:t xml:space="preserve"> </w:t>
      </w:r>
      <w:r w:rsidR="008D3E6E" w:rsidRPr="000F3682">
        <w:rPr>
          <w:rFonts w:eastAsia="Arial"/>
          <w:spacing w:val="-2"/>
        </w:rPr>
        <w:t>ep</w:t>
      </w:r>
      <w:r w:rsidR="008D3E6E" w:rsidRPr="000F3682">
        <w:rPr>
          <w:rFonts w:eastAsia="Arial"/>
          <w:spacing w:val="1"/>
        </w:rPr>
        <w:t>i</w:t>
      </w:r>
      <w:r w:rsidR="008D3E6E" w:rsidRPr="000F3682">
        <w:rPr>
          <w:rFonts w:eastAsia="Arial"/>
          <w:spacing w:val="-4"/>
        </w:rPr>
        <w:t>l</w:t>
      </w:r>
      <w:r w:rsidR="008D3E6E" w:rsidRPr="000F3682">
        <w:rPr>
          <w:rFonts w:eastAsia="Arial"/>
          <w:spacing w:val="-2"/>
        </w:rPr>
        <w:t>e</w:t>
      </w:r>
      <w:r w:rsidR="008D3E6E" w:rsidRPr="000F3682">
        <w:rPr>
          <w:rFonts w:eastAsia="Arial"/>
          <w:spacing w:val="3"/>
        </w:rPr>
        <w:t>p</w:t>
      </w:r>
      <w:r w:rsidR="008D3E6E" w:rsidRPr="000F3682">
        <w:rPr>
          <w:rFonts w:eastAsia="Arial"/>
          <w:spacing w:val="-2"/>
        </w:rPr>
        <w:t>s</w:t>
      </w:r>
      <w:r w:rsidR="008D3E6E" w:rsidRPr="000F3682">
        <w:rPr>
          <w:rFonts w:eastAsia="Arial"/>
        </w:rPr>
        <w:t>y</w:t>
      </w:r>
      <w:r w:rsidR="008D3E6E" w:rsidRPr="000F3682">
        <w:rPr>
          <w:rFonts w:eastAsia="Times New Roman"/>
          <w:spacing w:val="29"/>
        </w:rPr>
        <w:t xml:space="preserve"> </w:t>
      </w:r>
      <w:r w:rsidR="008D3E6E" w:rsidRPr="000F3682">
        <w:rPr>
          <w:rFonts w:eastAsia="Arial"/>
          <w:spacing w:val="6"/>
          <w:w w:val="104"/>
        </w:rPr>
        <w:t>f</w:t>
      </w:r>
      <w:r w:rsidR="008D3E6E" w:rsidRPr="000F3682">
        <w:rPr>
          <w:rFonts w:eastAsia="Arial"/>
          <w:spacing w:val="-9"/>
          <w:w w:val="105"/>
        </w:rPr>
        <w:t>i</w:t>
      </w:r>
      <w:r w:rsidR="008D3E6E" w:rsidRPr="000F3682">
        <w:rPr>
          <w:rFonts w:eastAsia="Arial"/>
          <w:spacing w:val="3"/>
          <w:w w:val="105"/>
        </w:rPr>
        <w:t>e</w:t>
      </w:r>
      <w:r w:rsidR="008D3E6E" w:rsidRPr="000F3682">
        <w:rPr>
          <w:rFonts w:eastAsia="Arial"/>
          <w:spacing w:val="-4"/>
          <w:w w:val="105"/>
        </w:rPr>
        <w:t>l</w:t>
      </w:r>
      <w:r w:rsidR="008D3E6E" w:rsidRPr="000F3682">
        <w:rPr>
          <w:rFonts w:eastAsia="Arial"/>
          <w:spacing w:val="3"/>
          <w:w w:val="105"/>
        </w:rPr>
        <w:t>d</w:t>
      </w:r>
      <w:r w:rsidR="008D3E6E" w:rsidRPr="000F3682">
        <w:rPr>
          <w:rFonts w:eastAsia="Arial"/>
          <w:w w:val="104"/>
        </w:rPr>
        <w:t>.</w:t>
      </w:r>
    </w:p>
    <w:p w14:paraId="3B863D90" w14:textId="7C7C7F7F" w:rsidR="008C6AC9" w:rsidRPr="000F3682" w:rsidRDefault="00B27A54" w:rsidP="006A4104">
      <w:pPr>
        <w:pStyle w:val="NoSpacing"/>
        <w:widowControl w:val="0"/>
        <w:spacing w:afterLines="20" w:after="48"/>
      </w:pPr>
      <w:r w:rsidRPr="000F3682">
        <w:t>Unlike in previous studies, we</w:t>
      </w:r>
      <w:r w:rsidR="008C6AC9" w:rsidRPr="000F3682">
        <w:t xml:space="preserve"> will</w:t>
      </w:r>
      <w:r w:rsidR="00FF1E19" w:rsidRPr="000F3682">
        <w:t xml:space="preserve"> </w:t>
      </w:r>
      <w:r w:rsidR="005D1597" w:rsidRPr="000F3682">
        <w:t>not expect the same biomarker to work in every subject</w:t>
      </w:r>
      <w:r w:rsidR="00BC017B" w:rsidRPr="000F3682">
        <w:t xml:space="preserve"> at a given time point</w:t>
      </w:r>
      <w:r w:rsidR="007C5521" w:rsidRPr="000F3682">
        <w:t>,</w:t>
      </w:r>
      <w:r w:rsidR="00BC017B" w:rsidRPr="000F3682">
        <w:t xml:space="preserve"> as the </w:t>
      </w:r>
      <w:r w:rsidR="008C6AC9" w:rsidRPr="000F3682">
        <w:t xml:space="preserve">location and </w:t>
      </w:r>
      <w:r w:rsidR="00BC017B" w:rsidRPr="000F3682">
        <w:t xml:space="preserve">progression of pathology </w:t>
      </w:r>
      <w:r w:rsidR="008C6AC9" w:rsidRPr="000F3682">
        <w:t>varies</w:t>
      </w:r>
      <w:r w:rsidR="00BC017B" w:rsidRPr="000F3682">
        <w:t xml:space="preserve"> from one individual to another</w:t>
      </w:r>
      <w:r w:rsidR="005D1597" w:rsidRPr="000F3682">
        <w:t xml:space="preserve">. </w:t>
      </w:r>
      <w:r w:rsidRPr="000F3682">
        <w:t>O</w:t>
      </w:r>
      <w:r w:rsidR="005D1597" w:rsidRPr="000F3682">
        <w:t xml:space="preserve">ur biomarker </w:t>
      </w:r>
      <w:r w:rsidR="00EA391A" w:rsidRPr="000F3682">
        <w:t xml:space="preserve">detection </w:t>
      </w:r>
      <w:r w:rsidR="005D1597" w:rsidRPr="000F3682">
        <w:t xml:space="preserve">strategy </w:t>
      </w:r>
      <w:r w:rsidR="00F068F9" w:rsidRPr="000F3682">
        <w:t>is novel</w:t>
      </w:r>
      <w:r w:rsidR="00BC017B" w:rsidRPr="000F3682">
        <w:t xml:space="preserve"> as</w:t>
      </w:r>
      <w:r w:rsidR="00F068F9" w:rsidRPr="000F3682">
        <w:t xml:space="preserve"> </w:t>
      </w:r>
      <w:r w:rsidR="00BC017B" w:rsidRPr="000F3682">
        <w:t xml:space="preserve">it (a) </w:t>
      </w:r>
      <w:r w:rsidR="004525C5" w:rsidRPr="000F3682">
        <w:t>takes into account</w:t>
      </w:r>
      <w:r w:rsidR="00D76D4B" w:rsidRPr="000F3682">
        <w:t xml:space="preserve"> </w:t>
      </w:r>
      <w:r w:rsidR="00FA7CE4" w:rsidRPr="000F3682">
        <w:t xml:space="preserve">the </w:t>
      </w:r>
      <w:r w:rsidR="008C6AC9" w:rsidRPr="000F3682">
        <w:t xml:space="preserve">brain network damaged </w:t>
      </w:r>
      <w:r w:rsidR="00FA7CE4" w:rsidRPr="000F3682">
        <w:t>in a given subject</w:t>
      </w:r>
      <w:r w:rsidR="00BC017B" w:rsidRPr="000F3682">
        <w:t xml:space="preserve"> and (b) applies the lesion </w:t>
      </w:r>
      <w:r w:rsidR="00A928FB" w:rsidRPr="000F3682">
        <w:t>extent</w:t>
      </w:r>
      <w:r w:rsidRPr="000F3682">
        <w:t>, severity,</w:t>
      </w:r>
      <w:r w:rsidR="008D3E6E" w:rsidRPr="000F3682">
        <w:t xml:space="preserve"> and type (inflammatory vs. no inflammation; iron vs. no iron)</w:t>
      </w:r>
      <w:r w:rsidR="00A928FB" w:rsidRPr="000F3682">
        <w:t xml:space="preserve"> </w:t>
      </w:r>
      <w:r w:rsidR="004525C5" w:rsidRPr="000F3682">
        <w:t>detected with s</w:t>
      </w:r>
      <w:r w:rsidR="00BC017B" w:rsidRPr="000F3682">
        <w:t xml:space="preserve">MRI at a given time point </w:t>
      </w:r>
      <w:r w:rsidRPr="000F3682">
        <w:t>to</w:t>
      </w:r>
      <w:r w:rsidR="0092763D" w:rsidRPr="000F3682">
        <w:t xml:space="preserve"> </w:t>
      </w:r>
      <w:r w:rsidR="0092763D" w:rsidRPr="000F3682">
        <w:rPr>
          <w:i/>
        </w:rPr>
        <w:t>stag</w:t>
      </w:r>
      <w:r w:rsidRPr="000F3682">
        <w:rPr>
          <w:i/>
        </w:rPr>
        <w:t xml:space="preserve">e </w:t>
      </w:r>
      <w:r w:rsidR="00BC017B" w:rsidRPr="000F3682">
        <w:rPr>
          <w:i/>
        </w:rPr>
        <w:t>epileptogenesis</w:t>
      </w:r>
      <w:r w:rsidR="00BC017B" w:rsidRPr="000F3682">
        <w:t xml:space="preserve"> in a given animal</w:t>
      </w:r>
      <w:r w:rsidR="00427E90" w:rsidRPr="000F3682">
        <w:t>. Consequently, biomarker analys</w:t>
      </w:r>
      <w:r w:rsidR="00895E81" w:rsidRPr="000F3682">
        <w:t>e</w:t>
      </w:r>
      <w:r w:rsidR="00427E90" w:rsidRPr="000F3682">
        <w:t xml:space="preserve">s will be done </w:t>
      </w:r>
      <w:r w:rsidR="00E2676B" w:rsidRPr="000F3682">
        <w:t xml:space="preserve">relative to </w:t>
      </w:r>
      <w:r w:rsidR="007C5521" w:rsidRPr="000F3682">
        <w:t>both</w:t>
      </w:r>
      <w:r w:rsidR="00427E90" w:rsidRPr="000F3682">
        <w:t xml:space="preserve"> time after TBI </w:t>
      </w:r>
      <w:r w:rsidR="00895E81" w:rsidRPr="000F3682">
        <w:t>and</w:t>
      </w:r>
      <w:r w:rsidR="00427E90" w:rsidRPr="000F3682">
        <w:t xml:space="preserve"> </w:t>
      </w:r>
      <w:r w:rsidR="007C5521" w:rsidRPr="000F3682">
        <w:t>to</w:t>
      </w:r>
      <w:r w:rsidR="00E2676B" w:rsidRPr="000F3682">
        <w:t xml:space="preserve"> </w:t>
      </w:r>
      <w:r w:rsidR="00427E90" w:rsidRPr="000F3682">
        <w:t xml:space="preserve">injury stage </w:t>
      </w:r>
      <w:r w:rsidRPr="000F3682">
        <w:t xml:space="preserve">in sMRI </w:t>
      </w:r>
      <w:r w:rsidR="00427E90" w:rsidRPr="000F3682">
        <w:t>(</w:t>
      </w:r>
      <w:r w:rsidR="00427E90" w:rsidRPr="000F3682">
        <w:rPr>
          <w:i/>
        </w:rPr>
        <w:t>e.g.</w:t>
      </w:r>
      <w:r w:rsidR="00427E90" w:rsidRPr="000F3682">
        <w:t xml:space="preserve">, animals with </w:t>
      </w:r>
      <w:r w:rsidR="008D3E6E" w:rsidRPr="000F3682">
        <w:t xml:space="preserve">6 </w:t>
      </w:r>
      <w:r w:rsidR="00427E90" w:rsidRPr="000F3682">
        <w:t>mm</w:t>
      </w:r>
      <w:r w:rsidR="00427E90" w:rsidRPr="000F3682">
        <w:rPr>
          <w:vertAlign w:val="superscript"/>
        </w:rPr>
        <w:t>3</w:t>
      </w:r>
      <w:r w:rsidR="00427E90" w:rsidRPr="000F3682">
        <w:t xml:space="preserve"> cortical lesion vs. 3 mm</w:t>
      </w:r>
      <w:r w:rsidR="00427E90" w:rsidRPr="000F3682">
        <w:rPr>
          <w:vertAlign w:val="superscript"/>
        </w:rPr>
        <w:t>3</w:t>
      </w:r>
      <w:r w:rsidR="00427E90" w:rsidRPr="000F3682">
        <w:t xml:space="preserve"> lesion</w:t>
      </w:r>
      <w:r w:rsidR="00407842" w:rsidRPr="000F3682">
        <w:t>)</w:t>
      </w:r>
      <w:r w:rsidR="00427E90" w:rsidRPr="000F3682">
        <w:t xml:space="preserve"> independent of post-injury time.</w:t>
      </w:r>
      <w:r w:rsidR="005D1597" w:rsidRPr="000F3682">
        <w:t xml:space="preserve"> </w:t>
      </w:r>
      <w:r w:rsidR="001A7D53" w:rsidRPr="000F3682">
        <w:t xml:space="preserve">In parallel, we </w:t>
      </w:r>
      <w:r w:rsidR="008D3E6E" w:rsidRPr="000F3682">
        <w:t xml:space="preserve">will </w:t>
      </w:r>
      <w:r w:rsidR="001A7D53" w:rsidRPr="000F3682">
        <w:t xml:space="preserve">consider </w:t>
      </w:r>
      <w:r w:rsidR="00E2676B" w:rsidRPr="000F3682">
        <w:t>a</w:t>
      </w:r>
      <w:r w:rsidR="001A7D53" w:rsidRPr="000F3682">
        <w:t xml:space="preserve"> possibility that </w:t>
      </w:r>
      <w:r w:rsidR="00946D0D" w:rsidRPr="000F3682">
        <w:t xml:space="preserve">identification of specific </w:t>
      </w:r>
      <w:r w:rsidR="001A7D53" w:rsidRPr="000F3682">
        <w:t xml:space="preserve">extratemporal damage </w:t>
      </w:r>
      <w:r w:rsidR="00946D0D" w:rsidRPr="000F3682">
        <w:t xml:space="preserve">after </w:t>
      </w:r>
      <w:r w:rsidR="001A7D53" w:rsidRPr="000F3682">
        <w:t xml:space="preserve">temporal </w:t>
      </w:r>
      <w:r w:rsidR="00CF1624" w:rsidRPr="000F3682">
        <w:t xml:space="preserve">lobe </w:t>
      </w:r>
      <w:r w:rsidR="001A7D53" w:rsidRPr="000F3682">
        <w:t xml:space="preserve">TBI </w:t>
      </w:r>
      <w:r w:rsidR="001A743B" w:rsidRPr="000F3682">
        <w:t>increases the sensitivity of</w:t>
      </w:r>
      <w:r w:rsidR="001A7D53" w:rsidRPr="000F3682">
        <w:t xml:space="preserve"> </w:t>
      </w:r>
      <w:r w:rsidR="00110F47" w:rsidRPr="000F3682">
        <w:t xml:space="preserve">a </w:t>
      </w:r>
      <w:r w:rsidR="001A7D53" w:rsidRPr="000F3682">
        <w:t xml:space="preserve">biomarker </w:t>
      </w:r>
      <w:r w:rsidR="001A743B" w:rsidRPr="000F3682">
        <w:t xml:space="preserve">panel </w:t>
      </w:r>
      <w:r w:rsidR="001A7D53" w:rsidRPr="000F3682">
        <w:t>for epi</w:t>
      </w:r>
      <w:r w:rsidR="005851CD" w:rsidRPr="000F3682">
        <w:t>le</w:t>
      </w:r>
      <w:r w:rsidR="001A7D53" w:rsidRPr="000F3682">
        <w:t>ptogenesis</w:t>
      </w:r>
      <w:r w:rsidR="001A743B" w:rsidRPr="000F3682">
        <w:t>, which is primarily composed of</w:t>
      </w:r>
      <w:r w:rsidR="00BC017B" w:rsidRPr="000F3682">
        <w:t xml:space="preserve"> </w:t>
      </w:r>
      <w:r w:rsidR="001A743B" w:rsidRPr="000F3682">
        <w:t xml:space="preserve">structural and </w:t>
      </w:r>
      <w:r w:rsidR="00BC017B" w:rsidRPr="000F3682">
        <w:t xml:space="preserve">electrophysiological </w:t>
      </w:r>
      <w:r w:rsidR="001A743B" w:rsidRPr="000F3682">
        <w:t>indicators of temporal lobe pathologies</w:t>
      </w:r>
      <w:r w:rsidR="001A7D53" w:rsidRPr="000F3682">
        <w:t>.</w:t>
      </w:r>
    </w:p>
    <w:p w14:paraId="14C234A0" w14:textId="4F342C3D" w:rsidR="00407842" w:rsidRPr="000F3682" w:rsidRDefault="000616DA" w:rsidP="006A4104">
      <w:pPr>
        <w:pStyle w:val="NoSpacing"/>
        <w:widowControl w:val="0"/>
        <w:spacing w:afterLines="20" w:after="48"/>
      </w:pPr>
      <w:r>
        <w:rPr>
          <w:noProof/>
        </w:rPr>
        <mc:AlternateContent>
          <mc:Choice Requires="wpg">
            <w:drawing>
              <wp:anchor distT="45720" distB="0" distL="91440" distR="0" simplePos="0" relativeHeight="251644416" behindDoc="0" locked="0" layoutInCell="1" allowOverlap="1" wp14:anchorId="3A886C88" wp14:editId="7ED822B7">
                <wp:simplePos x="0" y="0"/>
                <wp:positionH relativeFrom="margin">
                  <wp:align>right</wp:align>
                </wp:positionH>
                <wp:positionV relativeFrom="paragraph">
                  <wp:posOffset>358140</wp:posOffset>
                </wp:positionV>
                <wp:extent cx="2542032" cy="4425696"/>
                <wp:effectExtent l="0" t="0" r="10795" b="13335"/>
                <wp:wrapSquare wrapText="bothSides"/>
                <wp:docPr id="13" name="Group 13"/>
                <wp:cNvGraphicFramePr/>
                <a:graphic xmlns:a="http://schemas.openxmlformats.org/drawingml/2006/main">
                  <a:graphicData uri="http://schemas.microsoft.com/office/word/2010/wordprocessingGroup">
                    <wpg:wgp>
                      <wpg:cNvGrpSpPr/>
                      <wpg:grpSpPr>
                        <a:xfrm>
                          <a:off x="0" y="0"/>
                          <a:ext cx="2542032" cy="4425696"/>
                          <a:chOff x="95119" y="66670"/>
                          <a:chExt cx="2534416" cy="4422556"/>
                        </a:xfrm>
                      </wpg:grpSpPr>
                      <wps:wsp>
                        <wps:cNvPr id="11" name="Rectangle 11"/>
                        <wps:cNvSpPr/>
                        <wps:spPr>
                          <a:xfrm>
                            <a:off x="95119" y="66670"/>
                            <a:ext cx="2533910" cy="4422556"/>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 name="Group 14"/>
                        <wpg:cNvGrpSpPr/>
                        <wpg:grpSpPr>
                          <a:xfrm>
                            <a:off x="123632" y="142875"/>
                            <a:ext cx="2505903" cy="4346351"/>
                            <a:chOff x="414602" y="128063"/>
                            <a:chExt cx="2511423" cy="4385812"/>
                          </a:xfrm>
                        </wpg:grpSpPr>
                        <pic:pic xmlns:pic="http://schemas.openxmlformats.org/drawingml/2006/picture">
                          <pic:nvPicPr>
                            <pic:cNvPr id="24" name="Picture 24"/>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462440" y="128063"/>
                              <a:ext cx="2401987" cy="2143775"/>
                            </a:xfrm>
                            <a:prstGeom prst="rect">
                              <a:avLst/>
                            </a:prstGeom>
                            <a:noFill/>
                            <a:ln>
                              <a:noFill/>
                            </a:ln>
                          </pic:spPr>
                        </pic:pic>
                        <wps:wsp>
                          <wps:cNvPr id="25" name="Text Box 25"/>
                          <wps:cNvSpPr txBox="1"/>
                          <wps:spPr>
                            <a:xfrm>
                              <a:off x="414602" y="2289986"/>
                              <a:ext cx="2511423" cy="222388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8FDA75" w14:textId="77777777" w:rsidR="00050CFD" w:rsidRPr="00482E9A" w:rsidRDefault="00050CFD" w:rsidP="009C555E">
                                <w:pPr>
                                  <w:pStyle w:val="CaptionFigure"/>
                                </w:pPr>
                                <w:r w:rsidRPr="000F3682">
                                  <w:rPr>
                                    <w:b/>
                                  </w:rPr>
                                  <w:t>Figure 3</w:t>
                                </w:r>
                                <w:r w:rsidRPr="000F3682">
                                  <w:t xml:space="preserve">. Imaging of hippocampal and thalamic pathway damage and its histologic validation. Magnetization transfer ratio (MTR) and DTI from a TBI rat 6 months after lateral FPI. </w:t>
                                </w:r>
                                <w:r w:rsidRPr="000F3682">
                                  <w:rPr>
                                    <w:b/>
                                  </w:rPr>
                                  <w:t xml:space="preserve">(A) </w:t>
                                </w:r>
                                <w:r w:rsidRPr="000F3682">
                                  <w:t xml:space="preserve">MTR images </w:t>
                                </w:r>
                                <w:r w:rsidRPr="000F3682">
                                  <w:rPr>
                                    <w:i/>
                                  </w:rPr>
                                  <w:t>in vivo</w:t>
                                </w:r>
                                <w:r w:rsidRPr="000F3682">
                                  <w:t xml:space="preserve"> and </w:t>
                                </w:r>
                                <w:r w:rsidRPr="000F3682">
                                  <w:rPr>
                                    <w:b/>
                                  </w:rPr>
                                  <w:t>(B)</w:t>
                                </w:r>
                                <w:r w:rsidRPr="000F3682">
                                  <w:t xml:space="preserve"> </w:t>
                                </w:r>
                                <w:r w:rsidRPr="000F3682">
                                  <w:rPr>
                                    <w:i/>
                                  </w:rPr>
                                  <w:t>ex vivo</w:t>
                                </w:r>
                                <w:r w:rsidRPr="000F3682">
                                  <w:t xml:space="preserve">. White arrows point to damage in the ipsilateral internal capsule (IC). Myelin staining of ipsilateral </w:t>
                                </w:r>
                                <w:r w:rsidRPr="000F3682">
                                  <w:rPr>
                                    <w:b/>
                                  </w:rPr>
                                  <w:t>(C)</w:t>
                                </w:r>
                                <w:r w:rsidRPr="000F3682">
                                  <w:t xml:space="preserve"> and contralateral </w:t>
                                </w:r>
                                <w:r w:rsidRPr="000F3682">
                                  <w:rPr>
                                    <w:b/>
                                  </w:rPr>
                                  <w:t>(D)</w:t>
                                </w:r>
                                <w:r w:rsidRPr="000F3682">
                                  <w:t xml:space="preserve"> internal capsule. Black arrow indicates loss of myelinated axons in IC. DTI images of the same rat </w:t>
                                </w:r>
                                <w:r w:rsidRPr="000F3682">
                                  <w:rPr>
                                    <w:i/>
                                  </w:rPr>
                                  <w:t>in vivo</w:t>
                                </w:r>
                                <w:r w:rsidRPr="000F3682">
                                  <w:t xml:space="preserve"> </w:t>
                                </w:r>
                                <w:r w:rsidRPr="000F3682">
                                  <w:rPr>
                                    <w:b/>
                                  </w:rPr>
                                  <w:t xml:space="preserve">(E) </w:t>
                                </w:r>
                                <w:r w:rsidRPr="000F3682">
                                  <w:t xml:space="preserve">and </w:t>
                                </w:r>
                                <w:r w:rsidRPr="000F3682">
                                  <w:rPr>
                                    <w:i/>
                                  </w:rPr>
                                  <w:t>ex vivo</w:t>
                                </w:r>
                                <w:r w:rsidRPr="000F3682">
                                  <w:t xml:space="preserve"> </w:t>
                                </w:r>
                                <w:r w:rsidRPr="000F3682">
                                  <w:rPr>
                                    <w:b/>
                                  </w:rPr>
                                  <w:t>(F)</w:t>
                                </w:r>
                                <w:r w:rsidRPr="000F3682">
                                  <w:t xml:space="preserve">. White arrows indicate thinning of the fimbria ipsilaterally. Myelin staining of the fimbria ipsilaterally </w:t>
                                </w:r>
                                <w:r w:rsidRPr="000F3682">
                                  <w:rPr>
                                    <w:b/>
                                  </w:rPr>
                                  <w:t>(G)</w:t>
                                </w:r>
                                <w:r w:rsidRPr="000F3682">
                                  <w:t xml:space="preserve"> and contralaterally </w:t>
                                </w:r>
                                <w:r w:rsidRPr="000F3682">
                                  <w:rPr>
                                    <w:b/>
                                  </w:rPr>
                                  <w:t>(H)</w:t>
                                </w:r>
                                <w:r w:rsidRPr="000F3682">
                                  <w:t xml:space="preserve">. </w:t>
                                </w:r>
                                <w:r w:rsidRPr="00482E9A">
                                  <w:t xml:space="preserve">Scale bar: 1 mm. </w:t>
                                </w:r>
                              </w:p>
                              <w:p w14:paraId="46BC8D4D" w14:textId="77777777" w:rsidR="00050CFD" w:rsidRPr="00802A0F" w:rsidRDefault="00050CFD" w:rsidP="009C555E">
                                <w:pPr>
                                  <w:pStyle w:val="CaptionFigure"/>
                                  <w:rPr>
                                    <w:b/>
                                    <w:sz w:val="20"/>
                                    <w:szCs w:val="20"/>
                                  </w:rPr>
                                </w:pPr>
                              </w:p>
                              <w:p w14:paraId="4A8591CC" w14:textId="77777777" w:rsidR="00050CFD" w:rsidRPr="00402691" w:rsidRDefault="00050CFD" w:rsidP="002C3F0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A886C88" id="Group 13" o:spid="_x0000_s1062" style="position:absolute;margin-left:148.95pt;margin-top:28.2pt;width:200.15pt;height:348.5pt;z-index:251644416;mso-wrap-distance-left:7.2pt;mso-wrap-distance-top:3.6pt;mso-wrap-distance-right:0;mso-position-horizontal:right;mso-position-horizontal-relative:margin;mso-width-relative:margin;mso-height-relative:margin" coordorigin="951,666" coordsize="25344,4422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">
                <v:rect id="Rectangle 11" o:spid="_x0000_s1063" style="position:absolute;left:951;top:666;width:25339;height:442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8P8AA&#10;AADbAAAADwAAAGRycy9kb3ducmV2LnhtbERPTWvCQBC9F/wPywheim6Utkh0FRECnoRaqdchOybR&#10;zGzIrib5991Cobd5vM9Zb3uu1ZNaXzkxMJ8loEhyZyspDJy/sukSlA8oFmsnZGAgD9vN6GWNqXWd&#10;fNLzFAoVQ8SnaKAMoUm19nlJjH7mGpLIXV3LGCJsC21b7GI413qRJB+asZLYUGJD+5Ly++nBBt4u&#10;/vV7edRDEvh8Yx6y90eXGTMZ97sVqEB9+Bf/uQ82zp/D7y/xAL3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W8P8AAAADbAAAADwAAAAAAAAAAAAAAAACYAgAAZHJzL2Rvd25y&#10;ZXYueG1sUEsFBgAAAAAEAAQA9QAAAIUDAAAAAA==&#10;" filled="f" strokecolor="black [3213]" strokeweight=".25pt"/>
                <v:group id="Group 14" o:spid="_x0000_s1064" style="position:absolute;left:1236;top:1428;width:25059;height:43464" coordorigin="4146,1280" coordsize="25114,43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Picture 24" o:spid="_x0000_s1065" type="#_x0000_t75" style="position:absolute;left:4624;top:1280;width:24020;height:214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hDFlDEAAAA2wAAAA8AAABkcnMvZG93bnJldi54bWxEj09rAjEUxO8Fv0N4grea9Q9FtkYRQdiT&#10;UutBb6+b52bbzcuSRHf99o1Q6HGYmd8wy3VvG3EnH2rHCibjDARx6XTNlYLT5+51ASJEZI2NY1Lw&#10;oADr1eBlibl2HX/Q/RgrkSAcclRgYmxzKUNpyGIYu5Y4eVfnLcYkfSW1xy7BbSOnWfYmLdacFgy2&#10;tDVU/hxvVsHi8F3MfHHrLv3+ak7hi7bn2V6p0bDfvIOI1Mf/8F+70Aqmc3h+ST9Ar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hDFlDEAAAA2wAAAA8AAAAAAAAAAAAAAAAA&#10;nwIAAGRycy9kb3ducmV2LnhtbFBLBQYAAAAABAAEAPcAAACQAwAAAAA=&#10;">
                    <v:imagedata r:id="rId11" o:title=""/>
                    <v:path arrowok="t"/>
                  </v:shape>
                  <v:shape id="Text Box 25" o:spid="_x0000_s1066" type="#_x0000_t202" style="position:absolute;left:4146;top:22899;width:25114;height:22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14:paraId="418FDA75" w14:textId="77777777" w:rsidR="00050CFD" w:rsidRPr="00482E9A" w:rsidRDefault="00050CFD" w:rsidP="009C555E">
                          <w:pPr>
                            <w:pStyle w:val="CaptionFigure"/>
                          </w:pPr>
                          <w:r w:rsidRPr="000F3682">
                            <w:rPr>
                              <w:b/>
                            </w:rPr>
                            <w:t>Figure 3</w:t>
                          </w:r>
                          <w:r w:rsidRPr="000F3682">
                            <w:t xml:space="preserve">. Imaging of hippocampal and thalamic pathway damage and its histologic validation. Magnetization transfer ratio (MTR) and DTI from a TBI rat 6 months after lateral FPI. </w:t>
                          </w:r>
                          <w:r w:rsidRPr="000F3682">
                            <w:rPr>
                              <w:b/>
                            </w:rPr>
                            <w:t xml:space="preserve">(A) </w:t>
                          </w:r>
                          <w:r w:rsidRPr="000F3682">
                            <w:t xml:space="preserve">MTR images </w:t>
                          </w:r>
                          <w:r w:rsidRPr="000F3682">
                            <w:rPr>
                              <w:i/>
                            </w:rPr>
                            <w:t>in vivo</w:t>
                          </w:r>
                          <w:r w:rsidRPr="000F3682">
                            <w:t xml:space="preserve"> and </w:t>
                          </w:r>
                          <w:r w:rsidRPr="000F3682">
                            <w:rPr>
                              <w:b/>
                            </w:rPr>
                            <w:t>(B)</w:t>
                          </w:r>
                          <w:r w:rsidRPr="000F3682">
                            <w:t xml:space="preserve"> </w:t>
                          </w:r>
                          <w:r w:rsidRPr="000F3682">
                            <w:rPr>
                              <w:i/>
                            </w:rPr>
                            <w:t>ex vivo</w:t>
                          </w:r>
                          <w:r w:rsidRPr="000F3682">
                            <w:t xml:space="preserve">. White arrows point to damage in the ipsilateral internal capsule (IC). Myelin staining of ipsilateral </w:t>
                          </w:r>
                          <w:r w:rsidRPr="000F3682">
                            <w:rPr>
                              <w:b/>
                            </w:rPr>
                            <w:t>(C)</w:t>
                          </w:r>
                          <w:r w:rsidRPr="000F3682">
                            <w:t xml:space="preserve"> and contralateral </w:t>
                          </w:r>
                          <w:r w:rsidRPr="000F3682">
                            <w:rPr>
                              <w:b/>
                            </w:rPr>
                            <w:t>(D)</w:t>
                          </w:r>
                          <w:r w:rsidRPr="000F3682">
                            <w:t xml:space="preserve"> internal capsule. Black arrow indicates loss of myelinated axons in IC. DTI images of the same rat </w:t>
                          </w:r>
                          <w:r w:rsidRPr="000F3682">
                            <w:rPr>
                              <w:i/>
                            </w:rPr>
                            <w:t>in vivo</w:t>
                          </w:r>
                          <w:r w:rsidRPr="000F3682">
                            <w:t xml:space="preserve"> </w:t>
                          </w:r>
                          <w:r w:rsidRPr="000F3682">
                            <w:rPr>
                              <w:b/>
                            </w:rPr>
                            <w:t xml:space="preserve">(E) </w:t>
                          </w:r>
                          <w:r w:rsidRPr="000F3682">
                            <w:t xml:space="preserve">and </w:t>
                          </w:r>
                          <w:r w:rsidRPr="000F3682">
                            <w:rPr>
                              <w:i/>
                            </w:rPr>
                            <w:t>ex vivo</w:t>
                          </w:r>
                          <w:r w:rsidRPr="000F3682">
                            <w:t xml:space="preserve"> </w:t>
                          </w:r>
                          <w:r w:rsidRPr="000F3682">
                            <w:rPr>
                              <w:b/>
                            </w:rPr>
                            <w:t>(F)</w:t>
                          </w:r>
                          <w:r w:rsidRPr="000F3682">
                            <w:t xml:space="preserve">. White arrows indicate thinning of the fimbria ipsilaterally. Myelin staining of the fimbria ipsilaterally </w:t>
                          </w:r>
                          <w:r w:rsidRPr="000F3682">
                            <w:rPr>
                              <w:b/>
                            </w:rPr>
                            <w:t>(G)</w:t>
                          </w:r>
                          <w:r w:rsidRPr="000F3682">
                            <w:t xml:space="preserve"> and contralaterally </w:t>
                          </w:r>
                          <w:r w:rsidRPr="000F3682">
                            <w:rPr>
                              <w:b/>
                            </w:rPr>
                            <w:t>(H)</w:t>
                          </w:r>
                          <w:r w:rsidRPr="000F3682">
                            <w:t xml:space="preserve">. </w:t>
                          </w:r>
                          <w:r w:rsidRPr="00482E9A">
                            <w:t xml:space="preserve">Scale bar: 1 mm. </w:t>
                          </w:r>
                        </w:p>
                        <w:p w14:paraId="46BC8D4D" w14:textId="77777777" w:rsidR="00050CFD" w:rsidRPr="00802A0F" w:rsidRDefault="00050CFD" w:rsidP="009C555E">
                          <w:pPr>
                            <w:pStyle w:val="CaptionFigure"/>
                            <w:rPr>
                              <w:b/>
                              <w:sz w:val="20"/>
                              <w:szCs w:val="20"/>
                            </w:rPr>
                          </w:pPr>
                        </w:p>
                        <w:p w14:paraId="4A8591CC" w14:textId="77777777" w:rsidR="00050CFD" w:rsidRPr="00402691" w:rsidRDefault="00050CFD" w:rsidP="002C3F0C"/>
                      </w:txbxContent>
                    </v:textbox>
                  </v:shape>
                </v:group>
                <w10:wrap type="square" anchorx="margin"/>
              </v:group>
            </w:pict>
          </mc:Fallback>
        </mc:AlternateContent>
      </w:r>
      <w:r w:rsidR="00741469" w:rsidRPr="000F3682">
        <w:t xml:space="preserve">Most of the previous biomarker studies in TBI have focused on </w:t>
      </w:r>
      <w:r w:rsidR="005D1597" w:rsidRPr="000F3682">
        <w:t>identification and use of a single biomarker</w:t>
      </w:r>
      <w:r w:rsidR="00B27A54" w:rsidRPr="00B27A54">
        <w:fldChar w:fldCharType="begin" w:fldLock="1"/>
      </w:r>
      <w:r w:rsidR="000F3682">
        <w:instrText>ADDIN CSL_CITATION { "citationItems" : [ { "id" : "ITEM-1", "itemData" : { "DOI" : "10.1111/cns.12127", "ISSN" : "1755-5949", "PMID" : "23710877", "abstract" : "Rapid triage and decision-making in the treatment of traumatic brain injury (TBI) present challenging dilemma in \"resource poor\" environments such as the battlefield and developing areas of the world. There is an urgent need for additional tools to guide treatment of TBI. The aim of this review is to establish the possible use of diagnostic TBI biomarkers in (1) identifying diffuse and focal brain injury and (2) assess their potential for determining outcome, intracranial pressure (ICP), and responses to therapy. At present, there is insufficient literature to support a role for diagnostic biomarkers in distinguishing focal and diffuse injury or for accurate determination of raised ICP. Presently, neurofilament (NF), S100\u03b2, glial fibrillary acidic protein (GFAP), and ubiquitin carboxyl terminal hydrolase-L1 (UCH-L1) seemed to have the best potential as diagnostic biomarkers for distinguishing focal and diffuse injury, whereas C-tau, neuron-specific enolase (NSE), S100\u03b2, GFAP, and spectrin breakdown products (SBDPs) appear to be candidates for ICP reflective biomarkers. With the combinations of different pathophysiology related to each biomarker, a multibiomarker analysis seems to be effective and would likely increase diagnostic accuracy. There is limited research focusing on the differential diagnostic properties of biomarkers in TBI. This fact warrants the need for greater efforts to innovate sensitive and reliable biomarkers. We advocate awareness and inclusion of the differentiation of injury type and ICP elevation in further studies with brain injury biomarkers.", "author" : [ { "dropping-particle" : "", "family" : "Yokobori", "given" : "Shoji", "non-dropping-particle" : "", "parse-names" : false, "suffix" : "" }, { "dropping-particle" : "", "family" : "Hosein", "given" : "Khadil", "non-dropping-particle" : "", "parse-names" : false, "suffix" : "" }, { "dropping-particle" : "", "family" : "Burks", "given" : "Stephen", "non-dropping-particle" : "", "parse-names" : false, "suffix" : "" }, { "dropping-particle" : "", "family" : "Sharma", "given" : "Ishna", "non-dropping-particle" : "", "parse-names" : false, "suffix" : "" }, { "dropping-particle" : "", "family" : "Gajavelli", "given" : "Shyam", "non-dropping-particle" : "", "parse-names" : false, "suffix" : "" }, { "dropping-particle" : "", "family" : "Bullock", "given" : "Ross", "non-dropping-particle" : "", "parse-names" : false, "suffix" : "" } ], "container-title" : "CNS neuroscience &amp; therapeutics", "id" : "ITEM-1", "issue" : "8", "issued" : { "date-parts" : [ [ "2013", "8" ] ] }, "page" : "556-65", "title" : "Biomarkers for the clinical differential diagnosis in traumatic brain injury--a systematic review.", "type" : "article-journal", "volume" : "19" }, "uris" : [ "http://www.mendeley.com/documents/?uuid=ac926243-7bbf-4482-9075-fc85d88e70f3" ] } ], "mendeley" : { "formattedCitation" : "&lt;sup&gt;56&lt;/sup&gt;", "plainTextFormattedCitation" : "56", "previouslyFormattedCitation" : "&lt;sup&gt;13&lt;/sup&gt;" }, "properties" : { "noteIndex" : 0 }, "schema" : "https://github.com/citation-style-language/schema/raw/master/csl-citation.json" }</w:instrText>
      </w:r>
      <w:r w:rsidR="00B27A54" w:rsidRPr="00B27A54">
        <w:fldChar w:fldCharType="separate"/>
      </w:r>
      <w:r w:rsidR="000F3682" w:rsidRPr="000F3682">
        <w:rPr>
          <w:noProof/>
          <w:vertAlign w:val="superscript"/>
        </w:rPr>
        <w:t>56</w:t>
      </w:r>
      <w:r w:rsidR="00B27A54" w:rsidRPr="00B27A54">
        <w:fldChar w:fldCharType="end"/>
      </w:r>
      <w:r w:rsidR="005D1597" w:rsidRPr="000F3682">
        <w:t>. W</w:t>
      </w:r>
      <w:r w:rsidR="00224589" w:rsidRPr="000F3682">
        <w:t xml:space="preserve">e </w:t>
      </w:r>
      <w:r w:rsidR="00B27A54" w:rsidRPr="000F3682">
        <w:t xml:space="preserve">will </w:t>
      </w:r>
      <w:r w:rsidR="00224589" w:rsidRPr="000F3682">
        <w:t xml:space="preserve">focus </w:t>
      </w:r>
      <w:r w:rsidR="00441C66" w:rsidRPr="000F3682">
        <w:t xml:space="preserve">our search </w:t>
      </w:r>
      <w:r w:rsidR="00224589" w:rsidRPr="000F3682">
        <w:t xml:space="preserve">on </w:t>
      </w:r>
      <w:r w:rsidR="00441C66" w:rsidRPr="000F3682">
        <w:t xml:space="preserve">identification of </w:t>
      </w:r>
      <w:r w:rsidR="00441C66" w:rsidRPr="00C51DAE">
        <w:t xml:space="preserve">a </w:t>
      </w:r>
      <w:r w:rsidR="00741469" w:rsidRPr="00C51DAE">
        <w:t>combinatory biomarker</w:t>
      </w:r>
      <w:r w:rsidR="00FA7CE4" w:rsidRPr="00C51DAE">
        <w:t xml:space="preserve"> panel</w:t>
      </w:r>
      <w:r w:rsidR="005D1597" w:rsidRPr="00C51DAE">
        <w:t xml:space="preserve"> w</w:t>
      </w:r>
      <w:r w:rsidR="00FA7CE4" w:rsidRPr="00C51DAE">
        <w:t>hich</w:t>
      </w:r>
      <w:r w:rsidR="005D1597" w:rsidRPr="00C51DAE">
        <w:t xml:space="preserve"> combine</w:t>
      </w:r>
      <w:r w:rsidR="00FA7CE4" w:rsidRPr="00C51DAE">
        <w:t>s</w:t>
      </w:r>
      <w:r w:rsidR="005D1597" w:rsidRPr="00C51DAE">
        <w:t xml:space="preserve"> information </w:t>
      </w:r>
      <w:r w:rsidR="00407842" w:rsidRPr="00C51DAE">
        <w:t xml:space="preserve">related to a given pathology </w:t>
      </w:r>
      <w:r w:rsidR="005D1597" w:rsidRPr="00C51DAE">
        <w:t>from different analysis modalities</w:t>
      </w:r>
      <w:r w:rsidR="00CF1624" w:rsidRPr="00C51DAE">
        <w:t xml:space="preserve"> </w:t>
      </w:r>
      <w:r w:rsidR="00235119" w:rsidRPr="00C51DAE">
        <w:t xml:space="preserve">(e.g., combination of </w:t>
      </w:r>
      <w:r w:rsidR="00BC017B" w:rsidRPr="00C51DAE">
        <w:t xml:space="preserve">plasma and </w:t>
      </w:r>
      <w:r w:rsidR="00235119" w:rsidRPr="00C51DAE">
        <w:t xml:space="preserve">MRI </w:t>
      </w:r>
      <w:r w:rsidR="00895E81" w:rsidRPr="00C51DAE">
        <w:t>markers of</w:t>
      </w:r>
      <w:r w:rsidR="00235119" w:rsidRPr="00C51DAE">
        <w:t xml:space="preserve"> </w:t>
      </w:r>
      <w:r w:rsidR="00BC017B" w:rsidRPr="00C51DAE">
        <w:t xml:space="preserve">neurodegeneration, </w:t>
      </w:r>
      <w:r w:rsidR="00235119" w:rsidRPr="00C51DAE">
        <w:t>axonal</w:t>
      </w:r>
      <w:r w:rsidR="00BC017B" w:rsidRPr="00C51DAE">
        <w:t>/dendritic</w:t>
      </w:r>
      <w:r w:rsidR="00235119" w:rsidRPr="00C51DAE">
        <w:t xml:space="preserve"> injury</w:t>
      </w:r>
      <w:r w:rsidR="00BC017B" w:rsidRPr="00C51DAE">
        <w:t>, neuroinflammation,</w:t>
      </w:r>
      <w:r w:rsidR="00235119" w:rsidRPr="00C51DAE">
        <w:t xml:space="preserve"> and </w:t>
      </w:r>
      <w:r w:rsidR="00BC017B" w:rsidRPr="00C51DAE">
        <w:t xml:space="preserve">metabolic disturbance </w:t>
      </w:r>
      <w:r w:rsidR="00235119" w:rsidRPr="00C51DAE">
        <w:t xml:space="preserve">and </w:t>
      </w:r>
      <w:r w:rsidR="00407842" w:rsidRPr="00C51DAE">
        <w:t xml:space="preserve">concomitant </w:t>
      </w:r>
      <w:r w:rsidR="00235119" w:rsidRPr="00C51DAE">
        <w:t xml:space="preserve">occurrence of </w:t>
      </w:r>
      <w:r w:rsidR="00895E81" w:rsidRPr="00C51DAE">
        <w:t>p</w:t>
      </w:r>
      <w:r w:rsidR="00BC017B" w:rsidRPr="00C51DAE">
        <w:t>HFOs and rHFOSs</w:t>
      </w:r>
      <w:r w:rsidR="00235119" w:rsidRPr="00C51DAE">
        <w:t xml:space="preserve"> </w:t>
      </w:r>
      <w:r w:rsidR="00895E81" w:rsidRPr="00C51DAE">
        <w:t>in</w:t>
      </w:r>
      <w:r w:rsidR="00A427B0" w:rsidRPr="00C51DAE">
        <w:t xml:space="preserve"> </w:t>
      </w:r>
      <w:r w:rsidR="00562972" w:rsidRPr="00C51DAE">
        <w:t>EEG</w:t>
      </w:r>
      <w:r w:rsidR="00407842" w:rsidRPr="00C51DAE">
        <w:t>)</w:t>
      </w:r>
      <w:r w:rsidR="00235119" w:rsidRPr="00C51DAE">
        <w:t>.</w:t>
      </w:r>
    </w:p>
    <w:p w14:paraId="5ADE819D" w14:textId="62A27766" w:rsidR="00322549" w:rsidRPr="000F3682" w:rsidRDefault="00744174" w:rsidP="006A4104">
      <w:pPr>
        <w:pStyle w:val="NoSpacing"/>
        <w:widowControl w:val="0"/>
        <w:spacing w:afterLines="20" w:after="48"/>
      </w:pPr>
      <w:r w:rsidRPr="000F3682">
        <w:rPr>
          <w:i/>
        </w:rPr>
        <w:t xml:space="preserve">Project </w:t>
      </w:r>
      <w:r w:rsidR="0092763D" w:rsidRPr="000F3682">
        <w:rPr>
          <w:i/>
        </w:rPr>
        <w:t>1</w:t>
      </w:r>
      <w:r w:rsidR="0092763D" w:rsidRPr="000F3682">
        <w:t xml:space="preserve"> </w:t>
      </w:r>
      <w:r w:rsidRPr="000F3682">
        <w:t xml:space="preserve">investigators have pioneered the development and </w:t>
      </w:r>
      <w:r w:rsidR="00895E81" w:rsidRPr="000F3682">
        <w:t xml:space="preserve">long-term </w:t>
      </w:r>
      <w:r w:rsidRPr="000F3682">
        <w:t xml:space="preserve">characterization of animal models of PTE in rodents and chronic assessment of these models using multimodal in vivo approaches, and are internationally recognized for this. The PIs have extensive </w:t>
      </w:r>
      <w:r w:rsidR="00407842" w:rsidRPr="000F3682">
        <w:t xml:space="preserve">complementary </w:t>
      </w:r>
      <w:r w:rsidRPr="000F3682">
        <w:t>experience in molecular analyses, long-term video-EEG (vEEG) monitoring, and in vivo neuroimaging, which are critical methodologies in assessment of disease phenotype in epileptogenesis studies</w:t>
      </w:r>
      <w:r w:rsidR="0071455C" w:rsidRPr="0036688F">
        <w:fldChar w:fldCharType="begin" w:fldLock="1"/>
      </w:r>
      <w:r w:rsidR="000F3682">
        <w:instrText>ADDIN CSL_CITATION { "citationItems" : [ { "id" : "ITEM-1", "itemData" : { "DOI" : "10.1111/epi.12297", "ISSN" : "1528-1167 (Electronic)", "PMID" : "23909852", "abstract" : "Several preclinical proof-of-concept studies have provided evidence for positive  treatment effects on epileptogenesis. However, none of these hypothetical treatments has advanced to the clinic. The experience in other fields of neurology such as stroke, Alzheimer's disease, or amyotrophic lateral sclerosis has indicated several problems in the design of preclinical studies, which likely contribute to failures in translating the positive preclinical data to the clinic. The Working Group on \"Issues related to development of antiepileptogenic therapies\" of the International League Against Epilepsy (ILAE) and the American Epilepsy Society (AES) has considered the possible problems that arise when moving from proof-of-concept antiepileptogenesis (AEG) studies to preclinical AEG trials, and eventually to clinical AEG trials. This article summarizes the discussions and provides recommendations on how to design a preclinical AEG monotherapy trial in adult animals. We specifically address study design, animal and model selection, number of studies needed, issues related to administration of the treatment, outcome measures, statistics, and reporting. In addition, we give recommendations for future actions to advance the preclinical AEG testing.", "author" : [ { "dropping-particle" : "", "family" : "Pitkanen", "given" : "Asla", "non-dropping-particle" : "", "parse-names" : false, "suffix" : "" }, { "dropping-particle" : "", "family" : "Nehlig", "given" : "Astrid", "non-dropping-particle" : "", "parse-names" : false, "suffix" : "" }, { "dropping-particle" : "", "family" : "Brooks-Kayal", "given" : "Amy R", "non-dropping-particle" : "", "parse-names" : false, "suffix" : "" }, { "dropping-particle" : "", "family" : "Dudek", "given" : "F Edward", "non-dropping-particle" : "", "parse-names" : false, "suffix" : "" }, { "dropping-particle" : "", "family" : "Friedman", "given" : "Daniel", "non-dropping-particle" : "", "parse-names" : false, "suffix" : "" }, { "dropping-particle" : "", "family" : "Galanopoulou", "given" : "Aristea S", "non-dropping-particle" : "", "parse-names" : false, "suffix" : "" }, { "dropping-particle" : "", "family" : "Jensen", "given" : "Frances E", "non-dropping-particle" : "", "parse-names" : false, "suffix" : "" }, { "dropping-particle" : "", "family" : "Kaminski", "given" : "Rafal M", "non-dropping-particle" : "", "parse-names" : false, "suffix" : "" }, { "dropping-particle" : "", "family" : "Kapur", "given" : "Jaideep", "non-dropping-particle" : "", "parse-names" : false, "suffix" : "" }, { "dropping-particle" : "", "family" : "Klitgaard", "given" : "Henrik", "non-dropping-particle" : "", "parse-names" : false, "suffix" : "" }, { "dropping-particle" : "", "family" : "Loscher", "given" : "Wolfgang", "non-dropping-particle" : "", "parse-names" : false, "suffix" : "" }, { "dropping-particle" : "", "family" : "Mody", "given" : "Istvan", "non-dropping-particle" : "", "parse-names" : false, "suffix" : "" }, { "dropping-particle" : "", "family" : "Schmidt", "given" : "Dieter", "non-dropping-particle" : "", "parse-names" : false, "suffix" : "" } ], "container-title" : "Epilepsia", "id" : "ITEM-1", "issued" : { "date-parts" : [ [ "2013", "8" ] ] }, "language" : "eng", "page" : "35-43", "publisher-place" : "United States", "title" : "Issues related to development of antiepileptogenic therapies.", "type" : "article-journal", "volume" : "54 Suppl 4" }, "uris" : [ "http://www.mendeley.com/documents/?uuid=2c188420-8516-4bcf-b6d6-79b1edf7fb0d" ] } ], "mendeley" : { "formattedCitation" : "&lt;sup&gt;39&lt;/sup&gt;", "plainTextFormattedCitation" : "39", "previouslyFormattedCitation" : "&lt;sup&gt;14&lt;/sup&gt;" }, "properties" : { "noteIndex" : 0 }, "schema" : "https://github.com/citation-style-language/schema/raw/master/csl-citation.json" }</w:instrText>
      </w:r>
      <w:r w:rsidR="0071455C" w:rsidRPr="0036688F">
        <w:fldChar w:fldCharType="separate"/>
      </w:r>
      <w:r w:rsidR="000F3682" w:rsidRPr="000F3682">
        <w:rPr>
          <w:noProof/>
          <w:vertAlign w:val="superscript"/>
        </w:rPr>
        <w:t>39</w:t>
      </w:r>
      <w:r w:rsidR="0071455C" w:rsidRPr="0036688F">
        <w:fldChar w:fldCharType="end"/>
      </w:r>
      <w:r w:rsidRPr="000F3682">
        <w:t>. All three</w:t>
      </w:r>
      <w:r w:rsidR="005A10EF" w:rsidRPr="000F3682">
        <w:t xml:space="preserve"> involved</w:t>
      </w:r>
      <w:r w:rsidRPr="000F3682">
        <w:t xml:space="preserve"> centers have state-of-the-art imaging facilities for rodents and a proven track record </w:t>
      </w:r>
      <w:r w:rsidR="005A10EF" w:rsidRPr="000F3682">
        <w:t>demonstrated</w:t>
      </w:r>
      <w:r w:rsidRPr="000F3682">
        <w:t xml:space="preserve"> by publications</w:t>
      </w:r>
      <w:r w:rsidR="0071455C" w:rsidRPr="0036688F">
        <w:fldChar w:fldCharType="begin" w:fldLock="1"/>
      </w:r>
      <w:r w:rsidR="000F3682">
        <w:instrText>ADDIN CSL_CITATION { "citationItems" : [ { "id" : "ITEM-1", "itemData" : { "DOI" : "10.1523/JNEUROSCI.5309-08.2009", "ISSN" : "1529-2401", "PMID" : "19295168", "abstract" : "This study investigates the temporal dynamics of ictal electrical activity induced by injection of the GABA(A) receptor antagonist bicuculline, and the glutamate agonist kainic acid, into the CA3 area of hippocampus. Experiments were conducted in freely moving adult Wistar rats implanted with microelectrodes in multiple brain areas. Wide-band electrical activity (0.1-3000 Hz) was recorded, and the latency of seizure onset as well as the pattern of electrical activity were investigated for each drug. The latencies between injection and the occurrence of first epileptiform events were 3.93 +/- 2.76 (+/-STD) min for bicuculline and 6.37 +/- 7.66 min for kainic acid, suggesting the existence of powerful seizure-suppressive mechanisms in the brain. Bicuculline evoked high-amplitude rhythmic epileptiform events at the site of injection which resembled interictal EEG spikes and rapidly propagated to adjacent and remote brain areas. Kainic acid evoked a completely different pattern with a gradual increase in the amplitude of 30-80 Hz activity. Whereas there was strong temporal correlation between EEG events at the site of bicuculline injection and discharges in distant areas, much less correlation was seen with kainic acid injection. Both patterns were followed by generalized ictal EEG discharges and behavioral seizures. Our results illustrate that the same area of the brain can trigger seizures with different electrographic patterns. The knowledge of the network mechanisms underlying these two distinct electrographic patterns might be helpful in designing differential strategies for preventing seizure occurrence.", "author" : [ { "dropping-particle" : "", "family" : "Bragin", "given" : "Anatol", "non-dropping-particle" : "", "parse-names" : false, "suffix" : "" }, { "dropping-particle" : "", "family" : "Azizyan", "given" : "Avetis", "non-dropping-particle" : "", "parse-names" : false, "suffix" : "" }, { "dropping-particle" : "", "family" : "Almajano", "given" : "Joyel", "non-dropping-particle" : "", "parse-names" : false, "suffix" : "" }, { "dropping-particle" : "", "family" : "Engel", "given" : "Jerome", "non-dropping-particle" : "", "parse-names" : false, "suffix" : "" } ], "container-title" : "The Journal of neuroscience : the official journal of the Society for Neuroscience", "id" : "ITEM-1", "issue" : "11", "issued" : { "date-parts" : [ [ "2009", "3", "18" ] ] }, "page" : "3660-71", "title" : "The cause of the imbalance in the neuronal network leading to seizure activity can be predicted by the electrographic pattern of the seizure onset.", "type" : "article-journal", "volume" : "29" }, "uris" : [ "http://www.mendeley.com/documents/?uuid=c9ebca33-5539-4b87-9adb-b8b66ec4ba2b" ] }, { "id" : "ITEM-2", "itemData" : { "DOI" : "10.1089/neu.2012.2815", "ISSN" : "1557-9042", "PMID" : "23469770", "abstract" : "The present study tested a hypothesis that early identification of injury severity with quantitative magnetic resonance imaging (MRI) provides biomarkers for predicting increased seizure susceptibility and epileptogenesis after traumatic brain injury (TBI). TBI was induced by lateral fluid percussion injury (FPI) in adult rats. Quantitative T2, T1\u03c1, and diffusion were assessed with MRI at 9 days, 23 days, or 2 months post-TBI in the perilesional cortex, thalamus, and hippocampus. Seizure susceptibility was assessed at 12 months after TBI using the pentylenetetrazol seizure-susceptibility test. At 9 and 23 days post-TBI, a change in T1\u03c1 of the perilesional cortex showed the greatest predictive value for increased seizure susceptibility at 12 months post-TBI [area under the curve (AUC), 0.929 and 0.952, respectively; p&lt;0.01]. At 2 months post-TBI, Dav in the thalamus was the best of the biomarkers analyzed (AUC, 0.988; p&lt;0.05). The highest predictive value of all biomarkers was achieved by combining the measurement of Dav in the perilesional cortex and the thalamus at 2 months post-TBI (AUC, 1.000; p&lt;0.01). Our results provide proof-of-concept evidence that clinically relevant MRI biomarkers predict increased seizure susceptibility after experimental TBI.", "author" : [ { "dropping-particle" : "", "family" : "Immonen", "given" : "Riikka", "non-dropping-particle" : "", "parse-names" : false, "suffix" : "" }, { "dropping-particle" : "", "family" : "Kharatishvili", "given" : "Irina", "non-dropping-particle" : "", "parse-names" : false, "suffix" : "" }, { "dropping-particle" : "", "family" : "Gr\u00f6hn", "given" : "Olli", "non-dropping-particle" : "", "parse-names" : false, "suffix" : "" }, { "dropping-particle" : "", "family" : "Pitk\u00e4nen", "given" : "Asla", "non-dropping-particle" : "", "parse-names" : false, "suffix" : "" } ], "container-title" : "Journal of neurotrauma", "id" : "ITEM-2", "issue" : "14", "issued" : { "date-parts" : [ [ "2013", "7", "15" ] ] }, "page" : "1305-9", "title" : "MRI biomarkers for post-traumatic epileptogenesis.", "type" : "article-journal", "volume" : "30" }, "uris" : [ "http://www.mendeley.com/documents/?uuid=56da0547-9e63-4a9f-8899-4cbf9c6225e6" ] }, { "id" : "ITEM-3", "itemData" : { "DOI" : "10.1089/neu.2008.0641", "ISSN" : "0897-7151", "PMID" : "19061380", "abstract" : "Mood disturbances, including depression and anxiety disorders, are common and disabling long-term sequelae of traumatic brain injury (TBI). These psychiatric conditions have generally been considered psychosocial consequences of the trauma, but neurobiological alterations and causes have also been implicated. Using a rat model of TBI (lateral fluid-percussion injury), this longitudinal study seeks to assess anxiety and depression-like behaviors following experimental TBI. Male Wistar rats (n = 20) received a severe (approximately 3.5 atmosphere) pressure pulse directed to the right sensorimotor cortex, or sham surgery (n = 15). At 1, 3, and 6 months following injury, all rats underwent four assessments of anxiety and depression-like behaviors: exposure to an open field, elevated plus maze test, the forced swim test, and the sucrose preference test. Injured animals displayed increased anxiety-like behaviors throughout the study, as evidenced by reduced time spent (p = 0.014) and reduced entries (p &lt; 0.001) into the center area of the open field, and reduced proportion of time in the open arms of the plus maze (p = 0.015), compared to sham-injured controls. These striking changes were particularly evident 1 and 3 months after injury. No differences were observed in depression-like behaviors in the forced swim test (a measure of behavioral despair) and the sucrose preference test (a measure of anhedonia). This report provides the first evidence of persistent anxiety-like disturbances in an experimental model of TBI. This finding indicates that the common occurrence of these symptoms in human sufferers is likely to have, at least in part, a neurobiological basis. Studies in this model could provide insight into the mechanisms underlying affective disturbance in brain-injured patients.", "author" : [ { "dropping-particle" : "", "family" : "Jones", "given" : "Nigel C", "non-dropping-particle" : "", "parse-names" : false, "suffix" : "" }, { "dropping-particle" : "", "family" : "Cardamone", "given" : "Lisa", "non-dropping-particle" : "", "parse-names" : false, "suffix" : "" }, { "dropping-particle" : "", "family" : "Williams", "given" : "John P", "non-dropping-particle" : "", "parse-names" : false, "suffix" : "" }, { "dropping-particle" : "", "family" : "Salzberg", "given" : "Michael R", "non-dropping-particle" : "", "parse-names" : false, "suffix" : "" }, { "dropping-particle" : "", "family" : "Myers", "given" : "Damian", "non-dropping-particle" : "", "parse-names" : false, "suffix" : "" }, { "dropping-particle" : "", "family" : "O'Brien", "given" : "Terence J", "non-dropping-particle" : "", "parse-names" : false, "suffix" : "" } ], "container-title" : "Journal of neurotrauma", "id" : "ITEM-3", "issue" : "11", "issued" : { "date-parts" : [ [ "2008", "11" ] ] }, "page" : "1367-74", "title" : "Experimental traumatic brain injury induces a pervasive hyperanxious phenotype in rats.", "type" : "article-journal", "volume" : "25" }, "uris" : [ "http://www.mendeley.com/documents/?uuid=2bf66ae8-1587-46b1-838c-cd3ba478b2ba" ] }, { "id" : "ITEM-4", "itemData" : { "DOI" : "10.1016/j.eplepsyres.2010.03.007", "ISSN" : "1872-6844", "PMID" : "20435440", "abstract" : "Posttraumatic epilepsy is a common consequence of traumatic brain injury in humans. Major predictors for the development of posttraumatic epilepsy include the severity of injury and occurrence of cortical contusions. The effect of the size or location of the cortical lesion on the risk of epileptogenesis, however, is poorly understood. Here, we investigated the extent and location of cortical damage and its association with a lowered seizure threshold and the occurrence of spontaneous seizures in rats (n=77) that had experienced moderate or severe lateral fluid-percussion brain injury (FPBI) 12 months earlier. Spontaneous seizures were detected with video-electroencephalography monitoring and a lowered seizure threshold was determined based on a pentylenetetrazol (PTZ) test. Cortical atrophy was evaluated from thionin-stained sections using the Cavalieri estimation in four different experiments in which rats developed either spontaneous recurrent seizures (i.e., epilepsy) or a lowered seizure threshold. Our data show that damage to the cortex ipsilateral to the injury was more severe and extended more caudally in epileptic animals than in those without epilepsy (p&lt;0.05 and p&lt;0.001 for 2 independent experiments). Further, the extent of the cortical damage correlated positively with chronically increased hyperexcitability (number of spikes in PTZ test) in animals with traumatic brain injury (r=-0.54, p&lt;0.05; r=-0.72, p&lt;0.01 for 2 independent experiments). Specifically, cortical lesions located at the level of the perirhinal, entorhinal, and postrhinal cortices were associated with a lowered seizure threshold and seizures. The severity of the cortical injury did not correlate with the severity of hippocampal damage. These findings indicate that, like in humans, the severity of cortical injury correlates with epileptogenesis and epilepsy in an experimental model of posttraumatic epilepsy.", "author" : [ { "dropping-particle" : "", "family" : "Kharatishvili", "given" : "Irina", "non-dropping-particle" : "", "parse-names" : false, "suffix" : "" }, { "dropping-particle" : "", "family" : "Pitk\u00e4nen", "given" : "Asla", "non-dropping-particle" : "", "parse-names" : false, "suffix" : "" } ], "container-title" : "Epilepsy research", "id" : "ITEM-4", "issue" : "1-2", "issued" : { "date-parts" : [ [ "2010", "6" ] ] }, "page" : "47-59", "title" : "Association of the severity of cortical damage with the occurrence of spontaneous seizures and hyperexcitability in an animal model of posttraumatic epilepsy.", "type" : "article-journal", "volume" : "90" }, "uris" : [ "http://www.mendeley.com/documents/?uuid=122bd919-59e2-449e-b6e1-a85899d27f20" ] }, { "id" : "ITEM-5", "itemData" : { "DOI" : "10.1016/j.eplepsyres.2012.01.008", "ISSN" : "1872-6844", "PMID" : "22305585", "abstract" : "PURPOSE: To characterize a biomarker for epileptogenesis based on cardiac interbeat interval characteristics.\n\nMETHODS: Electrocardiograph (ECG) and electroencephalogram (EEG) signals were recorded from freely moving rats (n = 23) before status epilepticus (SE) induced by i.p. pilocarpine (PILO) injection as baseline, and on days 1, 3 and 7 after SE. We assessed several features from cardiac interbeat intervals, including linear, non-linear and frequency parameters of interbeat intervals, and power spectra of interpolated intervals during epileptogenesis. After thresholding, the altered values were applied to a non-linear classifier. The non-linear classifier divided animals into two groups; with and without epilepsy, based on all collected data.\n\nRESULTS: We found that none of the single altered parameters in cardiac activity emerged as a sole biomarker for epileptogenesis. However, the non-linear classifier distinguished animals that later developed from those and did not develop epilepsy. The non-linear classification was performed on preliminary findings from 23 animals; six did not develop epilepsy and the rest did. The average positive predictive value (precision rate) was 78%. This was calculated based on the average sensitivity and specificity, which were 80.6% and 35.2% respectively, for the 100 classification passes. We also showed that these numbers would have increased as the number of subjects increased.\n\nCONCLUSION: Changes to the brain caused by status epilepticus that lead to epileptogenesis have systemic effects, and alter cardiac activity. A non-linear classifier performed on several extracted features of cardiac interbeat intervals may be useful as a biomarker to identify animals with low and high probability of developing epilepsy after status epilepticus.", "author" : [ { "dropping-particle" : "", "family" : "Kheiri", "given" : "Farshad", "non-dropping-particle" : "", "parse-names" : false, "suffix" : "" }, { "dropping-particle" : "", "family" : "Bragin", "given" : "Anatol", "non-dropping-particle" : "", "parse-names" : false, "suffix" : "" }, { "dropping-particle" : "", "family" : "Engel", "given" : "Jerome", "non-dropping-particle" : "", "parse-names" : false, "suffix" : "" }, { "dropping-particle" : "", "family" : "Almajano", "given" : "Joel", "non-dropping-particle" : "", "parse-names" : false, "suffix" : "" }, { "dropping-particle" : "", "family" : "Winden", "given" : "Eamon", "non-dropping-particle" : "", "parse-names" : false, "suffix" : "" } ], "container-title" : "Epilepsy research", "id" : "ITEM-5", "issue" : "1-2", "issued" : { "date-parts" : [ [ "2012", "6" ] ] }, "page" : "59-66", "title" : "Non-linear classification of heart rate parameters as a biomarker for epileptogenesis.", "type" : "article-journal", "volume" : "100" }, "uris" : [ "http://www.mendeley.com/documents/?uuid=db755529-74e3-48cf-b81b-3d46e8f7b4ca" ] }, { "id" : "ITEM-6", "itemData" : { "DOI" : "10.2967/jnumed.110.078626", "ISSN" : "1535-5667", "PMID" : "21051651", "abstract" : "UNLABELLED: Traumatic brain injury (TBI) has a high incidence of long-term neurologic and neuropsychiatric morbidity. Metabolic and structural changes in rat brains were assessed after TBI using serial (18)F-FDG PET and 3-dimensional MRI in vivo.\n\nMETHODS: Rats underwent lateral fluid percussion injury (FPI; n = 16) or a sham procedure (n = 11). PET and MR images were acquired at 1 wk and at 1, 3, and 6 mo after injury. Morphologic changes were assessed using MRI-based regions of interest, and hippocampal shape changes were assessed with large-deformation high-dimensional mapping. Metabolic changes were assessed using region-of-interest analysis and statistical parametric mapping with the flexible factorial analysis. Anxiety-like behavior and learning were assessed at 1, 3, and 6 mo after injury.\n\nRESULTS: PET analyses showed widespread hypometabolism in injured rats, in particular involving the ipsilateral cortex, hippocampus, and amygdalae, present at 1 wk after FPI, most prominent at 1 mo, and then decreasing. Compared with the sham group, rats in the FPI group had decreased structural volume which progressively increased over 3-6 mo, occurring in the ipsilateral cortex, hippocampus, and ventricles after FPI (P &lt; 0.05). Large-deformation high-dimensional mapping showed evolving hippocampal shape changes across the 6 mo after FPI. Injured rats displayed increased anxiety-like behavior (P &lt; 0.05), but there were no direct correlations between the severity of the behavior abnormalities and functional or structural imaging changes.\n\nCONCLUSION: In selected brain structures, FPI induces early hypometabolism and delayed progressive atrophic changes that are dynamic and continue to evolve for months. These findings have implications for the understanding of the pathophysiology and evolution of long-term neurologic morbidity following TBI, and indicate an extended window for targeted neuroprotective interventions.", "author" : [ { "dropping-particle" : "", "family" : "Liu", "given" : "Ying R", "non-dropping-particle" : "", "parse-names" : false, "suffix" : "" }, { "dropping-particle" : "", "family" : "Cardamone", "given" : "Lisa", "non-dropping-particle" : "", "parse-names" : false, "suffix" : "" }, { "dropping-particle" : "", "family" : "Hogan", "given" : "R Edward", "non-dropping-particle" : "", "parse-names" : false, "suffix" : "" }, { "dropping-particle" : "", "family" : "Gregoire", "given" : "Marie-Claude", "non-dropping-particle" : "", "parse-names" : false, "suffix" : "" }, { "dropping-particle" : "", "family" : "Williams", "given" : "John P", "non-dropping-particle" : "", "parse-names" : false, "suffix" : "" }, { "dropping-particle" : "", "family" : "Hicks", "given" : "Rod J", "non-dropping-particle" : "", "parse-names" : false, "suffix" : "" }, { "dropping-particle" : "", "family" : "Binns", "given" : "David", "non-dropping-particle" : "", "parse-names" : false, "suffix" : "" }, { "dropping-particle" : "", "family" : "Koe", "given" : "Amelia", "non-dropping-particle" : "", "parse-names" : false, "suffix" : "" }, { "dropping-particle" : "", "family" : "Jones", "given" : "Nigel C", "non-dropping-particle" : "", "parse-names" : false, "suffix" : "" }, { "dropping-particle" : "", "family" : "Myers", "given" : "Damian E", "non-dropping-particle" : "", "parse-names" : false, "suffix" : "" }, { "dropping-particle" : "", "family" : "O'Brien", "given" : "Terence J", "non-dropping-particle" : "", "parse-names" : false, "suffix" : "" }, { "dropping-particle" : "", "family" : "Bouilleret", "given" : "Viviane", "non-dropping-particle" : "", "parse-names" : false, "suffix" : "" } ], "container-title" : "Journal of nuclear medicine : official publication, Society of Nuclear Medicine", "id" : "ITEM-6", "issue" : "11", "issued" : { "date-parts" : [ [ "2010", "11" ] ] }, "page" : "1788-95", "title" : "Progressive metabolic and structural cerebral perturbations after traumatic brain injury: an in vivo imaging study in the rat.", "type" : "article-journal", "volume" : "51" }, "uris" : [ "http://www.mendeley.com/documents/?uuid=f99bdced-e10c-4055-9bad-675602d2eafa" ] }, { "id" : "ITEM-7", "itemData" : { "DOI" : "10.1111/epi.12297", "ISSN" : "1528-1167 (Electronic)", "PMID" : "23909852", "abstract" : "Several preclinical proof-of-concept studies have provided evidence for positive  treatment effects on epileptogenesis. However, none of these hypothetical treatments has advanced to the clinic. The experience in other fields of neurology such as stroke, Alzheimer's disease, or amyotrophic lateral sclerosis has indicated several problems in the design of preclinical studies, which likely contribute to failures in translating the positive preclinical data to the clinic. The Working Group on \"Issues related to development of antiepileptogenic therapies\" of the International League Against Epilepsy (ILAE) and the American Epilepsy Society (AES) has considered the possible problems that arise when moving from proof-of-concept antiepileptogenesis (AEG) studies to preclinical AEG trials, and eventually to clinical AEG trials. This article summarizes the discussions and provides recommendations on how to design a preclinical AEG monotherapy trial in adult animals. We specifically address study design, animal and model selection, number of studies needed, issues related to administration of the treatment, outcome measures, statistics, and reporting. In addition, we give recommendations for future actions to advance the preclinical AEG testing.", "author" : [ { "dropping-particle" : "", "family" : "Pitkanen", "given" : "Asla", "non-dropping-particle" : "", "parse-names" : false, "suffix" : "" }, { "dropping-particle" : "", "family" : "Nehlig", "given" : "Astrid", "non-dropping-particle" : "", "parse-names" : false, "suffix" : "" }, { "dropping-particle" : "", "family" : "Brooks-Kayal", "given" : "Amy R", "non-dropping-particle" : "", "parse-names" : false, "suffix" : "" }, { "dropping-particle" : "", "family" : "Dudek", "given" : "F Edward", "non-dropping-particle" : "", "parse-names" : false, "suffix" : "" }, { "dropping-particle" : "", "family" : "Friedman", "given" : "Daniel", "non-dropping-particle" : "", "parse-names" : false, "suffix" : "" }, { "dropping-particle" : "", "family" : "Galanopoulou", "given" : "Aristea S", "non-dropping-particle" : "", "parse-names" : false, "suffix" : "" }, { "dropping-particle" : "", "family" : "Jensen", "given" : "Frances E", "non-dropping-particle" : "", "parse-names" : false, "suffix" : "" }, { "dropping-particle" : "", "family" : "Kaminski", "given" : "Rafal M", "non-dropping-particle" : "", "parse-names" : false, "suffix" : "" }, { "dropping-particle" : "", "family" : "Kapur", "given" : "Jaideep", "non-dropping-particle" : "", "parse-names" : false, "suffix" : "" }, { "dropping-particle" : "", "family" : "Klitgaard", "given" : "Henrik", "non-dropping-particle" : "", "parse-names" : false, "suffix" : "" }, { "dropping-particle" : "", "family" : "Loscher", "given" : "Wolfgang", "non-dropping-particle" : "", "parse-names" : false, "suffix" : "" }, { "dropping-particle" : "", "family" : "Mody", "given" : "Istvan", "non-dropping-particle" : "", "parse-names" : false, "suffix" : "" }, { "dropping-particle" : "", "family" : "Schmidt", "given" : "Dieter", "non-dropping-particle" : "", "parse-names" : false, "suffix" : "" } ], "container-title" : "Epilepsia", "id" : "ITEM-7", "issued" : { "date-parts" : [ [ "2013", "8" ] ] }, "language" : "eng", "page" : "35-43", "publisher-place" : "United States", "title" : "Issues related to development of antiepileptogenic therapies.", "type" : "article-journal", "volume" : "54 Suppl 4" }, "uris" : [ "http://www.mendeley.com/documents/?uuid=2c188420-8516-4bcf-b6d6-79b1edf7fb0d" ] }, { "id" : "ITEM-8", "itemData" : { "DOI" : "10.1111/j.1528-1167.2008.02007.x", "ISSN" : "1528-1167", "PMID" : "19187291", "abstract" : "A large number of animal models of traumatic brain injury (TBI) are already available for studies on mechanisms and experimental treatments of TBI. Immediate and early seizures have been described in many of these models with focal or mixed type (both gray and white matter damage) injury. Recent long-term video-electroencephalography (EEG) monitoring studies have demonstrated that TBI produced by lateral fluid-percussion injury in rats results in the development of late seizures, that is, epilepsy. These animals develop hippocampal alterations that are well described in status epilepticus-induced spontaneous seizure models and human posttraumatic epilepsy (PTE). In addition, these rats have damage ipsilaterally in the cortical injury site and thalamus. Although studies in the trauma field provide a large amount of information about the molecular and cellular alterations corresponding to the immediate and early phases of PTE, chronic studies relevant to the epileptogenesis phase are sparse. Moreover, despite the multiple preclinical pharmacologic and cell therapy trials, there is no information available describing whether these therapeutic approaches aimed at improving posttraumatic recovery would also affect the development of lowered seizure threshold and epilepsy. To make progress, there is an obvious need for information exchange between the trauma and epilepsy fields. In addition, the inclusion of epilepsy as an outcome measure in preclinical trials aiming at improving somatomotor and cognitive recovery after TBI would provide valuable information about possible new avenues for antiepileptogenic interventions and disease modification after TBI.", "author" : [ { "dropping-particle" : "", "family" : "Pitk\u00e4nen", "given" : "Asla", "non-dropping-particle" : "", "parse-names" : false, "suffix" : "" }, { "dropping-particle" : "", "family" : "Immonen", "given" : "Riikka J", "non-dropping-particle" : "", "parse-names" : false, "suffix" : "" }, { "dropping-particle" : "", "family" : "Gr\u00f6hn", "given" : "Olli H J", "non-dropping-particle" : "", "parse-names" : false, "suffix" : "" }, { "dropping-particle" : "", "family" : "Kharatishvili", "given" : "Irina", "non-dropping-particle" : "", "parse-names" : false, "suffix" : "" } ], "container-title" : "Epilepsia", "id" : "ITEM-8", "issued" : { "date-parts" : [ [ "2009", "2" ] ] }, "page" : "21-9", "title" : "From traumatic brain injury to posttraumatic epilepsy: what animal models tell us about the process and treatment options.", "type" : "article-journal", "volume" : "50 Suppl 2" }, "uris" : [ "http://www.mendeley.com/documents/?uuid=20c73836-b8d3-4808-ad70-20d1f329c446" ] }, { "id" : "ITEM-9", "itemData" : { "DOI" : "10.1111/epi.12223", "ISSN" : "1528-1167", "PMID" : "23718645", "abstract" : "PURPOSE: Posttraumatic epilepsy (PTE) occurs in a proportion of traumatic brain injury (TBI) cases, significantly compounding the disability, and risk of injury and death for sufferers. To date, predictive biomarkers for PTE have not been identified. This study used the lateral fluid percussion injury (LFPI) rat model of TBI to investigate whether structural, functional, and behavioral changes post-TBI relate to the later development of PTE.\n\nMETHODS: Adult male Wistar rats underwent LFPI or sham injury. Serial magnetic resonance (MR) and positron emission tomography (PET) imaging, and behavioral analyses were performed over 6 months postinjury. Rats were then implanted with recording electrodes and monitored for two consecutive weeks using video-electroencephalography (EEG) to assess for PTE. Of the LFPI rats, 52% (n = 12) displayed spontaneous recurring seizures and/or epileptic discharges on the video-EEG recordings.\n\nKEY FINDINGS: MRI volumetric and signal analysis of changes in cortex, hippocampus, thalamus, and amygdala, (18) F-fluorodeoxyglucose (FDG)-PET analysis of metabolic function, and behavioral analysis of cognitive and emotional changes, at 1 week, and 1, 3, and 6 months post-LFPI, all failed to identify significant differences on univariate analysis between the epileptic and nonepileptic groups. However, hippocampal surface shape analysis using large-deformation high-dimensional mapping identified significant changes in the ipsilateral hippocampus at 1 week postinjury relative to baseline that differed between rats that would go onto become epileptic versus those who did not. Furthermore, a multivariate logistic regression model that incorporated the 1 week, and 1 and 3 month (18) F-FDG PET parameters from the ipsilateral hippocampus was able to correctly predict the epileptic outcome in all of the LFPI cases. As such, these subtle changes in the ipsilateral hippocampus at acute phases after LFPI may be related to PTE and require further examination.\n\nSIGNIFICANCE: These findings suggest that PTE may be independent of major structural, functional, and behavioral changes induced by TBI, and suggest that more subtle abnormalities are likely involved. However, there are limitations associated with studying acquired epilepsies in animal models that must be considered when interpreting these results, in particular the failure to detect differences between the groups may be related to the limitations of properly identifying/separating the epil\u2026", "author" : [ { "dropping-particle" : "", "family" : "Shultz", "given" : "Sandy R", "non-dropping-particle" : "", "parse-names" : false, "suffix" : "" }, { "dropping-particle" : "", "family" : "Cardamone", "given" : "Lisa", "non-dropping-particle" : "", "parse-names" : false, "suffix" : "" }, { "dropping-particle" : "", "family" : "Liu", "given" : "Ying R", "non-dropping-particle" : "", "parse-names" : false, "suffix" : "" }, { "dropping-particle" : "", "family" : "Hogan", "given" : "R Edward", "non-dropping-particle" : "", "parse-names" : false, "suffix" : "" }, { "dropping-particle" : "", "family" : "Maccotta", "given" : "Luigi", "non-dropping-particle" : "", "parse-names" : false, "suffix" : "" }, { "dropping-particle" : "", "family" : "Wright", "given" : "David K", "non-dropping-particle" : "", "parse-names" : false, "suffix" : "" }, { "dropping-particle" : "", "family" : "Zheng", "given" : "Ping", "non-dropping-particle" : "", "parse-names" : false, "suffix" : "" }, { "dropping-particle" : "", "family" : "Koe", "given" : "Amelia", "non-dropping-particle" : "", "parse-names" : false, "suffix" : "" }, { "dropping-particle" : "", "family" : "Gregoire", "given" : "Marie-Claude", "non-dropping-particle" : "", "parse-names" : false, "suffix" : "" }, { "dropping-particle" : "", "family" : "Williams", "given" : "John P", "non-dropping-particle" : "", "parse-names" : false, "suffix" : "" }, { "dropping-particle" : "", "family" : "Hicks", "given" : "Rodney J", "non-dropping-particle" : "", "parse-names" : false, "suffix" : "" }, { "dropping-particle" : "", "family" : "Jones", "given" : "Nigel C", "non-dropping-particle" : "", "parse-names" : false, "suffix" : "" }, { "dropping-particle" : "", "family" : "Myers", "given" : "Damian E", "non-dropping-particle" : "", "parse-names" : false, "suffix" : "" }, { "dropping-particle" : "", "family" : "O'Brien", "given" : "Terence J", "non-dropping-particle" : "", "parse-names" : false, "suffix" : "" }, { "dropping-particle" : "", "family" : "Bouilleret", "given" : "Viviane", "non-dropping-particle" : "", "parse-names" : false, "suffix" : "" } ], "container-title" : "Epilepsia", "id" : "ITEM-9", "issue" : "7", "issued" : { "date-parts" : [ [ "2013", "7" ] ] }, "page" : "1240-50", "title" : "Can structural or functional changes following traumatic brain injury in the rat predict epileptic outcome?", "type" : "article-journal", "volume" : "54" }, "uris" : [ "http://www.mendeley.com/documents/?uuid=57e36a93-3a58-4aa5-8645-9007e115a2bb" ] }, { "id" : "ITEM-10", "itemData" : { "DOI" : "10.1007/s13311-014-0259-0", "ISSN" : "1878-7479", "PMID" : "24519238", "abstract" : "In patients being evaluated for epilepsy and in animal models of epilepsy, electrophysiological recordings are carried to capture seizures to determine the existence of epilepsy. Electroencephalography recordings from the scalp, or sometimes directly from the brain, are also used to locate brain areas where seizure begins, and in surgical treatment help plan the area for resection. As seizures are unpredictable and can occur infrequently, ictal recordings are not ideal in terms of time, cost, or risk when, for example, determining the efficacy of existing or new anti-seizure drugs, evaluating potential anti-epileptogenic interventions, or for prolonged intracerebral electrode studies. Thus, there is a need to identify and validate other electrophysiological biomarkers of epilepsy that could be used to diagnose, treat, cure, and prevent epilepsy. Electroencephalography recordings in the epileptic brain contain other interictal electrophysiological disturbances that can occur more frequently than seizures, such as interictal spikes (IIS) and sharp waves, and from invasive studies using wide bandwidth recording and small diameter electrodes, the discovery of pathological high-frequency oscillations (HFOs) and microseizures. Of IIS, HFOs, and microseizures, a significant amount of recent research has focused on HFOs in the pathophysiology of epilepsy. Results from studies in animals with epilepsy and presurgical patients have consistently found a strong association between HFOs and epileptogenic brain tissue that suggest HFOs could be a potential biomarker of epileptogenicity and epileptogenesis. Here, we discuss several aspects of HFOs, as well as IIS and microseizures, and the evidence that supports their role as biomarkers of epilepsy.", "author" : [ { "dropping-particle" : "", "family" : "Staba", "given" : "Richard J", "non-dropping-particle" : "", "parse-names" : false, "suffix" : "" }, { "dropping-particle" : "", "family" : "Stead", "given" : "Matt", "non-dropping-particle" : "", "parse-names" : false, "suffix" : "" }, { "dropping-particle" : "", "family" : "Worrell", "given" : "Gregory A", "non-dropping-particle" : "", "parse-names" : false, "suffix" : "" } ], "container-title" : "Neurotherapeutics : the journal of the American Society for Experimental NeuroTherapeutics", "id" : "ITEM-10", "issue" : "2", "issued" : { "date-parts" : [ [ "2014", "4" ] ] }, "page" : "334-46", "title" : "Electrophysiological biomarkers of epilepsy.", "type" : "article-journal", "volume" : "11" }, "uris" : [ "http://www.mendeley.com/documents/?uuid=60c91dc7-2d89-4445-939b-694f2e95ff49" ] } ], "mendeley" : { "formattedCitation" : "&lt;sup&gt;5,22,26,28,29,31,39,40,44,46&lt;/sup&gt;", "plainTextFormattedCitation" : "5,22,26,28,29,31,39,40,44,46", "previouslyFormattedCitation" : "&lt;sup&gt;10,14\u201322&lt;/sup&gt;" }, "properties" : { "noteIndex" : 0 }, "schema" : "https://github.com/citation-style-language/schema/raw/master/csl-citation.json" }</w:instrText>
      </w:r>
      <w:r w:rsidR="0071455C" w:rsidRPr="0036688F">
        <w:fldChar w:fldCharType="separate"/>
      </w:r>
      <w:r w:rsidR="000F3682" w:rsidRPr="000F3682">
        <w:rPr>
          <w:noProof/>
          <w:vertAlign w:val="superscript"/>
        </w:rPr>
        <w:t>5,22,26,28,29,31,39,40,44,46</w:t>
      </w:r>
      <w:r w:rsidR="0071455C" w:rsidRPr="0036688F">
        <w:fldChar w:fldCharType="end"/>
      </w:r>
      <w:r w:rsidRPr="000F3682">
        <w:t xml:space="preserve">. The </w:t>
      </w:r>
      <w:r w:rsidR="00960911" w:rsidRPr="000F3682">
        <w:t xml:space="preserve">investigators’ complementary expertise spans </w:t>
      </w:r>
      <w:r w:rsidRPr="000F3682">
        <w:t xml:space="preserve">the various aspects of this project (Pitkänen - modeling, functional neuroanatomy, molecular analysis; Bragin – electrophysiology; </w:t>
      </w:r>
      <w:r w:rsidR="0092763D" w:rsidRPr="000F3682">
        <w:t>O’Brien, Jones and Shultz – animal models of epilepsy and TBI, in</w:t>
      </w:r>
      <w:r w:rsidR="00447165" w:rsidRPr="000F3682">
        <w:t xml:space="preserve"> </w:t>
      </w:r>
      <w:r w:rsidR="0092763D" w:rsidRPr="000F3682">
        <w:t>vivo electrophysiology, molecular analysis, imaging; Gröhn, Harris, Johnston – imaging)</w:t>
      </w:r>
      <w:r w:rsidRPr="000F3682">
        <w:t xml:space="preserve">. O’Brien and </w:t>
      </w:r>
      <w:r w:rsidR="00F75D53">
        <w:t>Staba</w:t>
      </w:r>
      <w:r w:rsidRPr="000F3682">
        <w:t xml:space="preserve"> also work with patients, ensuring the experiments in this project have a direct translational perspective. </w:t>
      </w:r>
    </w:p>
    <w:p w14:paraId="39C610E6" w14:textId="599B0615" w:rsidR="00407842" w:rsidRPr="000F3682" w:rsidRDefault="00744174" w:rsidP="006A4104">
      <w:pPr>
        <w:pStyle w:val="NoSpacing"/>
        <w:widowControl w:val="0"/>
        <w:spacing w:afterLines="20" w:after="48"/>
      </w:pPr>
      <w:r w:rsidRPr="000F3682">
        <w:t xml:space="preserve">Consultants for </w:t>
      </w:r>
      <w:r w:rsidRPr="000F3682">
        <w:rPr>
          <w:i/>
        </w:rPr>
        <w:t>Project 1</w:t>
      </w:r>
      <w:r w:rsidRPr="000F3682">
        <w:t xml:space="preserve"> will guarantee rigor in the use of state-of-</w:t>
      </w:r>
      <w:r w:rsidR="007C56A1" w:rsidRPr="000F3682">
        <w:t>the-</w:t>
      </w:r>
      <w:r w:rsidRPr="000F3682">
        <w:t xml:space="preserve">art molecular (Henshall – microRNA; Paananen – bioinformatics) </w:t>
      </w:r>
      <w:r w:rsidRPr="000F3682">
        <w:lastRenderedPageBreak/>
        <w:t>and electrophysiologic</w:t>
      </w:r>
      <w:r w:rsidR="005A10EF" w:rsidRPr="000F3682">
        <w:t>al</w:t>
      </w:r>
      <w:r w:rsidRPr="000F3682">
        <w:t xml:space="preserve"> (</w:t>
      </w:r>
      <w:r w:rsidR="00CB52D2" w:rsidRPr="000F3682">
        <w:t xml:space="preserve">Bragin, </w:t>
      </w:r>
      <w:r w:rsidRPr="000F3682">
        <w:t>Mody) analysis protocols a</w:t>
      </w:r>
      <w:r w:rsidR="007C56A1" w:rsidRPr="000F3682">
        <w:t>s well as</w:t>
      </w:r>
      <w:r w:rsidRPr="000F3682">
        <w:t xml:space="preserve"> </w:t>
      </w:r>
      <w:r w:rsidR="00CB52D2" w:rsidRPr="000F3682">
        <w:t xml:space="preserve">critical </w:t>
      </w:r>
      <w:r w:rsidR="00A43686" w:rsidRPr="000F3682">
        <w:t xml:space="preserve">interpretation of </w:t>
      </w:r>
      <w:r w:rsidRPr="000F3682">
        <w:t>data obtained</w:t>
      </w:r>
      <w:r w:rsidR="008D3E6E" w:rsidRPr="000F3682">
        <w:t>.</w:t>
      </w:r>
    </w:p>
    <w:p w14:paraId="430B22CB" w14:textId="506CAE94" w:rsidR="00FE09A4" w:rsidRPr="000F3682" w:rsidRDefault="00407842" w:rsidP="006A4104">
      <w:pPr>
        <w:pStyle w:val="NoSpacing"/>
        <w:widowControl w:val="0"/>
        <w:spacing w:afterLines="20" w:after="48"/>
      </w:pPr>
      <w:r w:rsidRPr="000F3682">
        <w:t xml:space="preserve">We have also planned </w:t>
      </w:r>
      <w:r w:rsidRPr="000F3682">
        <w:rPr>
          <w:i/>
        </w:rPr>
        <w:t>the next steps</w:t>
      </w:r>
      <w:r w:rsidRPr="000F3682">
        <w:t xml:space="preserve">. </w:t>
      </w:r>
      <w:r w:rsidRPr="000F3682">
        <w:rPr>
          <w:rFonts w:eastAsia="Arial" w:cs="Arial"/>
        </w:rPr>
        <w:t>The fin</w:t>
      </w:r>
      <w:r w:rsidRPr="000F3682">
        <w:t xml:space="preserve">dings </w:t>
      </w:r>
      <w:r w:rsidR="007C56A1" w:rsidRPr="000F3682">
        <w:t>of the</w:t>
      </w:r>
      <w:r w:rsidRPr="000F3682">
        <w:t xml:space="preserve"> animal model will be validated in an independent rat cohort</w:t>
      </w:r>
      <w:r w:rsidR="00447165" w:rsidRPr="000F3682">
        <w:t xml:space="preserve"> in </w:t>
      </w:r>
      <w:r w:rsidR="00322549" w:rsidRPr="000F3682">
        <w:rPr>
          <w:i/>
        </w:rPr>
        <w:t>Project 2</w:t>
      </w:r>
      <w:r w:rsidR="007C56A1" w:rsidRPr="000F3682">
        <w:t xml:space="preserve"> and a human </w:t>
      </w:r>
      <w:r w:rsidRPr="000F3682">
        <w:t xml:space="preserve">clinical cohort </w:t>
      </w:r>
      <w:r w:rsidR="007C56A1" w:rsidRPr="000F3682">
        <w:t xml:space="preserve">in </w:t>
      </w:r>
      <w:r w:rsidR="007C56A1" w:rsidRPr="000F3682">
        <w:rPr>
          <w:i/>
        </w:rPr>
        <w:t>Project 3</w:t>
      </w:r>
      <w:r w:rsidRPr="000F3682">
        <w:t xml:space="preserve">, and applied in a multicenter preclinical antiepileptogenesis trial in </w:t>
      </w:r>
      <w:r w:rsidRPr="000F3682">
        <w:rPr>
          <w:i/>
        </w:rPr>
        <w:t>Project 2</w:t>
      </w:r>
      <w:r w:rsidRPr="000F3682">
        <w:t>.</w:t>
      </w:r>
      <w:r w:rsidR="00CE2ADC">
        <w:t xml:space="preserve"> </w:t>
      </w:r>
      <w:r w:rsidR="007C56A1" w:rsidRPr="000F3682">
        <w:t>Addi</w:t>
      </w:r>
      <w:r w:rsidR="007C56A1" w:rsidRPr="000F3682">
        <w:rPr>
          <w:rFonts w:cs="Arial"/>
        </w:rPr>
        <w:t xml:space="preserve">tionally, the investigators of </w:t>
      </w:r>
      <w:r w:rsidR="007C56A1" w:rsidRPr="000F3682">
        <w:rPr>
          <w:rFonts w:cs="Arial"/>
          <w:i/>
        </w:rPr>
        <w:t>Project 1</w:t>
      </w:r>
      <w:r w:rsidR="00EA50C8" w:rsidRPr="000F3682">
        <w:rPr>
          <w:rFonts w:cs="Arial"/>
        </w:rPr>
        <w:t xml:space="preserve"> </w:t>
      </w:r>
      <w:r w:rsidR="00CB52D2" w:rsidRPr="000F3682">
        <w:rPr>
          <w:rFonts w:cs="Arial"/>
        </w:rPr>
        <w:t xml:space="preserve">will </w:t>
      </w:r>
      <w:r w:rsidR="00EA50C8" w:rsidRPr="000F3682">
        <w:rPr>
          <w:rFonts w:cs="Arial"/>
        </w:rPr>
        <w:t xml:space="preserve">work together with the </w:t>
      </w:r>
      <w:r w:rsidR="00EA50C8" w:rsidRPr="000F3682">
        <w:rPr>
          <w:rFonts w:cs="Arial"/>
          <w:i/>
        </w:rPr>
        <w:t>Public Engagement Core</w:t>
      </w:r>
      <w:r w:rsidR="00EA50C8" w:rsidRPr="000F3682">
        <w:rPr>
          <w:rFonts w:cs="Arial"/>
        </w:rPr>
        <w:t xml:space="preserve"> to anticipate the subjective, ethical, and social consequences for </w:t>
      </w:r>
      <w:r w:rsidR="007C56A1" w:rsidRPr="000F3682">
        <w:rPr>
          <w:rFonts w:cs="Arial"/>
        </w:rPr>
        <w:t xml:space="preserve">subjects </w:t>
      </w:r>
      <w:r w:rsidR="002A05E4" w:rsidRPr="000F3682">
        <w:rPr>
          <w:rFonts w:cs="Arial"/>
        </w:rPr>
        <w:t>being</w:t>
      </w:r>
      <w:r w:rsidR="00EA50C8" w:rsidRPr="000F3682">
        <w:rPr>
          <w:rFonts w:cs="Arial"/>
        </w:rPr>
        <w:t xml:space="preserve"> informed </w:t>
      </w:r>
      <w:r w:rsidR="002A05E4" w:rsidRPr="000F3682">
        <w:rPr>
          <w:rFonts w:cs="Arial"/>
        </w:rPr>
        <w:t xml:space="preserve">of </w:t>
      </w:r>
      <w:r w:rsidR="007C56A1" w:rsidRPr="000F3682">
        <w:rPr>
          <w:rFonts w:cs="Arial"/>
        </w:rPr>
        <w:t>the</w:t>
      </w:r>
      <w:r w:rsidR="00EA50C8" w:rsidRPr="000F3682">
        <w:rPr>
          <w:rFonts w:cs="Arial"/>
        </w:rPr>
        <w:t xml:space="preserve"> risk of epileptogenesis after TBI</w:t>
      </w:r>
      <w:r w:rsidR="002A05E4" w:rsidRPr="000F3682">
        <w:rPr>
          <w:rFonts w:cs="Arial"/>
        </w:rPr>
        <w:t xml:space="preserve"> based on biomarker analysis</w:t>
      </w:r>
      <w:r w:rsidR="00EA50C8" w:rsidRPr="000F3682">
        <w:rPr>
          <w:rFonts w:cs="Arial"/>
        </w:rPr>
        <w:t>.</w:t>
      </w:r>
      <w:r w:rsidR="00FE09A4" w:rsidRPr="000F3682">
        <w:t xml:space="preserve"> </w:t>
      </w:r>
    </w:p>
    <w:p w14:paraId="372EBE85" w14:textId="7F85BA02" w:rsidR="00B84889" w:rsidRPr="000F3682" w:rsidRDefault="00B84889" w:rsidP="006A4104">
      <w:pPr>
        <w:pStyle w:val="NoSpacing"/>
        <w:widowControl w:val="0"/>
        <w:spacing w:afterLines="20" w:after="48"/>
      </w:pPr>
      <w:r>
        <w:rPr>
          <w:rStyle w:val="Heading1Char"/>
        </w:rPr>
        <w:t xml:space="preserve">3. </w:t>
      </w:r>
      <w:r w:rsidR="00993A2D" w:rsidRPr="002863FC">
        <w:rPr>
          <w:rStyle w:val="Heading1Char"/>
        </w:rPr>
        <w:t>Approach</w:t>
      </w:r>
    </w:p>
    <w:p w14:paraId="7DD8395F" w14:textId="2B4528C0" w:rsidR="00557CEE" w:rsidRPr="000F3682" w:rsidRDefault="00F307C2" w:rsidP="006A4104">
      <w:pPr>
        <w:pStyle w:val="NoSpacing"/>
        <w:widowControl w:val="0"/>
        <w:spacing w:afterLines="20" w:after="48"/>
        <w:rPr>
          <w:rFonts w:eastAsia="Times New Roman" w:cs="Arial"/>
          <w:noProof/>
        </w:rPr>
      </w:pPr>
      <w:r>
        <w:rPr>
          <w:b/>
          <w:bCs/>
          <w:noProof/>
        </w:rPr>
        <mc:AlternateContent>
          <mc:Choice Requires="wpg">
            <w:drawing>
              <wp:anchor distT="0" distB="0" distL="45720" distR="0" simplePos="0" relativeHeight="251650560" behindDoc="0" locked="0" layoutInCell="1" allowOverlap="0" wp14:anchorId="6333F84D" wp14:editId="45DD021E">
                <wp:simplePos x="0" y="0"/>
                <wp:positionH relativeFrom="margin">
                  <wp:posOffset>4152900</wp:posOffset>
                </wp:positionH>
                <wp:positionV relativeFrom="margin">
                  <wp:posOffset>-85725</wp:posOffset>
                </wp:positionV>
                <wp:extent cx="2679192" cy="4873752"/>
                <wp:effectExtent l="0" t="0" r="26035" b="3175"/>
                <wp:wrapSquare wrapText="bothSides"/>
                <wp:docPr id="21" name="Group 21"/>
                <wp:cNvGraphicFramePr/>
                <a:graphic xmlns:a="http://schemas.openxmlformats.org/drawingml/2006/main">
                  <a:graphicData uri="http://schemas.microsoft.com/office/word/2010/wordprocessingGroup">
                    <wpg:wgp>
                      <wpg:cNvGrpSpPr/>
                      <wpg:grpSpPr>
                        <a:xfrm>
                          <a:off x="0" y="0"/>
                          <a:ext cx="2679192" cy="4873752"/>
                          <a:chOff x="19054" y="-75602"/>
                          <a:chExt cx="2680966" cy="4878834"/>
                        </a:xfrm>
                      </wpg:grpSpPr>
                      <wpg:grpSp>
                        <wpg:cNvPr id="338" name="Group 338"/>
                        <wpg:cNvGrpSpPr/>
                        <wpg:grpSpPr>
                          <a:xfrm>
                            <a:off x="85725" y="-18421"/>
                            <a:ext cx="2614295" cy="4821653"/>
                            <a:chOff x="-11259" y="-139798"/>
                            <a:chExt cx="3271945" cy="6031994"/>
                          </a:xfrm>
                        </wpg:grpSpPr>
                        <wps:wsp>
                          <wps:cNvPr id="59" name="Rectangle 4"/>
                          <wps:cNvSpPr/>
                          <wps:spPr>
                            <a:xfrm>
                              <a:off x="28062" y="4052334"/>
                              <a:ext cx="3196238" cy="1839862"/>
                            </a:xfrm>
                            <a:prstGeom prst="rect">
                              <a:avLst/>
                            </a:prstGeom>
                          </wps:spPr>
                          <wps:txbx>
                            <w:txbxContent>
                              <w:p w14:paraId="712EF2C8" w14:textId="47EE1462" w:rsidR="00BC0A2E" w:rsidRPr="00FA0717" w:rsidRDefault="00BC0A2E" w:rsidP="00BC0A2E">
                                <w:pPr>
                                  <w:pStyle w:val="CaptionFigure"/>
                                </w:pPr>
                                <w:r w:rsidRPr="000F3682">
                                  <w:rPr>
                                    <w:b/>
                                    <w:bCs/>
                                  </w:rPr>
                                  <w:t xml:space="preserve">Figure 4. </w:t>
                                </w:r>
                                <w:r w:rsidRPr="000F3682">
                                  <w:t xml:space="preserve"> </w:t>
                                </w:r>
                                <w:r w:rsidRPr="000F3682">
                                  <w:rPr>
                                    <w:b/>
                                  </w:rPr>
                                  <w:t>(A)</w:t>
                                </w:r>
                                <w:r w:rsidRPr="000F3682">
                                  <w:t xml:space="preserve"> An example of rHFOS recorded anterior to TBI (ATBI) and normal spindle that coincidently occurred in the area contralateral to the TBI core (CTBI). </w:t>
                                </w:r>
                                <w:r w:rsidRPr="000F3682">
                                  <w:rPr>
                                    <w:b/>
                                  </w:rPr>
                                  <w:t>(B)</w:t>
                                </w:r>
                                <w:r w:rsidRPr="000F3682">
                                  <w:t xml:space="preserve"> Another example of wide bandwidth (0.1 Hz -3 kHz) recorded rHFOS with population spike at onset (dashed box). B1) Expanded trace of population spike (bottom) and 500 Hz highpass filtered trace that contains multiunit activity (top). </w:t>
                                </w:r>
                                <w:r w:rsidRPr="00FA0717">
                                  <w:t>Abbreviations same as Fig. 7. Adapted from</w:t>
                                </w:r>
                                <w:r>
                                  <w:fldChar w:fldCharType="begin" w:fldLock="1"/>
                                </w:r>
                                <w:r w:rsidR="000F3682">
                                  <w:instrText>ADDIN CSL_CITATION { "citationItems" : [ { "id" : "ITEM-1", "itemData" : { "author" : [ { "dropping-particle" : "", "family" : "Bragin", "given" : "Anatol", "non-dropping-particle" : "", "parse-names" : false, "suffix" : "" } ], "container-title" : "Epilepsia", "id" : "ITEM-1", "issued" : { "date-parts" : [ [ "2016" ] ] }, "page" : "in press", "title" : "Pathological electrographic changes after experimental traumatic brain injury", "type" : "article-journal" }, "uris" : [ "http://www.mendeley.com/documents/?uuid=513c379e-3a4b-4d3c-bc93-b2549f2ad5a5" ] } ], "mendeley" : { "formattedCitation" : "&lt;sup&gt;8&lt;/sup&gt;", "plainTextFormattedCitation" : "8", "previouslyFormattedCitation" : "&lt;sup&gt;25&lt;/sup&gt;" }, "properties" : { "noteIndex" : 0 }, "schema" : "https://github.com/citation-style-language/schema/raw/master/csl-citation.json" }</w:instrText>
                                </w:r>
                                <w:r>
                                  <w:fldChar w:fldCharType="separate"/>
                                </w:r>
                                <w:r w:rsidR="000F3682" w:rsidRPr="000F3682">
                                  <w:rPr>
                                    <w:vertAlign w:val="superscript"/>
                                  </w:rPr>
                                  <w:t>8</w:t>
                                </w:r>
                                <w:r>
                                  <w:fldChar w:fldCharType="end"/>
                                </w:r>
                                <w:r w:rsidRPr="00FA0717">
                                  <w:t>.</w:t>
                                </w:r>
                              </w:p>
                            </w:txbxContent>
                          </wps:txbx>
                          <wps:bodyPr wrap="square" lIns="0" tIns="0" rIns="0" bIns="0">
                            <a:noAutofit/>
                          </wps:bodyPr>
                        </wps:wsp>
                        <wpg:grpSp>
                          <wpg:cNvPr id="60" name="Group 29"/>
                          <wpg:cNvGrpSpPr/>
                          <wpg:grpSpPr>
                            <a:xfrm>
                              <a:off x="-11259" y="-139798"/>
                              <a:ext cx="3271945" cy="4056331"/>
                              <a:chOff x="-107838" y="-172355"/>
                              <a:chExt cx="4034399" cy="5000993"/>
                            </a:xfrm>
                          </wpg:grpSpPr>
                          <wpg:grpSp>
                            <wpg:cNvPr id="61" name="Group 61"/>
                            <wpg:cNvGrpSpPr/>
                            <wpg:grpSpPr>
                              <a:xfrm>
                                <a:off x="-107838" y="-172355"/>
                                <a:ext cx="4034399" cy="2318228"/>
                                <a:chOff x="-107838" y="-172355"/>
                                <a:chExt cx="4034399" cy="2318228"/>
                              </a:xfrm>
                            </wpg:grpSpPr>
                            <wpg:grpSp>
                              <wpg:cNvPr id="62" name="Group 62"/>
                              <wpg:cNvGrpSpPr/>
                              <wpg:grpSpPr>
                                <a:xfrm>
                                  <a:off x="3355764" y="1428877"/>
                                  <a:ext cx="570797" cy="287029"/>
                                  <a:chOff x="3376783" y="1448488"/>
                                  <a:chExt cx="347283" cy="210344"/>
                                </a:xfrm>
                              </wpg:grpSpPr>
                              <wps:wsp>
                                <wps:cNvPr id="63" name="Rectangle 63"/>
                                <wps:cNvSpPr>
                                  <a:spLocks noChangeArrowheads="1"/>
                                </wps:cNvSpPr>
                                <wps:spPr bwMode="auto">
                                  <a:xfrm>
                                    <a:off x="3376783" y="1448488"/>
                                    <a:ext cx="347283" cy="21034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124D4A0" w14:textId="77777777" w:rsidR="00BC0A2E" w:rsidRDefault="00BC0A2E" w:rsidP="00BC0A2E">
                                      <w:pPr>
                                        <w:pStyle w:val="NormalWeb"/>
                                        <w:spacing w:before="0" w:beforeAutospacing="0" w:after="0" w:afterAutospacing="0"/>
                                        <w:textAlignment w:val="baseline"/>
                                      </w:pPr>
                                      <w:r>
                                        <w:rPr>
                                          <w:rFonts w:hAnsi="Calibri"/>
                                          <w:color w:val="000000" w:themeColor="text1"/>
                                          <w:kern w:val="24"/>
                                          <w:sz w:val="16"/>
                                          <w:szCs w:val="16"/>
                                        </w:rPr>
                                        <w:t xml:space="preserve"> 0.25s</w:t>
                                      </w:r>
                                    </w:p>
                                  </w:txbxContent>
                                </wps:txbx>
                                <wps:bodyPr vert="horz" wrap="square" lIns="0" tIns="0" rIns="0" bIns="0" numCol="1" anchor="t" anchorCtr="0" compatLnSpc="1">
                                  <a:prstTxWarp prst="textNoShape">
                                    <a:avLst/>
                                  </a:prstTxWarp>
                                  <a:noAutofit/>
                                </wps:bodyPr>
                              </wps:wsp>
                              <wps:wsp>
                                <wps:cNvPr id="288" name="Line 1943"/>
                                <wps:cNvCnPr/>
                                <wps:spPr bwMode="auto">
                                  <a:xfrm>
                                    <a:off x="3409437" y="1598990"/>
                                    <a:ext cx="211408" cy="0"/>
                                  </a:xfrm>
                                  <a:prstGeom prst="line">
                                    <a:avLst/>
                                  </a:prstGeom>
                                  <a:noFill/>
                                  <a:ln w="25400">
                                    <a:solidFill>
                                      <a:schemeClr val="tx1"/>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grpSp>
                            <wps:wsp>
                              <wps:cNvPr id="289" name="Freeform 289"/>
                              <wps:cNvSpPr>
                                <a:spLocks noChangeAspect="1"/>
                              </wps:cNvSpPr>
                              <wps:spPr bwMode="auto">
                                <a:xfrm>
                                  <a:off x="315009" y="39272"/>
                                  <a:ext cx="3483849" cy="204490"/>
                                </a:xfrm>
                                <a:custGeom>
                                  <a:avLst/>
                                  <a:gdLst>
                                    <a:gd name="T0" fmla="*/ 24 w 1669"/>
                                    <a:gd name="T1" fmla="*/ 86 h 118"/>
                                    <a:gd name="T2" fmla="*/ 51 w 1669"/>
                                    <a:gd name="T3" fmla="*/ 50 h 118"/>
                                    <a:gd name="T4" fmla="*/ 78 w 1669"/>
                                    <a:gd name="T5" fmla="*/ 67 h 118"/>
                                    <a:gd name="T6" fmla="*/ 104 w 1669"/>
                                    <a:gd name="T7" fmla="*/ 90 h 118"/>
                                    <a:gd name="T8" fmla="*/ 130 w 1669"/>
                                    <a:gd name="T9" fmla="*/ 63 h 118"/>
                                    <a:gd name="T10" fmla="*/ 155 w 1669"/>
                                    <a:gd name="T11" fmla="*/ 62 h 118"/>
                                    <a:gd name="T12" fmla="*/ 182 w 1669"/>
                                    <a:gd name="T13" fmla="*/ 69 h 118"/>
                                    <a:gd name="T14" fmla="*/ 207 w 1669"/>
                                    <a:gd name="T15" fmla="*/ 73 h 118"/>
                                    <a:gd name="T16" fmla="*/ 233 w 1669"/>
                                    <a:gd name="T17" fmla="*/ 53 h 118"/>
                                    <a:gd name="T18" fmla="*/ 259 w 1669"/>
                                    <a:gd name="T19" fmla="*/ 71 h 118"/>
                                    <a:gd name="T20" fmla="*/ 285 w 1669"/>
                                    <a:gd name="T21" fmla="*/ 48 h 118"/>
                                    <a:gd name="T22" fmla="*/ 312 w 1669"/>
                                    <a:gd name="T23" fmla="*/ 28 h 118"/>
                                    <a:gd name="T24" fmla="*/ 339 w 1669"/>
                                    <a:gd name="T25" fmla="*/ 60 h 118"/>
                                    <a:gd name="T26" fmla="*/ 366 w 1669"/>
                                    <a:gd name="T27" fmla="*/ 52 h 118"/>
                                    <a:gd name="T28" fmla="*/ 391 w 1669"/>
                                    <a:gd name="T29" fmla="*/ 54 h 118"/>
                                    <a:gd name="T30" fmla="*/ 417 w 1669"/>
                                    <a:gd name="T31" fmla="*/ 28 h 118"/>
                                    <a:gd name="T32" fmla="*/ 443 w 1669"/>
                                    <a:gd name="T33" fmla="*/ 74 h 118"/>
                                    <a:gd name="T34" fmla="*/ 468 w 1669"/>
                                    <a:gd name="T35" fmla="*/ 98 h 118"/>
                                    <a:gd name="T36" fmla="*/ 495 w 1669"/>
                                    <a:gd name="T37" fmla="*/ 59 h 118"/>
                                    <a:gd name="T38" fmla="*/ 522 w 1669"/>
                                    <a:gd name="T39" fmla="*/ 52 h 118"/>
                                    <a:gd name="T40" fmla="*/ 548 w 1669"/>
                                    <a:gd name="T41" fmla="*/ 83 h 118"/>
                                    <a:gd name="T42" fmla="*/ 574 w 1669"/>
                                    <a:gd name="T43" fmla="*/ 63 h 118"/>
                                    <a:gd name="T44" fmla="*/ 602 w 1669"/>
                                    <a:gd name="T45" fmla="*/ 76 h 118"/>
                                    <a:gd name="T46" fmla="*/ 629 w 1669"/>
                                    <a:gd name="T47" fmla="*/ 97 h 118"/>
                                    <a:gd name="T48" fmla="*/ 655 w 1669"/>
                                    <a:gd name="T49" fmla="*/ 78 h 118"/>
                                    <a:gd name="T50" fmla="*/ 681 w 1669"/>
                                    <a:gd name="T51" fmla="*/ 59 h 118"/>
                                    <a:gd name="T52" fmla="*/ 707 w 1669"/>
                                    <a:gd name="T53" fmla="*/ 77 h 118"/>
                                    <a:gd name="T54" fmla="*/ 733 w 1669"/>
                                    <a:gd name="T55" fmla="*/ 86 h 118"/>
                                    <a:gd name="T56" fmla="*/ 758 w 1669"/>
                                    <a:gd name="T57" fmla="*/ 82 h 118"/>
                                    <a:gd name="T58" fmla="*/ 784 w 1669"/>
                                    <a:gd name="T59" fmla="*/ 79 h 118"/>
                                    <a:gd name="T60" fmla="*/ 810 w 1669"/>
                                    <a:gd name="T61" fmla="*/ 50 h 118"/>
                                    <a:gd name="T62" fmla="*/ 838 w 1669"/>
                                    <a:gd name="T63" fmla="*/ 79 h 118"/>
                                    <a:gd name="T64" fmla="*/ 865 w 1669"/>
                                    <a:gd name="T65" fmla="*/ 65 h 118"/>
                                    <a:gd name="T66" fmla="*/ 890 w 1669"/>
                                    <a:gd name="T67" fmla="*/ 52 h 118"/>
                                    <a:gd name="T68" fmla="*/ 916 w 1669"/>
                                    <a:gd name="T69" fmla="*/ 67 h 118"/>
                                    <a:gd name="T70" fmla="*/ 943 w 1669"/>
                                    <a:gd name="T71" fmla="*/ 43 h 118"/>
                                    <a:gd name="T72" fmla="*/ 969 w 1669"/>
                                    <a:gd name="T73" fmla="*/ 53 h 118"/>
                                    <a:gd name="T74" fmla="*/ 995 w 1669"/>
                                    <a:gd name="T75" fmla="*/ 49 h 118"/>
                                    <a:gd name="T76" fmla="*/ 1021 w 1669"/>
                                    <a:gd name="T77" fmla="*/ 61 h 118"/>
                                    <a:gd name="T78" fmla="*/ 1046 w 1669"/>
                                    <a:gd name="T79" fmla="*/ 52 h 118"/>
                                    <a:gd name="T80" fmla="*/ 1071 w 1669"/>
                                    <a:gd name="T81" fmla="*/ 72 h 118"/>
                                    <a:gd name="T82" fmla="*/ 1097 w 1669"/>
                                    <a:gd name="T83" fmla="*/ 83 h 118"/>
                                    <a:gd name="T84" fmla="*/ 1123 w 1669"/>
                                    <a:gd name="T85" fmla="*/ 65 h 118"/>
                                    <a:gd name="T86" fmla="*/ 1149 w 1669"/>
                                    <a:gd name="T87" fmla="*/ 48 h 118"/>
                                    <a:gd name="T88" fmla="*/ 1174 w 1669"/>
                                    <a:gd name="T89" fmla="*/ 49 h 118"/>
                                    <a:gd name="T90" fmla="*/ 1201 w 1669"/>
                                    <a:gd name="T91" fmla="*/ 55 h 118"/>
                                    <a:gd name="T92" fmla="*/ 1226 w 1669"/>
                                    <a:gd name="T93" fmla="*/ 62 h 118"/>
                                    <a:gd name="T94" fmla="*/ 1253 w 1669"/>
                                    <a:gd name="T95" fmla="*/ 40 h 118"/>
                                    <a:gd name="T96" fmla="*/ 1279 w 1669"/>
                                    <a:gd name="T97" fmla="*/ 49 h 118"/>
                                    <a:gd name="T98" fmla="*/ 1304 w 1669"/>
                                    <a:gd name="T99" fmla="*/ 42 h 118"/>
                                    <a:gd name="T100" fmla="*/ 1330 w 1669"/>
                                    <a:gd name="T101" fmla="*/ 86 h 118"/>
                                    <a:gd name="T102" fmla="*/ 1356 w 1669"/>
                                    <a:gd name="T103" fmla="*/ 85 h 118"/>
                                    <a:gd name="T104" fmla="*/ 1383 w 1669"/>
                                    <a:gd name="T105" fmla="*/ 65 h 118"/>
                                    <a:gd name="T106" fmla="*/ 1408 w 1669"/>
                                    <a:gd name="T107" fmla="*/ 61 h 118"/>
                                    <a:gd name="T108" fmla="*/ 1435 w 1669"/>
                                    <a:gd name="T109" fmla="*/ 75 h 118"/>
                                    <a:gd name="T110" fmla="*/ 1462 w 1669"/>
                                    <a:gd name="T111" fmla="*/ 89 h 118"/>
                                    <a:gd name="T112" fmla="*/ 1488 w 1669"/>
                                    <a:gd name="T113" fmla="*/ 56 h 118"/>
                                    <a:gd name="T114" fmla="*/ 1515 w 1669"/>
                                    <a:gd name="T115" fmla="*/ 31 h 118"/>
                                    <a:gd name="T116" fmla="*/ 1542 w 1669"/>
                                    <a:gd name="T117" fmla="*/ 33 h 118"/>
                                    <a:gd name="T118" fmla="*/ 1570 w 1669"/>
                                    <a:gd name="T119" fmla="*/ 26 h 118"/>
                                    <a:gd name="T120" fmla="*/ 1596 w 1669"/>
                                    <a:gd name="T121" fmla="*/ 64 h 118"/>
                                    <a:gd name="T122" fmla="*/ 1621 w 1669"/>
                                    <a:gd name="T123" fmla="*/ 59 h 118"/>
                                    <a:gd name="T124" fmla="*/ 1648 w 1669"/>
                                    <a:gd name="T125" fmla="*/ 45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669" h="118">
                                      <a:moveTo>
                                        <a:pt x="0" y="83"/>
                                      </a:moveTo>
                                      <a:lnTo>
                                        <a:pt x="0" y="80"/>
                                      </a:lnTo>
                                      <a:lnTo>
                                        <a:pt x="0" y="83"/>
                                      </a:lnTo>
                                      <a:lnTo>
                                        <a:pt x="1" y="82"/>
                                      </a:lnTo>
                                      <a:lnTo>
                                        <a:pt x="2" y="78"/>
                                      </a:lnTo>
                                      <a:lnTo>
                                        <a:pt x="2" y="79"/>
                                      </a:lnTo>
                                      <a:lnTo>
                                        <a:pt x="3" y="74"/>
                                      </a:lnTo>
                                      <a:lnTo>
                                        <a:pt x="4" y="72"/>
                                      </a:lnTo>
                                      <a:lnTo>
                                        <a:pt x="5" y="70"/>
                                      </a:lnTo>
                                      <a:lnTo>
                                        <a:pt x="5" y="72"/>
                                      </a:lnTo>
                                      <a:lnTo>
                                        <a:pt x="6" y="73"/>
                                      </a:lnTo>
                                      <a:lnTo>
                                        <a:pt x="7" y="77"/>
                                      </a:lnTo>
                                      <a:lnTo>
                                        <a:pt x="7" y="79"/>
                                      </a:lnTo>
                                      <a:lnTo>
                                        <a:pt x="8" y="85"/>
                                      </a:lnTo>
                                      <a:lnTo>
                                        <a:pt x="9" y="77"/>
                                      </a:lnTo>
                                      <a:lnTo>
                                        <a:pt x="9" y="83"/>
                                      </a:lnTo>
                                      <a:lnTo>
                                        <a:pt x="10" y="83"/>
                                      </a:lnTo>
                                      <a:lnTo>
                                        <a:pt x="11" y="79"/>
                                      </a:lnTo>
                                      <a:lnTo>
                                        <a:pt x="11" y="78"/>
                                      </a:lnTo>
                                      <a:lnTo>
                                        <a:pt x="11" y="84"/>
                                      </a:lnTo>
                                      <a:lnTo>
                                        <a:pt x="12" y="78"/>
                                      </a:lnTo>
                                      <a:lnTo>
                                        <a:pt x="13" y="72"/>
                                      </a:lnTo>
                                      <a:lnTo>
                                        <a:pt x="13" y="83"/>
                                      </a:lnTo>
                                      <a:lnTo>
                                        <a:pt x="14" y="79"/>
                                      </a:lnTo>
                                      <a:lnTo>
                                        <a:pt x="15" y="73"/>
                                      </a:lnTo>
                                      <a:lnTo>
                                        <a:pt x="15" y="80"/>
                                      </a:lnTo>
                                      <a:lnTo>
                                        <a:pt x="16" y="77"/>
                                      </a:lnTo>
                                      <a:lnTo>
                                        <a:pt x="17" y="80"/>
                                      </a:lnTo>
                                      <a:lnTo>
                                        <a:pt x="17" y="84"/>
                                      </a:lnTo>
                                      <a:lnTo>
                                        <a:pt x="18" y="79"/>
                                      </a:lnTo>
                                      <a:lnTo>
                                        <a:pt x="19" y="75"/>
                                      </a:lnTo>
                                      <a:lnTo>
                                        <a:pt x="20" y="80"/>
                                      </a:lnTo>
                                      <a:lnTo>
                                        <a:pt x="20" y="82"/>
                                      </a:lnTo>
                                      <a:lnTo>
                                        <a:pt x="21" y="85"/>
                                      </a:lnTo>
                                      <a:lnTo>
                                        <a:pt x="22" y="83"/>
                                      </a:lnTo>
                                      <a:lnTo>
                                        <a:pt x="22" y="85"/>
                                      </a:lnTo>
                                      <a:lnTo>
                                        <a:pt x="23" y="87"/>
                                      </a:lnTo>
                                      <a:lnTo>
                                        <a:pt x="24" y="86"/>
                                      </a:lnTo>
                                      <a:lnTo>
                                        <a:pt x="24" y="88"/>
                                      </a:lnTo>
                                      <a:lnTo>
                                        <a:pt x="25" y="84"/>
                                      </a:lnTo>
                                      <a:lnTo>
                                        <a:pt x="26" y="89"/>
                                      </a:lnTo>
                                      <a:lnTo>
                                        <a:pt x="27" y="92"/>
                                      </a:lnTo>
                                      <a:lnTo>
                                        <a:pt x="27" y="93"/>
                                      </a:lnTo>
                                      <a:lnTo>
                                        <a:pt x="28" y="93"/>
                                      </a:lnTo>
                                      <a:lnTo>
                                        <a:pt x="29" y="86"/>
                                      </a:lnTo>
                                      <a:lnTo>
                                        <a:pt x="29" y="88"/>
                                      </a:lnTo>
                                      <a:lnTo>
                                        <a:pt x="30" y="90"/>
                                      </a:lnTo>
                                      <a:lnTo>
                                        <a:pt x="31" y="81"/>
                                      </a:lnTo>
                                      <a:lnTo>
                                        <a:pt x="31" y="86"/>
                                      </a:lnTo>
                                      <a:lnTo>
                                        <a:pt x="32" y="84"/>
                                      </a:lnTo>
                                      <a:lnTo>
                                        <a:pt x="33" y="78"/>
                                      </a:lnTo>
                                      <a:lnTo>
                                        <a:pt x="34" y="74"/>
                                      </a:lnTo>
                                      <a:lnTo>
                                        <a:pt x="35" y="74"/>
                                      </a:lnTo>
                                      <a:lnTo>
                                        <a:pt x="35" y="72"/>
                                      </a:lnTo>
                                      <a:lnTo>
                                        <a:pt x="35" y="78"/>
                                      </a:lnTo>
                                      <a:lnTo>
                                        <a:pt x="36" y="70"/>
                                      </a:lnTo>
                                      <a:lnTo>
                                        <a:pt x="37" y="72"/>
                                      </a:lnTo>
                                      <a:lnTo>
                                        <a:pt x="37" y="75"/>
                                      </a:lnTo>
                                      <a:lnTo>
                                        <a:pt x="38" y="70"/>
                                      </a:lnTo>
                                      <a:lnTo>
                                        <a:pt x="39" y="65"/>
                                      </a:lnTo>
                                      <a:lnTo>
                                        <a:pt x="40" y="70"/>
                                      </a:lnTo>
                                      <a:lnTo>
                                        <a:pt x="41" y="59"/>
                                      </a:lnTo>
                                      <a:lnTo>
                                        <a:pt x="41" y="66"/>
                                      </a:lnTo>
                                      <a:lnTo>
                                        <a:pt x="42" y="54"/>
                                      </a:lnTo>
                                      <a:lnTo>
                                        <a:pt x="43" y="59"/>
                                      </a:lnTo>
                                      <a:lnTo>
                                        <a:pt x="44" y="56"/>
                                      </a:lnTo>
                                      <a:lnTo>
                                        <a:pt x="44" y="59"/>
                                      </a:lnTo>
                                      <a:lnTo>
                                        <a:pt x="45" y="52"/>
                                      </a:lnTo>
                                      <a:lnTo>
                                        <a:pt x="46" y="49"/>
                                      </a:lnTo>
                                      <a:lnTo>
                                        <a:pt x="47" y="45"/>
                                      </a:lnTo>
                                      <a:lnTo>
                                        <a:pt x="48" y="47"/>
                                      </a:lnTo>
                                      <a:lnTo>
                                        <a:pt x="48" y="50"/>
                                      </a:lnTo>
                                      <a:lnTo>
                                        <a:pt x="49" y="49"/>
                                      </a:lnTo>
                                      <a:lnTo>
                                        <a:pt x="50" y="52"/>
                                      </a:lnTo>
                                      <a:lnTo>
                                        <a:pt x="51" y="43"/>
                                      </a:lnTo>
                                      <a:lnTo>
                                        <a:pt x="51" y="50"/>
                                      </a:lnTo>
                                      <a:lnTo>
                                        <a:pt x="52" y="43"/>
                                      </a:lnTo>
                                      <a:lnTo>
                                        <a:pt x="53" y="40"/>
                                      </a:lnTo>
                                      <a:lnTo>
                                        <a:pt x="53" y="45"/>
                                      </a:lnTo>
                                      <a:lnTo>
                                        <a:pt x="54" y="46"/>
                                      </a:lnTo>
                                      <a:lnTo>
                                        <a:pt x="55" y="40"/>
                                      </a:lnTo>
                                      <a:lnTo>
                                        <a:pt x="55" y="42"/>
                                      </a:lnTo>
                                      <a:lnTo>
                                        <a:pt x="56" y="42"/>
                                      </a:lnTo>
                                      <a:lnTo>
                                        <a:pt x="57" y="40"/>
                                      </a:lnTo>
                                      <a:lnTo>
                                        <a:pt x="57" y="52"/>
                                      </a:lnTo>
                                      <a:lnTo>
                                        <a:pt x="58" y="48"/>
                                      </a:lnTo>
                                      <a:lnTo>
                                        <a:pt x="59" y="48"/>
                                      </a:lnTo>
                                      <a:lnTo>
                                        <a:pt x="59" y="51"/>
                                      </a:lnTo>
                                      <a:lnTo>
                                        <a:pt x="60" y="50"/>
                                      </a:lnTo>
                                      <a:lnTo>
                                        <a:pt x="61" y="50"/>
                                      </a:lnTo>
                                      <a:lnTo>
                                        <a:pt x="61" y="52"/>
                                      </a:lnTo>
                                      <a:lnTo>
                                        <a:pt x="62" y="52"/>
                                      </a:lnTo>
                                      <a:lnTo>
                                        <a:pt x="63" y="48"/>
                                      </a:lnTo>
                                      <a:lnTo>
                                        <a:pt x="63" y="51"/>
                                      </a:lnTo>
                                      <a:lnTo>
                                        <a:pt x="64" y="50"/>
                                      </a:lnTo>
                                      <a:lnTo>
                                        <a:pt x="65" y="46"/>
                                      </a:lnTo>
                                      <a:lnTo>
                                        <a:pt x="66" y="46"/>
                                      </a:lnTo>
                                      <a:lnTo>
                                        <a:pt x="66" y="49"/>
                                      </a:lnTo>
                                      <a:lnTo>
                                        <a:pt x="67" y="52"/>
                                      </a:lnTo>
                                      <a:lnTo>
                                        <a:pt x="68" y="52"/>
                                      </a:lnTo>
                                      <a:lnTo>
                                        <a:pt x="69" y="53"/>
                                      </a:lnTo>
                                      <a:lnTo>
                                        <a:pt x="70" y="52"/>
                                      </a:lnTo>
                                      <a:lnTo>
                                        <a:pt x="70" y="57"/>
                                      </a:lnTo>
                                      <a:lnTo>
                                        <a:pt x="71" y="59"/>
                                      </a:lnTo>
                                      <a:lnTo>
                                        <a:pt x="72" y="60"/>
                                      </a:lnTo>
                                      <a:lnTo>
                                        <a:pt x="72" y="65"/>
                                      </a:lnTo>
                                      <a:lnTo>
                                        <a:pt x="73" y="65"/>
                                      </a:lnTo>
                                      <a:lnTo>
                                        <a:pt x="74" y="70"/>
                                      </a:lnTo>
                                      <a:lnTo>
                                        <a:pt x="75" y="68"/>
                                      </a:lnTo>
                                      <a:lnTo>
                                        <a:pt x="75" y="74"/>
                                      </a:lnTo>
                                      <a:lnTo>
                                        <a:pt x="76" y="69"/>
                                      </a:lnTo>
                                      <a:lnTo>
                                        <a:pt x="77" y="69"/>
                                      </a:lnTo>
                                      <a:lnTo>
                                        <a:pt x="77" y="70"/>
                                      </a:lnTo>
                                      <a:lnTo>
                                        <a:pt x="78" y="67"/>
                                      </a:lnTo>
                                      <a:lnTo>
                                        <a:pt x="79" y="69"/>
                                      </a:lnTo>
                                      <a:lnTo>
                                        <a:pt x="79" y="70"/>
                                      </a:lnTo>
                                      <a:lnTo>
                                        <a:pt x="80" y="71"/>
                                      </a:lnTo>
                                      <a:lnTo>
                                        <a:pt x="81" y="70"/>
                                      </a:lnTo>
                                      <a:lnTo>
                                        <a:pt x="82" y="78"/>
                                      </a:lnTo>
                                      <a:lnTo>
                                        <a:pt x="82" y="81"/>
                                      </a:lnTo>
                                      <a:lnTo>
                                        <a:pt x="83" y="80"/>
                                      </a:lnTo>
                                      <a:lnTo>
                                        <a:pt x="83" y="79"/>
                                      </a:lnTo>
                                      <a:lnTo>
                                        <a:pt x="83" y="82"/>
                                      </a:lnTo>
                                      <a:lnTo>
                                        <a:pt x="84" y="80"/>
                                      </a:lnTo>
                                      <a:lnTo>
                                        <a:pt x="85" y="77"/>
                                      </a:lnTo>
                                      <a:lnTo>
                                        <a:pt x="85" y="79"/>
                                      </a:lnTo>
                                      <a:lnTo>
                                        <a:pt x="86" y="82"/>
                                      </a:lnTo>
                                      <a:lnTo>
                                        <a:pt x="87" y="79"/>
                                      </a:lnTo>
                                      <a:lnTo>
                                        <a:pt x="87" y="83"/>
                                      </a:lnTo>
                                      <a:lnTo>
                                        <a:pt x="88" y="84"/>
                                      </a:lnTo>
                                      <a:lnTo>
                                        <a:pt x="89" y="89"/>
                                      </a:lnTo>
                                      <a:lnTo>
                                        <a:pt x="90" y="90"/>
                                      </a:lnTo>
                                      <a:lnTo>
                                        <a:pt x="90" y="91"/>
                                      </a:lnTo>
                                      <a:lnTo>
                                        <a:pt x="91" y="95"/>
                                      </a:lnTo>
                                      <a:lnTo>
                                        <a:pt x="92" y="95"/>
                                      </a:lnTo>
                                      <a:lnTo>
                                        <a:pt x="92" y="97"/>
                                      </a:lnTo>
                                      <a:lnTo>
                                        <a:pt x="93" y="95"/>
                                      </a:lnTo>
                                      <a:lnTo>
                                        <a:pt x="94" y="98"/>
                                      </a:lnTo>
                                      <a:lnTo>
                                        <a:pt x="95" y="101"/>
                                      </a:lnTo>
                                      <a:lnTo>
                                        <a:pt x="96" y="103"/>
                                      </a:lnTo>
                                      <a:lnTo>
                                        <a:pt x="97" y="98"/>
                                      </a:lnTo>
                                      <a:lnTo>
                                        <a:pt x="97" y="105"/>
                                      </a:lnTo>
                                      <a:lnTo>
                                        <a:pt x="98" y="103"/>
                                      </a:lnTo>
                                      <a:lnTo>
                                        <a:pt x="99" y="97"/>
                                      </a:lnTo>
                                      <a:lnTo>
                                        <a:pt x="99" y="98"/>
                                      </a:lnTo>
                                      <a:lnTo>
                                        <a:pt x="100" y="96"/>
                                      </a:lnTo>
                                      <a:lnTo>
                                        <a:pt x="101" y="98"/>
                                      </a:lnTo>
                                      <a:lnTo>
                                        <a:pt x="101" y="100"/>
                                      </a:lnTo>
                                      <a:lnTo>
                                        <a:pt x="102" y="100"/>
                                      </a:lnTo>
                                      <a:lnTo>
                                        <a:pt x="103" y="91"/>
                                      </a:lnTo>
                                      <a:lnTo>
                                        <a:pt x="103" y="92"/>
                                      </a:lnTo>
                                      <a:lnTo>
                                        <a:pt x="104" y="90"/>
                                      </a:lnTo>
                                      <a:lnTo>
                                        <a:pt x="105" y="96"/>
                                      </a:lnTo>
                                      <a:lnTo>
                                        <a:pt x="106" y="89"/>
                                      </a:lnTo>
                                      <a:lnTo>
                                        <a:pt x="106" y="92"/>
                                      </a:lnTo>
                                      <a:lnTo>
                                        <a:pt x="107" y="96"/>
                                      </a:lnTo>
                                      <a:lnTo>
                                        <a:pt x="107" y="89"/>
                                      </a:lnTo>
                                      <a:lnTo>
                                        <a:pt x="107" y="90"/>
                                      </a:lnTo>
                                      <a:lnTo>
                                        <a:pt x="108" y="89"/>
                                      </a:lnTo>
                                      <a:lnTo>
                                        <a:pt x="109" y="86"/>
                                      </a:lnTo>
                                      <a:lnTo>
                                        <a:pt x="109" y="89"/>
                                      </a:lnTo>
                                      <a:lnTo>
                                        <a:pt x="110" y="89"/>
                                      </a:lnTo>
                                      <a:lnTo>
                                        <a:pt x="111" y="91"/>
                                      </a:lnTo>
                                      <a:lnTo>
                                        <a:pt x="112" y="93"/>
                                      </a:lnTo>
                                      <a:lnTo>
                                        <a:pt x="112" y="95"/>
                                      </a:lnTo>
                                      <a:lnTo>
                                        <a:pt x="113" y="100"/>
                                      </a:lnTo>
                                      <a:lnTo>
                                        <a:pt x="114" y="92"/>
                                      </a:lnTo>
                                      <a:lnTo>
                                        <a:pt x="114" y="98"/>
                                      </a:lnTo>
                                      <a:lnTo>
                                        <a:pt x="115" y="97"/>
                                      </a:lnTo>
                                      <a:lnTo>
                                        <a:pt x="116" y="91"/>
                                      </a:lnTo>
                                      <a:lnTo>
                                        <a:pt x="116" y="95"/>
                                      </a:lnTo>
                                      <a:lnTo>
                                        <a:pt x="117" y="92"/>
                                      </a:lnTo>
                                      <a:lnTo>
                                        <a:pt x="118" y="92"/>
                                      </a:lnTo>
                                      <a:lnTo>
                                        <a:pt x="118" y="96"/>
                                      </a:lnTo>
                                      <a:lnTo>
                                        <a:pt x="119" y="91"/>
                                      </a:lnTo>
                                      <a:lnTo>
                                        <a:pt x="120" y="93"/>
                                      </a:lnTo>
                                      <a:lnTo>
                                        <a:pt x="121" y="83"/>
                                      </a:lnTo>
                                      <a:lnTo>
                                        <a:pt x="121" y="86"/>
                                      </a:lnTo>
                                      <a:lnTo>
                                        <a:pt x="122" y="81"/>
                                      </a:lnTo>
                                      <a:lnTo>
                                        <a:pt x="123" y="79"/>
                                      </a:lnTo>
                                      <a:lnTo>
                                        <a:pt x="123" y="88"/>
                                      </a:lnTo>
                                      <a:lnTo>
                                        <a:pt x="124" y="85"/>
                                      </a:lnTo>
                                      <a:lnTo>
                                        <a:pt x="125" y="76"/>
                                      </a:lnTo>
                                      <a:lnTo>
                                        <a:pt x="125" y="79"/>
                                      </a:lnTo>
                                      <a:lnTo>
                                        <a:pt x="126" y="76"/>
                                      </a:lnTo>
                                      <a:lnTo>
                                        <a:pt x="127" y="72"/>
                                      </a:lnTo>
                                      <a:lnTo>
                                        <a:pt x="127" y="75"/>
                                      </a:lnTo>
                                      <a:lnTo>
                                        <a:pt x="128" y="77"/>
                                      </a:lnTo>
                                      <a:lnTo>
                                        <a:pt x="129" y="71"/>
                                      </a:lnTo>
                                      <a:lnTo>
                                        <a:pt x="130" y="63"/>
                                      </a:lnTo>
                                      <a:lnTo>
                                        <a:pt x="130" y="68"/>
                                      </a:lnTo>
                                      <a:lnTo>
                                        <a:pt x="131" y="65"/>
                                      </a:lnTo>
                                      <a:lnTo>
                                        <a:pt x="131" y="61"/>
                                      </a:lnTo>
                                      <a:lnTo>
                                        <a:pt x="132" y="59"/>
                                      </a:lnTo>
                                      <a:lnTo>
                                        <a:pt x="133" y="56"/>
                                      </a:lnTo>
                                      <a:lnTo>
                                        <a:pt x="133" y="57"/>
                                      </a:lnTo>
                                      <a:lnTo>
                                        <a:pt x="134" y="54"/>
                                      </a:lnTo>
                                      <a:lnTo>
                                        <a:pt x="135" y="56"/>
                                      </a:lnTo>
                                      <a:lnTo>
                                        <a:pt x="136" y="54"/>
                                      </a:lnTo>
                                      <a:lnTo>
                                        <a:pt x="136" y="57"/>
                                      </a:lnTo>
                                      <a:lnTo>
                                        <a:pt x="137" y="57"/>
                                      </a:lnTo>
                                      <a:lnTo>
                                        <a:pt x="138" y="53"/>
                                      </a:lnTo>
                                      <a:lnTo>
                                        <a:pt x="138" y="58"/>
                                      </a:lnTo>
                                      <a:lnTo>
                                        <a:pt x="139" y="57"/>
                                      </a:lnTo>
                                      <a:lnTo>
                                        <a:pt x="140" y="56"/>
                                      </a:lnTo>
                                      <a:lnTo>
                                        <a:pt x="140" y="58"/>
                                      </a:lnTo>
                                      <a:lnTo>
                                        <a:pt x="141" y="54"/>
                                      </a:lnTo>
                                      <a:lnTo>
                                        <a:pt x="142" y="61"/>
                                      </a:lnTo>
                                      <a:lnTo>
                                        <a:pt x="142" y="62"/>
                                      </a:lnTo>
                                      <a:lnTo>
                                        <a:pt x="143" y="57"/>
                                      </a:lnTo>
                                      <a:lnTo>
                                        <a:pt x="144" y="58"/>
                                      </a:lnTo>
                                      <a:lnTo>
                                        <a:pt x="145" y="56"/>
                                      </a:lnTo>
                                      <a:lnTo>
                                        <a:pt x="145" y="59"/>
                                      </a:lnTo>
                                      <a:lnTo>
                                        <a:pt x="146" y="60"/>
                                      </a:lnTo>
                                      <a:lnTo>
                                        <a:pt x="147" y="58"/>
                                      </a:lnTo>
                                      <a:lnTo>
                                        <a:pt x="148" y="60"/>
                                      </a:lnTo>
                                      <a:lnTo>
                                        <a:pt x="149" y="58"/>
                                      </a:lnTo>
                                      <a:lnTo>
                                        <a:pt x="149" y="61"/>
                                      </a:lnTo>
                                      <a:lnTo>
                                        <a:pt x="150" y="59"/>
                                      </a:lnTo>
                                      <a:lnTo>
                                        <a:pt x="151" y="61"/>
                                      </a:lnTo>
                                      <a:lnTo>
                                        <a:pt x="152" y="64"/>
                                      </a:lnTo>
                                      <a:lnTo>
                                        <a:pt x="152" y="65"/>
                                      </a:lnTo>
                                      <a:lnTo>
                                        <a:pt x="153" y="60"/>
                                      </a:lnTo>
                                      <a:lnTo>
                                        <a:pt x="154" y="62"/>
                                      </a:lnTo>
                                      <a:lnTo>
                                        <a:pt x="154" y="63"/>
                                      </a:lnTo>
                                      <a:lnTo>
                                        <a:pt x="155" y="62"/>
                                      </a:lnTo>
                                      <a:lnTo>
                                        <a:pt x="155" y="61"/>
                                      </a:lnTo>
                                      <a:lnTo>
                                        <a:pt x="155" y="62"/>
                                      </a:lnTo>
                                      <a:lnTo>
                                        <a:pt x="156" y="61"/>
                                      </a:lnTo>
                                      <a:lnTo>
                                        <a:pt x="157" y="60"/>
                                      </a:lnTo>
                                      <a:lnTo>
                                        <a:pt x="157" y="65"/>
                                      </a:lnTo>
                                      <a:lnTo>
                                        <a:pt x="158" y="62"/>
                                      </a:lnTo>
                                      <a:lnTo>
                                        <a:pt x="159" y="58"/>
                                      </a:lnTo>
                                      <a:lnTo>
                                        <a:pt x="160" y="60"/>
                                      </a:lnTo>
                                      <a:lnTo>
                                        <a:pt x="161" y="63"/>
                                      </a:lnTo>
                                      <a:lnTo>
                                        <a:pt x="162" y="62"/>
                                      </a:lnTo>
                                      <a:lnTo>
                                        <a:pt x="162" y="65"/>
                                      </a:lnTo>
                                      <a:lnTo>
                                        <a:pt x="163" y="64"/>
                                      </a:lnTo>
                                      <a:lnTo>
                                        <a:pt x="164" y="66"/>
                                      </a:lnTo>
                                      <a:lnTo>
                                        <a:pt x="164" y="68"/>
                                      </a:lnTo>
                                      <a:lnTo>
                                        <a:pt x="165" y="72"/>
                                      </a:lnTo>
                                      <a:lnTo>
                                        <a:pt x="166" y="70"/>
                                      </a:lnTo>
                                      <a:lnTo>
                                        <a:pt x="167" y="70"/>
                                      </a:lnTo>
                                      <a:lnTo>
                                        <a:pt x="167" y="72"/>
                                      </a:lnTo>
                                      <a:lnTo>
                                        <a:pt x="168" y="72"/>
                                      </a:lnTo>
                                      <a:lnTo>
                                        <a:pt x="169" y="70"/>
                                      </a:lnTo>
                                      <a:lnTo>
                                        <a:pt x="169" y="73"/>
                                      </a:lnTo>
                                      <a:lnTo>
                                        <a:pt x="170" y="70"/>
                                      </a:lnTo>
                                      <a:lnTo>
                                        <a:pt x="171" y="73"/>
                                      </a:lnTo>
                                      <a:lnTo>
                                        <a:pt x="171" y="74"/>
                                      </a:lnTo>
                                      <a:lnTo>
                                        <a:pt x="172" y="70"/>
                                      </a:lnTo>
                                      <a:lnTo>
                                        <a:pt x="173" y="70"/>
                                      </a:lnTo>
                                      <a:lnTo>
                                        <a:pt x="173" y="77"/>
                                      </a:lnTo>
                                      <a:lnTo>
                                        <a:pt x="174" y="71"/>
                                      </a:lnTo>
                                      <a:lnTo>
                                        <a:pt x="175" y="72"/>
                                      </a:lnTo>
                                      <a:lnTo>
                                        <a:pt x="176" y="71"/>
                                      </a:lnTo>
                                      <a:lnTo>
                                        <a:pt x="176" y="72"/>
                                      </a:lnTo>
                                      <a:lnTo>
                                        <a:pt x="177" y="73"/>
                                      </a:lnTo>
                                      <a:lnTo>
                                        <a:pt x="178" y="73"/>
                                      </a:lnTo>
                                      <a:lnTo>
                                        <a:pt x="178" y="80"/>
                                      </a:lnTo>
                                      <a:lnTo>
                                        <a:pt x="179" y="76"/>
                                      </a:lnTo>
                                      <a:lnTo>
                                        <a:pt x="179" y="72"/>
                                      </a:lnTo>
                                      <a:lnTo>
                                        <a:pt x="179" y="76"/>
                                      </a:lnTo>
                                      <a:lnTo>
                                        <a:pt x="180" y="68"/>
                                      </a:lnTo>
                                      <a:lnTo>
                                        <a:pt x="181" y="70"/>
                                      </a:lnTo>
                                      <a:lnTo>
                                        <a:pt x="182" y="69"/>
                                      </a:lnTo>
                                      <a:lnTo>
                                        <a:pt x="182" y="72"/>
                                      </a:lnTo>
                                      <a:lnTo>
                                        <a:pt x="183" y="72"/>
                                      </a:lnTo>
                                      <a:lnTo>
                                        <a:pt x="184" y="70"/>
                                      </a:lnTo>
                                      <a:lnTo>
                                        <a:pt x="184" y="71"/>
                                      </a:lnTo>
                                      <a:lnTo>
                                        <a:pt x="185" y="77"/>
                                      </a:lnTo>
                                      <a:lnTo>
                                        <a:pt x="186" y="72"/>
                                      </a:lnTo>
                                      <a:lnTo>
                                        <a:pt x="186" y="73"/>
                                      </a:lnTo>
                                      <a:lnTo>
                                        <a:pt x="187" y="78"/>
                                      </a:lnTo>
                                      <a:lnTo>
                                        <a:pt x="188" y="73"/>
                                      </a:lnTo>
                                      <a:lnTo>
                                        <a:pt x="188" y="77"/>
                                      </a:lnTo>
                                      <a:lnTo>
                                        <a:pt x="189" y="73"/>
                                      </a:lnTo>
                                      <a:lnTo>
                                        <a:pt x="190" y="78"/>
                                      </a:lnTo>
                                      <a:lnTo>
                                        <a:pt x="191" y="69"/>
                                      </a:lnTo>
                                      <a:lnTo>
                                        <a:pt x="191" y="72"/>
                                      </a:lnTo>
                                      <a:lnTo>
                                        <a:pt x="192" y="69"/>
                                      </a:lnTo>
                                      <a:lnTo>
                                        <a:pt x="193" y="65"/>
                                      </a:lnTo>
                                      <a:lnTo>
                                        <a:pt x="193" y="67"/>
                                      </a:lnTo>
                                      <a:lnTo>
                                        <a:pt x="194" y="65"/>
                                      </a:lnTo>
                                      <a:lnTo>
                                        <a:pt x="195" y="64"/>
                                      </a:lnTo>
                                      <a:lnTo>
                                        <a:pt x="195" y="65"/>
                                      </a:lnTo>
                                      <a:lnTo>
                                        <a:pt x="196" y="66"/>
                                      </a:lnTo>
                                      <a:lnTo>
                                        <a:pt x="197" y="66"/>
                                      </a:lnTo>
                                      <a:lnTo>
                                        <a:pt x="198" y="68"/>
                                      </a:lnTo>
                                      <a:lnTo>
                                        <a:pt x="198" y="73"/>
                                      </a:lnTo>
                                      <a:lnTo>
                                        <a:pt x="199" y="65"/>
                                      </a:lnTo>
                                      <a:lnTo>
                                        <a:pt x="200" y="63"/>
                                      </a:lnTo>
                                      <a:lnTo>
                                        <a:pt x="200" y="66"/>
                                      </a:lnTo>
                                      <a:lnTo>
                                        <a:pt x="201" y="65"/>
                                      </a:lnTo>
                                      <a:lnTo>
                                        <a:pt x="202" y="67"/>
                                      </a:lnTo>
                                      <a:lnTo>
                                        <a:pt x="202" y="68"/>
                                      </a:lnTo>
                                      <a:lnTo>
                                        <a:pt x="203" y="74"/>
                                      </a:lnTo>
                                      <a:lnTo>
                                        <a:pt x="203" y="70"/>
                                      </a:lnTo>
                                      <a:lnTo>
                                        <a:pt x="203" y="73"/>
                                      </a:lnTo>
                                      <a:lnTo>
                                        <a:pt x="204" y="75"/>
                                      </a:lnTo>
                                      <a:lnTo>
                                        <a:pt x="205" y="73"/>
                                      </a:lnTo>
                                      <a:lnTo>
                                        <a:pt x="206" y="75"/>
                                      </a:lnTo>
                                      <a:lnTo>
                                        <a:pt x="206" y="77"/>
                                      </a:lnTo>
                                      <a:lnTo>
                                        <a:pt x="207" y="73"/>
                                      </a:lnTo>
                                      <a:lnTo>
                                        <a:pt x="208" y="73"/>
                                      </a:lnTo>
                                      <a:lnTo>
                                        <a:pt x="209" y="75"/>
                                      </a:lnTo>
                                      <a:lnTo>
                                        <a:pt x="210" y="71"/>
                                      </a:lnTo>
                                      <a:lnTo>
                                        <a:pt x="210" y="73"/>
                                      </a:lnTo>
                                      <a:lnTo>
                                        <a:pt x="211" y="72"/>
                                      </a:lnTo>
                                      <a:lnTo>
                                        <a:pt x="212" y="69"/>
                                      </a:lnTo>
                                      <a:lnTo>
                                        <a:pt x="212" y="71"/>
                                      </a:lnTo>
                                      <a:lnTo>
                                        <a:pt x="213" y="70"/>
                                      </a:lnTo>
                                      <a:lnTo>
                                        <a:pt x="214" y="75"/>
                                      </a:lnTo>
                                      <a:lnTo>
                                        <a:pt x="215" y="66"/>
                                      </a:lnTo>
                                      <a:lnTo>
                                        <a:pt x="215" y="72"/>
                                      </a:lnTo>
                                      <a:lnTo>
                                        <a:pt x="216" y="75"/>
                                      </a:lnTo>
                                      <a:lnTo>
                                        <a:pt x="217" y="68"/>
                                      </a:lnTo>
                                      <a:lnTo>
                                        <a:pt x="217" y="70"/>
                                      </a:lnTo>
                                      <a:lnTo>
                                        <a:pt x="218" y="67"/>
                                      </a:lnTo>
                                      <a:lnTo>
                                        <a:pt x="219" y="60"/>
                                      </a:lnTo>
                                      <a:lnTo>
                                        <a:pt x="219" y="65"/>
                                      </a:lnTo>
                                      <a:lnTo>
                                        <a:pt x="220" y="65"/>
                                      </a:lnTo>
                                      <a:lnTo>
                                        <a:pt x="221" y="61"/>
                                      </a:lnTo>
                                      <a:lnTo>
                                        <a:pt x="222" y="56"/>
                                      </a:lnTo>
                                      <a:lnTo>
                                        <a:pt x="222" y="62"/>
                                      </a:lnTo>
                                      <a:lnTo>
                                        <a:pt x="223" y="62"/>
                                      </a:lnTo>
                                      <a:lnTo>
                                        <a:pt x="224" y="55"/>
                                      </a:lnTo>
                                      <a:lnTo>
                                        <a:pt x="224" y="58"/>
                                      </a:lnTo>
                                      <a:lnTo>
                                        <a:pt x="225" y="57"/>
                                      </a:lnTo>
                                      <a:lnTo>
                                        <a:pt x="226" y="52"/>
                                      </a:lnTo>
                                      <a:lnTo>
                                        <a:pt x="226" y="53"/>
                                      </a:lnTo>
                                      <a:lnTo>
                                        <a:pt x="227" y="55"/>
                                      </a:lnTo>
                                      <a:lnTo>
                                        <a:pt x="227" y="52"/>
                                      </a:lnTo>
                                      <a:lnTo>
                                        <a:pt x="227" y="56"/>
                                      </a:lnTo>
                                      <a:lnTo>
                                        <a:pt x="228" y="50"/>
                                      </a:lnTo>
                                      <a:lnTo>
                                        <a:pt x="229" y="50"/>
                                      </a:lnTo>
                                      <a:lnTo>
                                        <a:pt x="230" y="48"/>
                                      </a:lnTo>
                                      <a:lnTo>
                                        <a:pt x="230" y="53"/>
                                      </a:lnTo>
                                      <a:lnTo>
                                        <a:pt x="231" y="52"/>
                                      </a:lnTo>
                                      <a:lnTo>
                                        <a:pt x="232" y="54"/>
                                      </a:lnTo>
                                      <a:lnTo>
                                        <a:pt x="232" y="56"/>
                                      </a:lnTo>
                                      <a:lnTo>
                                        <a:pt x="233" y="53"/>
                                      </a:lnTo>
                                      <a:lnTo>
                                        <a:pt x="234" y="52"/>
                                      </a:lnTo>
                                      <a:lnTo>
                                        <a:pt x="234" y="60"/>
                                      </a:lnTo>
                                      <a:lnTo>
                                        <a:pt x="235" y="55"/>
                                      </a:lnTo>
                                      <a:lnTo>
                                        <a:pt x="236" y="60"/>
                                      </a:lnTo>
                                      <a:lnTo>
                                        <a:pt x="237" y="54"/>
                                      </a:lnTo>
                                      <a:lnTo>
                                        <a:pt x="237" y="58"/>
                                      </a:lnTo>
                                      <a:lnTo>
                                        <a:pt x="238" y="59"/>
                                      </a:lnTo>
                                      <a:lnTo>
                                        <a:pt x="239" y="59"/>
                                      </a:lnTo>
                                      <a:lnTo>
                                        <a:pt x="239" y="61"/>
                                      </a:lnTo>
                                      <a:lnTo>
                                        <a:pt x="240" y="62"/>
                                      </a:lnTo>
                                      <a:lnTo>
                                        <a:pt x="241" y="59"/>
                                      </a:lnTo>
                                      <a:lnTo>
                                        <a:pt x="241" y="60"/>
                                      </a:lnTo>
                                      <a:lnTo>
                                        <a:pt x="242" y="59"/>
                                      </a:lnTo>
                                      <a:lnTo>
                                        <a:pt x="243" y="59"/>
                                      </a:lnTo>
                                      <a:lnTo>
                                        <a:pt x="243" y="65"/>
                                      </a:lnTo>
                                      <a:lnTo>
                                        <a:pt x="244" y="59"/>
                                      </a:lnTo>
                                      <a:lnTo>
                                        <a:pt x="245" y="61"/>
                                      </a:lnTo>
                                      <a:lnTo>
                                        <a:pt x="246" y="55"/>
                                      </a:lnTo>
                                      <a:lnTo>
                                        <a:pt x="246" y="59"/>
                                      </a:lnTo>
                                      <a:lnTo>
                                        <a:pt x="247" y="56"/>
                                      </a:lnTo>
                                      <a:lnTo>
                                        <a:pt x="248" y="57"/>
                                      </a:lnTo>
                                      <a:lnTo>
                                        <a:pt x="248" y="64"/>
                                      </a:lnTo>
                                      <a:lnTo>
                                        <a:pt x="249" y="62"/>
                                      </a:lnTo>
                                      <a:lnTo>
                                        <a:pt x="250" y="59"/>
                                      </a:lnTo>
                                      <a:lnTo>
                                        <a:pt x="250" y="63"/>
                                      </a:lnTo>
                                      <a:lnTo>
                                        <a:pt x="251" y="64"/>
                                      </a:lnTo>
                                      <a:lnTo>
                                        <a:pt x="251" y="65"/>
                                      </a:lnTo>
                                      <a:lnTo>
                                        <a:pt x="252" y="62"/>
                                      </a:lnTo>
                                      <a:lnTo>
                                        <a:pt x="252" y="65"/>
                                      </a:lnTo>
                                      <a:lnTo>
                                        <a:pt x="253" y="64"/>
                                      </a:lnTo>
                                      <a:lnTo>
                                        <a:pt x="254" y="67"/>
                                      </a:lnTo>
                                      <a:lnTo>
                                        <a:pt x="255" y="71"/>
                                      </a:lnTo>
                                      <a:lnTo>
                                        <a:pt x="256" y="65"/>
                                      </a:lnTo>
                                      <a:lnTo>
                                        <a:pt x="256" y="72"/>
                                      </a:lnTo>
                                      <a:lnTo>
                                        <a:pt x="257" y="72"/>
                                      </a:lnTo>
                                      <a:lnTo>
                                        <a:pt x="258" y="70"/>
                                      </a:lnTo>
                                      <a:lnTo>
                                        <a:pt x="258" y="71"/>
                                      </a:lnTo>
                                      <a:lnTo>
                                        <a:pt x="259" y="71"/>
                                      </a:lnTo>
                                      <a:lnTo>
                                        <a:pt x="260" y="69"/>
                                      </a:lnTo>
                                      <a:lnTo>
                                        <a:pt x="261" y="69"/>
                                      </a:lnTo>
                                      <a:lnTo>
                                        <a:pt x="261" y="72"/>
                                      </a:lnTo>
                                      <a:lnTo>
                                        <a:pt x="262" y="74"/>
                                      </a:lnTo>
                                      <a:lnTo>
                                        <a:pt x="263" y="68"/>
                                      </a:lnTo>
                                      <a:lnTo>
                                        <a:pt x="263" y="73"/>
                                      </a:lnTo>
                                      <a:lnTo>
                                        <a:pt x="264" y="74"/>
                                      </a:lnTo>
                                      <a:lnTo>
                                        <a:pt x="265" y="75"/>
                                      </a:lnTo>
                                      <a:lnTo>
                                        <a:pt x="265" y="77"/>
                                      </a:lnTo>
                                      <a:lnTo>
                                        <a:pt x="266" y="72"/>
                                      </a:lnTo>
                                      <a:lnTo>
                                        <a:pt x="267" y="65"/>
                                      </a:lnTo>
                                      <a:lnTo>
                                        <a:pt x="268" y="67"/>
                                      </a:lnTo>
                                      <a:lnTo>
                                        <a:pt x="268" y="71"/>
                                      </a:lnTo>
                                      <a:lnTo>
                                        <a:pt x="269" y="65"/>
                                      </a:lnTo>
                                      <a:lnTo>
                                        <a:pt x="270" y="68"/>
                                      </a:lnTo>
                                      <a:lnTo>
                                        <a:pt x="270" y="69"/>
                                      </a:lnTo>
                                      <a:lnTo>
                                        <a:pt x="271" y="64"/>
                                      </a:lnTo>
                                      <a:lnTo>
                                        <a:pt x="272" y="59"/>
                                      </a:lnTo>
                                      <a:lnTo>
                                        <a:pt x="272" y="62"/>
                                      </a:lnTo>
                                      <a:lnTo>
                                        <a:pt x="273" y="59"/>
                                      </a:lnTo>
                                      <a:lnTo>
                                        <a:pt x="274" y="58"/>
                                      </a:lnTo>
                                      <a:lnTo>
                                        <a:pt x="274" y="60"/>
                                      </a:lnTo>
                                      <a:lnTo>
                                        <a:pt x="275" y="58"/>
                                      </a:lnTo>
                                      <a:lnTo>
                                        <a:pt x="275" y="55"/>
                                      </a:lnTo>
                                      <a:lnTo>
                                        <a:pt x="276" y="55"/>
                                      </a:lnTo>
                                      <a:lnTo>
                                        <a:pt x="276" y="62"/>
                                      </a:lnTo>
                                      <a:lnTo>
                                        <a:pt x="277" y="56"/>
                                      </a:lnTo>
                                      <a:lnTo>
                                        <a:pt x="278" y="52"/>
                                      </a:lnTo>
                                      <a:lnTo>
                                        <a:pt x="278" y="57"/>
                                      </a:lnTo>
                                      <a:lnTo>
                                        <a:pt x="279" y="54"/>
                                      </a:lnTo>
                                      <a:lnTo>
                                        <a:pt x="280" y="52"/>
                                      </a:lnTo>
                                      <a:lnTo>
                                        <a:pt x="280" y="56"/>
                                      </a:lnTo>
                                      <a:lnTo>
                                        <a:pt x="281" y="53"/>
                                      </a:lnTo>
                                      <a:lnTo>
                                        <a:pt x="282" y="50"/>
                                      </a:lnTo>
                                      <a:lnTo>
                                        <a:pt x="283" y="50"/>
                                      </a:lnTo>
                                      <a:lnTo>
                                        <a:pt x="283" y="55"/>
                                      </a:lnTo>
                                      <a:lnTo>
                                        <a:pt x="284" y="53"/>
                                      </a:lnTo>
                                      <a:lnTo>
                                        <a:pt x="285" y="48"/>
                                      </a:lnTo>
                                      <a:lnTo>
                                        <a:pt x="285" y="53"/>
                                      </a:lnTo>
                                      <a:lnTo>
                                        <a:pt x="286" y="52"/>
                                      </a:lnTo>
                                      <a:lnTo>
                                        <a:pt x="287" y="54"/>
                                      </a:lnTo>
                                      <a:lnTo>
                                        <a:pt x="287" y="55"/>
                                      </a:lnTo>
                                      <a:lnTo>
                                        <a:pt x="288" y="59"/>
                                      </a:lnTo>
                                      <a:lnTo>
                                        <a:pt x="289" y="54"/>
                                      </a:lnTo>
                                      <a:lnTo>
                                        <a:pt x="289" y="55"/>
                                      </a:lnTo>
                                      <a:lnTo>
                                        <a:pt x="290" y="52"/>
                                      </a:lnTo>
                                      <a:lnTo>
                                        <a:pt x="291" y="49"/>
                                      </a:lnTo>
                                      <a:lnTo>
                                        <a:pt x="292" y="49"/>
                                      </a:lnTo>
                                      <a:lnTo>
                                        <a:pt x="292" y="54"/>
                                      </a:lnTo>
                                      <a:lnTo>
                                        <a:pt x="293" y="48"/>
                                      </a:lnTo>
                                      <a:lnTo>
                                        <a:pt x="294" y="49"/>
                                      </a:lnTo>
                                      <a:lnTo>
                                        <a:pt x="294" y="51"/>
                                      </a:lnTo>
                                      <a:lnTo>
                                        <a:pt x="295" y="50"/>
                                      </a:lnTo>
                                      <a:lnTo>
                                        <a:pt x="296" y="48"/>
                                      </a:lnTo>
                                      <a:lnTo>
                                        <a:pt x="297" y="52"/>
                                      </a:lnTo>
                                      <a:lnTo>
                                        <a:pt x="298" y="49"/>
                                      </a:lnTo>
                                      <a:lnTo>
                                        <a:pt x="298" y="52"/>
                                      </a:lnTo>
                                      <a:lnTo>
                                        <a:pt x="299" y="50"/>
                                      </a:lnTo>
                                      <a:lnTo>
                                        <a:pt x="299" y="51"/>
                                      </a:lnTo>
                                      <a:lnTo>
                                        <a:pt x="300" y="49"/>
                                      </a:lnTo>
                                      <a:lnTo>
                                        <a:pt x="301" y="44"/>
                                      </a:lnTo>
                                      <a:lnTo>
                                        <a:pt x="302" y="43"/>
                                      </a:lnTo>
                                      <a:lnTo>
                                        <a:pt x="303" y="43"/>
                                      </a:lnTo>
                                      <a:lnTo>
                                        <a:pt x="304" y="34"/>
                                      </a:lnTo>
                                      <a:lnTo>
                                        <a:pt x="304" y="36"/>
                                      </a:lnTo>
                                      <a:lnTo>
                                        <a:pt x="305" y="28"/>
                                      </a:lnTo>
                                      <a:lnTo>
                                        <a:pt x="306" y="33"/>
                                      </a:lnTo>
                                      <a:lnTo>
                                        <a:pt x="307" y="26"/>
                                      </a:lnTo>
                                      <a:lnTo>
                                        <a:pt x="307" y="27"/>
                                      </a:lnTo>
                                      <a:lnTo>
                                        <a:pt x="308" y="29"/>
                                      </a:lnTo>
                                      <a:lnTo>
                                        <a:pt x="309" y="28"/>
                                      </a:lnTo>
                                      <a:lnTo>
                                        <a:pt x="309" y="30"/>
                                      </a:lnTo>
                                      <a:lnTo>
                                        <a:pt x="310" y="31"/>
                                      </a:lnTo>
                                      <a:lnTo>
                                        <a:pt x="311" y="26"/>
                                      </a:lnTo>
                                      <a:lnTo>
                                        <a:pt x="311" y="29"/>
                                      </a:lnTo>
                                      <a:lnTo>
                                        <a:pt x="312" y="28"/>
                                      </a:lnTo>
                                      <a:lnTo>
                                        <a:pt x="313" y="27"/>
                                      </a:lnTo>
                                      <a:lnTo>
                                        <a:pt x="313" y="33"/>
                                      </a:lnTo>
                                      <a:lnTo>
                                        <a:pt x="314" y="37"/>
                                      </a:lnTo>
                                      <a:lnTo>
                                        <a:pt x="315" y="39"/>
                                      </a:lnTo>
                                      <a:lnTo>
                                        <a:pt x="316" y="39"/>
                                      </a:lnTo>
                                      <a:lnTo>
                                        <a:pt x="317" y="43"/>
                                      </a:lnTo>
                                      <a:lnTo>
                                        <a:pt x="318" y="42"/>
                                      </a:lnTo>
                                      <a:lnTo>
                                        <a:pt x="318" y="47"/>
                                      </a:lnTo>
                                      <a:lnTo>
                                        <a:pt x="319" y="44"/>
                                      </a:lnTo>
                                      <a:lnTo>
                                        <a:pt x="320" y="41"/>
                                      </a:lnTo>
                                      <a:lnTo>
                                        <a:pt x="320" y="46"/>
                                      </a:lnTo>
                                      <a:lnTo>
                                        <a:pt x="321" y="47"/>
                                      </a:lnTo>
                                      <a:lnTo>
                                        <a:pt x="322" y="48"/>
                                      </a:lnTo>
                                      <a:lnTo>
                                        <a:pt x="323" y="47"/>
                                      </a:lnTo>
                                      <a:lnTo>
                                        <a:pt x="323" y="52"/>
                                      </a:lnTo>
                                      <a:lnTo>
                                        <a:pt x="324" y="52"/>
                                      </a:lnTo>
                                      <a:lnTo>
                                        <a:pt x="324" y="53"/>
                                      </a:lnTo>
                                      <a:lnTo>
                                        <a:pt x="325" y="59"/>
                                      </a:lnTo>
                                      <a:lnTo>
                                        <a:pt x="326" y="54"/>
                                      </a:lnTo>
                                      <a:lnTo>
                                        <a:pt x="326" y="56"/>
                                      </a:lnTo>
                                      <a:lnTo>
                                        <a:pt x="327" y="51"/>
                                      </a:lnTo>
                                      <a:lnTo>
                                        <a:pt x="328" y="52"/>
                                      </a:lnTo>
                                      <a:lnTo>
                                        <a:pt x="328" y="53"/>
                                      </a:lnTo>
                                      <a:lnTo>
                                        <a:pt x="329" y="50"/>
                                      </a:lnTo>
                                      <a:lnTo>
                                        <a:pt x="330" y="50"/>
                                      </a:lnTo>
                                      <a:lnTo>
                                        <a:pt x="331" y="54"/>
                                      </a:lnTo>
                                      <a:lnTo>
                                        <a:pt x="331" y="56"/>
                                      </a:lnTo>
                                      <a:lnTo>
                                        <a:pt x="332" y="55"/>
                                      </a:lnTo>
                                      <a:lnTo>
                                        <a:pt x="333" y="57"/>
                                      </a:lnTo>
                                      <a:lnTo>
                                        <a:pt x="333" y="61"/>
                                      </a:lnTo>
                                      <a:lnTo>
                                        <a:pt x="334" y="59"/>
                                      </a:lnTo>
                                      <a:lnTo>
                                        <a:pt x="335" y="58"/>
                                      </a:lnTo>
                                      <a:lnTo>
                                        <a:pt x="335" y="59"/>
                                      </a:lnTo>
                                      <a:lnTo>
                                        <a:pt x="336" y="62"/>
                                      </a:lnTo>
                                      <a:lnTo>
                                        <a:pt x="337" y="57"/>
                                      </a:lnTo>
                                      <a:lnTo>
                                        <a:pt x="338" y="56"/>
                                      </a:lnTo>
                                      <a:lnTo>
                                        <a:pt x="338" y="65"/>
                                      </a:lnTo>
                                      <a:lnTo>
                                        <a:pt x="339" y="60"/>
                                      </a:lnTo>
                                      <a:lnTo>
                                        <a:pt x="340" y="51"/>
                                      </a:lnTo>
                                      <a:lnTo>
                                        <a:pt x="340" y="56"/>
                                      </a:lnTo>
                                      <a:lnTo>
                                        <a:pt x="341" y="50"/>
                                      </a:lnTo>
                                      <a:lnTo>
                                        <a:pt x="342" y="52"/>
                                      </a:lnTo>
                                      <a:lnTo>
                                        <a:pt x="342" y="54"/>
                                      </a:lnTo>
                                      <a:lnTo>
                                        <a:pt x="343" y="56"/>
                                      </a:lnTo>
                                      <a:lnTo>
                                        <a:pt x="344" y="49"/>
                                      </a:lnTo>
                                      <a:lnTo>
                                        <a:pt x="344" y="52"/>
                                      </a:lnTo>
                                      <a:lnTo>
                                        <a:pt x="345" y="51"/>
                                      </a:lnTo>
                                      <a:lnTo>
                                        <a:pt x="346" y="54"/>
                                      </a:lnTo>
                                      <a:lnTo>
                                        <a:pt x="347" y="50"/>
                                      </a:lnTo>
                                      <a:lnTo>
                                        <a:pt x="347" y="55"/>
                                      </a:lnTo>
                                      <a:lnTo>
                                        <a:pt x="347" y="52"/>
                                      </a:lnTo>
                                      <a:lnTo>
                                        <a:pt x="348" y="53"/>
                                      </a:lnTo>
                                      <a:lnTo>
                                        <a:pt x="349" y="54"/>
                                      </a:lnTo>
                                      <a:lnTo>
                                        <a:pt x="350" y="49"/>
                                      </a:lnTo>
                                      <a:lnTo>
                                        <a:pt x="350" y="53"/>
                                      </a:lnTo>
                                      <a:lnTo>
                                        <a:pt x="351" y="55"/>
                                      </a:lnTo>
                                      <a:lnTo>
                                        <a:pt x="352" y="48"/>
                                      </a:lnTo>
                                      <a:lnTo>
                                        <a:pt x="353" y="52"/>
                                      </a:lnTo>
                                      <a:lnTo>
                                        <a:pt x="354" y="52"/>
                                      </a:lnTo>
                                      <a:lnTo>
                                        <a:pt x="355" y="47"/>
                                      </a:lnTo>
                                      <a:lnTo>
                                        <a:pt x="355" y="51"/>
                                      </a:lnTo>
                                      <a:lnTo>
                                        <a:pt x="356" y="48"/>
                                      </a:lnTo>
                                      <a:lnTo>
                                        <a:pt x="357" y="52"/>
                                      </a:lnTo>
                                      <a:lnTo>
                                        <a:pt x="357" y="53"/>
                                      </a:lnTo>
                                      <a:lnTo>
                                        <a:pt x="358" y="54"/>
                                      </a:lnTo>
                                      <a:lnTo>
                                        <a:pt x="359" y="49"/>
                                      </a:lnTo>
                                      <a:lnTo>
                                        <a:pt x="359" y="51"/>
                                      </a:lnTo>
                                      <a:lnTo>
                                        <a:pt x="360" y="49"/>
                                      </a:lnTo>
                                      <a:lnTo>
                                        <a:pt x="361" y="53"/>
                                      </a:lnTo>
                                      <a:lnTo>
                                        <a:pt x="362" y="53"/>
                                      </a:lnTo>
                                      <a:lnTo>
                                        <a:pt x="362" y="54"/>
                                      </a:lnTo>
                                      <a:lnTo>
                                        <a:pt x="363" y="52"/>
                                      </a:lnTo>
                                      <a:lnTo>
                                        <a:pt x="364" y="46"/>
                                      </a:lnTo>
                                      <a:lnTo>
                                        <a:pt x="364" y="51"/>
                                      </a:lnTo>
                                      <a:lnTo>
                                        <a:pt x="365" y="57"/>
                                      </a:lnTo>
                                      <a:lnTo>
                                        <a:pt x="366" y="52"/>
                                      </a:lnTo>
                                      <a:lnTo>
                                        <a:pt x="366" y="56"/>
                                      </a:lnTo>
                                      <a:lnTo>
                                        <a:pt x="367" y="49"/>
                                      </a:lnTo>
                                      <a:lnTo>
                                        <a:pt x="368" y="47"/>
                                      </a:lnTo>
                                      <a:lnTo>
                                        <a:pt x="369" y="50"/>
                                      </a:lnTo>
                                      <a:lnTo>
                                        <a:pt x="369" y="51"/>
                                      </a:lnTo>
                                      <a:lnTo>
                                        <a:pt x="370" y="52"/>
                                      </a:lnTo>
                                      <a:lnTo>
                                        <a:pt x="371" y="55"/>
                                      </a:lnTo>
                                      <a:lnTo>
                                        <a:pt x="371" y="58"/>
                                      </a:lnTo>
                                      <a:lnTo>
                                        <a:pt x="371" y="56"/>
                                      </a:lnTo>
                                      <a:lnTo>
                                        <a:pt x="372" y="59"/>
                                      </a:lnTo>
                                      <a:lnTo>
                                        <a:pt x="372" y="65"/>
                                      </a:lnTo>
                                      <a:lnTo>
                                        <a:pt x="373" y="66"/>
                                      </a:lnTo>
                                      <a:lnTo>
                                        <a:pt x="374" y="67"/>
                                      </a:lnTo>
                                      <a:lnTo>
                                        <a:pt x="374" y="70"/>
                                      </a:lnTo>
                                      <a:lnTo>
                                        <a:pt x="375" y="67"/>
                                      </a:lnTo>
                                      <a:lnTo>
                                        <a:pt x="376" y="70"/>
                                      </a:lnTo>
                                      <a:lnTo>
                                        <a:pt x="377" y="65"/>
                                      </a:lnTo>
                                      <a:lnTo>
                                        <a:pt x="377" y="68"/>
                                      </a:lnTo>
                                      <a:lnTo>
                                        <a:pt x="378" y="65"/>
                                      </a:lnTo>
                                      <a:lnTo>
                                        <a:pt x="379" y="59"/>
                                      </a:lnTo>
                                      <a:lnTo>
                                        <a:pt x="379" y="61"/>
                                      </a:lnTo>
                                      <a:lnTo>
                                        <a:pt x="380" y="62"/>
                                      </a:lnTo>
                                      <a:lnTo>
                                        <a:pt x="381" y="56"/>
                                      </a:lnTo>
                                      <a:lnTo>
                                        <a:pt x="381" y="61"/>
                                      </a:lnTo>
                                      <a:lnTo>
                                        <a:pt x="382" y="59"/>
                                      </a:lnTo>
                                      <a:lnTo>
                                        <a:pt x="383" y="63"/>
                                      </a:lnTo>
                                      <a:lnTo>
                                        <a:pt x="383" y="64"/>
                                      </a:lnTo>
                                      <a:lnTo>
                                        <a:pt x="384" y="62"/>
                                      </a:lnTo>
                                      <a:lnTo>
                                        <a:pt x="385" y="65"/>
                                      </a:lnTo>
                                      <a:lnTo>
                                        <a:pt x="386" y="62"/>
                                      </a:lnTo>
                                      <a:lnTo>
                                        <a:pt x="386" y="68"/>
                                      </a:lnTo>
                                      <a:lnTo>
                                        <a:pt x="387" y="63"/>
                                      </a:lnTo>
                                      <a:lnTo>
                                        <a:pt x="388" y="60"/>
                                      </a:lnTo>
                                      <a:lnTo>
                                        <a:pt x="388" y="65"/>
                                      </a:lnTo>
                                      <a:lnTo>
                                        <a:pt x="389" y="59"/>
                                      </a:lnTo>
                                      <a:lnTo>
                                        <a:pt x="390" y="57"/>
                                      </a:lnTo>
                                      <a:lnTo>
                                        <a:pt x="390" y="60"/>
                                      </a:lnTo>
                                      <a:lnTo>
                                        <a:pt x="391" y="54"/>
                                      </a:lnTo>
                                      <a:lnTo>
                                        <a:pt x="392" y="51"/>
                                      </a:lnTo>
                                      <a:lnTo>
                                        <a:pt x="393" y="40"/>
                                      </a:lnTo>
                                      <a:lnTo>
                                        <a:pt x="393" y="41"/>
                                      </a:lnTo>
                                      <a:lnTo>
                                        <a:pt x="394" y="40"/>
                                      </a:lnTo>
                                      <a:lnTo>
                                        <a:pt x="395" y="45"/>
                                      </a:lnTo>
                                      <a:lnTo>
                                        <a:pt x="395" y="46"/>
                                      </a:lnTo>
                                      <a:lnTo>
                                        <a:pt x="395" y="53"/>
                                      </a:lnTo>
                                      <a:lnTo>
                                        <a:pt x="396" y="45"/>
                                      </a:lnTo>
                                      <a:lnTo>
                                        <a:pt x="396" y="46"/>
                                      </a:lnTo>
                                      <a:lnTo>
                                        <a:pt x="397" y="45"/>
                                      </a:lnTo>
                                      <a:lnTo>
                                        <a:pt x="398" y="40"/>
                                      </a:lnTo>
                                      <a:lnTo>
                                        <a:pt x="398" y="44"/>
                                      </a:lnTo>
                                      <a:lnTo>
                                        <a:pt x="399" y="37"/>
                                      </a:lnTo>
                                      <a:lnTo>
                                        <a:pt x="400" y="34"/>
                                      </a:lnTo>
                                      <a:lnTo>
                                        <a:pt x="401" y="26"/>
                                      </a:lnTo>
                                      <a:lnTo>
                                        <a:pt x="401" y="31"/>
                                      </a:lnTo>
                                      <a:lnTo>
                                        <a:pt x="402" y="31"/>
                                      </a:lnTo>
                                      <a:lnTo>
                                        <a:pt x="403" y="26"/>
                                      </a:lnTo>
                                      <a:lnTo>
                                        <a:pt x="403" y="27"/>
                                      </a:lnTo>
                                      <a:lnTo>
                                        <a:pt x="404" y="24"/>
                                      </a:lnTo>
                                      <a:lnTo>
                                        <a:pt x="405" y="19"/>
                                      </a:lnTo>
                                      <a:lnTo>
                                        <a:pt x="405" y="25"/>
                                      </a:lnTo>
                                      <a:lnTo>
                                        <a:pt x="406" y="23"/>
                                      </a:lnTo>
                                      <a:lnTo>
                                        <a:pt x="407" y="21"/>
                                      </a:lnTo>
                                      <a:lnTo>
                                        <a:pt x="408" y="16"/>
                                      </a:lnTo>
                                      <a:lnTo>
                                        <a:pt x="408" y="22"/>
                                      </a:lnTo>
                                      <a:lnTo>
                                        <a:pt x="409" y="24"/>
                                      </a:lnTo>
                                      <a:lnTo>
                                        <a:pt x="410" y="17"/>
                                      </a:lnTo>
                                      <a:lnTo>
                                        <a:pt x="410" y="21"/>
                                      </a:lnTo>
                                      <a:lnTo>
                                        <a:pt x="411" y="19"/>
                                      </a:lnTo>
                                      <a:lnTo>
                                        <a:pt x="412" y="19"/>
                                      </a:lnTo>
                                      <a:lnTo>
                                        <a:pt x="413" y="21"/>
                                      </a:lnTo>
                                      <a:lnTo>
                                        <a:pt x="414" y="24"/>
                                      </a:lnTo>
                                      <a:lnTo>
                                        <a:pt x="414" y="25"/>
                                      </a:lnTo>
                                      <a:lnTo>
                                        <a:pt x="415" y="24"/>
                                      </a:lnTo>
                                      <a:lnTo>
                                        <a:pt x="416" y="25"/>
                                      </a:lnTo>
                                      <a:lnTo>
                                        <a:pt x="417" y="25"/>
                                      </a:lnTo>
                                      <a:lnTo>
                                        <a:pt x="417" y="28"/>
                                      </a:lnTo>
                                      <a:lnTo>
                                        <a:pt x="418" y="27"/>
                                      </a:lnTo>
                                      <a:lnTo>
                                        <a:pt x="419" y="32"/>
                                      </a:lnTo>
                                      <a:lnTo>
                                        <a:pt x="419" y="33"/>
                                      </a:lnTo>
                                      <a:lnTo>
                                        <a:pt x="419" y="32"/>
                                      </a:lnTo>
                                      <a:lnTo>
                                        <a:pt x="420" y="37"/>
                                      </a:lnTo>
                                      <a:lnTo>
                                        <a:pt x="420" y="42"/>
                                      </a:lnTo>
                                      <a:lnTo>
                                        <a:pt x="421" y="40"/>
                                      </a:lnTo>
                                      <a:lnTo>
                                        <a:pt x="422" y="33"/>
                                      </a:lnTo>
                                      <a:lnTo>
                                        <a:pt x="423" y="33"/>
                                      </a:lnTo>
                                      <a:lnTo>
                                        <a:pt x="423" y="37"/>
                                      </a:lnTo>
                                      <a:lnTo>
                                        <a:pt x="424" y="38"/>
                                      </a:lnTo>
                                      <a:lnTo>
                                        <a:pt x="425" y="38"/>
                                      </a:lnTo>
                                      <a:lnTo>
                                        <a:pt x="425" y="39"/>
                                      </a:lnTo>
                                      <a:lnTo>
                                        <a:pt x="426" y="38"/>
                                      </a:lnTo>
                                      <a:lnTo>
                                        <a:pt x="427" y="41"/>
                                      </a:lnTo>
                                      <a:lnTo>
                                        <a:pt x="427" y="44"/>
                                      </a:lnTo>
                                      <a:lnTo>
                                        <a:pt x="428" y="53"/>
                                      </a:lnTo>
                                      <a:lnTo>
                                        <a:pt x="429" y="53"/>
                                      </a:lnTo>
                                      <a:lnTo>
                                        <a:pt x="429" y="56"/>
                                      </a:lnTo>
                                      <a:lnTo>
                                        <a:pt x="430" y="52"/>
                                      </a:lnTo>
                                      <a:lnTo>
                                        <a:pt x="431" y="59"/>
                                      </a:lnTo>
                                      <a:lnTo>
                                        <a:pt x="432" y="58"/>
                                      </a:lnTo>
                                      <a:lnTo>
                                        <a:pt x="432" y="62"/>
                                      </a:lnTo>
                                      <a:lnTo>
                                        <a:pt x="433" y="56"/>
                                      </a:lnTo>
                                      <a:lnTo>
                                        <a:pt x="434" y="61"/>
                                      </a:lnTo>
                                      <a:lnTo>
                                        <a:pt x="434" y="62"/>
                                      </a:lnTo>
                                      <a:lnTo>
                                        <a:pt x="435" y="67"/>
                                      </a:lnTo>
                                      <a:lnTo>
                                        <a:pt x="436" y="62"/>
                                      </a:lnTo>
                                      <a:lnTo>
                                        <a:pt x="437" y="65"/>
                                      </a:lnTo>
                                      <a:lnTo>
                                        <a:pt x="438" y="65"/>
                                      </a:lnTo>
                                      <a:lnTo>
                                        <a:pt x="439" y="64"/>
                                      </a:lnTo>
                                      <a:lnTo>
                                        <a:pt x="439" y="65"/>
                                      </a:lnTo>
                                      <a:lnTo>
                                        <a:pt x="440" y="67"/>
                                      </a:lnTo>
                                      <a:lnTo>
                                        <a:pt x="441" y="68"/>
                                      </a:lnTo>
                                      <a:lnTo>
                                        <a:pt x="441" y="71"/>
                                      </a:lnTo>
                                      <a:lnTo>
                                        <a:pt x="442" y="75"/>
                                      </a:lnTo>
                                      <a:lnTo>
                                        <a:pt x="443" y="72"/>
                                      </a:lnTo>
                                      <a:lnTo>
                                        <a:pt x="443" y="74"/>
                                      </a:lnTo>
                                      <a:lnTo>
                                        <a:pt x="443" y="72"/>
                                      </a:lnTo>
                                      <a:lnTo>
                                        <a:pt x="444" y="69"/>
                                      </a:lnTo>
                                      <a:lnTo>
                                        <a:pt x="444" y="71"/>
                                      </a:lnTo>
                                      <a:lnTo>
                                        <a:pt x="445" y="71"/>
                                      </a:lnTo>
                                      <a:lnTo>
                                        <a:pt x="446" y="72"/>
                                      </a:lnTo>
                                      <a:lnTo>
                                        <a:pt x="447" y="70"/>
                                      </a:lnTo>
                                      <a:lnTo>
                                        <a:pt x="447" y="77"/>
                                      </a:lnTo>
                                      <a:lnTo>
                                        <a:pt x="448" y="70"/>
                                      </a:lnTo>
                                      <a:lnTo>
                                        <a:pt x="449" y="70"/>
                                      </a:lnTo>
                                      <a:lnTo>
                                        <a:pt x="449" y="72"/>
                                      </a:lnTo>
                                      <a:lnTo>
                                        <a:pt x="450" y="71"/>
                                      </a:lnTo>
                                      <a:lnTo>
                                        <a:pt x="451" y="72"/>
                                      </a:lnTo>
                                      <a:lnTo>
                                        <a:pt x="451" y="74"/>
                                      </a:lnTo>
                                      <a:lnTo>
                                        <a:pt x="452" y="72"/>
                                      </a:lnTo>
                                      <a:lnTo>
                                        <a:pt x="453" y="73"/>
                                      </a:lnTo>
                                      <a:lnTo>
                                        <a:pt x="454" y="78"/>
                                      </a:lnTo>
                                      <a:lnTo>
                                        <a:pt x="454" y="79"/>
                                      </a:lnTo>
                                      <a:lnTo>
                                        <a:pt x="455" y="74"/>
                                      </a:lnTo>
                                      <a:lnTo>
                                        <a:pt x="456" y="74"/>
                                      </a:lnTo>
                                      <a:lnTo>
                                        <a:pt x="456" y="76"/>
                                      </a:lnTo>
                                      <a:lnTo>
                                        <a:pt x="457" y="80"/>
                                      </a:lnTo>
                                      <a:lnTo>
                                        <a:pt x="458" y="81"/>
                                      </a:lnTo>
                                      <a:lnTo>
                                        <a:pt x="458" y="82"/>
                                      </a:lnTo>
                                      <a:lnTo>
                                        <a:pt x="459" y="82"/>
                                      </a:lnTo>
                                      <a:lnTo>
                                        <a:pt x="460" y="81"/>
                                      </a:lnTo>
                                      <a:lnTo>
                                        <a:pt x="460" y="90"/>
                                      </a:lnTo>
                                      <a:lnTo>
                                        <a:pt x="461" y="86"/>
                                      </a:lnTo>
                                      <a:lnTo>
                                        <a:pt x="462" y="89"/>
                                      </a:lnTo>
                                      <a:lnTo>
                                        <a:pt x="463" y="89"/>
                                      </a:lnTo>
                                      <a:lnTo>
                                        <a:pt x="463" y="90"/>
                                      </a:lnTo>
                                      <a:lnTo>
                                        <a:pt x="464" y="90"/>
                                      </a:lnTo>
                                      <a:lnTo>
                                        <a:pt x="465" y="88"/>
                                      </a:lnTo>
                                      <a:lnTo>
                                        <a:pt x="466" y="93"/>
                                      </a:lnTo>
                                      <a:lnTo>
                                        <a:pt x="467" y="94"/>
                                      </a:lnTo>
                                      <a:lnTo>
                                        <a:pt x="467" y="95"/>
                                      </a:lnTo>
                                      <a:lnTo>
                                        <a:pt x="467" y="92"/>
                                      </a:lnTo>
                                      <a:lnTo>
                                        <a:pt x="468" y="97"/>
                                      </a:lnTo>
                                      <a:lnTo>
                                        <a:pt x="468" y="98"/>
                                      </a:lnTo>
                                      <a:lnTo>
                                        <a:pt x="469" y="101"/>
                                      </a:lnTo>
                                      <a:lnTo>
                                        <a:pt x="470" y="104"/>
                                      </a:lnTo>
                                      <a:lnTo>
                                        <a:pt x="471" y="105"/>
                                      </a:lnTo>
                                      <a:lnTo>
                                        <a:pt x="471" y="110"/>
                                      </a:lnTo>
                                      <a:lnTo>
                                        <a:pt x="472" y="109"/>
                                      </a:lnTo>
                                      <a:lnTo>
                                        <a:pt x="473" y="112"/>
                                      </a:lnTo>
                                      <a:lnTo>
                                        <a:pt x="474" y="113"/>
                                      </a:lnTo>
                                      <a:lnTo>
                                        <a:pt x="475" y="109"/>
                                      </a:lnTo>
                                      <a:lnTo>
                                        <a:pt x="475" y="113"/>
                                      </a:lnTo>
                                      <a:lnTo>
                                        <a:pt x="476" y="112"/>
                                      </a:lnTo>
                                      <a:lnTo>
                                        <a:pt x="477" y="108"/>
                                      </a:lnTo>
                                      <a:lnTo>
                                        <a:pt x="478" y="111"/>
                                      </a:lnTo>
                                      <a:lnTo>
                                        <a:pt x="478" y="112"/>
                                      </a:lnTo>
                                      <a:lnTo>
                                        <a:pt x="479" y="112"/>
                                      </a:lnTo>
                                      <a:lnTo>
                                        <a:pt x="480" y="113"/>
                                      </a:lnTo>
                                      <a:lnTo>
                                        <a:pt x="480" y="115"/>
                                      </a:lnTo>
                                      <a:lnTo>
                                        <a:pt x="481" y="118"/>
                                      </a:lnTo>
                                      <a:lnTo>
                                        <a:pt x="482" y="112"/>
                                      </a:lnTo>
                                      <a:lnTo>
                                        <a:pt x="483" y="112"/>
                                      </a:lnTo>
                                      <a:lnTo>
                                        <a:pt x="484" y="113"/>
                                      </a:lnTo>
                                      <a:lnTo>
                                        <a:pt x="484" y="118"/>
                                      </a:lnTo>
                                      <a:lnTo>
                                        <a:pt x="485" y="111"/>
                                      </a:lnTo>
                                      <a:lnTo>
                                        <a:pt x="486" y="109"/>
                                      </a:lnTo>
                                      <a:lnTo>
                                        <a:pt x="487" y="103"/>
                                      </a:lnTo>
                                      <a:lnTo>
                                        <a:pt x="487" y="105"/>
                                      </a:lnTo>
                                      <a:lnTo>
                                        <a:pt x="488" y="98"/>
                                      </a:lnTo>
                                      <a:lnTo>
                                        <a:pt x="489" y="88"/>
                                      </a:lnTo>
                                      <a:lnTo>
                                        <a:pt x="489" y="98"/>
                                      </a:lnTo>
                                      <a:lnTo>
                                        <a:pt x="490" y="89"/>
                                      </a:lnTo>
                                      <a:lnTo>
                                        <a:pt x="491" y="81"/>
                                      </a:lnTo>
                                      <a:lnTo>
                                        <a:pt x="491" y="87"/>
                                      </a:lnTo>
                                      <a:lnTo>
                                        <a:pt x="491" y="75"/>
                                      </a:lnTo>
                                      <a:lnTo>
                                        <a:pt x="492" y="73"/>
                                      </a:lnTo>
                                      <a:lnTo>
                                        <a:pt x="493" y="65"/>
                                      </a:lnTo>
                                      <a:lnTo>
                                        <a:pt x="493" y="69"/>
                                      </a:lnTo>
                                      <a:lnTo>
                                        <a:pt x="494" y="59"/>
                                      </a:lnTo>
                                      <a:lnTo>
                                        <a:pt x="495" y="49"/>
                                      </a:lnTo>
                                      <a:lnTo>
                                        <a:pt x="495" y="59"/>
                                      </a:lnTo>
                                      <a:lnTo>
                                        <a:pt x="496" y="52"/>
                                      </a:lnTo>
                                      <a:lnTo>
                                        <a:pt x="497" y="45"/>
                                      </a:lnTo>
                                      <a:lnTo>
                                        <a:pt x="497" y="47"/>
                                      </a:lnTo>
                                      <a:lnTo>
                                        <a:pt x="498" y="49"/>
                                      </a:lnTo>
                                      <a:lnTo>
                                        <a:pt x="499" y="47"/>
                                      </a:lnTo>
                                      <a:lnTo>
                                        <a:pt x="499" y="52"/>
                                      </a:lnTo>
                                      <a:lnTo>
                                        <a:pt x="500" y="55"/>
                                      </a:lnTo>
                                      <a:lnTo>
                                        <a:pt x="501" y="52"/>
                                      </a:lnTo>
                                      <a:lnTo>
                                        <a:pt x="502" y="48"/>
                                      </a:lnTo>
                                      <a:lnTo>
                                        <a:pt x="502" y="51"/>
                                      </a:lnTo>
                                      <a:lnTo>
                                        <a:pt x="503" y="51"/>
                                      </a:lnTo>
                                      <a:lnTo>
                                        <a:pt x="504" y="43"/>
                                      </a:lnTo>
                                      <a:lnTo>
                                        <a:pt x="504" y="46"/>
                                      </a:lnTo>
                                      <a:lnTo>
                                        <a:pt x="505" y="45"/>
                                      </a:lnTo>
                                      <a:lnTo>
                                        <a:pt x="506" y="43"/>
                                      </a:lnTo>
                                      <a:lnTo>
                                        <a:pt x="506" y="49"/>
                                      </a:lnTo>
                                      <a:lnTo>
                                        <a:pt x="507" y="40"/>
                                      </a:lnTo>
                                      <a:lnTo>
                                        <a:pt x="508" y="44"/>
                                      </a:lnTo>
                                      <a:lnTo>
                                        <a:pt x="509" y="44"/>
                                      </a:lnTo>
                                      <a:lnTo>
                                        <a:pt x="510" y="40"/>
                                      </a:lnTo>
                                      <a:lnTo>
                                        <a:pt x="511" y="45"/>
                                      </a:lnTo>
                                      <a:lnTo>
                                        <a:pt x="511" y="46"/>
                                      </a:lnTo>
                                      <a:lnTo>
                                        <a:pt x="512" y="42"/>
                                      </a:lnTo>
                                      <a:lnTo>
                                        <a:pt x="513" y="44"/>
                                      </a:lnTo>
                                      <a:lnTo>
                                        <a:pt x="513" y="48"/>
                                      </a:lnTo>
                                      <a:lnTo>
                                        <a:pt x="514" y="33"/>
                                      </a:lnTo>
                                      <a:lnTo>
                                        <a:pt x="515" y="32"/>
                                      </a:lnTo>
                                      <a:lnTo>
                                        <a:pt x="515" y="40"/>
                                      </a:lnTo>
                                      <a:lnTo>
                                        <a:pt x="515" y="40"/>
                                      </a:lnTo>
                                      <a:lnTo>
                                        <a:pt x="516" y="40"/>
                                      </a:lnTo>
                                      <a:lnTo>
                                        <a:pt x="517" y="39"/>
                                      </a:lnTo>
                                      <a:lnTo>
                                        <a:pt x="517" y="43"/>
                                      </a:lnTo>
                                      <a:lnTo>
                                        <a:pt x="518" y="40"/>
                                      </a:lnTo>
                                      <a:lnTo>
                                        <a:pt x="519" y="39"/>
                                      </a:lnTo>
                                      <a:lnTo>
                                        <a:pt x="520" y="44"/>
                                      </a:lnTo>
                                      <a:lnTo>
                                        <a:pt x="521" y="47"/>
                                      </a:lnTo>
                                      <a:lnTo>
                                        <a:pt x="521" y="52"/>
                                      </a:lnTo>
                                      <a:lnTo>
                                        <a:pt x="522" y="52"/>
                                      </a:lnTo>
                                      <a:lnTo>
                                        <a:pt x="523" y="48"/>
                                      </a:lnTo>
                                      <a:lnTo>
                                        <a:pt x="524" y="51"/>
                                      </a:lnTo>
                                      <a:lnTo>
                                        <a:pt x="524" y="56"/>
                                      </a:lnTo>
                                      <a:lnTo>
                                        <a:pt x="525" y="57"/>
                                      </a:lnTo>
                                      <a:lnTo>
                                        <a:pt x="526" y="57"/>
                                      </a:lnTo>
                                      <a:lnTo>
                                        <a:pt x="526" y="58"/>
                                      </a:lnTo>
                                      <a:lnTo>
                                        <a:pt x="527" y="57"/>
                                      </a:lnTo>
                                      <a:lnTo>
                                        <a:pt x="528" y="56"/>
                                      </a:lnTo>
                                      <a:lnTo>
                                        <a:pt x="528" y="59"/>
                                      </a:lnTo>
                                      <a:lnTo>
                                        <a:pt x="529" y="62"/>
                                      </a:lnTo>
                                      <a:lnTo>
                                        <a:pt x="530" y="65"/>
                                      </a:lnTo>
                                      <a:lnTo>
                                        <a:pt x="530" y="68"/>
                                      </a:lnTo>
                                      <a:lnTo>
                                        <a:pt x="531" y="65"/>
                                      </a:lnTo>
                                      <a:lnTo>
                                        <a:pt x="532" y="67"/>
                                      </a:lnTo>
                                      <a:lnTo>
                                        <a:pt x="533" y="68"/>
                                      </a:lnTo>
                                      <a:lnTo>
                                        <a:pt x="533" y="70"/>
                                      </a:lnTo>
                                      <a:lnTo>
                                        <a:pt x="534" y="70"/>
                                      </a:lnTo>
                                      <a:lnTo>
                                        <a:pt x="535" y="67"/>
                                      </a:lnTo>
                                      <a:lnTo>
                                        <a:pt x="535" y="72"/>
                                      </a:lnTo>
                                      <a:lnTo>
                                        <a:pt x="536" y="72"/>
                                      </a:lnTo>
                                      <a:lnTo>
                                        <a:pt x="537" y="69"/>
                                      </a:lnTo>
                                      <a:lnTo>
                                        <a:pt x="537" y="71"/>
                                      </a:lnTo>
                                      <a:lnTo>
                                        <a:pt x="538" y="72"/>
                                      </a:lnTo>
                                      <a:lnTo>
                                        <a:pt x="539" y="69"/>
                                      </a:lnTo>
                                      <a:lnTo>
                                        <a:pt x="539" y="72"/>
                                      </a:lnTo>
                                      <a:lnTo>
                                        <a:pt x="539" y="77"/>
                                      </a:lnTo>
                                      <a:lnTo>
                                        <a:pt x="540" y="78"/>
                                      </a:lnTo>
                                      <a:lnTo>
                                        <a:pt x="541" y="79"/>
                                      </a:lnTo>
                                      <a:lnTo>
                                        <a:pt x="541" y="81"/>
                                      </a:lnTo>
                                      <a:lnTo>
                                        <a:pt x="542" y="79"/>
                                      </a:lnTo>
                                      <a:lnTo>
                                        <a:pt x="543" y="83"/>
                                      </a:lnTo>
                                      <a:lnTo>
                                        <a:pt x="543" y="84"/>
                                      </a:lnTo>
                                      <a:lnTo>
                                        <a:pt x="544" y="85"/>
                                      </a:lnTo>
                                      <a:lnTo>
                                        <a:pt x="545" y="85"/>
                                      </a:lnTo>
                                      <a:lnTo>
                                        <a:pt x="545" y="88"/>
                                      </a:lnTo>
                                      <a:lnTo>
                                        <a:pt x="546" y="84"/>
                                      </a:lnTo>
                                      <a:lnTo>
                                        <a:pt x="547" y="87"/>
                                      </a:lnTo>
                                      <a:lnTo>
                                        <a:pt x="548" y="83"/>
                                      </a:lnTo>
                                      <a:lnTo>
                                        <a:pt x="548" y="89"/>
                                      </a:lnTo>
                                      <a:lnTo>
                                        <a:pt x="549" y="80"/>
                                      </a:lnTo>
                                      <a:lnTo>
                                        <a:pt x="550" y="72"/>
                                      </a:lnTo>
                                      <a:lnTo>
                                        <a:pt x="550" y="79"/>
                                      </a:lnTo>
                                      <a:lnTo>
                                        <a:pt x="551" y="77"/>
                                      </a:lnTo>
                                      <a:lnTo>
                                        <a:pt x="552" y="70"/>
                                      </a:lnTo>
                                      <a:lnTo>
                                        <a:pt x="553" y="72"/>
                                      </a:lnTo>
                                      <a:lnTo>
                                        <a:pt x="554" y="68"/>
                                      </a:lnTo>
                                      <a:lnTo>
                                        <a:pt x="554" y="70"/>
                                      </a:lnTo>
                                      <a:lnTo>
                                        <a:pt x="555" y="69"/>
                                      </a:lnTo>
                                      <a:lnTo>
                                        <a:pt x="556" y="68"/>
                                      </a:lnTo>
                                      <a:lnTo>
                                        <a:pt x="557" y="64"/>
                                      </a:lnTo>
                                      <a:lnTo>
                                        <a:pt x="557" y="65"/>
                                      </a:lnTo>
                                      <a:lnTo>
                                        <a:pt x="558" y="67"/>
                                      </a:lnTo>
                                      <a:lnTo>
                                        <a:pt x="559" y="59"/>
                                      </a:lnTo>
                                      <a:lnTo>
                                        <a:pt x="559" y="62"/>
                                      </a:lnTo>
                                      <a:lnTo>
                                        <a:pt x="560" y="58"/>
                                      </a:lnTo>
                                      <a:lnTo>
                                        <a:pt x="561" y="51"/>
                                      </a:lnTo>
                                      <a:lnTo>
                                        <a:pt x="561" y="52"/>
                                      </a:lnTo>
                                      <a:lnTo>
                                        <a:pt x="562" y="49"/>
                                      </a:lnTo>
                                      <a:lnTo>
                                        <a:pt x="563" y="52"/>
                                      </a:lnTo>
                                      <a:lnTo>
                                        <a:pt x="563" y="50"/>
                                      </a:lnTo>
                                      <a:lnTo>
                                        <a:pt x="564" y="44"/>
                                      </a:lnTo>
                                      <a:lnTo>
                                        <a:pt x="565" y="49"/>
                                      </a:lnTo>
                                      <a:lnTo>
                                        <a:pt x="565" y="51"/>
                                      </a:lnTo>
                                      <a:lnTo>
                                        <a:pt x="566" y="52"/>
                                      </a:lnTo>
                                      <a:lnTo>
                                        <a:pt x="567" y="43"/>
                                      </a:lnTo>
                                      <a:lnTo>
                                        <a:pt x="567" y="52"/>
                                      </a:lnTo>
                                      <a:lnTo>
                                        <a:pt x="568" y="48"/>
                                      </a:lnTo>
                                      <a:lnTo>
                                        <a:pt x="569" y="52"/>
                                      </a:lnTo>
                                      <a:lnTo>
                                        <a:pt x="569" y="54"/>
                                      </a:lnTo>
                                      <a:lnTo>
                                        <a:pt x="570" y="58"/>
                                      </a:lnTo>
                                      <a:lnTo>
                                        <a:pt x="571" y="55"/>
                                      </a:lnTo>
                                      <a:lnTo>
                                        <a:pt x="572" y="56"/>
                                      </a:lnTo>
                                      <a:lnTo>
                                        <a:pt x="572" y="59"/>
                                      </a:lnTo>
                                      <a:lnTo>
                                        <a:pt x="573" y="62"/>
                                      </a:lnTo>
                                      <a:lnTo>
                                        <a:pt x="574" y="58"/>
                                      </a:lnTo>
                                      <a:lnTo>
                                        <a:pt x="574" y="63"/>
                                      </a:lnTo>
                                      <a:lnTo>
                                        <a:pt x="575" y="64"/>
                                      </a:lnTo>
                                      <a:lnTo>
                                        <a:pt x="576" y="65"/>
                                      </a:lnTo>
                                      <a:lnTo>
                                        <a:pt x="576" y="66"/>
                                      </a:lnTo>
                                      <a:lnTo>
                                        <a:pt x="577" y="67"/>
                                      </a:lnTo>
                                      <a:lnTo>
                                        <a:pt x="578" y="65"/>
                                      </a:lnTo>
                                      <a:lnTo>
                                        <a:pt x="579" y="65"/>
                                      </a:lnTo>
                                      <a:lnTo>
                                        <a:pt x="580" y="64"/>
                                      </a:lnTo>
                                      <a:lnTo>
                                        <a:pt x="581" y="63"/>
                                      </a:lnTo>
                                      <a:lnTo>
                                        <a:pt x="581" y="64"/>
                                      </a:lnTo>
                                      <a:lnTo>
                                        <a:pt x="582" y="67"/>
                                      </a:lnTo>
                                      <a:lnTo>
                                        <a:pt x="583" y="64"/>
                                      </a:lnTo>
                                      <a:lnTo>
                                        <a:pt x="583" y="65"/>
                                      </a:lnTo>
                                      <a:lnTo>
                                        <a:pt x="584" y="71"/>
                                      </a:lnTo>
                                      <a:lnTo>
                                        <a:pt x="585" y="65"/>
                                      </a:lnTo>
                                      <a:lnTo>
                                        <a:pt x="585" y="66"/>
                                      </a:lnTo>
                                      <a:lnTo>
                                        <a:pt x="586" y="66"/>
                                      </a:lnTo>
                                      <a:lnTo>
                                        <a:pt x="587" y="71"/>
                                      </a:lnTo>
                                      <a:lnTo>
                                        <a:pt x="587" y="67"/>
                                      </a:lnTo>
                                      <a:lnTo>
                                        <a:pt x="587" y="69"/>
                                      </a:lnTo>
                                      <a:lnTo>
                                        <a:pt x="588" y="70"/>
                                      </a:lnTo>
                                      <a:lnTo>
                                        <a:pt x="589" y="67"/>
                                      </a:lnTo>
                                      <a:lnTo>
                                        <a:pt x="589" y="68"/>
                                      </a:lnTo>
                                      <a:lnTo>
                                        <a:pt x="590" y="67"/>
                                      </a:lnTo>
                                      <a:lnTo>
                                        <a:pt x="591" y="65"/>
                                      </a:lnTo>
                                      <a:lnTo>
                                        <a:pt x="591" y="65"/>
                                      </a:lnTo>
                                      <a:lnTo>
                                        <a:pt x="592" y="66"/>
                                      </a:lnTo>
                                      <a:lnTo>
                                        <a:pt x="593" y="62"/>
                                      </a:lnTo>
                                      <a:lnTo>
                                        <a:pt x="594" y="67"/>
                                      </a:lnTo>
                                      <a:lnTo>
                                        <a:pt x="595" y="72"/>
                                      </a:lnTo>
                                      <a:lnTo>
                                        <a:pt x="596" y="70"/>
                                      </a:lnTo>
                                      <a:lnTo>
                                        <a:pt x="596" y="78"/>
                                      </a:lnTo>
                                      <a:lnTo>
                                        <a:pt x="597" y="79"/>
                                      </a:lnTo>
                                      <a:lnTo>
                                        <a:pt x="598" y="74"/>
                                      </a:lnTo>
                                      <a:lnTo>
                                        <a:pt x="598" y="76"/>
                                      </a:lnTo>
                                      <a:lnTo>
                                        <a:pt x="599" y="79"/>
                                      </a:lnTo>
                                      <a:lnTo>
                                        <a:pt x="600" y="76"/>
                                      </a:lnTo>
                                      <a:lnTo>
                                        <a:pt x="601" y="73"/>
                                      </a:lnTo>
                                      <a:lnTo>
                                        <a:pt x="602" y="76"/>
                                      </a:lnTo>
                                      <a:lnTo>
                                        <a:pt x="603" y="74"/>
                                      </a:lnTo>
                                      <a:lnTo>
                                        <a:pt x="603" y="76"/>
                                      </a:lnTo>
                                      <a:lnTo>
                                        <a:pt x="604" y="79"/>
                                      </a:lnTo>
                                      <a:lnTo>
                                        <a:pt x="605" y="78"/>
                                      </a:lnTo>
                                      <a:lnTo>
                                        <a:pt x="605" y="80"/>
                                      </a:lnTo>
                                      <a:lnTo>
                                        <a:pt x="606" y="79"/>
                                      </a:lnTo>
                                      <a:lnTo>
                                        <a:pt x="607" y="72"/>
                                      </a:lnTo>
                                      <a:lnTo>
                                        <a:pt x="607" y="79"/>
                                      </a:lnTo>
                                      <a:lnTo>
                                        <a:pt x="608" y="79"/>
                                      </a:lnTo>
                                      <a:lnTo>
                                        <a:pt x="609" y="78"/>
                                      </a:lnTo>
                                      <a:lnTo>
                                        <a:pt x="610" y="80"/>
                                      </a:lnTo>
                                      <a:lnTo>
                                        <a:pt x="610" y="81"/>
                                      </a:lnTo>
                                      <a:lnTo>
                                        <a:pt x="611" y="86"/>
                                      </a:lnTo>
                                      <a:lnTo>
                                        <a:pt x="611" y="82"/>
                                      </a:lnTo>
                                      <a:lnTo>
                                        <a:pt x="612" y="81"/>
                                      </a:lnTo>
                                      <a:lnTo>
                                        <a:pt x="613" y="77"/>
                                      </a:lnTo>
                                      <a:lnTo>
                                        <a:pt x="613" y="78"/>
                                      </a:lnTo>
                                      <a:lnTo>
                                        <a:pt x="614" y="79"/>
                                      </a:lnTo>
                                      <a:lnTo>
                                        <a:pt x="615" y="82"/>
                                      </a:lnTo>
                                      <a:lnTo>
                                        <a:pt x="615" y="87"/>
                                      </a:lnTo>
                                      <a:lnTo>
                                        <a:pt x="616" y="83"/>
                                      </a:lnTo>
                                      <a:lnTo>
                                        <a:pt x="617" y="85"/>
                                      </a:lnTo>
                                      <a:lnTo>
                                        <a:pt x="618" y="81"/>
                                      </a:lnTo>
                                      <a:lnTo>
                                        <a:pt x="618" y="84"/>
                                      </a:lnTo>
                                      <a:lnTo>
                                        <a:pt x="619" y="85"/>
                                      </a:lnTo>
                                      <a:lnTo>
                                        <a:pt x="620" y="84"/>
                                      </a:lnTo>
                                      <a:lnTo>
                                        <a:pt x="620" y="90"/>
                                      </a:lnTo>
                                      <a:lnTo>
                                        <a:pt x="621" y="91"/>
                                      </a:lnTo>
                                      <a:lnTo>
                                        <a:pt x="622" y="89"/>
                                      </a:lnTo>
                                      <a:lnTo>
                                        <a:pt x="623" y="85"/>
                                      </a:lnTo>
                                      <a:lnTo>
                                        <a:pt x="624" y="86"/>
                                      </a:lnTo>
                                      <a:lnTo>
                                        <a:pt x="625" y="89"/>
                                      </a:lnTo>
                                      <a:lnTo>
                                        <a:pt x="625" y="93"/>
                                      </a:lnTo>
                                      <a:lnTo>
                                        <a:pt x="626" y="87"/>
                                      </a:lnTo>
                                      <a:lnTo>
                                        <a:pt x="627" y="92"/>
                                      </a:lnTo>
                                      <a:lnTo>
                                        <a:pt x="627" y="94"/>
                                      </a:lnTo>
                                      <a:lnTo>
                                        <a:pt x="628" y="98"/>
                                      </a:lnTo>
                                      <a:lnTo>
                                        <a:pt x="629" y="97"/>
                                      </a:lnTo>
                                      <a:lnTo>
                                        <a:pt x="629" y="99"/>
                                      </a:lnTo>
                                      <a:lnTo>
                                        <a:pt x="630" y="94"/>
                                      </a:lnTo>
                                      <a:lnTo>
                                        <a:pt x="631" y="89"/>
                                      </a:lnTo>
                                      <a:lnTo>
                                        <a:pt x="631" y="98"/>
                                      </a:lnTo>
                                      <a:lnTo>
                                        <a:pt x="632" y="98"/>
                                      </a:lnTo>
                                      <a:lnTo>
                                        <a:pt x="633" y="95"/>
                                      </a:lnTo>
                                      <a:lnTo>
                                        <a:pt x="634" y="91"/>
                                      </a:lnTo>
                                      <a:lnTo>
                                        <a:pt x="634" y="95"/>
                                      </a:lnTo>
                                      <a:lnTo>
                                        <a:pt x="635" y="98"/>
                                      </a:lnTo>
                                      <a:lnTo>
                                        <a:pt x="635" y="93"/>
                                      </a:lnTo>
                                      <a:lnTo>
                                        <a:pt x="635" y="98"/>
                                      </a:lnTo>
                                      <a:lnTo>
                                        <a:pt x="636" y="94"/>
                                      </a:lnTo>
                                      <a:lnTo>
                                        <a:pt x="637" y="90"/>
                                      </a:lnTo>
                                      <a:lnTo>
                                        <a:pt x="637" y="94"/>
                                      </a:lnTo>
                                      <a:lnTo>
                                        <a:pt x="638" y="95"/>
                                      </a:lnTo>
                                      <a:lnTo>
                                        <a:pt x="639" y="89"/>
                                      </a:lnTo>
                                      <a:lnTo>
                                        <a:pt x="639" y="91"/>
                                      </a:lnTo>
                                      <a:lnTo>
                                        <a:pt x="640" y="91"/>
                                      </a:lnTo>
                                      <a:lnTo>
                                        <a:pt x="641" y="86"/>
                                      </a:lnTo>
                                      <a:lnTo>
                                        <a:pt x="642" y="82"/>
                                      </a:lnTo>
                                      <a:lnTo>
                                        <a:pt x="642" y="86"/>
                                      </a:lnTo>
                                      <a:lnTo>
                                        <a:pt x="643" y="87"/>
                                      </a:lnTo>
                                      <a:lnTo>
                                        <a:pt x="644" y="79"/>
                                      </a:lnTo>
                                      <a:lnTo>
                                        <a:pt x="644" y="81"/>
                                      </a:lnTo>
                                      <a:lnTo>
                                        <a:pt x="645" y="75"/>
                                      </a:lnTo>
                                      <a:lnTo>
                                        <a:pt x="646" y="69"/>
                                      </a:lnTo>
                                      <a:lnTo>
                                        <a:pt x="646" y="70"/>
                                      </a:lnTo>
                                      <a:lnTo>
                                        <a:pt x="647" y="70"/>
                                      </a:lnTo>
                                      <a:lnTo>
                                        <a:pt x="648" y="65"/>
                                      </a:lnTo>
                                      <a:lnTo>
                                        <a:pt x="649" y="66"/>
                                      </a:lnTo>
                                      <a:lnTo>
                                        <a:pt x="649" y="75"/>
                                      </a:lnTo>
                                      <a:lnTo>
                                        <a:pt x="650" y="74"/>
                                      </a:lnTo>
                                      <a:lnTo>
                                        <a:pt x="651" y="72"/>
                                      </a:lnTo>
                                      <a:lnTo>
                                        <a:pt x="651" y="73"/>
                                      </a:lnTo>
                                      <a:lnTo>
                                        <a:pt x="652" y="72"/>
                                      </a:lnTo>
                                      <a:lnTo>
                                        <a:pt x="653" y="74"/>
                                      </a:lnTo>
                                      <a:lnTo>
                                        <a:pt x="654" y="78"/>
                                      </a:lnTo>
                                      <a:lnTo>
                                        <a:pt x="655" y="78"/>
                                      </a:lnTo>
                                      <a:lnTo>
                                        <a:pt x="655" y="79"/>
                                      </a:lnTo>
                                      <a:lnTo>
                                        <a:pt x="656" y="79"/>
                                      </a:lnTo>
                                      <a:lnTo>
                                        <a:pt x="657" y="78"/>
                                      </a:lnTo>
                                      <a:lnTo>
                                        <a:pt x="658" y="79"/>
                                      </a:lnTo>
                                      <a:lnTo>
                                        <a:pt x="658" y="80"/>
                                      </a:lnTo>
                                      <a:lnTo>
                                        <a:pt x="659" y="87"/>
                                      </a:lnTo>
                                      <a:lnTo>
                                        <a:pt x="659" y="83"/>
                                      </a:lnTo>
                                      <a:lnTo>
                                        <a:pt x="660" y="85"/>
                                      </a:lnTo>
                                      <a:lnTo>
                                        <a:pt x="661" y="78"/>
                                      </a:lnTo>
                                      <a:lnTo>
                                        <a:pt x="661" y="79"/>
                                      </a:lnTo>
                                      <a:lnTo>
                                        <a:pt x="662" y="78"/>
                                      </a:lnTo>
                                      <a:lnTo>
                                        <a:pt x="663" y="78"/>
                                      </a:lnTo>
                                      <a:lnTo>
                                        <a:pt x="664" y="78"/>
                                      </a:lnTo>
                                      <a:lnTo>
                                        <a:pt x="664" y="79"/>
                                      </a:lnTo>
                                      <a:lnTo>
                                        <a:pt x="665" y="75"/>
                                      </a:lnTo>
                                      <a:lnTo>
                                        <a:pt x="666" y="74"/>
                                      </a:lnTo>
                                      <a:lnTo>
                                        <a:pt x="666" y="77"/>
                                      </a:lnTo>
                                      <a:lnTo>
                                        <a:pt x="667" y="81"/>
                                      </a:lnTo>
                                      <a:lnTo>
                                        <a:pt x="668" y="78"/>
                                      </a:lnTo>
                                      <a:lnTo>
                                        <a:pt x="668" y="82"/>
                                      </a:lnTo>
                                      <a:lnTo>
                                        <a:pt x="669" y="79"/>
                                      </a:lnTo>
                                      <a:lnTo>
                                        <a:pt x="670" y="73"/>
                                      </a:lnTo>
                                      <a:lnTo>
                                        <a:pt x="670" y="74"/>
                                      </a:lnTo>
                                      <a:lnTo>
                                        <a:pt x="671" y="72"/>
                                      </a:lnTo>
                                      <a:lnTo>
                                        <a:pt x="672" y="70"/>
                                      </a:lnTo>
                                      <a:lnTo>
                                        <a:pt x="673" y="64"/>
                                      </a:lnTo>
                                      <a:lnTo>
                                        <a:pt x="673" y="69"/>
                                      </a:lnTo>
                                      <a:lnTo>
                                        <a:pt x="674" y="65"/>
                                      </a:lnTo>
                                      <a:lnTo>
                                        <a:pt x="675" y="59"/>
                                      </a:lnTo>
                                      <a:lnTo>
                                        <a:pt x="675" y="64"/>
                                      </a:lnTo>
                                      <a:lnTo>
                                        <a:pt x="676" y="62"/>
                                      </a:lnTo>
                                      <a:lnTo>
                                        <a:pt x="677" y="55"/>
                                      </a:lnTo>
                                      <a:lnTo>
                                        <a:pt x="677" y="63"/>
                                      </a:lnTo>
                                      <a:lnTo>
                                        <a:pt x="678" y="64"/>
                                      </a:lnTo>
                                      <a:lnTo>
                                        <a:pt x="679" y="62"/>
                                      </a:lnTo>
                                      <a:lnTo>
                                        <a:pt x="680" y="62"/>
                                      </a:lnTo>
                                      <a:lnTo>
                                        <a:pt x="680" y="63"/>
                                      </a:lnTo>
                                      <a:lnTo>
                                        <a:pt x="681" y="59"/>
                                      </a:lnTo>
                                      <a:lnTo>
                                        <a:pt x="682" y="60"/>
                                      </a:lnTo>
                                      <a:lnTo>
                                        <a:pt x="682" y="63"/>
                                      </a:lnTo>
                                      <a:lnTo>
                                        <a:pt x="683" y="59"/>
                                      </a:lnTo>
                                      <a:lnTo>
                                        <a:pt x="683" y="65"/>
                                      </a:lnTo>
                                      <a:lnTo>
                                        <a:pt x="684" y="67"/>
                                      </a:lnTo>
                                      <a:lnTo>
                                        <a:pt x="685" y="68"/>
                                      </a:lnTo>
                                      <a:lnTo>
                                        <a:pt x="685" y="71"/>
                                      </a:lnTo>
                                      <a:lnTo>
                                        <a:pt x="686" y="70"/>
                                      </a:lnTo>
                                      <a:lnTo>
                                        <a:pt x="687" y="72"/>
                                      </a:lnTo>
                                      <a:lnTo>
                                        <a:pt x="688" y="73"/>
                                      </a:lnTo>
                                      <a:lnTo>
                                        <a:pt x="688" y="74"/>
                                      </a:lnTo>
                                      <a:lnTo>
                                        <a:pt x="689" y="73"/>
                                      </a:lnTo>
                                      <a:lnTo>
                                        <a:pt x="690" y="72"/>
                                      </a:lnTo>
                                      <a:lnTo>
                                        <a:pt x="690" y="77"/>
                                      </a:lnTo>
                                      <a:lnTo>
                                        <a:pt x="691" y="78"/>
                                      </a:lnTo>
                                      <a:lnTo>
                                        <a:pt x="692" y="79"/>
                                      </a:lnTo>
                                      <a:lnTo>
                                        <a:pt x="693" y="75"/>
                                      </a:lnTo>
                                      <a:lnTo>
                                        <a:pt x="694" y="76"/>
                                      </a:lnTo>
                                      <a:lnTo>
                                        <a:pt x="695" y="74"/>
                                      </a:lnTo>
                                      <a:lnTo>
                                        <a:pt x="695" y="77"/>
                                      </a:lnTo>
                                      <a:lnTo>
                                        <a:pt x="696" y="74"/>
                                      </a:lnTo>
                                      <a:lnTo>
                                        <a:pt x="697" y="76"/>
                                      </a:lnTo>
                                      <a:lnTo>
                                        <a:pt x="697" y="78"/>
                                      </a:lnTo>
                                      <a:lnTo>
                                        <a:pt x="698" y="77"/>
                                      </a:lnTo>
                                      <a:lnTo>
                                        <a:pt x="699" y="72"/>
                                      </a:lnTo>
                                      <a:lnTo>
                                        <a:pt x="699" y="74"/>
                                      </a:lnTo>
                                      <a:lnTo>
                                        <a:pt x="700" y="72"/>
                                      </a:lnTo>
                                      <a:lnTo>
                                        <a:pt x="701" y="74"/>
                                      </a:lnTo>
                                      <a:lnTo>
                                        <a:pt x="702" y="74"/>
                                      </a:lnTo>
                                      <a:lnTo>
                                        <a:pt x="703" y="72"/>
                                      </a:lnTo>
                                      <a:lnTo>
                                        <a:pt x="704" y="75"/>
                                      </a:lnTo>
                                      <a:lnTo>
                                        <a:pt x="704" y="79"/>
                                      </a:lnTo>
                                      <a:lnTo>
                                        <a:pt x="705" y="78"/>
                                      </a:lnTo>
                                      <a:lnTo>
                                        <a:pt x="706" y="76"/>
                                      </a:lnTo>
                                      <a:lnTo>
                                        <a:pt x="706" y="81"/>
                                      </a:lnTo>
                                      <a:lnTo>
                                        <a:pt x="707" y="74"/>
                                      </a:lnTo>
                                      <a:lnTo>
                                        <a:pt x="707" y="76"/>
                                      </a:lnTo>
                                      <a:lnTo>
                                        <a:pt x="707" y="77"/>
                                      </a:lnTo>
                                      <a:lnTo>
                                        <a:pt x="708" y="77"/>
                                      </a:lnTo>
                                      <a:lnTo>
                                        <a:pt x="709" y="71"/>
                                      </a:lnTo>
                                      <a:lnTo>
                                        <a:pt x="709" y="76"/>
                                      </a:lnTo>
                                      <a:lnTo>
                                        <a:pt x="710" y="75"/>
                                      </a:lnTo>
                                      <a:lnTo>
                                        <a:pt x="711" y="77"/>
                                      </a:lnTo>
                                      <a:lnTo>
                                        <a:pt x="712" y="74"/>
                                      </a:lnTo>
                                      <a:lnTo>
                                        <a:pt x="712" y="78"/>
                                      </a:lnTo>
                                      <a:lnTo>
                                        <a:pt x="713" y="73"/>
                                      </a:lnTo>
                                      <a:lnTo>
                                        <a:pt x="714" y="74"/>
                                      </a:lnTo>
                                      <a:lnTo>
                                        <a:pt x="714" y="76"/>
                                      </a:lnTo>
                                      <a:lnTo>
                                        <a:pt x="715" y="83"/>
                                      </a:lnTo>
                                      <a:lnTo>
                                        <a:pt x="716" y="71"/>
                                      </a:lnTo>
                                      <a:lnTo>
                                        <a:pt x="716" y="79"/>
                                      </a:lnTo>
                                      <a:lnTo>
                                        <a:pt x="717" y="84"/>
                                      </a:lnTo>
                                      <a:lnTo>
                                        <a:pt x="718" y="84"/>
                                      </a:lnTo>
                                      <a:lnTo>
                                        <a:pt x="719" y="88"/>
                                      </a:lnTo>
                                      <a:lnTo>
                                        <a:pt x="719" y="92"/>
                                      </a:lnTo>
                                      <a:lnTo>
                                        <a:pt x="720" y="90"/>
                                      </a:lnTo>
                                      <a:lnTo>
                                        <a:pt x="721" y="91"/>
                                      </a:lnTo>
                                      <a:lnTo>
                                        <a:pt x="721" y="95"/>
                                      </a:lnTo>
                                      <a:lnTo>
                                        <a:pt x="722" y="94"/>
                                      </a:lnTo>
                                      <a:lnTo>
                                        <a:pt x="723" y="89"/>
                                      </a:lnTo>
                                      <a:lnTo>
                                        <a:pt x="723" y="93"/>
                                      </a:lnTo>
                                      <a:lnTo>
                                        <a:pt x="724" y="89"/>
                                      </a:lnTo>
                                      <a:lnTo>
                                        <a:pt x="725" y="81"/>
                                      </a:lnTo>
                                      <a:lnTo>
                                        <a:pt x="725" y="85"/>
                                      </a:lnTo>
                                      <a:lnTo>
                                        <a:pt x="726" y="83"/>
                                      </a:lnTo>
                                      <a:lnTo>
                                        <a:pt x="727" y="82"/>
                                      </a:lnTo>
                                      <a:lnTo>
                                        <a:pt x="728" y="82"/>
                                      </a:lnTo>
                                      <a:lnTo>
                                        <a:pt x="728" y="83"/>
                                      </a:lnTo>
                                      <a:lnTo>
                                        <a:pt x="729" y="89"/>
                                      </a:lnTo>
                                      <a:lnTo>
                                        <a:pt x="730" y="85"/>
                                      </a:lnTo>
                                      <a:lnTo>
                                        <a:pt x="730" y="90"/>
                                      </a:lnTo>
                                      <a:lnTo>
                                        <a:pt x="731" y="93"/>
                                      </a:lnTo>
                                      <a:lnTo>
                                        <a:pt x="731" y="90"/>
                                      </a:lnTo>
                                      <a:lnTo>
                                        <a:pt x="731" y="92"/>
                                      </a:lnTo>
                                      <a:lnTo>
                                        <a:pt x="732" y="91"/>
                                      </a:lnTo>
                                      <a:lnTo>
                                        <a:pt x="733" y="86"/>
                                      </a:lnTo>
                                      <a:lnTo>
                                        <a:pt x="734" y="85"/>
                                      </a:lnTo>
                                      <a:lnTo>
                                        <a:pt x="734" y="86"/>
                                      </a:lnTo>
                                      <a:lnTo>
                                        <a:pt x="735" y="83"/>
                                      </a:lnTo>
                                      <a:lnTo>
                                        <a:pt x="736" y="76"/>
                                      </a:lnTo>
                                      <a:lnTo>
                                        <a:pt x="736" y="79"/>
                                      </a:lnTo>
                                      <a:lnTo>
                                        <a:pt x="737" y="78"/>
                                      </a:lnTo>
                                      <a:lnTo>
                                        <a:pt x="738" y="76"/>
                                      </a:lnTo>
                                      <a:lnTo>
                                        <a:pt x="738" y="77"/>
                                      </a:lnTo>
                                      <a:lnTo>
                                        <a:pt x="739" y="79"/>
                                      </a:lnTo>
                                      <a:lnTo>
                                        <a:pt x="740" y="72"/>
                                      </a:lnTo>
                                      <a:lnTo>
                                        <a:pt x="740" y="77"/>
                                      </a:lnTo>
                                      <a:lnTo>
                                        <a:pt x="741" y="74"/>
                                      </a:lnTo>
                                      <a:lnTo>
                                        <a:pt x="742" y="73"/>
                                      </a:lnTo>
                                      <a:lnTo>
                                        <a:pt x="743" y="71"/>
                                      </a:lnTo>
                                      <a:lnTo>
                                        <a:pt x="743" y="72"/>
                                      </a:lnTo>
                                      <a:lnTo>
                                        <a:pt x="744" y="68"/>
                                      </a:lnTo>
                                      <a:lnTo>
                                        <a:pt x="745" y="67"/>
                                      </a:lnTo>
                                      <a:lnTo>
                                        <a:pt x="745" y="69"/>
                                      </a:lnTo>
                                      <a:lnTo>
                                        <a:pt x="746" y="72"/>
                                      </a:lnTo>
                                      <a:lnTo>
                                        <a:pt x="747" y="65"/>
                                      </a:lnTo>
                                      <a:lnTo>
                                        <a:pt x="747" y="65"/>
                                      </a:lnTo>
                                      <a:lnTo>
                                        <a:pt x="748" y="66"/>
                                      </a:lnTo>
                                      <a:lnTo>
                                        <a:pt x="749" y="69"/>
                                      </a:lnTo>
                                      <a:lnTo>
                                        <a:pt x="750" y="65"/>
                                      </a:lnTo>
                                      <a:lnTo>
                                        <a:pt x="750" y="66"/>
                                      </a:lnTo>
                                      <a:lnTo>
                                        <a:pt x="751" y="65"/>
                                      </a:lnTo>
                                      <a:lnTo>
                                        <a:pt x="752" y="68"/>
                                      </a:lnTo>
                                      <a:lnTo>
                                        <a:pt x="752" y="72"/>
                                      </a:lnTo>
                                      <a:lnTo>
                                        <a:pt x="753" y="72"/>
                                      </a:lnTo>
                                      <a:lnTo>
                                        <a:pt x="754" y="65"/>
                                      </a:lnTo>
                                      <a:lnTo>
                                        <a:pt x="754" y="72"/>
                                      </a:lnTo>
                                      <a:lnTo>
                                        <a:pt x="755" y="68"/>
                                      </a:lnTo>
                                      <a:lnTo>
                                        <a:pt x="755" y="68"/>
                                      </a:lnTo>
                                      <a:lnTo>
                                        <a:pt x="755" y="71"/>
                                      </a:lnTo>
                                      <a:lnTo>
                                        <a:pt x="756" y="75"/>
                                      </a:lnTo>
                                      <a:lnTo>
                                        <a:pt x="757" y="72"/>
                                      </a:lnTo>
                                      <a:lnTo>
                                        <a:pt x="758" y="80"/>
                                      </a:lnTo>
                                      <a:lnTo>
                                        <a:pt x="758" y="82"/>
                                      </a:lnTo>
                                      <a:lnTo>
                                        <a:pt x="759" y="79"/>
                                      </a:lnTo>
                                      <a:lnTo>
                                        <a:pt x="760" y="77"/>
                                      </a:lnTo>
                                      <a:lnTo>
                                        <a:pt x="760" y="79"/>
                                      </a:lnTo>
                                      <a:lnTo>
                                        <a:pt x="761" y="85"/>
                                      </a:lnTo>
                                      <a:lnTo>
                                        <a:pt x="762" y="75"/>
                                      </a:lnTo>
                                      <a:lnTo>
                                        <a:pt x="762" y="78"/>
                                      </a:lnTo>
                                      <a:lnTo>
                                        <a:pt x="763" y="80"/>
                                      </a:lnTo>
                                      <a:lnTo>
                                        <a:pt x="764" y="80"/>
                                      </a:lnTo>
                                      <a:lnTo>
                                        <a:pt x="765" y="83"/>
                                      </a:lnTo>
                                      <a:lnTo>
                                        <a:pt x="765" y="88"/>
                                      </a:lnTo>
                                      <a:lnTo>
                                        <a:pt x="766" y="84"/>
                                      </a:lnTo>
                                      <a:lnTo>
                                        <a:pt x="767" y="86"/>
                                      </a:lnTo>
                                      <a:lnTo>
                                        <a:pt x="767" y="88"/>
                                      </a:lnTo>
                                      <a:lnTo>
                                        <a:pt x="768" y="82"/>
                                      </a:lnTo>
                                      <a:lnTo>
                                        <a:pt x="769" y="85"/>
                                      </a:lnTo>
                                      <a:lnTo>
                                        <a:pt x="769" y="87"/>
                                      </a:lnTo>
                                      <a:lnTo>
                                        <a:pt x="770" y="91"/>
                                      </a:lnTo>
                                      <a:lnTo>
                                        <a:pt x="771" y="89"/>
                                      </a:lnTo>
                                      <a:lnTo>
                                        <a:pt x="771" y="90"/>
                                      </a:lnTo>
                                      <a:lnTo>
                                        <a:pt x="772" y="98"/>
                                      </a:lnTo>
                                      <a:lnTo>
                                        <a:pt x="773" y="88"/>
                                      </a:lnTo>
                                      <a:lnTo>
                                        <a:pt x="774" y="88"/>
                                      </a:lnTo>
                                      <a:lnTo>
                                        <a:pt x="774" y="95"/>
                                      </a:lnTo>
                                      <a:lnTo>
                                        <a:pt x="775" y="97"/>
                                      </a:lnTo>
                                      <a:lnTo>
                                        <a:pt x="776" y="88"/>
                                      </a:lnTo>
                                      <a:lnTo>
                                        <a:pt x="776" y="93"/>
                                      </a:lnTo>
                                      <a:lnTo>
                                        <a:pt x="777" y="88"/>
                                      </a:lnTo>
                                      <a:lnTo>
                                        <a:pt x="778" y="87"/>
                                      </a:lnTo>
                                      <a:lnTo>
                                        <a:pt x="778" y="91"/>
                                      </a:lnTo>
                                      <a:lnTo>
                                        <a:pt x="779" y="87"/>
                                      </a:lnTo>
                                      <a:lnTo>
                                        <a:pt x="779" y="85"/>
                                      </a:lnTo>
                                      <a:lnTo>
                                        <a:pt x="780" y="86"/>
                                      </a:lnTo>
                                      <a:lnTo>
                                        <a:pt x="780" y="89"/>
                                      </a:lnTo>
                                      <a:lnTo>
                                        <a:pt x="781" y="84"/>
                                      </a:lnTo>
                                      <a:lnTo>
                                        <a:pt x="782" y="86"/>
                                      </a:lnTo>
                                      <a:lnTo>
                                        <a:pt x="782" y="87"/>
                                      </a:lnTo>
                                      <a:lnTo>
                                        <a:pt x="783" y="86"/>
                                      </a:lnTo>
                                      <a:lnTo>
                                        <a:pt x="784" y="79"/>
                                      </a:lnTo>
                                      <a:lnTo>
                                        <a:pt x="784" y="88"/>
                                      </a:lnTo>
                                      <a:lnTo>
                                        <a:pt x="785" y="86"/>
                                      </a:lnTo>
                                      <a:lnTo>
                                        <a:pt x="786" y="83"/>
                                      </a:lnTo>
                                      <a:lnTo>
                                        <a:pt x="786" y="84"/>
                                      </a:lnTo>
                                      <a:lnTo>
                                        <a:pt x="787" y="82"/>
                                      </a:lnTo>
                                      <a:lnTo>
                                        <a:pt x="788" y="84"/>
                                      </a:lnTo>
                                      <a:lnTo>
                                        <a:pt x="789" y="81"/>
                                      </a:lnTo>
                                      <a:lnTo>
                                        <a:pt x="789" y="83"/>
                                      </a:lnTo>
                                      <a:lnTo>
                                        <a:pt x="790" y="78"/>
                                      </a:lnTo>
                                      <a:lnTo>
                                        <a:pt x="791" y="74"/>
                                      </a:lnTo>
                                      <a:lnTo>
                                        <a:pt x="791" y="80"/>
                                      </a:lnTo>
                                      <a:lnTo>
                                        <a:pt x="792" y="73"/>
                                      </a:lnTo>
                                      <a:lnTo>
                                        <a:pt x="793" y="69"/>
                                      </a:lnTo>
                                      <a:lnTo>
                                        <a:pt x="793" y="79"/>
                                      </a:lnTo>
                                      <a:lnTo>
                                        <a:pt x="794" y="73"/>
                                      </a:lnTo>
                                      <a:lnTo>
                                        <a:pt x="795" y="72"/>
                                      </a:lnTo>
                                      <a:lnTo>
                                        <a:pt x="795" y="73"/>
                                      </a:lnTo>
                                      <a:lnTo>
                                        <a:pt x="796" y="69"/>
                                      </a:lnTo>
                                      <a:lnTo>
                                        <a:pt x="797" y="69"/>
                                      </a:lnTo>
                                      <a:lnTo>
                                        <a:pt x="798" y="65"/>
                                      </a:lnTo>
                                      <a:lnTo>
                                        <a:pt x="798" y="69"/>
                                      </a:lnTo>
                                      <a:lnTo>
                                        <a:pt x="799" y="60"/>
                                      </a:lnTo>
                                      <a:lnTo>
                                        <a:pt x="800" y="58"/>
                                      </a:lnTo>
                                      <a:lnTo>
                                        <a:pt x="800" y="65"/>
                                      </a:lnTo>
                                      <a:lnTo>
                                        <a:pt x="801" y="63"/>
                                      </a:lnTo>
                                      <a:lnTo>
                                        <a:pt x="802" y="54"/>
                                      </a:lnTo>
                                      <a:lnTo>
                                        <a:pt x="802" y="59"/>
                                      </a:lnTo>
                                      <a:lnTo>
                                        <a:pt x="803" y="51"/>
                                      </a:lnTo>
                                      <a:lnTo>
                                        <a:pt x="803" y="54"/>
                                      </a:lnTo>
                                      <a:lnTo>
                                        <a:pt x="804" y="50"/>
                                      </a:lnTo>
                                      <a:lnTo>
                                        <a:pt x="804" y="54"/>
                                      </a:lnTo>
                                      <a:lnTo>
                                        <a:pt x="805" y="44"/>
                                      </a:lnTo>
                                      <a:lnTo>
                                        <a:pt x="806" y="40"/>
                                      </a:lnTo>
                                      <a:lnTo>
                                        <a:pt x="806" y="45"/>
                                      </a:lnTo>
                                      <a:lnTo>
                                        <a:pt x="807" y="45"/>
                                      </a:lnTo>
                                      <a:lnTo>
                                        <a:pt x="808" y="40"/>
                                      </a:lnTo>
                                      <a:lnTo>
                                        <a:pt x="809" y="48"/>
                                      </a:lnTo>
                                      <a:lnTo>
                                        <a:pt x="810" y="50"/>
                                      </a:lnTo>
                                      <a:lnTo>
                                        <a:pt x="810" y="64"/>
                                      </a:lnTo>
                                      <a:lnTo>
                                        <a:pt x="811" y="59"/>
                                      </a:lnTo>
                                      <a:lnTo>
                                        <a:pt x="812" y="64"/>
                                      </a:lnTo>
                                      <a:lnTo>
                                        <a:pt x="813" y="67"/>
                                      </a:lnTo>
                                      <a:lnTo>
                                        <a:pt x="813" y="70"/>
                                      </a:lnTo>
                                      <a:lnTo>
                                        <a:pt x="814" y="76"/>
                                      </a:lnTo>
                                      <a:lnTo>
                                        <a:pt x="815" y="79"/>
                                      </a:lnTo>
                                      <a:lnTo>
                                        <a:pt x="815" y="82"/>
                                      </a:lnTo>
                                      <a:lnTo>
                                        <a:pt x="816" y="83"/>
                                      </a:lnTo>
                                      <a:lnTo>
                                        <a:pt x="817" y="86"/>
                                      </a:lnTo>
                                      <a:lnTo>
                                        <a:pt x="818" y="89"/>
                                      </a:lnTo>
                                      <a:lnTo>
                                        <a:pt x="819" y="89"/>
                                      </a:lnTo>
                                      <a:lnTo>
                                        <a:pt x="820" y="91"/>
                                      </a:lnTo>
                                      <a:lnTo>
                                        <a:pt x="820" y="96"/>
                                      </a:lnTo>
                                      <a:lnTo>
                                        <a:pt x="821" y="90"/>
                                      </a:lnTo>
                                      <a:lnTo>
                                        <a:pt x="822" y="96"/>
                                      </a:lnTo>
                                      <a:lnTo>
                                        <a:pt x="822" y="102"/>
                                      </a:lnTo>
                                      <a:lnTo>
                                        <a:pt x="823" y="99"/>
                                      </a:lnTo>
                                      <a:lnTo>
                                        <a:pt x="824" y="96"/>
                                      </a:lnTo>
                                      <a:lnTo>
                                        <a:pt x="825" y="101"/>
                                      </a:lnTo>
                                      <a:lnTo>
                                        <a:pt x="826" y="101"/>
                                      </a:lnTo>
                                      <a:lnTo>
                                        <a:pt x="827" y="103"/>
                                      </a:lnTo>
                                      <a:lnTo>
                                        <a:pt x="827" y="98"/>
                                      </a:lnTo>
                                      <a:lnTo>
                                        <a:pt x="828" y="99"/>
                                      </a:lnTo>
                                      <a:lnTo>
                                        <a:pt x="828" y="105"/>
                                      </a:lnTo>
                                      <a:lnTo>
                                        <a:pt x="829" y="103"/>
                                      </a:lnTo>
                                      <a:lnTo>
                                        <a:pt x="830" y="95"/>
                                      </a:lnTo>
                                      <a:lnTo>
                                        <a:pt x="831" y="93"/>
                                      </a:lnTo>
                                      <a:lnTo>
                                        <a:pt x="832" y="88"/>
                                      </a:lnTo>
                                      <a:lnTo>
                                        <a:pt x="832" y="89"/>
                                      </a:lnTo>
                                      <a:lnTo>
                                        <a:pt x="833" y="86"/>
                                      </a:lnTo>
                                      <a:lnTo>
                                        <a:pt x="834" y="79"/>
                                      </a:lnTo>
                                      <a:lnTo>
                                        <a:pt x="835" y="76"/>
                                      </a:lnTo>
                                      <a:lnTo>
                                        <a:pt x="835" y="80"/>
                                      </a:lnTo>
                                      <a:lnTo>
                                        <a:pt x="836" y="79"/>
                                      </a:lnTo>
                                      <a:lnTo>
                                        <a:pt x="837" y="75"/>
                                      </a:lnTo>
                                      <a:lnTo>
                                        <a:pt x="837" y="77"/>
                                      </a:lnTo>
                                      <a:lnTo>
                                        <a:pt x="838" y="79"/>
                                      </a:lnTo>
                                      <a:lnTo>
                                        <a:pt x="839" y="72"/>
                                      </a:lnTo>
                                      <a:lnTo>
                                        <a:pt x="839" y="75"/>
                                      </a:lnTo>
                                      <a:lnTo>
                                        <a:pt x="840" y="75"/>
                                      </a:lnTo>
                                      <a:lnTo>
                                        <a:pt x="841" y="70"/>
                                      </a:lnTo>
                                      <a:lnTo>
                                        <a:pt x="842" y="71"/>
                                      </a:lnTo>
                                      <a:lnTo>
                                        <a:pt x="843" y="67"/>
                                      </a:lnTo>
                                      <a:lnTo>
                                        <a:pt x="844" y="72"/>
                                      </a:lnTo>
                                      <a:lnTo>
                                        <a:pt x="844" y="74"/>
                                      </a:lnTo>
                                      <a:lnTo>
                                        <a:pt x="845" y="74"/>
                                      </a:lnTo>
                                      <a:lnTo>
                                        <a:pt x="846" y="71"/>
                                      </a:lnTo>
                                      <a:lnTo>
                                        <a:pt x="846" y="72"/>
                                      </a:lnTo>
                                      <a:lnTo>
                                        <a:pt x="847" y="72"/>
                                      </a:lnTo>
                                      <a:lnTo>
                                        <a:pt x="848" y="70"/>
                                      </a:lnTo>
                                      <a:lnTo>
                                        <a:pt x="848" y="74"/>
                                      </a:lnTo>
                                      <a:lnTo>
                                        <a:pt x="849" y="72"/>
                                      </a:lnTo>
                                      <a:lnTo>
                                        <a:pt x="850" y="71"/>
                                      </a:lnTo>
                                      <a:lnTo>
                                        <a:pt x="851" y="65"/>
                                      </a:lnTo>
                                      <a:lnTo>
                                        <a:pt x="851" y="67"/>
                                      </a:lnTo>
                                      <a:lnTo>
                                        <a:pt x="851" y="65"/>
                                      </a:lnTo>
                                      <a:lnTo>
                                        <a:pt x="852" y="65"/>
                                      </a:lnTo>
                                      <a:lnTo>
                                        <a:pt x="853" y="63"/>
                                      </a:lnTo>
                                      <a:lnTo>
                                        <a:pt x="854" y="65"/>
                                      </a:lnTo>
                                      <a:lnTo>
                                        <a:pt x="854" y="72"/>
                                      </a:lnTo>
                                      <a:lnTo>
                                        <a:pt x="855" y="72"/>
                                      </a:lnTo>
                                      <a:lnTo>
                                        <a:pt x="856" y="74"/>
                                      </a:lnTo>
                                      <a:lnTo>
                                        <a:pt x="856" y="76"/>
                                      </a:lnTo>
                                      <a:lnTo>
                                        <a:pt x="857" y="78"/>
                                      </a:lnTo>
                                      <a:lnTo>
                                        <a:pt x="858" y="77"/>
                                      </a:lnTo>
                                      <a:lnTo>
                                        <a:pt x="859" y="71"/>
                                      </a:lnTo>
                                      <a:lnTo>
                                        <a:pt x="859" y="74"/>
                                      </a:lnTo>
                                      <a:lnTo>
                                        <a:pt x="860" y="64"/>
                                      </a:lnTo>
                                      <a:lnTo>
                                        <a:pt x="861" y="59"/>
                                      </a:lnTo>
                                      <a:lnTo>
                                        <a:pt x="861" y="61"/>
                                      </a:lnTo>
                                      <a:lnTo>
                                        <a:pt x="862" y="59"/>
                                      </a:lnTo>
                                      <a:lnTo>
                                        <a:pt x="863" y="59"/>
                                      </a:lnTo>
                                      <a:lnTo>
                                        <a:pt x="863" y="62"/>
                                      </a:lnTo>
                                      <a:lnTo>
                                        <a:pt x="864" y="64"/>
                                      </a:lnTo>
                                      <a:lnTo>
                                        <a:pt x="865" y="65"/>
                                      </a:lnTo>
                                      <a:lnTo>
                                        <a:pt x="866" y="69"/>
                                      </a:lnTo>
                                      <a:lnTo>
                                        <a:pt x="866" y="76"/>
                                      </a:lnTo>
                                      <a:lnTo>
                                        <a:pt x="867" y="70"/>
                                      </a:lnTo>
                                      <a:lnTo>
                                        <a:pt x="868" y="70"/>
                                      </a:lnTo>
                                      <a:lnTo>
                                        <a:pt x="868" y="71"/>
                                      </a:lnTo>
                                      <a:lnTo>
                                        <a:pt x="869" y="69"/>
                                      </a:lnTo>
                                      <a:lnTo>
                                        <a:pt x="870" y="67"/>
                                      </a:lnTo>
                                      <a:lnTo>
                                        <a:pt x="870" y="72"/>
                                      </a:lnTo>
                                      <a:lnTo>
                                        <a:pt x="871" y="65"/>
                                      </a:lnTo>
                                      <a:lnTo>
                                        <a:pt x="872" y="58"/>
                                      </a:lnTo>
                                      <a:lnTo>
                                        <a:pt x="872" y="60"/>
                                      </a:lnTo>
                                      <a:lnTo>
                                        <a:pt x="873" y="55"/>
                                      </a:lnTo>
                                      <a:lnTo>
                                        <a:pt x="874" y="47"/>
                                      </a:lnTo>
                                      <a:lnTo>
                                        <a:pt x="875" y="46"/>
                                      </a:lnTo>
                                      <a:lnTo>
                                        <a:pt x="875" y="49"/>
                                      </a:lnTo>
                                      <a:lnTo>
                                        <a:pt x="875" y="44"/>
                                      </a:lnTo>
                                      <a:lnTo>
                                        <a:pt x="876" y="40"/>
                                      </a:lnTo>
                                      <a:lnTo>
                                        <a:pt x="876" y="51"/>
                                      </a:lnTo>
                                      <a:lnTo>
                                        <a:pt x="877" y="45"/>
                                      </a:lnTo>
                                      <a:lnTo>
                                        <a:pt x="878" y="43"/>
                                      </a:lnTo>
                                      <a:lnTo>
                                        <a:pt x="878" y="46"/>
                                      </a:lnTo>
                                      <a:lnTo>
                                        <a:pt x="879" y="45"/>
                                      </a:lnTo>
                                      <a:lnTo>
                                        <a:pt x="880" y="42"/>
                                      </a:lnTo>
                                      <a:lnTo>
                                        <a:pt x="880" y="43"/>
                                      </a:lnTo>
                                      <a:lnTo>
                                        <a:pt x="881" y="46"/>
                                      </a:lnTo>
                                      <a:lnTo>
                                        <a:pt x="882" y="44"/>
                                      </a:lnTo>
                                      <a:lnTo>
                                        <a:pt x="883" y="40"/>
                                      </a:lnTo>
                                      <a:lnTo>
                                        <a:pt x="883" y="43"/>
                                      </a:lnTo>
                                      <a:lnTo>
                                        <a:pt x="884" y="39"/>
                                      </a:lnTo>
                                      <a:lnTo>
                                        <a:pt x="885" y="41"/>
                                      </a:lnTo>
                                      <a:lnTo>
                                        <a:pt x="885" y="47"/>
                                      </a:lnTo>
                                      <a:lnTo>
                                        <a:pt x="886" y="45"/>
                                      </a:lnTo>
                                      <a:lnTo>
                                        <a:pt x="887" y="43"/>
                                      </a:lnTo>
                                      <a:lnTo>
                                        <a:pt x="887" y="44"/>
                                      </a:lnTo>
                                      <a:lnTo>
                                        <a:pt x="888" y="47"/>
                                      </a:lnTo>
                                      <a:lnTo>
                                        <a:pt x="889" y="45"/>
                                      </a:lnTo>
                                      <a:lnTo>
                                        <a:pt x="890" y="45"/>
                                      </a:lnTo>
                                      <a:lnTo>
                                        <a:pt x="890" y="52"/>
                                      </a:lnTo>
                                      <a:lnTo>
                                        <a:pt x="891" y="47"/>
                                      </a:lnTo>
                                      <a:lnTo>
                                        <a:pt x="892" y="52"/>
                                      </a:lnTo>
                                      <a:lnTo>
                                        <a:pt x="892" y="53"/>
                                      </a:lnTo>
                                      <a:lnTo>
                                        <a:pt x="893" y="56"/>
                                      </a:lnTo>
                                      <a:lnTo>
                                        <a:pt x="894" y="55"/>
                                      </a:lnTo>
                                      <a:lnTo>
                                        <a:pt x="894" y="58"/>
                                      </a:lnTo>
                                      <a:lnTo>
                                        <a:pt x="895" y="59"/>
                                      </a:lnTo>
                                      <a:lnTo>
                                        <a:pt x="896" y="58"/>
                                      </a:lnTo>
                                      <a:lnTo>
                                        <a:pt x="896" y="59"/>
                                      </a:lnTo>
                                      <a:lnTo>
                                        <a:pt x="897" y="63"/>
                                      </a:lnTo>
                                      <a:lnTo>
                                        <a:pt x="898" y="57"/>
                                      </a:lnTo>
                                      <a:lnTo>
                                        <a:pt x="899" y="59"/>
                                      </a:lnTo>
                                      <a:lnTo>
                                        <a:pt x="899" y="61"/>
                                      </a:lnTo>
                                      <a:lnTo>
                                        <a:pt x="900" y="62"/>
                                      </a:lnTo>
                                      <a:lnTo>
                                        <a:pt x="900" y="65"/>
                                      </a:lnTo>
                                      <a:lnTo>
                                        <a:pt x="901" y="66"/>
                                      </a:lnTo>
                                      <a:lnTo>
                                        <a:pt x="902" y="67"/>
                                      </a:lnTo>
                                      <a:lnTo>
                                        <a:pt x="902" y="68"/>
                                      </a:lnTo>
                                      <a:lnTo>
                                        <a:pt x="903" y="70"/>
                                      </a:lnTo>
                                      <a:lnTo>
                                        <a:pt x="904" y="68"/>
                                      </a:lnTo>
                                      <a:lnTo>
                                        <a:pt x="905" y="70"/>
                                      </a:lnTo>
                                      <a:lnTo>
                                        <a:pt x="905" y="71"/>
                                      </a:lnTo>
                                      <a:lnTo>
                                        <a:pt x="906" y="70"/>
                                      </a:lnTo>
                                      <a:lnTo>
                                        <a:pt x="907" y="65"/>
                                      </a:lnTo>
                                      <a:lnTo>
                                        <a:pt x="907" y="70"/>
                                      </a:lnTo>
                                      <a:lnTo>
                                        <a:pt x="908" y="64"/>
                                      </a:lnTo>
                                      <a:lnTo>
                                        <a:pt x="909" y="59"/>
                                      </a:lnTo>
                                      <a:lnTo>
                                        <a:pt x="909" y="62"/>
                                      </a:lnTo>
                                      <a:lnTo>
                                        <a:pt x="910" y="59"/>
                                      </a:lnTo>
                                      <a:lnTo>
                                        <a:pt x="911" y="58"/>
                                      </a:lnTo>
                                      <a:lnTo>
                                        <a:pt x="911" y="59"/>
                                      </a:lnTo>
                                      <a:lnTo>
                                        <a:pt x="912" y="63"/>
                                      </a:lnTo>
                                      <a:lnTo>
                                        <a:pt x="913" y="64"/>
                                      </a:lnTo>
                                      <a:lnTo>
                                        <a:pt x="914" y="65"/>
                                      </a:lnTo>
                                      <a:lnTo>
                                        <a:pt x="914" y="67"/>
                                      </a:lnTo>
                                      <a:lnTo>
                                        <a:pt x="915" y="67"/>
                                      </a:lnTo>
                                      <a:lnTo>
                                        <a:pt x="916" y="65"/>
                                      </a:lnTo>
                                      <a:lnTo>
                                        <a:pt x="916" y="67"/>
                                      </a:lnTo>
                                      <a:lnTo>
                                        <a:pt x="917" y="68"/>
                                      </a:lnTo>
                                      <a:lnTo>
                                        <a:pt x="918" y="61"/>
                                      </a:lnTo>
                                      <a:lnTo>
                                        <a:pt x="918" y="69"/>
                                      </a:lnTo>
                                      <a:lnTo>
                                        <a:pt x="919" y="65"/>
                                      </a:lnTo>
                                      <a:lnTo>
                                        <a:pt x="920" y="59"/>
                                      </a:lnTo>
                                      <a:lnTo>
                                        <a:pt x="921" y="59"/>
                                      </a:lnTo>
                                      <a:lnTo>
                                        <a:pt x="921" y="60"/>
                                      </a:lnTo>
                                      <a:lnTo>
                                        <a:pt x="922" y="59"/>
                                      </a:lnTo>
                                      <a:lnTo>
                                        <a:pt x="923" y="52"/>
                                      </a:lnTo>
                                      <a:lnTo>
                                        <a:pt x="923" y="54"/>
                                      </a:lnTo>
                                      <a:lnTo>
                                        <a:pt x="923" y="48"/>
                                      </a:lnTo>
                                      <a:lnTo>
                                        <a:pt x="924" y="42"/>
                                      </a:lnTo>
                                      <a:lnTo>
                                        <a:pt x="924" y="50"/>
                                      </a:lnTo>
                                      <a:lnTo>
                                        <a:pt x="925" y="44"/>
                                      </a:lnTo>
                                      <a:lnTo>
                                        <a:pt x="926" y="45"/>
                                      </a:lnTo>
                                      <a:lnTo>
                                        <a:pt x="927" y="52"/>
                                      </a:lnTo>
                                      <a:lnTo>
                                        <a:pt x="928" y="52"/>
                                      </a:lnTo>
                                      <a:lnTo>
                                        <a:pt x="929" y="51"/>
                                      </a:lnTo>
                                      <a:lnTo>
                                        <a:pt x="929" y="52"/>
                                      </a:lnTo>
                                      <a:lnTo>
                                        <a:pt x="930" y="48"/>
                                      </a:lnTo>
                                      <a:lnTo>
                                        <a:pt x="931" y="47"/>
                                      </a:lnTo>
                                      <a:lnTo>
                                        <a:pt x="932" y="45"/>
                                      </a:lnTo>
                                      <a:lnTo>
                                        <a:pt x="933" y="35"/>
                                      </a:lnTo>
                                      <a:lnTo>
                                        <a:pt x="933" y="40"/>
                                      </a:lnTo>
                                      <a:lnTo>
                                        <a:pt x="934" y="32"/>
                                      </a:lnTo>
                                      <a:lnTo>
                                        <a:pt x="935" y="35"/>
                                      </a:lnTo>
                                      <a:lnTo>
                                        <a:pt x="936" y="30"/>
                                      </a:lnTo>
                                      <a:lnTo>
                                        <a:pt x="936" y="34"/>
                                      </a:lnTo>
                                      <a:lnTo>
                                        <a:pt x="937" y="32"/>
                                      </a:lnTo>
                                      <a:lnTo>
                                        <a:pt x="938" y="33"/>
                                      </a:lnTo>
                                      <a:lnTo>
                                        <a:pt x="938" y="34"/>
                                      </a:lnTo>
                                      <a:lnTo>
                                        <a:pt x="939" y="28"/>
                                      </a:lnTo>
                                      <a:lnTo>
                                        <a:pt x="940" y="34"/>
                                      </a:lnTo>
                                      <a:lnTo>
                                        <a:pt x="940" y="40"/>
                                      </a:lnTo>
                                      <a:lnTo>
                                        <a:pt x="941" y="36"/>
                                      </a:lnTo>
                                      <a:lnTo>
                                        <a:pt x="942" y="33"/>
                                      </a:lnTo>
                                      <a:lnTo>
                                        <a:pt x="942" y="37"/>
                                      </a:lnTo>
                                      <a:lnTo>
                                        <a:pt x="943" y="43"/>
                                      </a:lnTo>
                                      <a:lnTo>
                                        <a:pt x="944" y="45"/>
                                      </a:lnTo>
                                      <a:lnTo>
                                        <a:pt x="945" y="49"/>
                                      </a:lnTo>
                                      <a:lnTo>
                                        <a:pt x="945" y="53"/>
                                      </a:lnTo>
                                      <a:lnTo>
                                        <a:pt x="946" y="50"/>
                                      </a:lnTo>
                                      <a:lnTo>
                                        <a:pt x="947" y="49"/>
                                      </a:lnTo>
                                      <a:lnTo>
                                        <a:pt x="947" y="59"/>
                                      </a:lnTo>
                                      <a:lnTo>
                                        <a:pt x="947" y="51"/>
                                      </a:lnTo>
                                      <a:lnTo>
                                        <a:pt x="948" y="51"/>
                                      </a:lnTo>
                                      <a:lnTo>
                                        <a:pt x="948" y="52"/>
                                      </a:lnTo>
                                      <a:lnTo>
                                        <a:pt x="949" y="49"/>
                                      </a:lnTo>
                                      <a:lnTo>
                                        <a:pt x="950" y="49"/>
                                      </a:lnTo>
                                      <a:lnTo>
                                        <a:pt x="951" y="51"/>
                                      </a:lnTo>
                                      <a:lnTo>
                                        <a:pt x="951" y="54"/>
                                      </a:lnTo>
                                      <a:lnTo>
                                        <a:pt x="952" y="48"/>
                                      </a:lnTo>
                                      <a:lnTo>
                                        <a:pt x="953" y="53"/>
                                      </a:lnTo>
                                      <a:lnTo>
                                        <a:pt x="953" y="56"/>
                                      </a:lnTo>
                                      <a:lnTo>
                                        <a:pt x="954" y="53"/>
                                      </a:lnTo>
                                      <a:lnTo>
                                        <a:pt x="955" y="54"/>
                                      </a:lnTo>
                                      <a:lnTo>
                                        <a:pt x="955" y="57"/>
                                      </a:lnTo>
                                      <a:lnTo>
                                        <a:pt x="956" y="59"/>
                                      </a:lnTo>
                                      <a:lnTo>
                                        <a:pt x="957" y="54"/>
                                      </a:lnTo>
                                      <a:lnTo>
                                        <a:pt x="957" y="56"/>
                                      </a:lnTo>
                                      <a:lnTo>
                                        <a:pt x="958" y="58"/>
                                      </a:lnTo>
                                      <a:lnTo>
                                        <a:pt x="959" y="51"/>
                                      </a:lnTo>
                                      <a:lnTo>
                                        <a:pt x="960" y="52"/>
                                      </a:lnTo>
                                      <a:lnTo>
                                        <a:pt x="960" y="55"/>
                                      </a:lnTo>
                                      <a:lnTo>
                                        <a:pt x="961" y="52"/>
                                      </a:lnTo>
                                      <a:lnTo>
                                        <a:pt x="962" y="53"/>
                                      </a:lnTo>
                                      <a:lnTo>
                                        <a:pt x="962" y="57"/>
                                      </a:lnTo>
                                      <a:lnTo>
                                        <a:pt x="963" y="53"/>
                                      </a:lnTo>
                                      <a:lnTo>
                                        <a:pt x="964" y="53"/>
                                      </a:lnTo>
                                      <a:lnTo>
                                        <a:pt x="964" y="59"/>
                                      </a:lnTo>
                                      <a:lnTo>
                                        <a:pt x="965" y="58"/>
                                      </a:lnTo>
                                      <a:lnTo>
                                        <a:pt x="966" y="52"/>
                                      </a:lnTo>
                                      <a:lnTo>
                                        <a:pt x="966" y="53"/>
                                      </a:lnTo>
                                      <a:lnTo>
                                        <a:pt x="967" y="61"/>
                                      </a:lnTo>
                                      <a:lnTo>
                                        <a:pt x="968" y="54"/>
                                      </a:lnTo>
                                      <a:lnTo>
                                        <a:pt x="969" y="53"/>
                                      </a:lnTo>
                                      <a:lnTo>
                                        <a:pt x="969" y="57"/>
                                      </a:lnTo>
                                      <a:lnTo>
                                        <a:pt x="970" y="55"/>
                                      </a:lnTo>
                                      <a:lnTo>
                                        <a:pt x="971" y="56"/>
                                      </a:lnTo>
                                      <a:lnTo>
                                        <a:pt x="971" y="58"/>
                                      </a:lnTo>
                                      <a:lnTo>
                                        <a:pt x="971" y="53"/>
                                      </a:lnTo>
                                      <a:lnTo>
                                        <a:pt x="972" y="55"/>
                                      </a:lnTo>
                                      <a:lnTo>
                                        <a:pt x="972" y="56"/>
                                      </a:lnTo>
                                      <a:lnTo>
                                        <a:pt x="973" y="52"/>
                                      </a:lnTo>
                                      <a:lnTo>
                                        <a:pt x="974" y="54"/>
                                      </a:lnTo>
                                      <a:lnTo>
                                        <a:pt x="975" y="51"/>
                                      </a:lnTo>
                                      <a:lnTo>
                                        <a:pt x="975" y="57"/>
                                      </a:lnTo>
                                      <a:lnTo>
                                        <a:pt x="976" y="53"/>
                                      </a:lnTo>
                                      <a:lnTo>
                                        <a:pt x="977" y="58"/>
                                      </a:lnTo>
                                      <a:lnTo>
                                        <a:pt x="977" y="61"/>
                                      </a:lnTo>
                                      <a:lnTo>
                                        <a:pt x="978" y="59"/>
                                      </a:lnTo>
                                      <a:lnTo>
                                        <a:pt x="979" y="55"/>
                                      </a:lnTo>
                                      <a:lnTo>
                                        <a:pt x="979" y="59"/>
                                      </a:lnTo>
                                      <a:lnTo>
                                        <a:pt x="980" y="56"/>
                                      </a:lnTo>
                                      <a:lnTo>
                                        <a:pt x="981" y="53"/>
                                      </a:lnTo>
                                      <a:lnTo>
                                        <a:pt x="981" y="57"/>
                                      </a:lnTo>
                                      <a:lnTo>
                                        <a:pt x="982" y="48"/>
                                      </a:lnTo>
                                      <a:lnTo>
                                        <a:pt x="983" y="51"/>
                                      </a:lnTo>
                                      <a:lnTo>
                                        <a:pt x="984" y="48"/>
                                      </a:lnTo>
                                      <a:lnTo>
                                        <a:pt x="985" y="43"/>
                                      </a:lnTo>
                                      <a:lnTo>
                                        <a:pt x="986" y="46"/>
                                      </a:lnTo>
                                      <a:lnTo>
                                        <a:pt x="986" y="47"/>
                                      </a:lnTo>
                                      <a:lnTo>
                                        <a:pt x="987" y="50"/>
                                      </a:lnTo>
                                      <a:lnTo>
                                        <a:pt x="988" y="48"/>
                                      </a:lnTo>
                                      <a:lnTo>
                                        <a:pt x="988" y="54"/>
                                      </a:lnTo>
                                      <a:lnTo>
                                        <a:pt x="989" y="52"/>
                                      </a:lnTo>
                                      <a:lnTo>
                                        <a:pt x="990" y="51"/>
                                      </a:lnTo>
                                      <a:lnTo>
                                        <a:pt x="991" y="48"/>
                                      </a:lnTo>
                                      <a:lnTo>
                                        <a:pt x="992" y="44"/>
                                      </a:lnTo>
                                      <a:lnTo>
                                        <a:pt x="993" y="45"/>
                                      </a:lnTo>
                                      <a:lnTo>
                                        <a:pt x="994" y="46"/>
                                      </a:lnTo>
                                      <a:lnTo>
                                        <a:pt x="995" y="45"/>
                                      </a:lnTo>
                                      <a:lnTo>
                                        <a:pt x="995" y="47"/>
                                      </a:lnTo>
                                      <a:lnTo>
                                        <a:pt x="995" y="49"/>
                                      </a:lnTo>
                                      <a:lnTo>
                                        <a:pt x="996" y="49"/>
                                      </a:lnTo>
                                      <a:lnTo>
                                        <a:pt x="996" y="50"/>
                                      </a:lnTo>
                                      <a:lnTo>
                                        <a:pt x="997" y="50"/>
                                      </a:lnTo>
                                      <a:lnTo>
                                        <a:pt x="998" y="52"/>
                                      </a:lnTo>
                                      <a:lnTo>
                                        <a:pt x="999" y="54"/>
                                      </a:lnTo>
                                      <a:lnTo>
                                        <a:pt x="999" y="59"/>
                                      </a:lnTo>
                                      <a:lnTo>
                                        <a:pt x="1000" y="58"/>
                                      </a:lnTo>
                                      <a:lnTo>
                                        <a:pt x="1001" y="59"/>
                                      </a:lnTo>
                                      <a:lnTo>
                                        <a:pt x="1001" y="65"/>
                                      </a:lnTo>
                                      <a:lnTo>
                                        <a:pt x="1002" y="65"/>
                                      </a:lnTo>
                                      <a:lnTo>
                                        <a:pt x="1003" y="66"/>
                                      </a:lnTo>
                                      <a:lnTo>
                                        <a:pt x="1003" y="70"/>
                                      </a:lnTo>
                                      <a:lnTo>
                                        <a:pt x="1004" y="66"/>
                                      </a:lnTo>
                                      <a:lnTo>
                                        <a:pt x="1005" y="70"/>
                                      </a:lnTo>
                                      <a:lnTo>
                                        <a:pt x="1006" y="63"/>
                                      </a:lnTo>
                                      <a:lnTo>
                                        <a:pt x="1006" y="72"/>
                                      </a:lnTo>
                                      <a:lnTo>
                                        <a:pt x="1007" y="70"/>
                                      </a:lnTo>
                                      <a:lnTo>
                                        <a:pt x="1008" y="66"/>
                                      </a:lnTo>
                                      <a:lnTo>
                                        <a:pt x="1008" y="73"/>
                                      </a:lnTo>
                                      <a:lnTo>
                                        <a:pt x="1009" y="59"/>
                                      </a:lnTo>
                                      <a:lnTo>
                                        <a:pt x="1010" y="60"/>
                                      </a:lnTo>
                                      <a:lnTo>
                                        <a:pt x="1010" y="63"/>
                                      </a:lnTo>
                                      <a:lnTo>
                                        <a:pt x="1011" y="57"/>
                                      </a:lnTo>
                                      <a:lnTo>
                                        <a:pt x="1012" y="52"/>
                                      </a:lnTo>
                                      <a:lnTo>
                                        <a:pt x="1012" y="58"/>
                                      </a:lnTo>
                                      <a:lnTo>
                                        <a:pt x="1013" y="52"/>
                                      </a:lnTo>
                                      <a:lnTo>
                                        <a:pt x="1014" y="55"/>
                                      </a:lnTo>
                                      <a:lnTo>
                                        <a:pt x="1015" y="56"/>
                                      </a:lnTo>
                                      <a:lnTo>
                                        <a:pt x="1015" y="61"/>
                                      </a:lnTo>
                                      <a:lnTo>
                                        <a:pt x="1016" y="52"/>
                                      </a:lnTo>
                                      <a:lnTo>
                                        <a:pt x="1017" y="53"/>
                                      </a:lnTo>
                                      <a:lnTo>
                                        <a:pt x="1017" y="55"/>
                                      </a:lnTo>
                                      <a:lnTo>
                                        <a:pt x="1018" y="55"/>
                                      </a:lnTo>
                                      <a:lnTo>
                                        <a:pt x="1019" y="60"/>
                                      </a:lnTo>
                                      <a:lnTo>
                                        <a:pt x="1019" y="61"/>
                                      </a:lnTo>
                                      <a:lnTo>
                                        <a:pt x="1019" y="63"/>
                                      </a:lnTo>
                                      <a:lnTo>
                                        <a:pt x="1020" y="62"/>
                                      </a:lnTo>
                                      <a:lnTo>
                                        <a:pt x="1021" y="61"/>
                                      </a:lnTo>
                                      <a:lnTo>
                                        <a:pt x="1021" y="65"/>
                                      </a:lnTo>
                                      <a:lnTo>
                                        <a:pt x="1022" y="59"/>
                                      </a:lnTo>
                                      <a:lnTo>
                                        <a:pt x="1023" y="59"/>
                                      </a:lnTo>
                                      <a:lnTo>
                                        <a:pt x="1023" y="60"/>
                                      </a:lnTo>
                                      <a:lnTo>
                                        <a:pt x="1024" y="57"/>
                                      </a:lnTo>
                                      <a:lnTo>
                                        <a:pt x="1025" y="50"/>
                                      </a:lnTo>
                                      <a:lnTo>
                                        <a:pt x="1025" y="55"/>
                                      </a:lnTo>
                                      <a:lnTo>
                                        <a:pt x="1026" y="49"/>
                                      </a:lnTo>
                                      <a:lnTo>
                                        <a:pt x="1027" y="55"/>
                                      </a:lnTo>
                                      <a:lnTo>
                                        <a:pt x="1027" y="59"/>
                                      </a:lnTo>
                                      <a:lnTo>
                                        <a:pt x="1028" y="59"/>
                                      </a:lnTo>
                                      <a:lnTo>
                                        <a:pt x="1029" y="57"/>
                                      </a:lnTo>
                                      <a:lnTo>
                                        <a:pt x="1030" y="54"/>
                                      </a:lnTo>
                                      <a:lnTo>
                                        <a:pt x="1030" y="57"/>
                                      </a:lnTo>
                                      <a:lnTo>
                                        <a:pt x="1031" y="52"/>
                                      </a:lnTo>
                                      <a:lnTo>
                                        <a:pt x="1032" y="51"/>
                                      </a:lnTo>
                                      <a:lnTo>
                                        <a:pt x="1032" y="53"/>
                                      </a:lnTo>
                                      <a:lnTo>
                                        <a:pt x="1033" y="48"/>
                                      </a:lnTo>
                                      <a:lnTo>
                                        <a:pt x="1034" y="49"/>
                                      </a:lnTo>
                                      <a:lnTo>
                                        <a:pt x="1034" y="51"/>
                                      </a:lnTo>
                                      <a:lnTo>
                                        <a:pt x="1035" y="47"/>
                                      </a:lnTo>
                                      <a:lnTo>
                                        <a:pt x="1036" y="43"/>
                                      </a:lnTo>
                                      <a:lnTo>
                                        <a:pt x="1037" y="45"/>
                                      </a:lnTo>
                                      <a:lnTo>
                                        <a:pt x="1037" y="51"/>
                                      </a:lnTo>
                                      <a:lnTo>
                                        <a:pt x="1038" y="50"/>
                                      </a:lnTo>
                                      <a:lnTo>
                                        <a:pt x="1039" y="45"/>
                                      </a:lnTo>
                                      <a:lnTo>
                                        <a:pt x="1039" y="48"/>
                                      </a:lnTo>
                                      <a:lnTo>
                                        <a:pt x="1040" y="46"/>
                                      </a:lnTo>
                                      <a:lnTo>
                                        <a:pt x="1041" y="46"/>
                                      </a:lnTo>
                                      <a:lnTo>
                                        <a:pt x="1041" y="49"/>
                                      </a:lnTo>
                                      <a:lnTo>
                                        <a:pt x="1042" y="52"/>
                                      </a:lnTo>
                                      <a:lnTo>
                                        <a:pt x="1043" y="57"/>
                                      </a:lnTo>
                                      <a:lnTo>
                                        <a:pt x="1043" y="59"/>
                                      </a:lnTo>
                                      <a:lnTo>
                                        <a:pt x="1043" y="62"/>
                                      </a:lnTo>
                                      <a:lnTo>
                                        <a:pt x="1044" y="54"/>
                                      </a:lnTo>
                                      <a:lnTo>
                                        <a:pt x="1045" y="58"/>
                                      </a:lnTo>
                                      <a:lnTo>
                                        <a:pt x="1045" y="62"/>
                                      </a:lnTo>
                                      <a:lnTo>
                                        <a:pt x="1046" y="52"/>
                                      </a:lnTo>
                                      <a:lnTo>
                                        <a:pt x="1047" y="53"/>
                                      </a:lnTo>
                                      <a:lnTo>
                                        <a:pt x="1047" y="54"/>
                                      </a:lnTo>
                                      <a:lnTo>
                                        <a:pt x="1048" y="50"/>
                                      </a:lnTo>
                                      <a:lnTo>
                                        <a:pt x="1049" y="47"/>
                                      </a:lnTo>
                                      <a:lnTo>
                                        <a:pt x="1049" y="52"/>
                                      </a:lnTo>
                                      <a:lnTo>
                                        <a:pt x="1050" y="45"/>
                                      </a:lnTo>
                                      <a:lnTo>
                                        <a:pt x="1051" y="43"/>
                                      </a:lnTo>
                                      <a:lnTo>
                                        <a:pt x="1051" y="45"/>
                                      </a:lnTo>
                                      <a:lnTo>
                                        <a:pt x="1052" y="45"/>
                                      </a:lnTo>
                                      <a:lnTo>
                                        <a:pt x="1053" y="41"/>
                                      </a:lnTo>
                                      <a:lnTo>
                                        <a:pt x="1054" y="40"/>
                                      </a:lnTo>
                                      <a:lnTo>
                                        <a:pt x="1054" y="40"/>
                                      </a:lnTo>
                                      <a:lnTo>
                                        <a:pt x="1055" y="42"/>
                                      </a:lnTo>
                                      <a:lnTo>
                                        <a:pt x="1056" y="36"/>
                                      </a:lnTo>
                                      <a:lnTo>
                                        <a:pt x="1056" y="38"/>
                                      </a:lnTo>
                                      <a:lnTo>
                                        <a:pt x="1057" y="39"/>
                                      </a:lnTo>
                                      <a:lnTo>
                                        <a:pt x="1058" y="37"/>
                                      </a:lnTo>
                                      <a:lnTo>
                                        <a:pt x="1058" y="38"/>
                                      </a:lnTo>
                                      <a:lnTo>
                                        <a:pt x="1059" y="40"/>
                                      </a:lnTo>
                                      <a:lnTo>
                                        <a:pt x="1060" y="42"/>
                                      </a:lnTo>
                                      <a:lnTo>
                                        <a:pt x="1061" y="41"/>
                                      </a:lnTo>
                                      <a:lnTo>
                                        <a:pt x="1061" y="44"/>
                                      </a:lnTo>
                                      <a:lnTo>
                                        <a:pt x="1062" y="47"/>
                                      </a:lnTo>
                                      <a:lnTo>
                                        <a:pt x="1063" y="50"/>
                                      </a:lnTo>
                                      <a:lnTo>
                                        <a:pt x="1063" y="52"/>
                                      </a:lnTo>
                                      <a:lnTo>
                                        <a:pt x="1064" y="45"/>
                                      </a:lnTo>
                                      <a:lnTo>
                                        <a:pt x="1065" y="52"/>
                                      </a:lnTo>
                                      <a:lnTo>
                                        <a:pt x="1065" y="55"/>
                                      </a:lnTo>
                                      <a:lnTo>
                                        <a:pt x="1066" y="58"/>
                                      </a:lnTo>
                                      <a:lnTo>
                                        <a:pt x="1067" y="56"/>
                                      </a:lnTo>
                                      <a:lnTo>
                                        <a:pt x="1067" y="63"/>
                                      </a:lnTo>
                                      <a:lnTo>
                                        <a:pt x="1067" y="62"/>
                                      </a:lnTo>
                                      <a:lnTo>
                                        <a:pt x="1068" y="60"/>
                                      </a:lnTo>
                                      <a:lnTo>
                                        <a:pt x="1069" y="63"/>
                                      </a:lnTo>
                                      <a:lnTo>
                                        <a:pt x="1069" y="65"/>
                                      </a:lnTo>
                                      <a:lnTo>
                                        <a:pt x="1070" y="66"/>
                                      </a:lnTo>
                                      <a:lnTo>
                                        <a:pt x="1071" y="65"/>
                                      </a:lnTo>
                                      <a:lnTo>
                                        <a:pt x="1071" y="72"/>
                                      </a:lnTo>
                                      <a:lnTo>
                                        <a:pt x="1072" y="65"/>
                                      </a:lnTo>
                                      <a:lnTo>
                                        <a:pt x="1073" y="64"/>
                                      </a:lnTo>
                                      <a:lnTo>
                                        <a:pt x="1073" y="68"/>
                                      </a:lnTo>
                                      <a:lnTo>
                                        <a:pt x="1074" y="66"/>
                                      </a:lnTo>
                                      <a:lnTo>
                                        <a:pt x="1075" y="67"/>
                                      </a:lnTo>
                                      <a:lnTo>
                                        <a:pt x="1076" y="65"/>
                                      </a:lnTo>
                                      <a:lnTo>
                                        <a:pt x="1076" y="65"/>
                                      </a:lnTo>
                                      <a:lnTo>
                                        <a:pt x="1077" y="64"/>
                                      </a:lnTo>
                                      <a:lnTo>
                                        <a:pt x="1078" y="65"/>
                                      </a:lnTo>
                                      <a:lnTo>
                                        <a:pt x="1078" y="72"/>
                                      </a:lnTo>
                                      <a:lnTo>
                                        <a:pt x="1079" y="72"/>
                                      </a:lnTo>
                                      <a:lnTo>
                                        <a:pt x="1080" y="71"/>
                                      </a:lnTo>
                                      <a:lnTo>
                                        <a:pt x="1080" y="74"/>
                                      </a:lnTo>
                                      <a:lnTo>
                                        <a:pt x="1081" y="74"/>
                                      </a:lnTo>
                                      <a:lnTo>
                                        <a:pt x="1082" y="72"/>
                                      </a:lnTo>
                                      <a:lnTo>
                                        <a:pt x="1083" y="68"/>
                                      </a:lnTo>
                                      <a:lnTo>
                                        <a:pt x="1084" y="71"/>
                                      </a:lnTo>
                                      <a:lnTo>
                                        <a:pt x="1085" y="69"/>
                                      </a:lnTo>
                                      <a:lnTo>
                                        <a:pt x="1085" y="71"/>
                                      </a:lnTo>
                                      <a:lnTo>
                                        <a:pt x="1086" y="66"/>
                                      </a:lnTo>
                                      <a:lnTo>
                                        <a:pt x="1087" y="69"/>
                                      </a:lnTo>
                                      <a:lnTo>
                                        <a:pt x="1087" y="74"/>
                                      </a:lnTo>
                                      <a:lnTo>
                                        <a:pt x="1088" y="72"/>
                                      </a:lnTo>
                                      <a:lnTo>
                                        <a:pt x="1089" y="72"/>
                                      </a:lnTo>
                                      <a:lnTo>
                                        <a:pt x="1089" y="82"/>
                                      </a:lnTo>
                                      <a:lnTo>
                                        <a:pt x="1090" y="78"/>
                                      </a:lnTo>
                                      <a:lnTo>
                                        <a:pt x="1091" y="89"/>
                                      </a:lnTo>
                                      <a:lnTo>
                                        <a:pt x="1091" y="80"/>
                                      </a:lnTo>
                                      <a:lnTo>
                                        <a:pt x="1091" y="86"/>
                                      </a:lnTo>
                                      <a:lnTo>
                                        <a:pt x="1092" y="84"/>
                                      </a:lnTo>
                                      <a:lnTo>
                                        <a:pt x="1093" y="85"/>
                                      </a:lnTo>
                                      <a:lnTo>
                                        <a:pt x="1093" y="86"/>
                                      </a:lnTo>
                                      <a:lnTo>
                                        <a:pt x="1094" y="84"/>
                                      </a:lnTo>
                                      <a:lnTo>
                                        <a:pt x="1095" y="79"/>
                                      </a:lnTo>
                                      <a:lnTo>
                                        <a:pt x="1095" y="82"/>
                                      </a:lnTo>
                                      <a:lnTo>
                                        <a:pt x="1096" y="83"/>
                                      </a:lnTo>
                                      <a:lnTo>
                                        <a:pt x="1097" y="81"/>
                                      </a:lnTo>
                                      <a:lnTo>
                                        <a:pt x="1097" y="83"/>
                                      </a:lnTo>
                                      <a:lnTo>
                                        <a:pt x="1098" y="81"/>
                                      </a:lnTo>
                                      <a:lnTo>
                                        <a:pt x="1099" y="86"/>
                                      </a:lnTo>
                                      <a:lnTo>
                                        <a:pt x="1100" y="85"/>
                                      </a:lnTo>
                                      <a:lnTo>
                                        <a:pt x="1100" y="88"/>
                                      </a:lnTo>
                                      <a:lnTo>
                                        <a:pt x="1101" y="87"/>
                                      </a:lnTo>
                                      <a:lnTo>
                                        <a:pt x="1102" y="87"/>
                                      </a:lnTo>
                                      <a:lnTo>
                                        <a:pt x="1102" y="91"/>
                                      </a:lnTo>
                                      <a:lnTo>
                                        <a:pt x="1103" y="84"/>
                                      </a:lnTo>
                                      <a:lnTo>
                                        <a:pt x="1104" y="89"/>
                                      </a:lnTo>
                                      <a:lnTo>
                                        <a:pt x="1104" y="90"/>
                                      </a:lnTo>
                                      <a:lnTo>
                                        <a:pt x="1105" y="87"/>
                                      </a:lnTo>
                                      <a:lnTo>
                                        <a:pt x="1106" y="85"/>
                                      </a:lnTo>
                                      <a:lnTo>
                                        <a:pt x="1107" y="81"/>
                                      </a:lnTo>
                                      <a:lnTo>
                                        <a:pt x="1107" y="85"/>
                                      </a:lnTo>
                                      <a:lnTo>
                                        <a:pt x="1108" y="84"/>
                                      </a:lnTo>
                                      <a:lnTo>
                                        <a:pt x="1109" y="74"/>
                                      </a:lnTo>
                                      <a:lnTo>
                                        <a:pt x="1109" y="81"/>
                                      </a:lnTo>
                                      <a:lnTo>
                                        <a:pt x="1110" y="69"/>
                                      </a:lnTo>
                                      <a:lnTo>
                                        <a:pt x="1111" y="73"/>
                                      </a:lnTo>
                                      <a:lnTo>
                                        <a:pt x="1111" y="76"/>
                                      </a:lnTo>
                                      <a:lnTo>
                                        <a:pt x="1112" y="70"/>
                                      </a:lnTo>
                                      <a:lnTo>
                                        <a:pt x="1113" y="71"/>
                                      </a:lnTo>
                                      <a:lnTo>
                                        <a:pt x="1113" y="72"/>
                                      </a:lnTo>
                                      <a:lnTo>
                                        <a:pt x="1114" y="72"/>
                                      </a:lnTo>
                                      <a:lnTo>
                                        <a:pt x="1115" y="75"/>
                                      </a:lnTo>
                                      <a:lnTo>
                                        <a:pt x="1115" y="70"/>
                                      </a:lnTo>
                                      <a:lnTo>
                                        <a:pt x="1115" y="71"/>
                                      </a:lnTo>
                                      <a:lnTo>
                                        <a:pt x="1116" y="71"/>
                                      </a:lnTo>
                                      <a:lnTo>
                                        <a:pt x="1117" y="65"/>
                                      </a:lnTo>
                                      <a:lnTo>
                                        <a:pt x="1117" y="66"/>
                                      </a:lnTo>
                                      <a:lnTo>
                                        <a:pt x="1118" y="63"/>
                                      </a:lnTo>
                                      <a:lnTo>
                                        <a:pt x="1119" y="65"/>
                                      </a:lnTo>
                                      <a:lnTo>
                                        <a:pt x="1119" y="67"/>
                                      </a:lnTo>
                                      <a:lnTo>
                                        <a:pt x="1120" y="67"/>
                                      </a:lnTo>
                                      <a:lnTo>
                                        <a:pt x="1121" y="63"/>
                                      </a:lnTo>
                                      <a:lnTo>
                                        <a:pt x="1122" y="63"/>
                                      </a:lnTo>
                                      <a:lnTo>
                                        <a:pt x="1122" y="65"/>
                                      </a:lnTo>
                                      <a:lnTo>
                                        <a:pt x="1123" y="65"/>
                                      </a:lnTo>
                                      <a:lnTo>
                                        <a:pt x="1124" y="60"/>
                                      </a:lnTo>
                                      <a:lnTo>
                                        <a:pt x="1124" y="63"/>
                                      </a:lnTo>
                                      <a:lnTo>
                                        <a:pt x="1125" y="59"/>
                                      </a:lnTo>
                                      <a:lnTo>
                                        <a:pt x="1126" y="59"/>
                                      </a:lnTo>
                                      <a:lnTo>
                                        <a:pt x="1126" y="61"/>
                                      </a:lnTo>
                                      <a:lnTo>
                                        <a:pt x="1127" y="61"/>
                                      </a:lnTo>
                                      <a:lnTo>
                                        <a:pt x="1128" y="59"/>
                                      </a:lnTo>
                                      <a:lnTo>
                                        <a:pt x="1128" y="65"/>
                                      </a:lnTo>
                                      <a:lnTo>
                                        <a:pt x="1129" y="61"/>
                                      </a:lnTo>
                                      <a:lnTo>
                                        <a:pt x="1130" y="59"/>
                                      </a:lnTo>
                                      <a:lnTo>
                                        <a:pt x="1131" y="62"/>
                                      </a:lnTo>
                                      <a:lnTo>
                                        <a:pt x="1131" y="65"/>
                                      </a:lnTo>
                                      <a:lnTo>
                                        <a:pt x="1132" y="64"/>
                                      </a:lnTo>
                                      <a:lnTo>
                                        <a:pt x="1133" y="56"/>
                                      </a:lnTo>
                                      <a:lnTo>
                                        <a:pt x="1133" y="59"/>
                                      </a:lnTo>
                                      <a:lnTo>
                                        <a:pt x="1134" y="62"/>
                                      </a:lnTo>
                                      <a:lnTo>
                                        <a:pt x="1135" y="60"/>
                                      </a:lnTo>
                                      <a:lnTo>
                                        <a:pt x="1135" y="63"/>
                                      </a:lnTo>
                                      <a:lnTo>
                                        <a:pt x="1136" y="59"/>
                                      </a:lnTo>
                                      <a:lnTo>
                                        <a:pt x="1137" y="56"/>
                                      </a:lnTo>
                                      <a:lnTo>
                                        <a:pt x="1137" y="59"/>
                                      </a:lnTo>
                                      <a:lnTo>
                                        <a:pt x="1138" y="54"/>
                                      </a:lnTo>
                                      <a:lnTo>
                                        <a:pt x="1139" y="58"/>
                                      </a:lnTo>
                                      <a:lnTo>
                                        <a:pt x="1139" y="55"/>
                                      </a:lnTo>
                                      <a:lnTo>
                                        <a:pt x="1139" y="59"/>
                                      </a:lnTo>
                                      <a:lnTo>
                                        <a:pt x="1140" y="59"/>
                                      </a:lnTo>
                                      <a:lnTo>
                                        <a:pt x="1141" y="50"/>
                                      </a:lnTo>
                                      <a:lnTo>
                                        <a:pt x="1141" y="53"/>
                                      </a:lnTo>
                                      <a:lnTo>
                                        <a:pt x="1142" y="55"/>
                                      </a:lnTo>
                                      <a:lnTo>
                                        <a:pt x="1143" y="49"/>
                                      </a:lnTo>
                                      <a:lnTo>
                                        <a:pt x="1143" y="51"/>
                                      </a:lnTo>
                                      <a:lnTo>
                                        <a:pt x="1144" y="46"/>
                                      </a:lnTo>
                                      <a:lnTo>
                                        <a:pt x="1145" y="48"/>
                                      </a:lnTo>
                                      <a:lnTo>
                                        <a:pt x="1146" y="48"/>
                                      </a:lnTo>
                                      <a:lnTo>
                                        <a:pt x="1146" y="52"/>
                                      </a:lnTo>
                                      <a:lnTo>
                                        <a:pt x="1147" y="51"/>
                                      </a:lnTo>
                                      <a:lnTo>
                                        <a:pt x="1148" y="49"/>
                                      </a:lnTo>
                                      <a:lnTo>
                                        <a:pt x="1149" y="48"/>
                                      </a:lnTo>
                                      <a:lnTo>
                                        <a:pt x="1150" y="48"/>
                                      </a:lnTo>
                                      <a:lnTo>
                                        <a:pt x="1150" y="51"/>
                                      </a:lnTo>
                                      <a:lnTo>
                                        <a:pt x="1151" y="39"/>
                                      </a:lnTo>
                                      <a:lnTo>
                                        <a:pt x="1152" y="35"/>
                                      </a:lnTo>
                                      <a:lnTo>
                                        <a:pt x="1152" y="40"/>
                                      </a:lnTo>
                                      <a:lnTo>
                                        <a:pt x="1153" y="32"/>
                                      </a:lnTo>
                                      <a:lnTo>
                                        <a:pt x="1154" y="32"/>
                                      </a:lnTo>
                                      <a:lnTo>
                                        <a:pt x="1155" y="29"/>
                                      </a:lnTo>
                                      <a:lnTo>
                                        <a:pt x="1155" y="31"/>
                                      </a:lnTo>
                                      <a:lnTo>
                                        <a:pt x="1156" y="25"/>
                                      </a:lnTo>
                                      <a:lnTo>
                                        <a:pt x="1157" y="21"/>
                                      </a:lnTo>
                                      <a:lnTo>
                                        <a:pt x="1157" y="25"/>
                                      </a:lnTo>
                                      <a:lnTo>
                                        <a:pt x="1158" y="18"/>
                                      </a:lnTo>
                                      <a:lnTo>
                                        <a:pt x="1159" y="18"/>
                                      </a:lnTo>
                                      <a:lnTo>
                                        <a:pt x="1159" y="24"/>
                                      </a:lnTo>
                                      <a:lnTo>
                                        <a:pt x="1160" y="16"/>
                                      </a:lnTo>
                                      <a:lnTo>
                                        <a:pt x="1161" y="19"/>
                                      </a:lnTo>
                                      <a:lnTo>
                                        <a:pt x="1162" y="10"/>
                                      </a:lnTo>
                                      <a:lnTo>
                                        <a:pt x="1162" y="13"/>
                                      </a:lnTo>
                                      <a:lnTo>
                                        <a:pt x="1163" y="16"/>
                                      </a:lnTo>
                                      <a:lnTo>
                                        <a:pt x="1163" y="16"/>
                                      </a:lnTo>
                                      <a:lnTo>
                                        <a:pt x="1163" y="23"/>
                                      </a:lnTo>
                                      <a:lnTo>
                                        <a:pt x="1164" y="20"/>
                                      </a:lnTo>
                                      <a:lnTo>
                                        <a:pt x="1165" y="24"/>
                                      </a:lnTo>
                                      <a:lnTo>
                                        <a:pt x="1165" y="27"/>
                                      </a:lnTo>
                                      <a:lnTo>
                                        <a:pt x="1166" y="31"/>
                                      </a:lnTo>
                                      <a:lnTo>
                                        <a:pt x="1167" y="32"/>
                                      </a:lnTo>
                                      <a:lnTo>
                                        <a:pt x="1167" y="35"/>
                                      </a:lnTo>
                                      <a:lnTo>
                                        <a:pt x="1168" y="36"/>
                                      </a:lnTo>
                                      <a:lnTo>
                                        <a:pt x="1169" y="39"/>
                                      </a:lnTo>
                                      <a:lnTo>
                                        <a:pt x="1170" y="42"/>
                                      </a:lnTo>
                                      <a:lnTo>
                                        <a:pt x="1170" y="45"/>
                                      </a:lnTo>
                                      <a:lnTo>
                                        <a:pt x="1171" y="48"/>
                                      </a:lnTo>
                                      <a:lnTo>
                                        <a:pt x="1172" y="43"/>
                                      </a:lnTo>
                                      <a:lnTo>
                                        <a:pt x="1172" y="49"/>
                                      </a:lnTo>
                                      <a:lnTo>
                                        <a:pt x="1173" y="50"/>
                                      </a:lnTo>
                                      <a:lnTo>
                                        <a:pt x="1174" y="46"/>
                                      </a:lnTo>
                                      <a:lnTo>
                                        <a:pt x="1174" y="49"/>
                                      </a:lnTo>
                                      <a:lnTo>
                                        <a:pt x="1175" y="47"/>
                                      </a:lnTo>
                                      <a:lnTo>
                                        <a:pt x="1176" y="48"/>
                                      </a:lnTo>
                                      <a:lnTo>
                                        <a:pt x="1177" y="50"/>
                                      </a:lnTo>
                                      <a:lnTo>
                                        <a:pt x="1177" y="54"/>
                                      </a:lnTo>
                                      <a:lnTo>
                                        <a:pt x="1178" y="47"/>
                                      </a:lnTo>
                                      <a:lnTo>
                                        <a:pt x="1179" y="40"/>
                                      </a:lnTo>
                                      <a:lnTo>
                                        <a:pt x="1179" y="45"/>
                                      </a:lnTo>
                                      <a:lnTo>
                                        <a:pt x="1180" y="38"/>
                                      </a:lnTo>
                                      <a:lnTo>
                                        <a:pt x="1181" y="37"/>
                                      </a:lnTo>
                                      <a:lnTo>
                                        <a:pt x="1181" y="43"/>
                                      </a:lnTo>
                                      <a:lnTo>
                                        <a:pt x="1182" y="40"/>
                                      </a:lnTo>
                                      <a:lnTo>
                                        <a:pt x="1183" y="42"/>
                                      </a:lnTo>
                                      <a:lnTo>
                                        <a:pt x="1183" y="46"/>
                                      </a:lnTo>
                                      <a:lnTo>
                                        <a:pt x="1184" y="47"/>
                                      </a:lnTo>
                                      <a:lnTo>
                                        <a:pt x="1185" y="52"/>
                                      </a:lnTo>
                                      <a:lnTo>
                                        <a:pt x="1186" y="45"/>
                                      </a:lnTo>
                                      <a:lnTo>
                                        <a:pt x="1186" y="51"/>
                                      </a:lnTo>
                                      <a:lnTo>
                                        <a:pt x="1187" y="51"/>
                                      </a:lnTo>
                                      <a:lnTo>
                                        <a:pt x="1187" y="49"/>
                                      </a:lnTo>
                                      <a:lnTo>
                                        <a:pt x="1187" y="52"/>
                                      </a:lnTo>
                                      <a:lnTo>
                                        <a:pt x="1188" y="50"/>
                                      </a:lnTo>
                                      <a:lnTo>
                                        <a:pt x="1189" y="55"/>
                                      </a:lnTo>
                                      <a:lnTo>
                                        <a:pt x="1190" y="57"/>
                                      </a:lnTo>
                                      <a:lnTo>
                                        <a:pt x="1191" y="57"/>
                                      </a:lnTo>
                                      <a:lnTo>
                                        <a:pt x="1192" y="51"/>
                                      </a:lnTo>
                                      <a:lnTo>
                                        <a:pt x="1192" y="57"/>
                                      </a:lnTo>
                                      <a:lnTo>
                                        <a:pt x="1193" y="52"/>
                                      </a:lnTo>
                                      <a:lnTo>
                                        <a:pt x="1194" y="52"/>
                                      </a:lnTo>
                                      <a:lnTo>
                                        <a:pt x="1194" y="58"/>
                                      </a:lnTo>
                                      <a:lnTo>
                                        <a:pt x="1195" y="56"/>
                                      </a:lnTo>
                                      <a:lnTo>
                                        <a:pt x="1196" y="53"/>
                                      </a:lnTo>
                                      <a:lnTo>
                                        <a:pt x="1196" y="57"/>
                                      </a:lnTo>
                                      <a:lnTo>
                                        <a:pt x="1197" y="56"/>
                                      </a:lnTo>
                                      <a:lnTo>
                                        <a:pt x="1198" y="53"/>
                                      </a:lnTo>
                                      <a:lnTo>
                                        <a:pt x="1198" y="57"/>
                                      </a:lnTo>
                                      <a:lnTo>
                                        <a:pt x="1199" y="59"/>
                                      </a:lnTo>
                                      <a:lnTo>
                                        <a:pt x="1200" y="57"/>
                                      </a:lnTo>
                                      <a:lnTo>
                                        <a:pt x="1201" y="55"/>
                                      </a:lnTo>
                                      <a:lnTo>
                                        <a:pt x="1201" y="58"/>
                                      </a:lnTo>
                                      <a:lnTo>
                                        <a:pt x="1202" y="58"/>
                                      </a:lnTo>
                                      <a:lnTo>
                                        <a:pt x="1203" y="52"/>
                                      </a:lnTo>
                                      <a:lnTo>
                                        <a:pt x="1203" y="53"/>
                                      </a:lnTo>
                                      <a:lnTo>
                                        <a:pt x="1204" y="53"/>
                                      </a:lnTo>
                                      <a:lnTo>
                                        <a:pt x="1205" y="47"/>
                                      </a:lnTo>
                                      <a:lnTo>
                                        <a:pt x="1205" y="50"/>
                                      </a:lnTo>
                                      <a:lnTo>
                                        <a:pt x="1206" y="50"/>
                                      </a:lnTo>
                                      <a:lnTo>
                                        <a:pt x="1207" y="54"/>
                                      </a:lnTo>
                                      <a:lnTo>
                                        <a:pt x="1208" y="54"/>
                                      </a:lnTo>
                                      <a:lnTo>
                                        <a:pt x="1208" y="60"/>
                                      </a:lnTo>
                                      <a:lnTo>
                                        <a:pt x="1209" y="65"/>
                                      </a:lnTo>
                                      <a:lnTo>
                                        <a:pt x="1210" y="60"/>
                                      </a:lnTo>
                                      <a:lnTo>
                                        <a:pt x="1210" y="65"/>
                                      </a:lnTo>
                                      <a:lnTo>
                                        <a:pt x="1211" y="65"/>
                                      </a:lnTo>
                                      <a:lnTo>
                                        <a:pt x="1211" y="67"/>
                                      </a:lnTo>
                                      <a:lnTo>
                                        <a:pt x="1211" y="68"/>
                                      </a:lnTo>
                                      <a:lnTo>
                                        <a:pt x="1212" y="68"/>
                                      </a:lnTo>
                                      <a:lnTo>
                                        <a:pt x="1213" y="65"/>
                                      </a:lnTo>
                                      <a:lnTo>
                                        <a:pt x="1213" y="72"/>
                                      </a:lnTo>
                                      <a:lnTo>
                                        <a:pt x="1214" y="67"/>
                                      </a:lnTo>
                                      <a:lnTo>
                                        <a:pt x="1215" y="72"/>
                                      </a:lnTo>
                                      <a:lnTo>
                                        <a:pt x="1216" y="74"/>
                                      </a:lnTo>
                                      <a:lnTo>
                                        <a:pt x="1216" y="76"/>
                                      </a:lnTo>
                                      <a:lnTo>
                                        <a:pt x="1217" y="76"/>
                                      </a:lnTo>
                                      <a:lnTo>
                                        <a:pt x="1218" y="74"/>
                                      </a:lnTo>
                                      <a:lnTo>
                                        <a:pt x="1218" y="79"/>
                                      </a:lnTo>
                                      <a:lnTo>
                                        <a:pt x="1219" y="81"/>
                                      </a:lnTo>
                                      <a:lnTo>
                                        <a:pt x="1220" y="75"/>
                                      </a:lnTo>
                                      <a:lnTo>
                                        <a:pt x="1220" y="78"/>
                                      </a:lnTo>
                                      <a:lnTo>
                                        <a:pt x="1221" y="77"/>
                                      </a:lnTo>
                                      <a:lnTo>
                                        <a:pt x="1222" y="66"/>
                                      </a:lnTo>
                                      <a:lnTo>
                                        <a:pt x="1222" y="71"/>
                                      </a:lnTo>
                                      <a:lnTo>
                                        <a:pt x="1223" y="65"/>
                                      </a:lnTo>
                                      <a:lnTo>
                                        <a:pt x="1224" y="65"/>
                                      </a:lnTo>
                                      <a:lnTo>
                                        <a:pt x="1225" y="64"/>
                                      </a:lnTo>
                                      <a:lnTo>
                                        <a:pt x="1225" y="65"/>
                                      </a:lnTo>
                                      <a:lnTo>
                                        <a:pt x="1226" y="62"/>
                                      </a:lnTo>
                                      <a:lnTo>
                                        <a:pt x="1227" y="56"/>
                                      </a:lnTo>
                                      <a:lnTo>
                                        <a:pt x="1227" y="62"/>
                                      </a:lnTo>
                                      <a:lnTo>
                                        <a:pt x="1228" y="65"/>
                                      </a:lnTo>
                                      <a:lnTo>
                                        <a:pt x="1229" y="60"/>
                                      </a:lnTo>
                                      <a:lnTo>
                                        <a:pt x="1229" y="63"/>
                                      </a:lnTo>
                                      <a:lnTo>
                                        <a:pt x="1230" y="59"/>
                                      </a:lnTo>
                                      <a:lnTo>
                                        <a:pt x="1231" y="58"/>
                                      </a:lnTo>
                                      <a:lnTo>
                                        <a:pt x="1232" y="58"/>
                                      </a:lnTo>
                                      <a:lnTo>
                                        <a:pt x="1233" y="61"/>
                                      </a:lnTo>
                                      <a:lnTo>
                                        <a:pt x="1234" y="60"/>
                                      </a:lnTo>
                                      <a:lnTo>
                                        <a:pt x="1234" y="61"/>
                                      </a:lnTo>
                                      <a:lnTo>
                                        <a:pt x="1235" y="65"/>
                                      </a:lnTo>
                                      <a:lnTo>
                                        <a:pt x="1235" y="60"/>
                                      </a:lnTo>
                                      <a:lnTo>
                                        <a:pt x="1236" y="54"/>
                                      </a:lnTo>
                                      <a:lnTo>
                                        <a:pt x="1237" y="50"/>
                                      </a:lnTo>
                                      <a:lnTo>
                                        <a:pt x="1237" y="55"/>
                                      </a:lnTo>
                                      <a:lnTo>
                                        <a:pt x="1238" y="49"/>
                                      </a:lnTo>
                                      <a:lnTo>
                                        <a:pt x="1239" y="49"/>
                                      </a:lnTo>
                                      <a:lnTo>
                                        <a:pt x="1240" y="47"/>
                                      </a:lnTo>
                                      <a:lnTo>
                                        <a:pt x="1240" y="49"/>
                                      </a:lnTo>
                                      <a:lnTo>
                                        <a:pt x="1241" y="49"/>
                                      </a:lnTo>
                                      <a:lnTo>
                                        <a:pt x="1242" y="48"/>
                                      </a:lnTo>
                                      <a:lnTo>
                                        <a:pt x="1242" y="52"/>
                                      </a:lnTo>
                                      <a:lnTo>
                                        <a:pt x="1243" y="47"/>
                                      </a:lnTo>
                                      <a:lnTo>
                                        <a:pt x="1244" y="43"/>
                                      </a:lnTo>
                                      <a:lnTo>
                                        <a:pt x="1244" y="46"/>
                                      </a:lnTo>
                                      <a:lnTo>
                                        <a:pt x="1245" y="41"/>
                                      </a:lnTo>
                                      <a:lnTo>
                                        <a:pt x="1246" y="45"/>
                                      </a:lnTo>
                                      <a:lnTo>
                                        <a:pt x="1247" y="42"/>
                                      </a:lnTo>
                                      <a:lnTo>
                                        <a:pt x="1247" y="43"/>
                                      </a:lnTo>
                                      <a:lnTo>
                                        <a:pt x="1248" y="50"/>
                                      </a:lnTo>
                                      <a:lnTo>
                                        <a:pt x="1249" y="45"/>
                                      </a:lnTo>
                                      <a:lnTo>
                                        <a:pt x="1249" y="49"/>
                                      </a:lnTo>
                                      <a:lnTo>
                                        <a:pt x="1250" y="50"/>
                                      </a:lnTo>
                                      <a:lnTo>
                                        <a:pt x="1251" y="45"/>
                                      </a:lnTo>
                                      <a:lnTo>
                                        <a:pt x="1251" y="51"/>
                                      </a:lnTo>
                                      <a:lnTo>
                                        <a:pt x="1252" y="43"/>
                                      </a:lnTo>
                                      <a:lnTo>
                                        <a:pt x="1253" y="40"/>
                                      </a:lnTo>
                                      <a:lnTo>
                                        <a:pt x="1253" y="44"/>
                                      </a:lnTo>
                                      <a:lnTo>
                                        <a:pt x="1254" y="40"/>
                                      </a:lnTo>
                                      <a:lnTo>
                                        <a:pt x="1255" y="44"/>
                                      </a:lnTo>
                                      <a:lnTo>
                                        <a:pt x="1256" y="45"/>
                                      </a:lnTo>
                                      <a:lnTo>
                                        <a:pt x="1257" y="50"/>
                                      </a:lnTo>
                                      <a:lnTo>
                                        <a:pt x="1258" y="44"/>
                                      </a:lnTo>
                                      <a:lnTo>
                                        <a:pt x="1258" y="47"/>
                                      </a:lnTo>
                                      <a:lnTo>
                                        <a:pt x="1259" y="45"/>
                                      </a:lnTo>
                                      <a:lnTo>
                                        <a:pt x="1259" y="42"/>
                                      </a:lnTo>
                                      <a:lnTo>
                                        <a:pt x="1259" y="45"/>
                                      </a:lnTo>
                                      <a:lnTo>
                                        <a:pt x="1260" y="45"/>
                                      </a:lnTo>
                                      <a:lnTo>
                                        <a:pt x="1261" y="40"/>
                                      </a:lnTo>
                                      <a:lnTo>
                                        <a:pt x="1262" y="40"/>
                                      </a:lnTo>
                                      <a:lnTo>
                                        <a:pt x="1262" y="42"/>
                                      </a:lnTo>
                                      <a:lnTo>
                                        <a:pt x="1263" y="44"/>
                                      </a:lnTo>
                                      <a:lnTo>
                                        <a:pt x="1264" y="41"/>
                                      </a:lnTo>
                                      <a:lnTo>
                                        <a:pt x="1264" y="44"/>
                                      </a:lnTo>
                                      <a:lnTo>
                                        <a:pt x="1265" y="43"/>
                                      </a:lnTo>
                                      <a:lnTo>
                                        <a:pt x="1266" y="40"/>
                                      </a:lnTo>
                                      <a:lnTo>
                                        <a:pt x="1266" y="44"/>
                                      </a:lnTo>
                                      <a:lnTo>
                                        <a:pt x="1267" y="45"/>
                                      </a:lnTo>
                                      <a:lnTo>
                                        <a:pt x="1268" y="38"/>
                                      </a:lnTo>
                                      <a:lnTo>
                                        <a:pt x="1268" y="42"/>
                                      </a:lnTo>
                                      <a:lnTo>
                                        <a:pt x="1269" y="30"/>
                                      </a:lnTo>
                                      <a:lnTo>
                                        <a:pt x="1270" y="26"/>
                                      </a:lnTo>
                                      <a:lnTo>
                                        <a:pt x="1271" y="26"/>
                                      </a:lnTo>
                                      <a:lnTo>
                                        <a:pt x="1271" y="29"/>
                                      </a:lnTo>
                                      <a:lnTo>
                                        <a:pt x="1272" y="39"/>
                                      </a:lnTo>
                                      <a:lnTo>
                                        <a:pt x="1273" y="37"/>
                                      </a:lnTo>
                                      <a:lnTo>
                                        <a:pt x="1273" y="40"/>
                                      </a:lnTo>
                                      <a:lnTo>
                                        <a:pt x="1274" y="44"/>
                                      </a:lnTo>
                                      <a:lnTo>
                                        <a:pt x="1275" y="40"/>
                                      </a:lnTo>
                                      <a:lnTo>
                                        <a:pt x="1275" y="42"/>
                                      </a:lnTo>
                                      <a:lnTo>
                                        <a:pt x="1276" y="40"/>
                                      </a:lnTo>
                                      <a:lnTo>
                                        <a:pt x="1277" y="41"/>
                                      </a:lnTo>
                                      <a:lnTo>
                                        <a:pt x="1278" y="39"/>
                                      </a:lnTo>
                                      <a:lnTo>
                                        <a:pt x="1278" y="45"/>
                                      </a:lnTo>
                                      <a:lnTo>
                                        <a:pt x="1279" y="49"/>
                                      </a:lnTo>
                                      <a:lnTo>
                                        <a:pt x="1280" y="39"/>
                                      </a:lnTo>
                                      <a:lnTo>
                                        <a:pt x="1280" y="45"/>
                                      </a:lnTo>
                                      <a:lnTo>
                                        <a:pt x="1281" y="42"/>
                                      </a:lnTo>
                                      <a:lnTo>
                                        <a:pt x="1282" y="44"/>
                                      </a:lnTo>
                                      <a:lnTo>
                                        <a:pt x="1282" y="47"/>
                                      </a:lnTo>
                                      <a:lnTo>
                                        <a:pt x="1283" y="46"/>
                                      </a:lnTo>
                                      <a:lnTo>
                                        <a:pt x="1283" y="39"/>
                                      </a:lnTo>
                                      <a:lnTo>
                                        <a:pt x="1283" y="45"/>
                                      </a:lnTo>
                                      <a:lnTo>
                                        <a:pt x="1284" y="40"/>
                                      </a:lnTo>
                                      <a:lnTo>
                                        <a:pt x="1285" y="42"/>
                                      </a:lnTo>
                                      <a:lnTo>
                                        <a:pt x="1286" y="40"/>
                                      </a:lnTo>
                                      <a:lnTo>
                                        <a:pt x="1286" y="46"/>
                                      </a:lnTo>
                                      <a:lnTo>
                                        <a:pt x="1287" y="44"/>
                                      </a:lnTo>
                                      <a:lnTo>
                                        <a:pt x="1288" y="41"/>
                                      </a:lnTo>
                                      <a:lnTo>
                                        <a:pt x="1288" y="42"/>
                                      </a:lnTo>
                                      <a:lnTo>
                                        <a:pt x="1289" y="38"/>
                                      </a:lnTo>
                                      <a:lnTo>
                                        <a:pt x="1290" y="35"/>
                                      </a:lnTo>
                                      <a:lnTo>
                                        <a:pt x="1290" y="39"/>
                                      </a:lnTo>
                                      <a:lnTo>
                                        <a:pt x="1291" y="32"/>
                                      </a:lnTo>
                                      <a:lnTo>
                                        <a:pt x="1292" y="26"/>
                                      </a:lnTo>
                                      <a:lnTo>
                                        <a:pt x="1293" y="18"/>
                                      </a:lnTo>
                                      <a:lnTo>
                                        <a:pt x="1293" y="23"/>
                                      </a:lnTo>
                                      <a:lnTo>
                                        <a:pt x="1294" y="19"/>
                                      </a:lnTo>
                                      <a:lnTo>
                                        <a:pt x="1295" y="18"/>
                                      </a:lnTo>
                                      <a:lnTo>
                                        <a:pt x="1295" y="25"/>
                                      </a:lnTo>
                                      <a:lnTo>
                                        <a:pt x="1296" y="27"/>
                                      </a:lnTo>
                                      <a:lnTo>
                                        <a:pt x="1297" y="26"/>
                                      </a:lnTo>
                                      <a:lnTo>
                                        <a:pt x="1297" y="29"/>
                                      </a:lnTo>
                                      <a:lnTo>
                                        <a:pt x="1298" y="29"/>
                                      </a:lnTo>
                                      <a:lnTo>
                                        <a:pt x="1299" y="30"/>
                                      </a:lnTo>
                                      <a:lnTo>
                                        <a:pt x="1299" y="32"/>
                                      </a:lnTo>
                                      <a:lnTo>
                                        <a:pt x="1300" y="32"/>
                                      </a:lnTo>
                                      <a:lnTo>
                                        <a:pt x="1301" y="28"/>
                                      </a:lnTo>
                                      <a:lnTo>
                                        <a:pt x="1302" y="32"/>
                                      </a:lnTo>
                                      <a:lnTo>
                                        <a:pt x="1302" y="38"/>
                                      </a:lnTo>
                                      <a:lnTo>
                                        <a:pt x="1303" y="38"/>
                                      </a:lnTo>
                                      <a:lnTo>
                                        <a:pt x="1304" y="39"/>
                                      </a:lnTo>
                                      <a:lnTo>
                                        <a:pt x="1304" y="42"/>
                                      </a:lnTo>
                                      <a:lnTo>
                                        <a:pt x="1305" y="45"/>
                                      </a:lnTo>
                                      <a:lnTo>
                                        <a:pt x="1306" y="44"/>
                                      </a:lnTo>
                                      <a:lnTo>
                                        <a:pt x="1306" y="46"/>
                                      </a:lnTo>
                                      <a:lnTo>
                                        <a:pt x="1307" y="46"/>
                                      </a:lnTo>
                                      <a:lnTo>
                                        <a:pt x="1307" y="48"/>
                                      </a:lnTo>
                                      <a:lnTo>
                                        <a:pt x="1307" y="52"/>
                                      </a:lnTo>
                                      <a:lnTo>
                                        <a:pt x="1308" y="55"/>
                                      </a:lnTo>
                                      <a:lnTo>
                                        <a:pt x="1309" y="64"/>
                                      </a:lnTo>
                                      <a:lnTo>
                                        <a:pt x="1310" y="59"/>
                                      </a:lnTo>
                                      <a:lnTo>
                                        <a:pt x="1310" y="63"/>
                                      </a:lnTo>
                                      <a:lnTo>
                                        <a:pt x="1311" y="62"/>
                                      </a:lnTo>
                                      <a:lnTo>
                                        <a:pt x="1312" y="59"/>
                                      </a:lnTo>
                                      <a:lnTo>
                                        <a:pt x="1312" y="62"/>
                                      </a:lnTo>
                                      <a:lnTo>
                                        <a:pt x="1313" y="55"/>
                                      </a:lnTo>
                                      <a:lnTo>
                                        <a:pt x="1314" y="58"/>
                                      </a:lnTo>
                                      <a:lnTo>
                                        <a:pt x="1314" y="63"/>
                                      </a:lnTo>
                                      <a:lnTo>
                                        <a:pt x="1315" y="60"/>
                                      </a:lnTo>
                                      <a:lnTo>
                                        <a:pt x="1316" y="64"/>
                                      </a:lnTo>
                                      <a:lnTo>
                                        <a:pt x="1317" y="65"/>
                                      </a:lnTo>
                                      <a:lnTo>
                                        <a:pt x="1317" y="69"/>
                                      </a:lnTo>
                                      <a:lnTo>
                                        <a:pt x="1318" y="67"/>
                                      </a:lnTo>
                                      <a:lnTo>
                                        <a:pt x="1319" y="74"/>
                                      </a:lnTo>
                                      <a:lnTo>
                                        <a:pt x="1319" y="77"/>
                                      </a:lnTo>
                                      <a:lnTo>
                                        <a:pt x="1320" y="82"/>
                                      </a:lnTo>
                                      <a:lnTo>
                                        <a:pt x="1321" y="77"/>
                                      </a:lnTo>
                                      <a:lnTo>
                                        <a:pt x="1321" y="83"/>
                                      </a:lnTo>
                                      <a:lnTo>
                                        <a:pt x="1322" y="82"/>
                                      </a:lnTo>
                                      <a:lnTo>
                                        <a:pt x="1323" y="83"/>
                                      </a:lnTo>
                                      <a:lnTo>
                                        <a:pt x="1323" y="84"/>
                                      </a:lnTo>
                                      <a:lnTo>
                                        <a:pt x="1324" y="82"/>
                                      </a:lnTo>
                                      <a:lnTo>
                                        <a:pt x="1325" y="81"/>
                                      </a:lnTo>
                                      <a:lnTo>
                                        <a:pt x="1326" y="81"/>
                                      </a:lnTo>
                                      <a:lnTo>
                                        <a:pt x="1326" y="87"/>
                                      </a:lnTo>
                                      <a:lnTo>
                                        <a:pt x="1327" y="89"/>
                                      </a:lnTo>
                                      <a:lnTo>
                                        <a:pt x="1328" y="89"/>
                                      </a:lnTo>
                                      <a:lnTo>
                                        <a:pt x="1328" y="89"/>
                                      </a:lnTo>
                                      <a:lnTo>
                                        <a:pt x="1329" y="90"/>
                                      </a:lnTo>
                                      <a:lnTo>
                                        <a:pt x="1330" y="86"/>
                                      </a:lnTo>
                                      <a:lnTo>
                                        <a:pt x="1331" y="86"/>
                                      </a:lnTo>
                                      <a:lnTo>
                                        <a:pt x="1331" y="81"/>
                                      </a:lnTo>
                                      <a:lnTo>
                                        <a:pt x="1332" y="75"/>
                                      </a:lnTo>
                                      <a:lnTo>
                                        <a:pt x="1332" y="83"/>
                                      </a:lnTo>
                                      <a:lnTo>
                                        <a:pt x="1333" y="74"/>
                                      </a:lnTo>
                                      <a:lnTo>
                                        <a:pt x="1334" y="75"/>
                                      </a:lnTo>
                                      <a:lnTo>
                                        <a:pt x="1334" y="78"/>
                                      </a:lnTo>
                                      <a:lnTo>
                                        <a:pt x="1335" y="76"/>
                                      </a:lnTo>
                                      <a:lnTo>
                                        <a:pt x="1336" y="77"/>
                                      </a:lnTo>
                                      <a:lnTo>
                                        <a:pt x="1336" y="80"/>
                                      </a:lnTo>
                                      <a:lnTo>
                                        <a:pt x="1337" y="79"/>
                                      </a:lnTo>
                                      <a:lnTo>
                                        <a:pt x="1338" y="81"/>
                                      </a:lnTo>
                                      <a:lnTo>
                                        <a:pt x="1338" y="85"/>
                                      </a:lnTo>
                                      <a:lnTo>
                                        <a:pt x="1339" y="81"/>
                                      </a:lnTo>
                                      <a:lnTo>
                                        <a:pt x="1340" y="78"/>
                                      </a:lnTo>
                                      <a:lnTo>
                                        <a:pt x="1341" y="77"/>
                                      </a:lnTo>
                                      <a:lnTo>
                                        <a:pt x="1341" y="78"/>
                                      </a:lnTo>
                                      <a:lnTo>
                                        <a:pt x="1342" y="79"/>
                                      </a:lnTo>
                                      <a:lnTo>
                                        <a:pt x="1343" y="78"/>
                                      </a:lnTo>
                                      <a:lnTo>
                                        <a:pt x="1344" y="80"/>
                                      </a:lnTo>
                                      <a:lnTo>
                                        <a:pt x="1345" y="82"/>
                                      </a:lnTo>
                                      <a:lnTo>
                                        <a:pt x="1345" y="86"/>
                                      </a:lnTo>
                                      <a:lnTo>
                                        <a:pt x="1346" y="87"/>
                                      </a:lnTo>
                                      <a:lnTo>
                                        <a:pt x="1347" y="83"/>
                                      </a:lnTo>
                                      <a:lnTo>
                                        <a:pt x="1348" y="86"/>
                                      </a:lnTo>
                                      <a:lnTo>
                                        <a:pt x="1348" y="88"/>
                                      </a:lnTo>
                                      <a:lnTo>
                                        <a:pt x="1349" y="87"/>
                                      </a:lnTo>
                                      <a:lnTo>
                                        <a:pt x="1350" y="87"/>
                                      </a:lnTo>
                                      <a:lnTo>
                                        <a:pt x="1350" y="91"/>
                                      </a:lnTo>
                                      <a:lnTo>
                                        <a:pt x="1351" y="79"/>
                                      </a:lnTo>
                                      <a:lnTo>
                                        <a:pt x="1352" y="74"/>
                                      </a:lnTo>
                                      <a:lnTo>
                                        <a:pt x="1352" y="86"/>
                                      </a:lnTo>
                                      <a:lnTo>
                                        <a:pt x="1353" y="79"/>
                                      </a:lnTo>
                                      <a:lnTo>
                                        <a:pt x="1354" y="76"/>
                                      </a:lnTo>
                                      <a:lnTo>
                                        <a:pt x="1354" y="79"/>
                                      </a:lnTo>
                                      <a:lnTo>
                                        <a:pt x="1355" y="78"/>
                                      </a:lnTo>
                                      <a:lnTo>
                                        <a:pt x="1355" y="80"/>
                                      </a:lnTo>
                                      <a:lnTo>
                                        <a:pt x="1356" y="85"/>
                                      </a:lnTo>
                                      <a:lnTo>
                                        <a:pt x="1356" y="88"/>
                                      </a:lnTo>
                                      <a:lnTo>
                                        <a:pt x="1357" y="82"/>
                                      </a:lnTo>
                                      <a:lnTo>
                                        <a:pt x="1358" y="84"/>
                                      </a:lnTo>
                                      <a:lnTo>
                                        <a:pt x="1358" y="86"/>
                                      </a:lnTo>
                                      <a:lnTo>
                                        <a:pt x="1359" y="83"/>
                                      </a:lnTo>
                                      <a:lnTo>
                                        <a:pt x="1360" y="69"/>
                                      </a:lnTo>
                                      <a:lnTo>
                                        <a:pt x="1360" y="75"/>
                                      </a:lnTo>
                                      <a:lnTo>
                                        <a:pt x="1361" y="65"/>
                                      </a:lnTo>
                                      <a:lnTo>
                                        <a:pt x="1362" y="64"/>
                                      </a:lnTo>
                                      <a:lnTo>
                                        <a:pt x="1363" y="62"/>
                                      </a:lnTo>
                                      <a:lnTo>
                                        <a:pt x="1363" y="65"/>
                                      </a:lnTo>
                                      <a:lnTo>
                                        <a:pt x="1364" y="62"/>
                                      </a:lnTo>
                                      <a:lnTo>
                                        <a:pt x="1365" y="63"/>
                                      </a:lnTo>
                                      <a:lnTo>
                                        <a:pt x="1365" y="64"/>
                                      </a:lnTo>
                                      <a:lnTo>
                                        <a:pt x="1366" y="66"/>
                                      </a:lnTo>
                                      <a:lnTo>
                                        <a:pt x="1367" y="65"/>
                                      </a:lnTo>
                                      <a:lnTo>
                                        <a:pt x="1367" y="68"/>
                                      </a:lnTo>
                                      <a:lnTo>
                                        <a:pt x="1368" y="72"/>
                                      </a:lnTo>
                                      <a:lnTo>
                                        <a:pt x="1369" y="68"/>
                                      </a:lnTo>
                                      <a:lnTo>
                                        <a:pt x="1369" y="73"/>
                                      </a:lnTo>
                                      <a:lnTo>
                                        <a:pt x="1370" y="71"/>
                                      </a:lnTo>
                                      <a:lnTo>
                                        <a:pt x="1371" y="68"/>
                                      </a:lnTo>
                                      <a:lnTo>
                                        <a:pt x="1372" y="65"/>
                                      </a:lnTo>
                                      <a:lnTo>
                                        <a:pt x="1372" y="71"/>
                                      </a:lnTo>
                                      <a:lnTo>
                                        <a:pt x="1373" y="68"/>
                                      </a:lnTo>
                                      <a:lnTo>
                                        <a:pt x="1374" y="66"/>
                                      </a:lnTo>
                                      <a:lnTo>
                                        <a:pt x="1374" y="69"/>
                                      </a:lnTo>
                                      <a:lnTo>
                                        <a:pt x="1375" y="69"/>
                                      </a:lnTo>
                                      <a:lnTo>
                                        <a:pt x="1376" y="65"/>
                                      </a:lnTo>
                                      <a:lnTo>
                                        <a:pt x="1377" y="64"/>
                                      </a:lnTo>
                                      <a:lnTo>
                                        <a:pt x="1378" y="65"/>
                                      </a:lnTo>
                                      <a:lnTo>
                                        <a:pt x="1379" y="63"/>
                                      </a:lnTo>
                                      <a:lnTo>
                                        <a:pt x="1379" y="60"/>
                                      </a:lnTo>
                                      <a:lnTo>
                                        <a:pt x="1380" y="59"/>
                                      </a:lnTo>
                                      <a:lnTo>
                                        <a:pt x="1380" y="63"/>
                                      </a:lnTo>
                                      <a:lnTo>
                                        <a:pt x="1381" y="65"/>
                                      </a:lnTo>
                                      <a:lnTo>
                                        <a:pt x="1382" y="65"/>
                                      </a:lnTo>
                                      <a:lnTo>
                                        <a:pt x="1383" y="65"/>
                                      </a:lnTo>
                                      <a:lnTo>
                                        <a:pt x="1384" y="59"/>
                                      </a:lnTo>
                                      <a:lnTo>
                                        <a:pt x="1384" y="60"/>
                                      </a:lnTo>
                                      <a:lnTo>
                                        <a:pt x="1385" y="58"/>
                                      </a:lnTo>
                                      <a:lnTo>
                                        <a:pt x="1386" y="58"/>
                                      </a:lnTo>
                                      <a:lnTo>
                                        <a:pt x="1387" y="57"/>
                                      </a:lnTo>
                                      <a:lnTo>
                                        <a:pt x="1387" y="61"/>
                                      </a:lnTo>
                                      <a:lnTo>
                                        <a:pt x="1388" y="59"/>
                                      </a:lnTo>
                                      <a:lnTo>
                                        <a:pt x="1389" y="58"/>
                                      </a:lnTo>
                                      <a:lnTo>
                                        <a:pt x="1389" y="59"/>
                                      </a:lnTo>
                                      <a:lnTo>
                                        <a:pt x="1390" y="61"/>
                                      </a:lnTo>
                                      <a:lnTo>
                                        <a:pt x="1391" y="58"/>
                                      </a:lnTo>
                                      <a:lnTo>
                                        <a:pt x="1391" y="62"/>
                                      </a:lnTo>
                                      <a:lnTo>
                                        <a:pt x="1392" y="63"/>
                                      </a:lnTo>
                                      <a:lnTo>
                                        <a:pt x="1393" y="56"/>
                                      </a:lnTo>
                                      <a:lnTo>
                                        <a:pt x="1393" y="57"/>
                                      </a:lnTo>
                                      <a:lnTo>
                                        <a:pt x="1394" y="56"/>
                                      </a:lnTo>
                                      <a:lnTo>
                                        <a:pt x="1395" y="45"/>
                                      </a:lnTo>
                                      <a:lnTo>
                                        <a:pt x="1396" y="43"/>
                                      </a:lnTo>
                                      <a:lnTo>
                                        <a:pt x="1396" y="48"/>
                                      </a:lnTo>
                                      <a:lnTo>
                                        <a:pt x="1397" y="46"/>
                                      </a:lnTo>
                                      <a:lnTo>
                                        <a:pt x="1398" y="46"/>
                                      </a:lnTo>
                                      <a:lnTo>
                                        <a:pt x="1398" y="50"/>
                                      </a:lnTo>
                                      <a:lnTo>
                                        <a:pt x="1399" y="51"/>
                                      </a:lnTo>
                                      <a:lnTo>
                                        <a:pt x="1400" y="46"/>
                                      </a:lnTo>
                                      <a:lnTo>
                                        <a:pt x="1400" y="50"/>
                                      </a:lnTo>
                                      <a:lnTo>
                                        <a:pt x="1401" y="50"/>
                                      </a:lnTo>
                                      <a:lnTo>
                                        <a:pt x="1402" y="44"/>
                                      </a:lnTo>
                                      <a:lnTo>
                                        <a:pt x="1403" y="44"/>
                                      </a:lnTo>
                                      <a:lnTo>
                                        <a:pt x="1403" y="46"/>
                                      </a:lnTo>
                                      <a:lnTo>
                                        <a:pt x="1403" y="45"/>
                                      </a:lnTo>
                                      <a:lnTo>
                                        <a:pt x="1404" y="39"/>
                                      </a:lnTo>
                                      <a:lnTo>
                                        <a:pt x="1404" y="45"/>
                                      </a:lnTo>
                                      <a:lnTo>
                                        <a:pt x="1405" y="44"/>
                                      </a:lnTo>
                                      <a:lnTo>
                                        <a:pt x="1406" y="49"/>
                                      </a:lnTo>
                                      <a:lnTo>
                                        <a:pt x="1406" y="50"/>
                                      </a:lnTo>
                                      <a:lnTo>
                                        <a:pt x="1407" y="54"/>
                                      </a:lnTo>
                                      <a:lnTo>
                                        <a:pt x="1408" y="56"/>
                                      </a:lnTo>
                                      <a:lnTo>
                                        <a:pt x="1408" y="61"/>
                                      </a:lnTo>
                                      <a:lnTo>
                                        <a:pt x="1409" y="59"/>
                                      </a:lnTo>
                                      <a:lnTo>
                                        <a:pt x="1410" y="61"/>
                                      </a:lnTo>
                                      <a:lnTo>
                                        <a:pt x="1411" y="59"/>
                                      </a:lnTo>
                                      <a:lnTo>
                                        <a:pt x="1412" y="53"/>
                                      </a:lnTo>
                                      <a:lnTo>
                                        <a:pt x="1413" y="53"/>
                                      </a:lnTo>
                                      <a:lnTo>
                                        <a:pt x="1413" y="54"/>
                                      </a:lnTo>
                                      <a:lnTo>
                                        <a:pt x="1414" y="62"/>
                                      </a:lnTo>
                                      <a:lnTo>
                                        <a:pt x="1415" y="62"/>
                                      </a:lnTo>
                                      <a:lnTo>
                                        <a:pt x="1415" y="70"/>
                                      </a:lnTo>
                                      <a:lnTo>
                                        <a:pt x="1416" y="73"/>
                                      </a:lnTo>
                                      <a:lnTo>
                                        <a:pt x="1417" y="66"/>
                                      </a:lnTo>
                                      <a:lnTo>
                                        <a:pt x="1418" y="72"/>
                                      </a:lnTo>
                                      <a:lnTo>
                                        <a:pt x="1418" y="73"/>
                                      </a:lnTo>
                                      <a:lnTo>
                                        <a:pt x="1419" y="74"/>
                                      </a:lnTo>
                                      <a:lnTo>
                                        <a:pt x="1420" y="72"/>
                                      </a:lnTo>
                                      <a:lnTo>
                                        <a:pt x="1420" y="77"/>
                                      </a:lnTo>
                                      <a:lnTo>
                                        <a:pt x="1421" y="75"/>
                                      </a:lnTo>
                                      <a:lnTo>
                                        <a:pt x="1422" y="77"/>
                                      </a:lnTo>
                                      <a:lnTo>
                                        <a:pt x="1422" y="79"/>
                                      </a:lnTo>
                                      <a:lnTo>
                                        <a:pt x="1423" y="81"/>
                                      </a:lnTo>
                                      <a:lnTo>
                                        <a:pt x="1424" y="79"/>
                                      </a:lnTo>
                                      <a:lnTo>
                                        <a:pt x="1425" y="74"/>
                                      </a:lnTo>
                                      <a:lnTo>
                                        <a:pt x="1426" y="77"/>
                                      </a:lnTo>
                                      <a:lnTo>
                                        <a:pt x="1427" y="74"/>
                                      </a:lnTo>
                                      <a:lnTo>
                                        <a:pt x="1427" y="80"/>
                                      </a:lnTo>
                                      <a:lnTo>
                                        <a:pt x="1427" y="73"/>
                                      </a:lnTo>
                                      <a:lnTo>
                                        <a:pt x="1428" y="75"/>
                                      </a:lnTo>
                                      <a:lnTo>
                                        <a:pt x="1428" y="76"/>
                                      </a:lnTo>
                                      <a:lnTo>
                                        <a:pt x="1429" y="77"/>
                                      </a:lnTo>
                                      <a:lnTo>
                                        <a:pt x="1430" y="72"/>
                                      </a:lnTo>
                                      <a:lnTo>
                                        <a:pt x="1430" y="78"/>
                                      </a:lnTo>
                                      <a:lnTo>
                                        <a:pt x="1431" y="80"/>
                                      </a:lnTo>
                                      <a:lnTo>
                                        <a:pt x="1432" y="77"/>
                                      </a:lnTo>
                                      <a:lnTo>
                                        <a:pt x="1433" y="73"/>
                                      </a:lnTo>
                                      <a:lnTo>
                                        <a:pt x="1433" y="77"/>
                                      </a:lnTo>
                                      <a:lnTo>
                                        <a:pt x="1434" y="74"/>
                                      </a:lnTo>
                                      <a:lnTo>
                                        <a:pt x="1435" y="74"/>
                                      </a:lnTo>
                                      <a:lnTo>
                                        <a:pt x="1435" y="75"/>
                                      </a:lnTo>
                                      <a:lnTo>
                                        <a:pt x="1436" y="77"/>
                                      </a:lnTo>
                                      <a:lnTo>
                                        <a:pt x="1437" y="74"/>
                                      </a:lnTo>
                                      <a:lnTo>
                                        <a:pt x="1437" y="76"/>
                                      </a:lnTo>
                                      <a:lnTo>
                                        <a:pt x="1438" y="79"/>
                                      </a:lnTo>
                                      <a:lnTo>
                                        <a:pt x="1439" y="81"/>
                                      </a:lnTo>
                                      <a:lnTo>
                                        <a:pt x="1439" y="86"/>
                                      </a:lnTo>
                                      <a:lnTo>
                                        <a:pt x="1440" y="86"/>
                                      </a:lnTo>
                                      <a:lnTo>
                                        <a:pt x="1441" y="91"/>
                                      </a:lnTo>
                                      <a:lnTo>
                                        <a:pt x="1442" y="90"/>
                                      </a:lnTo>
                                      <a:lnTo>
                                        <a:pt x="1442" y="92"/>
                                      </a:lnTo>
                                      <a:lnTo>
                                        <a:pt x="1443" y="97"/>
                                      </a:lnTo>
                                      <a:lnTo>
                                        <a:pt x="1444" y="91"/>
                                      </a:lnTo>
                                      <a:lnTo>
                                        <a:pt x="1444" y="98"/>
                                      </a:lnTo>
                                      <a:lnTo>
                                        <a:pt x="1445" y="98"/>
                                      </a:lnTo>
                                      <a:lnTo>
                                        <a:pt x="1446" y="93"/>
                                      </a:lnTo>
                                      <a:lnTo>
                                        <a:pt x="1446" y="94"/>
                                      </a:lnTo>
                                      <a:lnTo>
                                        <a:pt x="1447" y="88"/>
                                      </a:lnTo>
                                      <a:lnTo>
                                        <a:pt x="1448" y="87"/>
                                      </a:lnTo>
                                      <a:lnTo>
                                        <a:pt x="1449" y="92"/>
                                      </a:lnTo>
                                      <a:lnTo>
                                        <a:pt x="1450" y="91"/>
                                      </a:lnTo>
                                      <a:lnTo>
                                        <a:pt x="1451" y="91"/>
                                      </a:lnTo>
                                      <a:lnTo>
                                        <a:pt x="1451" y="94"/>
                                      </a:lnTo>
                                      <a:lnTo>
                                        <a:pt x="1451" y="92"/>
                                      </a:lnTo>
                                      <a:lnTo>
                                        <a:pt x="1452" y="91"/>
                                      </a:lnTo>
                                      <a:lnTo>
                                        <a:pt x="1452" y="93"/>
                                      </a:lnTo>
                                      <a:lnTo>
                                        <a:pt x="1453" y="91"/>
                                      </a:lnTo>
                                      <a:lnTo>
                                        <a:pt x="1454" y="91"/>
                                      </a:lnTo>
                                      <a:lnTo>
                                        <a:pt x="1454" y="92"/>
                                      </a:lnTo>
                                      <a:lnTo>
                                        <a:pt x="1455" y="92"/>
                                      </a:lnTo>
                                      <a:lnTo>
                                        <a:pt x="1456" y="90"/>
                                      </a:lnTo>
                                      <a:lnTo>
                                        <a:pt x="1457" y="89"/>
                                      </a:lnTo>
                                      <a:lnTo>
                                        <a:pt x="1457" y="91"/>
                                      </a:lnTo>
                                      <a:lnTo>
                                        <a:pt x="1458" y="90"/>
                                      </a:lnTo>
                                      <a:lnTo>
                                        <a:pt x="1459" y="88"/>
                                      </a:lnTo>
                                      <a:lnTo>
                                        <a:pt x="1459" y="89"/>
                                      </a:lnTo>
                                      <a:lnTo>
                                        <a:pt x="1460" y="89"/>
                                      </a:lnTo>
                                      <a:lnTo>
                                        <a:pt x="1461" y="89"/>
                                      </a:lnTo>
                                      <a:lnTo>
                                        <a:pt x="1462" y="89"/>
                                      </a:lnTo>
                                      <a:lnTo>
                                        <a:pt x="1463" y="87"/>
                                      </a:lnTo>
                                      <a:lnTo>
                                        <a:pt x="1463" y="89"/>
                                      </a:lnTo>
                                      <a:lnTo>
                                        <a:pt x="1464" y="86"/>
                                      </a:lnTo>
                                      <a:lnTo>
                                        <a:pt x="1465" y="84"/>
                                      </a:lnTo>
                                      <a:lnTo>
                                        <a:pt x="1466" y="76"/>
                                      </a:lnTo>
                                      <a:lnTo>
                                        <a:pt x="1466" y="82"/>
                                      </a:lnTo>
                                      <a:lnTo>
                                        <a:pt x="1467" y="79"/>
                                      </a:lnTo>
                                      <a:lnTo>
                                        <a:pt x="1468" y="76"/>
                                      </a:lnTo>
                                      <a:lnTo>
                                        <a:pt x="1468" y="78"/>
                                      </a:lnTo>
                                      <a:lnTo>
                                        <a:pt x="1469" y="75"/>
                                      </a:lnTo>
                                      <a:lnTo>
                                        <a:pt x="1470" y="77"/>
                                      </a:lnTo>
                                      <a:lnTo>
                                        <a:pt x="1470" y="79"/>
                                      </a:lnTo>
                                      <a:lnTo>
                                        <a:pt x="1471" y="80"/>
                                      </a:lnTo>
                                      <a:lnTo>
                                        <a:pt x="1472" y="76"/>
                                      </a:lnTo>
                                      <a:lnTo>
                                        <a:pt x="1473" y="78"/>
                                      </a:lnTo>
                                      <a:lnTo>
                                        <a:pt x="1474" y="79"/>
                                      </a:lnTo>
                                      <a:lnTo>
                                        <a:pt x="1475" y="76"/>
                                      </a:lnTo>
                                      <a:lnTo>
                                        <a:pt x="1475" y="77"/>
                                      </a:lnTo>
                                      <a:lnTo>
                                        <a:pt x="1475" y="75"/>
                                      </a:lnTo>
                                      <a:lnTo>
                                        <a:pt x="1476" y="75"/>
                                      </a:lnTo>
                                      <a:lnTo>
                                        <a:pt x="1476" y="77"/>
                                      </a:lnTo>
                                      <a:lnTo>
                                        <a:pt x="1477" y="76"/>
                                      </a:lnTo>
                                      <a:lnTo>
                                        <a:pt x="1478" y="72"/>
                                      </a:lnTo>
                                      <a:lnTo>
                                        <a:pt x="1478" y="75"/>
                                      </a:lnTo>
                                      <a:lnTo>
                                        <a:pt x="1479" y="78"/>
                                      </a:lnTo>
                                      <a:lnTo>
                                        <a:pt x="1480" y="67"/>
                                      </a:lnTo>
                                      <a:lnTo>
                                        <a:pt x="1481" y="67"/>
                                      </a:lnTo>
                                      <a:lnTo>
                                        <a:pt x="1481" y="72"/>
                                      </a:lnTo>
                                      <a:lnTo>
                                        <a:pt x="1482" y="66"/>
                                      </a:lnTo>
                                      <a:lnTo>
                                        <a:pt x="1483" y="67"/>
                                      </a:lnTo>
                                      <a:lnTo>
                                        <a:pt x="1483" y="70"/>
                                      </a:lnTo>
                                      <a:lnTo>
                                        <a:pt x="1484" y="62"/>
                                      </a:lnTo>
                                      <a:lnTo>
                                        <a:pt x="1485" y="59"/>
                                      </a:lnTo>
                                      <a:lnTo>
                                        <a:pt x="1485" y="65"/>
                                      </a:lnTo>
                                      <a:lnTo>
                                        <a:pt x="1486" y="63"/>
                                      </a:lnTo>
                                      <a:lnTo>
                                        <a:pt x="1487" y="52"/>
                                      </a:lnTo>
                                      <a:lnTo>
                                        <a:pt x="1488" y="54"/>
                                      </a:lnTo>
                                      <a:lnTo>
                                        <a:pt x="1488" y="56"/>
                                      </a:lnTo>
                                      <a:lnTo>
                                        <a:pt x="1489" y="54"/>
                                      </a:lnTo>
                                      <a:lnTo>
                                        <a:pt x="1490" y="48"/>
                                      </a:lnTo>
                                      <a:lnTo>
                                        <a:pt x="1490" y="58"/>
                                      </a:lnTo>
                                      <a:lnTo>
                                        <a:pt x="1491" y="54"/>
                                      </a:lnTo>
                                      <a:lnTo>
                                        <a:pt x="1492" y="47"/>
                                      </a:lnTo>
                                      <a:lnTo>
                                        <a:pt x="1492" y="53"/>
                                      </a:lnTo>
                                      <a:lnTo>
                                        <a:pt x="1493" y="53"/>
                                      </a:lnTo>
                                      <a:lnTo>
                                        <a:pt x="1494" y="48"/>
                                      </a:lnTo>
                                      <a:lnTo>
                                        <a:pt x="1494" y="52"/>
                                      </a:lnTo>
                                      <a:lnTo>
                                        <a:pt x="1495" y="45"/>
                                      </a:lnTo>
                                      <a:lnTo>
                                        <a:pt x="1496" y="46"/>
                                      </a:lnTo>
                                      <a:lnTo>
                                        <a:pt x="1497" y="39"/>
                                      </a:lnTo>
                                      <a:lnTo>
                                        <a:pt x="1497" y="43"/>
                                      </a:lnTo>
                                      <a:lnTo>
                                        <a:pt x="1498" y="41"/>
                                      </a:lnTo>
                                      <a:lnTo>
                                        <a:pt x="1499" y="32"/>
                                      </a:lnTo>
                                      <a:lnTo>
                                        <a:pt x="1499" y="42"/>
                                      </a:lnTo>
                                      <a:lnTo>
                                        <a:pt x="1499" y="37"/>
                                      </a:lnTo>
                                      <a:lnTo>
                                        <a:pt x="1500" y="34"/>
                                      </a:lnTo>
                                      <a:lnTo>
                                        <a:pt x="1500" y="37"/>
                                      </a:lnTo>
                                      <a:lnTo>
                                        <a:pt x="1501" y="36"/>
                                      </a:lnTo>
                                      <a:lnTo>
                                        <a:pt x="1502" y="32"/>
                                      </a:lnTo>
                                      <a:lnTo>
                                        <a:pt x="1503" y="29"/>
                                      </a:lnTo>
                                      <a:lnTo>
                                        <a:pt x="1503" y="30"/>
                                      </a:lnTo>
                                      <a:lnTo>
                                        <a:pt x="1504" y="30"/>
                                      </a:lnTo>
                                      <a:lnTo>
                                        <a:pt x="1505" y="37"/>
                                      </a:lnTo>
                                      <a:lnTo>
                                        <a:pt x="1505" y="38"/>
                                      </a:lnTo>
                                      <a:lnTo>
                                        <a:pt x="1506" y="39"/>
                                      </a:lnTo>
                                      <a:lnTo>
                                        <a:pt x="1507" y="33"/>
                                      </a:lnTo>
                                      <a:lnTo>
                                        <a:pt x="1507" y="38"/>
                                      </a:lnTo>
                                      <a:lnTo>
                                        <a:pt x="1508" y="37"/>
                                      </a:lnTo>
                                      <a:lnTo>
                                        <a:pt x="1509" y="32"/>
                                      </a:lnTo>
                                      <a:lnTo>
                                        <a:pt x="1509" y="36"/>
                                      </a:lnTo>
                                      <a:lnTo>
                                        <a:pt x="1510" y="35"/>
                                      </a:lnTo>
                                      <a:lnTo>
                                        <a:pt x="1511" y="34"/>
                                      </a:lnTo>
                                      <a:lnTo>
                                        <a:pt x="1512" y="34"/>
                                      </a:lnTo>
                                      <a:lnTo>
                                        <a:pt x="1513" y="33"/>
                                      </a:lnTo>
                                      <a:lnTo>
                                        <a:pt x="1514" y="34"/>
                                      </a:lnTo>
                                      <a:lnTo>
                                        <a:pt x="1515" y="31"/>
                                      </a:lnTo>
                                      <a:lnTo>
                                        <a:pt x="1516" y="29"/>
                                      </a:lnTo>
                                      <a:lnTo>
                                        <a:pt x="1516" y="32"/>
                                      </a:lnTo>
                                      <a:lnTo>
                                        <a:pt x="1517" y="28"/>
                                      </a:lnTo>
                                      <a:lnTo>
                                        <a:pt x="1518" y="33"/>
                                      </a:lnTo>
                                      <a:lnTo>
                                        <a:pt x="1519" y="30"/>
                                      </a:lnTo>
                                      <a:lnTo>
                                        <a:pt x="1519" y="34"/>
                                      </a:lnTo>
                                      <a:lnTo>
                                        <a:pt x="1520" y="28"/>
                                      </a:lnTo>
                                      <a:lnTo>
                                        <a:pt x="1521" y="31"/>
                                      </a:lnTo>
                                      <a:lnTo>
                                        <a:pt x="1521" y="36"/>
                                      </a:lnTo>
                                      <a:lnTo>
                                        <a:pt x="1522" y="29"/>
                                      </a:lnTo>
                                      <a:lnTo>
                                        <a:pt x="1523" y="34"/>
                                      </a:lnTo>
                                      <a:lnTo>
                                        <a:pt x="1523" y="32"/>
                                      </a:lnTo>
                                      <a:lnTo>
                                        <a:pt x="1524" y="37"/>
                                      </a:lnTo>
                                      <a:lnTo>
                                        <a:pt x="1525" y="39"/>
                                      </a:lnTo>
                                      <a:lnTo>
                                        <a:pt x="1526" y="39"/>
                                      </a:lnTo>
                                      <a:lnTo>
                                        <a:pt x="1527" y="39"/>
                                      </a:lnTo>
                                      <a:lnTo>
                                        <a:pt x="1527" y="46"/>
                                      </a:lnTo>
                                      <a:lnTo>
                                        <a:pt x="1528" y="41"/>
                                      </a:lnTo>
                                      <a:lnTo>
                                        <a:pt x="1529" y="44"/>
                                      </a:lnTo>
                                      <a:lnTo>
                                        <a:pt x="1529" y="48"/>
                                      </a:lnTo>
                                      <a:lnTo>
                                        <a:pt x="1530" y="49"/>
                                      </a:lnTo>
                                      <a:lnTo>
                                        <a:pt x="1531" y="46"/>
                                      </a:lnTo>
                                      <a:lnTo>
                                        <a:pt x="1531" y="47"/>
                                      </a:lnTo>
                                      <a:lnTo>
                                        <a:pt x="1532" y="46"/>
                                      </a:lnTo>
                                      <a:lnTo>
                                        <a:pt x="1533" y="46"/>
                                      </a:lnTo>
                                      <a:lnTo>
                                        <a:pt x="1534" y="45"/>
                                      </a:lnTo>
                                      <a:lnTo>
                                        <a:pt x="1534" y="51"/>
                                      </a:lnTo>
                                      <a:lnTo>
                                        <a:pt x="1535" y="49"/>
                                      </a:lnTo>
                                      <a:lnTo>
                                        <a:pt x="1536" y="51"/>
                                      </a:lnTo>
                                      <a:lnTo>
                                        <a:pt x="1536" y="52"/>
                                      </a:lnTo>
                                      <a:lnTo>
                                        <a:pt x="1537" y="52"/>
                                      </a:lnTo>
                                      <a:lnTo>
                                        <a:pt x="1538" y="51"/>
                                      </a:lnTo>
                                      <a:lnTo>
                                        <a:pt x="1538" y="56"/>
                                      </a:lnTo>
                                      <a:lnTo>
                                        <a:pt x="1539" y="48"/>
                                      </a:lnTo>
                                      <a:lnTo>
                                        <a:pt x="1540" y="40"/>
                                      </a:lnTo>
                                      <a:lnTo>
                                        <a:pt x="1540" y="46"/>
                                      </a:lnTo>
                                      <a:lnTo>
                                        <a:pt x="1541" y="40"/>
                                      </a:lnTo>
                                      <a:lnTo>
                                        <a:pt x="1542" y="33"/>
                                      </a:lnTo>
                                      <a:lnTo>
                                        <a:pt x="1543" y="31"/>
                                      </a:lnTo>
                                      <a:lnTo>
                                        <a:pt x="1543" y="33"/>
                                      </a:lnTo>
                                      <a:lnTo>
                                        <a:pt x="1544" y="32"/>
                                      </a:lnTo>
                                      <a:lnTo>
                                        <a:pt x="1545" y="25"/>
                                      </a:lnTo>
                                      <a:lnTo>
                                        <a:pt x="1545" y="30"/>
                                      </a:lnTo>
                                      <a:lnTo>
                                        <a:pt x="1546" y="22"/>
                                      </a:lnTo>
                                      <a:lnTo>
                                        <a:pt x="1547" y="16"/>
                                      </a:lnTo>
                                      <a:lnTo>
                                        <a:pt x="1547" y="25"/>
                                      </a:lnTo>
                                      <a:lnTo>
                                        <a:pt x="1547" y="17"/>
                                      </a:lnTo>
                                      <a:lnTo>
                                        <a:pt x="1548" y="10"/>
                                      </a:lnTo>
                                      <a:lnTo>
                                        <a:pt x="1548" y="14"/>
                                      </a:lnTo>
                                      <a:lnTo>
                                        <a:pt x="1549" y="10"/>
                                      </a:lnTo>
                                      <a:lnTo>
                                        <a:pt x="1550" y="4"/>
                                      </a:lnTo>
                                      <a:lnTo>
                                        <a:pt x="1551" y="6"/>
                                      </a:lnTo>
                                      <a:lnTo>
                                        <a:pt x="1552" y="1"/>
                                      </a:lnTo>
                                      <a:lnTo>
                                        <a:pt x="1553" y="8"/>
                                      </a:lnTo>
                                      <a:lnTo>
                                        <a:pt x="1554" y="6"/>
                                      </a:lnTo>
                                      <a:lnTo>
                                        <a:pt x="1555" y="5"/>
                                      </a:lnTo>
                                      <a:lnTo>
                                        <a:pt x="1555" y="6"/>
                                      </a:lnTo>
                                      <a:lnTo>
                                        <a:pt x="1556" y="6"/>
                                      </a:lnTo>
                                      <a:lnTo>
                                        <a:pt x="1557" y="4"/>
                                      </a:lnTo>
                                      <a:lnTo>
                                        <a:pt x="1558" y="1"/>
                                      </a:lnTo>
                                      <a:lnTo>
                                        <a:pt x="1559" y="0"/>
                                      </a:lnTo>
                                      <a:lnTo>
                                        <a:pt x="1560" y="6"/>
                                      </a:lnTo>
                                      <a:lnTo>
                                        <a:pt x="1560" y="11"/>
                                      </a:lnTo>
                                      <a:lnTo>
                                        <a:pt x="1561" y="6"/>
                                      </a:lnTo>
                                      <a:lnTo>
                                        <a:pt x="1562" y="13"/>
                                      </a:lnTo>
                                      <a:lnTo>
                                        <a:pt x="1563" y="15"/>
                                      </a:lnTo>
                                      <a:lnTo>
                                        <a:pt x="1564" y="14"/>
                                      </a:lnTo>
                                      <a:lnTo>
                                        <a:pt x="1564" y="16"/>
                                      </a:lnTo>
                                      <a:lnTo>
                                        <a:pt x="1565" y="15"/>
                                      </a:lnTo>
                                      <a:lnTo>
                                        <a:pt x="1566" y="19"/>
                                      </a:lnTo>
                                      <a:lnTo>
                                        <a:pt x="1567" y="16"/>
                                      </a:lnTo>
                                      <a:lnTo>
                                        <a:pt x="1567" y="19"/>
                                      </a:lnTo>
                                      <a:lnTo>
                                        <a:pt x="1568" y="17"/>
                                      </a:lnTo>
                                      <a:lnTo>
                                        <a:pt x="1569" y="21"/>
                                      </a:lnTo>
                                      <a:lnTo>
                                        <a:pt x="1569" y="25"/>
                                      </a:lnTo>
                                      <a:lnTo>
                                        <a:pt x="1570" y="26"/>
                                      </a:lnTo>
                                      <a:lnTo>
                                        <a:pt x="1571" y="27"/>
                                      </a:lnTo>
                                      <a:lnTo>
                                        <a:pt x="1571" y="31"/>
                                      </a:lnTo>
                                      <a:lnTo>
                                        <a:pt x="1571" y="30"/>
                                      </a:lnTo>
                                      <a:lnTo>
                                        <a:pt x="1572" y="35"/>
                                      </a:lnTo>
                                      <a:lnTo>
                                        <a:pt x="1573" y="33"/>
                                      </a:lnTo>
                                      <a:lnTo>
                                        <a:pt x="1573" y="34"/>
                                      </a:lnTo>
                                      <a:lnTo>
                                        <a:pt x="1574" y="34"/>
                                      </a:lnTo>
                                      <a:lnTo>
                                        <a:pt x="1575" y="33"/>
                                      </a:lnTo>
                                      <a:lnTo>
                                        <a:pt x="1575" y="36"/>
                                      </a:lnTo>
                                      <a:lnTo>
                                        <a:pt x="1576" y="31"/>
                                      </a:lnTo>
                                      <a:lnTo>
                                        <a:pt x="1577" y="30"/>
                                      </a:lnTo>
                                      <a:lnTo>
                                        <a:pt x="1577" y="34"/>
                                      </a:lnTo>
                                      <a:lnTo>
                                        <a:pt x="1578" y="30"/>
                                      </a:lnTo>
                                      <a:lnTo>
                                        <a:pt x="1579" y="31"/>
                                      </a:lnTo>
                                      <a:lnTo>
                                        <a:pt x="1580" y="33"/>
                                      </a:lnTo>
                                      <a:lnTo>
                                        <a:pt x="1581" y="39"/>
                                      </a:lnTo>
                                      <a:lnTo>
                                        <a:pt x="1582" y="37"/>
                                      </a:lnTo>
                                      <a:lnTo>
                                        <a:pt x="1582" y="40"/>
                                      </a:lnTo>
                                      <a:lnTo>
                                        <a:pt x="1583" y="41"/>
                                      </a:lnTo>
                                      <a:lnTo>
                                        <a:pt x="1584" y="45"/>
                                      </a:lnTo>
                                      <a:lnTo>
                                        <a:pt x="1585" y="47"/>
                                      </a:lnTo>
                                      <a:lnTo>
                                        <a:pt x="1586" y="49"/>
                                      </a:lnTo>
                                      <a:lnTo>
                                        <a:pt x="1586" y="52"/>
                                      </a:lnTo>
                                      <a:lnTo>
                                        <a:pt x="1587" y="54"/>
                                      </a:lnTo>
                                      <a:lnTo>
                                        <a:pt x="1588" y="57"/>
                                      </a:lnTo>
                                      <a:lnTo>
                                        <a:pt x="1589" y="55"/>
                                      </a:lnTo>
                                      <a:lnTo>
                                        <a:pt x="1589" y="60"/>
                                      </a:lnTo>
                                      <a:lnTo>
                                        <a:pt x="1590" y="61"/>
                                      </a:lnTo>
                                      <a:lnTo>
                                        <a:pt x="1591" y="59"/>
                                      </a:lnTo>
                                      <a:lnTo>
                                        <a:pt x="1591" y="63"/>
                                      </a:lnTo>
                                      <a:lnTo>
                                        <a:pt x="1592" y="66"/>
                                      </a:lnTo>
                                      <a:lnTo>
                                        <a:pt x="1593" y="63"/>
                                      </a:lnTo>
                                      <a:lnTo>
                                        <a:pt x="1593" y="64"/>
                                      </a:lnTo>
                                      <a:lnTo>
                                        <a:pt x="1594" y="65"/>
                                      </a:lnTo>
                                      <a:lnTo>
                                        <a:pt x="1595" y="64"/>
                                      </a:lnTo>
                                      <a:lnTo>
                                        <a:pt x="1595" y="72"/>
                                      </a:lnTo>
                                      <a:lnTo>
                                        <a:pt x="1595" y="65"/>
                                      </a:lnTo>
                                      <a:lnTo>
                                        <a:pt x="1596" y="64"/>
                                      </a:lnTo>
                                      <a:lnTo>
                                        <a:pt x="1597" y="62"/>
                                      </a:lnTo>
                                      <a:lnTo>
                                        <a:pt x="1597" y="65"/>
                                      </a:lnTo>
                                      <a:lnTo>
                                        <a:pt x="1598" y="57"/>
                                      </a:lnTo>
                                      <a:lnTo>
                                        <a:pt x="1599" y="58"/>
                                      </a:lnTo>
                                      <a:lnTo>
                                        <a:pt x="1599" y="59"/>
                                      </a:lnTo>
                                      <a:lnTo>
                                        <a:pt x="1600" y="52"/>
                                      </a:lnTo>
                                      <a:lnTo>
                                        <a:pt x="1601" y="59"/>
                                      </a:lnTo>
                                      <a:lnTo>
                                        <a:pt x="1601" y="62"/>
                                      </a:lnTo>
                                      <a:lnTo>
                                        <a:pt x="1602" y="60"/>
                                      </a:lnTo>
                                      <a:lnTo>
                                        <a:pt x="1603" y="64"/>
                                      </a:lnTo>
                                      <a:lnTo>
                                        <a:pt x="1604" y="60"/>
                                      </a:lnTo>
                                      <a:lnTo>
                                        <a:pt x="1604" y="63"/>
                                      </a:lnTo>
                                      <a:lnTo>
                                        <a:pt x="1605" y="63"/>
                                      </a:lnTo>
                                      <a:lnTo>
                                        <a:pt x="1606" y="61"/>
                                      </a:lnTo>
                                      <a:lnTo>
                                        <a:pt x="1606" y="62"/>
                                      </a:lnTo>
                                      <a:lnTo>
                                        <a:pt x="1607" y="59"/>
                                      </a:lnTo>
                                      <a:lnTo>
                                        <a:pt x="1608" y="59"/>
                                      </a:lnTo>
                                      <a:lnTo>
                                        <a:pt x="1608" y="63"/>
                                      </a:lnTo>
                                      <a:lnTo>
                                        <a:pt x="1609" y="59"/>
                                      </a:lnTo>
                                      <a:lnTo>
                                        <a:pt x="1610" y="63"/>
                                      </a:lnTo>
                                      <a:lnTo>
                                        <a:pt x="1610" y="65"/>
                                      </a:lnTo>
                                      <a:lnTo>
                                        <a:pt x="1611" y="65"/>
                                      </a:lnTo>
                                      <a:lnTo>
                                        <a:pt x="1612" y="65"/>
                                      </a:lnTo>
                                      <a:lnTo>
                                        <a:pt x="1613" y="63"/>
                                      </a:lnTo>
                                      <a:lnTo>
                                        <a:pt x="1613" y="67"/>
                                      </a:lnTo>
                                      <a:lnTo>
                                        <a:pt x="1614" y="73"/>
                                      </a:lnTo>
                                      <a:lnTo>
                                        <a:pt x="1615" y="67"/>
                                      </a:lnTo>
                                      <a:lnTo>
                                        <a:pt x="1615" y="71"/>
                                      </a:lnTo>
                                      <a:lnTo>
                                        <a:pt x="1616" y="65"/>
                                      </a:lnTo>
                                      <a:lnTo>
                                        <a:pt x="1617" y="65"/>
                                      </a:lnTo>
                                      <a:lnTo>
                                        <a:pt x="1617" y="70"/>
                                      </a:lnTo>
                                      <a:lnTo>
                                        <a:pt x="1618" y="58"/>
                                      </a:lnTo>
                                      <a:lnTo>
                                        <a:pt x="1619" y="56"/>
                                      </a:lnTo>
                                      <a:lnTo>
                                        <a:pt x="1619" y="54"/>
                                      </a:lnTo>
                                      <a:lnTo>
                                        <a:pt x="1619" y="61"/>
                                      </a:lnTo>
                                      <a:lnTo>
                                        <a:pt x="1620" y="59"/>
                                      </a:lnTo>
                                      <a:lnTo>
                                        <a:pt x="1621" y="57"/>
                                      </a:lnTo>
                                      <a:lnTo>
                                        <a:pt x="1621" y="59"/>
                                      </a:lnTo>
                                      <a:lnTo>
                                        <a:pt x="1622" y="50"/>
                                      </a:lnTo>
                                      <a:lnTo>
                                        <a:pt x="1623" y="57"/>
                                      </a:lnTo>
                                      <a:lnTo>
                                        <a:pt x="1623" y="63"/>
                                      </a:lnTo>
                                      <a:lnTo>
                                        <a:pt x="1624" y="53"/>
                                      </a:lnTo>
                                      <a:lnTo>
                                        <a:pt x="1625" y="59"/>
                                      </a:lnTo>
                                      <a:lnTo>
                                        <a:pt x="1625" y="63"/>
                                      </a:lnTo>
                                      <a:lnTo>
                                        <a:pt x="1626" y="65"/>
                                      </a:lnTo>
                                      <a:lnTo>
                                        <a:pt x="1627" y="61"/>
                                      </a:lnTo>
                                      <a:lnTo>
                                        <a:pt x="1628" y="60"/>
                                      </a:lnTo>
                                      <a:lnTo>
                                        <a:pt x="1628" y="61"/>
                                      </a:lnTo>
                                      <a:lnTo>
                                        <a:pt x="1629" y="57"/>
                                      </a:lnTo>
                                      <a:lnTo>
                                        <a:pt x="1630" y="52"/>
                                      </a:lnTo>
                                      <a:lnTo>
                                        <a:pt x="1630" y="59"/>
                                      </a:lnTo>
                                      <a:lnTo>
                                        <a:pt x="1631" y="56"/>
                                      </a:lnTo>
                                      <a:lnTo>
                                        <a:pt x="1632" y="52"/>
                                      </a:lnTo>
                                      <a:lnTo>
                                        <a:pt x="1632" y="57"/>
                                      </a:lnTo>
                                      <a:lnTo>
                                        <a:pt x="1633" y="53"/>
                                      </a:lnTo>
                                      <a:lnTo>
                                        <a:pt x="1634" y="52"/>
                                      </a:lnTo>
                                      <a:lnTo>
                                        <a:pt x="1634" y="54"/>
                                      </a:lnTo>
                                      <a:lnTo>
                                        <a:pt x="1635" y="51"/>
                                      </a:lnTo>
                                      <a:lnTo>
                                        <a:pt x="1636" y="53"/>
                                      </a:lnTo>
                                      <a:lnTo>
                                        <a:pt x="1637" y="45"/>
                                      </a:lnTo>
                                      <a:lnTo>
                                        <a:pt x="1637" y="47"/>
                                      </a:lnTo>
                                      <a:lnTo>
                                        <a:pt x="1638" y="43"/>
                                      </a:lnTo>
                                      <a:lnTo>
                                        <a:pt x="1639" y="43"/>
                                      </a:lnTo>
                                      <a:lnTo>
                                        <a:pt x="1640" y="45"/>
                                      </a:lnTo>
                                      <a:lnTo>
                                        <a:pt x="1641" y="45"/>
                                      </a:lnTo>
                                      <a:lnTo>
                                        <a:pt x="1642" y="44"/>
                                      </a:lnTo>
                                      <a:lnTo>
                                        <a:pt x="1643" y="51"/>
                                      </a:lnTo>
                                      <a:lnTo>
                                        <a:pt x="1643" y="45"/>
                                      </a:lnTo>
                                      <a:lnTo>
                                        <a:pt x="1643" y="48"/>
                                      </a:lnTo>
                                      <a:lnTo>
                                        <a:pt x="1644" y="49"/>
                                      </a:lnTo>
                                      <a:lnTo>
                                        <a:pt x="1645" y="41"/>
                                      </a:lnTo>
                                      <a:lnTo>
                                        <a:pt x="1645" y="48"/>
                                      </a:lnTo>
                                      <a:lnTo>
                                        <a:pt x="1646" y="46"/>
                                      </a:lnTo>
                                      <a:lnTo>
                                        <a:pt x="1647" y="45"/>
                                      </a:lnTo>
                                      <a:lnTo>
                                        <a:pt x="1647" y="47"/>
                                      </a:lnTo>
                                      <a:lnTo>
                                        <a:pt x="1648" y="45"/>
                                      </a:lnTo>
                                      <a:lnTo>
                                        <a:pt x="1649" y="43"/>
                                      </a:lnTo>
                                      <a:lnTo>
                                        <a:pt x="1649" y="44"/>
                                      </a:lnTo>
                                      <a:lnTo>
                                        <a:pt x="1650" y="41"/>
                                      </a:lnTo>
                                      <a:lnTo>
                                        <a:pt x="1651" y="39"/>
                                      </a:lnTo>
                                      <a:lnTo>
                                        <a:pt x="1652" y="35"/>
                                      </a:lnTo>
                                      <a:lnTo>
                                        <a:pt x="1652" y="41"/>
                                      </a:lnTo>
                                      <a:lnTo>
                                        <a:pt x="1653" y="39"/>
                                      </a:lnTo>
                                      <a:lnTo>
                                        <a:pt x="1654" y="41"/>
                                      </a:lnTo>
                                      <a:lnTo>
                                        <a:pt x="1654" y="43"/>
                                      </a:lnTo>
                                      <a:lnTo>
                                        <a:pt x="1655" y="44"/>
                                      </a:lnTo>
                                      <a:lnTo>
                                        <a:pt x="1656" y="45"/>
                                      </a:lnTo>
                                      <a:lnTo>
                                        <a:pt x="1656" y="50"/>
                                      </a:lnTo>
                                      <a:lnTo>
                                        <a:pt x="1657" y="56"/>
                                      </a:lnTo>
                                      <a:lnTo>
                                        <a:pt x="1658" y="64"/>
                                      </a:lnTo>
                                      <a:lnTo>
                                        <a:pt x="1659" y="61"/>
                                      </a:lnTo>
                                      <a:lnTo>
                                        <a:pt x="1659" y="65"/>
                                      </a:lnTo>
                                      <a:lnTo>
                                        <a:pt x="1660" y="66"/>
                                      </a:lnTo>
                                      <a:lnTo>
                                        <a:pt x="1661" y="68"/>
                                      </a:lnTo>
                                      <a:lnTo>
                                        <a:pt x="1661" y="75"/>
                                      </a:lnTo>
                                      <a:lnTo>
                                        <a:pt x="1662" y="74"/>
                                      </a:lnTo>
                                      <a:lnTo>
                                        <a:pt x="1663" y="77"/>
                                      </a:lnTo>
                                      <a:lnTo>
                                        <a:pt x="1663" y="78"/>
                                      </a:lnTo>
                                      <a:lnTo>
                                        <a:pt x="1664" y="77"/>
                                      </a:lnTo>
                                      <a:lnTo>
                                        <a:pt x="1665" y="78"/>
                                      </a:lnTo>
                                      <a:lnTo>
                                        <a:pt x="1665" y="80"/>
                                      </a:lnTo>
                                      <a:lnTo>
                                        <a:pt x="1666" y="78"/>
                                      </a:lnTo>
                                      <a:lnTo>
                                        <a:pt x="1667" y="82"/>
                                      </a:lnTo>
                                      <a:lnTo>
                                        <a:pt x="1667" y="87"/>
                                      </a:lnTo>
                                      <a:lnTo>
                                        <a:pt x="1667" y="89"/>
                                      </a:lnTo>
                                      <a:lnTo>
                                        <a:pt x="1668" y="91"/>
                                      </a:lnTo>
                                      <a:lnTo>
                                        <a:pt x="1669" y="91"/>
                                      </a:lnTo>
                                      <a:lnTo>
                                        <a:pt x="1669" y="98"/>
                                      </a:lnTo>
                                    </a:path>
                                  </a:pathLst>
                                </a:custGeom>
                                <a:noFill/>
                                <a:ln w="1588">
                                  <a:solidFill>
                                    <a:schemeClr val="tx1"/>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90" name="Freeform 290"/>
                              <wps:cNvSpPr>
                                <a:spLocks noChangeAspect="1"/>
                              </wps:cNvSpPr>
                              <wps:spPr bwMode="auto">
                                <a:xfrm>
                                  <a:off x="315010" y="271990"/>
                                  <a:ext cx="3483856" cy="218356"/>
                                </a:xfrm>
                                <a:custGeom>
                                  <a:avLst/>
                                  <a:gdLst>
                                    <a:gd name="T0" fmla="*/ 25 w 1669"/>
                                    <a:gd name="T1" fmla="*/ 81 h 126"/>
                                    <a:gd name="T2" fmla="*/ 53 w 1669"/>
                                    <a:gd name="T3" fmla="*/ 35 h 126"/>
                                    <a:gd name="T4" fmla="*/ 79 w 1669"/>
                                    <a:gd name="T5" fmla="*/ 63 h 126"/>
                                    <a:gd name="T6" fmla="*/ 107 w 1669"/>
                                    <a:gd name="T7" fmla="*/ 77 h 126"/>
                                    <a:gd name="T8" fmla="*/ 133 w 1669"/>
                                    <a:gd name="T9" fmla="*/ 31 h 126"/>
                                    <a:gd name="T10" fmla="*/ 161 w 1669"/>
                                    <a:gd name="T11" fmla="*/ 40 h 126"/>
                                    <a:gd name="T12" fmla="*/ 187 w 1669"/>
                                    <a:gd name="T13" fmla="*/ 65 h 126"/>
                                    <a:gd name="T14" fmla="*/ 213 w 1669"/>
                                    <a:gd name="T15" fmla="*/ 74 h 126"/>
                                    <a:gd name="T16" fmla="*/ 239 w 1669"/>
                                    <a:gd name="T17" fmla="*/ 47 h 126"/>
                                    <a:gd name="T18" fmla="*/ 266 w 1669"/>
                                    <a:gd name="T19" fmla="*/ 58 h 126"/>
                                    <a:gd name="T20" fmla="*/ 294 w 1669"/>
                                    <a:gd name="T21" fmla="*/ 44 h 126"/>
                                    <a:gd name="T22" fmla="*/ 320 w 1669"/>
                                    <a:gd name="T23" fmla="*/ 37 h 126"/>
                                    <a:gd name="T24" fmla="*/ 346 w 1669"/>
                                    <a:gd name="T25" fmla="*/ 47 h 126"/>
                                    <a:gd name="T26" fmla="*/ 371 w 1669"/>
                                    <a:gd name="T27" fmla="*/ 61 h 126"/>
                                    <a:gd name="T28" fmla="*/ 396 w 1669"/>
                                    <a:gd name="T29" fmla="*/ 37 h 126"/>
                                    <a:gd name="T30" fmla="*/ 422 w 1669"/>
                                    <a:gd name="T31" fmla="*/ 49 h 126"/>
                                    <a:gd name="T32" fmla="*/ 450 w 1669"/>
                                    <a:gd name="T33" fmla="*/ 64 h 126"/>
                                    <a:gd name="T34" fmla="*/ 477 w 1669"/>
                                    <a:gd name="T35" fmla="*/ 117 h 126"/>
                                    <a:gd name="T36" fmla="*/ 503 w 1669"/>
                                    <a:gd name="T37" fmla="*/ 39 h 126"/>
                                    <a:gd name="T38" fmla="*/ 528 w 1669"/>
                                    <a:gd name="T39" fmla="*/ 43 h 126"/>
                                    <a:gd name="T40" fmla="*/ 555 w 1669"/>
                                    <a:gd name="T41" fmla="*/ 58 h 126"/>
                                    <a:gd name="T42" fmla="*/ 583 w 1669"/>
                                    <a:gd name="T43" fmla="*/ 56 h 126"/>
                                    <a:gd name="T44" fmla="*/ 610 w 1669"/>
                                    <a:gd name="T45" fmla="*/ 79 h 126"/>
                                    <a:gd name="T46" fmla="*/ 635 w 1669"/>
                                    <a:gd name="T47" fmla="*/ 91 h 126"/>
                                    <a:gd name="T48" fmla="*/ 660 w 1669"/>
                                    <a:gd name="T49" fmla="*/ 62 h 126"/>
                                    <a:gd name="T50" fmla="*/ 686 w 1669"/>
                                    <a:gd name="T51" fmla="*/ 94 h 126"/>
                                    <a:gd name="T52" fmla="*/ 713 w 1669"/>
                                    <a:gd name="T53" fmla="*/ 68 h 126"/>
                                    <a:gd name="T54" fmla="*/ 740 w 1669"/>
                                    <a:gd name="T55" fmla="*/ 65 h 126"/>
                                    <a:gd name="T56" fmla="*/ 766 w 1669"/>
                                    <a:gd name="T57" fmla="*/ 68 h 126"/>
                                    <a:gd name="T58" fmla="*/ 791 w 1669"/>
                                    <a:gd name="T59" fmla="*/ 74 h 126"/>
                                    <a:gd name="T60" fmla="*/ 817 w 1669"/>
                                    <a:gd name="T61" fmla="*/ 102 h 126"/>
                                    <a:gd name="T62" fmla="*/ 844 w 1669"/>
                                    <a:gd name="T63" fmla="*/ 44 h 126"/>
                                    <a:gd name="T64" fmla="*/ 870 w 1669"/>
                                    <a:gd name="T65" fmla="*/ 54 h 126"/>
                                    <a:gd name="T66" fmla="*/ 896 w 1669"/>
                                    <a:gd name="T67" fmla="*/ 59 h 126"/>
                                    <a:gd name="T68" fmla="*/ 923 w 1669"/>
                                    <a:gd name="T69" fmla="*/ 52 h 126"/>
                                    <a:gd name="T70" fmla="*/ 948 w 1669"/>
                                    <a:gd name="T71" fmla="*/ 38 h 126"/>
                                    <a:gd name="T72" fmla="*/ 973 w 1669"/>
                                    <a:gd name="T73" fmla="*/ 43 h 126"/>
                                    <a:gd name="T74" fmla="*/ 1000 w 1669"/>
                                    <a:gd name="T75" fmla="*/ 58 h 126"/>
                                    <a:gd name="T76" fmla="*/ 1025 w 1669"/>
                                    <a:gd name="T77" fmla="*/ 55 h 126"/>
                                    <a:gd name="T78" fmla="*/ 1052 w 1669"/>
                                    <a:gd name="T79" fmla="*/ 55 h 126"/>
                                    <a:gd name="T80" fmla="*/ 1078 w 1669"/>
                                    <a:gd name="T81" fmla="*/ 67 h 126"/>
                                    <a:gd name="T82" fmla="*/ 1105 w 1669"/>
                                    <a:gd name="T83" fmla="*/ 86 h 126"/>
                                    <a:gd name="T84" fmla="*/ 1131 w 1669"/>
                                    <a:gd name="T85" fmla="*/ 40 h 126"/>
                                    <a:gd name="T86" fmla="*/ 1158 w 1669"/>
                                    <a:gd name="T87" fmla="*/ 15 h 126"/>
                                    <a:gd name="T88" fmla="*/ 1186 w 1669"/>
                                    <a:gd name="T89" fmla="*/ 41 h 126"/>
                                    <a:gd name="T90" fmla="*/ 1211 w 1669"/>
                                    <a:gd name="T91" fmla="*/ 54 h 126"/>
                                    <a:gd name="T92" fmla="*/ 1237 w 1669"/>
                                    <a:gd name="T93" fmla="*/ 47 h 126"/>
                                    <a:gd name="T94" fmla="*/ 1265 w 1669"/>
                                    <a:gd name="T95" fmla="*/ 31 h 126"/>
                                    <a:gd name="T96" fmla="*/ 1292 w 1669"/>
                                    <a:gd name="T97" fmla="*/ 14 h 126"/>
                                    <a:gd name="T98" fmla="*/ 1320 w 1669"/>
                                    <a:gd name="T99" fmla="*/ 75 h 126"/>
                                    <a:gd name="T100" fmla="*/ 1347 w 1669"/>
                                    <a:gd name="T101" fmla="*/ 74 h 126"/>
                                    <a:gd name="T102" fmla="*/ 1374 w 1669"/>
                                    <a:gd name="T103" fmla="*/ 53 h 126"/>
                                    <a:gd name="T104" fmla="*/ 1402 w 1669"/>
                                    <a:gd name="T105" fmla="*/ 51 h 126"/>
                                    <a:gd name="T106" fmla="*/ 1428 w 1669"/>
                                    <a:gd name="T107" fmla="*/ 68 h 126"/>
                                    <a:gd name="T108" fmla="*/ 1454 w 1669"/>
                                    <a:gd name="T109" fmla="*/ 87 h 126"/>
                                    <a:gd name="T110" fmla="*/ 1481 w 1669"/>
                                    <a:gd name="T111" fmla="*/ 50 h 126"/>
                                    <a:gd name="T112" fmla="*/ 1506 w 1669"/>
                                    <a:gd name="T113" fmla="*/ 21 h 126"/>
                                    <a:gd name="T114" fmla="*/ 1531 w 1669"/>
                                    <a:gd name="T115" fmla="*/ 44 h 126"/>
                                    <a:gd name="T116" fmla="*/ 1559 w 1669"/>
                                    <a:gd name="T117" fmla="*/ 4 h 126"/>
                                    <a:gd name="T118" fmla="*/ 1584 w 1669"/>
                                    <a:gd name="T119" fmla="*/ 36 h 126"/>
                                    <a:gd name="T120" fmla="*/ 1612 w 1669"/>
                                    <a:gd name="T121" fmla="*/ 52 h 126"/>
                                    <a:gd name="T122" fmla="*/ 1639 w 1669"/>
                                    <a:gd name="T123" fmla="*/ 43 h 126"/>
                                    <a:gd name="T124" fmla="*/ 1666 w 1669"/>
                                    <a:gd name="T125" fmla="*/ 64 h 1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669" h="126">
                                      <a:moveTo>
                                        <a:pt x="0" y="73"/>
                                      </a:moveTo>
                                      <a:lnTo>
                                        <a:pt x="0" y="73"/>
                                      </a:lnTo>
                                      <a:lnTo>
                                        <a:pt x="0" y="74"/>
                                      </a:lnTo>
                                      <a:lnTo>
                                        <a:pt x="1" y="73"/>
                                      </a:lnTo>
                                      <a:lnTo>
                                        <a:pt x="2" y="67"/>
                                      </a:lnTo>
                                      <a:lnTo>
                                        <a:pt x="2" y="73"/>
                                      </a:lnTo>
                                      <a:lnTo>
                                        <a:pt x="3" y="60"/>
                                      </a:lnTo>
                                      <a:lnTo>
                                        <a:pt x="4" y="62"/>
                                      </a:lnTo>
                                      <a:lnTo>
                                        <a:pt x="5" y="63"/>
                                      </a:lnTo>
                                      <a:lnTo>
                                        <a:pt x="6" y="70"/>
                                      </a:lnTo>
                                      <a:lnTo>
                                        <a:pt x="7" y="67"/>
                                      </a:lnTo>
                                      <a:lnTo>
                                        <a:pt x="7" y="68"/>
                                      </a:lnTo>
                                      <a:lnTo>
                                        <a:pt x="8" y="71"/>
                                      </a:lnTo>
                                      <a:lnTo>
                                        <a:pt x="9" y="67"/>
                                      </a:lnTo>
                                      <a:lnTo>
                                        <a:pt x="10" y="67"/>
                                      </a:lnTo>
                                      <a:lnTo>
                                        <a:pt x="11" y="66"/>
                                      </a:lnTo>
                                      <a:lnTo>
                                        <a:pt x="11" y="69"/>
                                      </a:lnTo>
                                      <a:lnTo>
                                        <a:pt x="11" y="71"/>
                                      </a:lnTo>
                                      <a:lnTo>
                                        <a:pt x="12" y="65"/>
                                      </a:lnTo>
                                      <a:lnTo>
                                        <a:pt x="13" y="66"/>
                                      </a:lnTo>
                                      <a:lnTo>
                                        <a:pt x="13" y="71"/>
                                      </a:lnTo>
                                      <a:lnTo>
                                        <a:pt x="14" y="76"/>
                                      </a:lnTo>
                                      <a:lnTo>
                                        <a:pt x="15" y="73"/>
                                      </a:lnTo>
                                      <a:lnTo>
                                        <a:pt x="15" y="77"/>
                                      </a:lnTo>
                                      <a:lnTo>
                                        <a:pt x="16" y="76"/>
                                      </a:lnTo>
                                      <a:lnTo>
                                        <a:pt x="17" y="79"/>
                                      </a:lnTo>
                                      <a:lnTo>
                                        <a:pt x="17" y="81"/>
                                      </a:lnTo>
                                      <a:lnTo>
                                        <a:pt x="18" y="82"/>
                                      </a:lnTo>
                                      <a:lnTo>
                                        <a:pt x="19" y="79"/>
                                      </a:lnTo>
                                      <a:lnTo>
                                        <a:pt x="20" y="80"/>
                                      </a:lnTo>
                                      <a:lnTo>
                                        <a:pt x="20" y="82"/>
                                      </a:lnTo>
                                      <a:lnTo>
                                        <a:pt x="21" y="81"/>
                                      </a:lnTo>
                                      <a:lnTo>
                                        <a:pt x="22" y="81"/>
                                      </a:lnTo>
                                      <a:lnTo>
                                        <a:pt x="22" y="82"/>
                                      </a:lnTo>
                                      <a:lnTo>
                                        <a:pt x="23" y="80"/>
                                      </a:lnTo>
                                      <a:lnTo>
                                        <a:pt x="24" y="75"/>
                                      </a:lnTo>
                                      <a:lnTo>
                                        <a:pt x="24" y="79"/>
                                      </a:lnTo>
                                      <a:lnTo>
                                        <a:pt x="25" y="81"/>
                                      </a:lnTo>
                                      <a:lnTo>
                                        <a:pt x="26" y="79"/>
                                      </a:lnTo>
                                      <a:lnTo>
                                        <a:pt x="27" y="74"/>
                                      </a:lnTo>
                                      <a:lnTo>
                                        <a:pt x="28" y="74"/>
                                      </a:lnTo>
                                      <a:lnTo>
                                        <a:pt x="29" y="66"/>
                                      </a:lnTo>
                                      <a:lnTo>
                                        <a:pt x="29" y="73"/>
                                      </a:lnTo>
                                      <a:lnTo>
                                        <a:pt x="30" y="65"/>
                                      </a:lnTo>
                                      <a:lnTo>
                                        <a:pt x="31" y="58"/>
                                      </a:lnTo>
                                      <a:lnTo>
                                        <a:pt x="31" y="61"/>
                                      </a:lnTo>
                                      <a:lnTo>
                                        <a:pt x="32" y="57"/>
                                      </a:lnTo>
                                      <a:lnTo>
                                        <a:pt x="33" y="50"/>
                                      </a:lnTo>
                                      <a:lnTo>
                                        <a:pt x="33" y="53"/>
                                      </a:lnTo>
                                      <a:lnTo>
                                        <a:pt x="34" y="48"/>
                                      </a:lnTo>
                                      <a:lnTo>
                                        <a:pt x="35" y="48"/>
                                      </a:lnTo>
                                      <a:lnTo>
                                        <a:pt x="35" y="47"/>
                                      </a:lnTo>
                                      <a:lnTo>
                                        <a:pt x="35" y="49"/>
                                      </a:lnTo>
                                      <a:lnTo>
                                        <a:pt x="36" y="46"/>
                                      </a:lnTo>
                                      <a:lnTo>
                                        <a:pt x="37" y="51"/>
                                      </a:lnTo>
                                      <a:lnTo>
                                        <a:pt x="38" y="51"/>
                                      </a:lnTo>
                                      <a:lnTo>
                                        <a:pt x="39" y="44"/>
                                      </a:lnTo>
                                      <a:lnTo>
                                        <a:pt x="39" y="48"/>
                                      </a:lnTo>
                                      <a:lnTo>
                                        <a:pt x="40" y="47"/>
                                      </a:lnTo>
                                      <a:lnTo>
                                        <a:pt x="41" y="41"/>
                                      </a:lnTo>
                                      <a:lnTo>
                                        <a:pt x="42" y="41"/>
                                      </a:lnTo>
                                      <a:lnTo>
                                        <a:pt x="43" y="41"/>
                                      </a:lnTo>
                                      <a:lnTo>
                                        <a:pt x="44" y="40"/>
                                      </a:lnTo>
                                      <a:lnTo>
                                        <a:pt x="45" y="37"/>
                                      </a:lnTo>
                                      <a:lnTo>
                                        <a:pt x="46" y="29"/>
                                      </a:lnTo>
                                      <a:lnTo>
                                        <a:pt x="46" y="34"/>
                                      </a:lnTo>
                                      <a:lnTo>
                                        <a:pt x="47" y="34"/>
                                      </a:lnTo>
                                      <a:lnTo>
                                        <a:pt x="48" y="34"/>
                                      </a:lnTo>
                                      <a:lnTo>
                                        <a:pt x="48" y="36"/>
                                      </a:lnTo>
                                      <a:lnTo>
                                        <a:pt x="49" y="34"/>
                                      </a:lnTo>
                                      <a:lnTo>
                                        <a:pt x="50" y="35"/>
                                      </a:lnTo>
                                      <a:lnTo>
                                        <a:pt x="51" y="34"/>
                                      </a:lnTo>
                                      <a:lnTo>
                                        <a:pt x="51" y="34"/>
                                      </a:lnTo>
                                      <a:lnTo>
                                        <a:pt x="52" y="32"/>
                                      </a:lnTo>
                                      <a:lnTo>
                                        <a:pt x="53" y="28"/>
                                      </a:lnTo>
                                      <a:lnTo>
                                        <a:pt x="53" y="35"/>
                                      </a:lnTo>
                                      <a:lnTo>
                                        <a:pt x="54" y="37"/>
                                      </a:lnTo>
                                      <a:lnTo>
                                        <a:pt x="55" y="28"/>
                                      </a:lnTo>
                                      <a:lnTo>
                                        <a:pt x="55" y="29"/>
                                      </a:lnTo>
                                      <a:lnTo>
                                        <a:pt x="56" y="33"/>
                                      </a:lnTo>
                                      <a:lnTo>
                                        <a:pt x="57" y="33"/>
                                      </a:lnTo>
                                      <a:lnTo>
                                        <a:pt x="57" y="34"/>
                                      </a:lnTo>
                                      <a:lnTo>
                                        <a:pt x="58" y="35"/>
                                      </a:lnTo>
                                      <a:lnTo>
                                        <a:pt x="59" y="34"/>
                                      </a:lnTo>
                                      <a:lnTo>
                                        <a:pt x="59" y="40"/>
                                      </a:lnTo>
                                      <a:lnTo>
                                        <a:pt x="59" y="45"/>
                                      </a:lnTo>
                                      <a:lnTo>
                                        <a:pt x="60" y="47"/>
                                      </a:lnTo>
                                      <a:lnTo>
                                        <a:pt x="61" y="47"/>
                                      </a:lnTo>
                                      <a:lnTo>
                                        <a:pt x="61" y="52"/>
                                      </a:lnTo>
                                      <a:lnTo>
                                        <a:pt x="62" y="48"/>
                                      </a:lnTo>
                                      <a:lnTo>
                                        <a:pt x="63" y="51"/>
                                      </a:lnTo>
                                      <a:lnTo>
                                        <a:pt x="64" y="52"/>
                                      </a:lnTo>
                                      <a:lnTo>
                                        <a:pt x="65" y="52"/>
                                      </a:lnTo>
                                      <a:lnTo>
                                        <a:pt x="66" y="54"/>
                                      </a:lnTo>
                                      <a:lnTo>
                                        <a:pt x="66" y="58"/>
                                      </a:lnTo>
                                      <a:lnTo>
                                        <a:pt x="67" y="58"/>
                                      </a:lnTo>
                                      <a:lnTo>
                                        <a:pt x="68" y="58"/>
                                      </a:lnTo>
                                      <a:lnTo>
                                        <a:pt x="68" y="60"/>
                                      </a:lnTo>
                                      <a:lnTo>
                                        <a:pt x="69" y="66"/>
                                      </a:lnTo>
                                      <a:lnTo>
                                        <a:pt x="70" y="65"/>
                                      </a:lnTo>
                                      <a:lnTo>
                                        <a:pt x="70" y="67"/>
                                      </a:lnTo>
                                      <a:lnTo>
                                        <a:pt x="71" y="69"/>
                                      </a:lnTo>
                                      <a:lnTo>
                                        <a:pt x="72" y="68"/>
                                      </a:lnTo>
                                      <a:lnTo>
                                        <a:pt x="72" y="72"/>
                                      </a:lnTo>
                                      <a:lnTo>
                                        <a:pt x="73" y="73"/>
                                      </a:lnTo>
                                      <a:lnTo>
                                        <a:pt x="74" y="72"/>
                                      </a:lnTo>
                                      <a:lnTo>
                                        <a:pt x="75" y="73"/>
                                      </a:lnTo>
                                      <a:lnTo>
                                        <a:pt x="75" y="78"/>
                                      </a:lnTo>
                                      <a:lnTo>
                                        <a:pt x="76" y="66"/>
                                      </a:lnTo>
                                      <a:lnTo>
                                        <a:pt x="77" y="64"/>
                                      </a:lnTo>
                                      <a:lnTo>
                                        <a:pt x="77" y="67"/>
                                      </a:lnTo>
                                      <a:lnTo>
                                        <a:pt x="78" y="60"/>
                                      </a:lnTo>
                                      <a:lnTo>
                                        <a:pt x="79" y="59"/>
                                      </a:lnTo>
                                      <a:lnTo>
                                        <a:pt x="79" y="63"/>
                                      </a:lnTo>
                                      <a:lnTo>
                                        <a:pt x="80" y="60"/>
                                      </a:lnTo>
                                      <a:lnTo>
                                        <a:pt x="81" y="60"/>
                                      </a:lnTo>
                                      <a:lnTo>
                                        <a:pt x="82" y="60"/>
                                      </a:lnTo>
                                      <a:lnTo>
                                        <a:pt x="82" y="61"/>
                                      </a:lnTo>
                                      <a:lnTo>
                                        <a:pt x="83" y="59"/>
                                      </a:lnTo>
                                      <a:lnTo>
                                        <a:pt x="83" y="62"/>
                                      </a:lnTo>
                                      <a:lnTo>
                                        <a:pt x="83" y="63"/>
                                      </a:lnTo>
                                      <a:lnTo>
                                        <a:pt x="84" y="60"/>
                                      </a:lnTo>
                                      <a:lnTo>
                                        <a:pt x="85" y="56"/>
                                      </a:lnTo>
                                      <a:lnTo>
                                        <a:pt x="86" y="58"/>
                                      </a:lnTo>
                                      <a:lnTo>
                                        <a:pt x="87" y="55"/>
                                      </a:lnTo>
                                      <a:lnTo>
                                        <a:pt x="87" y="56"/>
                                      </a:lnTo>
                                      <a:lnTo>
                                        <a:pt x="88" y="54"/>
                                      </a:lnTo>
                                      <a:lnTo>
                                        <a:pt x="89" y="54"/>
                                      </a:lnTo>
                                      <a:lnTo>
                                        <a:pt x="90" y="55"/>
                                      </a:lnTo>
                                      <a:lnTo>
                                        <a:pt x="90" y="58"/>
                                      </a:lnTo>
                                      <a:lnTo>
                                        <a:pt x="91" y="58"/>
                                      </a:lnTo>
                                      <a:lnTo>
                                        <a:pt x="92" y="59"/>
                                      </a:lnTo>
                                      <a:lnTo>
                                        <a:pt x="93" y="67"/>
                                      </a:lnTo>
                                      <a:lnTo>
                                        <a:pt x="94" y="66"/>
                                      </a:lnTo>
                                      <a:lnTo>
                                        <a:pt x="94" y="67"/>
                                      </a:lnTo>
                                      <a:lnTo>
                                        <a:pt x="95" y="71"/>
                                      </a:lnTo>
                                      <a:lnTo>
                                        <a:pt x="96" y="69"/>
                                      </a:lnTo>
                                      <a:lnTo>
                                        <a:pt x="97" y="66"/>
                                      </a:lnTo>
                                      <a:lnTo>
                                        <a:pt x="97" y="71"/>
                                      </a:lnTo>
                                      <a:lnTo>
                                        <a:pt x="98" y="67"/>
                                      </a:lnTo>
                                      <a:lnTo>
                                        <a:pt x="99" y="63"/>
                                      </a:lnTo>
                                      <a:lnTo>
                                        <a:pt x="99" y="68"/>
                                      </a:lnTo>
                                      <a:lnTo>
                                        <a:pt x="100" y="66"/>
                                      </a:lnTo>
                                      <a:lnTo>
                                        <a:pt x="101" y="67"/>
                                      </a:lnTo>
                                      <a:lnTo>
                                        <a:pt x="102" y="69"/>
                                      </a:lnTo>
                                      <a:lnTo>
                                        <a:pt x="103" y="67"/>
                                      </a:lnTo>
                                      <a:lnTo>
                                        <a:pt x="104" y="72"/>
                                      </a:lnTo>
                                      <a:lnTo>
                                        <a:pt x="105" y="77"/>
                                      </a:lnTo>
                                      <a:lnTo>
                                        <a:pt x="106" y="77"/>
                                      </a:lnTo>
                                      <a:lnTo>
                                        <a:pt x="106" y="78"/>
                                      </a:lnTo>
                                      <a:lnTo>
                                        <a:pt x="107" y="72"/>
                                      </a:lnTo>
                                      <a:lnTo>
                                        <a:pt x="107" y="77"/>
                                      </a:lnTo>
                                      <a:lnTo>
                                        <a:pt x="107" y="80"/>
                                      </a:lnTo>
                                      <a:lnTo>
                                        <a:pt x="108" y="84"/>
                                      </a:lnTo>
                                      <a:lnTo>
                                        <a:pt x="109" y="84"/>
                                      </a:lnTo>
                                      <a:lnTo>
                                        <a:pt x="109" y="86"/>
                                      </a:lnTo>
                                      <a:lnTo>
                                        <a:pt x="110" y="87"/>
                                      </a:lnTo>
                                      <a:lnTo>
                                        <a:pt x="111" y="89"/>
                                      </a:lnTo>
                                      <a:lnTo>
                                        <a:pt x="112" y="86"/>
                                      </a:lnTo>
                                      <a:lnTo>
                                        <a:pt x="112" y="88"/>
                                      </a:lnTo>
                                      <a:lnTo>
                                        <a:pt x="113" y="85"/>
                                      </a:lnTo>
                                      <a:lnTo>
                                        <a:pt x="114" y="82"/>
                                      </a:lnTo>
                                      <a:lnTo>
                                        <a:pt x="114" y="84"/>
                                      </a:lnTo>
                                      <a:lnTo>
                                        <a:pt x="115" y="84"/>
                                      </a:lnTo>
                                      <a:lnTo>
                                        <a:pt x="116" y="74"/>
                                      </a:lnTo>
                                      <a:lnTo>
                                        <a:pt x="116" y="81"/>
                                      </a:lnTo>
                                      <a:lnTo>
                                        <a:pt x="117" y="78"/>
                                      </a:lnTo>
                                      <a:lnTo>
                                        <a:pt x="118" y="67"/>
                                      </a:lnTo>
                                      <a:lnTo>
                                        <a:pt x="118" y="72"/>
                                      </a:lnTo>
                                      <a:lnTo>
                                        <a:pt x="119" y="72"/>
                                      </a:lnTo>
                                      <a:lnTo>
                                        <a:pt x="120" y="72"/>
                                      </a:lnTo>
                                      <a:lnTo>
                                        <a:pt x="121" y="67"/>
                                      </a:lnTo>
                                      <a:lnTo>
                                        <a:pt x="121" y="73"/>
                                      </a:lnTo>
                                      <a:lnTo>
                                        <a:pt x="122" y="64"/>
                                      </a:lnTo>
                                      <a:lnTo>
                                        <a:pt x="123" y="65"/>
                                      </a:lnTo>
                                      <a:lnTo>
                                        <a:pt x="123" y="72"/>
                                      </a:lnTo>
                                      <a:lnTo>
                                        <a:pt x="124" y="64"/>
                                      </a:lnTo>
                                      <a:lnTo>
                                        <a:pt x="125" y="59"/>
                                      </a:lnTo>
                                      <a:lnTo>
                                        <a:pt x="125" y="60"/>
                                      </a:lnTo>
                                      <a:lnTo>
                                        <a:pt x="126" y="56"/>
                                      </a:lnTo>
                                      <a:lnTo>
                                        <a:pt x="127" y="54"/>
                                      </a:lnTo>
                                      <a:lnTo>
                                        <a:pt x="128" y="52"/>
                                      </a:lnTo>
                                      <a:lnTo>
                                        <a:pt x="129" y="50"/>
                                      </a:lnTo>
                                      <a:lnTo>
                                        <a:pt x="130" y="46"/>
                                      </a:lnTo>
                                      <a:lnTo>
                                        <a:pt x="130" y="48"/>
                                      </a:lnTo>
                                      <a:lnTo>
                                        <a:pt x="131" y="42"/>
                                      </a:lnTo>
                                      <a:lnTo>
                                        <a:pt x="131" y="36"/>
                                      </a:lnTo>
                                      <a:lnTo>
                                        <a:pt x="131" y="42"/>
                                      </a:lnTo>
                                      <a:lnTo>
                                        <a:pt x="132" y="35"/>
                                      </a:lnTo>
                                      <a:lnTo>
                                        <a:pt x="133" y="31"/>
                                      </a:lnTo>
                                      <a:lnTo>
                                        <a:pt x="133" y="34"/>
                                      </a:lnTo>
                                      <a:lnTo>
                                        <a:pt x="134" y="33"/>
                                      </a:lnTo>
                                      <a:lnTo>
                                        <a:pt x="135" y="29"/>
                                      </a:lnTo>
                                      <a:lnTo>
                                        <a:pt x="136" y="35"/>
                                      </a:lnTo>
                                      <a:lnTo>
                                        <a:pt x="136" y="36"/>
                                      </a:lnTo>
                                      <a:lnTo>
                                        <a:pt x="137" y="35"/>
                                      </a:lnTo>
                                      <a:lnTo>
                                        <a:pt x="138" y="34"/>
                                      </a:lnTo>
                                      <a:lnTo>
                                        <a:pt x="138" y="37"/>
                                      </a:lnTo>
                                      <a:lnTo>
                                        <a:pt x="139" y="36"/>
                                      </a:lnTo>
                                      <a:lnTo>
                                        <a:pt x="140" y="34"/>
                                      </a:lnTo>
                                      <a:lnTo>
                                        <a:pt x="140" y="35"/>
                                      </a:lnTo>
                                      <a:lnTo>
                                        <a:pt x="141" y="34"/>
                                      </a:lnTo>
                                      <a:lnTo>
                                        <a:pt x="142" y="31"/>
                                      </a:lnTo>
                                      <a:lnTo>
                                        <a:pt x="142" y="34"/>
                                      </a:lnTo>
                                      <a:lnTo>
                                        <a:pt x="143" y="33"/>
                                      </a:lnTo>
                                      <a:lnTo>
                                        <a:pt x="144" y="30"/>
                                      </a:lnTo>
                                      <a:lnTo>
                                        <a:pt x="145" y="33"/>
                                      </a:lnTo>
                                      <a:lnTo>
                                        <a:pt x="146" y="34"/>
                                      </a:lnTo>
                                      <a:lnTo>
                                        <a:pt x="147" y="37"/>
                                      </a:lnTo>
                                      <a:lnTo>
                                        <a:pt x="148" y="38"/>
                                      </a:lnTo>
                                      <a:lnTo>
                                        <a:pt x="149" y="41"/>
                                      </a:lnTo>
                                      <a:lnTo>
                                        <a:pt x="150" y="43"/>
                                      </a:lnTo>
                                      <a:lnTo>
                                        <a:pt x="151" y="46"/>
                                      </a:lnTo>
                                      <a:lnTo>
                                        <a:pt x="152" y="46"/>
                                      </a:lnTo>
                                      <a:lnTo>
                                        <a:pt x="152" y="51"/>
                                      </a:lnTo>
                                      <a:lnTo>
                                        <a:pt x="153" y="45"/>
                                      </a:lnTo>
                                      <a:lnTo>
                                        <a:pt x="154" y="47"/>
                                      </a:lnTo>
                                      <a:lnTo>
                                        <a:pt x="155" y="41"/>
                                      </a:lnTo>
                                      <a:lnTo>
                                        <a:pt x="155" y="41"/>
                                      </a:lnTo>
                                      <a:lnTo>
                                        <a:pt x="155" y="44"/>
                                      </a:lnTo>
                                      <a:lnTo>
                                        <a:pt x="156" y="43"/>
                                      </a:lnTo>
                                      <a:lnTo>
                                        <a:pt x="157" y="39"/>
                                      </a:lnTo>
                                      <a:lnTo>
                                        <a:pt x="157" y="47"/>
                                      </a:lnTo>
                                      <a:lnTo>
                                        <a:pt x="158" y="44"/>
                                      </a:lnTo>
                                      <a:lnTo>
                                        <a:pt x="159" y="42"/>
                                      </a:lnTo>
                                      <a:lnTo>
                                        <a:pt x="160" y="44"/>
                                      </a:lnTo>
                                      <a:lnTo>
                                        <a:pt x="160" y="47"/>
                                      </a:lnTo>
                                      <a:lnTo>
                                        <a:pt x="161" y="40"/>
                                      </a:lnTo>
                                      <a:lnTo>
                                        <a:pt x="162" y="44"/>
                                      </a:lnTo>
                                      <a:lnTo>
                                        <a:pt x="162" y="47"/>
                                      </a:lnTo>
                                      <a:lnTo>
                                        <a:pt x="163" y="47"/>
                                      </a:lnTo>
                                      <a:lnTo>
                                        <a:pt x="164" y="48"/>
                                      </a:lnTo>
                                      <a:lnTo>
                                        <a:pt x="164" y="51"/>
                                      </a:lnTo>
                                      <a:lnTo>
                                        <a:pt x="165" y="57"/>
                                      </a:lnTo>
                                      <a:lnTo>
                                        <a:pt x="166" y="54"/>
                                      </a:lnTo>
                                      <a:lnTo>
                                        <a:pt x="167" y="55"/>
                                      </a:lnTo>
                                      <a:lnTo>
                                        <a:pt x="167" y="58"/>
                                      </a:lnTo>
                                      <a:lnTo>
                                        <a:pt x="168" y="57"/>
                                      </a:lnTo>
                                      <a:lnTo>
                                        <a:pt x="169" y="59"/>
                                      </a:lnTo>
                                      <a:lnTo>
                                        <a:pt x="170" y="63"/>
                                      </a:lnTo>
                                      <a:lnTo>
                                        <a:pt x="171" y="63"/>
                                      </a:lnTo>
                                      <a:lnTo>
                                        <a:pt x="171" y="67"/>
                                      </a:lnTo>
                                      <a:lnTo>
                                        <a:pt x="172" y="61"/>
                                      </a:lnTo>
                                      <a:lnTo>
                                        <a:pt x="173" y="60"/>
                                      </a:lnTo>
                                      <a:lnTo>
                                        <a:pt x="173" y="62"/>
                                      </a:lnTo>
                                      <a:lnTo>
                                        <a:pt x="174" y="64"/>
                                      </a:lnTo>
                                      <a:lnTo>
                                        <a:pt x="175" y="60"/>
                                      </a:lnTo>
                                      <a:lnTo>
                                        <a:pt x="176" y="63"/>
                                      </a:lnTo>
                                      <a:lnTo>
                                        <a:pt x="176" y="67"/>
                                      </a:lnTo>
                                      <a:lnTo>
                                        <a:pt x="177" y="68"/>
                                      </a:lnTo>
                                      <a:lnTo>
                                        <a:pt x="178" y="65"/>
                                      </a:lnTo>
                                      <a:lnTo>
                                        <a:pt x="178" y="66"/>
                                      </a:lnTo>
                                      <a:lnTo>
                                        <a:pt x="179" y="64"/>
                                      </a:lnTo>
                                      <a:lnTo>
                                        <a:pt x="179" y="55"/>
                                      </a:lnTo>
                                      <a:lnTo>
                                        <a:pt x="179" y="57"/>
                                      </a:lnTo>
                                      <a:lnTo>
                                        <a:pt x="180" y="58"/>
                                      </a:lnTo>
                                      <a:lnTo>
                                        <a:pt x="181" y="57"/>
                                      </a:lnTo>
                                      <a:lnTo>
                                        <a:pt x="182" y="58"/>
                                      </a:lnTo>
                                      <a:lnTo>
                                        <a:pt x="182" y="62"/>
                                      </a:lnTo>
                                      <a:lnTo>
                                        <a:pt x="183" y="58"/>
                                      </a:lnTo>
                                      <a:lnTo>
                                        <a:pt x="184" y="61"/>
                                      </a:lnTo>
                                      <a:lnTo>
                                        <a:pt x="184" y="66"/>
                                      </a:lnTo>
                                      <a:lnTo>
                                        <a:pt x="185" y="67"/>
                                      </a:lnTo>
                                      <a:lnTo>
                                        <a:pt x="186" y="65"/>
                                      </a:lnTo>
                                      <a:lnTo>
                                        <a:pt x="186" y="67"/>
                                      </a:lnTo>
                                      <a:lnTo>
                                        <a:pt x="187" y="65"/>
                                      </a:lnTo>
                                      <a:lnTo>
                                        <a:pt x="188" y="65"/>
                                      </a:lnTo>
                                      <a:lnTo>
                                        <a:pt x="189" y="66"/>
                                      </a:lnTo>
                                      <a:lnTo>
                                        <a:pt x="190" y="60"/>
                                      </a:lnTo>
                                      <a:lnTo>
                                        <a:pt x="191" y="57"/>
                                      </a:lnTo>
                                      <a:lnTo>
                                        <a:pt x="191" y="63"/>
                                      </a:lnTo>
                                      <a:lnTo>
                                        <a:pt x="192" y="60"/>
                                      </a:lnTo>
                                      <a:lnTo>
                                        <a:pt x="193" y="60"/>
                                      </a:lnTo>
                                      <a:lnTo>
                                        <a:pt x="193" y="61"/>
                                      </a:lnTo>
                                      <a:lnTo>
                                        <a:pt x="194" y="60"/>
                                      </a:lnTo>
                                      <a:lnTo>
                                        <a:pt x="195" y="55"/>
                                      </a:lnTo>
                                      <a:lnTo>
                                        <a:pt x="195" y="58"/>
                                      </a:lnTo>
                                      <a:lnTo>
                                        <a:pt x="196" y="57"/>
                                      </a:lnTo>
                                      <a:lnTo>
                                        <a:pt x="197" y="54"/>
                                      </a:lnTo>
                                      <a:lnTo>
                                        <a:pt x="198" y="51"/>
                                      </a:lnTo>
                                      <a:lnTo>
                                        <a:pt x="198" y="56"/>
                                      </a:lnTo>
                                      <a:lnTo>
                                        <a:pt x="199" y="50"/>
                                      </a:lnTo>
                                      <a:lnTo>
                                        <a:pt x="200" y="54"/>
                                      </a:lnTo>
                                      <a:lnTo>
                                        <a:pt x="200" y="55"/>
                                      </a:lnTo>
                                      <a:lnTo>
                                        <a:pt x="201" y="53"/>
                                      </a:lnTo>
                                      <a:lnTo>
                                        <a:pt x="202" y="55"/>
                                      </a:lnTo>
                                      <a:lnTo>
                                        <a:pt x="202" y="58"/>
                                      </a:lnTo>
                                      <a:lnTo>
                                        <a:pt x="203" y="58"/>
                                      </a:lnTo>
                                      <a:lnTo>
                                        <a:pt x="203" y="58"/>
                                      </a:lnTo>
                                      <a:lnTo>
                                        <a:pt x="203" y="60"/>
                                      </a:lnTo>
                                      <a:lnTo>
                                        <a:pt x="204" y="62"/>
                                      </a:lnTo>
                                      <a:lnTo>
                                        <a:pt x="205" y="65"/>
                                      </a:lnTo>
                                      <a:lnTo>
                                        <a:pt x="206" y="65"/>
                                      </a:lnTo>
                                      <a:lnTo>
                                        <a:pt x="206" y="70"/>
                                      </a:lnTo>
                                      <a:lnTo>
                                        <a:pt x="207" y="66"/>
                                      </a:lnTo>
                                      <a:lnTo>
                                        <a:pt x="208" y="65"/>
                                      </a:lnTo>
                                      <a:lnTo>
                                        <a:pt x="208" y="67"/>
                                      </a:lnTo>
                                      <a:lnTo>
                                        <a:pt x="209" y="64"/>
                                      </a:lnTo>
                                      <a:lnTo>
                                        <a:pt x="210" y="62"/>
                                      </a:lnTo>
                                      <a:lnTo>
                                        <a:pt x="210" y="66"/>
                                      </a:lnTo>
                                      <a:lnTo>
                                        <a:pt x="211" y="67"/>
                                      </a:lnTo>
                                      <a:lnTo>
                                        <a:pt x="212" y="67"/>
                                      </a:lnTo>
                                      <a:lnTo>
                                        <a:pt x="212" y="68"/>
                                      </a:lnTo>
                                      <a:lnTo>
                                        <a:pt x="213" y="74"/>
                                      </a:lnTo>
                                      <a:lnTo>
                                        <a:pt x="214" y="76"/>
                                      </a:lnTo>
                                      <a:lnTo>
                                        <a:pt x="215" y="79"/>
                                      </a:lnTo>
                                      <a:lnTo>
                                        <a:pt x="215" y="80"/>
                                      </a:lnTo>
                                      <a:lnTo>
                                        <a:pt x="216" y="74"/>
                                      </a:lnTo>
                                      <a:lnTo>
                                        <a:pt x="217" y="61"/>
                                      </a:lnTo>
                                      <a:lnTo>
                                        <a:pt x="217" y="75"/>
                                      </a:lnTo>
                                      <a:lnTo>
                                        <a:pt x="218" y="68"/>
                                      </a:lnTo>
                                      <a:lnTo>
                                        <a:pt x="219" y="63"/>
                                      </a:lnTo>
                                      <a:lnTo>
                                        <a:pt x="219" y="64"/>
                                      </a:lnTo>
                                      <a:lnTo>
                                        <a:pt x="220" y="62"/>
                                      </a:lnTo>
                                      <a:lnTo>
                                        <a:pt x="221" y="58"/>
                                      </a:lnTo>
                                      <a:lnTo>
                                        <a:pt x="222" y="58"/>
                                      </a:lnTo>
                                      <a:lnTo>
                                        <a:pt x="222" y="58"/>
                                      </a:lnTo>
                                      <a:lnTo>
                                        <a:pt x="223" y="58"/>
                                      </a:lnTo>
                                      <a:lnTo>
                                        <a:pt x="224" y="56"/>
                                      </a:lnTo>
                                      <a:lnTo>
                                        <a:pt x="224" y="58"/>
                                      </a:lnTo>
                                      <a:lnTo>
                                        <a:pt x="225" y="56"/>
                                      </a:lnTo>
                                      <a:lnTo>
                                        <a:pt x="226" y="51"/>
                                      </a:lnTo>
                                      <a:lnTo>
                                        <a:pt x="226" y="52"/>
                                      </a:lnTo>
                                      <a:lnTo>
                                        <a:pt x="227" y="52"/>
                                      </a:lnTo>
                                      <a:lnTo>
                                        <a:pt x="227" y="45"/>
                                      </a:lnTo>
                                      <a:lnTo>
                                        <a:pt x="227" y="47"/>
                                      </a:lnTo>
                                      <a:lnTo>
                                        <a:pt x="228" y="42"/>
                                      </a:lnTo>
                                      <a:lnTo>
                                        <a:pt x="229" y="44"/>
                                      </a:lnTo>
                                      <a:lnTo>
                                        <a:pt x="230" y="42"/>
                                      </a:lnTo>
                                      <a:lnTo>
                                        <a:pt x="230" y="44"/>
                                      </a:lnTo>
                                      <a:lnTo>
                                        <a:pt x="231" y="43"/>
                                      </a:lnTo>
                                      <a:lnTo>
                                        <a:pt x="232" y="41"/>
                                      </a:lnTo>
                                      <a:lnTo>
                                        <a:pt x="232" y="51"/>
                                      </a:lnTo>
                                      <a:lnTo>
                                        <a:pt x="233" y="52"/>
                                      </a:lnTo>
                                      <a:lnTo>
                                        <a:pt x="234" y="44"/>
                                      </a:lnTo>
                                      <a:lnTo>
                                        <a:pt x="234" y="46"/>
                                      </a:lnTo>
                                      <a:lnTo>
                                        <a:pt x="235" y="43"/>
                                      </a:lnTo>
                                      <a:lnTo>
                                        <a:pt x="236" y="47"/>
                                      </a:lnTo>
                                      <a:lnTo>
                                        <a:pt x="237" y="42"/>
                                      </a:lnTo>
                                      <a:lnTo>
                                        <a:pt x="237" y="44"/>
                                      </a:lnTo>
                                      <a:lnTo>
                                        <a:pt x="238" y="44"/>
                                      </a:lnTo>
                                      <a:lnTo>
                                        <a:pt x="239" y="47"/>
                                      </a:lnTo>
                                      <a:lnTo>
                                        <a:pt x="239" y="49"/>
                                      </a:lnTo>
                                      <a:lnTo>
                                        <a:pt x="240" y="47"/>
                                      </a:lnTo>
                                      <a:lnTo>
                                        <a:pt x="241" y="47"/>
                                      </a:lnTo>
                                      <a:lnTo>
                                        <a:pt x="242" y="47"/>
                                      </a:lnTo>
                                      <a:lnTo>
                                        <a:pt x="243" y="48"/>
                                      </a:lnTo>
                                      <a:lnTo>
                                        <a:pt x="243" y="50"/>
                                      </a:lnTo>
                                      <a:lnTo>
                                        <a:pt x="244" y="44"/>
                                      </a:lnTo>
                                      <a:lnTo>
                                        <a:pt x="245" y="39"/>
                                      </a:lnTo>
                                      <a:lnTo>
                                        <a:pt x="246" y="42"/>
                                      </a:lnTo>
                                      <a:lnTo>
                                        <a:pt x="246" y="47"/>
                                      </a:lnTo>
                                      <a:lnTo>
                                        <a:pt x="247" y="45"/>
                                      </a:lnTo>
                                      <a:lnTo>
                                        <a:pt x="248" y="42"/>
                                      </a:lnTo>
                                      <a:lnTo>
                                        <a:pt x="249" y="48"/>
                                      </a:lnTo>
                                      <a:lnTo>
                                        <a:pt x="250" y="51"/>
                                      </a:lnTo>
                                      <a:lnTo>
                                        <a:pt x="250" y="56"/>
                                      </a:lnTo>
                                      <a:lnTo>
                                        <a:pt x="251" y="56"/>
                                      </a:lnTo>
                                      <a:lnTo>
                                        <a:pt x="251" y="56"/>
                                      </a:lnTo>
                                      <a:lnTo>
                                        <a:pt x="252" y="58"/>
                                      </a:lnTo>
                                      <a:lnTo>
                                        <a:pt x="252" y="60"/>
                                      </a:lnTo>
                                      <a:lnTo>
                                        <a:pt x="253" y="60"/>
                                      </a:lnTo>
                                      <a:lnTo>
                                        <a:pt x="254" y="59"/>
                                      </a:lnTo>
                                      <a:lnTo>
                                        <a:pt x="255" y="61"/>
                                      </a:lnTo>
                                      <a:lnTo>
                                        <a:pt x="256" y="62"/>
                                      </a:lnTo>
                                      <a:lnTo>
                                        <a:pt x="256" y="64"/>
                                      </a:lnTo>
                                      <a:lnTo>
                                        <a:pt x="257" y="64"/>
                                      </a:lnTo>
                                      <a:lnTo>
                                        <a:pt x="258" y="65"/>
                                      </a:lnTo>
                                      <a:lnTo>
                                        <a:pt x="258" y="68"/>
                                      </a:lnTo>
                                      <a:lnTo>
                                        <a:pt x="259" y="69"/>
                                      </a:lnTo>
                                      <a:lnTo>
                                        <a:pt x="260" y="69"/>
                                      </a:lnTo>
                                      <a:lnTo>
                                        <a:pt x="261" y="60"/>
                                      </a:lnTo>
                                      <a:lnTo>
                                        <a:pt x="261" y="68"/>
                                      </a:lnTo>
                                      <a:lnTo>
                                        <a:pt x="262" y="66"/>
                                      </a:lnTo>
                                      <a:lnTo>
                                        <a:pt x="263" y="58"/>
                                      </a:lnTo>
                                      <a:lnTo>
                                        <a:pt x="263" y="59"/>
                                      </a:lnTo>
                                      <a:lnTo>
                                        <a:pt x="264" y="60"/>
                                      </a:lnTo>
                                      <a:lnTo>
                                        <a:pt x="265" y="54"/>
                                      </a:lnTo>
                                      <a:lnTo>
                                        <a:pt x="265" y="64"/>
                                      </a:lnTo>
                                      <a:lnTo>
                                        <a:pt x="266" y="58"/>
                                      </a:lnTo>
                                      <a:lnTo>
                                        <a:pt x="267" y="58"/>
                                      </a:lnTo>
                                      <a:lnTo>
                                        <a:pt x="268" y="58"/>
                                      </a:lnTo>
                                      <a:lnTo>
                                        <a:pt x="268" y="61"/>
                                      </a:lnTo>
                                      <a:lnTo>
                                        <a:pt x="269" y="60"/>
                                      </a:lnTo>
                                      <a:lnTo>
                                        <a:pt x="270" y="58"/>
                                      </a:lnTo>
                                      <a:lnTo>
                                        <a:pt x="270" y="60"/>
                                      </a:lnTo>
                                      <a:lnTo>
                                        <a:pt x="271" y="61"/>
                                      </a:lnTo>
                                      <a:lnTo>
                                        <a:pt x="272" y="54"/>
                                      </a:lnTo>
                                      <a:lnTo>
                                        <a:pt x="273" y="53"/>
                                      </a:lnTo>
                                      <a:lnTo>
                                        <a:pt x="274" y="52"/>
                                      </a:lnTo>
                                      <a:lnTo>
                                        <a:pt x="274" y="53"/>
                                      </a:lnTo>
                                      <a:lnTo>
                                        <a:pt x="275" y="51"/>
                                      </a:lnTo>
                                      <a:lnTo>
                                        <a:pt x="275" y="47"/>
                                      </a:lnTo>
                                      <a:lnTo>
                                        <a:pt x="276" y="43"/>
                                      </a:lnTo>
                                      <a:lnTo>
                                        <a:pt x="276" y="48"/>
                                      </a:lnTo>
                                      <a:lnTo>
                                        <a:pt x="277" y="44"/>
                                      </a:lnTo>
                                      <a:lnTo>
                                        <a:pt x="278" y="40"/>
                                      </a:lnTo>
                                      <a:lnTo>
                                        <a:pt x="278" y="44"/>
                                      </a:lnTo>
                                      <a:lnTo>
                                        <a:pt x="279" y="47"/>
                                      </a:lnTo>
                                      <a:lnTo>
                                        <a:pt x="280" y="47"/>
                                      </a:lnTo>
                                      <a:lnTo>
                                        <a:pt x="281" y="43"/>
                                      </a:lnTo>
                                      <a:lnTo>
                                        <a:pt x="282" y="44"/>
                                      </a:lnTo>
                                      <a:lnTo>
                                        <a:pt x="283" y="46"/>
                                      </a:lnTo>
                                      <a:lnTo>
                                        <a:pt x="283" y="47"/>
                                      </a:lnTo>
                                      <a:lnTo>
                                        <a:pt x="284" y="48"/>
                                      </a:lnTo>
                                      <a:lnTo>
                                        <a:pt x="285" y="43"/>
                                      </a:lnTo>
                                      <a:lnTo>
                                        <a:pt x="285" y="47"/>
                                      </a:lnTo>
                                      <a:lnTo>
                                        <a:pt x="286" y="40"/>
                                      </a:lnTo>
                                      <a:lnTo>
                                        <a:pt x="287" y="48"/>
                                      </a:lnTo>
                                      <a:lnTo>
                                        <a:pt x="288" y="49"/>
                                      </a:lnTo>
                                      <a:lnTo>
                                        <a:pt x="289" y="44"/>
                                      </a:lnTo>
                                      <a:lnTo>
                                        <a:pt x="289" y="45"/>
                                      </a:lnTo>
                                      <a:lnTo>
                                        <a:pt x="290" y="47"/>
                                      </a:lnTo>
                                      <a:lnTo>
                                        <a:pt x="291" y="40"/>
                                      </a:lnTo>
                                      <a:lnTo>
                                        <a:pt x="292" y="42"/>
                                      </a:lnTo>
                                      <a:lnTo>
                                        <a:pt x="292" y="44"/>
                                      </a:lnTo>
                                      <a:lnTo>
                                        <a:pt x="293" y="46"/>
                                      </a:lnTo>
                                      <a:lnTo>
                                        <a:pt x="294" y="44"/>
                                      </a:lnTo>
                                      <a:lnTo>
                                        <a:pt x="294" y="47"/>
                                      </a:lnTo>
                                      <a:lnTo>
                                        <a:pt x="295" y="44"/>
                                      </a:lnTo>
                                      <a:lnTo>
                                        <a:pt x="296" y="43"/>
                                      </a:lnTo>
                                      <a:lnTo>
                                        <a:pt x="296" y="44"/>
                                      </a:lnTo>
                                      <a:lnTo>
                                        <a:pt x="297" y="43"/>
                                      </a:lnTo>
                                      <a:lnTo>
                                        <a:pt x="298" y="40"/>
                                      </a:lnTo>
                                      <a:lnTo>
                                        <a:pt x="298" y="41"/>
                                      </a:lnTo>
                                      <a:lnTo>
                                        <a:pt x="299" y="41"/>
                                      </a:lnTo>
                                      <a:lnTo>
                                        <a:pt x="299" y="37"/>
                                      </a:lnTo>
                                      <a:lnTo>
                                        <a:pt x="300" y="35"/>
                                      </a:lnTo>
                                      <a:lnTo>
                                        <a:pt x="300" y="41"/>
                                      </a:lnTo>
                                      <a:lnTo>
                                        <a:pt x="301" y="35"/>
                                      </a:lnTo>
                                      <a:lnTo>
                                        <a:pt x="302" y="37"/>
                                      </a:lnTo>
                                      <a:lnTo>
                                        <a:pt x="302" y="38"/>
                                      </a:lnTo>
                                      <a:lnTo>
                                        <a:pt x="303" y="34"/>
                                      </a:lnTo>
                                      <a:lnTo>
                                        <a:pt x="304" y="33"/>
                                      </a:lnTo>
                                      <a:lnTo>
                                        <a:pt x="304" y="34"/>
                                      </a:lnTo>
                                      <a:lnTo>
                                        <a:pt x="305" y="26"/>
                                      </a:lnTo>
                                      <a:lnTo>
                                        <a:pt x="306" y="28"/>
                                      </a:lnTo>
                                      <a:lnTo>
                                        <a:pt x="307" y="25"/>
                                      </a:lnTo>
                                      <a:lnTo>
                                        <a:pt x="307" y="28"/>
                                      </a:lnTo>
                                      <a:lnTo>
                                        <a:pt x="308" y="26"/>
                                      </a:lnTo>
                                      <a:lnTo>
                                        <a:pt x="309" y="21"/>
                                      </a:lnTo>
                                      <a:lnTo>
                                        <a:pt x="309" y="25"/>
                                      </a:lnTo>
                                      <a:lnTo>
                                        <a:pt x="310" y="18"/>
                                      </a:lnTo>
                                      <a:lnTo>
                                        <a:pt x="311" y="17"/>
                                      </a:lnTo>
                                      <a:lnTo>
                                        <a:pt x="311" y="20"/>
                                      </a:lnTo>
                                      <a:lnTo>
                                        <a:pt x="312" y="21"/>
                                      </a:lnTo>
                                      <a:lnTo>
                                        <a:pt x="313" y="18"/>
                                      </a:lnTo>
                                      <a:lnTo>
                                        <a:pt x="313" y="20"/>
                                      </a:lnTo>
                                      <a:lnTo>
                                        <a:pt x="314" y="27"/>
                                      </a:lnTo>
                                      <a:lnTo>
                                        <a:pt x="315" y="22"/>
                                      </a:lnTo>
                                      <a:lnTo>
                                        <a:pt x="316" y="29"/>
                                      </a:lnTo>
                                      <a:lnTo>
                                        <a:pt x="316" y="32"/>
                                      </a:lnTo>
                                      <a:lnTo>
                                        <a:pt x="317" y="32"/>
                                      </a:lnTo>
                                      <a:lnTo>
                                        <a:pt x="318" y="34"/>
                                      </a:lnTo>
                                      <a:lnTo>
                                        <a:pt x="319" y="36"/>
                                      </a:lnTo>
                                      <a:lnTo>
                                        <a:pt x="320" y="37"/>
                                      </a:lnTo>
                                      <a:lnTo>
                                        <a:pt x="320" y="40"/>
                                      </a:lnTo>
                                      <a:lnTo>
                                        <a:pt x="321" y="46"/>
                                      </a:lnTo>
                                      <a:lnTo>
                                        <a:pt x="322" y="39"/>
                                      </a:lnTo>
                                      <a:lnTo>
                                        <a:pt x="323" y="39"/>
                                      </a:lnTo>
                                      <a:lnTo>
                                        <a:pt x="323" y="40"/>
                                      </a:lnTo>
                                      <a:lnTo>
                                        <a:pt x="323" y="42"/>
                                      </a:lnTo>
                                      <a:lnTo>
                                        <a:pt x="324" y="42"/>
                                      </a:lnTo>
                                      <a:lnTo>
                                        <a:pt x="324" y="43"/>
                                      </a:lnTo>
                                      <a:lnTo>
                                        <a:pt x="325" y="46"/>
                                      </a:lnTo>
                                      <a:lnTo>
                                        <a:pt x="326" y="47"/>
                                      </a:lnTo>
                                      <a:lnTo>
                                        <a:pt x="327" y="46"/>
                                      </a:lnTo>
                                      <a:lnTo>
                                        <a:pt x="328" y="48"/>
                                      </a:lnTo>
                                      <a:lnTo>
                                        <a:pt x="328" y="49"/>
                                      </a:lnTo>
                                      <a:lnTo>
                                        <a:pt x="329" y="45"/>
                                      </a:lnTo>
                                      <a:lnTo>
                                        <a:pt x="330" y="47"/>
                                      </a:lnTo>
                                      <a:lnTo>
                                        <a:pt x="331" y="45"/>
                                      </a:lnTo>
                                      <a:lnTo>
                                        <a:pt x="331" y="46"/>
                                      </a:lnTo>
                                      <a:lnTo>
                                        <a:pt x="332" y="47"/>
                                      </a:lnTo>
                                      <a:lnTo>
                                        <a:pt x="333" y="50"/>
                                      </a:lnTo>
                                      <a:lnTo>
                                        <a:pt x="333" y="52"/>
                                      </a:lnTo>
                                      <a:lnTo>
                                        <a:pt x="334" y="51"/>
                                      </a:lnTo>
                                      <a:lnTo>
                                        <a:pt x="335" y="51"/>
                                      </a:lnTo>
                                      <a:lnTo>
                                        <a:pt x="335" y="54"/>
                                      </a:lnTo>
                                      <a:lnTo>
                                        <a:pt x="336" y="56"/>
                                      </a:lnTo>
                                      <a:lnTo>
                                        <a:pt x="337" y="52"/>
                                      </a:lnTo>
                                      <a:lnTo>
                                        <a:pt x="338" y="55"/>
                                      </a:lnTo>
                                      <a:lnTo>
                                        <a:pt x="338" y="58"/>
                                      </a:lnTo>
                                      <a:lnTo>
                                        <a:pt x="339" y="54"/>
                                      </a:lnTo>
                                      <a:lnTo>
                                        <a:pt x="340" y="54"/>
                                      </a:lnTo>
                                      <a:lnTo>
                                        <a:pt x="340" y="55"/>
                                      </a:lnTo>
                                      <a:lnTo>
                                        <a:pt x="341" y="49"/>
                                      </a:lnTo>
                                      <a:lnTo>
                                        <a:pt x="342" y="48"/>
                                      </a:lnTo>
                                      <a:lnTo>
                                        <a:pt x="342" y="53"/>
                                      </a:lnTo>
                                      <a:lnTo>
                                        <a:pt x="343" y="55"/>
                                      </a:lnTo>
                                      <a:lnTo>
                                        <a:pt x="344" y="44"/>
                                      </a:lnTo>
                                      <a:lnTo>
                                        <a:pt x="344" y="52"/>
                                      </a:lnTo>
                                      <a:lnTo>
                                        <a:pt x="345" y="47"/>
                                      </a:lnTo>
                                      <a:lnTo>
                                        <a:pt x="346" y="47"/>
                                      </a:lnTo>
                                      <a:lnTo>
                                        <a:pt x="347" y="47"/>
                                      </a:lnTo>
                                      <a:lnTo>
                                        <a:pt x="347" y="47"/>
                                      </a:lnTo>
                                      <a:lnTo>
                                        <a:pt x="348" y="43"/>
                                      </a:lnTo>
                                      <a:lnTo>
                                        <a:pt x="348" y="50"/>
                                      </a:lnTo>
                                      <a:lnTo>
                                        <a:pt x="349" y="46"/>
                                      </a:lnTo>
                                      <a:lnTo>
                                        <a:pt x="350" y="42"/>
                                      </a:lnTo>
                                      <a:lnTo>
                                        <a:pt x="350" y="46"/>
                                      </a:lnTo>
                                      <a:lnTo>
                                        <a:pt x="351" y="46"/>
                                      </a:lnTo>
                                      <a:lnTo>
                                        <a:pt x="352" y="45"/>
                                      </a:lnTo>
                                      <a:lnTo>
                                        <a:pt x="353" y="45"/>
                                      </a:lnTo>
                                      <a:lnTo>
                                        <a:pt x="353" y="46"/>
                                      </a:lnTo>
                                      <a:lnTo>
                                        <a:pt x="354" y="42"/>
                                      </a:lnTo>
                                      <a:lnTo>
                                        <a:pt x="355" y="41"/>
                                      </a:lnTo>
                                      <a:lnTo>
                                        <a:pt x="355" y="48"/>
                                      </a:lnTo>
                                      <a:lnTo>
                                        <a:pt x="356" y="42"/>
                                      </a:lnTo>
                                      <a:lnTo>
                                        <a:pt x="357" y="39"/>
                                      </a:lnTo>
                                      <a:lnTo>
                                        <a:pt x="357" y="40"/>
                                      </a:lnTo>
                                      <a:lnTo>
                                        <a:pt x="358" y="44"/>
                                      </a:lnTo>
                                      <a:lnTo>
                                        <a:pt x="359" y="43"/>
                                      </a:lnTo>
                                      <a:lnTo>
                                        <a:pt x="359" y="45"/>
                                      </a:lnTo>
                                      <a:lnTo>
                                        <a:pt x="360" y="41"/>
                                      </a:lnTo>
                                      <a:lnTo>
                                        <a:pt x="361" y="46"/>
                                      </a:lnTo>
                                      <a:lnTo>
                                        <a:pt x="362" y="46"/>
                                      </a:lnTo>
                                      <a:lnTo>
                                        <a:pt x="362" y="49"/>
                                      </a:lnTo>
                                      <a:lnTo>
                                        <a:pt x="363" y="49"/>
                                      </a:lnTo>
                                      <a:lnTo>
                                        <a:pt x="364" y="56"/>
                                      </a:lnTo>
                                      <a:lnTo>
                                        <a:pt x="364" y="57"/>
                                      </a:lnTo>
                                      <a:lnTo>
                                        <a:pt x="365" y="56"/>
                                      </a:lnTo>
                                      <a:lnTo>
                                        <a:pt x="366" y="56"/>
                                      </a:lnTo>
                                      <a:lnTo>
                                        <a:pt x="366" y="60"/>
                                      </a:lnTo>
                                      <a:lnTo>
                                        <a:pt x="367" y="56"/>
                                      </a:lnTo>
                                      <a:lnTo>
                                        <a:pt x="368" y="57"/>
                                      </a:lnTo>
                                      <a:lnTo>
                                        <a:pt x="369" y="55"/>
                                      </a:lnTo>
                                      <a:lnTo>
                                        <a:pt x="369" y="58"/>
                                      </a:lnTo>
                                      <a:lnTo>
                                        <a:pt x="370" y="58"/>
                                      </a:lnTo>
                                      <a:lnTo>
                                        <a:pt x="371" y="58"/>
                                      </a:lnTo>
                                      <a:lnTo>
                                        <a:pt x="371" y="61"/>
                                      </a:lnTo>
                                      <a:lnTo>
                                        <a:pt x="371" y="61"/>
                                      </a:lnTo>
                                      <a:lnTo>
                                        <a:pt x="372" y="61"/>
                                      </a:lnTo>
                                      <a:lnTo>
                                        <a:pt x="372" y="64"/>
                                      </a:lnTo>
                                      <a:lnTo>
                                        <a:pt x="373" y="61"/>
                                      </a:lnTo>
                                      <a:lnTo>
                                        <a:pt x="374" y="60"/>
                                      </a:lnTo>
                                      <a:lnTo>
                                        <a:pt x="374" y="62"/>
                                      </a:lnTo>
                                      <a:lnTo>
                                        <a:pt x="375" y="65"/>
                                      </a:lnTo>
                                      <a:lnTo>
                                        <a:pt x="376" y="62"/>
                                      </a:lnTo>
                                      <a:lnTo>
                                        <a:pt x="377" y="64"/>
                                      </a:lnTo>
                                      <a:lnTo>
                                        <a:pt x="377" y="69"/>
                                      </a:lnTo>
                                      <a:lnTo>
                                        <a:pt x="378" y="67"/>
                                      </a:lnTo>
                                      <a:lnTo>
                                        <a:pt x="379" y="69"/>
                                      </a:lnTo>
                                      <a:lnTo>
                                        <a:pt x="379" y="72"/>
                                      </a:lnTo>
                                      <a:lnTo>
                                        <a:pt x="380" y="73"/>
                                      </a:lnTo>
                                      <a:lnTo>
                                        <a:pt x="381" y="73"/>
                                      </a:lnTo>
                                      <a:lnTo>
                                        <a:pt x="381" y="75"/>
                                      </a:lnTo>
                                      <a:lnTo>
                                        <a:pt x="382" y="78"/>
                                      </a:lnTo>
                                      <a:lnTo>
                                        <a:pt x="383" y="75"/>
                                      </a:lnTo>
                                      <a:lnTo>
                                        <a:pt x="383" y="78"/>
                                      </a:lnTo>
                                      <a:lnTo>
                                        <a:pt x="384" y="75"/>
                                      </a:lnTo>
                                      <a:lnTo>
                                        <a:pt x="385" y="73"/>
                                      </a:lnTo>
                                      <a:lnTo>
                                        <a:pt x="386" y="67"/>
                                      </a:lnTo>
                                      <a:lnTo>
                                        <a:pt x="386" y="68"/>
                                      </a:lnTo>
                                      <a:lnTo>
                                        <a:pt x="387" y="67"/>
                                      </a:lnTo>
                                      <a:lnTo>
                                        <a:pt x="388" y="62"/>
                                      </a:lnTo>
                                      <a:lnTo>
                                        <a:pt x="388" y="65"/>
                                      </a:lnTo>
                                      <a:lnTo>
                                        <a:pt x="389" y="58"/>
                                      </a:lnTo>
                                      <a:lnTo>
                                        <a:pt x="390" y="48"/>
                                      </a:lnTo>
                                      <a:lnTo>
                                        <a:pt x="390" y="55"/>
                                      </a:lnTo>
                                      <a:lnTo>
                                        <a:pt x="391" y="47"/>
                                      </a:lnTo>
                                      <a:lnTo>
                                        <a:pt x="392" y="41"/>
                                      </a:lnTo>
                                      <a:lnTo>
                                        <a:pt x="393" y="34"/>
                                      </a:lnTo>
                                      <a:lnTo>
                                        <a:pt x="393" y="40"/>
                                      </a:lnTo>
                                      <a:lnTo>
                                        <a:pt x="394" y="35"/>
                                      </a:lnTo>
                                      <a:lnTo>
                                        <a:pt x="395" y="34"/>
                                      </a:lnTo>
                                      <a:lnTo>
                                        <a:pt x="395" y="34"/>
                                      </a:lnTo>
                                      <a:lnTo>
                                        <a:pt x="395" y="34"/>
                                      </a:lnTo>
                                      <a:lnTo>
                                        <a:pt x="396" y="31"/>
                                      </a:lnTo>
                                      <a:lnTo>
                                        <a:pt x="396" y="37"/>
                                      </a:lnTo>
                                      <a:lnTo>
                                        <a:pt x="397" y="34"/>
                                      </a:lnTo>
                                      <a:lnTo>
                                        <a:pt x="398" y="25"/>
                                      </a:lnTo>
                                      <a:lnTo>
                                        <a:pt x="398" y="31"/>
                                      </a:lnTo>
                                      <a:lnTo>
                                        <a:pt x="399" y="22"/>
                                      </a:lnTo>
                                      <a:lnTo>
                                        <a:pt x="400" y="22"/>
                                      </a:lnTo>
                                      <a:lnTo>
                                        <a:pt x="401" y="10"/>
                                      </a:lnTo>
                                      <a:lnTo>
                                        <a:pt x="401" y="18"/>
                                      </a:lnTo>
                                      <a:lnTo>
                                        <a:pt x="402" y="10"/>
                                      </a:lnTo>
                                      <a:lnTo>
                                        <a:pt x="403" y="9"/>
                                      </a:lnTo>
                                      <a:lnTo>
                                        <a:pt x="403" y="12"/>
                                      </a:lnTo>
                                      <a:lnTo>
                                        <a:pt x="404" y="11"/>
                                      </a:lnTo>
                                      <a:lnTo>
                                        <a:pt x="405" y="9"/>
                                      </a:lnTo>
                                      <a:lnTo>
                                        <a:pt x="405" y="10"/>
                                      </a:lnTo>
                                      <a:lnTo>
                                        <a:pt x="406" y="7"/>
                                      </a:lnTo>
                                      <a:lnTo>
                                        <a:pt x="407" y="9"/>
                                      </a:lnTo>
                                      <a:lnTo>
                                        <a:pt x="408" y="1"/>
                                      </a:lnTo>
                                      <a:lnTo>
                                        <a:pt x="408" y="8"/>
                                      </a:lnTo>
                                      <a:lnTo>
                                        <a:pt x="409" y="4"/>
                                      </a:lnTo>
                                      <a:lnTo>
                                        <a:pt x="410" y="9"/>
                                      </a:lnTo>
                                      <a:lnTo>
                                        <a:pt x="410" y="11"/>
                                      </a:lnTo>
                                      <a:lnTo>
                                        <a:pt x="411" y="11"/>
                                      </a:lnTo>
                                      <a:lnTo>
                                        <a:pt x="412" y="13"/>
                                      </a:lnTo>
                                      <a:lnTo>
                                        <a:pt x="412" y="15"/>
                                      </a:lnTo>
                                      <a:lnTo>
                                        <a:pt x="413" y="16"/>
                                      </a:lnTo>
                                      <a:lnTo>
                                        <a:pt x="414" y="15"/>
                                      </a:lnTo>
                                      <a:lnTo>
                                        <a:pt x="414" y="20"/>
                                      </a:lnTo>
                                      <a:lnTo>
                                        <a:pt x="415" y="17"/>
                                      </a:lnTo>
                                      <a:lnTo>
                                        <a:pt x="416" y="26"/>
                                      </a:lnTo>
                                      <a:lnTo>
                                        <a:pt x="417" y="21"/>
                                      </a:lnTo>
                                      <a:lnTo>
                                        <a:pt x="417" y="31"/>
                                      </a:lnTo>
                                      <a:lnTo>
                                        <a:pt x="418" y="29"/>
                                      </a:lnTo>
                                      <a:lnTo>
                                        <a:pt x="419" y="34"/>
                                      </a:lnTo>
                                      <a:lnTo>
                                        <a:pt x="419" y="37"/>
                                      </a:lnTo>
                                      <a:lnTo>
                                        <a:pt x="419" y="44"/>
                                      </a:lnTo>
                                      <a:lnTo>
                                        <a:pt x="420" y="47"/>
                                      </a:lnTo>
                                      <a:lnTo>
                                        <a:pt x="420" y="51"/>
                                      </a:lnTo>
                                      <a:lnTo>
                                        <a:pt x="421" y="51"/>
                                      </a:lnTo>
                                      <a:lnTo>
                                        <a:pt x="422" y="49"/>
                                      </a:lnTo>
                                      <a:lnTo>
                                        <a:pt x="423" y="50"/>
                                      </a:lnTo>
                                      <a:lnTo>
                                        <a:pt x="423" y="52"/>
                                      </a:lnTo>
                                      <a:lnTo>
                                        <a:pt x="424" y="47"/>
                                      </a:lnTo>
                                      <a:lnTo>
                                        <a:pt x="425" y="41"/>
                                      </a:lnTo>
                                      <a:lnTo>
                                        <a:pt x="425" y="50"/>
                                      </a:lnTo>
                                      <a:lnTo>
                                        <a:pt x="426" y="46"/>
                                      </a:lnTo>
                                      <a:lnTo>
                                        <a:pt x="427" y="46"/>
                                      </a:lnTo>
                                      <a:lnTo>
                                        <a:pt x="428" y="48"/>
                                      </a:lnTo>
                                      <a:lnTo>
                                        <a:pt x="429" y="48"/>
                                      </a:lnTo>
                                      <a:lnTo>
                                        <a:pt x="430" y="46"/>
                                      </a:lnTo>
                                      <a:lnTo>
                                        <a:pt x="431" y="48"/>
                                      </a:lnTo>
                                      <a:lnTo>
                                        <a:pt x="432" y="44"/>
                                      </a:lnTo>
                                      <a:lnTo>
                                        <a:pt x="432" y="49"/>
                                      </a:lnTo>
                                      <a:lnTo>
                                        <a:pt x="433" y="46"/>
                                      </a:lnTo>
                                      <a:lnTo>
                                        <a:pt x="434" y="47"/>
                                      </a:lnTo>
                                      <a:lnTo>
                                        <a:pt x="435" y="48"/>
                                      </a:lnTo>
                                      <a:lnTo>
                                        <a:pt x="436" y="45"/>
                                      </a:lnTo>
                                      <a:lnTo>
                                        <a:pt x="436" y="48"/>
                                      </a:lnTo>
                                      <a:lnTo>
                                        <a:pt x="437" y="46"/>
                                      </a:lnTo>
                                      <a:lnTo>
                                        <a:pt x="438" y="43"/>
                                      </a:lnTo>
                                      <a:lnTo>
                                        <a:pt x="439" y="46"/>
                                      </a:lnTo>
                                      <a:lnTo>
                                        <a:pt x="439" y="47"/>
                                      </a:lnTo>
                                      <a:lnTo>
                                        <a:pt x="440" y="46"/>
                                      </a:lnTo>
                                      <a:lnTo>
                                        <a:pt x="441" y="56"/>
                                      </a:lnTo>
                                      <a:lnTo>
                                        <a:pt x="442" y="59"/>
                                      </a:lnTo>
                                      <a:lnTo>
                                        <a:pt x="443" y="55"/>
                                      </a:lnTo>
                                      <a:lnTo>
                                        <a:pt x="443" y="58"/>
                                      </a:lnTo>
                                      <a:lnTo>
                                        <a:pt x="443" y="58"/>
                                      </a:lnTo>
                                      <a:lnTo>
                                        <a:pt x="444" y="56"/>
                                      </a:lnTo>
                                      <a:lnTo>
                                        <a:pt x="444" y="60"/>
                                      </a:lnTo>
                                      <a:lnTo>
                                        <a:pt x="445" y="61"/>
                                      </a:lnTo>
                                      <a:lnTo>
                                        <a:pt x="446" y="62"/>
                                      </a:lnTo>
                                      <a:lnTo>
                                        <a:pt x="447" y="62"/>
                                      </a:lnTo>
                                      <a:lnTo>
                                        <a:pt x="447" y="63"/>
                                      </a:lnTo>
                                      <a:lnTo>
                                        <a:pt x="448" y="61"/>
                                      </a:lnTo>
                                      <a:lnTo>
                                        <a:pt x="449" y="63"/>
                                      </a:lnTo>
                                      <a:lnTo>
                                        <a:pt x="449" y="68"/>
                                      </a:lnTo>
                                      <a:lnTo>
                                        <a:pt x="450" y="64"/>
                                      </a:lnTo>
                                      <a:lnTo>
                                        <a:pt x="451" y="66"/>
                                      </a:lnTo>
                                      <a:lnTo>
                                        <a:pt x="452" y="71"/>
                                      </a:lnTo>
                                      <a:lnTo>
                                        <a:pt x="453" y="70"/>
                                      </a:lnTo>
                                      <a:lnTo>
                                        <a:pt x="454" y="74"/>
                                      </a:lnTo>
                                      <a:lnTo>
                                        <a:pt x="454" y="79"/>
                                      </a:lnTo>
                                      <a:lnTo>
                                        <a:pt x="455" y="76"/>
                                      </a:lnTo>
                                      <a:lnTo>
                                        <a:pt x="456" y="74"/>
                                      </a:lnTo>
                                      <a:lnTo>
                                        <a:pt x="456" y="78"/>
                                      </a:lnTo>
                                      <a:lnTo>
                                        <a:pt x="457" y="78"/>
                                      </a:lnTo>
                                      <a:lnTo>
                                        <a:pt x="458" y="74"/>
                                      </a:lnTo>
                                      <a:lnTo>
                                        <a:pt x="458" y="76"/>
                                      </a:lnTo>
                                      <a:lnTo>
                                        <a:pt x="459" y="81"/>
                                      </a:lnTo>
                                      <a:lnTo>
                                        <a:pt x="460" y="80"/>
                                      </a:lnTo>
                                      <a:lnTo>
                                        <a:pt x="460" y="82"/>
                                      </a:lnTo>
                                      <a:lnTo>
                                        <a:pt x="461" y="81"/>
                                      </a:lnTo>
                                      <a:lnTo>
                                        <a:pt x="462" y="82"/>
                                      </a:lnTo>
                                      <a:lnTo>
                                        <a:pt x="463" y="84"/>
                                      </a:lnTo>
                                      <a:lnTo>
                                        <a:pt x="463" y="86"/>
                                      </a:lnTo>
                                      <a:lnTo>
                                        <a:pt x="464" y="84"/>
                                      </a:lnTo>
                                      <a:lnTo>
                                        <a:pt x="465" y="83"/>
                                      </a:lnTo>
                                      <a:lnTo>
                                        <a:pt x="465" y="84"/>
                                      </a:lnTo>
                                      <a:lnTo>
                                        <a:pt x="466" y="89"/>
                                      </a:lnTo>
                                      <a:lnTo>
                                        <a:pt x="467" y="87"/>
                                      </a:lnTo>
                                      <a:lnTo>
                                        <a:pt x="467" y="89"/>
                                      </a:lnTo>
                                      <a:lnTo>
                                        <a:pt x="467" y="94"/>
                                      </a:lnTo>
                                      <a:lnTo>
                                        <a:pt x="468" y="95"/>
                                      </a:lnTo>
                                      <a:lnTo>
                                        <a:pt x="468" y="99"/>
                                      </a:lnTo>
                                      <a:lnTo>
                                        <a:pt x="469" y="106"/>
                                      </a:lnTo>
                                      <a:lnTo>
                                        <a:pt x="470" y="106"/>
                                      </a:lnTo>
                                      <a:lnTo>
                                        <a:pt x="471" y="107"/>
                                      </a:lnTo>
                                      <a:lnTo>
                                        <a:pt x="471" y="107"/>
                                      </a:lnTo>
                                      <a:lnTo>
                                        <a:pt x="472" y="111"/>
                                      </a:lnTo>
                                      <a:lnTo>
                                        <a:pt x="473" y="113"/>
                                      </a:lnTo>
                                      <a:lnTo>
                                        <a:pt x="473" y="115"/>
                                      </a:lnTo>
                                      <a:lnTo>
                                        <a:pt x="474" y="115"/>
                                      </a:lnTo>
                                      <a:lnTo>
                                        <a:pt x="475" y="114"/>
                                      </a:lnTo>
                                      <a:lnTo>
                                        <a:pt x="476" y="117"/>
                                      </a:lnTo>
                                      <a:lnTo>
                                        <a:pt x="477" y="117"/>
                                      </a:lnTo>
                                      <a:lnTo>
                                        <a:pt x="478" y="116"/>
                                      </a:lnTo>
                                      <a:lnTo>
                                        <a:pt x="478" y="119"/>
                                      </a:lnTo>
                                      <a:lnTo>
                                        <a:pt x="479" y="121"/>
                                      </a:lnTo>
                                      <a:lnTo>
                                        <a:pt x="480" y="120"/>
                                      </a:lnTo>
                                      <a:lnTo>
                                        <a:pt x="480" y="126"/>
                                      </a:lnTo>
                                      <a:lnTo>
                                        <a:pt x="481" y="122"/>
                                      </a:lnTo>
                                      <a:lnTo>
                                        <a:pt x="482" y="120"/>
                                      </a:lnTo>
                                      <a:lnTo>
                                        <a:pt x="483" y="121"/>
                                      </a:lnTo>
                                      <a:lnTo>
                                        <a:pt x="484" y="116"/>
                                      </a:lnTo>
                                      <a:lnTo>
                                        <a:pt x="484" y="122"/>
                                      </a:lnTo>
                                      <a:lnTo>
                                        <a:pt x="485" y="114"/>
                                      </a:lnTo>
                                      <a:lnTo>
                                        <a:pt x="486" y="110"/>
                                      </a:lnTo>
                                      <a:lnTo>
                                        <a:pt x="487" y="104"/>
                                      </a:lnTo>
                                      <a:lnTo>
                                        <a:pt x="487" y="108"/>
                                      </a:lnTo>
                                      <a:lnTo>
                                        <a:pt x="488" y="100"/>
                                      </a:lnTo>
                                      <a:lnTo>
                                        <a:pt x="489" y="89"/>
                                      </a:lnTo>
                                      <a:lnTo>
                                        <a:pt x="489" y="96"/>
                                      </a:lnTo>
                                      <a:lnTo>
                                        <a:pt x="490" y="82"/>
                                      </a:lnTo>
                                      <a:lnTo>
                                        <a:pt x="491" y="75"/>
                                      </a:lnTo>
                                      <a:lnTo>
                                        <a:pt x="491" y="79"/>
                                      </a:lnTo>
                                      <a:lnTo>
                                        <a:pt x="491" y="77"/>
                                      </a:lnTo>
                                      <a:lnTo>
                                        <a:pt x="492" y="68"/>
                                      </a:lnTo>
                                      <a:lnTo>
                                        <a:pt x="493" y="59"/>
                                      </a:lnTo>
                                      <a:lnTo>
                                        <a:pt x="493" y="66"/>
                                      </a:lnTo>
                                      <a:lnTo>
                                        <a:pt x="494" y="57"/>
                                      </a:lnTo>
                                      <a:lnTo>
                                        <a:pt x="495" y="42"/>
                                      </a:lnTo>
                                      <a:lnTo>
                                        <a:pt x="495" y="55"/>
                                      </a:lnTo>
                                      <a:lnTo>
                                        <a:pt x="496" y="42"/>
                                      </a:lnTo>
                                      <a:lnTo>
                                        <a:pt x="497" y="35"/>
                                      </a:lnTo>
                                      <a:lnTo>
                                        <a:pt x="497" y="38"/>
                                      </a:lnTo>
                                      <a:lnTo>
                                        <a:pt x="498" y="39"/>
                                      </a:lnTo>
                                      <a:lnTo>
                                        <a:pt x="499" y="36"/>
                                      </a:lnTo>
                                      <a:lnTo>
                                        <a:pt x="499" y="40"/>
                                      </a:lnTo>
                                      <a:lnTo>
                                        <a:pt x="500" y="39"/>
                                      </a:lnTo>
                                      <a:lnTo>
                                        <a:pt x="501" y="41"/>
                                      </a:lnTo>
                                      <a:lnTo>
                                        <a:pt x="502" y="38"/>
                                      </a:lnTo>
                                      <a:lnTo>
                                        <a:pt x="502" y="42"/>
                                      </a:lnTo>
                                      <a:lnTo>
                                        <a:pt x="503" y="39"/>
                                      </a:lnTo>
                                      <a:lnTo>
                                        <a:pt x="504" y="34"/>
                                      </a:lnTo>
                                      <a:lnTo>
                                        <a:pt x="504" y="40"/>
                                      </a:lnTo>
                                      <a:lnTo>
                                        <a:pt x="505" y="34"/>
                                      </a:lnTo>
                                      <a:lnTo>
                                        <a:pt x="506" y="35"/>
                                      </a:lnTo>
                                      <a:lnTo>
                                        <a:pt x="506" y="40"/>
                                      </a:lnTo>
                                      <a:lnTo>
                                        <a:pt x="507" y="34"/>
                                      </a:lnTo>
                                      <a:lnTo>
                                        <a:pt x="508" y="27"/>
                                      </a:lnTo>
                                      <a:lnTo>
                                        <a:pt x="509" y="31"/>
                                      </a:lnTo>
                                      <a:lnTo>
                                        <a:pt x="509" y="34"/>
                                      </a:lnTo>
                                      <a:lnTo>
                                        <a:pt x="510" y="32"/>
                                      </a:lnTo>
                                      <a:lnTo>
                                        <a:pt x="511" y="27"/>
                                      </a:lnTo>
                                      <a:lnTo>
                                        <a:pt x="511" y="34"/>
                                      </a:lnTo>
                                      <a:lnTo>
                                        <a:pt x="512" y="30"/>
                                      </a:lnTo>
                                      <a:lnTo>
                                        <a:pt x="513" y="25"/>
                                      </a:lnTo>
                                      <a:lnTo>
                                        <a:pt x="513" y="30"/>
                                      </a:lnTo>
                                      <a:lnTo>
                                        <a:pt x="514" y="25"/>
                                      </a:lnTo>
                                      <a:lnTo>
                                        <a:pt x="515" y="20"/>
                                      </a:lnTo>
                                      <a:lnTo>
                                        <a:pt x="515" y="26"/>
                                      </a:lnTo>
                                      <a:lnTo>
                                        <a:pt x="515" y="19"/>
                                      </a:lnTo>
                                      <a:lnTo>
                                        <a:pt x="516" y="20"/>
                                      </a:lnTo>
                                      <a:lnTo>
                                        <a:pt x="517" y="20"/>
                                      </a:lnTo>
                                      <a:lnTo>
                                        <a:pt x="517" y="25"/>
                                      </a:lnTo>
                                      <a:lnTo>
                                        <a:pt x="518" y="18"/>
                                      </a:lnTo>
                                      <a:lnTo>
                                        <a:pt x="519" y="18"/>
                                      </a:lnTo>
                                      <a:lnTo>
                                        <a:pt x="519" y="20"/>
                                      </a:lnTo>
                                      <a:lnTo>
                                        <a:pt x="520" y="24"/>
                                      </a:lnTo>
                                      <a:lnTo>
                                        <a:pt x="521" y="24"/>
                                      </a:lnTo>
                                      <a:lnTo>
                                        <a:pt x="521" y="27"/>
                                      </a:lnTo>
                                      <a:lnTo>
                                        <a:pt x="522" y="26"/>
                                      </a:lnTo>
                                      <a:lnTo>
                                        <a:pt x="523" y="25"/>
                                      </a:lnTo>
                                      <a:lnTo>
                                        <a:pt x="524" y="31"/>
                                      </a:lnTo>
                                      <a:lnTo>
                                        <a:pt x="524" y="33"/>
                                      </a:lnTo>
                                      <a:lnTo>
                                        <a:pt x="525" y="35"/>
                                      </a:lnTo>
                                      <a:lnTo>
                                        <a:pt x="526" y="37"/>
                                      </a:lnTo>
                                      <a:lnTo>
                                        <a:pt x="526" y="39"/>
                                      </a:lnTo>
                                      <a:lnTo>
                                        <a:pt x="527" y="35"/>
                                      </a:lnTo>
                                      <a:lnTo>
                                        <a:pt x="528" y="41"/>
                                      </a:lnTo>
                                      <a:lnTo>
                                        <a:pt x="528" y="43"/>
                                      </a:lnTo>
                                      <a:lnTo>
                                        <a:pt x="529" y="48"/>
                                      </a:lnTo>
                                      <a:lnTo>
                                        <a:pt x="530" y="50"/>
                                      </a:lnTo>
                                      <a:lnTo>
                                        <a:pt x="530" y="51"/>
                                      </a:lnTo>
                                      <a:lnTo>
                                        <a:pt x="531" y="46"/>
                                      </a:lnTo>
                                      <a:lnTo>
                                        <a:pt x="532" y="49"/>
                                      </a:lnTo>
                                      <a:lnTo>
                                        <a:pt x="533" y="49"/>
                                      </a:lnTo>
                                      <a:lnTo>
                                        <a:pt x="533" y="52"/>
                                      </a:lnTo>
                                      <a:lnTo>
                                        <a:pt x="534" y="49"/>
                                      </a:lnTo>
                                      <a:lnTo>
                                        <a:pt x="535" y="54"/>
                                      </a:lnTo>
                                      <a:lnTo>
                                        <a:pt x="536" y="55"/>
                                      </a:lnTo>
                                      <a:lnTo>
                                        <a:pt x="537" y="54"/>
                                      </a:lnTo>
                                      <a:lnTo>
                                        <a:pt x="537" y="55"/>
                                      </a:lnTo>
                                      <a:lnTo>
                                        <a:pt x="538" y="60"/>
                                      </a:lnTo>
                                      <a:lnTo>
                                        <a:pt x="539" y="64"/>
                                      </a:lnTo>
                                      <a:lnTo>
                                        <a:pt x="539" y="62"/>
                                      </a:lnTo>
                                      <a:lnTo>
                                        <a:pt x="540" y="63"/>
                                      </a:lnTo>
                                      <a:lnTo>
                                        <a:pt x="541" y="66"/>
                                      </a:lnTo>
                                      <a:lnTo>
                                        <a:pt x="541" y="67"/>
                                      </a:lnTo>
                                      <a:lnTo>
                                        <a:pt x="542" y="73"/>
                                      </a:lnTo>
                                      <a:lnTo>
                                        <a:pt x="543" y="70"/>
                                      </a:lnTo>
                                      <a:lnTo>
                                        <a:pt x="543" y="75"/>
                                      </a:lnTo>
                                      <a:lnTo>
                                        <a:pt x="544" y="75"/>
                                      </a:lnTo>
                                      <a:lnTo>
                                        <a:pt x="545" y="71"/>
                                      </a:lnTo>
                                      <a:lnTo>
                                        <a:pt x="545" y="77"/>
                                      </a:lnTo>
                                      <a:lnTo>
                                        <a:pt x="546" y="76"/>
                                      </a:lnTo>
                                      <a:lnTo>
                                        <a:pt x="547" y="75"/>
                                      </a:lnTo>
                                      <a:lnTo>
                                        <a:pt x="548" y="75"/>
                                      </a:lnTo>
                                      <a:lnTo>
                                        <a:pt x="548" y="78"/>
                                      </a:lnTo>
                                      <a:lnTo>
                                        <a:pt x="549" y="64"/>
                                      </a:lnTo>
                                      <a:lnTo>
                                        <a:pt x="550" y="59"/>
                                      </a:lnTo>
                                      <a:lnTo>
                                        <a:pt x="550" y="67"/>
                                      </a:lnTo>
                                      <a:lnTo>
                                        <a:pt x="551" y="60"/>
                                      </a:lnTo>
                                      <a:lnTo>
                                        <a:pt x="552" y="56"/>
                                      </a:lnTo>
                                      <a:lnTo>
                                        <a:pt x="552" y="58"/>
                                      </a:lnTo>
                                      <a:lnTo>
                                        <a:pt x="553" y="57"/>
                                      </a:lnTo>
                                      <a:lnTo>
                                        <a:pt x="554" y="55"/>
                                      </a:lnTo>
                                      <a:lnTo>
                                        <a:pt x="554" y="60"/>
                                      </a:lnTo>
                                      <a:lnTo>
                                        <a:pt x="555" y="58"/>
                                      </a:lnTo>
                                      <a:lnTo>
                                        <a:pt x="556" y="53"/>
                                      </a:lnTo>
                                      <a:lnTo>
                                        <a:pt x="557" y="53"/>
                                      </a:lnTo>
                                      <a:lnTo>
                                        <a:pt x="558" y="55"/>
                                      </a:lnTo>
                                      <a:lnTo>
                                        <a:pt x="559" y="54"/>
                                      </a:lnTo>
                                      <a:lnTo>
                                        <a:pt x="560" y="54"/>
                                      </a:lnTo>
                                      <a:lnTo>
                                        <a:pt x="561" y="53"/>
                                      </a:lnTo>
                                      <a:lnTo>
                                        <a:pt x="562" y="52"/>
                                      </a:lnTo>
                                      <a:lnTo>
                                        <a:pt x="563" y="49"/>
                                      </a:lnTo>
                                      <a:lnTo>
                                        <a:pt x="563" y="47"/>
                                      </a:lnTo>
                                      <a:lnTo>
                                        <a:pt x="563" y="53"/>
                                      </a:lnTo>
                                      <a:lnTo>
                                        <a:pt x="564" y="48"/>
                                      </a:lnTo>
                                      <a:lnTo>
                                        <a:pt x="565" y="47"/>
                                      </a:lnTo>
                                      <a:lnTo>
                                        <a:pt x="565" y="50"/>
                                      </a:lnTo>
                                      <a:lnTo>
                                        <a:pt x="566" y="47"/>
                                      </a:lnTo>
                                      <a:lnTo>
                                        <a:pt x="567" y="44"/>
                                      </a:lnTo>
                                      <a:lnTo>
                                        <a:pt x="567" y="52"/>
                                      </a:lnTo>
                                      <a:lnTo>
                                        <a:pt x="568" y="50"/>
                                      </a:lnTo>
                                      <a:lnTo>
                                        <a:pt x="569" y="49"/>
                                      </a:lnTo>
                                      <a:lnTo>
                                        <a:pt x="569" y="55"/>
                                      </a:lnTo>
                                      <a:lnTo>
                                        <a:pt x="570" y="50"/>
                                      </a:lnTo>
                                      <a:lnTo>
                                        <a:pt x="571" y="52"/>
                                      </a:lnTo>
                                      <a:lnTo>
                                        <a:pt x="572" y="52"/>
                                      </a:lnTo>
                                      <a:lnTo>
                                        <a:pt x="572" y="53"/>
                                      </a:lnTo>
                                      <a:lnTo>
                                        <a:pt x="573" y="53"/>
                                      </a:lnTo>
                                      <a:lnTo>
                                        <a:pt x="574" y="54"/>
                                      </a:lnTo>
                                      <a:lnTo>
                                        <a:pt x="574" y="55"/>
                                      </a:lnTo>
                                      <a:lnTo>
                                        <a:pt x="575" y="55"/>
                                      </a:lnTo>
                                      <a:lnTo>
                                        <a:pt x="576" y="53"/>
                                      </a:lnTo>
                                      <a:lnTo>
                                        <a:pt x="576" y="55"/>
                                      </a:lnTo>
                                      <a:lnTo>
                                        <a:pt x="577" y="56"/>
                                      </a:lnTo>
                                      <a:lnTo>
                                        <a:pt x="578" y="55"/>
                                      </a:lnTo>
                                      <a:lnTo>
                                        <a:pt x="579" y="54"/>
                                      </a:lnTo>
                                      <a:lnTo>
                                        <a:pt x="579" y="56"/>
                                      </a:lnTo>
                                      <a:lnTo>
                                        <a:pt x="580" y="54"/>
                                      </a:lnTo>
                                      <a:lnTo>
                                        <a:pt x="581" y="53"/>
                                      </a:lnTo>
                                      <a:lnTo>
                                        <a:pt x="581" y="55"/>
                                      </a:lnTo>
                                      <a:lnTo>
                                        <a:pt x="582" y="49"/>
                                      </a:lnTo>
                                      <a:lnTo>
                                        <a:pt x="583" y="56"/>
                                      </a:lnTo>
                                      <a:lnTo>
                                        <a:pt x="583" y="58"/>
                                      </a:lnTo>
                                      <a:lnTo>
                                        <a:pt x="584" y="58"/>
                                      </a:lnTo>
                                      <a:lnTo>
                                        <a:pt x="585" y="57"/>
                                      </a:lnTo>
                                      <a:lnTo>
                                        <a:pt x="585" y="58"/>
                                      </a:lnTo>
                                      <a:lnTo>
                                        <a:pt x="586" y="60"/>
                                      </a:lnTo>
                                      <a:lnTo>
                                        <a:pt x="587" y="58"/>
                                      </a:lnTo>
                                      <a:lnTo>
                                        <a:pt x="587" y="58"/>
                                      </a:lnTo>
                                      <a:lnTo>
                                        <a:pt x="588" y="62"/>
                                      </a:lnTo>
                                      <a:lnTo>
                                        <a:pt x="589" y="58"/>
                                      </a:lnTo>
                                      <a:lnTo>
                                        <a:pt x="589" y="61"/>
                                      </a:lnTo>
                                      <a:lnTo>
                                        <a:pt x="590" y="61"/>
                                      </a:lnTo>
                                      <a:lnTo>
                                        <a:pt x="591" y="61"/>
                                      </a:lnTo>
                                      <a:lnTo>
                                        <a:pt x="591" y="62"/>
                                      </a:lnTo>
                                      <a:lnTo>
                                        <a:pt x="592" y="64"/>
                                      </a:lnTo>
                                      <a:lnTo>
                                        <a:pt x="593" y="60"/>
                                      </a:lnTo>
                                      <a:lnTo>
                                        <a:pt x="594" y="65"/>
                                      </a:lnTo>
                                      <a:lnTo>
                                        <a:pt x="595" y="71"/>
                                      </a:lnTo>
                                      <a:lnTo>
                                        <a:pt x="596" y="67"/>
                                      </a:lnTo>
                                      <a:lnTo>
                                        <a:pt x="596" y="69"/>
                                      </a:lnTo>
                                      <a:lnTo>
                                        <a:pt x="597" y="70"/>
                                      </a:lnTo>
                                      <a:lnTo>
                                        <a:pt x="598" y="69"/>
                                      </a:lnTo>
                                      <a:lnTo>
                                        <a:pt x="598" y="71"/>
                                      </a:lnTo>
                                      <a:lnTo>
                                        <a:pt x="599" y="74"/>
                                      </a:lnTo>
                                      <a:lnTo>
                                        <a:pt x="600" y="68"/>
                                      </a:lnTo>
                                      <a:lnTo>
                                        <a:pt x="600" y="71"/>
                                      </a:lnTo>
                                      <a:lnTo>
                                        <a:pt x="601" y="73"/>
                                      </a:lnTo>
                                      <a:lnTo>
                                        <a:pt x="602" y="72"/>
                                      </a:lnTo>
                                      <a:lnTo>
                                        <a:pt x="603" y="69"/>
                                      </a:lnTo>
                                      <a:lnTo>
                                        <a:pt x="603" y="74"/>
                                      </a:lnTo>
                                      <a:lnTo>
                                        <a:pt x="604" y="71"/>
                                      </a:lnTo>
                                      <a:lnTo>
                                        <a:pt x="605" y="75"/>
                                      </a:lnTo>
                                      <a:lnTo>
                                        <a:pt x="605" y="81"/>
                                      </a:lnTo>
                                      <a:lnTo>
                                        <a:pt x="606" y="78"/>
                                      </a:lnTo>
                                      <a:lnTo>
                                        <a:pt x="607" y="77"/>
                                      </a:lnTo>
                                      <a:lnTo>
                                        <a:pt x="607" y="78"/>
                                      </a:lnTo>
                                      <a:lnTo>
                                        <a:pt x="608" y="80"/>
                                      </a:lnTo>
                                      <a:lnTo>
                                        <a:pt x="609" y="79"/>
                                      </a:lnTo>
                                      <a:lnTo>
                                        <a:pt x="610" y="79"/>
                                      </a:lnTo>
                                      <a:lnTo>
                                        <a:pt x="610" y="81"/>
                                      </a:lnTo>
                                      <a:lnTo>
                                        <a:pt x="611" y="82"/>
                                      </a:lnTo>
                                      <a:lnTo>
                                        <a:pt x="611" y="80"/>
                                      </a:lnTo>
                                      <a:lnTo>
                                        <a:pt x="611" y="83"/>
                                      </a:lnTo>
                                      <a:lnTo>
                                        <a:pt x="612" y="81"/>
                                      </a:lnTo>
                                      <a:lnTo>
                                        <a:pt x="613" y="82"/>
                                      </a:lnTo>
                                      <a:lnTo>
                                        <a:pt x="613" y="84"/>
                                      </a:lnTo>
                                      <a:lnTo>
                                        <a:pt x="614" y="85"/>
                                      </a:lnTo>
                                      <a:lnTo>
                                        <a:pt x="615" y="87"/>
                                      </a:lnTo>
                                      <a:lnTo>
                                        <a:pt x="615" y="89"/>
                                      </a:lnTo>
                                      <a:lnTo>
                                        <a:pt x="616" y="87"/>
                                      </a:lnTo>
                                      <a:lnTo>
                                        <a:pt x="617" y="86"/>
                                      </a:lnTo>
                                      <a:lnTo>
                                        <a:pt x="618" y="87"/>
                                      </a:lnTo>
                                      <a:lnTo>
                                        <a:pt x="618" y="89"/>
                                      </a:lnTo>
                                      <a:lnTo>
                                        <a:pt x="619" y="89"/>
                                      </a:lnTo>
                                      <a:lnTo>
                                        <a:pt x="620" y="88"/>
                                      </a:lnTo>
                                      <a:lnTo>
                                        <a:pt x="620" y="90"/>
                                      </a:lnTo>
                                      <a:lnTo>
                                        <a:pt x="621" y="86"/>
                                      </a:lnTo>
                                      <a:lnTo>
                                        <a:pt x="622" y="90"/>
                                      </a:lnTo>
                                      <a:lnTo>
                                        <a:pt x="622" y="93"/>
                                      </a:lnTo>
                                      <a:lnTo>
                                        <a:pt x="623" y="89"/>
                                      </a:lnTo>
                                      <a:lnTo>
                                        <a:pt x="624" y="93"/>
                                      </a:lnTo>
                                      <a:lnTo>
                                        <a:pt x="625" y="93"/>
                                      </a:lnTo>
                                      <a:lnTo>
                                        <a:pt x="625" y="98"/>
                                      </a:lnTo>
                                      <a:lnTo>
                                        <a:pt x="626" y="92"/>
                                      </a:lnTo>
                                      <a:lnTo>
                                        <a:pt x="627" y="88"/>
                                      </a:lnTo>
                                      <a:lnTo>
                                        <a:pt x="627" y="92"/>
                                      </a:lnTo>
                                      <a:lnTo>
                                        <a:pt x="628" y="88"/>
                                      </a:lnTo>
                                      <a:lnTo>
                                        <a:pt x="629" y="93"/>
                                      </a:lnTo>
                                      <a:lnTo>
                                        <a:pt x="629" y="94"/>
                                      </a:lnTo>
                                      <a:lnTo>
                                        <a:pt x="630" y="89"/>
                                      </a:lnTo>
                                      <a:lnTo>
                                        <a:pt x="631" y="84"/>
                                      </a:lnTo>
                                      <a:lnTo>
                                        <a:pt x="631" y="89"/>
                                      </a:lnTo>
                                      <a:lnTo>
                                        <a:pt x="632" y="90"/>
                                      </a:lnTo>
                                      <a:lnTo>
                                        <a:pt x="633" y="87"/>
                                      </a:lnTo>
                                      <a:lnTo>
                                        <a:pt x="634" y="87"/>
                                      </a:lnTo>
                                      <a:lnTo>
                                        <a:pt x="634" y="93"/>
                                      </a:lnTo>
                                      <a:lnTo>
                                        <a:pt x="635" y="91"/>
                                      </a:lnTo>
                                      <a:lnTo>
                                        <a:pt x="635" y="94"/>
                                      </a:lnTo>
                                      <a:lnTo>
                                        <a:pt x="635" y="95"/>
                                      </a:lnTo>
                                      <a:lnTo>
                                        <a:pt x="636" y="88"/>
                                      </a:lnTo>
                                      <a:lnTo>
                                        <a:pt x="637" y="93"/>
                                      </a:lnTo>
                                      <a:lnTo>
                                        <a:pt x="637" y="96"/>
                                      </a:lnTo>
                                      <a:lnTo>
                                        <a:pt x="638" y="92"/>
                                      </a:lnTo>
                                      <a:lnTo>
                                        <a:pt x="639" y="88"/>
                                      </a:lnTo>
                                      <a:lnTo>
                                        <a:pt x="639" y="90"/>
                                      </a:lnTo>
                                      <a:lnTo>
                                        <a:pt x="640" y="87"/>
                                      </a:lnTo>
                                      <a:lnTo>
                                        <a:pt x="641" y="86"/>
                                      </a:lnTo>
                                      <a:lnTo>
                                        <a:pt x="642" y="84"/>
                                      </a:lnTo>
                                      <a:lnTo>
                                        <a:pt x="642" y="87"/>
                                      </a:lnTo>
                                      <a:lnTo>
                                        <a:pt x="643" y="79"/>
                                      </a:lnTo>
                                      <a:lnTo>
                                        <a:pt x="644" y="78"/>
                                      </a:lnTo>
                                      <a:lnTo>
                                        <a:pt x="644" y="82"/>
                                      </a:lnTo>
                                      <a:lnTo>
                                        <a:pt x="645" y="76"/>
                                      </a:lnTo>
                                      <a:lnTo>
                                        <a:pt x="646" y="69"/>
                                      </a:lnTo>
                                      <a:lnTo>
                                        <a:pt x="646" y="75"/>
                                      </a:lnTo>
                                      <a:lnTo>
                                        <a:pt x="647" y="73"/>
                                      </a:lnTo>
                                      <a:lnTo>
                                        <a:pt x="648" y="66"/>
                                      </a:lnTo>
                                      <a:lnTo>
                                        <a:pt x="649" y="63"/>
                                      </a:lnTo>
                                      <a:lnTo>
                                        <a:pt x="649" y="67"/>
                                      </a:lnTo>
                                      <a:lnTo>
                                        <a:pt x="650" y="63"/>
                                      </a:lnTo>
                                      <a:lnTo>
                                        <a:pt x="651" y="67"/>
                                      </a:lnTo>
                                      <a:lnTo>
                                        <a:pt x="652" y="67"/>
                                      </a:lnTo>
                                      <a:lnTo>
                                        <a:pt x="653" y="60"/>
                                      </a:lnTo>
                                      <a:lnTo>
                                        <a:pt x="653" y="67"/>
                                      </a:lnTo>
                                      <a:lnTo>
                                        <a:pt x="654" y="63"/>
                                      </a:lnTo>
                                      <a:lnTo>
                                        <a:pt x="655" y="64"/>
                                      </a:lnTo>
                                      <a:lnTo>
                                        <a:pt x="655" y="67"/>
                                      </a:lnTo>
                                      <a:lnTo>
                                        <a:pt x="656" y="62"/>
                                      </a:lnTo>
                                      <a:lnTo>
                                        <a:pt x="657" y="66"/>
                                      </a:lnTo>
                                      <a:lnTo>
                                        <a:pt x="658" y="67"/>
                                      </a:lnTo>
                                      <a:lnTo>
                                        <a:pt x="658" y="69"/>
                                      </a:lnTo>
                                      <a:lnTo>
                                        <a:pt x="659" y="65"/>
                                      </a:lnTo>
                                      <a:lnTo>
                                        <a:pt x="659" y="62"/>
                                      </a:lnTo>
                                      <a:lnTo>
                                        <a:pt x="659" y="66"/>
                                      </a:lnTo>
                                      <a:lnTo>
                                        <a:pt x="660" y="62"/>
                                      </a:lnTo>
                                      <a:lnTo>
                                        <a:pt x="661" y="58"/>
                                      </a:lnTo>
                                      <a:lnTo>
                                        <a:pt x="662" y="58"/>
                                      </a:lnTo>
                                      <a:lnTo>
                                        <a:pt x="663" y="59"/>
                                      </a:lnTo>
                                      <a:lnTo>
                                        <a:pt x="664" y="59"/>
                                      </a:lnTo>
                                      <a:lnTo>
                                        <a:pt x="664" y="60"/>
                                      </a:lnTo>
                                      <a:lnTo>
                                        <a:pt x="665" y="58"/>
                                      </a:lnTo>
                                      <a:lnTo>
                                        <a:pt x="666" y="54"/>
                                      </a:lnTo>
                                      <a:lnTo>
                                        <a:pt x="666" y="58"/>
                                      </a:lnTo>
                                      <a:lnTo>
                                        <a:pt x="667" y="61"/>
                                      </a:lnTo>
                                      <a:lnTo>
                                        <a:pt x="668" y="58"/>
                                      </a:lnTo>
                                      <a:lnTo>
                                        <a:pt x="668" y="62"/>
                                      </a:lnTo>
                                      <a:lnTo>
                                        <a:pt x="669" y="62"/>
                                      </a:lnTo>
                                      <a:lnTo>
                                        <a:pt x="670" y="58"/>
                                      </a:lnTo>
                                      <a:lnTo>
                                        <a:pt x="670" y="62"/>
                                      </a:lnTo>
                                      <a:lnTo>
                                        <a:pt x="671" y="58"/>
                                      </a:lnTo>
                                      <a:lnTo>
                                        <a:pt x="672" y="58"/>
                                      </a:lnTo>
                                      <a:lnTo>
                                        <a:pt x="673" y="54"/>
                                      </a:lnTo>
                                      <a:lnTo>
                                        <a:pt x="673" y="55"/>
                                      </a:lnTo>
                                      <a:lnTo>
                                        <a:pt x="674" y="53"/>
                                      </a:lnTo>
                                      <a:lnTo>
                                        <a:pt x="675" y="52"/>
                                      </a:lnTo>
                                      <a:lnTo>
                                        <a:pt x="675" y="58"/>
                                      </a:lnTo>
                                      <a:lnTo>
                                        <a:pt x="676" y="54"/>
                                      </a:lnTo>
                                      <a:lnTo>
                                        <a:pt x="677" y="57"/>
                                      </a:lnTo>
                                      <a:lnTo>
                                        <a:pt x="677" y="58"/>
                                      </a:lnTo>
                                      <a:lnTo>
                                        <a:pt x="678" y="58"/>
                                      </a:lnTo>
                                      <a:lnTo>
                                        <a:pt x="679" y="60"/>
                                      </a:lnTo>
                                      <a:lnTo>
                                        <a:pt x="680" y="62"/>
                                      </a:lnTo>
                                      <a:lnTo>
                                        <a:pt x="680" y="67"/>
                                      </a:lnTo>
                                      <a:lnTo>
                                        <a:pt x="681" y="66"/>
                                      </a:lnTo>
                                      <a:lnTo>
                                        <a:pt x="682" y="74"/>
                                      </a:lnTo>
                                      <a:lnTo>
                                        <a:pt x="682" y="78"/>
                                      </a:lnTo>
                                      <a:lnTo>
                                        <a:pt x="683" y="76"/>
                                      </a:lnTo>
                                      <a:lnTo>
                                        <a:pt x="683" y="77"/>
                                      </a:lnTo>
                                      <a:lnTo>
                                        <a:pt x="683" y="82"/>
                                      </a:lnTo>
                                      <a:lnTo>
                                        <a:pt x="684" y="86"/>
                                      </a:lnTo>
                                      <a:lnTo>
                                        <a:pt x="685" y="87"/>
                                      </a:lnTo>
                                      <a:lnTo>
                                        <a:pt x="685" y="91"/>
                                      </a:lnTo>
                                      <a:lnTo>
                                        <a:pt x="686" y="94"/>
                                      </a:lnTo>
                                      <a:lnTo>
                                        <a:pt x="687" y="91"/>
                                      </a:lnTo>
                                      <a:lnTo>
                                        <a:pt x="688" y="88"/>
                                      </a:lnTo>
                                      <a:lnTo>
                                        <a:pt x="688" y="90"/>
                                      </a:lnTo>
                                      <a:lnTo>
                                        <a:pt x="689" y="87"/>
                                      </a:lnTo>
                                      <a:lnTo>
                                        <a:pt x="690" y="85"/>
                                      </a:lnTo>
                                      <a:lnTo>
                                        <a:pt x="690" y="89"/>
                                      </a:lnTo>
                                      <a:lnTo>
                                        <a:pt x="691" y="84"/>
                                      </a:lnTo>
                                      <a:lnTo>
                                        <a:pt x="692" y="74"/>
                                      </a:lnTo>
                                      <a:lnTo>
                                        <a:pt x="692" y="82"/>
                                      </a:lnTo>
                                      <a:lnTo>
                                        <a:pt x="693" y="78"/>
                                      </a:lnTo>
                                      <a:lnTo>
                                        <a:pt x="694" y="78"/>
                                      </a:lnTo>
                                      <a:lnTo>
                                        <a:pt x="695" y="70"/>
                                      </a:lnTo>
                                      <a:lnTo>
                                        <a:pt x="695" y="75"/>
                                      </a:lnTo>
                                      <a:lnTo>
                                        <a:pt x="696" y="74"/>
                                      </a:lnTo>
                                      <a:lnTo>
                                        <a:pt x="697" y="74"/>
                                      </a:lnTo>
                                      <a:lnTo>
                                        <a:pt x="697" y="76"/>
                                      </a:lnTo>
                                      <a:lnTo>
                                        <a:pt x="698" y="72"/>
                                      </a:lnTo>
                                      <a:lnTo>
                                        <a:pt x="699" y="70"/>
                                      </a:lnTo>
                                      <a:lnTo>
                                        <a:pt x="699" y="73"/>
                                      </a:lnTo>
                                      <a:lnTo>
                                        <a:pt x="700" y="72"/>
                                      </a:lnTo>
                                      <a:lnTo>
                                        <a:pt x="701" y="68"/>
                                      </a:lnTo>
                                      <a:lnTo>
                                        <a:pt x="701" y="76"/>
                                      </a:lnTo>
                                      <a:lnTo>
                                        <a:pt x="702" y="67"/>
                                      </a:lnTo>
                                      <a:lnTo>
                                        <a:pt x="703" y="71"/>
                                      </a:lnTo>
                                      <a:lnTo>
                                        <a:pt x="704" y="74"/>
                                      </a:lnTo>
                                      <a:lnTo>
                                        <a:pt x="705" y="77"/>
                                      </a:lnTo>
                                      <a:lnTo>
                                        <a:pt x="706" y="75"/>
                                      </a:lnTo>
                                      <a:lnTo>
                                        <a:pt x="706" y="77"/>
                                      </a:lnTo>
                                      <a:lnTo>
                                        <a:pt x="707" y="73"/>
                                      </a:lnTo>
                                      <a:lnTo>
                                        <a:pt x="707" y="74"/>
                                      </a:lnTo>
                                      <a:lnTo>
                                        <a:pt x="707" y="79"/>
                                      </a:lnTo>
                                      <a:lnTo>
                                        <a:pt x="708" y="73"/>
                                      </a:lnTo>
                                      <a:lnTo>
                                        <a:pt x="709" y="74"/>
                                      </a:lnTo>
                                      <a:lnTo>
                                        <a:pt x="710" y="68"/>
                                      </a:lnTo>
                                      <a:lnTo>
                                        <a:pt x="711" y="73"/>
                                      </a:lnTo>
                                      <a:lnTo>
                                        <a:pt x="712" y="72"/>
                                      </a:lnTo>
                                      <a:lnTo>
                                        <a:pt x="712" y="74"/>
                                      </a:lnTo>
                                      <a:lnTo>
                                        <a:pt x="713" y="68"/>
                                      </a:lnTo>
                                      <a:lnTo>
                                        <a:pt x="714" y="69"/>
                                      </a:lnTo>
                                      <a:lnTo>
                                        <a:pt x="714" y="74"/>
                                      </a:lnTo>
                                      <a:lnTo>
                                        <a:pt x="715" y="73"/>
                                      </a:lnTo>
                                      <a:lnTo>
                                        <a:pt x="716" y="73"/>
                                      </a:lnTo>
                                      <a:lnTo>
                                        <a:pt x="716" y="74"/>
                                      </a:lnTo>
                                      <a:lnTo>
                                        <a:pt x="717" y="79"/>
                                      </a:lnTo>
                                      <a:lnTo>
                                        <a:pt x="718" y="79"/>
                                      </a:lnTo>
                                      <a:lnTo>
                                        <a:pt x="719" y="79"/>
                                      </a:lnTo>
                                      <a:lnTo>
                                        <a:pt x="719" y="82"/>
                                      </a:lnTo>
                                      <a:lnTo>
                                        <a:pt x="720" y="83"/>
                                      </a:lnTo>
                                      <a:lnTo>
                                        <a:pt x="721" y="83"/>
                                      </a:lnTo>
                                      <a:lnTo>
                                        <a:pt x="721" y="86"/>
                                      </a:lnTo>
                                      <a:lnTo>
                                        <a:pt x="722" y="84"/>
                                      </a:lnTo>
                                      <a:lnTo>
                                        <a:pt x="723" y="83"/>
                                      </a:lnTo>
                                      <a:lnTo>
                                        <a:pt x="723" y="87"/>
                                      </a:lnTo>
                                      <a:lnTo>
                                        <a:pt x="724" y="88"/>
                                      </a:lnTo>
                                      <a:lnTo>
                                        <a:pt x="725" y="82"/>
                                      </a:lnTo>
                                      <a:lnTo>
                                        <a:pt x="725" y="83"/>
                                      </a:lnTo>
                                      <a:lnTo>
                                        <a:pt x="726" y="82"/>
                                      </a:lnTo>
                                      <a:lnTo>
                                        <a:pt x="727" y="82"/>
                                      </a:lnTo>
                                      <a:lnTo>
                                        <a:pt x="728" y="83"/>
                                      </a:lnTo>
                                      <a:lnTo>
                                        <a:pt x="729" y="85"/>
                                      </a:lnTo>
                                      <a:lnTo>
                                        <a:pt x="730" y="86"/>
                                      </a:lnTo>
                                      <a:lnTo>
                                        <a:pt x="730" y="89"/>
                                      </a:lnTo>
                                      <a:lnTo>
                                        <a:pt x="731" y="92"/>
                                      </a:lnTo>
                                      <a:lnTo>
                                        <a:pt x="731" y="89"/>
                                      </a:lnTo>
                                      <a:lnTo>
                                        <a:pt x="731" y="90"/>
                                      </a:lnTo>
                                      <a:lnTo>
                                        <a:pt x="732" y="91"/>
                                      </a:lnTo>
                                      <a:lnTo>
                                        <a:pt x="733" y="84"/>
                                      </a:lnTo>
                                      <a:lnTo>
                                        <a:pt x="734" y="81"/>
                                      </a:lnTo>
                                      <a:lnTo>
                                        <a:pt x="734" y="83"/>
                                      </a:lnTo>
                                      <a:lnTo>
                                        <a:pt x="735" y="77"/>
                                      </a:lnTo>
                                      <a:lnTo>
                                        <a:pt x="736" y="80"/>
                                      </a:lnTo>
                                      <a:lnTo>
                                        <a:pt x="737" y="76"/>
                                      </a:lnTo>
                                      <a:lnTo>
                                        <a:pt x="738" y="72"/>
                                      </a:lnTo>
                                      <a:lnTo>
                                        <a:pt x="738" y="77"/>
                                      </a:lnTo>
                                      <a:lnTo>
                                        <a:pt x="739" y="73"/>
                                      </a:lnTo>
                                      <a:lnTo>
                                        <a:pt x="740" y="65"/>
                                      </a:lnTo>
                                      <a:lnTo>
                                        <a:pt x="740" y="68"/>
                                      </a:lnTo>
                                      <a:lnTo>
                                        <a:pt x="741" y="69"/>
                                      </a:lnTo>
                                      <a:lnTo>
                                        <a:pt x="742" y="62"/>
                                      </a:lnTo>
                                      <a:lnTo>
                                        <a:pt x="743" y="58"/>
                                      </a:lnTo>
                                      <a:lnTo>
                                        <a:pt x="743" y="60"/>
                                      </a:lnTo>
                                      <a:lnTo>
                                        <a:pt x="744" y="55"/>
                                      </a:lnTo>
                                      <a:lnTo>
                                        <a:pt x="745" y="58"/>
                                      </a:lnTo>
                                      <a:lnTo>
                                        <a:pt x="745" y="58"/>
                                      </a:lnTo>
                                      <a:lnTo>
                                        <a:pt x="746" y="58"/>
                                      </a:lnTo>
                                      <a:lnTo>
                                        <a:pt x="747" y="59"/>
                                      </a:lnTo>
                                      <a:lnTo>
                                        <a:pt x="748" y="58"/>
                                      </a:lnTo>
                                      <a:lnTo>
                                        <a:pt x="749" y="58"/>
                                      </a:lnTo>
                                      <a:lnTo>
                                        <a:pt x="750" y="53"/>
                                      </a:lnTo>
                                      <a:lnTo>
                                        <a:pt x="750" y="55"/>
                                      </a:lnTo>
                                      <a:lnTo>
                                        <a:pt x="751" y="53"/>
                                      </a:lnTo>
                                      <a:lnTo>
                                        <a:pt x="752" y="50"/>
                                      </a:lnTo>
                                      <a:lnTo>
                                        <a:pt x="752" y="57"/>
                                      </a:lnTo>
                                      <a:lnTo>
                                        <a:pt x="753" y="49"/>
                                      </a:lnTo>
                                      <a:lnTo>
                                        <a:pt x="754" y="47"/>
                                      </a:lnTo>
                                      <a:lnTo>
                                        <a:pt x="754" y="50"/>
                                      </a:lnTo>
                                      <a:lnTo>
                                        <a:pt x="755" y="47"/>
                                      </a:lnTo>
                                      <a:lnTo>
                                        <a:pt x="755" y="48"/>
                                      </a:lnTo>
                                      <a:lnTo>
                                        <a:pt x="755" y="53"/>
                                      </a:lnTo>
                                      <a:lnTo>
                                        <a:pt x="756" y="55"/>
                                      </a:lnTo>
                                      <a:lnTo>
                                        <a:pt x="757" y="51"/>
                                      </a:lnTo>
                                      <a:lnTo>
                                        <a:pt x="758" y="55"/>
                                      </a:lnTo>
                                      <a:lnTo>
                                        <a:pt x="758" y="56"/>
                                      </a:lnTo>
                                      <a:lnTo>
                                        <a:pt x="759" y="54"/>
                                      </a:lnTo>
                                      <a:lnTo>
                                        <a:pt x="760" y="58"/>
                                      </a:lnTo>
                                      <a:lnTo>
                                        <a:pt x="760" y="61"/>
                                      </a:lnTo>
                                      <a:lnTo>
                                        <a:pt x="761" y="61"/>
                                      </a:lnTo>
                                      <a:lnTo>
                                        <a:pt x="762" y="56"/>
                                      </a:lnTo>
                                      <a:lnTo>
                                        <a:pt x="762" y="61"/>
                                      </a:lnTo>
                                      <a:lnTo>
                                        <a:pt x="763" y="61"/>
                                      </a:lnTo>
                                      <a:lnTo>
                                        <a:pt x="764" y="58"/>
                                      </a:lnTo>
                                      <a:lnTo>
                                        <a:pt x="765" y="60"/>
                                      </a:lnTo>
                                      <a:lnTo>
                                        <a:pt x="765" y="68"/>
                                      </a:lnTo>
                                      <a:lnTo>
                                        <a:pt x="766" y="68"/>
                                      </a:lnTo>
                                      <a:lnTo>
                                        <a:pt x="767" y="70"/>
                                      </a:lnTo>
                                      <a:lnTo>
                                        <a:pt x="767" y="71"/>
                                      </a:lnTo>
                                      <a:lnTo>
                                        <a:pt x="768" y="70"/>
                                      </a:lnTo>
                                      <a:lnTo>
                                        <a:pt x="769" y="66"/>
                                      </a:lnTo>
                                      <a:lnTo>
                                        <a:pt x="769" y="69"/>
                                      </a:lnTo>
                                      <a:lnTo>
                                        <a:pt x="770" y="72"/>
                                      </a:lnTo>
                                      <a:lnTo>
                                        <a:pt x="771" y="69"/>
                                      </a:lnTo>
                                      <a:lnTo>
                                        <a:pt x="771" y="74"/>
                                      </a:lnTo>
                                      <a:lnTo>
                                        <a:pt x="772" y="73"/>
                                      </a:lnTo>
                                      <a:lnTo>
                                        <a:pt x="773" y="73"/>
                                      </a:lnTo>
                                      <a:lnTo>
                                        <a:pt x="774" y="72"/>
                                      </a:lnTo>
                                      <a:lnTo>
                                        <a:pt x="774" y="73"/>
                                      </a:lnTo>
                                      <a:lnTo>
                                        <a:pt x="775" y="71"/>
                                      </a:lnTo>
                                      <a:lnTo>
                                        <a:pt x="776" y="71"/>
                                      </a:lnTo>
                                      <a:lnTo>
                                        <a:pt x="776" y="73"/>
                                      </a:lnTo>
                                      <a:lnTo>
                                        <a:pt x="777" y="66"/>
                                      </a:lnTo>
                                      <a:lnTo>
                                        <a:pt x="778" y="63"/>
                                      </a:lnTo>
                                      <a:lnTo>
                                        <a:pt x="778" y="70"/>
                                      </a:lnTo>
                                      <a:lnTo>
                                        <a:pt x="779" y="66"/>
                                      </a:lnTo>
                                      <a:lnTo>
                                        <a:pt x="779" y="63"/>
                                      </a:lnTo>
                                      <a:lnTo>
                                        <a:pt x="780" y="63"/>
                                      </a:lnTo>
                                      <a:lnTo>
                                        <a:pt x="780" y="64"/>
                                      </a:lnTo>
                                      <a:lnTo>
                                        <a:pt x="781" y="63"/>
                                      </a:lnTo>
                                      <a:lnTo>
                                        <a:pt x="782" y="66"/>
                                      </a:lnTo>
                                      <a:lnTo>
                                        <a:pt x="782" y="68"/>
                                      </a:lnTo>
                                      <a:lnTo>
                                        <a:pt x="783" y="64"/>
                                      </a:lnTo>
                                      <a:lnTo>
                                        <a:pt x="784" y="70"/>
                                      </a:lnTo>
                                      <a:lnTo>
                                        <a:pt x="784" y="71"/>
                                      </a:lnTo>
                                      <a:lnTo>
                                        <a:pt x="785" y="73"/>
                                      </a:lnTo>
                                      <a:lnTo>
                                        <a:pt x="786" y="72"/>
                                      </a:lnTo>
                                      <a:lnTo>
                                        <a:pt x="786" y="75"/>
                                      </a:lnTo>
                                      <a:lnTo>
                                        <a:pt x="787" y="74"/>
                                      </a:lnTo>
                                      <a:lnTo>
                                        <a:pt x="788" y="77"/>
                                      </a:lnTo>
                                      <a:lnTo>
                                        <a:pt x="789" y="74"/>
                                      </a:lnTo>
                                      <a:lnTo>
                                        <a:pt x="789" y="77"/>
                                      </a:lnTo>
                                      <a:lnTo>
                                        <a:pt x="790" y="73"/>
                                      </a:lnTo>
                                      <a:lnTo>
                                        <a:pt x="791" y="70"/>
                                      </a:lnTo>
                                      <a:lnTo>
                                        <a:pt x="791" y="74"/>
                                      </a:lnTo>
                                      <a:lnTo>
                                        <a:pt x="792" y="69"/>
                                      </a:lnTo>
                                      <a:lnTo>
                                        <a:pt x="793" y="68"/>
                                      </a:lnTo>
                                      <a:lnTo>
                                        <a:pt x="793" y="72"/>
                                      </a:lnTo>
                                      <a:lnTo>
                                        <a:pt x="794" y="71"/>
                                      </a:lnTo>
                                      <a:lnTo>
                                        <a:pt x="795" y="71"/>
                                      </a:lnTo>
                                      <a:lnTo>
                                        <a:pt x="795" y="73"/>
                                      </a:lnTo>
                                      <a:lnTo>
                                        <a:pt x="796" y="68"/>
                                      </a:lnTo>
                                      <a:lnTo>
                                        <a:pt x="797" y="64"/>
                                      </a:lnTo>
                                      <a:lnTo>
                                        <a:pt x="798" y="64"/>
                                      </a:lnTo>
                                      <a:lnTo>
                                        <a:pt x="798" y="67"/>
                                      </a:lnTo>
                                      <a:lnTo>
                                        <a:pt x="799" y="62"/>
                                      </a:lnTo>
                                      <a:lnTo>
                                        <a:pt x="800" y="55"/>
                                      </a:lnTo>
                                      <a:lnTo>
                                        <a:pt x="800" y="65"/>
                                      </a:lnTo>
                                      <a:lnTo>
                                        <a:pt x="801" y="51"/>
                                      </a:lnTo>
                                      <a:lnTo>
                                        <a:pt x="802" y="51"/>
                                      </a:lnTo>
                                      <a:lnTo>
                                        <a:pt x="803" y="50"/>
                                      </a:lnTo>
                                      <a:lnTo>
                                        <a:pt x="803" y="50"/>
                                      </a:lnTo>
                                      <a:lnTo>
                                        <a:pt x="804" y="45"/>
                                      </a:lnTo>
                                      <a:lnTo>
                                        <a:pt x="804" y="46"/>
                                      </a:lnTo>
                                      <a:lnTo>
                                        <a:pt x="805" y="42"/>
                                      </a:lnTo>
                                      <a:lnTo>
                                        <a:pt x="806" y="42"/>
                                      </a:lnTo>
                                      <a:lnTo>
                                        <a:pt x="806" y="44"/>
                                      </a:lnTo>
                                      <a:lnTo>
                                        <a:pt x="807" y="44"/>
                                      </a:lnTo>
                                      <a:lnTo>
                                        <a:pt x="808" y="47"/>
                                      </a:lnTo>
                                      <a:lnTo>
                                        <a:pt x="808" y="50"/>
                                      </a:lnTo>
                                      <a:lnTo>
                                        <a:pt x="809" y="52"/>
                                      </a:lnTo>
                                      <a:lnTo>
                                        <a:pt x="810" y="58"/>
                                      </a:lnTo>
                                      <a:lnTo>
                                        <a:pt x="810" y="59"/>
                                      </a:lnTo>
                                      <a:lnTo>
                                        <a:pt x="811" y="62"/>
                                      </a:lnTo>
                                      <a:lnTo>
                                        <a:pt x="812" y="66"/>
                                      </a:lnTo>
                                      <a:lnTo>
                                        <a:pt x="813" y="77"/>
                                      </a:lnTo>
                                      <a:lnTo>
                                        <a:pt x="813" y="81"/>
                                      </a:lnTo>
                                      <a:lnTo>
                                        <a:pt x="814" y="86"/>
                                      </a:lnTo>
                                      <a:lnTo>
                                        <a:pt x="815" y="86"/>
                                      </a:lnTo>
                                      <a:lnTo>
                                        <a:pt x="815" y="93"/>
                                      </a:lnTo>
                                      <a:lnTo>
                                        <a:pt x="816" y="97"/>
                                      </a:lnTo>
                                      <a:lnTo>
                                        <a:pt x="817" y="101"/>
                                      </a:lnTo>
                                      <a:lnTo>
                                        <a:pt x="817" y="102"/>
                                      </a:lnTo>
                                      <a:lnTo>
                                        <a:pt x="818" y="100"/>
                                      </a:lnTo>
                                      <a:lnTo>
                                        <a:pt x="819" y="96"/>
                                      </a:lnTo>
                                      <a:lnTo>
                                        <a:pt x="820" y="93"/>
                                      </a:lnTo>
                                      <a:lnTo>
                                        <a:pt x="820" y="100"/>
                                      </a:lnTo>
                                      <a:lnTo>
                                        <a:pt x="821" y="96"/>
                                      </a:lnTo>
                                      <a:lnTo>
                                        <a:pt x="822" y="100"/>
                                      </a:lnTo>
                                      <a:lnTo>
                                        <a:pt x="822" y="102"/>
                                      </a:lnTo>
                                      <a:lnTo>
                                        <a:pt x="823" y="99"/>
                                      </a:lnTo>
                                      <a:lnTo>
                                        <a:pt x="824" y="95"/>
                                      </a:lnTo>
                                      <a:lnTo>
                                        <a:pt x="824" y="102"/>
                                      </a:lnTo>
                                      <a:lnTo>
                                        <a:pt x="825" y="93"/>
                                      </a:lnTo>
                                      <a:lnTo>
                                        <a:pt x="826" y="95"/>
                                      </a:lnTo>
                                      <a:lnTo>
                                        <a:pt x="827" y="91"/>
                                      </a:lnTo>
                                      <a:lnTo>
                                        <a:pt x="827" y="91"/>
                                      </a:lnTo>
                                      <a:lnTo>
                                        <a:pt x="828" y="90"/>
                                      </a:lnTo>
                                      <a:lnTo>
                                        <a:pt x="828" y="92"/>
                                      </a:lnTo>
                                      <a:lnTo>
                                        <a:pt x="829" y="87"/>
                                      </a:lnTo>
                                      <a:lnTo>
                                        <a:pt x="830" y="87"/>
                                      </a:lnTo>
                                      <a:lnTo>
                                        <a:pt x="830" y="89"/>
                                      </a:lnTo>
                                      <a:lnTo>
                                        <a:pt x="831" y="78"/>
                                      </a:lnTo>
                                      <a:lnTo>
                                        <a:pt x="832" y="70"/>
                                      </a:lnTo>
                                      <a:lnTo>
                                        <a:pt x="832" y="77"/>
                                      </a:lnTo>
                                      <a:lnTo>
                                        <a:pt x="833" y="67"/>
                                      </a:lnTo>
                                      <a:lnTo>
                                        <a:pt x="834" y="62"/>
                                      </a:lnTo>
                                      <a:lnTo>
                                        <a:pt x="835" y="57"/>
                                      </a:lnTo>
                                      <a:lnTo>
                                        <a:pt x="835" y="60"/>
                                      </a:lnTo>
                                      <a:lnTo>
                                        <a:pt x="836" y="56"/>
                                      </a:lnTo>
                                      <a:lnTo>
                                        <a:pt x="837" y="55"/>
                                      </a:lnTo>
                                      <a:lnTo>
                                        <a:pt x="837" y="58"/>
                                      </a:lnTo>
                                      <a:lnTo>
                                        <a:pt x="838" y="53"/>
                                      </a:lnTo>
                                      <a:lnTo>
                                        <a:pt x="839" y="50"/>
                                      </a:lnTo>
                                      <a:lnTo>
                                        <a:pt x="839" y="53"/>
                                      </a:lnTo>
                                      <a:lnTo>
                                        <a:pt x="840" y="51"/>
                                      </a:lnTo>
                                      <a:lnTo>
                                        <a:pt x="841" y="48"/>
                                      </a:lnTo>
                                      <a:lnTo>
                                        <a:pt x="841" y="50"/>
                                      </a:lnTo>
                                      <a:lnTo>
                                        <a:pt x="842" y="47"/>
                                      </a:lnTo>
                                      <a:lnTo>
                                        <a:pt x="843" y="49"/>
                                      </a:lnTo>
                                      <a:lnTo>
                                        <a:pt x="844" y="44"/>
                                      </a:lnTo>
                                      <a:lnTo>
                                        <a:pt x="844" y="51"/>
                                      </a:lnTo>
                                      <a:lnTo>
                                        <a:pt x="845" y="53"/>
                                      </a:lnTo>
                                      <a:lnTo>
                                        <a:pt x="846" y="52"/>
                                      </a:lnTo>
                                      <a:lnTo>
                                        <a:pt x="846" y="54"/>
                                      </a:lnTo>
                                      <a:lnTo>
                                        <a:pt x="847" y="55"/>
                                      </a:lnTo>
                                      <a:lnTo>
                                        <a:pt x="848" y="50"/>
                                      </a:lnTo>
                                      <a:lnTo>
                                        <a:pt x="848" y="55"/>
                                      </a:lnTo>
                                      <a:lnTo>
                                        <a:pt x="849" y="53"/>
                                      </a:lnTo>
                                      <a:lnTo>
                                        <a:pt x="850" y="49"/>
                                      </a:lnTo>
                                      <a:lnTo>
                                        <a:pt x="851" y="46"/>
                                      </a:lnTo>
                                      <a:lnTo>
                                        <a:pt x="851" y="47"/>
                                      </a:lnTo>
                                      <a:lnTo>
                                        <a:pt x="851" y="47"/>
                                      </a:lnTo>
                                      <a:lnTo>
                                        <a:pt x="852" y="46"/>
                                      </a:lnTo>
                                      <a:lnTo>
                                        <a:pt x="853" y="40"/>
                                      </a:lnTo>
                                      <a:lnTo>
                                        <a:pt x="854" y="46"/>
                                      </a:lnTo>
                                      <a:lnTo>
                                        <a:pt x="854" y="48"/>
                                      </a:lnTo>
                                      <a:lnTo>
                                        <a:pt x="855" y="52"/>
                                      </a:lnTo>
                                      <a:lnTo>
                                        <a:pt x="856" y="53"/>
                                      </a:lnTo>
                                      <a:lnTo>
                                        <a:pt x="856" y="59"/>
                                      </a:lnTo>
                                      <a:lnTo>
                                        <a:pt x="857" y="60"/>
                                      </a:lnTo>
                                      <a:lnTo>
                                        <a:pt x="858" y="60"/>
                                      </a:lnTo>
                                      <a:lnTo>
                                        <a:pt x="859" y="55"/>
                                      </a:lnTo>
                                      <a:lnTo>
                                        <a:pt x="859" y="56"/>
                                      </a:lnTo>
                                      <a:lnTo>
                                        <a:pt x="860" y="46"/>
                                      </a:lnTo>
                                      <a:lnTo>
                                        <a:pt x="861" y="48"/>
                                      </a:lnTo>
                                      <a:lnTo>
                                        <a:pt x="861" y="50"/>
                                      </a:lnTo>
                                      <a:lnTo>
                                        <a:pt x="862" y="50"/>
                                      </a:lnTo>
                                      <a:lnTo>
                                        <a:pt x="863" y="52"/>
                                      </a:lnTo>
                                      <a:lnTo>
                                        <a:pt x="863" y="53"/>
                                      </a:lnTo>
                                      <a:lnTo>
                                        <a:pt x="864" y="52"/>
                                      </a:lnTo>
                                      <a:lnTo>
                                        <a:pt x="865" y="54"/>
                                      </a:lnTo>
                                      <a:lnTo>
                                        <a:pt x="866" y="54"/>
                                      </a:lnTo>
                                      <a:lnTo>
                                        <a:pt x="866" y="58"/>
                                      </a:lnTo>
                                      <a:lnTo>
                                        <a:pt x="867" y="55"/>
                                      </a:lnTo>
                                      <a:lnTo>
                                        <a:pt x="868" y="55"/>
                                      </a:lnTo>
                                      <a:lnTo>
                                        <a:pt x="868" y="56"/>
                                      </a:lnTo>
                                      <a:lnTo>
                                        <a:pt x="869" y="54"/>
                                      </a:lnTo>
                                      <a:lnTo>
                                        <a:pt x="870" y="54"/>
                                      </a:lnTo>
                                      <a:lnTo>
                                        <a:pt x="871" y="49"/>
                                      </a:lnTo>
                                      <a:lnTo>
                                        <a:pt x="872" y="44"/>
                                      </a:lnTo>
                                      <a:lnTo>
                                        <a:pt x="872" y="50"/>
                                      </a:lnTo>
                                      <a:lnTo>
                                        <a:pt x="873" y="42"/>
                                      </a:lnTo>
                                      <a:lnTo>
                                        <a:pt x="874" y="43"/>
                                      </a:lnTo>
                                      <a:lnTo>
                                        <a:pt x="875" y="39"/>
                                      </a:lnTo>
                                      <a:lnTo>
                                        <a:pt x="875" y="40"/>
                                      </a:lnTo>
                                      <a:lnTo>
                                        <a:pt x="875" y="36"/>
                                      </a:lnTo>
                                      <a:lnTo>
                                        <a:pt x="876" y="33"/>
                                      </a:lnTo>
                                      <a:lnTo>
                                        <a:pt x="876" y="35"/>
                                      </a:lnTo>
                                      <a:lnTo>
                                        <a:pt x="877" y="34"/>
                                      </a:lnTo>
                                      <a:lnTo>
                                        <a:pt x="878" y="34"/>
                                      </a:lnTo>
                                      <a:lnTo>
                                        <a:pt x="878" y="34"/>
                                      </a:lnTo>
                                      <a:lnTo>
                                        <a:pt x="879" y="37"/>
                                      </a:lnTo>
                                      <a:lnTo>
                                        <a:pt x="880" y="34"/>
                                      </a:lnTo>
                                      <a:lnTo>
                                        <a:pt x="880" y="39"/>
                                      </a:lnTo>
                                      <a:lnTo>
                                        <a:pt x="881" y="38"/>
                                      </a:lnTo>
                                      <a:lnTo>
                                        <a:pt x="882" y="35"/>
                                      </a:lnTo>
                                      <a:lnTo>
                                        <a:pt x="883" y="37"/>
                                      </a:lnTo>
                                      <a:lnTo>
                                        <a:pt x="883" y="39"/>
                                      </a:lnTo>
                                      <a:lnTo>
                                        <a:pt x="884" y="39"/>
                                      </a:lnTo>
                                      <a:lnTo>
                                        <a:pt x="885" y="42"/>
                                      </a:lnTo>
                                      <a:lnTo>
                                        <a:pt x="885" y="45"/>
                                      </a:lnTo>
                                      <a:lnTo>
                                        <a:pt x="886" y="41"/>
                                      </a:lnTo>
                                      <a:lnTo>
                                        <a:pt x="887" y="41"/>
                                      </a:lnTo>
                                      <a:lnTo>
                                        <a:pt x="887" y="47"/>
                                      </a:lnTo>
                                      <a:lnTo>
                                        <a:pt x="888" y="43"/>
                                      </a:lnTo>
                                      <a:lnTo>
                                        <a:pt x="889" y="46"/>
                                      </a:lnTo>
                                      <a:lnTo>
                                        <a:pt x="890" y="49"/>
                                      </a:lnTo>
                                      <a:lnTo>
                                        <a:pt x="890" y="51"/>
                                      </a:lnTo>
                                      <a:lnTo>
                                        <a:pt x="891" y="52"/>
                                      </a:lnTo>
                                      <a:lnTo>
                                        <a:pt x="892" y="51"/>
                                      </a:lnTo>
                                      <a:lnTo>
                                        <a:pt x="892" y="58"/>
                                      </a:lnTo>
                                      <a:lnTo>
                                        <a:pt x="893" y="57"/>
                                      </a:lnTo>
                                      <a:lnTo>
                                        <a:pt x="894" y="55"/>
                                      </a:lnTo>
                                      <a:lnTo>
                                        <a:pt x="894" y="59"/>
                                      </a:lnTo>
                                      <a:lnTo>
                                        <a:pt x="895" y="58"/>
                                      </a:lnTo>
                                      <a:lnTo>
                                        <a:pt x="896" y="59"/>
                                      </a:lnTo>
                                      <a:lnTo>
                                        <a:pt x="897" y="56"/>
                                      </a:lnTo>
                                      <a:lnTo>
                                        <a:pt x="898" y="55"/>
                                      </a:lnTo>
                                      <a:lnTo>
                                        <a:pt x="899" y="54"/>
                                      </a:lnTo>
                                      <a:lnTo>
                                        <a:pt x="899" y="58"/>
                                      </a:lnTo>
                                      <a:lnTo>
                                        <a:pt x="899" y="58"/>
                                      </a:lnTo>
                                      <a:lnTo>
                                        <a:pt x="900" y="59"/>
                                      </a:lnTo>
                                      <a:lnTo>
                                        <a:pt x="900" y="65"/>
                                      </a:lnTo>
                                      <a:lnTo>
                                        <a:pt x="901" y="63"/>
                                      </a:lnTo>
                                      <a:lnTo>
                                        <a:pt x="902" y="62"/>
                                      </a:lnTo>
                                      <a:lnTo>
                                        <a:pt x="902" y="69"/>
                                      </a:lnTo>
                                      <a:lnTo>
                                        <a:pt x="903" y="65"/>
                                      </a:lnTo>
                                      <a:lnTo>
                                        <a:pt x="904" y="67"/>
                                      </a:lnTo>
                                      <a:lnTo>
                                        <a:pt x="905" y="63"/>
                                      </a:lnTo>
                                      <a:lnTo>
                                        <a:pt x="905" y="64"/>
                                      </a:lnTo>
                                      <a:lnTo>
                                        <a:pt x="906" y="61"/>
                                      </a:lnTo>
                                      <a:lnTo>
                                        <a:pt x="907" y="63"/>
                                      </a:lnTo>
                                      <a:lnTo>
                                        <a:pt x="908" y="57"/>
                                      </a:lnTo>
                                      <a:lnTo>
                                        <a:pt x="909" y="63"/>
                                      </a:lnTo>
                                      <a:lnTo>
                                        <a:pt x="909" y="67"/>
                                      </a:lnTo>
                                      <a:lnTo>
                                        <a:pt x="910" y="68"/>
                                      </a:lnTo>
                                      <a:lnTo>
                                        <a:pt x="911" y="67"/>
                                      </a:lnTo>
                                      <a:lnTo>
                                        <a:pt x="911" y="71"/>
                                      </a:lnTo>
                                      <a:lnTo>
                                        <a:pt x="912" y="66"/>
                                      </a:lnTo>
                                      <a:lnTo>
                                        <a:pt x="913" y="71"/>
                                      </a:lnTo>
                                      <a:lnTo>
                                        <a:pt x="914" y="67"/>
                                      </a:lnTo>
                                      <a:lnTo>
                                        <a:pt x="914" y="72"/>
                                      </a:lnTo>
                                      <a:lnTo>
                                        <a:pt x="915" y="66"/>
                                      </a:lnTo>
                                      <a:lnTo>
                                        <a:pt x="916" y="68"/>
                                      </a:lnTo>
                                      <a:lnTo>
                                        <a:pt x="916" y="70"/>
                                      </a:lnTo>
                                      <a:lnTo>
                                        <a:pt x="917" y="68"/>
                                      </a:lnTo>
                                      <a:lnTo>
                                        <a:pt x="918" y="73"/>
                                      </a:lnTo>
                                      <a:lnTo>
                                        <a:pt x="918" y="74"/>
                                      </a:lnTo>
                                      <a:lnTo>
                                        <a:pt x="919" y="71"/>
                                      </a:lnTo>
                                      <a:lnTo>
                                        <a:pt x="920" y="67"/>
                                      </a:lnTo>
                                      <a:lnTo>
                                        <a:pt x="921" y="60"/>
                                      </a:lnTo>
                                      <a:lnTo>
                                        <a:pt x="921" y="62"/>
                                      </a:lnTo>
                                      <a:lnTo>
                                        <a:pt x="922" y="60"/>
                                      </a:lnTo>
                                      <a:lnTo>
                                        <a:pt x="923" y="52"/>
                                      </a:lnTo>
                                      <a:lnTo>
                                        <a:pt x="923" y="53"/>
                                      </a:lnTo>
                                      <a:lnTo>
                                        <a:pt x="923" y="46"/>
                                      </a:lnTo>
                                      <a:lnTo>
                                        <a:pt x="924" y="43"/>
                                      </a:lnTo>
                                      <a:lnTo>
                                        <a:pt x="924" y="49"/>
                                      </a:lnTo>
                                      <a:lnTo>
                                        <a:pt x="925" y="46"/>
                                      </a:lnTo>
                                      <a:lnTo>
                                        <a:pt x="926" y="46"/>
                                      </a:lnTo>
                                      <a:lnTo>
                                        <a:pt x="926" y="49"/>
                                      </a:lnTo>
                                      <a:lnTo>
                                        <a:pt x="927" y="43"/>
                                      </a:lnTo>
                                      <a:lnTo>
                                        <a:pt x="928" y="50"/>
                                      </a:lnTo>
                                      <a:lnTo>
                                        <a:pt x="929" y="44"/>
                                      </a:lnTo>
                                      <a:lnTo>
                                        <a:pt x="929" y="49"/>
                                      </a:lnTo>
                                      <a:lnTo>
                                        <a:pt x="930" y="44"/>
                                      </a:lnTo>
                                      <a:lnTo>
                                        <a:pt x="931" y="37"/>
                                      </a:lnTo>
                                      <a:lnTo>
                                        <a:pt x="931" y="42"/>
                                      </a:lnTo>
                                      <a:lnTo>
                                        <a:pt x="932" y="38"/>
                                      </a:lnTo>
                                      <a:lnTo>
                                        <a:pt x="933" y="25"/>
                                      </a:lnTo>
                                      <a:lnTo>
                                        <a:pt x="933" y="34"/>
                                      </a:lnTo>
                                      <a:lnTo>
                                        <a:pt x="934" y="22"/>
                                      </a:lnTo>
                                      <a:lnTo>
                                        <a:pt x="935" y="25"/>
                                      </a:lnTo>
                                      <a:lnTo>
                                        <a:pt x="936" y="21"/>
                                      </a:lnTo>
                                      <a:lnTo>
                                        <a:pt x="936" y="22"/>
                                      </a:lnTo>
                                      <a:lnTo>
                                        <a:pt x="937" y="22"/>
                                      </a:lnTo>
                                      <a:lnTo>
                                        <a:pt x="938" y="19"/>
                                      </a:lnTo>
                                      <a:lnTo>
                                        <a:pt x="938" y="22"/>
                                      </a:lnTo>
                                      <a:lnTo>
                                        <a:pt x="939" y="22"/>
                                      </a:lnTo>
                                      <a:lnTo>
                                        <a:pt x="940" y="18"/>
                                      </a:lnTo>
                                      <a:lnTo>
                                        <a:pt x="940" y="19"/>
                                      </a:lnTo>
                                      <a:lnTo>
                                        <a:pt x="941" y="16"/>
                                      </a:lnTo>
                                      <a:lnTo>
                                        <a:pt x="942" y="25"/>
                                      </a:lnTo>
                                      <a:lnTo>
                                        <a:pt x="943" y="24"/>
                                      </a:lnTo>
                                      <a:lnTo>
                                        <a:pt x="944" y="30"/>
                                      </a:lnTo>
                                      <a:lnTo>
                                        <a:pt x="945" y="30"/>
                                      </a:lnTo>
                                      <a:lnTo>
                                        <a:pt x="945" y="35"/>
                                      </a:lnTo>
                                      <a:lnTo>
                                        <a:pt x="946" y="39"/>
                                      </a:lnTo>
                                      <a:lnTo>
                                        <a:pt x="947" y="38"/>
                                      </a:lnTo>
                                      <a:lnTo>
                                        <a:pt x="947" y="40"/>
                                      </a:lnTo>
                                      <a:lnTo>
                                        <a:pt x="947" y="35"/>
                                      </a:lnTo>
                                      <a:lnTo>
                                        <a:pt x="948" y="38"/>
                                      </a:lnTo>
                                      <a:lnTo>
                                        <a:pt x="948" y="39"/>
                                      </a:lnTo>
                                      <a:lnTo>
                                        <a:pt x="949" y="34"/>
                                      </a:lnTo>
                                      <a:lnTo>
                                        <a:pt x="950" y="40"/>
                                      </a:lnTo>
                                      <a:lnTo>
                                        <a:pt x="951" y="37"/>
                                      </a:lnTo>
                                      <a:lnTo>
                                        <a:pt x="951" y="41"/>
                                      </a:lnTo>
                                      <a:lnTo>
                                        <a:pt x="952" y="37"/>
                                      </a:lnTo>
                                      <a:lnTo>
                                        <a:pt x="953" y="37"/>
                                      </a:lnTo>
                                      <a:lnTo>
                                        <a:pt x="953" y="40"/>
                                      </a:lnTo>
                                      <a:lnTo>
                                        <a:pt x="954" y="40"/>
                                      </a:lnTo>
                                      <a:lnTo>
                                        <a:pt x="955" y="39"/>
                                      </a:lnTo>
                                      <a:lnTo>
                                        <a:pt x="955" y="44"/>
                                      </a:lnTo>
                                      <a:lnTo>
                                        <a:pt x="956" y="40"/>
                                      </a:lnTo>
                                      <a:lnTo>
                                        <a:pt x="957" y="38"/>
                                      </a:lnTo>
                                      <a:lnTo>
                                        <a:pt x="957" y="42"/>
                                      </a:lnTo>
                                      <a:lnTo>
                                        <a:pt x="958" y="36"/>
                                      </a:lnTo>
                                      <a:lnTo>
                                        <a:pt x="959" y="38"/>
                                      </a:lnTo>
                                      <a:lnTo>
                                        <a:pt x="960" y="36"/>
                                      </a:lnTo>
                                      <a:lnTo>
                                        <a:pt x="960" y="39"/>
                                      </a:lnTo>
                                      <a:lnTo>
                                        <a:pt x="961" y="37"/>
                                      </a:lnTo>
                                      <a:lnTo>
                                        <a:pt x="962" y="35"/>
                                      </a:lnTo>
                                      <a:lnTo>
                                        <a:pt x="962" y="38"/>
                                      </a:lnTo>
                                      <a:lnTo>
                                        <a:pt x="963" y="35"/>
                                      </a:lnTo>
                                      <a:lnTo>
                                        <a:pt x="964" y="33"/>
                                      </a:lnTo>
                                      <a:lnTo>
                                        <a:pt x="964" y="40"/>
                                      </a:lnTo>
                                      <a:lnTo>
                                        <a:pt x="965" y="34"/>
                                      </a:lnTo>
                                      <a:lnTo>
                                        <a:pt x="966" y="34"/>
                                      </a:lnTo>
                                      <a:lnTo>
                                        <a:pt x="966" y="39"/>
                                      </a:lnTo>
                                      <a:lnTo>
                                        <a:pt x="967" y="35"/>
                                      </a:lnTo>
                                      <a:lnTo>
                                        <a:pt x="968" y="34"/>
                                      </a:lnTo>
                                      <a:lnTo>
                                        <a:pt x="969" y="34"/>
                                      </a:lnTo>
                                      <a:lnTo>
                                        <a:pt x="969" y="36"/>
                                      </a:lnTo>
                                      <a:lnTo>
                                        <a:pt x="970" y="34"/>
                                      </a:lnTo>
                                      <a:lnTo>
                                        <a:pt x="971" y="35"/>
                                      </a:lnTo>
                                      <a:lnTo>
                                        <a:pt x="971" y="40"/>
                                      </a:lnTo>
                                      <a:lnTo>
                                        <a:pt x="971" y="34"/>
                                      </a:lnTo>
                                      <a:lnTo>
                                        <a:pt x="972" y="41"/>
                                      </a:lnTo>
                                      <a:lnTo>
                                        <a:pt x="972" y="44"/>
                                      </a:lnTo>
                                      <a:lnTo>
                                        <a:pt x="973" y="43"/>
                                      </a:lnTo>
                                      <a:lnTo>
                                        <a:pt x="974" y="41"/>
                                      </a:lnTo>
                                      <a:lnTo>
                                        <a:pt x="975" y="42"/>
                                      </a:lnTo>
                                      <a:lnTo>
                                        <a:pt x="975" y="45"/>
                                      </a:lnTo>
                                      <a:lnTo>
                                        <a:pt x="976" y="47"/>
                                      </a:lnTo>
                                      <a:lnTo>
                                        <a:pt x="977" y="52"/>
                                      </a:lnTo>
                                      <a:lnTo>
                                        <a:pt x="978" y="50"/>
                                      </a:lnTo>
                                      <a:lnTo>
                                        <a:pt x="979" y="53"/>
                                      </a:lnTo>
                                      <a:lnTo>
                                        <a:pt x="979" y="56"/>
                                      </a:lnTo>
                                      <a:lnTo>
                                        <a:pt x="980" y="54"/>
                                      </a:lnTo>
                                      <a:lnTo>
                                        <a:pt x="981" y="48"/>
                                      </a:lnTo>
                                      <a:lnTo>
                                        <a:pt x="981" y="50"/>
                                      </a:lnTo>
                                      <a:lnTo>
                                        <a:pt x="982" y="48"/>
                                      </a:lnTo>
                                      <a:lnTo>
                                        <a:pt x="983" y="51"/>
                                      </a:lnTo>
                                      <a:lnTo>
                                        <a:pt x="984" y="47"/>
                                      </a:lnTo>
                                      <a:lnTo>
                                        <a:pt x="984" y="48"/>
                                      </a:lnTo>
                                      <a:lnTo>
                                        <a:pt x="985" y="42"/>
                                      </a:lnTo>
                                      <a:lnTo>
                                        <a:pt x="986" y="45"/>
                                      </a:lnTo>
                                      <a:lnTo>
                                        <a:pt x="986" y="47"/>
                                      </a:lnTo>
                                      <a:lnTo>
                                        <a:pt x="987" y="52"/>
                                      </a:lnTo>
                                      <a:lnTo>
                                        <a:pt x="988" y="50"/>
                                      </a:lnTo>
                                      <a:lnTo>
                                        <a:pt x="988" y="51"/>
                                      </a:lnTo>
                                      <a:lnTo>
                                        <a:pt x="989" y="52"/>
                                      </a:lnTo>
                                      <a:lnTo>
                                        <a:pt x="990" y="51"/>
                                      </a:lnTo>
                                      <a:lnTo>
                                        <a:pt x="991" y="48"/>
                                      </a:lnTo>
                                      <a:lnTo>
                                        <a:pt x="992" y="52"/>
                                      </a:lnTo>
                                      <a:lnTo>
                                        <a:pt x="993" y="48"/>
                                      </a:lnTo>
                                      <a:lnTo>
                                        <a:pt x="993" y="54"/>
                                      </a:lnTo>
                                      <a:lnTo>
                                        <a:pt x="994" y="51"/>
                                      </a:lnTo>
                                      <a:lnTo>
                                        <a:pt x="995" y="51"/>
                                      </a:lnTo>
                                      <a:lnTo>
                                        <a:pt x="995" y="53"/>
                                      </a:lnTo>
                                      <a:lnTo>
                                        <a:pt x="995" y="48"/>
                                      </a:lnTo>
                                      <a:lnTo>
                                        <a:pt x="996" y="50"/>
                                      </a:lnTo>
                                      <a:lnTo>
                                        <a:pt x="996" y="53"/>
                                      </a:lnTo>
                                      <a:lnTo>
                                        <a:pt x="997" y="53"/>
                                      </a:lnTo>
                                      <a:lnTo>
                                        <a:pt x="998" y="55"/>
                                      </a:lnTo>
                                      <a:lnTo>
                                        <a:pt x="999" y="53"/>
                                      </a:lnTo>
                                      <a:lnTo>
                                        <a:pt x="999" y="58"/>
                                      </a:lnTo>
                                      <a:lnTo>
                                        <a:pt x="1000" y="58"/>
                                      </a:lnTo>
                                      <a:lnTo>
                                        <a:pt x="1001" y="62"/>
                                      </a:lnTo>
                                      <a:lnTo>
                                        <a:pt x="1001" y="64"/>
                                      </a:lnTo>
                                      <a:lnTo>
                                        <a:pt x="1002" y="68"/>
                                      </a:lnTo>
                                      <a:lnTo>
                                        <a:pt x="1003" y="64"/>
                                      </a:lnTo>
                                      <a:lnTo>
                                        <a:pt x="1003" y="72"/>
                                      </a:lnTo>
                                      <a:lnTo>
                                        <a:pt x="1004" y="73"/>
                                      </a:lnTo>
                                      <a:lnTo>
                                        <a:pt x="1005" y="77"/>
                                      </a:lnTo>
                                      <a:lnTo>
                                        <a:pt x="1006" y="73"/>
                                      </a:lnTo>
                                      <a:lnTo>
                                        <a:pt x="1006" y="79"/>
                                      </a:lnTo>
                                      <a:lnTo>
                                        <a:pt x="1007" y="75"/>
                                      </a:lnTo>
                                      <a:lnTo>
                                        <a:pt x="1008" y="75"/>
                                      </a:lnTo>
                                      <a:lnTo>
                                        <a:pt x="1008" y="76"/>
                                      </a:lnTo>
                                      <a:lnTo>
                                        <a:pt x="1009" y="69"/>
                                      </a:lnTo>
                                      <a:lnTo>
                                        <a:pt x="1010" y="64"/>
                                      </a:lnTo>
                                      <a:lnTo>
                                        <a:pt x="1010" y="67"/>
                                      </a:lnTo>
                                      <a:lnTo>
                                        <a:pt x="1011" y="62"/>
                                      </a:lnTo>
                                      <a:lnTo>
                                        <a:pt x="1012" y="58"/>
                                      </a:lnTo>
                                      <a:lnTo>
                                        <a:pt x="1012" y="61"/>
                                      </a:lnTo>
                                      <a:lnTo>
                                        <a:pt x="1013" y="61"/>
                                      </a:lnTo>
                                      <a:lnTo>
                                        <a:pt x="1014" y="60"/>
                                      </a:lnTo>
                                      <a:lnTo>
                                        <a:pt x="1015" y="58"/>
                                      </a:lnTo>
                                      <a:lnTo>
                                        <a:pt x="1015" y="60"/>
                                      </a:lnTo>
                                      <a:lnTo>
                                        <a:pt x="1016" y="55"/>
                                      </a:lnTo>
                                      <a:lnTo>
                                        <a:pt x="1017" y="53"/>
                                      </a:lnTo>
                                      <a:lnTo>
                                        <a:pt x="1017" y="58"/>
                                      </a:lnTo>
                                      <a:lnTo>
                                        <a:pt x="1018" y="57"/>
                                      </a:lnTo>
                                      <a:lnTo>
                                        <a:pt x="1019" y="57"/>
                                      </a:lnTo>
                                      <a:lnTo>
                                        <a:pt x="1019" y="58"/>
                                      </a:lnTo>
                                      <a:lnTo>
                                        <a:pt x="1019" y="58"/>
                                      </a:lnTo>
                                      <a:lnTo>
                                        <a:pt x="1020" y="60"/>
                                      </a:lnTo>
                                      <a:lnTo>
                                        <a:pt x="1021" y="55"/>
                                      </a:lnTo>
                                      <a:lnTo>
                                        <a:pt x="1021" y="58"/>
                                      </a:lnTo>
                                      <a:lnTo>
                                        <a:pt x="1022" y="55"/>
                                      </a:lnTo>
                                      <a:lnTo>
                                        <a:pt x="1023" y="55"/>
                                      </a:lnTo>
                                      <a:lnTo>
                                        <a:pt x="1023" y="57"/>
                                      </a:lnTo>
                                      <a:lnTo>
                                        <a:pt x="1024" y="53"/>
                                      </a:lnTo>
                                      <a:lnTo>
                                        <a:pt x="1025" y="52"/>
                                      </a:lnTo>
                                      <a:lnTo>
                                        <a:pt x="1025" y="55"/>
                                      </a:lnTo>
                                      <a:lnTo>
                                        <a:pt x="1026" y="48"/>
                                      </a:lnTo>
                                      <a:lnTo>
                                        <a:pt x="1027" y="46"/>
                                      </a:lnTo>
                                      <a:lnTo>
                                        <a:pt x="1027" y="54"/>
                                      </a:lnTo>
                                      <a:lnTo>
                                        <a:pt x="1028" y="47"/>
                                      </a:lnTo>
                                      <a:lnTo>
                                        <a:pt x="1029" y="48"/>
                                      </a:lnTo>
                                      <a:lnTo>
                                        <a:pt x="1030" y="45"/>
                                      </a:lnTo>
                                      <a:lnTo>
                                        <a:pt x="1031" y="43"/>
                                      </a:lnTo>
                                      <a:lnTo>
                                        <a:pt x="1032" y="40"/>
                                      </a:lnTo>
                                      <a:lnTo>
                                        <a:pt x="1032" y="43"/>
                                      </a:lnTo>
                                      <a:lnTo>
                                        <a:pt x="1033" y="41"/>
                                      </a:lnTo>
                                      <a:lnTo>
                                        <a:pt x="1034" y="33"/>
                                      </a:lnTo>
                                      <a:lnTo>
                                        <a:pt x="1034" y="40"/>
                                      </a:lnTo>
                                      <a:lnTo>
                                        <a:pt x="1035" y="33"/>
                                      </a:lnTo>
                                      <a:lnTo>
                                        <a:pt x="1036" y="33"/>
                                      </a:lnTo>
                                      <a:lnTo>
                                        <a:pt x="1037" y="28"/>
                                      </a:lnTo>
                                      <a:lnTo>
                                        <a:pt x="1037" y="33"/>
                                      </a:lnTo>
                                      <a:lnTo>
                                        <a:pt x="1038" y="29"/>
                                      </a:lnTo>
                                      <a:lnTo>
                                        <a:pt x="1039" y="31"/>
                                      </a:lnTo>
                                      <a:lnTo>
                                        <a:pt x="1040" y="35"/>
                                      </a:lnTo>
                                      <a:lnTo>
                                        <a:pt x="1041" y="38"/>
                                      </a:lnTo>
                                      <a:lnTo>
                                        <a:pt x="1041" y="40"/>
                                      </a:lnTo>
                                      <a:lnTo>
                                        <a:pt x="1042" y="41"/>
                                      </a:lnTo>
                                      <a:lnTo>
                                        <a:pt x="1043" y="46"/>
                                      </a:lnTo>
                                      <a:lnTo>
                                        <a:pt x="1043" y="47"/>
                                      </a:lnTo>
                                      <a:lnTo>
                                        <a:pt x="1043" y="50"/>
                                      </a:lnTo>
                                      <a:lnTo>
                                        <a:pt x="1044" y="53"/>
                                      </a:lnTo>
                                      <a:lnTo>
                                        <a:pt x="1045" y="53"/>
                                      </a:lnTo>
                                      <a:lnTo>
                                        <a:pt x="1045" y="55"/>
                                      </a:lnTo>
                                      <a:lnTo>
                                        <a:pt x="1046" y="55"/>
                                      </a:lnTo>
                                      <a:lnTo>
                                        <a:pt x="1047" y="50"/>
                                      </a:lnTo>
                                      <a:lnTo>
                                        <a:pt x="1047" y="58"/>
                                      </a:lnTo>
                                      <a:lnTo>
                                        <a:pt x="1048" y="54"/>
                                      </a:lnTo>
                                      <a:lnTo>
                                        <a:pt x="1049" y="56"/>
                                      </a:lnTo>
                                      <a:lnTo>
                                        <a:pt x="1049" y="61"/>
                                      </a:lnTo>
                                      <a:lnTo>
                                        <a:pt x="1050" y="58"/>
                                      </a:lnTo>
                                      <a:lnTo>
                                        <a:pt x="1051" y="56"/>
                                      </a:lnTo>
                                      <a:lnTo>
                                        <a:pt x="1051" y="58"/>
                                      </a:lnTo>
                                      <a:lnTo>
                                        <a:pt x="1052" y="55"/>
                                      </a:lnTo>
                                      <a:lnTo>
                                        <a:pt x="1053" y="57"/>
                                      </a:lnTo>
                                      <a:lnTo>
                                        <a:pt x="1054" y="52"/>
                                      </a:lnTo>
                                      <a:lnTo>
                                        <a:pt x="1054" y="57"/>
                                      </a:lnTo>
                                      <a:lnTo>
                                        <a:pt x="1055" y="53"/>
                                      </a:lnTo>
                                      <a:lnTo>
                                        <a:pt x="1056" y="47"/>
                                      </a:lnTo>
                                      <a:lnTo>
                                        <a:pt x="1056" y="51"/>
                                      </a:lnTo>
                                      <a:lnTo>
                                        <a:pt x="1057" y="44"/>
                                      </a:lnTo>
                                      <a:lnTo>
                                        <a:pt x="1058" y="37"/>
                                      </a:lnTo>
                                      <a:lnTo>
                                        <a:pt x="1058" y="44"/>
                                      </a:lnTo>
                                      <a:lnTo>
                                        <a:pt x="1059" y="35"/>
                                      </a:lnTo>
                                      <a:lnTo>
                                        <a:pt x="1060" y="39"/>
                                      </a:lnTo>
                                      <a:lnTo>
                                        <a:pt x="1061" y="37"/>
                                      </a:lnTo>
                                      <a:lnTo>
                                        <a:pt x="1061" y="39"/>
                                      </a:lnTo>
                                      <a:lnTo>
                                        <a:pt x="1062" y="44"/>
                                      </a:lnTo>
                                      <a:lnTo>
                                        <a:pt x="1063" y="49"/>
                                      </a:lnTo>
                                      <a:lnTo>
                                        <a:pt x="1063" y="51"/>
                                      </a:lnTo>
                                      <a:lnTo>
                                        <a:pt x="1064" y="55"/>
                                      </a:lnTo>
                                      <a:lnTo>
                                        <a:pt x="1065" y="55"/>
                                      </a:lnTo>
                                      <a:lnTo>
                                        <a:pt x="1066" y="58"/>
                                      </a:lnTo>
                                      <a:lnTo>
                                        <a:pt x="1067" y="58"/>
                                      </a:lnTo>
                                      <a:lnTo>
                                        <a:pt x="1067" y="61"/>
                                      </a:lnTo>
                                      <a:lnTo>
                                        <a:pt x="1067" y="58"/>
                                      </a:lnTo>
                                      <a:lnTo>
                                        <a:pt x="1068" y="59"/>
                                      </a:lnTo>
                                      <a:lnTo>
                                        <a:pt x="1069" y="61"/>
                                      </a:lnTo>
                                      <a:lnTo>
                                        <a:pt x="1069" y="66"/>
                                      </a:lnTo>
                                      <a:lnTo>
                                        <a:pt x="1070" y="62"/>
                                      </a:lnTo>
                                      <a:lnTo>
                                        <a:pt x="1071" y="63"/>
                                      </a:lnTo>
                                      <a:lnTo>
                                        <a:pt x="1071" y="64"/>
                                      </a:lnTo>
                                      <a:lnTo>
                                        <a:pt x="1072" y="66"/>
                                      </a:lnTo>
                                      <a:lnTo>
                                        <a:pt x="1073" y="61"/>
                                      </a:lnTo>
                                      <a:lnTo>
                                        <a:pt x="1073" y="66"/>
                                      </a:lnTo>
                                      <a:lnTo>
                                        <a:pt x="1074" y="61"/>
                                      </a:lnTo>
                                      <a:lnTo>
                                        <a:pt x="1075" y="69"/>
                                      </a:lnTo>
                                      <a:lnTo>
                                        <a:pt x="1076" y="62"/>
                                      </a:lnTo>
                                      <a:lnTo>
                                        <a:pt x="1076" y="67"/>
                                      </a:lnTo>
                                      <a:lnTo>
                                        <a:pt x="1077" y="65"/>
                                      </a:lnTo>
                                      <a:lnTo>
                                        <a:pt x="1078" y="63"/>
                                      </a:lnTo>
                                      <a:lnTo>
                                        <a:pt x="1078" y="67"/>
                                      </a:lnTo>
                                      <a:lnTo>
                                        <a:pt x="1079" y="66"/>
                                      </a:lnTo>
                                      <a:lnTo>
                                        <a:pt x="1080" y="60"/>
                                      </a:lnTo>
                                      <a:lnTo>
                                        <a:pt x="1081" y="57"/>
                                      </a:lnTo>
                                      <a:lnTo>
                                        <a:pt x="1082" y="60"/>
                                      </a:lnTo>
                                      <a:lnTo>
                                        <a:pt x="1083" y="58"/>
                                      </a:lnTo>
                                      <a:lnTo>
                                        <a:pt x="1084" y="55"/>
                                      </a:lnTo>
                                      <a:lnTo>
                                        <a:pt x="1085" y="55"/>
                                      </a:lnTo>
                                      <a:lnTo>
                                        <a:pt x="1085" y="57"/>
                                      </a:lnTo>
                                      <a:lnTo>
                                        <a:pt x="1086" y="56"/>
                                      </a:lnTo>
                                      <a:lnTo>
                                        <a:pt x="1087" y="57"/>
                                      </a:lnTo>
                                      <a:lnTo>
                                        <a:pt x="1087" y="62"/>
                                      </a:lnTo>
                                      <a:lnTo>
                                        <a:pt x="1088" y="65"/>
                                      </a:lnTo>
                                      <a:lnTo>
                                        <a:pt x="1089" y="66"/>
                                      </a:lnTo>
                                      <a:lnTo>
                                        <a:pt x="1089" y="67"/>
                                      </a:lnTo>
                                      <a:lnTo>
                                        <a:pt x="1090" y="66"/>
                                      </a:lnTo>
                                      <a:lnTo>
                                        <a:pt x="1091" y="77"/>
                                      </a:lnTo>
                                      <a:lnTo>
                                        <a:pt x="1091" y="74"/>
                                      </a:lnTo>
                                      <a:lnTo>
                                        <a:pt x="1091" y="76"/>
                                      </a:lnTo>
                                      <a:lnTo>
                                        <a:pt x="1092" y="78"/>
                                      </a:lnTo>
                                      <a:lnTo>
                                        <a:pt x="1093" y="73"/>
                                      </a:lnTo>
                                      <a:lnTo>
                                        <a:pt x="1093" y="74"/>
                                      </a:lnTo>
                                      <a:lnTo>
                                        <a:pt x="1094" y="73"/>
                                      </a:lnTo>
                                      <a:lnTo>
                                        <a:pt x="1095" y="69"/>
                                      </a:lnTo>
                                      <a:lnTo>
                                        <a:pt x="1095" y="74"/>
                                      </a:lnTo>
                                      <a:lnTo>
                                        <a:pt x="1096" y="71"/>
                                      </a:lnTo>
                                      <a:lnTo>
                                        <a:pt x="1097" y="75"/>
                                      </a:lnTo>
                                      <a:lnTo>
                                        <a:pt x="1097" y="77"/>
                                      </a:lnTo>
                                      <a:lnTo>
                                        <a:pt x="1098" y="80"/>
                                      </a:lnTo>
                                      <a:lnTo>
                                        <a:pt x="1099" y="79"/>
                                      </a:lnTo>
                                      <a:lnTo>
                                        <a:pt x="1100" y="83"/>
                                      </a:lnTo>
                                      <a:lnTo>
                                        <a:pt x="1100" y="84"/>
                                      </a:lnTo>
                                      <a:lnTo>
                                        <a:pt x="1101" y="83"/>
                                      </a:lnTo>
                                      <a:lnTo>
                                        <a:pt x="1102" y="82"/>
                                      </a:lnTo>
                                      <a:lnTo>
                                        <a:pt x="1102" y="85"/>
                                      </a:lnTo>
                                      <a:lnTo>
                                        <a:pt x="1103" y="84"/>
                                      </a:lnTo>
                                      <a:lnTo>
                                        <a:pt x="1104" y="81"/>
                                      </a:lnTo>
                                      <a:lnTo>
                                        <a:pt x="1104" y="82"/>
                                      </a:lnTo>
                                      <a:lnTo>
                                        <a:pt x="1105" y="86"/>
                                      </a:lnTo>
                                      <a:lnTo>
                                        <a:pt x="1106" y="82"/>
                                      </a:lnTo>
                                      <a:lnTo>
                                        <a:pt x="1107" y="73"/>
                                      </a:lnTo>
                                      <a:lnTo>
                                        <a:pt x="1107" y="83"/>
                                      </a:lnTo>
                                      <a:lnTo>
                                        <a:pt x="1108" y="76"/>
                                      </a:lnTo>
                                      <a:lnTo>
                                        <a:pt x="1109" y="68"/>
                                      </a:lnTo>
                                      <a:lnTo>
                                        <a:pt x="1109" y="73"/>
                                      </a:lnTo>
                                      <a:lnTo>
                                        <a:pt x="1110" y="68"/>
                                      </a:lnTo>
                                      <a:lnTo>
                                        <a:pt x="1111" y="62"/>
                                      </a:lnTo>
                                      <a:lnTo>
                                        <a:pt x="1111" y="63"/>
                                      </a:lnTo>
                                      <a:lnTo>
                                        <a:pt x="1112" y="61"/>
                                      </a:lnTo>
                                      <a:lnTo>
                                        <a:pt x="1113" y="58"/>
                                      </a:lnTo>
                                      <a:lnTo>
                                        <a:pt x="1113" y="62"/>
                                      </a:lnTo>
                                      <a:lnTo>
                                        <a:pt x="1114" y="56"/>
                                      </a:lnTo>
                                      <a:lnTo>
                                        <a:pt x="1115" y="53"/>
                                      </a:lnTo>
                                      <a:lnTo>
                                        <a:pt x="1115" y="46"/>
                                      </a:lnTo>
                                      <a:lnTo>
                                        <a:pt x="1115" y="50"/>
                                      </a:lnTo>
                                      <a:lnTo>
                                        <a:pt x="1116" y="50"/>
                                      </a:lnTo>
                                      <a:lnTo>
                                        <a:pt x="1117" y="47"/>
                                      </a:lnTo>
                                      <a:lnTo>
                                        <a:pt x="1117" y="53"/>
                                      </a:lnTo>
                                      <a:lnTo>
                                        <a:pt x="1118" y="50"/>
                                      </a:lnTo>
                                      <a:lnTo>
                                        <a:pt x="1119" y="52"/>
                                      </a:lnTo>
                                      <a:lnTo>
                                        <a:pt x="1119" y="54"/>
                                      </a:lnTo>
                                      <a:lnTo>
                                        <a:pt x="1120" y="54"/>
                                      </a:lnTo>
                                      <a:lnTo>
                                        <a:pt x="1121" y="48"/>
                                      </a:lnTo>
                                      <a:lnTo>
                                        <a:pt x="1122" y="47"/>
                                      </a:lnTo>
                                      <a:lnTo>
                                        <a:pt x="1122" y="53"/>
                                      </a:lnTo>
                                      <a:lnTo>
                                        <a:pt x="1123" y="48"/>
                                      </a:lnTo>
                                      <a:lnTo>
                                        <a:pt x="1124" y="40"/>
                                      </a:lnTo>
                                      <a:lnTo>
                                        <a:pt x="1124" y="46"/>
                                      </a:lnTo>
                                      <a:lnTo>
                                        <a:pt x="1125" y="42"/>
                                      </a:lnTo>
                                      <a:lnTo>
                                        <a:pt x="1126" y="41"/>
                                      </a:lnTo>
                                      <a:lnTo>
                                        <a:pt x="1127" y="40"/>
                                      </a:lnTo>
                                      <a:lnTo>
                                        <a:pt x="1128" y="34"/>
                                      </a:lnTo>
                                      <a:lnTo>
                                        <a:pt x="1128" y="40"/>
                                      </a:lnTo>
                                      <a:lnTo>
                                        <a:pt x="1129" y="37"/>
                                      </a:lnTo>
                                      <a:lnTo>
                                        <a:pt x="1130" y="39"/>
                                      </a:lnTo>
                                      <a:lnTo>
                                        <a:pt x="1131" y="37"/>
                                      </a:lnTo>
                                      <a:lnTo>
                                        <a:pt x="1131" y="40"/>
                                      </a:lnTo>
                                      <a:lnTo>
                                        <a:pt x="1132" y="37"/>
                                      </a:lnTo>
                                      <a:lnTo>
                                        <a:pt x="1133" y="33"/>
                                      </a:lnTo>
                                      <a:lnTo>
                                        <a:pt x="1133" y="35"/>
                                      </a:lnTo>
                                      <a:lnTo>
                                        <a:pt x="1134" y="34"/>
                                      </a:lnTo>
                                      <a:lnTo>
                                        <a:pt x="1135" y="32"/>
                                      </a:lnTo>
                                      <a:lnTo>
                                        <a:pt x="1136" y="30"/>
                                      </a:lnTo>
                                      <a:lnTo>
                                        <a:pt x="1137" y="33"/>
                                      </a:lnTo>
                                      <a:lnTo>
                                        <a:pt x="1137" y="34"/>
                                      </a:lnTo>
                                      <a:lnTo>
                                        <a:pt x="1138" y="34"/>
                                      </a:lnTo>
                                      <a:lnTo>
                                        <a:pt x="1139" y="37"/>
                                      </a:lnTo>
                                      <a:lnTo>
                                        <a:pt x="1139" y="28"/>
                                      </a:lnTo>
                                      <a:lnTo>
                                        <a:pt x="1139" y="34"/>
                                      </a:lnTo>
                                      <a:lnTo>
                                        <a:pt x="1140" y="31"/>
                                      </a:lnTo>
                                      <a:lnTo>
                                        <a:pt x="1141" y="29"/>
                                      </a:lnTo>
                                      <a:lnTo>
                                        <a:pt x="1141" y="30"/>
                                      </a:lnTo>
                                      <a:lnTo>
                                        <a:pt x="1142" y="34"/>
                                      </a:lnTo>
                                      <a:lnTo>
                                        <a:pt x="1143" y="31"/>
                                      </a:lnTo>
                                      <a:lnTo>
                                        <a:pt x="1143" y="38"/>
                                      </a:lnTo>
                                      <a:lnTo>
                                        <a:pt x="1144" y="36"/>
                                      </a:lnTo>
                                      <a:lnTo>
                                        <a:pt x="1145" y="35"/>
                                      </a:lnTo>
                                      <a:lnTo>
                                        <a:pt x="1146" y="38"/>
                                      </a:lnTo>
                                      <a:lnTo>
                                        <a:pt x="1147" y="40"/>
                                      </a:lnTo>
                                      <a:lnTo>
                                        <a:pt x="1148" y="41"/>
                                      </a:lnTo>
                                      <a:lnTo>
                                        <a:pt x="1148" y="43"/>
                                      </a:lnTo>
                                      <a:lnTo>
                                        <a:pt x="1149" y="45"/>
                                      </a:lnTo>
                                      <a:lnTo>
                                        <a:pt x="1150" y="34"/>
                                      </a:lnTo>
                                      <a:lnTo>
                                        <a:pt x="1150" y="36"/>
                                      </a:lnTo>
                                      <a:lnTo>
                                        <a:pt x="1151" y="32"/>
                                      </a:lnTo>
                                      <a:lnTo>
                                        <a:pt x="1152" y="27"/>
                                      </a:lnTo>
                                      <a:lnTo>
                                        <a:pt x="1152" y="30"/>
                                      </a:lnTo>
                                      <a:lnTo>
                                        <a:pt x="1153" y="26"/>
                                      </a:lnTo>
                                      <a:lnTo>
                                        <a:pt x="1154" y="21"/>
                                      </a:lnTo>
                                      <a:lnTo>
                                        <a:pt x="1155" y="20"/>
                                      </a:lnTo>
                                      <a:lnTo>
                                        <a:pt x="1155" y="24"/>
                                      </a:lnTo>
                                      <a:lnTo>
                                        <a:pt x="1156" y="21"/>
                                      </a:lnTo>
                                      <a:lnTo>
                                        <a:pt x="1157" y="17"/>
                                      </a:lnTo>
                                      <a:lnTo>
                                        <a:pt x="1157" y="18"/>
                                      </a:lnTo>
                                      <a:lnTo>
                                        <a:pt x="1158" y="15"/>
                                      </a:lnTo>
                                      <a:lnTo>
                                        <a:pt x="1159" y="11"/>
                                      </a:lnTo>
                                      <a:lnTo>
                                        <a:pt x="1159" y="13"/>
                                      </a:lnTo>
                                      <a:lnTo>
                                        <a:pt x="1160" y="10"/>
                                      </a:lnTo>
                                      <a:lnTo>
                                        <a:pt x="1161" y="4"/>
                                      </a:lnTo>
                                      <a:lnTo>
                                        <a:pt x="1162" y="4"/>
                                      </a:lnTo>
                                      <a:lnTo>
                                        <a:pt x="1163" y="4"/>
                                      </a:lnTo>
                                      <a:lnTo>
                                        <a:pt x="1163" y="12"/>
                                      </a:lnTo>
                                      <a:lnTo>
                                        <a:pt x="1164" y="18"/>
                                      </a:lnTo>
                                      <a:lnTo>
                                        <a:pt x="1165" y="14"/>
                                      </a:lnTo>
                                      <a:lnTo>
                                        <a:pt x="1165" y="24"/>
                                      </a:lnTo>
                                      <a:lnTo>
                                        <a:pt x="1166" y="24"/>
                                      </a:lnTo>
                                      <a:lnTo>
                                        <a:pt x="1167" y="24"/>
                                      </a:lnTo>
                                      <a:lnTo>
                                        <a:pt x="1167" y="27"/>
                                      </a:lnTo>
                                      <a:lnTo>
                                        <a:pt x="1168" y="28"/>
                                      </a:lnTo>
                                      <a:lnTo>
                                        <a:pt x="1169" y="28"/>
                                      </a:lnTo>
                                      <a:lnTo>
                                        <a:pt x="1170" y="34"/>
                                      </a:lnTo>
                                      <a:lnTo>
                                        <a:pt x="1170" y="36"/>
                                      </a:lnTo>
                                      <a:lnTo>
                                        <a:pt x="1171" y="37"/>
                                      </a:lnTo>
                                      <a:lnTo>
                                        <a:pt x="1172" y="38"/>
                                      </a:lnTo>
                                      <a:lnTo>
                                        <a:pt x="1172" y="40"/>
                                      </a:lnTo>
                                      <a:lnTo>
                                        <a:pt x="1173" y="40"/>
                                      </a:lnTo>
                                      <a:lnTo>
                                        <a:pt x="1174" y="38"/>
                                      </a:lnTo>
                                      <a:lnTo>
                                        <a:pt x="1174" y="43"/>
                                      </a:lnTo>
                                      <a:lnTo>
                                        <a:pt x="1175" y="42"/>
                                      </a:lnTo>
                                      <a:lnTo>
                                        <a:pt x="1176" y="41"/>
                                      </a:lnTo>
                                      <a:lnTo>
                                        <a:pt x="1177" y="48"/>
                                      </a:lnTo>
                                      <a:lnTo>
                                        <a:pt x="1178" y="50"/>
                                      </a:lnTo>
                                      <a:lnTo>
                                        <a:pt x="1179" y="45"/>
                                      </a:lnTo>
                                      <a:lnTo>
                                        <a:pt x="1179" y="46"/>
                                      </a:lnTo>
                                      <a:lnTo>
                                        <a:pt x="1180" y="35"/>
                                      </a:lnTo>
                                      <a:lnTo>
                                        <a:pt x="1181" y="38"/>
                                      </a:lnTo>
                                      <a:lnTo>
                                        <a:pt x="1181" y="39"/>
                                      </a:lnTo>
                                      <a:lnTo>
                                        <a:pt x="1182" y="42"/>
                                      </a:lnTo>
                                      <a:lnTo>
                                        <a:pt x="1183" y="40"/>
                                      </a:lnTo>
                                      <a:lnTo>
                                        <a:pt x="1183" y="48"/>
                                      </a:lnTo>
                                      <a:lnTo>
                                        <a:pt x="1184" y="49"/>
                                      </a:lnTo>
                                      <a:lnTo>
                                        <a:pt x="1185" y="46"/>
                                      </a:lnTo>
                                      <a:lnTo>
                                        <a:pt x="1186" y="41"/>
                                      </a:lnTo>
                                      <a:lnTo>
                                        <a:pt x="1186" y="50"/>
                                      </a:lnTo>
                                      <a:lnTo>
                                        <a:pt x="1187" y="47"/>
                                      </a:lnTo>
                                      <a:lnTo>
                                        <a:pt x="1187" y="46"/>
                                      </a:lnTo>
                                      <a:lnTo>
                                        <a:pt x="1187" y="51"/>
                                      </a:lnTo>
                                      <a:lnTo>
                                        <a:pt x="1188" y="48"/>
                                      </a:lnTo>
                                      <a:lnTo>
                                        <a:pt x="1189" y="48"/>
                                      </a:lnTo>
                                      <a:lnTo>
                                        <a:pt x="1189" y="53"/>
                                      </a:lnTo>
                                      <a:lnTo>
                                        <a:pt x="1190" y="55"/>
                                      </a:lnTo>
                                      <a:lnTo>
                                        <a:pt x="1191" y="51"/>
                                      </a:lnTo>
                                      <a:lnTo>
                                        <a:pt x="1192" y="52"/>
                                      </a:lnTo>
                                      <a:lnTo>
                                        <a:pt x="1192" y="53"/>
                                      </a:lnTo>
                                      <a:lnTo>
                                        <a:pt x="1193" y="51"/>
                                      </a:lnTo>
                                      <a:lnTo>
                                        <a:pt x="1194" y="50"/>
                                      </a:lnTo>
                                      <a:lnTo>
                                        <a:pt x="1194" y="51"/>
                                      </a:lnTo>
                                      <a:lnTo>
                                        <a:pt x="1195" y="51"/>
                                      </a:lnTo>
                                      <a:lnTo>
                                        <a:pt x="1196" y="46"/>
                                      </a:lnTo>
                                      <a:lnTo>
                                        <a:pt x="1196" y="48"/>
                                      </a:lnTo>
                                      <a:lnTo>
                                        <a:pt x="1197" y="47"/>
                                      </a:lnTo>
                                      <a:lnTo>
                                        <a:pt x="1198" y="44"/>
                                      </a:lnTo>
                                      <a:lnTo>
                                        <a:pt x="1198" y="51"/>
                                      </a:lnTo>
                                      <a:lnTo>
                                        <a:pt x="1199" y="47"/>
                                      </a:lnTo>
                                      <a:lnTo>
                                        <a:pt x="1200" y="50"/>
                                      </a:lnTo>
                                      <a:lnTo>
                                        <a:pt x="1201" y="42"/>
                                      </a:lnTo>
                                      <a:lnTo>
                                        <a:pt x="1201" y="45"/>
                                      </a:lnTo>
                                      <a:lnTo>
                                        <a:pt x="1202" y="46"/>
                                      </a:lnTo>
                                      <a:lnTo>
                                        <a:pt x="1203" y="42"/>
                                      </a:lnTo>
                                      <a:lnTo>
                                        <a:pt x="1203" y="45"/>
                                      </a:lnTo>
                                      <a:lnTo>
                                        <a:pt x="1204" y="41"/>
                                      </a:lnTo>
                                      <a:lnTo>
                                        <a:pt x="1205" y="39"/>
                                      </a:lnTo>
                                      <a:lnTo>
                                        <a:pt x="1205" y="41"/>
                                      </a:lnTo>
                                      <a:lnTo>
                                        <a:pt x="1206" y="42"/>
                                      </a:lnTo>
                                      <a:lnTo>
                                        <a:pt x="1207" y="41"/>
                                      </a:lnTo>
                                      <a:lnTo>
                                        <a:pt x="1208" y="45"/>
                                      </a:lnTo>
                                      <a:lnTo>
                                        <a:pt x="1208" y="49"/>
                                      </a:lnTo>
                                      <a:lnTo>
                                        <a:pt x="1209" y="48"/>
                                      </a:lnTo>
                                      <a:lnTo>
                                        <a:pt x="1210" y="50"/>
                                      </a:lnTo>
                                      <a:lnTo>
                                        <a:pt x="1210" y="52"/>
                                      </a:lnTo>
                                      <a:lnTo>
                                        <a:pt x="1211" y="54"/>
                                      </a:lnTo>
                                      <a:lnTo>
                                        <a:pt x="1211" y="53"/>
                                      </a:lnTo>
                                      <a:lnTo>
                                        <a:pt x="1212" y="53"/>
                                      </a:lnTo>
                                      <a:lnTo>
                                        <a:pt x="1213" y="51"/>
                                      </a:lnTo>
                                      <a:lnTo>
                                        <a:pt x="1214" y="47"/>
                                      </a:lnTo>
                                      <a:lnTo>
                                        <a:pt x="1215" y="52"/>
                                      </a:lnTo>
                                      <a:lnTo>
                                        <a:pt x="1216" y="52"/>
                                      </a:lnTo>
                                      <a:lnTo>
                                        <a:pt x="1216" y="55"/>
                                      </a:lnTo>
                                      <a:lnTo>
                                        <a:pt x="1217" y="48"/>
                                      </a:lnTo>
                                      <a:lnTo>
                                        <a:pt x="1218" y="54"/>
                                      </a:lnTo>
                                      <a:lnTo>
                                        <a:pt x="1218" y="56"/>
                                      </a:lnTo>
                                      <a:lnTo>
                                        <a:pt x="1219" y="58"/>
                                      </a:lnTo>
                                      <a:lnTo>
                                        <a:pt x="1220" y="58"/>
                                      </a:lnTo>
                                      <a:lnTo>
                                        <a:pt x="1220" y="59"/>
                                      </a:lnTo>
                                      <a:lnTo>
                                        <a:pt x="1221" y="62"/>
                                      </a:lnTo>
                                      <a:lnTo>
                                        <a:pt x="1222" y="64"/>
                                      </a:lnTo>
                                      <a:lnTo>
                                        <a:pt x="1222" y="65"/>
                                      </a:lnTo>
                                      <a:lnTo>
                                        <a:pt x="1223" y="59"/>
                                      </a:lnTo>
                                      <a:lnTo>
                                        <a:pt x="1224" y="53"/>
                                      </a:lnTo>
                                      <a:lnTo>
                                        <a:pt x="1225" y="52"/>
                                      </a:lnTo>
                                      <a:lnTo>
                                        <a:pt x="1225" y="54"/>
                                      </a:lnTo>
                                      <a:lnTo>
                                        <a:pt x="1226" y="58"/>
                                      </a:lnTo>
                                      <a:lnTo>
                                        <a:pt x="1227" y="57"/>
                                      </a:lnTo>
                                      <a:lnTo>
                                        <a:pt x="1228" y="58"/>
                                      </a:lnTo>
                                      <a:lnTo>
                                        <a:pt x="1229" y="54"/>
                                      </a:lnTo>
                                      <a:lnTo>
                                        <a:pt x="1229" y="57"/>
                                      </a:lnTo>
                                      <a:lnTo>
                                        <a:pt x="1230" y="55"/>
                                      </a:lnTo>
                                      <a:lnTo>
                                        <a:pt x="1231" y="52"/>
                                      </a:lnTo>
                                      <a:lnTo>
                                        <a:pt x="1232" y="53"/>
                                      </a:lnTo>
                                      <a:lnTo>
                                        <a:pt x="1232" y="55"/>
                                      </a:lnTo>
                                      <a:lnTo>
                                        <a:pt x="1233" y="55"/>
                                      </a:lnTo>
                                      <a:lnTo>
                                        <a:pt x="1234" y="54"/>
                                      </a:lnTo>
                                      <a:lnTo>
                                        <a:pt x="1234" y="55"/>
                                      </a:lnTo>
                                      <a:lnTo>
                                        <a:pt x="1235" y="54"/>
                                      </a:lnTo>
                                      <a:lnTo>
                                        <a:pt x="1235" y="50"/>
                                      </a:lnTo>
                                      <a:lnTo>
                                        <a:pt x="1235" y="51"/>
                                      </a:lnTo>
                                      <a:lnTo>
                                        <a:pt x="1236" y="48"/>
                                      </a:lnTo>
                                      <a:lnTo>
                                        <a:pt x="1237" y="41"/>
                                      </a:lnTo>
                                      <a:lnTo>
                                        <a:pt x="1237" y="47"/>
                                      </a:lnTo>
                                      <a:lnTo>
                                        <a:pt x="1238" y="43"/>
                                      </a:lnTo>
                                      <a:lnTo>
                                        <a:pt x="1239" y="41"/>
                                      </a:lnTo>
                                      <a:lnTo>
                                        <a:pt x="1240" y="39"/>
                                      </a:lnTo>
                                      <a:lnTo>
                                        <a:pt x="1240" y="42"/>
                                      </a:lnTo>
                                      <a:lnTo>
                                        <a:pt x="1241" y="38"/>
                                      </a:lnTo>
                                      <a:lnTo>
                                        <a:pt x="1242" y="33"/>
                                      </a:lnTo>
                                      <a:lnTo>
                                        <a:pt x="1243" y="30"/>
                                      </a:lnTo>
                                      <a:lnTo>
                                        <a:pt x="1244" y="28"/>
                                      </a:lnTo>
                                      <a:lnTo>
                                        <a:pt x="1245" y="29"/>
                                      </a:lnTo>
                                      <a:lnTo>
                                        <a:pt x="1246" y="22"/>
                                      </a:lnTo>
                                      <a:lnTo>
                                        <a:pt x="1247" y="20"/>
                                      </a:lnTo>
                                      <a:lnTo>
                                        <a:pt x="1247" y="23"/>
                                      </a:lnTo>
                                      <a:lnTo>
                                        <a:pt x="1248" y="25"/>
                                      </a:lnTo>
                                      <a:lnTo>
                                        <a:pt x="1249" y="23"/>
                                      </a:lnTo>
                                      <a:lnTo>
                                        <a:pt x="1249" y="26"/>
                                      </a:lnTo>
                                      <a:lnTo>
                                        <a:pt x="1250" y="21"/>
                                      </a:lnTo>
                                      <a:lnTo>
                                        <a:pt x="1251" y="22"/>
                                      </a:lnTo>
                                      <a:lnTo>
                                        <a:pt x="1251" y="24"/>
                                      </a:lnTo>
                                      <a:lnTo>
                                        <a:pt x="1252" y="26"/>
                                      </a:lnTo>
                                      <a:lnTo>
                                        <a:pt x="1253" y="17"/>
                                      </a:lnTo>
                                      <a:lnTo>
                                        <a:pt x="1253" y="23"/>
                                      </a:lnTo>
                                      <a:lnTo>
                                        <a:pt x="1254" y="22"/>
                                      </a:lnTo>
                                      <a:lnTo>
                                        <a:pt x="1255" y="22"/>
                                      </a:lnTo>
                                      <a:lnTo>
                                        <a:pt x="1256" y="23"/>
                                      </a:lnTo>
                                      <a:lnTo>
                                        <a:pt x="1256" y="30"/>
                                      </a:lnTo>
                                      <a:lnTo>
                                        <a:pt x="1257" y="27"/>
                                      </a:lnTo>
                                      <a:lnTo>
                                        <a:pt x="1258" y="24"/>
                                      </a:lnTo>
                                      <a:lnTo>
                                        <a:pt x="1258" y="28"/>
                                      </a:lnTo>
                                      <a:lnTo>
                                        <a:pt x="1259" y="27"/>
                                      </a:lnTo>
                                      <a:lnTo>
                                        <a:pt x="1259" y="27"/>
                                      </a:lnTo>
                                      <a:lnTo>
                                        <a:pt x="1259" y="29"/>
                                      </a:lnTo>
                                      <a:lnTo>
                                        <a:pt x="1260" y="30"/>
                                      </a:lnTo>
                                      <a:lnTo>
                                        <a:pt x="1261" y="28"/>
                                      </a:lnTo>
                                      <a:lnTo>
                                        <a:pt x="1262" y="30"/>
                                      </a:lnTo>
                                      <a:lnTo>
                                        <a:pt x="1262" y="34"/>
                                      </a:lnTo>
                                      <a:lnTo>
                                        <a:pt x="1263" y="33"/>
                                      </a:lnTo>
                                      <a:lnTo>
                                        <a:pt x="1264" y="32"/>
                                      </a:lnTo>
                                      <a:lnTo>
                                        <a:pt x="1265" y="31"/>
                                      </a:lnTo>
                                      <a:lnTo>
                                        <a:pt x="1266" y="29"/>
                                      </a:lnTo>
                                      <a:lnTo>
                                        <a:pt x="1266" y="34"/>
                                      </a:lnTo>
                                      <a:lnTo>
                                        <a:pt x="1267" y="34"/>
                                      </a:lnTo>
                                      <a:lnTo>
                                        <a:pt x="1268" y="23"/>
                                      </a:lnTo>
                                      <a:lnTo>
                                        <a:pt x="1268" y="28"/>
                                      </a:lnTo>
                                      <a:lnTo>
                                        <a:pt x="1269" y="23"/>
                                      </a:lnTo>
                                      <a:lnTo>
                                        <a:pt x="1270" y="21"/>
                                      </a:lnTo>
                                      <a:lnTo>
                                        <a:pt x="1271" y="21"/>
                                      </a:lnTo>
                                      <a:lnTo>
                                        <a:pt x="1271" y="22"/>
                                      </a:lnTo>
                                      <a:lnTo>
                                        <a:pt x="1272" y="22"/>
                                      </a:lnTo>
                                      <a:lnTo>
                                        <a:pt x="1273" y="28"/>
                                      </a:lnTo>
                                      <a:lnTo>
                                        <a:pt x="1273" y="29"/>
                                      </a:lnTo>
                                      <a:lnTo>
                                        <a:pt x="1274" y="29"/>
                                      </a:lnTo>
                                      <a:lnTo>
                                        <a:pt x="1275" y="25"/>
                                      </a:lnTo>
                                      <a:lnTo>
                                        <a:pt x="1275" y="28"/>
                                      </a:lnTo>
                                      <a:lnTo>
                                        <a:pt x="1276" y="28"/>
                                      </a:lnTo>
                                      <a:lnTo>
                                        <a:pt x="1277" y="28"/>
                                      </a:lnTo>
                                      <a:lnTo>
                                        <a:pt x="1278" y="30"/>
                                      </a:lnTo>
                                      <a:lnTo>
                                        <a:pt x="1279" y="29"/>
                                      </a:lnTo>
                                      <a:lnTo>
                                        <a:pt x="1280" y="34"/>
                                      </a:lnTo>
                                      <a:lnTo>
                                        <a:pt x="1280" y="34"/>
                                      </a:lnTo>
                                      <a:lnTo>
                                        <a:pt x="1281" y="34"/>
                                      </a:lnTo>
                                      <a:lnTo>
                                        <a:pt x="1282" y="30"/>
                                      </a:lnTo>
                                      <a:lnTo>
                                        <a:pt x="1282" y="31"/>
                                      </a:lnTo>
                                      <a:lnTo>
                                        <a:pt x="1283" y="34"/>
                                      </a:lnTo>
                                      <a:lnTo>
                                        <a:pt x="1283" y="28"/>
                                      </a:lnTo>
                                      <a:lnTo>
                                        <a:pt x="1283" y="30"/>
                                      </a:lnTo>
                                      <a:lnTo>
                                        <a:pt x="1284" y="31"/>
                                      </a:lnTo>
                                      <a:lnTo>
                                        <a:pt x="1285" y="31"/>
                                      </a:lnTo>
                                      <a:lnTo>
                                        <a:pt x="1286" y="22"/>
                                      </a:lnTo>
                                      <a:lnTo>
                                        <a:pt x="1286" y="27"/>
                                      </a:lnTo>
                                      <a:lnTo>
                                        <a:pt x="1287" y="22"/>
                                      </a:lnTo>
                                      <a:lnTo>
                                        <a:pt x="1288" y="17"/>
                                      </a:lnTo>
                                      <a:lnTo>
                                        <a:pt x="1288" y="19"/>
                                      </a:lnTo>
                                      <a:lnTo>
                                        <a:pt x="1289" y="19"/>
                                      </a:lnTo>
                                      <a:lnTo>
                                        <a:pt x="1290" y="19"/>
                                      </a:lnTo>
                                      <a:lnTo>
                                        <a:pt x="1291" y="20"/>
                                      </a:lnTo>
                                      <a:lnTo>
                                        <a:pt x="1292" y="14"/>
                                      </a:lnTo>
                                      <a:lnTo>
                                        <a:pt x="1293" y="8"/>
                                      </a:lnTo>
                                      <a:lnTo>
                                        <a:pt x="1293" y="11"/>
                                      </a:lnTo>
                                      <a:lnTo>
                                        <a:pt x="1294" y="2"/>
                                      </a:lnTo>
                                      <a:lnTo>
                                        <a:pt x="1295" y="0"/>
                                      </a:lnTo>
                                      <a:lnTo>
                                        <a:pt x="1295" y="4"/>
                                      </a:lnTo>
                                      <a:lnTo>
                                        <a:pt x="1296" y="5"/>
                                      </a:lnTo>
                                      <a:lnTo>
                                        <a:pt x="1297" y="4"/>
                                      </a:lnTo>
                                      <a:lnTo>
                                        <a:pt x="1297" y="5"/>
                                      </a:lnTo>
                                      <a:lnTo>
                                        <a:pt x="1298" y="7"/>
                                      </a:lnTo>
                                      <a:lnTo>
                                        <a:pt x="1299" y="7"/>
                                      </a:lnTo>
                                      <a:lnTo>
                                        <a:pt x="1300" y="9"/>
                                      </a:lnTo>
                                      <a:lnTo>
                                        <a:pt x="1301" y="9"/>
                                      </a:lnTo>
                                      <a:lnTo>
                                        <a:pt x="1302" y="15"/>
                                      </a:lnTo>
                                      <a:lnTo>
                                        <a:pt x="1302" y="20"/>
                                      </a:lnTo>
                                      <a:lnTo>
                                        <a:pt x="1303" y="25"/>
                                      </a:lnTo>
                                      <a:lnTo>
                                        <a:pt x="1304" y="28"/>
                                      </a:lnTo>
                                      <a:lnTo>
                                        <a:pt x="1305" y="31"/>
                                      </a:lnTo>
                                      <a:lnTo>
                                        <a:pt x="1306" y="31"/>
                                      </a:lnTo>
                                      <a:lnTo>
                                        <a:pt x="1307" y="34"/>
                                      </a:lnTo>
                                      <a:lnTo>
                                        <a:pt x="1307" y="34"/>
                                      </a:lnTo>
                                      <a:lnTo>
                                        <a:pt x="1307" y="36"/>
                                      </a:lnTo>
                                      <a:lnTo>
                                        <a:pt x="1308" y="41"/>
                                      </a:lnTo>
                                      <a:lnTo>
                                        <a:pt x="1309" y="36"/>
                                      </a:lnTo>
                                      <a:lnTo>
                                        <a:pt x="1310" y="40"/>
                                      </a:lnTo>
                                      <a:lnTo>
                                        <a:pt x="1310" y="42"/>
                                      </a:lnTo>
                                      <a:lnTo>
                                        <a:pt x="1311" y="42"/>
                                      </a:lnTo>
                                      <a:lnTo>
                                        <a:pt x="1312" y="45"/>
                                      </a:lnTo>
                                      <a:lnTo>
                                        <a:pt x="1313" y="45"/>
                                      </a:lnTo>
                                      <a:lnTo>
                                        <a:pt x="1314" y="47"/>
                                      </a:lnTo>
                                      <a:lnTo>
                                        <a:pt x="1314" y="51"/>
                                      </a:lnTo>
                                      <a:lnTo>
                                        <a:pt x="1315" y="56"/>
                                      </a:lnTo>
                                      <a:lnTo>
                                        <a:pt x="1316" y="58"/>
                                      </a:lnTo>
                                      <a:lnTo>
                                        <a:pt x="1317" y="61"/>
                                      </a:lnTo>
                                      <a:lnTo>
                                        <a:pt x="1317" y="62"/>
                                      </a:lnTo>
                                      <a:lnTo>
                                        <a:pt x="1318" y="66"/>
                                      </a:lnTo>
                                      <a:lnTo>
                                        <a:pt x="1319" y="67"/>
                                      </a:lnTo>
                                      <a:lnTo>
                                        <a:pt x="1319" y="73"/>
                                      </a:lnTo>
                                      <a:lnTo>
                                        <a:pt x="1320" y="75"/>
                                      </a:lnTo>
                                      <a:lnTo>
                                        <a:pt x="1321" y="75"/>
                                      </a:lnTo>
                                      <a:lnTo>
                                        <a:pt x="1321" y="78"/>
                                      </a:lnTo>
                                      <a:lnTo>
                                        <a:pt x="1322" y="79"/>
                                      </a:lnTo>
                                      <a:lnTo>
                                        <a:pt x="1323" y="72"/>
                                      </a:lnTo>
                                      <a:lnTo>
                                        <a:pt x="1323" y="80"/>
                                      </a:lnTo>
                                      <a:lnTo>
                                        <a:pt x="1324" y="78"/>
                                      </a:lnTo>
                                      <a:lnTo>
                                        <a:pt x="1325" y="78"/>
                                      </a:lnTo>
                                      <a:lnTo>
                                        <a:pt x="1326" y="73"/>
                                      </a:lnTo>
                                      <a:lnTo>
                                        <a:pt x="1326" y="78"/>
                                      </a:lnTo>
                                      <a:lnTo>
                                        <a:pt x="1327" y="81"/>
                                      </a:lnTo>
                                      <a:lnTo>
                                        <a:pt x="1328" y="80"/>
                                      </a:lnTo>
                                      <a:lnTo>
                                        <a:pt x="1328" y="82"/>
                                      </a:lnTo>
                                      <a:lnTo>
                                        <a:pt x="1329" y="82"/>
                                      </a:lnTo>
                                      <a:lnTo>
                                        <a:pt x="1330" y="82"/>
                                      </a:lnTo>
                                      <a:lnTo>
                                        <a:pt x="1330" y="84"/>
                                      </a:lnTo>
                                      <a:lnTo>
                                        <a:pt x="1331" y="81"/>
                                      </a:lnTo>
                                      <a:lnTo>
                                        <a:pt x="1331" y="72"/>
                                      </a:lnTo>
                                      <a:lnTo>
                                        <a:pt x="1332" y="70"/>
                                      </a:lnTo>
                                      <a:lnTo>
                                        <a:pt x="1332" y="74"/>
                                      </a:lnTo>
                                      <a:lnTo>
                                        <a:pt x="1333" y="66"/>
                                      </a:lnTo>
                                      <a:lnTo>
                                        <a:pt x="1334" y="67"/>
                                      </a:lnTo>
                                      <a:lnTo>
                                        <a:pt x="1335" y="61"/>
                                      </a:lnTo>
                                      <a:lnTo>
                                        <a:pt x="1336" y="62"/>
                                      </a:lnTo>
                                      <a:lnTo>
                                        <a:pt x="1337" y="64"/>
                                      </a:lnTo>
                                      <a:lnTo>
                                        <a:pt x="1338" y="66"/>
                                      </a:lnTo>
                                      <a:lnTo>
                                        <a:pt x="1338" y="70"/>
                                      </a:lnTo>
                                      <a:lnTo>
                                        <a:pt x="1339" y="67"/>
                                      </a:lnTo>
                                      <a:lnTo>
                                        <a:pt x="1340" y="69"/>
                                      </a:lnTo>
                                      <a:lnTo>
                                        <a:pt x="1341" y="73"/>
                                      </a:lnTo>
                                      <a:lnTo>
                                        <a:pt x="1341" y="74"/>
                                      </a:lnTo>
                                      <a:lnTo>
                                        <a:pt x="1342" y="69"/>
                                      </a:lnTo>
                                      <a:lnTo>
                                        <a:pt x="1343" y="66"/>
                                      </a:lnTo>
                                      <a:lnTo>
                                        <a:pt x="1343" y="69"/>
                                      </a:lnTo>
                                      <a:lnTo>
                                        <a:pt x="1344" y="74"/>
                                      </a:lnTo>
                                      <a:lnTo>
                                        <a:pt x="1345" y="71"/>
                                      </a:lnTo>
                                      <a:lnTo>
                                        <a:pt x="1345" y="74"/>
                                      </a:lnTo>
                                      <a:lnTo>
                                        <a:pt x="1346" y="76"/>
                                      </a:lnTo>
                                      <a:lnTo>
                                        <a:pt x="1347" y="74"/>
                                      </a:lnTo>
                                      <a:lnTo>
                                        <a:pt x="1348" y="79"/>
                                      </a:lnTo>
                                      <a:lnTo>
                                        <a:pt x="1349" y="76"/>
                                      </a:lnTo>
                                      <a:lnTo>
                                        <a:pt x="1350" y="75"/>
                                      </a:lnTo>
                                      <a:lnTo>
                                        <a:pt x="1350" y="78"/>
                                      </a:lnTo>
                                      <a:lnTo>
                                        <a:pt x="1351" y="71"/>
                                      </a:lnTo>
                                      <a:lnTo>
                                        <a:pt x="1352" y="60"/>
                                      </a:lnTo>
                                      <a:lnTo>
                                        <a:pt x="1352" y="69"/>
                                      </a:lnTo>
                                      <a:lnTo>
                                        <a:pt x="1353" y="66"/>
                                      </a:lnTo>
                                      <a:lnTo>
                                        <a:pt x="1354" y="59"/>
                                      </a:lnTo>
                                      <a:lnTo>
                                        <a:pt x="1354" y="60"/>
                                      </a:lnTo>
                                      <a:lnTo>
                                        <a:pt x="1355" y="63"/>
                                      </a:lnTo>
                                      <a:lnTo>
                                        <a:pt x="1355" y="59"/>
                                      </a:lnTo>
                                      <a:lnTo>
                                        <a:pt x="1356" y="62"/>
                                      </a:lnTo>
                                      <a:lnTo>
                                        <a:pt x="1356" y="63"/>
                                      </a:lnTo>
                                      <a:lnTo>
                                        <a:pt x="1357" y="60"/>
                                      </a:lnTo>
                                      <a:lnTo>
                                        <a:pt x="1358" y="58"/>
                                      </a:lnTo>
                                      <a:lnTo>
                                        <a:pt x="1358" y="64"/>
                                      </a:lnTo>
                                      <a:lnTo>
                                        <a:pt x="1359" y="64"/>
                                      </a:lnTo>
                                      <a:lnTo>
                                        <a:pt x="1360" y="56"/>
                                      </a:lnTo>
                                      <a:lnTo>
                                        <a:pt x="1361" y="53"/>
                                      </a:lnTo>
                                      <a:lnTo>
                                        <a:pt x="1362" y="47"/>
                                      </a:lnTo>
                                      <a:lnTo>
                                        <a:pt x="1363" y="45"/>
                                      </a:lnTo>
                                      <a:lnTo>
                                        <a:pt x="1364" y="41"/>
                                      </a:lnTo>
                                      <a:lnTo>
                                        <a:pt x="1365" y="45"/>
                                      </a:lnTo>
                                      <a:lnTo>
                                        <a:pt x="1365" y="47"/>
                                      </a:lnTo>
                                      <a:lnTo>
                                        <a:pt x="1366" y="46"/>
                                      </a:lnTo>
                                      <a:lnTo>
                                        <a:pt x="1367" y="48"/>
                                      </a:lnTo>
                                      <a:lnTo>
                                        <a:pt x="1367" y="52"/>
                                      </a:lnTo>
                                      <a:lnTo>
                                        <a:pt x="1368" y="55"/>
                                      </a:lnTo>
                                      <a:lnTo>
                                        <a:pt x="1369" y="54"/>
                                      </a:lnTo>
                                      <a:lnTo>
                                        <a:pt x="1369" y="57"/>
                                      </a:lnTo>
                                      <a:lnTo>
                                        <a:pt x="1370" y="55"/>
                                      </a:lnTo>
                                      <a:lnTo>
                                        <a:pt x="1371" y="53"/>
                                      </a:lnTo>
                                      <a:lnTo>
                                        <a:pt x="1372" y="55"/>
                                      </a:lnTo>
                                      <a:lnTo>
                                        <a:pt x="1372" y="56"/>
                                      </a:lnTo>
                                      <a:lnTo>
                                        <a:pt x="1373" y="49"/>
                                      </a:lnTo>
                                      <a:lnTo>
                                        <a:pt x="1374" y="52"/>
                                      </a:lnTo>
                                      <a:lnTo>
                                        <a:pt x="1374" y="53"/>
                                      </a:lnTo>
                                      <a:lnTo>
                                        <a:pt x="1375" y="52"/>
                                      </a:lnTo>
                                      <a:lnTo>
                                        <a:pt x="1376" y="48"/>
                                      </a:lnTo>
                                      <a:lnTo>
                                        <a:pt x="1376" y="51"/>
                                      </a:lnTo>
                                      <a:lnTo>
                                        <a:pt x="1377" y="48"/>
                                      </a:lnTo>
                                      <a:lnTo>
                                        <a:pt x="1378" y="41"/>
                                      </a:lnTo>
                                      <a:lnTo>
                                        <a:pt x="1378" y="48"/>
                                      </a:lnTo>
                                      <a:lnTo>
                                        <a:pt x="1379" y="48"/>
                                      </a:lnTo>
                                      <a:lnTo>
                                        <a:pt x="1379" y="43"/>
                                      </a:lnTo>
                                      <a:lnTo>
                                        <a:pt x="1380" y="41"/>
                                      </a:lnTo>
                                      <a:lnTo>
                                        <a:pt x="1380" y="46"/>
                                      </a:lnTo>
                                      <a:lnTo>
                                        <a:pt x="1381" y="51"/>
                                      </a:lnTo>
                                      <a:lnTo>
                                        <a:pt x="1382" y="48"/>
                                      </a:lnTo>
                                      <a:lnTo>
                                        <a:pt x="1382" y="49"/>
                                      </a:lnTo>
                                      <a:lnTo>
                                        <a:pt x="1383" y="46"/>
                                      </a:lnTo>
                                      <a:lnTo>
                                        <a:pt x="1384" y="49"/>
                                      </a:lnTo>
                                      <a:lnTo>
                                        <a:pt x="1384" y="52"/>
                                      </a:lnTo>
                                      <a:lnTo>
                                        <a:pt x="1385" y="50"/>
                                      </a:lnTo>
                                      <a:lnTo>
                                        <a:pt x="1386" y="40"/>
                                      </a:lnTo>
                                      <a:lnTo>
                                        <a:pt x="1387" y="48"/>
                                      </a:lnTo>
                                      <a:lnTo>
                                        <a:pt x="1387" y="49"/>
                                      </a:lnTo>
                                      <a:lnTo>
                                        <a:pt x="1388" y="47"/>
                                      </a:lnTo>
                                      <a:lnTo>
                                        <a:pt x="1389" y="46"/>
                                      </a:lnTo>
                                      <a:lnTo>
                                        <a:pt x="1389" y="49"/>
                                      </a:lnTo>
                                      <a:lnTo>
                                        <a:pt x="1390" y="46"/>
                                      </a:lnTo>
                                      <a:lnTo>
                                        <a:pt x="1391" y="48"/>
                                      </a:lnTo>
                                      <a:lnTo>
                                        <a:pt x="1392" y="48"/>
                                      </a:lnTo>
                                      <a:lnTo>
                                        <a:pt x="1393" y="47"/>
                                      </a:lnTo>
                                      <a:lnTo>
                                        <a:pt x="1394" y="49"/>
                                      </a:lnTo>
                                      <a:lnTo>
                                        <a:pt x="1395" y="45"/>
                                      </a:lnTo>
                                      <a:lnTo>
                                        <a:pt x="1396" y="50"/>
                                      </a:lnTo>
                                      <a:lnTo>
                                        <a:pt x="1396" y="51"/>
                                      </a:lnTo>
                                      <a:lnTo>
                                        <a:pt x="1397" y="47"/>
                                      </a:lnTo>
                                      <a:lnTo>
                                        <a:pt x="1398" y="50"/>
                                      </a:lnTo>
                                      <a:lnTo>
                                        <a:pt x="1398" y="54"/>
                                      </a:lnTo>
                                      <a:lnTo>
                                        <a:pt x="1399" y="52"/>
                                      </a:lnTo>
                                      <a:lnTo>
                                        <a:pt x="1400" y="54"/>
                                      </a:lnTo>
                                      <a:lnTo>
                                        <a:pt x="1401" y="54"/>
                                      </a:lnTo>
                                      <a:lnTo>
                                        <a:pt x="1402" y="51"/>
                                      </a:lnTo>
                                      <a:lnTo>
                                        <a:pt x="1403" y="53"/>
                                      </a:lnTo>
                                      <a:lnTo>
                                        <a:pt x="1403" y="54"/>
                                      </a:lnTo>
                                      <a:lnTo>
                                        <a:pt x="1403" y="51"/>
                                      </a:lnTo>
                                      <a:lnTo>
                                        <a:pt x="1404" y="51"/>
                                      </a:lnTo>
                                      <a:lnTo>
                                        <a:pt x="1404" y="54"/>
                                      </a:lnTo>
                                      <a:lnTo>
                                        <a:pt x="1405" y="52"/>
                                      </a:lnTo>
                                      <a:lnTo>
                                        <a:pt x="1406" y="54"/>
                                      </a:lnTo>
                                      <a:lnTo>
                                        <a:pt x="1406" y="57"/>
                                      </a:lnTo>
                                      <a:lnTo>
                                        <a:pt x="1407" y="60"/>
                                      </a:lnTo>
                                      <a:lnTo>
                                        <a:pt x="1408" y="62"/>
                                      </a:lnTo>
                                      <a:lnTo>
                                        <a:pt x="1408" y="63"/>
                                      </a:lnTo>
                                      <a:lnTo>
                                        <a:pt x="1409" y="60"/>
                                      </a:lnTo>
                                      <a:lnTo>
                                        <a:pt x="1410" y="61"/>
                                      </a:lnTo>
                                      <a:lnTo>
                                        <a:pt x="1411" y="60"/>
                                      </a:lnTo>
                                      <a:lnTo>
                                        <a:pt x="1412" y="57"/>
                                      </a:lnTo>
                                      <a:lnTo>
                                        <a:pt x="1413" y="58"/>
                                      </a:lnTo>
                                      <a:lnTo>
                                        <a:pt x="1414" y="66"/>
                                      </a:lnTo>
                                      <a:lnTo>
                                        <a:pt x="1415" y="64"/>
                                      </a:lnTo>
                                      <a:lnTo>
                                        <a:pt x="1415" y="68"/>
                                      </a:lnTo>
                                      <a:lnTo>
                                        <a:pt x="1416" y="69"/>
                                      </a:lnTo>
                                      <a:lnTo>
                                        <a:pt x="1417" y="71"/>
                                      </a:lnTo>
                                      <a:lnTo>
                                        <a:pt x="1418" y="70"/>
                                      </a:lnTo>
                                      <a:lnTo>
                                        <a:pt x="1418" y="76"/>
                                      </a:lnTo>
                                      <a:lnTo>
                                        <a:pt x="1419" y="74"/>
                                      </a:lnTo>
                                      <a:lnTo>
                                        <a:pt x="1420" y="72"/>
                                      </a:lnTo>
                                      <a:lnTo>
                                        <a:pt x="1420" y="78"/>
                                      </a:lnTo>
                                      <a:lnTo>
                                        <a:pt x="1421" y="81"/>
                                      </a:lnTo>
                                      <a:lnTo>
                                        <a:pt x="1422" y="76"/>
                                      </a:lnTo>
                                      <a:lnTo>
                                        <a:pt x="1422" y="77"/>
                                      </a:lnTo>
                                      <a:lnTo>
                                        <a:pt x="1423" y="76"/>
                                      </a:lnTo>
                                      <a:lnTo>
                                        <a:pt x="1424" y="71"/>
                                      </a:lnTo>
                                      <a:lnTo>
                                        <a:pt x="1424" y="75"/>
                                      </a:lnTo>
                                      <a:lnTo>
                                        <a:pt x="1425" y="67"/>
                                      </a:lnTo>
                                      <a:lnTo>
                                        <a:pt x="1426" y="70"/>
                                      </a:lnTo>
                                      <a:lnTo>
                                        <a:pt x="1427" y="67"/>
                                      </a:lnTo>
                                      <a:lnTo>
                                        <a:pt x="1427" y="68"/>
                                      </a:lnTo>
                                      <a:lnTo>
                                        <a:pt x="1427" y="65"/>
                                      </a:lnTo>
                                      <a:lnTo>
                                        <a:pt x="1428" y="68"/>
                                      </a:lnTo>
                                      <a:lnTo>
                                        <a:pt x="1428" y="74"/>
                                      </a:lnTo>
                                      <a:lnTo>
                                        <a:pt x="1429" y="67"/>
                                      </a:lnTo>
                                      <a:lnTo>
                                        <a:pt x="1430" y="68"/>
                                      </a:lnTo>
                                      <a:lnTo>
                                        <a:pt x="1430" y="69"/>
                                      </a:lnTo>
                                      <a:lnTo>
                                        <a:pt x="1431" y="71"/>
                                      </a:lnTo>
                                      <a:lnTo>
                                        <a:pt x="1432" y="66"/>
                                      </a:lnTo>
                                      <a:lnTo>
                                        <a:pt x="1433" y="63"/>
                                      </a:lnTo>
                                      <a:lnTo>
                                        <a:pt x="1433" y="65"/>
                                      </a:lnTo>
                                      <a:lnTo>
                                        <a:pt x="1434" y="63"/>
                                      </a:lnTo>
                                      <a:lnTo>
                                        <a:pt x="1435" y="62"/>
                                      </a:lnTo>
                                      <a:lnTo>
                                        <a:pt x="1435" y="66"/>
                                      </a:lnTo>
                                      <a:lnTo>
                                        <a:pt x="1436" y="65"/>
                                      </a:lnTo>
                                      <a:lnTo>
                                        <a:pt x="1437" y="67"/>
                                      </a:lnTo>
                                      <a:lnTo>
                                        <a:pt x="1438" y="67"/>
                                      </a:lnTo>
                                      <a:lnTo>
                                        <a:pt x="1439" y="75"/>
                                      </a:lnTo>
                                      <a:lnTo>
                                        <a:pt x="1439" y="77"/>
                                      </a:lnTo>
                                      <a:lnTo>
                                        <a:pt x="1440" y="80"/>
                                      </a:lnTo>
                                      <a:lnTo>
                                        <a:pt x="1441" y="80"/>
                                      </a:lnTo>
                                      <a:lnTo>
                                        <a:pt x="1442" y="81"/>
                                      </a:lnTo>
                                      <a:lnTo>
                                        <a:pt x="1442" y="84"/>
                                      </a:lnTo>
                                      <a:lnTo>
                                        <a:pt x="1443" y="87"/>
                                      </a:lnTo>
                                      <a:lnTo>
                                        <a:pt x="1444" y="85"/>
                                      </a:lnTo>
                                      <a:lnTo>
                                        <a:pt x="1444" y="89"/>
                                      </a:lnTo>
                                      <a:lnTo>
                                        <a:pt x="1445" y="88"/>
                                      </a:lnTo>
                                      <a:lnTo>
                                        <a:pt x="1446" y="84"/>
                                      </a:lnTo>
                                      <a:lnTo>
                                        <a:pt x="1446" y="89"/>
                                      </a:lnTo>
                                      <a:lnTo>
                                        <a:pt x="1447" y="87"/>
                                      </a:lnTo>
                                      <a:lnTo>
                                        <a:pt x="1448" y="87"/>
                                      </a:lnTo>
                                      <a:lnTo>
                                        <a:pt x="1449" y="86"/>
                                      </a:lnTo>
                                      <a:lnTo>
                                        <a:pt x="1449" y="93"/>
                                      </a:lnTo>
                                      <a:lnTo>
                                        <a:pt x="1450" y="89"/>
                                      </a:lnTo>
                                      <a:lnTo>
                                        <a:pt x="1451" y="90"/>
                                      </a:lnTo>
                                      <a:lnTo>
                                        <a:pt x="1451" y="92"/>
                                      </a:lnTo>
                                      <a:lnTo>
                                        <a:pt x="1451" y="91"/>
                                      </a:lnTo>
                                      <a:lnTo>
                                        <a:pt x="1452" y="91"/>
                                      </a:lnTo>
                                      <a:lnTo>
                                        <a:pt x="1452" y="92"/>
                                      </a:lnTo>
                                      <a:lnTo>
                                        <a:pt x="1453" y="91"/>
                                      </a:lnTo>
                                      <a:lnTo>
                                        <a:pt x="1454" y="87"/>
                                      </a:lnTo>
                                      <a:lnTo>
                                        <a:pt x="1454" y="88"/>
                                      </a:lnTo>
                                      <a:lnTo>
                                        <a:pt x="1455" y="91"/>
                                      </a:lnTo>
                                      <a:lnTo>
                                        <a:pt x="1456" y="86"/>
                                      </a:lnTo>
                                      <a:lnTo>
                                        <a:pt x="1457" y="86"/>
                                      </a:lnTo>
                                      <a:lnTo>
                                        <a:pt x="1457" y="90"/>
                                      </a:lnTo>
                                      <a:lnTo>
                                        <a:pt x="1458" y="82"/>
                                      </a:lnTo>
                                      <a:lnTo>
                                        <a:pt x="1459" y="78"/>
                                      </a:lnTo>
                                      <a:lnTo>
                                        <a:pt x="1459" y="81"/>
                                      </a:lnTo>
                                      <a:lnTo>
                                        <a:pt x="1460" y="74"/>
                                      </a:lnTo>
                                      <a:lnTo>
                                        <a:pt x="1461" y="76"/>
                                      </a:lnTo>
                                      <a:lnTo>
                                        <a:pt x="1461" y="78"/>
                                      </a:lnTo>
                                      <a:lnTo>
                                        <a:pt x="1462" y="70"/>
                                      </a:lnTo>
                                      <a:lnTo>
                                        <a:pt x="1463" y="67"/>
                                      </a:lnTo>
                                      <a:lnTo>
                                        <a:pt x="1463" y="70"/>
                                      </a:lnTo>
                                      <a:lnTo>
                                        <a:pt x="1464" y="66"/>
                                      </a:lnTo>
                                      <a:lnTo>
                                        <a:pt x="1465" y="61"/>
                                      </a:lnTo>
                                      <a:lnTo>
                                        <a:pt x="1466" y="61"/>
                                      </a:lnTo>
                                      <a:lnTo>
                                        <a:pt x="1466" y="63"/>
                                      </a:lnTo>
                                      <a:lnTo>
                                        <a:pt x="1467" y="58"/>
                                      </a:lnTo>
                                      <a:lnTo>
                                        <a:pt x="1468" y="54"/>
                                      </a:lnTo>
                                      <a:lnTo>
                                        <a:pt x="1468" y="58"/>
                                      </a:lnTo>
                                      <a:lnTo>
                                        <a:pt x="1469" y="49"/>
                                      </a:lnTo>
                                      <a:lnTo>
                                        <a:pt x="1470" y="49"/>
                                      </a:lnTo>
                                      <a:lnTo>
                                        <a:pt x="1470" y="54"/>
                                      </a:lnTo>
                                      <a:lnTo>
                                        <a:pt x="1471" y="51"/>
                                      </a:lnTo>
                                      <a:lnTo>
                                        <a:pt x="1472" y="52"/>
                                      </a:lnTo>
                                      <a:lnTo>
                                        <a:pt x="1473" y="50"/>
                                      </a:lnTo>
                                      <a:lnTo>
                                        <a:pt x="1473" y="52"/>
                                      </a:lnTo>
                                      <a:lnTo>
                                        <a:pt x="1474" y="49"/>
                                      </a:lnTo>
                                      <a:lnTo>
                                        <a:pt x="1475" y="46"/>
                                      </a:lnTo>
                                      <a:lnTo>
                                        <a:pt x="1475" y="48"/>
                                      </a:lnTo>
                                      <a:lnTo>
                                        <a:pt x="1475" y="46"/>
                                      </a:lnTo>
                                      <a:lnTo>
                                        <a:pt x="1476" y="50"/>
                                      </a:lnTo>
                                      <a:lnTo>
                                        <a:pt x="1477" y="50"/>
                                      </a:lnTo>
                                      <a:lnTo>
                                        <a:pt x="1478" y="55"/>
                                      </a:lnTo>
                                      <a:lnTo>
                                        <a:pt x="1479" y="53"/>
                                      </a:lnTo>
                                      <a:lnTo>
                                        <a:pt x="1480" y="48"/>
                                      </a:lnTo>
                                      <a:lnTo>
                                        <a:pt x="1481" y="50"/>
                                      </a:lnTo>
                                      <a:lnTo>
                                        <a:pt x="1481" y="53"/>
                                      </a:lnTo>
                                      <a:lnTo>
                                        <a:pt x="1482" y="46"/>
                                      </a:lnTo>
                                      <a:lnTo>
                                        <a:pt x="1483" y="47"/>
                                      </a:lnTo>
                                      <a:lnTo>
                                        <a:pt x="1483" y="49"/>
                                      </a:lnTo>
                                      <a:lnTo>
                                        <a:pt x="1484" y="43"/>
                                      </a:lnTo>
                                      <a:lnTo>
                                        <a:pt x="1485" y="41"/>
                                      </a:lnTo>
                                      <a:lnTo>
                                        <a:pt x="1485" y="46"/>
                                      </a:lnTo>
                                      <a:lnTo>
                                        <a:pt x="1486" y="37"/>
                                      </a:lnTo>
                                      <a:lnTo>
                                        <a:pt x="1487" y="40"/>
                                      </a:lnTo>
                                      <a:lnTo>
                                        <a:pt x="1488" y="35"/>
                                      </a:lnTo>
                                      <a:lnTo>
                                        <a:pt x="1488" y="40"/>
                                      </a:lnTo>
                                      <a:lnTo>
                                        <a:pt x="1489" y="34"/>
                                      </a:lnTo>
                                      <a:lnTo>
                                        <a:pt x="1490" y="32"/>
                                      </a:lnTo>
                                      <a:lnTo>
                                        <a:pt x="1490" y="35"/>
                                      </a:lnTo>
                                      <a:lnTo>
                                        <a:pt x="1491" y="27"/>
                                      </a:lnTo>
                                      <a:lnTo>
                                        <a:pt x="1492" y="27"/>
                                      </a:lnTo>
                                      <a:lnTo>
                                        <a:pt x="1492" y="33"/>
                                      </a:lnTo>
                                      <a:lnTo>
                                        <a:pt x="1493" y="28"/>
                                      </a:lnTo>
                                      <a:lnTo>
                                        <a:pt x="1494" y="24"/>
                                      </a:lnTo>
                                      <a:lnTo>
                                        <a:pt x="1494" y="30"/>
                                      </a:lnTo>
                                      <a:lnTo>
                                        <a:pt x="1495" y="24"/>
                                      </a:lnTo>
                                      <a:lnTo>
                                        <a:pt x="1496" y="24"/>
                                      </a:lnTo>
                                      <a:lnTo>
                                        <a:pt x="1497" y="19"/>
                                      </a:lnTo>
                                      <a:lnTo>
                                        <a:pt x="1497" y="27"/>
                                      </a:lnTo>
                                      <a:lnTo>
                                        <a:pt x="1498" y="25"/>
                                      </a:lnTo>
                                      <a:lnTo>
                                        <a:pt x="1499" y="24"/>
                                      </a:lnTo>
                                      <a:lnTo>
                                        <a:pt x="1499" y="27"/>
                                      </a:lnTo>
                                      <a:lnTo>
                                        <a:pt x="1499" y="21"/>
                                      </a:lnTo>
                                      <a:lnTo>
                                        <a:pt x="1500" y="20"/>
                                      </a:lnTo>
                                      <a:lnTo>
                                        <a:pt x="1500" y="24"/>
                                      </a:lnTo>
                                      <a:lnTo>
                                        <a:pt x="1501" y="17"/>
                                      </a:lnTo>
                                      <a:lnTo>
                                        <a:pt x="1502" y="21"/>
                                      </a:lnTo>
                                      <a:lnTo>
                                        <a:pt x="1503" y="16"/>
                                      </a:lnTo>
                                      <a:lnTo>
                                        <a:pt x="1503" y="22"/>
                                      </a:lnTo>
                                      <a:lnTo>
                                        <a:pt x="1504" y="22"/>
                                      </a:lnTo>
                                      <a:lnTo>
                                        <a:pt x="1505" y="21"/>
                                      </a:lnTo>
                                      <a:lnTo>
                                        <a:pt x="1505" y="23"/>
                                      </a:lnTo>
                                      <a:lnTo>
                                        <a:pt x="1506" y="21"/>
                                      </a:lnTo>
                                      <a:lnTo>
                                        <a:pt x="1507" y="16"/>
                                      </a:lnTo>
                                      <a:lnTo>
                                        <a:pt x="1507" y="22"/>
                                      </a:lnTo>
                                      <a:lnTo>
                                        <a:pt x="1508" y="17"/>
                                      </a:lnTo>
                                      <a:lnTo>
                                        <a:pt x="1509" y="16"/>
                                      </a:lnTo>
                                      <a:lnTo>
                                        <a:pt x="1509" y="19"/>
                                      </a:lnTo>
                                      <a:lnTo>
                                        <a:pt x="1510" y="22"/>
                                      </a:lnTo>
                                      <a:lnTo>
                                        <a:pt x="1511" y="24"/>
                                      </a:lnTo>
                                      <a:lnTo>
                                        <a:pt x="1512" y="25"/>
                                      </a:lnTo>
                                      <a:lnTo>
                                        <a:pt x="1512" y="26"/>
                                      </a:lnTo>
                                      <a:lnTo>
                                        <a:pt x="1513" y="23"/>
                                      </a:lnTo>
                                      <a:lnTo>
                                        <a:pt x="1514" y="20"/>
                                      </a:lnTo>
                                      <a:lnTo>
                                        <a:pt x="1514" y="22"/>
                                      </a:lnTo>
                                      <a:lnTo>
                                        <a:pt x="1515" y="24"/>
                                      </a:lnTo>
                                      <a:lnTo>
                                        <a:pt x="1516" y="19"/>
                                      </a:lnTo>
                                      <a:lnTo>
                                        <a:pt x="1516" y="23"/>
                                      </a:lnTo>
                                      <a:lnTo>
                                        <a:pt x="1517" y="25"/>
                                      </a:lnTo>
                                      <a:lnTo>
                                        <a:pt x="1518" y="25"/>
                                      </a:lnTo>
                                      <a:lnTo>
                                        <a:pt x="1519" y="23"/>
                                      </a:lnTo>
                                      <a:lnTo>
                                        <a:pt x="1519" y="27"/>
                                      </a:lnTo>
                                      <a:lnTo>
                                        <a:pt x="1520" y="23"/>
                                      </a:lnTo>
                                      <a:lnTo>
                                        <a:pt x="1521" y="28"/>
                                      </a:lnTo>
                                      <a:lnTo>
                                        <a:pt x="1521" y="30"/>
                                      </a:lnTo>
                                      <a:lnTo>
                                        <a:pt x="1522" y="32"/>
                                      </a:lnTo>
                                      <a:lnTo>
                                        <a:pt x="1523" y="27"/>
                                      </a:lnTo>
                                      <a:lnTo>
                                        <a:pt x="1523" y="29"/>
                                      </a:lnTo>
                                      <a:lnTo>
                                        <a:pt x="1523" y="26"/>
                                      </a:lnTo>
                                      <a:lnTo>
                                        <a:pt x="1524" y="23"/>
                                      </a:lnTo>
                                      <a:lnTo>
                                        <a:pt x="1524" y="27"/>
                                      </a:lnTo>
                                      <a:lnTo>
                                        <a:pt x="1525" y="33"/>
                                      </a:lnTo>
                                      <a:lnTo>
                                        <a:pt x="1526" y="30"/>
                                      </a:lnTo>
                                      <a:lnTo>
                                        <a:pt x="1527" y="29"/>
                                      </a:lnTo>
                                      <a:lnTo>
                                        <a:pt x="1527" y="34"/>
                                      </a:lnTo>
                                      <a:lnTo>
                                        <a:pt x="1528" y="37"/>
                                      </a:lnTo>
                                      <a:lnTo>
                                        <a:pt x="1529" y="39"/>
                                      </a:lnTo>
                                      <a:lnTo>
                                        <a:pt x="1529" y="46"/>
                                      </a:lnTo>
                                      <a:lnTo>
                                        <a:pt x="1530" y="41"/>
                                      </a:lnTo>
                                      <a:lnTo>
                                        <a:pt x="1531" y="41"/>
                                      </a:lnTo>
                                      <a:lnTo>
                                        <a:pt x="1531" y="44"/>
                                      </a:lnTo>
                                      <a:lnTo>
                                        <a:pt x="1532" y="45"/>
                                      </a:lnTo>
                                      <a:lnTo>
                                        <a:pt x="1533" y="46"/>
                                      </a:lnTo>
                                      <a:lnTo>
                                        <a:pt x="1534" y="44"/>
                                      </a:lnTo>
                                      <a:lnTo>
                                        <a:pt x="1534" y="46"/>
                                      </a:lnTo>
                                      <a:lnTo>
                                        <a:pt x="1535" y="48"/>
                                      </a:lnTo>
                                      <a:lnTo>
                                        <a:pt x="1536" y="48"/>
                                      </a:lnTo>
                                      <a:lnTo>
                                        <a:pt x="1536" y="53"/>
                                      </a:lnTo>
                                      <a:lnTo>
                                        <a:pt x="1537" y="51"/>
                                      </a:lnTo>
                                      <a:lnTo>
                                        <a:pt x="1538" y="53"/>
                                      </a:lnTo>
                                      <a:lnTo>
                                        <a:pt x="1538" y="55"/>
                                      </a:lnTo>
                                      <a:lnTo>
                                        <a:pt x="1539" y="47"/>
                                      </a:lnTo>
                                      <a:lnTo>
                                        <a:pt x="1540" y="47"/>
                                      </a:lnTo>
                                      <a:lnTo>
                                        <a:pt x="1541" y="47"/>
                                      </a:lnTo>
                                      <a:lnTo>
                                        <a:pt x="1542" y="41"/>
                                      </a:lnTo>
                                      <a:lnTo>
                                        <a:pt x="1543" y="34"/>
                                      </a:lnTo>
                                      <a:lnTo>
                                        <a:pt x="1543" y="34"/>
                                      </a:lnTo>
                                      <a:lnTo>
                                        <a:pt x="1544" y="32"/>
                                      </a:lnTo>
                                      <a:lnTo>
                                        <a:pt x="1545" y="23"/>
                                      </a:lnTo>
                                      <a:lnTo>
                                        <a:pt x="1545" y="26"/>
                                      </a:lnTo>
                                      <a:lnTo>
                                        <a:pt x="1546" y="20"/>
                                      </a:lnTo>
                                      <a:lnTo>
                                        <a:pt x="1547" y="19"/>
                                      </a:lnTo>
                                      <a:lnTo>
                                        <a:pt x="1547" y="16"/>
                                      </a:lnTo>
                                      <a:lnTo>
                                        <a:pt x="1548" y="15"/>
                                      </a:lnTo>
                                      <a:lnTo>
                                        <a:pt x="1548" y="18"/>
                                      </a:lnTo>
                                      <a:lnTo>
                                        <a:pt x="1549" y="14"/>
                                      </a:lnTo>
                                      <a:lnTo>
                                        <a:pt x="1550" y="10"/>
                                      </a:lnTo>
                                      <a:lnTo>
                                        <a:pt x="1551" y="10"/>
                                      </a:lnTo>
                                      <a:lnTo>
                                        <a:pt x="1551" y="12"/>
                                      </a:lnTo>
                                      <a:lnTo>
                                        <a:pt x="1552" y="5"/>
                                      </a:lnTo>
                                      <a:lnTo>
                                        <a:pt x="1553" y="2"/>
                                      </a:lnTo>
                                      <a:lnTo>
                                        <a:pt x="1553" y="6"/>
                                      </a:lnTo>
                                      <a:lnTo>
                                        <a:pt x="1554" y="2"/>
                                      </a:lnTo>
                                      <a:lnTo>
                                        <a:pt x="1555" y="2"/>
                                      </a:lnTo>
                                      <a:lnTo>
                                        <a:pt x="1555" y="5"/>
                                      </a:lnTo>
                                      <a:lnTo>
                                        <a:pt x="1556" y="6"/>
                                      </a:lnTo>
                                      <a:lnTo>
                                        <a:pt x="1557" y="7"/>
                                      </a:lnTo>
                                      <a:lnTo>
                                        <a:pt x="1558" y="7"/>
                                      </a:lnTo>
                                      <a:lnTo>
                                        <a:pt x="1559" y="4"/>
                                      </a:lnTo>
                                      <a:lnTo>
                                        <a:pt x="1560" y="5"/>
                                      </a:lnTo>
                                      <a:lnTo>
                                        <a:pt x="1560" y="10"/>
                                      </a:lnTo>
                                      <a:lnTo>
                                        <a:pt x="1561" y="9"/>
                                      </a:lnTo>
                                      <a:lnTo>
                                        <a:pt x="1562" y="9"/>
                                      </a:lnTo>
                                      <a:lnTo>
                                        <a:pt x="1562" y="9"/>
                                      </a:lnTo>
                                      <a:lnTo>
                                        <a:pt x="1563" y="9"/>
                                      </a:lnTo>
                                      <a:lnTo>
                                        <a:pt x="1564" y="12"/>
                                      </a:lnTo>
                                      <a:lnTo>
                                        <a:pt x="1564" y="13"/>
                                      </a:lnTo>
                                      <a:lnTo>
                                        <a:pt x="1565" y="15"/>
                                      </a:lnTo>
                                      <a:lnTo>
                                        <a:pt x="1566" y="18"/>
                                      </a:lnTo>
                                      <a:lnTo>
                                        <a:pt x="1567" y="15"/>
                                      </a:lnTo>
                                      <a:lnTo>
                                        <a:pt x="1567" y="17"/>
                                      </a:lnTo>
                                      <a:lnTo>
                                        <a:pt x="1568" y="20"/>
                                      </a:lnTo>
                                      <a:lnTo>
                                        <a:pt x="1569" y="24"/>
                                      </a:lnTo>
                                      <a:lnTo>
                                        <a:pt x="1569" y="27"/>
                                      </a:lnTo>
                                      <a:lnTo>
                                        <a:pt x="1570" y="27"/>
                                      </a:lnTo>
                                      <a:lnTo>
                                        <a:pt x="1571" y="29"/>
                                      </a:lnTo>
                                      <a:lnTo>
                                        <a:pt x="1571" y="32"/>
                                      </a:lnTo>
                                      <a:lnTo>
                                        <a:pt x="1571" y="31"/>
                                      </a:lnTo>
                                      <a:lnTo>
                                        <a:pt x="1572" y="34"/>
                                      </a:lnTo>
                                      <a:lnTo>
                                        <a:pt x="1573" y="34"/>
                                      </a:lnTo>
                                      <a:lnTo>
                                        <a:pt x="1573" y="34"/>
                                      </a:lnTo>
                                      <a:lnTo>
                                        <a:pt x="1574" y="34"/>
                                      </a:lnTo>
                                      <a:lnTo>
                                        <a:pt x="1575" y="32"/>
                                      </a:lnTo>
                                      <a:lnTo>
                                        <a:pt x="1575" y="34"/>
                                      </a:lnTo>
                                      <a:lnTo>
                                        <a:pt x="1576" y="31"/>
                                      </a:lnTo>
                                      <a:lnTo>
                                        <a:pt x="1577" y="29"/>
                                      </a:lnTo>
                                      <a:lnTo>
                                        <a:pt x="1577" y="30"/>
                                      </a:lnTo>
                                      <a:lnTo>
                                        <a:pt x="1578" y="29"/>
                                      </a:lnTo>
                                      <a:lnTo>
                                        <a:pt x="1579" y="29"/>
                                      </a:lnTo>
                                      <a:lnTo>
                                        <a:pt x="1579" y="30"/>
                                      </a:lnTo>
                                      <a:lnTo>
                                        <a:pt x="1580" y="31"/>
                                      </a:lnTo>
                                      <a:lnTo>
                                        <a:pt x="1581" y="34"/>
                                      </a:lnTo>
                                      <a:lnTo>
                                        <a:pt x="1582" y="33"/>
                                      </a:lnTo>
                                      <a:lnTo>
                                        <a:pt x="1582" y="34"/>
                                      </a:lnTo>
                                      <a:lnTo>
                                        <a:pt x="1583" y="34"/>
                                      </a:lnTo>
                                      <a:lnTo>
                                        <a:pt x="1584" y="35"/>
                                      </a:lnTo>
                                      <a:lnTo>
                                        <a:pt x="1584" y="36"/>
                                      </a:lnTo>
                                      <a:lnTo>
                                        <a:pt x="1585" y="34"/>
                                      </a:lnTo>
                                      <a:lnTo>
                                        <a:pt x="1586" y="38"/>
                                      </a:lnTo>
                                      <a:lnTo>
                                        <a:pt x="1586" y="39"/>
                                      </a:lnTo>
                                      <a:lnTo>
                                        <a:pt x="1587" y="34"/>
                                      </a:lnTo>
                                      <a:lnTo>
                                        <a:pt x="1588" y="40"/>
                                      </a:lnTo>
                                      <a:lnTo>
                                        <a:pt x="1589" y="38"/>
                                      </a:lnTo>
                                      <a:lnTo>
                                        <a:pt x="1589" y="40"/>
                                      </a:lnTo>
                                      <a:lnTo>
                                        <a:pt x="1590" y="41"/>
                                      </a:lnTo>
                                      <a:lnTo>
                                        <a:pt x="1591" y="37"/>
                                      </a:lnTo>
                                      <a:lnTo>
                                        <a:pt x="1591" y="40"/>
                                      </a:lnTo>
                                      <a:lnTo>
                                        <a:pt x="1592" y="43"/>
                                      </a:lnTo>
                                      <a:lnTo>
                                        <a:pt x="1593" y="44"/>
                                      </a:lnTo>
                                      <a:lnTo>
                                        <a:pt x="1594" y="38"/>
                                      </a:lnTo>
                                      <a:lnTo>
                                        <a:pt x="1595" y="41"/>
                                      </a:lnTo>
                                      <a:lnTo>
                                        <a:pt x="1595" y="42"/>
                                      </a:lnTo>
                                      <a:lnTo>
                                        <a:pt x="1595" y="41"/>
                                      </a:lnTo>
                                      <a:lnTo>
                                        <a:pt x="1596" y="43"/>
                                      </a:lnTo>
                                      <a:lnTo>
                                        <a:pt x="1597" y="40"/>
                                      </a:lnTo>
                                      <a:lnTo>
                                        <a:pt x="1597" y="41"/>
                                      </a:lnTo>
                                      <a:lnTo>
                                        <a:pt x="1598" y="41"/>
                                      </a:lnTo>
                                      <a:lnTo>
                                        <a:pt x="1599" y="40"/>
                                      </a:lnTo>
                                      <a:lnTo>
                                        <a:pt x="1599" y="41"/>
                                      </a:lnTo>
                                      <a:lnTo>
                                        <a:pt x="1600" y="39"/>
                                      </a:lnTo>
                                      <a:lnTo>
                                        <a:pt x="1601" y="40"/>
                                      </a:lnTo>
                                      <a:lnTo>
                                        <a:pt x="1601" y="41"/>
                                      </a:lnTo>
                                      <a:lnTo>
                                        <a:pt x="1602" y="39"/>
                                      </a:lnTo>
                                      <a:lnTo>
                                        <a:pt x="1603" y="43"/>
                                      </a:lnTo>
                                      <a:lnTo>
                                        <a:pt x="1604" y="42"/>
                                      </a:lnTo>
                                      <a:lnTo>
                                        <a:pt x="1604" y="44"/>
                                      </a:lnTo>
                                      <a:lnTo>
                                        <a:pt x="1605" y="46"/>
                                      </a:lnTo>
                                      <a:lnTo>
                                        <a:pt x="1606" y="44"/>
                                      </a:lnTo>
                                      <a:lnTo>
                                        <a:pt x="1607" y="45"/>
                                      </a:lnTo>
                                      <a:lnTo>
                                        <a:pt x="1608" y="45"/>
                                      </a:lnTo>
                                      <a:lnTo>
                                        <a:pt x="1609" y="44"/>
                                      </a:lnTo>
                                      <a:lnTo>
                                        <a:pt x="1610" y="45"/>
                                      </a:lnTo>
                                      <a:lnTo>
                                        <a:pt x="1610" y="46"/>
                                      </a:lnTo>
                                      <a:lnTo>
                                        <a:pt x="1611" y="46"/>
                                      </a:lnTo>
                                      <a:lnTo>
                                        <a:pt x="1612" y="52"/>
                                      </a:lnTo>
                                      <a:lnTo>
                                        <a:pt x="1613" y="46"/>
                                      </a:lnTo>
                                      <a:lnTo>
                                        <a:pt x="1613" y="48"/>
                                      </a:lnTo>
                                      <a:lnTo>
                                        <a:pt x="1614" y="53"/>
                                      </a:lnTo>
                                      <a:lnTo>
                                        <a:pt x="1615" y="53"/>
                                      </a:lnTo>
                                      <a:lnTo>
                                        <a:pt x="1615" y="59"/>
                                      </a:lnTo>
                                      <a:lnTo>
                                        <a:pt x="1616" y="57"/>
                                      </a:lnTo>
                                      <a:lnTo>
                                        <a:pt x="1617" y="49"/>
                                      </a:lnTo>
                                      <a:lnTo>
                                        <a:pt x="1617" y="57"/>
                                      </a:lnTo>
                                      <a:lnTo>
                                        <a:pt x="1618" y="51"/>
                                      </a:lnTo>
                                      <a:lnTo>
                                        <a:pt x="1619" y="49"/>
                                      </a:lnTo>
                                      <a:lnTo>
                                        <a:pt x="1619" y="48"/>
                                      </a:lnTo>
                                      <a:lnTo>
                                        <a:pt x="1620" y="55"/>
                                      </a:lnTo>
                                      <a:lnTo>
                                        <a:pt x="1621" y="49"/>
                                      </a:lnTo>
                                      <a:lnTo>
                                        <a:pt x="1621" y="52"/>
                                      </a:lnTo>
                                      <a:lnTo>
                                        <a:pt x="1622" y="49"/>
                                      </a:lnTo>
                                      <a:lnTo>
                                        <a:pt x="1623" y="51"/>
                                      </a:lnTo>
                                      <a:lnTo>
                                        <a:pt x="1624" y="50"/>
                                      </a:lnTo>
                                      <a:lnTo>
                                        <a:pt x="1625" y="52"/>
                                      </a:lnTo>
                                      <a:lnTo>
                                        <a:pt x="1625" y="53"/>
                                      </a:lnTo>
                                      <a:lnTo>
                                        <a:pt x="1626" y="53"/>
                                      </a:lnTo>
                                      <a:lnTo>
                                        <a:pt x="1627" y="57"/>
                                      </a:lnTo>
                                      <a:lnTo>
                                        <a:pt x="1628" y="51"/>
                                      </a:lnTo>
                                      <a:lnTo>
                                        <a:pt x="1628" y="53"/>
                                      </a:lnTo>
                                      <a:lnTo>
                                        <a:pt x="1629" y="54"/>
                                      </a:lnTo>
                                      <a:lnTo>
                                        <a:pt x="1630" y="49"/>
                                      </a:lnTo>
                                      <a:lnTo>
                                        <a:pt x="1631" y="48"/>
                                      </a:lnTo>
                                      <a:lnTo>
                                        <a:pt x="1632" y="49"/>
                                      </a:lnTo>
                                      <a:lnTo>
                                        <a:pt x="1632" y="50"/>
                                      </a:lnTo>
                                      <a:lnTo>
                                        <a:pt x="1633" y="46"/>
                                      </a:lnTo>
                                      <a:lnTo>
                                        <a:pt x="1634" y="46"/>
                                      </a:lnTo>
                                      <a:lnTo>
                                        <a:pt x="1634" y="48"/>
                                      </a:lnTo>
                                      <a:lnTo>
                                        <a:pt x="1635" y="46"/>
                                      </a:lnTo>
                                      <a:lnTo>
                                        <a:pt x="1636" y="48"/>
                                      </a:lnTo>
                                      <a:lnTo>
                                        <a:pt x="1637" y="41"/>
                                      </a:lnTo>
                                      <a:lnTo>
                                        <a:pt x="1637" y="43"/>
                                      </a:lnTo>
                                      <a:lnTo>
                                        <a:pt x="1638" y="42"/>
                                      </a:lnTo>
                                      <a:lnTo>
                                        <a:pt x="1639" y="41"/>
                                      </a:lnTo>
                                      <a:lnTo>
                                        <a:pt x="1639" y="43"/>
                                      </a:lnTo>
                                      <a:lnTo>
                                        <a:pt x="1640" y="41"/>
                                      </a:lnTo>
                                      <a:lnTo>
                                        <a:pt x="1641" y="40"/>
                                      </a:lnTo>
                                      <a:lnTo>
                                        <a:pt x="1641" y="41"/>
                                      </a:lnTo>
                                      <a:lnTo>
                                        <a:pt x="1642" y="37"/>
                                      </a:lnTo>
                                      <a:lnTo>
                                        <a:pt x="1643" y="41"/>
                                      </a:lnTo>
                                      <a:lnTo>
                                        <a:pt x="1643" y="43"/>
                                      </a:lnTo>
                                      <a:lnTo>
                                        <a:pt x="1644" y="47"/>
                                      </a:lnTo>
                                      <a:lnTo>
                                        <a:pt x="1645" y="42"/>
                                      </a:lnTo>
                                      <a:lnTo>
                                        <a:pt x="1645" y="46"/>
                                      </a:lnTo>
                                      <a:lnTo>
                                        <a:pt x="1646" y="47"/>
                                      </a:lnTo>
                                      <a:lnTo>
                                        <a:pt x="1647" y="41"/>
                                      </a:lnTo>
                                      <a:lnTo>
                                        <a:pt x="1648" y="45"/>
                                      </a:lnTo>
                                      <a:lnTo>
                                        <a:pt x="1649" y="45"/>
                                      </a:lnTo>
                                      <a:lnTo>
                                        <a:pt x="1649" y="47"/>
                                      </a:lnTo>
                                      <a:lnTo>
                                        <a:pt x="1650" y="44"/>
                                      </a:lnTo>
                                      <a:lnTo>
                                        <a:pt x="1651" y="42"/>
                                      </a:lnTo>
                                      <a:lnTo>
                                        <a:pt x="1652" y="40"/>
                                      </a:lnTo>
                                      <a:lnTo>
                                        <a:pt x="1652" y="41"/>
                                      </a:lnTo>
                                      <a:lnTo>
                                        <a:pt x="1653" y="43"/>
                                      </a:lnTo>
                                      <a:lnTo>
                                        <a:pt x="1654" y="39"/>
                                      </a:lnTo>
                                      <a:lnTo>
                                        <a:pt x="1654" y="45"/>
                                      </a:lnTo>
                                      <a:lnTo>
                                        <a:pt x="1655" y="48"/>
                                      </a:lnTo>
                                      <a:lnTo>
                                        <a:pt x="1656" y="51"/>
                                      </a:lnTo>
                                      <a:lnTo>
                                        <a:pt x="1656" y="56"/>
                                      </a:lnTo>
                                      <a:lnTo>
                                        <a:pt x="1657" y="57"/>
                                      </a:lnTo>
                                      <a:lnTo>
                                        <a:pt x="1658" y="60"/>
                                      </a:lnTo>
                                      <a:lnTo>
                                        <a:pt x="1659" y="54"/>
                                      </a:lnTo>
                                      <a:lnTo>
                                        <a:pt x="1659" y="55"/>
                                      </a:lnTo>
                                      <a:lnTo>
                                        <a:pt x="1660" y="58"/>
                                      </a:lnTo>
                                      <a:lnTo>
                                        <a:pt x="1661" y="58"/>
                                      </a:lnTo>
                                      <a:lnTo>
                                        <a:pt x="1661" y="62"/>
                                      </a:lnTo>
                                      <a:lnTo>
                                        <a:pt x="1662" y="62"/>
                                      </a:lnTo>
                                      <a:lnTo>
                                        <a:pt x="1663" y="60"/>
                                      </a:lnTo>
                                      <a:lnTo>
                                        <a:pt x="1663" y="62"/>
                                      </a:lnTo>
                                      <a:lnTo>
                                        <a:pt x="1664" y="55"/>
                                      </a:lnTo>
                                      <a:lnTo>
                                        <a:pt x="1665" y="58"/>
                                      </a:lnTo>
                                      <a:lnTo>
                                        <a:pt x="1665" y="61"/>
                                      </a:lnTo>
                                      <a:lnTo>
                                        <a:pt x="1666" y="64"/>
                                      </a:lnTo>
                                      <a:lnTo>
                                        <a:pt x="1667" y="62"/>
                                      </a:lnTo>
                                      <a:lnTo>
                                        <a:pt x="1667" y="67"/>
                                      </a:lnTo>
                                      <a:lnTo>
                                        <a:pt x="1668" y="74"/>
                                      </a:lnTo>
                                      <a:lnTo>
                                        <a:pt x="1669" y="74"/>
                                      </a:lnTo>
                                      <a:lnTo>
                                        <a:pt x="1669" y="77"/>
                                      </a:lnTo>
                                    </a:path>
                                  </a:pathLst>
                                </a:custGeom>
                                <a:noFill/>
                                <a:ln w="1588">
                                  <a:solidFill>
                                    <a:schemeClr val="tx1"/>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91" name="Freeform 291"/>
                              <wps:cNvSpPr>
                                <a:spLocks noChangeAspect="1"/>
                              </wps:cNvSpPr>
                              <wps:spPr bwMode="auto">
                                <a:xfrm>
                                  <a:off x="315008" y="497545"/>
                                  <a:ext cx="3483890" cy="149038"/>
                                </a:xfrm>
                                <a:custGeom>
                                  <a:avLst/>
                                  <a:gdLst>
                                    <a:gd name="T0" fmla="*/ 24 w 1669"/>
                                    <a:gd name="T1" fmla="*/ 51 h 86"/>
                                    <a:gd name="T2" fmla="*/ 49 w 1669"/>
                                    <a:gd name="T3" fmla="*/ 51 h 86"/>
                                    <a:gd name="T4" fmla="*/ 75 w 1669"/>
                                    <a:gd name="T5" fmla="*/ 53 h 86"/>
                                    <a:gd name="T6" fmla="*/ 103 w 1669"/>
                                    <a:gd name="T7" fmla="*/ 69 h 86"/>
                                    <a:gd name="T8" fmla="*/ 130 w 1669"/>
                                    <a:gd name="T9" fmla="*/ 60 h 86"/>
                                    <a:gd name="T10" fmla="*/ 155 w 1669"/>
                                    <a:gd name="T11" fmla="*/ 36 h 86"/>
                                    <a:gd name="T12" fmla="*/ 182 w 1669"/>
                                    <a:gd name="T13" fmla="*/ 50 h 86"/>
                                    <a:gd name="T14" fmla="*/ 210 w 1669"/>
                                    <a:gd name="T15" fmla="*/ 44 h 86"/>
                                    <a:gd name="T16" fmla="*/ 237 w 1669"/>
                                    <a:gd name="T17" fmla="*/ 41 h 86"/>
                                    <a:gd name="T18" fmla="*/ 265 w 1669"/>
                                    <a:gd name="T19" fmla="*/ 49 h 86"/>
                                    <a:gd name="T20" fmla="*/ 292 w 1669"/>
                                    <a:gd name="T21" fmla="*/ 49 h 86"/>
                                    <a:gd name="T22" fmla="*/ 319 w 1669"/>
                                    <a:gd name="T23" fmla="*/ 34 h 86"/>
                                    <a:gd name="T24" fmla="*/ 346 w 1669"/>
                                    <a:gd name="T25" fmla="*/ 48 h 86"/>
                                    <a:gd name="T26" fmla="*/ 372 w 1669"/>
                                    <a:gd name="T27" fmla="*/ 45 h 86"/>
                                    <a:gd name="T28" fmla="*/ 399 w 1669"/>
                                    <a:gd name="T29" fmla="*/ 45 h 86"/>
                                    <a:gd name="T30" fmla="*/ 427 w 1669"/>
                                    <a:gd name="T31" fmla="*/ 45 h 86"/>
                                    <a:gd name="T32" fmla="*/ 453 w 1669"/>
                                    <a:gd name="T33" fmla="*/ 69 h 86"/>
                                    <a:gd name="T34" fmla="*/ 480 w 1669"/>
                                    <a:gd name="T35" fmla="*/ 76 h 86"/>
                                    <a:gd name="T36" fmla="*/ 504 w 1669"/>
                                    <a:gd name="T37" fmla="*/ 53 h 86"/>
                                    <a:gd name="T38" fmla="*/ 530 w 1669"/>
                                    <a:gd name="T39" fmla="*/ 56 h 86"/>
                                    <a:gd name="T40" fmla="*/ 558 w 1669"/>
                                    <a:gd name="T41" fmla="*/ 47 h 86"/>
                                    <a:gd name="T42" fmla="*/ 586 w 1669"/>
                                    <a:gd name="T43" fmla="*/ 45 h 86"/>
                                    <a:gd name="T44" fmla="*/ 611 w 1669"/>
                                    <a:gd name="T45" fmla="*/ 53 h 86"/>
                                    <a:gd name="T46" fmla="*/ 639 w 1669"/>
                                    <a:gd name="T47" fmla="*/ 56 h 86"/>
                                    <a:gd name="T48" fmla="*/ 666 w 1669"/>
                                    <a:gd name="T49" fmla="*/ 61 h 86"/>
                                    <a:gd name="T50" fmla="*/ 693 w 1669"/>
                                    <a:gd name="T51" fmla="*/ 47 h 86"/>
                                    <a:gd name="T52" fmla="*/ 719 w 1669"/>
                                    <a:gd name="T53" fmla="*/ 58 h 86"/>
                                    <a:gd name="T54" fmla="*/ 748 w 1669"/>
                                    <a:gd name="T55" fmla="*/ 43 h 86"/>
                                    <a:gd name="T56" fmla="*/ 774 w 1669"/>
                                    <a:gd name="T57" fmla="*/ 68 h 86"/>
                                    <a:gd name="T58" fmla="*/ 800 w 1669"/>
                                    <a:gd name="T59" fmla="*/ 51 h 86"/>
                                    <a:gd name="T60" fmla="*/ 827 w 1669"/>
                                    <a:gd name="T61" fmla="*/ 64 h 86"/>
                                    <a:gd name="T62" fmla="*/ 853 w 1669"/>
                                    <a:gd name="T63" fmla="*/ 54 h 86"/>
                                    <a:gd name="T64" fmla="*/ 880 w 1669"/>
                                    <a:gd name="T65" fmla="*/ 38 h 86"/>
                                    <a:gd name="T66" fmla="*/ 906 w 1669"/>
                                    <a:gd name="T67" fmla="*/ 41 h 86"/>
                                    <a:gd name="T68" fmla="*/ 933 w 1669"/>
                                    <a:gd name="T69" fmla="*/ 44 h 86"/>
                                    <a:gd name="T70" fmla="*/ 959 w 1669"/>
                                    <a:gd name="T71" fmla="*/ 58 h 86"/>
                                    <a:gd name="T72" fmla="*/ 986 w 1669"/>
                                    <a:gd name="T73" fmla="*/ 37 h 86"/>
                                    <a:gd name="T74" fmla="*/ 1013 w 1669"/>
                                    <a:gd name="T75" fmla="*/ 33 h 86"/>
                                    <a:gd name="T76" fmla="*/ 1041 w 1669"/>
                                    <a:gd name="T77" fmla="*/ 37 h 86"/>
                                    <a:gd name="T78" fmla="*/ 1067 w 1669"/>
                                    <a:gd name="T79" fmla="*/ 49 h 86"/>
                                    <a:gd name="T80" fmla="*/ 1093 w 1669"/>
                                    <a:gd name="T81" fmla="*/ 56 h 86"/>
                                    <a:gd name="T82" fmla="*/ 1118 w 1669"/>
                                    <a:gd name="T83" fmla="*/ 47 h 86"/>
                                    <a:gd name="T84" fmla="*/ 1147 w 1669"/>
                                    <a:gd name="T85" fmla="*/ 41 h 86"/>
                                    <a:gd name="T86" fmla="*/ 1173 w 1669"/>
                                    <a:gd name="T87" fmla="*/ 27 h 86"/>
                                    <a:gd name="T88" fmla="*/ 1202 w 1669"/>
                                    <a:gd name="T89" fmla="*/ 36 h 86"/>
                                    <a:gd name="T90" fmla="*/ 1229 w 1669"/>
                                    <a:gd name="T91" fmla="*/ 34 h 86"/>
                                    <a:gd name="T92" fmla="*/ 1257 w 1669"/>
                                    <a:gd name="T93" fmla="*/ 36 h 86"/>
                                    <a:gd name="T94" fmla="*/ 1283 w 1669"/>
                                    <a:gd name="T95" fmla="*/ 36 h 86"/>
                                    <a:gd name="T96" fmla="*/ 1309 w 1669"/>
                                    <a:gd name="T97" fmla="*/ 37 h 86"/>
                                    <a:gd name="T98" fmla="*/ 1335 w 1669"/>
                                    <a:gd name="T99" fmla="*/ 43 h 86"/>
                                    <a:gd name="T100" fmla="*/ 1360 w 1669"/>
                                    <a:gd name="T101" fmla="*/ 56 h 86"/>
                                    <a:gd name="T102" fmla="*/ 1389 w 1669"/>
                                    <a:gd name="T103" fmla="*/ 49 h 86"/>
                                    <a:gd name="T104" fmla="*/ 1417 w 1669"/>
                                    <a:gd name="T105" fmla="*/ 53 h 86"/>
                                    <a:gd name="T106" fmla="*/ 1442 w 1669"/>
                                    <a:gd name="T107" fmla="*/ 62 h 86"/>
                                    <a:gd name="T108" fmla="*/ 1468 w 1669"/>
                                    <a:gd name="T109" fmla="*/ 56 h 86"/>
                                    <a:gd name="T110" fmla="*/ 1498 w 1669"/>
                                    <a:gd name="T111" fmla="*/ 39 h 86"/>
                                    <a:gd name="T112" fmla="*/ 1523 w 1669"/>
                                    <a:gd name="T113" fmla="*/ 26 h 86"/>
                                    <a:gd name="T114" fmla="*/ 1550 w 1669"/>
                                    <a:gd name="T115" fmla="*/ 0 h 86"/>
                                    <a:gd name="T116" fmla="*/ 1576 w 1669"/>
                                    <a:gd name="T117" fmla="*/ 23 h 86"/>
                                    <a:gd name="T118" fmla="*/ 1605 w 1669"/>
                                    <a:gd name="T119" fmla="*/ 36 h 86"/>
                                    <a:gd name="T120" fmla="*/ 1632 w 1669"/>
                                    <a:gd name="T121" fmla="*/ 34 h 86"/>
                                    <a:gd name="T122" fmla="*/ 1661 w 1669"/>
                                    <a:gd name="T123" fmla="*/ 58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669" h="86">
                                      <a:moveTo>
                                        <a:pt x="0" y="52"/>
                                      </a:moveTo>
                                      <a:lnTo>
                                        <a:pt x="0" y="52"/>
                                      </a:lnTo>
                                      <a:lnTo>
                                        <a:pt x="0" y="53"/>
                                      </a:lnTo>
                                      <a:lnTo>
                                        <a:pt x="1" y="51"/>
                                      </a:lnTo>
                                      <a:lnTo>
                                        <a:pt x="2" y="49"/>
                                      </a:lnTo>
                                      <a:lnTo>
                                        <a:pt x="2" y="50"/>
                                      </a:lnTo>
                                      <a:lnTo>
                                        <a:pt x="3" y="48"/>
                                      </a:lnTo>
                                      <a:lnTo>
                                        <a:pt x="4" y="47"/>
                                      </a:lnTo>
                                      <a:lnTo>
                                        <a:pt x="5" y="47"/>
                                      </a:lnTo>
                                      <a:lnTo>
                                        <a:pt x="5" y="48"/>
                                      </a:lnTo>
                                      <a:lnTo>
                                        <a:pt x="6" y="49"/>
                                      </a:lnTo>
                                      <a:lnTo>
                                        <a:pt x="7" y="49"/>
                                      </a:lnTo>
                                      <a:lnTo>
                                        <a:pt x="7" y="50"/>
                                      </a:lnTo>
                                      <a:lnTo>
                                        <a:pt x="8" y="52"/>
                                      </a:lnTo>
                                      <a:lnTo>
                                        <a:pt x="9" y="52"/>
                                      </a:lnTo>
                                      <a:lnTo>
                                        <a:pt x="9" y="53"/>
                                      </a:lnTo>
                                      <a:lnTo>
                                        <a:pt x="10" y="52"/>
                                      </a:lnTo>
                                      <a:lnTo>
                                        <a:pt x="11" y="53"/>
                                      </a:lnTo>
                                      <a:lnTo>
                                        <a:pt x="11" y="53"/>
                                      </a:lnTo>
                                      <a:lnTo>
                                        <a:pt x="11" y="55"/>
                                      </a:lnTo>
                                      <a:lnTo>
                                        <a:pt x="12" y="55"/>
                                      </a:lnTo>
                                      <a:lnTo>
                                        <a:pt x="13" y="54"/>
                                      </a:lnTo>
                                      <a:lnTo>
                                        <a:pt x="13" y="55"/>
                                      </a:lnTo>
                                      <a:lnTo>
                                        <a:pt x="14" y="54"/>
                                      </a:lnTo>
                                      <a:lnTo>
                                        <a:pt x="15" y="56"/>
                                      </a:lnTo>
                                      <a:lnTo>
                                        <a:pt x="15" y="57"/>
                                      </a:lnTo>
                                      <a:lnTo>
                                        <a:pt x="16" y="56"/>
                                      </a:lnTo>
                                      <a:lnTo>
                                        <a:pt x="17" y="56"/>
                                      </a:lnTo>
                                      <a:lnTo>
                                        <a:pt x="18" y="54"/>
                                      </a:lnTo>
                                      <a:lnTo>
                                        <a:pt x="19" y="52"/>
                                      </a:lnTo>
                                      <a:lnTo>
                                        <a:pt x="20" y="51"/>
                                      </a:lnTo>
                                      <a:lnTo>
                                        <a:pt x="20" y="52"/>
                                      </a:lnTo>
                                      <a:lnTo>
                                        <a:pt x="21" y="48"/>
                                      </a:lnTo>
                                      <a:lnTo>
                                        <a:pt x="22" y="49"/>
                                      </a:lnTo>
                                      <a:lnTo>
                                        <a:pt x="23" y="49"/>
                                      </a:lnTo>
                                      <a:lnTo>
                                        <a:pt x="24" y="50"/>
                                      </a:lnTo>
                                      <a:lnTo>
                                        <a:pt x="24" y="51"/>
                                      </a:lnTo>
                                      <a:lnTo>
                                        <a:pt x="25" y="53"/>
                                      </a:lnTo>
                                      <a:lnTo>
                                        <a:pt x="26" y="56"/>
                                      </a:lnTo>
                                      <a:lnTo>
                                        <a:pt x="27" y="56"/>
                                      </a:lnTo>
                                      <a:lnTo>
                                        <a:pt x="27" y="59"/>
                                      </a:lnTo>
                                      <a:lnTo>
                                        <a:pt x="28" y="60"/>
                                      </a:lnTo>
                                      <a:lnTo>
                                        <a:pt x="29" y="60"/>
                                      </a:lnTo>
                                      <a:lnTo>
                                        <a:pt x="29" y="61"/>
                                      </a:lnTo>
                                      <a:lnTo>
                                        <a:pt x="30" y="61"/>
                                      </a:lnTo>
                                      <a:lnTo>
                                        <a:pt x="31" y="61"/>
                                      </a:lnTo>
                                      <a:lnTo>
                                        <a:pt x="31" y="62"/>
                                      </a:lnTo>
                                      <a:lnTo>
                                        <a:pt x="32" y="61"/>
                                      </a:lnTo>
                                      <a:lnTo>
                                        <a:pt x="33" y="59"/>
                                      </a:lnTo>
                                      <a:lnTo>
                                        <a:pt x="33" y="61"/>
                                      </a:lnTo>
                                      <a:lnTo>
                                        <a:pt x="34" y="59"/>
                                      </a:lnTo>
                                      <a:lnTo>
                                        <a:pt x="35" y="58"/>
                                      </a:lnTo>
                                      <a:lnTo>
                                        <a:pt x="35" y="59"/>
                                      </a:lnTo>
                                      <a:lnTo>
                                        <a:pt x="35" y="60"/>
                                      </a:lnTo>
                                      <a:lnTo>
                                        <a:pt x="36" y="56"/>
                                      </a:lnTo>
                                      <a:lnTo>
                                        <a:pt x="37" y="57"/>
                                      </a:lnTo>
                                      <a:lnTo>
                                        <a:pt x="37" y="58"/>
                                      </a:lnTo>
                                      <a:lnTo>
                                        <a:pt x="38" y="56"/>
                                      </a:lnTo>
                                      <a:lnTo>
                                        <a:pt x="39" y="54"/>
                                      </a:lnTo>
                                      <a:lnTo>
                                        <a:pt x="39" y="56"/>
                                      </a:lnTo>
                                      <a:lnTo>
                                        <a:pt x="40" y="56"/>
                                      </a:lnTo>
                                      <a:lnTo>
                                        <a:pt x="41" y="53"/>
                                      </a:lnTo>
                                      <a:lnTo>
                                        <a:pt x="41" y="54"/>
                                      </a:lnTo>
                                      <a:lnTo>
                                        <a:pt x="42" y="54"/>
                                      </a:lnTo>
                                      <a:lnTo>
                                        <a:pt x="43" y="53"/>
                                      </a:lnTo>
                                      <a:lnTo>
                                        <a:pt x="44" y="51"/>
                                      </a:lnTo>
                                      <a:lnTo>
                                        <a:pt x="44" y="54"/>
                                      </a:lnTo>
                                      <a:lnTo>
                                        <a:pt x="45" y="50"/>
                                      </a:lnTo>
                                      <a:lnTo>
                                        <a:pt x="46" y="49"/>
                                      </a:lnTo>
                                      <a:lnTo>
                                        <a:pt x="46" y="51"/>
                                      </a:lnTo>
                                      <a:lnTo>
                                        <a:pt x="47" y="49"/>
                                      </a:lnTo>
                                      <a:lnTo>
                                        <a:pt x="48" y="49"/>
                                      </a:lnTo>
                                      <a:lnTo>
                                        <a:pt x="48" y="51"/>
                                      </a:lnTo>
                                      <a:lnTo>
                                        <a:pt x="49" y="51"/>
                                      </a:lnTo>
                                      <a:lnTo>
                                        <a:pt x="50" y="49"/>
                                      </a:lnTo>
                                      <a:lnTo>
                                        <a:pt x="51" y="46"/>
                                      </a:lnTo>
                                      <a:lnTo>
                                        <a:pt x="51" y="49"/>
                                      </a:lnTo>
                                      <a:lnTo>
                                        <a:pt x="52" y="45"/>
                                      </a:lnTo>
                                      <a:lnTo>
                                        <a:pt x="53" y="44"/>
                                      </a:lnTo>
                                      <a:lnTo>
                                        <a:pt x="53" y="45"/>
                                      </a:lnTo>
                                      <a:lnTo>
                                        <a:pt x="54" y="45"/>
                                      </a:lnTo>
                                      <a:lnTo>
                                        <a:pt x="55" y="44"/>
                                      </a:lnTo>
                                      <a:lnTo>
                                        <a:pt x="55" y="45"/>
                                      </a:lnTo>
                                      <a:lnTo>
                                        <a:pt x="56" y="46"/>
                                      </a:lnTo>
                                      <a:lnTo>
                                        <a:pt x="57" y="46"/>
                                      </a:lnTo>
                                      <a:lnTo>
                                        <a:pt x="57" y="51"/>
                                      </a:lnTo>
                                      <a:lnTo>
                                        <a:pt x="58" y="51"/>
                                      </a:lnTo>
                                      <a:lnTo>
                                        <a:pt x="59" y="49"/>
                                      </a:lnTo>
                                      <a:lnTo>
                                        <a:pt x="59" y="49"/>
                                      </a:lnTo>
                                      <a:lnTo>
                                        <a:pt x="59" y="53"/>
                                      </a:lnTo>
                                      <a:lnTo>
                                        <a:pt x="60" y="53"/>
                                      </a:lnTo>
                                      <a:lnTo>
                                        <a:pt x="61" y="53"/>
                                      </a:lnTo>
                                      <a:lnTo>
                                        <a:pt x="62" y="51"/>
                                      </a:lnTo>
                                      <a:lnTo>
                                        <a:pt x="63" y="50"/>
                                      </a:lnTo>
                                      <a:lnTo>
                                        <a:pt x="63" y="51"/>
                                      </a:lnTo>
                                      <a:lnTo>
                                        <a:pt x="64" y="50"/>
                                      </a:lnTo>
                                      <a:lnTo>
                                        <a:pt x="65" y="49"/>
                                      </a:lnTo>
                                      <a:lnTo>
                                        <a:pt x="66" y="48"/>
                                      </a:lnTo>
                                      <a:lnTo>
                                        <a:pt x="67" y="47"/>
                                      </a:lnTo>
                                      <a:lnTo>
                                        <a:pt x="68" y="47"/>
                                      </a:lnTo>
                                      <a:lnTo>
                                        <a:pt x="68" y="48"/>
                                      </a:lnTo>
                                      <a:lnTo>
                                        <a:pt x="69" y="46"/>
                                      </a:lnTo>
                                      <a:lnTo>
                                        <a:pt x="70" y="45"/>
                                      </a:lnTo>
                                      <a:lnTo>
                                        <a:pt x="70" y="46"/>
                                      </a:lnTo>
                                      <a:lnTo>
                                        <a:pt x="71" y="49"/>
                                      </a:lnTo>
                                      <a:lnTo>
                                        <a:pt x="72" y="46"/>
                                      </a:lnTo>
                                      <a:lnTo>
                                        <a:pt x="72" y="48"/>
                                      </a:lnTo>
                                      <a:lnTo>
                                        <a:pt x="73" y="51"/>
                                      </a:lnTo>
                                      <a:lnTo>
                                        <a:pt x="74" y="51"/>
                                      </a:lnTo>
                                      <a:lnTo>
                                        <a:pt x="75" y="52"/>
                                      </a:lnTo>
                                      <a:lnTo>
                                        <a:pt x="75" y="53"/>
                                      </a:lnTo>
                                      <a:lnTo>
                                        <a:pt x="76" y="50"/>
                                      </a:lnTo>
                                      <a:lnTo>
                                        <a:pt x="77" y="49"/>
                                      </a:lnTo>
                                      <a:lnTo>
                                        <a:pt x="77" y="52"/>
                                      </a:lnTo>
                                      <a:lnTo>
                                        <a:pt x="78" y="48"/>
                                      </a:lnTo>
                                      <a:lnTo>
                                        <a:pt x="79" y="46"/>
                                      </a:lnTo>
                                      <a:lnTo>
                                        <a:pt x="79" y="48"/>
                                      </a:lnTo>
                                      <a:lnTo>
                                        <a:pt x="80" y="46"/>
                                      </a:lnTo>
                                      <a:lnTo>
                                        <a:pt x="81" y="49"/>
                                      </a:lnTo>
                                      <a:lnTo>
                                        <a:pt x="82" y="49"/>
                                      </a:lnTo>
                                      <a:lnTo>
                                        <a:pt x="82" y="51"/>
                                      </a:lnTo>
                                      <a:lnTo>
                                        <a:pt x="83" y="52"/>
                                      </a:lnTo>
                                      <a:lnTo>
                                        <a:pt x="83" y="52"/>
                                      </a:lnTo>
                                      <a:lnTo>
                                        <a:pt x="84" y="55"/>
                                      </a:lnTo>
                                      <a:lnTo>
                                        <a:pt x="85" y="50"/>
                                      </a:lnTo>
                                      <a:lnTo>
                                        <a:pt x="85" y="51"/>
                                      </a:lnTo>
                                      <a:lnTo>
                                        <a:pt x="86" y="51"/>
                                      </a:lnTo>
                                      <a:lnTo>
                                        <a:pt x="87" y="52"/>
                                      </a:lnTo>
                                      <a:lnTo>
                                        <a:pt x="87" y="54"/>
                                      </a:lnTo>
                                      <a:lnTo>
                                        <a:pt x="88" y="56"/>
                                      </a:lnTo>
                                      <a:lnTo>
                                        <a:pt x="89" y="60"/>
                                      </a:lnTo>
                                      <a:lnTo>
                                        <a:pt x="90" y="58"/>
                                      </a:lnTo>
                                      <a:lnTo>
                                        <a:pt x="90" y="61"/>
                                      </a:lnTo>
                                      <a:lnTo>
                                        <a:pt x="91" y="63"/>
                                      </a:lnTo>
                                      <a:lnTo>
                                        <a:pt x="92" y="63"/>
                                      </a:lnTo>
                                      <a:lnTo>
                                        <a:pt x="93" y="65"/>
                                      </a:lnTo>
                                      <a:lnTo>
                                        <a:pt x="94" y="65"/>
                                      </a:lnTo>
                                      <a:lnTo>
                                        <a:pt x="94" y="66"/>
                                      </a:lnTo>
                                      <a:lnTo>
                                        <a:pt x="95" y="67"/>
                                      </a:lnTo>
                                      <a:lnTo>
                                        <a:pt x="96" y="68"/>
                                      </a:lnTo>
                                      <a:lnTo>
                                        <a:pt x="97" y="67"/>
                                      </a:lnTo>
                                      <a:lnTo>
                                        <a:pt x="97" y="69"/>
                                      </a:lnTo>
                                      <a:lnTo>
                                        <a:pt x="98" y="68"/>
                                      </a:lnTo>
                                      <a:lnTo>
                                        <a:pt x="99" y="68"/>
                                      </a:lnTo>
                                      <a:lnTo>
                                        <a:pt x="100" y="68"/>
                                      </a:lnTo>
                                      <a:lnTo>
                                        <a:pt x="101" y="69"/>
                                      </a:lnTo>
                                      <a:lnTo>
                                        <a:pt x="102" y="69"/>
                                      </a:lnTo>
                                      <a:lnTo>
                                        <a:pt x="103" y="69"/>
                                      </a:lnTo>
                                      <a:lnTo>
                                        <a:pt x="104" y="69"/>
                                      </a:lnTo>
                                      <a:lnTo>
                                        <a:pt x="105" y="69"/>
                                      </a:lnTo>
                                      <a:lnTo>
                                        <a:pt x="106" y="68"/>
                                      </a:lnTo>
                                      <a:lnTo>
                                        <a:pt x="106" y="69"/>
                                      </a:lnTo>
                                      <a:lnTo>
                                        <a:pt x="107" y="66"/>
                                      </a:lnTo>
                                      <a:lnTo>
                                        <a:pt x="107" y="66"/>
                                      </a:lnTo>
                                      <a:lnTo>
                                        <a:pt x="107" y="67"/>
                                      </a:lnTo>
                                      <a:lnTo>
                                        <a:pt x="108" y="67"/>
                                      </a:lnTo>
                                      <a:lnTo>
                                        <a:pt x="109" y="65"/>
                                      </a:lnTo>
                                      <a:lnTo>
                                        <a:pt x="109" y="66"/>
                                      </a:lnTo>
                                      <a:lnTo>
                                        <a:pt x="110" y="67"/>
                                      </a:lnTo>
                                      <a:lnTo>
                                        <a:pt x="111" y="67"/>
                                      </a:lnTo>
                                      <a:lnTo>
                                        <a:pt x="112" y="67"/>
                                      </a:lnTo>
                                      <a:lnTo>
                                        <a:pt x="112" y="69"/>
                                      </a:lnTo>
                                      <a:lnTo>
                                        <a:pt x="113" y="68"/>
                                      </a:lnTo>
                                      <a:lnTo>
                                        <a:pt x="114" y="66"/>
                                      </a:lnTo>
                                      <a:lnTo>
                                        <a:pt x="114" y="67"/>
                                      </a:lnTo>
                                      <a:lnTo>
                                        <a:pt x="115" y="67"/>
                                      </a:lnTo>
                                      <a:lnTo>
                                        <a:pt x="116" y="67"/>
                                      </a:lnTo>
                                      <a:lnTo>
                                        <a:pt x="116" y="68"/>
                                      </a:lnTo>
                                      <a:lnTo>
                                        <a:pt x="117" y="68"/>
                                      </a:lnTo>
                                      <a:lnTo>
                                        <a:pt x="118" y="68"/>
                                      </a:lnTo>
                                      <a:lnTo>
                                        <a:pt x="118" y="69"/>
                                      </a:lnTo>
                                      <a:lnTo>
                                        <a:pt x="119" y="65"/>
                                      </a:lnTo>
                                      <a:lnTo>
                                        <a:pt x="120" y="65"/>
                                      </a:lnTo>
                                      <a:lnTo>
                                        <a:pt x="121" y="57"/>
                                      </a:lnTo>
                                      <a:lnTo>
                                        <a:pt x="121" y="63"/>
                                      </a:lnTo>
                                      <a:lnTo>
                                        <a:pt x="122" y="62"/>
                                      </a:lnTo>
                                      <a:lnTo>
                                        <a:pt x="123" y="60"/>
                                      </a:lnTo>
                                      <a:lnTo>
                                        <a:pt x="123" y="62"/>
                                      </a:lnTo>
                                      <a:lnTo>
                                        <a:pt x="124" y="59"/>
                                      </a:lnTo>
                                      <a:lnTo>
                                        <a:pt x="125" y="59"/>
                                      </a:lnTo>
                                      <a:lnTo>
                                        <a:pt x="126" y="63"/>
                                      </a:lnTo>
                                      <a:lnTo>
                                        <a:pt x="127" y="63"/>
                                      </a:lnTo>
                                      <a:lnTo>
                                        <a:pt x="128" y="64"/>
                                      </a:lnTo>
                                      <a:lnTo>
                                        <a:pt x="129" y="63"/>
                                      </a:lnTo>
                                      <a:lnTo>
                                        <a:pt x="130" y="60"/>
                                      </a:lnTo>
                                      <a:lnTo>
                                        <a:pt x="130" y="61"/>
                                      </a:lnTo>
                                      <a:lnTo>
                                        <a:pt x="131" y="59"/>
                                      </a:lnTo>
                                      <a:lnTo>
                                        <a:pt x="131" y="58"/>
                                      </a:lnTo>
                                      <a:lnTo>
                                        <a:pt x="131" y="59"/>
                                      </a:lnTo>
                                      <a:lnTo>
                                        <a:pt x="132" y="57"/>
                                      </a:lnTo>
                                      <a:lnTo>
                                        <a:pt x="133" y="54"/>
                                      </a:lnTo>
                                      <a:lnTo>
                                        <a:pt x="133" y="56"/>
                                      </a:lnTo>
                                      <a:lnTo>
                                        <a:pt x="134" y="54"/>
                                      </a:lnTo>
                                      <a:lnTo>
                                        <a:pt x="135" y="52"/>
                                      </a:lnTo>
                                      <a:lnTo>
                                        <a:pt x="136" y="50"/>
                                      </a:lnTo>
                                      <a:lnTo>
                                        <a:pt x="137" y="50"/>
                                      </a:lnTo>
                                      <a:lnTo>
                                        <a:pt x="138" y="49"/>
                                      </a:lnTo>
                                      <a:lnTo>
                                        <a:pt x="138" y="50"/>
                                      </a:lnTo>
                                      <a:lnTo>
                                        <a:pt x="139" y="50"/>
                                      </a:lnTo>
                                      <a:lnTo>
                                        <a:pt x="140" y="50"/>
                                      </a:lnTo>
                                      <a:lnTo>
                                        <a:pt x="140" y="51"/>
                                      </a:lnTo>
                                      <a:lnTo>
                                        <a:pt x="141" y="49"/>
                                      </a:lnTo>
                                      <a:lnTo>
                                        <a:pt x="142" y="49"/>
                                      </a:lnTo>
                                      <a:lnTo>
                                        <a:pt x="142" y="51"/>
                                      </a:lnTo>
                                      <a:lnTo>
                                        <a:pt x="143" y="49"/>
                                      </a:lnTo>
                                      <a:lnTo>
                                        <a:pt x="144" y="48"/>
                                      </a:lnTo>
                                      <a:lnTo>
                                        <a:pt x="145" y="47"/>
                                      </a:lnTo>
                                      <a:lnTo>
                                        <a:pt x="145" y="49"/>
                                      </a:lnTo>
                                      <a:lnTo>
                                        <a:pt x="146" y="49"/>
                                      </a:lnTo>
                                      <a:lnTo>
                                        <a:pt x="147" y="46"/>
                                      </a:lnTo>
                                      <a:lnTo>
                                        <a:pt x="147" y="48"/>
                                      </a:lnTo>
                                      <a:lnTo>
                                        <a:pt x="148" y="44"/>
                                      </a:lnTo>
                                      <a:lnTo>
                                        <a:pt x="149" y="44"/>
                                      </a:lnTo>
                                      <a:lnTo>
                                        <a:pt x="149" y="45"/>
                                      </a:lnTo>
                                      <a:lnTo>
                                        <a:pt x="150" y="44"/>
                                      </a:lnTo>
                                      <a:lnTo>
                                        <a:pt x="151" y="44"/>
                                      </a:lnTo>
                                      <a:lnTo>
                                        <a:pt x="152" y="40"/>
                                      </a:lnTo>
                                      <a:lnTo>
                                        <a:pt x="152" y="42"/>
                                      </a:lnTo>
                                      <a:lnTo>
                                        <a:pt x="153" y="39"/>
                                      </a:lnTo>
                                      <a:lnTo>
                                        <a:pt x="154" y="39"/>
                                      </a:lnTo>
                                      <a:lnTo>
                                        <a:pt x="155" y="38"/>
                                      </a:lnTo>
                                      <a:lnTo>
                                        <a:pt x="155" y="36"/>
                                      </a:lnTo>
                                      <a:lnTo>
                                        <a:pt x="155" y="37"/>
                                      </a:lnTo>
                                      <a:lnTo>
                                        <a:pt x="156" y="35"/>
                                      </a:lnTo>
                                      <a:lnTo>
                                        <a:pt x="157" y="34"/>
                                      </a:lnTo>
                                      <a:lnTo>
                                        <a:pt x="157" y="35"/>
                                      </a:lnTo>
                                      <a:lnTo>
                                        <a:pt x="158" y="36"/>
                                      </a:lnTo>
                                      <a:lnTo>
                                        <a:pt x="159" y="36"/>
                                      </a:lnTo>
                                      <a:lnTo>
                                        <a:pt x="160" y="36"/>
                                      </a:lnTo>
                                      <a:lnTo>
                                        <a:pt x="160" y="37"/>
                                      </a:lnTo>
                                      <a:lnTo>
                                        <a:pt x="161" y="37"/>
                                      </a:lnTo>
                                      <a:lnTo>
                                        <a:pt x="162" y="36"/>
                                      </a:lnTo>
                                      <a:lnTo>
                                        <a:pt x="163" y="37"/>
                                      </a:lnTo>
                                      <a:lnTo>
                                        <a:pt x="164" y="41"/>
                                      </a:lnTo>
                                      <a:lnTo>
                                        <a:pt x="164" y="42"/>
                                      </a:lnTo>
                                      <a:lnTo>
                                        <a:pt x="165" y="43"/>
                                      </a:lnTo>
                                      <a:lnTo>
                                        <a:pt x="166" y="44"/>
                                      </a:lnTo>
                                      <a:lnTo>
                                        <a:pt x="167" y="43"/>
                                      </a:lnTo>
                                      <a:lnTo>
                                        <a:pt x="167" y="44"/>
                                      </a:lnTo>
                                      <a:lnTo>
                                        <a:pt x="168" y="43"/>
                                      </a:lnTo>
                                      <a:lnTo>
                                        <a:pt x="169" y="44"/>
                                      </a:lnTo>
                                      <a:lnTo>
                                        <a:pt x="169" y="45"/>
                                      </a:lnTo>
                                      <a:lnTo>
                                        <a:pt x="170" y="45"/>
                                      </a:lnTo>
                                      <a:lnTo>
                                        <a:pt x="171" y="45"/>
                                      </a:lnTo>
                                      <a:lnTo>
                                        <a:pt x="171" y="45"/>
                                      </a:lnTo>
                                      <a:lnTo>
                                        <a:pt x="172" y="44"/>
                                      </a:lnTo>
                                      <a:lnTo>
                                        <a:pt x="173" y="45"/>
                                      </a:lnTo>
                                      <a:lnTo>
                                        <a:pt x="173" y="48"/>
                                      </a:lnTo>
                                      <a:lnTo>
                                        <a:pt x="174" y="46"/>
                                      </a:lnTo>
                                      <a:lnTo>
                                        <a:pt x="175" y="45"/>
                                      </a:lnTo>
                                      <a:lnTo>
                                        <a:pt x="176" y="47"/>
                                      </a:lnTo>
                                      <a:lnTo>
                                        <a:pt x="177" y="48"/>
                                      </a:lnTo>
                                      <a:lnTo>
                                        <a:pt x="178" y="49"/>
                                      </a:lnTo>
                                      <a:lnTo>
                                        <a:pt x="178" y="50"/>
                                      </a:lnTo>
                                      <a:lnTo>
                                        <a:pt x="179" y="50"/>
                                      </a:lnTo>
                                      <a:lnTo>
                                        <a:pt x="179" y="50"/>
                                      </a:lnTo>
                                      <a:lnTo>
                                        <a:pt x="180" y="50"/>
                                      </a:lnTo>
                                      <a:lnTo>
                                        <a:pt x="181" y="49"/>
                                      </a:lnTo>
                                      <a:lnTo>
                                        <a:pt x="182" y="50"/>
                                      </a:lnTo>
                                      <a:lnTo>
                                        <a:pt x="182" y="52"/>
                                      </a:lnTo>
                                      <a:lnTo>
                                        <a:pt x="183" y="52"/>
                                      </a:lnTo>
                                      <a:lnTo>
                                        <a:pt x="184" y="53"/>
                                      </a:lnTo>
                                      <a:lnTo>
                                        <a:pt x="185" y="53"/>
                                      </a:lnTo>
                                      <a:lnTo>
                                        <a:pt x="186" y="53"/>
                                      </a:lnTo>
                                      <a:lnTo>
                                        <a:pt x="187" y="51"/>
                                      </a:lnTo>
                                      <a:lnTo>
                                        <a:pt x="188" y="49"/>
                                      </a:lnTo>
                                      <a:lnTo>
                                        <a:pt x="188" y="51"/>
                                      </a:lnTo>
                                      <a:lnTo>
                                        <a:pt x="189" y="49"/>
                                      </a:lnTo>
                                      <a:lnTo>
                                        <a:pt x="190" y="45"/>
                                      </a:lnTo>
                                      <a:lnTo>
                                        <a:pt x="191" y="45"/>
                                      </a:lnTo>
                                      <a:lnTo>
                                        <a:pt x="192" y="45"/>
                                      </a:lnTo>
                                      <a:lnTo>
                                        <a:pt x="193" y="44"/>
                                      </a:lnTo>
                                      <a:lnTo>
                                        <a:pt x="193" y="45"/>
                                      </a:lnTo>
                                      <a:lnTo>
                                        <a:pt x="194" y="43"/>
                                      </a:lnTo>
                                      <a:lnTo>
                                        <a:pt x="195" y="40"/>
                                      </a:lnTo>
                                      <a:lnTo>
                                        <a:pt x="195" y="43"/>
                                      </a:lnTo>
                                      <a:lnTo>
                                        <a:pt x="196" y="43"/>
                                      </a:lnTo>
                                      <a:lnTo>
                                        <a:pt x="197" y="39"/>
                                      </a:lnTo>
                                      <a:lnTo>
                                        <a:pt x="198" y="38"/>
                                      </a:lnTo>
                                      <a:lnTo>
                                        <a:pt x="199" y="38"/>
                                      </a:lnTo>
                                      <a:lnTo>
                                        <a:pt x="200" y="36"/>
                                      </a:lnTo>
                                      <a:lnTo>
                                        <a:pt x="200" y="39"/>
                                      </a:lnTo>
                                      <a:lnTo>
                                        <a:pt x="201" y="41"/>
                                      </a:lnTo>
                                      <a:lnTo>
                                        <a:pt x="202" y="43"/>
                                      </a:lnTo>
                                      <a:lnTo>
                                        <a:pt x="202" y="44"/>
                                      </a:lnTo>
                                      <a:lnTo>
                                        <a:pt x="203" y="45"/>
                                      </a:lnTo>
                                      <a:lnTo>
                                        <a:pt x="203" y="44"/>
                                      </a:lnTo>
                                      <a:lnTo>
                                        <a:pt x="203" y="45"/>
                                      </a:lnTo>
                                      <a:lnTo>
                                        <a:pt x="204" y="45"/>
                                      </a:lnTo>
                                      <a:lnTo>
                                        <a:pt x="205" y="45"/>
                                      </a:lnTo>
                                      <a:lnTo>
                                        <a:pt x="206" y="45"/>
                                      </a:lnTo>
                                      <a:lnTo>
                                        <a:pt x="206" y="45"/>
                                      </a:lnTo>
                                      <a:lnTo>
                                        <a:pt x="207" y="45"/>
                                      </a:lnTo>
                                      <a:lnTo>
                                        <a:pt x="208" y="44"/>
                                      </a:lnTo>
                                      <a:lnTo>
                                        <a:pt x="209" y="44"/>
                                      </a:lnTo>
                                      <a:lnTo>
                                        <a:pt x="210" y="44"/>
                                      </a:lnTo>
                                      <a:lnTo>
                                        <a:pt x="210" y="45"/>
                                      </a:lnTo>
                                      <a:lnTo>
                                        <a:pt x="211" y="43"/>
                                      </a:lnTo>
                                      <a:lnTo>
                                        <a:pt x="212" y="43"/>
                                      </a:lnTo>
                                      <a:lnTo>
                                        <a:pt x="213" y="45"/>
                                      </a:lnTo>
                                      <a:lnTo>
                                        <a:pt x="214" y="44"/>
                                      </a:lnTo>
                                      <a:lnTo>
                                        <a:pt x="215" y="45"/>
                                      </a:lnTo>
                                      <a:lnTo>
                                        <a:pt x="216" y="45"/>
                                      </a:lnTo>
                                      <a:lnTo>
                                        <a:pt x="217" y="41"/>
                                      </a:lnTo>
                                      <a:lnTo>
                                        <a:pt x="217" y="43"/>
                                      </a:lnTo>
                                      <a:lnTo>
                                        <a:pt x="218" y="41"/>
                                      </a:lnTo>
                                      <a:lnTo>
                                        <a:pt x="219" y="38"/>
                                      </a:lnTo>
                                      <a:lnTo>
                                        <a:pt x="219" y="41"/>
                                      </a:lnTo>
                                      <a:lnTo>
                                        <a:pt x="220" y="38"/>
                                      </a:lnTo>
                                      <a:lnTo>
                                        <a:pt x="221" y="38"/>
                                      </a:lnTo>
                                      <a:lnTo>
                                        <a:pt x="222" y="35"/>
                                      </a:lnTo>
                                      <a:lnTo>
                                        <a:pt x="222" y="36"/>
                                      </a:lnTo>
                                      <a:lnTo>
                                        <a:pt x="223" y="35"/>
                                      </a:lnTo>
                                      <a:lnTo>
                                        <a:pt x="224" y="34"/>
                                      </a:lnTo>
                                      <a:lnTo>
                                        <a:pt x="224" y="35"/>
                                      </a:lnTo>
                                      <a:lnTo>
                                        <a:pt x="225" y="35"/>
                                      </a:lnTo>
                                      <a:lnTo>
                                        <a:pt x="226" y="34"/>
                                      </a:lnTo>
                                      <a:lnTo>
                                        <a:pt x="226" y="36"/>
                                      </a:lnTo>
                                      <a:lnTo>
                                        <a:pt x="227" y="36"/>
                                      </a:lnTo>
                                      <a:lnTo>
                                        <a:pt x="227" y="36"/>
                                      </a:lnTo>
                                      <a:lnTo>
                                        <a:pt x="227" y="37"/>
                                      </a:lnTo>
                                      <a:lnTo>
                                        <a:pt x="228" y="34"/>
                                      </a:lnTo>
                                      <a:lnTo>
                                        <a:pt x="229" y="34"/>
                                      </a:lnTo>
                                      <a:lnTo>
                                        <a:pt x="230" y="34"/>
                                      </a:lnTo>
                                      <a:lnTo>
                                        <a:pt x="231" y="35"/>
                                      </a:lnTo>
                                      <a:lnTo>
                                        <a:pt x="232" y="35"/>
                                      </a:lnTo>
                                      <a:lnTo>
                                        <a:pt x="232" y="36"/>
                                      </a:lnTo>
                                      <a:lnTo>
                                        <a:pt x="233" y="36"/>
                                      </a:lnTo>
                                      <a:lnTo>
                                        <a:pt x="234" y="36"/>
                                      </a:lnTo>
                                      <a:lnTo>
                                        <a:pt x="235" y="36"/>
                                      </a:lnTo>
                                      <a:lnTo>
                                        <a:pt x="236" y="38"/>
                                      </a:lnTo>
                                      <a:lnTo>
                                        <a:pt x="237" y="39"/>
                                      </a:lnTo>
                                      <a:lnTo>
                                        <a:pt x="237" y="41"/>
                                      </a:lnTo>
                                      <a:lnTo>
                                        <a:pt x="238" y="43"/>
                                      </a:lnTo>
                                      <a:lnTo>
                                        <a:pt x="239" y="43"/>
                                      </a:lnTo>
                                      <a:lnTo>
                                        <a:pt x="239" y="44"/>
                                      </a:lnTo>
                                      <a:lnTo>
                                        <a:pt x="240" y="45"/>
                                      </a:lnTo>
                                      <a:lnTo>
                                        <a:pt x="241" y="44"/>
                                      </a:lnTo>
                                      <a:lnTo>
                                        <a:pt x="241" y="45"/>
                                      </a:lnTo>
                                      <a:lnTo>
                                        <a:pt x="242" y="44"/>
                                      </a:lnTo>
                                      <a:lnTo>
                                        <a:pt x="243" y="44"/>
                                      </a:lnTo>
                                      <a:lnTo>
                                        <a:pt x="243" y="47"/>
                                      </a:lnTo>
                                      <a:lnTo>
                                        <a:pt x="244" y="45"/>
                                      </a:lnTo>
                                      <a:lnTo>
                                        <a:pt x="245" y="45"/>
                                      </a:lnTo>
                                      <a:lnTo>
                                        <a:pt x="246" y="45"/>
                                      </a:lnTo>
                                      <a:lnTo>
                                        <a:pt x="247" y="45"/>
                                      </a:lnTo>
                                      <a:lnTo>
                                        <a:pt x="248" y="46"/>
                                      </a:lnTo>
                                      <a:lnTo>
                                        <a:pt x="249" y="46"/>
                                      </a:lnTo>
                                      <a:lnTo>
                                        <a:pt x="250" y="46"/>
                                      </a:lnTo>
                                      <a:lnTo>
                                        <a:pt x="251" y="46"/>
                                      </a:lnTo>
                                      <a:lnTo>
                                        <a:pt x="251" y="45"/>
                                      </a:lnTo>
                                      <a:lnTo>
                                        <a:pt x="252" y="46"/>
                                      </a:lnTo>
                                      <a:lnTo>
                                        <a:pt x="253" y="45"/>
                                      </a:lnTo>
                                      <a:lnTo>
                                        <a:pt x="254" y="47"/>
                                      </a:lnTo>
                                      <a:lnTo>
                                        <a:pt x="255" y="46"/>
                                      </a:lnTo>
                                      <a:lnTo>
                                        <a:pt x="256" y="47"/>
                                      </a:lnTo>
                                      <a:lnTo>
                                        <a:pt x="256" y="49"/>
                                      </a:lnTo>
                                      <a:lnTo>
                                        <a:pt x="257" y="47"/>
                                      </a:lnTo>
                                      <a:lnTo>
                                        <a:pt x="258" y="44"/>
                                      </a:lnTo>
                                      <a:lnTo>
                                        <a:pt x="258" y="48"/>
                                      </a:lnTo>
                                      <a:lnTo>
                                        <a:pt x="259" y="45"/>
                                      </a:lnTo>
                                      <a:lnTo>
                                        <a:pt x="260" y="45"/>
                                      </a:lnTo>
                                      <a:lnTo>
                                        <a:pt x="261" y="46"/>
                                      </a:lnTo>
                                      <a:lnTo>
                                        <a:pt x="261" y="47"/>
                                      </a:lnTo>
                                      <a:lnTo>
                                        <a:pt x="262" y="48"/>
                                      </a:lnTo>
                                      <a:lnTo>
                                        <a:pt x="263" y="47"/>
                                      </a:lnTo>
                                      <a:lnTo>
                                        <a:pt x="263" y="49"/>
                                      </a:lnTo>
                                      <a:lnTo>
                                        <a:pt x="264" y="49"/>
                                      </a:lnTo>
                                      <a:lnTo>
                                        <a:pt x="265" y="48"/>
                                      </a:lnTo>
                                      <a:lnTo>
                                        <a:pt x="265" y="49"/>
                                      </a:lnTo>
                                      <a:lnTo>
                                        <a:pt x="266" y="49"/>
                                      </a:lnTo>
                                      <a:lnTo>
                                        <a:pt x="267" y="46"/>
                                      </a:lnTo>
                                      <a:lnTo>
                                        <a:pt x="268" y="46"/>
                                      </a:lnTo>
                                      <a:lnTo>
                                        <a:pt x="268" y="47"/>
                                      </a:lnTo>
                                      <a:lnTo>
                                        <a:pt x="269" y="47"/>
                                      </a:lnTo>
                                      <a:lnTo>
                                        <a:pt x="270" y="46"/>
                                      </a:lnTo>
                                      <a:lnTo>
                                        <a:pt x="271" y="46"/>
                                      </a:lnTo>
                                      <a:lnTo>
                                        <a:pt x="272" y="45"/>
                                      </a:lnTo>
                                      <a:lnTo>
                                        <a:pt x="273" y="45"/>
                                      </a:lnTo>
                                      <a:lnTo>
                                        <a:pt x="274" y="46"/>
                                      </a:lnTo>
                                      <a:lnTo>
                                        <a:pt x="274" y="47"/>
                                      </a:lnTo>
                                      <a:lnTo>
                                        <a:pt x="275" y="48"/>
                                      </a:lnTo>
                                      <a:lnTo>
                                        <a:pt x="275" y="47"/>
                                      </a:lnTo>
                                      <a:lnTo>
                                        <a:pt x="276" y="45"/>
                                      </a:lnTo>
                                      <a:lnTo>
                                        <a:pt x="276" y="47"/>
                                      </a:lnTo>
                                      <a:lnTo>
                                        <a:pt x="277" y="45"/>
                                      </a:lnTo>
                                      <a:lnTo>
                                        <a:pt x="278" y="44"/>
                                      </a:lnTo>
                                      <a:lnTo>
                                        <a:pt x="278" y="45"/>
                                      </a:lnTo>
                                      <a:lnTo>
                                        <a:pt x="279" y="45"/>
                                      </a:lnTo>
                                      <a:lnTo>
                                        <a:pt x="280" y="45"/>
                                      </a:lnTo>
                                      <a:lnTo>
                                        <a:pt x="280" y="47"/>
                                      </a:lnTo>
                                      <a:lnTo>
                                        <a:pt x="281" y="46"/>
                                      </a:lnTo>
                                      <a:lnTo>
                                        <a:pt x="282" y="46"/>
                                      </a:lnTo>
                                      <a:lnTo>
                                        <a:pt x="283" y="45"/>
                                      </a:lnTo>
                                      <a:lnTo>
                                        <a:pt x="283" y="49"/>
                                      </a:lnTo>
                                      <a:lnTo>
                                        <a:pt x="284" y="48"/>
                                      </a:lnTo>
                                      <a:lnTo>
                                        <a:pt x="285" y="50"/>
                                      </a:lnTo>
                                      <a:lnTo>
                                        <a:pt x="285" y="53"/>
                                      </a:lnTo>
                                      <a:lnTo>
                                        <a:pt x="286" y="51"/>
                                      </a:lnTo>
                                      <a:lnTo>
                                        <a:pt x="287" y="51"/>
                                      </a:lnTo>
                                      <a:lnTo>
                                        <a:pt x="287" y="52"/>
                                      </a:lnTo>
                                      <a:lnTo>
                                        <a:pt x="288" y="50"/>
                                      </a:lnTo>
                                      <a:lnTo>
                                        <a:pt x="289" y="50"/>
                                      </a:lnTo>
                                      <a:lnTo>
                                        <a:pt x="290" y="49"/>
                                      </a:lnTo>
                                      <a:lnTo>
                                        <a:pt x="291" y="48"/>
                                      </a:lnTo>
                                      <a:lnTo>
                                        <a:pt x="292" y="47"/>
                                      </a:lnTo>
                                      <a:lnTo>
                                        <a:pt x="292" y="49"/>
                                      </a:lnTo>
                                      <a:lnTo>
                                        <a:pt x="293" y="47"/>
                                      </a:lnTo>
                                      <a:lnTo>
                                        <a:pt x="294" y="48"/>
                                      </a:lnTo>
                                      <a:lnTo>
                                        <a:pt x="294" y="49"/>
                                      </a:lnTo>
                                      <a:lnTo>
                                        <a:pt x="295" y="47"/>
                                      </a:lnTo>
                                      <a:lnTo>
                                        <a:pt x="296" y="45"/>
                                      </a:lnTo>
                                      <a:lnTo>
                                        <a:pt x="296" y="47"/>
                                      </a:lnTo>
                                      <a:lnTo>
                                        <a:pt x="297" y="52"/>
                                      </a:lnTo>
                                      <a:lnTo>
                                        <a:pt x="298" y="50"/>
                                      </a:lnTo>
                                      <a:lnTo>
                                        <a:pt x="298" y="53"/>
                                      </a:lnTo>
                                      <a:lnTo>
                                        <a:pt x="299" y="49"/>
                                      </a:lnTo>
                                      <a:lnTo>
                                        <a:pt x="299" y="49"/>
                                      </a:lnTo>
                                      <a:lnTo>
                                        <a:pt x="300" y="48"/>
                                      </a:lnTo>
                                      <a:lnTo>
                                        <a:pt x="301" y="47"/>
                                      </a:lnTo>
                                      <a:lnTo>
                                        <a:pt x="302" y="46"/>
                                      </a:lnTo>
                                      <a:lnTo>
                                        <a:pt x="302" y="47"/>
                                      </a:lnTo>
                                      <a:lnTo>
                                        <a:pt x="303" y="44"/>
                                      </a:lnTo>
                                      <a:lnTo>
                                        <a:pt x="304" y="41"/>
                                      </a:lnTo>
                                      <a:lnTo>
                                        <a:pt x="304" y="44"/>
                                      </a:lnTo>
                                      <a:lnTo>
                                        <a:pt x="305" y="42"/>
                                      </a:lnTo>
                                      <a:lnTo>
                                        <a:pt x="306" y="40"/>
                                      </a:lnTo>
                                      <a:lnTo>
                                        <a:pt x="307" y="36"/>
                                      </a:lnTo>
                                      <a:lnTo>
                                        <a:pt x="308" y="36"/>
                                      </a:lnTo>
                                      <a:lnTo>
                                        <a:pt x="309" y="34"/>
                                      </a:lnTo>
                                      <a:lnTo>
                                        <a:pt x="309" y="35"/>
                                      </a:lnTo>
                                      <a:lnTo>
                                        <a:pt x="310" y="32"/>
                                      </a:lnTo>
                                      <a:lnTo>
                                        <a:pt x="311" y="32"/>
                                      </a:lnTo>
                                      <a:lnTo>
                                        <a:pt x="312" y="33"/>
                                      </a:lnTo>
                                      <a:lnTo>
                                        <a:pt x="313" y="33"/>
                                      </a:lnTo>
                                      <a:lnTo>
                                        <a:pt x="313" y="36"/>
                                      </a:lnTo>
                                      <a:lnTo>
                                        <a:pt x="314" y="34"/>
                                      </a:lnTo>
                                      <a:lnTo>
                                        <a:pt x="315" y="36"/>
                                      </a:lnTo>
                                      <a:lnTo>
                                        <a:pt x="316" y="32"/>
                                      </a:lnTo>
                                      <a:lnTo>
                                        <a:pt x="316" y="35"/>
                                      </a:lnTo>
                                      <a:lnTo>
                                        <a:pt x="317" y="33"/>
                                      </a:lnTo>
                                      <a:lnTo>
                                        <a:pt x="318" y="32"/>
                                      </a:lnTo>
                                      <a:lnTo>
                                        <a:pt x="318" y="34"/>
                                      </a:lnTo>
                                      <a:lnTo>
                                        <a:pt x="319" y="34"/>
                                      </a:lnTo>
                                      <a:lnTo>
                                        <a:pt x="320" y="36"/>
                                      </a:lnTo>
                                      <a:lnTo>
                                        <a:pt x="320" y="37"/>
                                      </a:lnTo>
                                      <a:lnTo>
                                        <a:pt x="321" y="39"/>
                                      </a:lnTo>
                                      <a:lnTo>
                                        <a:pt x="322" y="39"/>
                                      </a:lnTo>
                                      <a:lnTo>
                                        <a:pt x="323" y="41"/>
                                      </a:lnTo>
                                      <a:lnTo>
                                        <a:pt x="323" y="42"/>
                                      </a:lnTo>
                                      <a:lnTo>
                                        <a:pt x="323" y="43"/>
                                      </a:lnTo>
                                      <a:lnTo>
                                        <a:pt x="324" y="43"/>
                                      </a:lnTo>
                                      <a:lnTo>
                                        <a:pt x="324" y="44"/>
                                      </a:lnTo>
                                      <a:lnTo>
                                        <a:pt x="325" y="47"/>
                                      </a:lnTo>
                                      <a:lnTo>
                                        <a:pt x="326" y="48"/>
                                      </a:lnTo>
                                      <a:lnTo>
                                        <a:pt x="326" y="49"/>
                                      </a:lnTo>
                                      <a:lnTo>
                                        <a:pt x="327" y="49"/>
                                      </a:lnTo>
                                      <a:lnTo>
                                        <a:pt x="328" y="49"/>
                                      </a:lnTo>
                                      <a:lnTo>
                                        <a:pt x="329" y="48"/>
                                      </a:lnTo>
                                      <a:lnTo>
                                        <a:pt x="330" y="51"/>
                                      </a:lnTo>
                                      <a:lnTo>
                                        <a:pt x="331" y="54"/>
                                      </a:lnTo>
                                      <a:lnTo>
                                        <a:pt x="331" y="55"/>
                                      </a:lnTo>
                                      <a:lnTo>
                                        <a:pt x="332" y="55"/>
                                      </a:lnTo>
                                      <a:lnTo>
                                        <a:pt x="333" y="54"/>
                                      </a:lnTo>
                                      <a:lnTo>
                                        <a:pt x="333" y="56"/>
                                      </a:lnTo>
                                      <a:lnTo>
                                        <a:pt x="334" y="55"/>
                                      </a:lnTo>
                                      <a:lnTo>
                                        <a:pt x="335" y="56"/>
                                      </a:lnTo>
                                      <a:lnTo>
                                        <a:pt x="336" y="54"/>
                                      </a:lnTo>
                                      <a:lnTo>
                                        <a:pt x="337" y="54"/>
                                      </a:lnTo>
                                      <a:lnTo>
                                        <a:pt x="338" y="52"/>
                                      </a:lnTo>
                                      <a:lnTo>
                                        <a:pt x="338" y="56"/>
                                      </a:lnTo>
                                      <a:lnTo>
                                        <a:pt x="339" y="53"/>
                                      </a:lnTo>
                                      <a:lnTo>
                                        <a:pt x="340" y="50"/>
                                      </a:lnTo>
                                      <a:lnTo>
                                        <a:pt x="341" y="49"/>
                                      </a:lnTo>
                                      <a:lnTo>
                                        <a:pt x="342" y="48"/>
                                      </a:lnTo>
                                      <a:lnTo>
                                        <a:pt x="342" y="49"/>
                                      </a:lnTo>
                                      <a:lnTo>
                                        <a:pt x="343" y="48"/>
                                      </a:lnTo>
                                      <a:lnTo>
                                        <a:pt x="344" y="48"/>
                                      </a:lnTo>
                                      <a:lnTo>
                                        <a:pt x="344" y="49"/>
                                      </a:lnTo>
                                      <a:lnTo>
                                        <a:pt x="345" y="46"/>
                                      </a:lnTo>
                                      <a:lnTo>
                                        <a:pt x="346" y="48"/>
                                      </a:lnTo>
                                      <a:lnTo>
                                        <a:pt x="347" y="45"/>
                                      </a:lnTo>
                                      <a:lnTo>
                                        <a:pt x="347" y="47"/>
                                      </a:lnTo>
                                      <a:lnTo>
                                        <a:pt x="347" y="44"/>
                                      </a:lnTo>
                                      <a:lnTo>
                                        <a:pt x="348" y="44"/>
                                      </a:lnTo>
                                      <a:lnTo>
                                        <a:pt x="349" y="44"/>
                                      </a:lnTo>
                                      <a:lnTo>
                                        <a:pt x="350" y="44"/>
                                      </a:lnTo>
                                      <a:lnTo>
                                        <a:pt x="350" y="45"/>
                                      </a:lnTo>
                                      <a:lnTo>
                                        <a:pt x="351" y="46"/>
                                      </a:lnTo>
                                      <a:lnTo>
                                        <a:pt x="352" y="45"/>
                                      </a:lnTo>
                                      <a:lnTo>
                                        <a:pt x="353" y="46"/>
                                      </a:lnTo>
                                      <a:lnTo>
                                        <a:pt x="353" y="47"/>
                                      </a:lnTo>
                                      <a:lnTo>
                                        <a:pt x="354" y="46"/>
                                      </a:lnTo>
                                      <a:lnTo>
                                        <a:pt x="355" y="47"/>
                                      </a:lnTo>
                                      <a:lnTo>
                                        <a:pt x="356" y="47"/>
                                      </a:lnTo>
                                      <a:lnTo>
                                        <a:pt x="357" y="46"/>
                                      </a:lnTo>
                                      <a:lnTo>
                                        <a:pt x="357" y="49"/>
                                      </a:lnTo>
                                      <a:lnTo>
                                        <a:pt x="358" y="46"/>
                                      </a:lnTo>
                                      <a:lnTo>
                                        <a:pt x="359" y="44"/>
                                      </a:lnTo>
                                      <a:lnTo>
                                        <a:pt x="359" y="45"/>
                                      </a:lnTo>
                                      <a:lnTo>
                                        <a:pt x="360" y="44"/>
                                      </a:lnTo>
                                      <a:lnTo>
                                        <a:pt x="361" y="43"/>
                                      </a:lnTo>
                                      <a:lnTo>
                                        <a:pt x="362" y="43"/>
                                      </a:lnTo>
                                      <a:lnTo>
                                        <a:pt x="363" y="41"/>
                                      </a:lnTo>
                                      <a:lnTo>
                                        <a:pt x="364" y="43"/>
                                      </a:lnTo>
                                      <a:lnTo>
                                        <a:pt x="364" y="44"/>
                                      </a:lnTo>
                                      <a:lnTo>
                                        <a:pt x="365" y="43"/>
                                      </a:lnTo>
                                      <a:lnTo>
                                        <a:pt x="366" y="43"/>
                                      </a:lnTo>
                                      <a:lnTo>
                                        <a:pt x="366" y="45"/>
                                      </a:lnTo>
                                      <a:lnTo>
                                        <a:pt x="367" y="44"/>
                                      </a:lnTo>
                                      <a:lnTo>
                                        <a:pt x="368" y="44"/>
                                      </a:lnTo>
                                      <a:lnTo>
                                        <a:pt x="369" y="43"/>
                                      </a:lnTo>
                                      <a:lnTo>
                                        <a:pt x="369" y="44"/>
                                      </a:lnTo>
                                      <a:lnTo>
                                        <a:pt x="370" y="44"/>
                                      </a:lnTo>
                                      <a:lnTo>
                                        <a:pt x="371" y="45"/>
                                      </a:lnTo>
                                      <a:lnTo>
                                        <a:pt x="371" y="47"/>
                                      </a:lnTo>
                                      <a:lnTo>
                                        <a:pt x="371" y="46"/>
                                      </a:lnTo>
                                      <a:lnTo>
                                        <a:pt x="372" y="45"/>
                                      </a:lnTo>
                                      <a:lnTo>
                                        <a:pt x="373" y="45"/>
                                      </a:lnTo>
                                      <a:lnTo>
                                        <a:pt x="374" y="46"/>
                                      </a:lnTo>
                                      <a:lnTo>
                                        <a:pt x="374" y="47"/>
                                      </a:lnTo>
                                      <a:lnTo>
                                        <a:pt x="375" y="47"/>
                                      </a:lnTo>
                                      <a:lnTo>
                                        <a:pt x="376" y="48"/>
                                      </a:lnTo>
                                      <a:lnTo>
                                        <a:pt x="377" y="49"/>
                                      </a:lnTo>
                                      <a:lnTo>
                                        <a:pt x="378" y="48"/>
                                      </a:lnTo>
                                      <a:lnTo>
                                        <a:pt x="379" y="48"/>
                                      </a:lnTo>
                                      <a:lnTo>
                                        <a:pt x="380" y="46"/>
                                      </a:lnTo>
                                      <a:lnTo>
                                        <a:pt x="381" y="46"/>
                                      </a:lnTo>
                                      <a:lnTo>
                                        <a:pt x="381" y="48"/>
                                      </a:lnTo>
                                      <a:lnTo>
                                        <a:pt x="382" y="49"/>
                                      </a:lnTo>
                                      <a:lnTo>
                                        <a:pt x="383" y="51"/>
                                      </a:lnTo>
                                      <a:lnTo>
                                        <a:pt x="384" y="51"/>
                                      </a:lnTo>
                                      <a:lnTo>
                                        <a:pt x="385" y="53"/>
                                      </a:lnTo>
                                      <a:lnTo>
                                        <a:pt x="386" y="53"/>
                                      </a:lnTo>
                                      <a:lnTo>
                                        <a:pt x="386" y="54"/>
                                      </a:lnTo>
                                      <a:lnTo>
                                        <a:pt x="387" y="53"/>
                                      </a:lnTo>
                                      <a:lnTo>
                                        <a:pt x="388" y="53"/>
                                      </a:lnTo>
                                      <a:lnTo>
                                        <a:pt x="388" y="54"/>
                                      </a:lnTo>
                                      <a:lnTo>
                                        <a:pt x="389" y="52"/>
                                      </a:lnTo>
                                      <a:lnTo>
                                        <a:pt x="390" y="49"/>
                                      </a:lnTo>
                                      <a:lnTo>
                                        <a:pt x="390" y="50"/>
                                      </a:lnTo>
                                      <a:lnTo>
                                        <a:pt x="391" y="49"/>
                                      </a:lnTo>
                                      <a:lnTo>
                                        <a:pt x="392" y="47"/>
                                      </a:lnTo>
                                      <a:lnTo>
                                        <a:pt x="393" y="44"/>
                                      </a:lnTo>
                                      <a:lnTo>
                                        <a:pt x="393" y="45"/>
                                      </a:lnTo>
                                      <a:lnTo>
                                        <a:pt x="394" y="45"/>
                                      </a:lnTo>
                                      <a:lnTo>
                                        <a:pt x="395" y="48"/>
                                      </a:lnTo>
                                      <a:lnTo>
                                        <a:pt x="395" y="50"/>
                                      </a:lnTo>
                                      <a:lnTo>
                                        <a:pt x="395" y="52"/>
                                      </a:lnTo>
                                      <a:lnTo>
                                        <a:pt x="396" y="49"/>
                                      </a:lnTo>
                                      <a:lnTo>
                                        <a:pt x="396" y="51"/>
                                      </a:lnTo>
                                      <a:lnTo>
                                        <a:pt x="397" y="49"/>
                                      </a:lnTo>
                                      <a:lnTo>
                                        <a:pt x="398" y="47"/>
                                      </a:lnTo>
                                      <a:lnTo>
                                        <a:pt x="398" y="48"/>
                                      </a:lnTo>
                                      <a:lnTo>
                                        <a:pt x="399" y="45"/>
                                      </a:lnTo>
                                      <a:lnTo>
                                        <a:pt x="400" y="44"/>
                                      </a:lnTo>
                                      <a:lnTo>
                                        <a:pt x="401" y="43"/>
                                      </a:lnTo>
                                      <a:lnTo>
                                        <a:pt x="402" y="42"/>
                                      </a:lnTo>
                                      <a:lnTo>
                                        <a:pt x="403" y="39"/>
                                      </a:lnTo>
                                      <a:lnTo>
                                        <a:pt x="403" y="40"/>
                                      </a:lnTo>
                                      <a:lnTo>
                                        <a:pt x="404" y="36"/>
                                      </a:lnTo>
                                      <a:lnTo>
                                        <a:pt x="405" y="34"/>
                                      </a:lnTo>
                                      <a:lnTo>
                                        <a:pt x="405" y="36"/>
                                      </a:lnTo>
                                      <a:lnTo>
                                        <a:pt x="406" y="32"/>
                                      </a:lnTo>
                                      <a:lnTo>
                                        <a:pt x="407" y="30"/>
                                      </a:lnTo>
                                      <a:lnTo>
                                        <a:pt x="408" y="29"/>
                                      </a:lnTo>
                                      <a:lnTo>
                                        <a:pt x="409" y="30"/>
                                      </a:lnTo>
                                      <a:lnTo>
                                        <a:pt x="410" y="26"/>
                                      </a:lnTo>
                                      <a:lnTo>
                                        <a:pt x="410" y="27"/>
                                      </a:lnTo>
                                      <a:lnTo>
                                        <a:pt x="411" y="28"/>
                                      </a:lnTo>
                                      <a:lnTo>
                                        <a:pt x="412" y="28"/>
                                      </a:lnTo>
                                      <a:lnTo>
                                        <a:pt x="412" y="29"/>
                                      </a:lnTo>
                                      <a:lnTo>
                                        <a:pt x="413" y="29"/>
                                      </a:lnTo>
                                      <a:lnTo>
                                        <a:pt x="414" y="28"/>
                                      </a:lnTo>
                                      <a:lnTo>
                                        <a:pt x="414" y="31"/>
                                      </a:lnTo>
                                      <a:lnTo>
                                        <a:pt x="415" y="28"/>
                                      </a:lnTo>
                                      <a:lnTo>
                                        <a:pt x="416" y="27"/>
                                      </a:lnTo>
                                      <a:lnTo>
                                        <a:pt x="417" y="27"/>
                                      </a:lnTo>
                                      <a:lnTo>
                                        <a:pt x="417" y="31"/>
                                      </a:lnTo>
                                      <a:lnTo>
                                        <a:pt x="418" y="29"/>
                                      </a:lnTo>
                                      <a:lnTo>
                                        <a:pt x="419" y="32"/>
                                      </a:lnTo>
                                      <a:lnTo>
                                        <a:pt x="419" y="34"/>
                                      </a:lnTo>
                                      <a:lnTo>
                                        <a:pt x="420" y="36"/>
                                      </a:lnTo>
                                      <a:lnTo>
                                        <a:pt x="421" y="36"/>
                                      </a:lnTo>
                                      <a:lnTo>
                                        <a:pt x="422" y="36"/>
                                      </a:lnTo>
                                      <a:lnTo>
                                        <a:pt x="423" y="35"/>
                                      </a:lnTo>
                                      <a:lnTo>
                                        <a:pt x="423" y="36"/>
                                      </a:lnTo>
                                      <a:lnTo>
                                        <a:pt x="424" y="38"/>
                                      </a:lnTo>
                                      <a:lnTo>
                                        <a:pt x="425" y="37"/>
                                      </a:lnTo>
                                      <a:lnTo>
                                        <a:pt x="425" y="40"/>
                                      </a:lnTo>
                                      <a:lnTo>
                                        <a:pt x="426" y="41"/>
                                      </a:lnTo>
                                      <a:lnTo>
                                        <a:pt x="427" y="45"/>
                                      </a:lnTo>
                                      <a:lnTo>
                                        <a:pt x="427" y="46"/>
                                      </a:lnTo>
                                      <a:lnTo>
                                        <a:pt x="428" y="50"/>
                                      </a:lnTo>
                                      <a:lnTo>
                                        <a:pt x="429" y="54"/>
                                      </a:lnTo>
                                      <a:lnTo>
                                        <a:pt x="429" y="56"/>
                                      </a:lnTo>
                                      <a:lnTo>
                                        <a:pt x="430" y="58"/>
                                      </a:lnTo>
                                      <a:lnTo>
                                        <a:pt x="431" y="60"/>
                                      </a:lnTo>
                                      <a:lnTo>
                                        <a:pt x="432" y="60"/>
                                      </a:lnTo>
                                      <a:lnTo>
                                        <a:pt x="433" y="62"/>
                                      </a:lnTo>
                                      <a:lnTo>
                                        <a:pt x="434" y="65"/>
                                      </a:lnTo>
                                      <a:lnTo>
                                        <a:pt x="434" y="66"/>
                                      </a:lnTo>
                                      <a:lnTo>
                                        <a:pt x="435" y="66"/>
                                      </a:lnTo>
                                      <a:lnTo>
                                        <a:pt x="436" y="67"/>
                                      </a:lnTo>
                                      <a:lnTo>
                                        <a:pt x="436" y="69"/>
                                      </a:lnTo>
                                      <a:lnTo>
                                        <a:pt x="437" y="69"/>
                                      </a:lnTo>
                                      <a:lnTo>
                                        <a:pt x="438" y="69"/>
                                      </a:lnTo>
                                      <a:lnTo>
                                        <a:pt x="439" y="67"/>
                                      </a:lnTo>
                                      <a:lnTo>
                                        <a:pt x="439" y="69"/>
                                      </a:lnTo>
                                      <a:lnTo>
                                        <a:pt x="440" y="69"/>
                                      </a:lnTo>
                                      <a:lnTo>
                                        <a:pt x="441" y="70"/>
                                      </a:lnTo>
                                      <a:lnTo>
                                        <a:pt x="441" y="74"/>
                                      </a:lnTo>
                                      <a:lnTo>
                                        <a:pt x="442" y="76"/>
                                      </a:lnTo>
                                      <a:lnTo>
                                        <a:pt x="443" y="77"/>
                                      </a:lnTo>
                                      <a:lnTo>
                                        <a:pt x="443" y="78"/>
                                      </a:lnTo>
                                      <a:lnTo>
                                        <a:pt x="444" y="76"/>
                                      </a:lnTo>
                                      <a:lnTo>
                                        <a:pt x="444" y="78"/>
                                      </a:lnTo>
                                      <a:lnTo>
                                        <a:pt x="445" y="75"/>
                                      </a:lnTo>
                                      <a:lnTo>
                                        <a:pt x="446" y="76"/>
                                      </a:lnTo>
                                      <a:lnTo>
                                        <a:pt x="447" y="72"/>
                                      </a:lnTo>
                                      <a:lnTo>
                                        <a:pt x="447" y="76"/>
                                      </a:lnTo>
                                      <a:lnTo>
                                        <a:pt x="448" y="73"/>
                                      </a:lnTo>
                                      <a:lnTo>
                                        <a:pt x="449" y="70"/>
                                      </a:lnTo>
                                      <a:lnTo>
                                        <a:pt x="449" y="71"/>
                                      </a:lnTo>
                                      <a:lnTo>
                                        <a:pt x="450" y="74"/>
                                      </a:lnTo>
                                      <a:lnTo>
                                        <a:pt x="451" y="70"/>
                                      </a:lnTo>
                                      <a:lnTo>
                                        <a:pt x="451" y="71"/>
                                      </a:lnTo>
                                      <a:lnTo>
                                        <a:pt x="452" y="70"/>
                                      </a:lnTo>
                                      <a:lnTo>
                                        <a:pt x="453" y="69"/>
                                      </a:lnTo>
                                      <a:lnTo>
                                        <a:pt x="454" y="69"/>
                                      </a:lnTo>
                                      <a:lnTo>
                                        <a:pt x="454" y="70"/>
                                      </a:lnTo>
                                      <a:lnTo>
                                        <a:pt x="455" y="69"/>
                                      </a:lnTo>
                                      <a:lnTo>
                                        <a:pt x="456" y="69"/>
                                      </a:lnTo>
                                      <a:lnTo>
                                        <a:pt x="456" y="69"/>
                                      </a:lnTo>
                                      <a:lnTo>
                                        <a:pt x="457" y="69"/>
                                      </a:lnTo>
                                      <a:lnTo>
                                        <a:pt x="458" y="69"/>
                                      </a:lnTo>
                                      <a:lnTo>
                                        <a:pt x="459" y="69"/>
                                      </a:lnTo>
                                      <a:lnTo>
                                        <a:pt x="460" y="69"/>
                                      </a:lnTo>
                                      <a:lnTo>
                                        <a:pt x="460" y="70"/>
                                      </a:lnTo>
                                      <a:lnTo>
                                        <a:pt x="461" y="72"/>
                                      </a:lnTo>
                                      <a:lnTo>
                                        <a:pt x="462" y="71"/>
                                      </a:lnTo>
                                      <a:lnTo>
                                        <a:pt x="463" y="72"/>
                                      </a:lnTo>
                                      <a:lnTo>
                                        <a:pt x="463" y="74"/>
                                      </a:lnTo>
                                      <a:lnTo>
                                        <a:pt x="464" y="75"/>
                                      </a:lnTo>
                                      <a:lnTo>
                                        <a:pt x="465" y="76"/>
                                      </a:lnTo>
                                      <a:lnTo>
                                        <a:pt x="466" y="79"/>
                                      </a:lnTo>
                                      <a:lnTo>
                                        <a:pt x="467" y="79"/>
                                      </a:lnTo>
                                      <a:lnTo>
                                        <a:pt x="467" y="83"/>
                                      </a:lnTo>
                                      <a:lnTo>
                                        <a:pt x="467" y="80"/>
                                      </a:lnTo>
                                      <a:lnTo>
                                        <a:pt x="468" y="82"/>
                                      </a:lnTo>
                                      <a:lnTo>
                                        <a:pt x="468" y="83"/>
                                      </a:lnTo>
                                      <a:lnTo>
                                        <a:pt x="469" y="85"/>
                                      </a:lnTo>
                                      <a:lnTo>
                                        <a:pt x="470" y="86"/>
                                      </a:lnTo>
                                      <a:lnTo>
                                        <a:pt x="471" y="85"/>
                                      </a:lnTo>
                                      <a:lnTo>
                                        <a:pt x="471" y="86"/>
                                      </a:lnTo>
                                      <a:lnTo>
                                        <a:pt x="472" y="82"/>
                                      </a:lnTo>
                                      <a:lnTo>
                                        <a:pt x="473" y="83"/>
                                      </a:lnTo>
                                      <a:lnTo>
                                        <a:pt x="474" y="82"/>
                                      </a:lnTo>
                                      <a:lnTo>
                                        <a:pt x="475" y="80"/>
                                      </a:lnTo>
                                      <a:lnTo>
                                        <a:pt x="475" y="81"/>
                                      </a:lnTo>
                                      <a:lnTo>
                                        <a:pt x="476" y="78"/>
                                      </a:lnTo>
                                      <a:lnTo>
                                        <a:pt x="477" y="77"/>
                                      </a:lnTo>
                                      <a:lnTo>
                                        <a:pt x="478" y="75"/>
                                      </a:lnTo>
                                      <a:lnTo>
                                        <a:pt x="478" y="78"/>
                                      </a:lnTo>
                                      <a:lnTo>
                                        <a:pt x="479" y="76"/>
                                      </a:lnTo>
                                      <a:lnTo>
                                        <a:pt x="480" y="76"/>
                                      </a:lnTo>
                                      <a:lnTo>
                                        <a:pt x="480" y="77"/>
                                      </a:lnTo>
                                      <a:lnTo>
                                        <a:pt x="481" y="73"/>
                                      </a:lnTo>
                                      <a:lnTo>
                                        <a:pt x="482" y="69"/>
                                      </a:lnTo>
                                      <a:lnTo>
                                        <a:pt x="482" y="70"/>
                                      </a:lnTo>
                                      <a:lnTo>
                                        <a:pt x="483" y="70"/>
                                      </a:lnTo>
                                      <a:lnTo>
                                        <a:pt x="484" y="70"/>
                                      </a:lnTo>
                                      <a:lnTo>
                                        <a:pt x="484" y="73"/>
                                      </a:lnTo>
                                      <a:lnTo>
                                        <a:pt x="485" y="72"/>
                                      </a:lnTo>
                                      <a:lnTo>
                                        <a:pt x="486" y="72"/>
                                      </a:lnTo>
                                      <a:lnTo>
                                        <a:pt x="487" y="69"/>
                                      </a:lnTo>
                                      <a:lnTo>
                                        <a:pt x="487" y="70"/>
                                      </a:lnTo>
                                      <a:lnTo>
                                        <a:pt x="488" y="69"/>
                                      </a:lnTo>
                                      <a:lnTo>
                                        <a:pt x="489" y="67"/>
                                      </a:lnTo>
                                      <a:lnTo>
                                        <a:pt x="489" y="69"/>
                                      </a:lnTo>
                                      <a:lnTo>
                                        <a:pt x="490" y="66"/>
                                      </a:lnTo>
                                      <a:lnTo>
                                        <a:pt x="491" y="61"/>
                                      </a:lnTo>
                                      <a:lnTo>
                                        <a:pt x="491" y="64"/>
                                      </a:lnTo>
                                      <a:lnTo>
                                        <a:pt x="491" y="60"/>
                                      </a:lnTo>
                                      <a:lnTo>
                                        <a:pt x="492" y="58"/>
                                      </a:lnTo>
                                      <a:lnTo>
                                        <a:pt x="493" y="53"/>
                                      </a:lnTo>
                                      <a:lnTo>
                                        <a:pt x="493" y="58"/>
                                      </a:lnTo>
                                      <a:lnTo>
                                        <a:pt x="494" y="53"/>
                                      </a:lnTo>
                                      <a:lnTo>
                                        <a:pt x="495" y="51"/>
                                      </a:lnTo>
                                      <a:lnTo>
                                        <a:pt x="495" y="54"/>
                                      </a:lnTo>
                                      <a:lnTo>
                                        <a:pt x="496" y="49"/>
                                      </a:lnTo>
                                      <a:lnTo>
                                        <a:pt x="497" y="50"/>
                                      </a:lnTo>
                                      <a:lnTo>
                                        <a:pt x="497" y="53"/>
                                      </a:lnTo>
                                      <a:lnTo>
                                        <a:pt x="498" y="54"/>
                                      </a:lnTo>
                                      <a:lnTo>
                                        <a:pt x="499" y="53"/>
                                      </a:lnTo>
                                      <a:lnTo>
                                        <a:pt x="499" y="56"/>
                                      </a:lnTo>
                                      <a:lnTo>
                                        <a:pt x="500" y="56"/>
                                      </a:lnTo>
                                      <a:lnTo>
                                        <a:pt x="501" y="56"/>
                                      </a:lnTo>
                                      <a:lnTo>
                                        <a:pt x="502" y="54"/>
                                      </a:lnTo>
                                      <a:lnTo>
                                        <a:pt x="502" y="56"/>
                                      </a:lnTo>
                                      <a:lnTo>
                                        <a:pt x="503" y="54"/>
                                      </a:lnTo>
                                      <a:lnTo>
                                        <a:pt x="504" y="52"/>
                                      </a:lnTo>
                                      <a:lnTo>
                                        <a:pt x="504" y="53"/>
                                      </a:lnTo>
                                      <a:lnTo>
                                        <a:pt x="505" y="50"/>
                                      </a:lnTo>
                                      <a:lnTo>
                                        <a:pt x="506" y="49"/>
                                      </a:lnTo>
                                      <a:lnTo>
                                        <a:pt x="506" y="50"/>
                                      </a:lnTo>
                                      <a:lnTo>
                                        <a:pt x="507" y="48"/>
                                      </a:lnTo>
                                      <a:lnTo>
                                        <a:pt x="508" y="48"/>
                                      </a:lnTo>
                                      <a:lnTo>
                                        <a:pt x="509" y="46"/>
                                      </a:lnTo>
                                      <a:lnTo>
                                        <a:pt x="509" y="47"/>
                                      </a:lnTo>
                                      <a:lnTo>
                                        <a:pt x="510" y="45"/>
                                      </a:lnTo>
                                      <a:lnTo>
                                        <a:pt x="511" y="44"/>
                                      </a:lnTo>
                                      <a:lnTo>
                                        <a:pt x="511" y="45"/>
                                      </a:lnTo>
                                      <a:lnTo>
                                        <a:pt x="512" y="45"/>
                                      </a:lnTo>
                                      <a:lnTo>
                                        <a:pt x="513" y="43"/>
                                      </a:lnTo>
                                      <a:lnTo>
                                        <a:pt x="513" y="45"/>
                                      </a:lnTo>
                                      <a:lnTo>
                                        <a:pt x="514" y="39"/>
                                      </a:lnTo>
                                      <a:lnTo>
                                        <a:pt x="515" y="39"/>
                                      </a:lnTo>
                                      <a:lnTo>
                                        <a:pt x="515" y="42"/>
                                      </a:lnTo>
                                      <a:lnTo>
                                        <a:pt x="515" y="43"/>
                                      </a:lnTo>
                                      <a:lnTo>
                                        <a:pt x="516" y="43"/>
                                      </a:lnTo>
                                      <a:lnTo>
                                        <a:pt x="517" y="44"/>
                                      </a:lnTo>
                                      <a:lnTo>
                                        <a:pt x="517" y="45"/>
                                      </a:lnTo>
                                      <a:lnTo>
                                        <a:pt x="518" y="43"/>
                                      </a:lnTo>
                                      <a:lnTo>
                                        <a:pt x="519" y="42"/>
                                      </a:lnTo>
                                      <a:lnTo>
                                        <a:pt x="520" y="45"/>
                                      </a:lnTo>
                                      <a:lnTo>
                                        <a:pt x="521" y="46"/>
                                      </a:lnTo>
                                      <a:lnTo>
                                        <a:pt x="521" y="49"/>
                                      </a:lnTo>
                                      <a:lnTo>
                                        <a:pt x="522" y="50"/>
                                      </a:lnTo>
                                      <a:lnTo>
                                        <a:pt x="523" y="49"/>
                                      </a:lnTo>
                                      <a:lnTo>
                                        <a:pt x="524" y="50"/>
                                      </a:lnTo>
                                      <a:lnTo>
                                        <a:pt x="524" y="52"/>
                                      </a:lnTo>
                                      <a:lnTo>
                                        <a:pt x="525" y="50"/>
                                      </a:lnTo>
                                      <a:lnTo>
                                        <a:pt x="526" y="51"/>
                                      </a:lnTo>
                                      <a:lnTo>
                                        <a:pt x="526" y="53"/>
                                      </a:lnTo>
                                      <a:lnTo>
                                        <a:pt x="527" y="52"/>
                                      </a:lnTo>
                                      <a:lnTo>
                                        <a:pt x="528" y="51"/>
                                      </a:lnTo>
                                      <a:lnTo>
                                        <a:pt x="528" y="54"/>
                                      </a:lnTo>
                                      <a:lnTo>
                                        <a:pt x="529" y="56"/>
                                      </a:lnTo>
                                      <a:lnTo>
                                        <a:pt x="530" y="56"/>
                                      </a:lnTo>
                                      <a:lnTo>
                                        <a:pt x="531" y="56"/>
                                      </a:lnTo>
                                      <a:lnTo>
                                        <a:pt x="532" y="56"/>
                                      </a:lnTo>
                                      <a:lnTo>
                                        <a:pt x="533" y="57"/>
                                      </a:lnTo>
                                      <a:lnTo>
                                        <a:pt x="533" y="58"/>
                                      </a:lnTo>
                                      <a:lnTo>
                                        <a:pt x="534" y="55"/>
                                      </a:lnTo>
                                      <a:lnTo>
                                        <a:pt x="535" y="53"/>
                                      </a:lnTo>
                                      <a:lnTo>
                                        <a:pt x="536" y="50"/>
                                      </a:lnTo>
                                      <a:lnTo>
                                        <a:pt x="537" y="49"/>
                                      </a:lnTo>
                                      <a:lnTo>
                                        <a:pt x="537" y="50"/>
                                      </a:lnTo>
                                      <a:lnTo>
                                        <a:pt x="538" y="49"/>
                                      </a:lnTo>
                                      <a:lnTo>
                                        <a:pt x="539" y="49"/>
                                      </a:lnTo>
                                      <a:lnTo>
                                        <a:pt x="539" y="48"/>
                                      </a:lnTo>
                                      <a:lnTo>
                                        <a:pt x="539" y="49"/>
                                      </a:lnTo>
                                      <a:lnTo>
                                        <a:pt x="540" y="49"/>
                                      </a:lnTo>
                                      <a:lnTo>
                                        <a:pt x="541" y="49"/>
                                      </a:lnTo>
                                      <a:lnTo>
                                        <a:pt x="542" y="51"/>
                                      </a:lnTo>
                                      <a:lnTo>
                                        <a:pt x="543" y="52"/>
                                      </a:lnTo>
                                      <a:lnTo>
                                        <a:pt x="543" y="54"/>
                                      </a:lnTo>
                                      <a:lnTo>
                                        <a:pt x="544" y="55"/>
                                      </a:lnTo>
                                      <a:lnTo>
                                        <a:pt x="545" y="55"/>
                                      </a:lnTo>
                                      <a:lnTo>
                                        <a:pt x="545" y="56"/>
                                      </a:lnTo>
                                      <a:lnTo>
                                        <a:pt x="546" y="56"/>
                                      </a:lnTo>
                                      <a:lnTo>
                                        <a:pt x="547" y="56"/>
                                      </a:lnTo>
                                      <a:lnTo>
                                        <a:pt x="548" y="53"/>
                                      </a:lnTo>
                                      <a:lnTo>
                                        <a:pt x="548" y="58"/>
                                      </a:lnTo>
                                      <a:lnTo>
                                        <a:pt x="549" y="50"/>
                                      </a:lnTo>
                                      <a:lnTo>
                                        <a:pt x="550" y="51"/>
                                      </a:lnTo>
                                      <a:lnTo>
                                        <a:pt x="551" y="51"/>
                                      </a:lnTo>
                                      <a:lnTo>
                                        <a:pt x="552" y="51"/>
                                      </a:lnTo>
                                      <a:lnTo>
                                        <a:pt x="552" y="53"/>
                                      </a:lnTo>
                                      <a:lnTo>
                                        <a:pt x="553" y="51"/>
                                      </a:lnTo>
                                      <a:lnTo>
                                        <a:pt x="554" y="51"/>
                                      </a:lnTo>
                                      <a:lnTo>
                                        <a:pt x="554" y="52"/>
                                      </a:lnTo>
                                      <a:lnTo>
                                        <a:pt x="555" y="51"/>
                                      </a:lnTo>
                                      <a:lnTo>
                                        <a:pt x="556" y="52"/>
                                      </a:lnTo>
                                      <a:lnTo>
                                        <a:pt x="557" y="49"/>
                                      </a:lnTo>
                                      <a:lnTo>
                                        <a:pt x="558" y="47"/>
                                      </a:lnTo>
                                      <a:lnTo>
                                        <a:pt x="559" y="48"/>
                                      </a:lnTo>
                                      <a:lnTo>
                                        <a:pt x="559" y="49"/>
                                      </a:lnTo>
                                      <a:lnTo>
                                        <a:pt x="560" y="48"/>
                                      </a:lnTo>
                                      <a:lnTo>
                                        <a:pt x="561" y="45"/>
                                      </a:lnTo>
                                      <a:lnTo>
                                        <a:pt x="561" y="45"/>
                                      </a:lnTo>
                                      <a:lnTo>
                                        <a:pt x="562" y="44"/>
                                      </a:lnTo>
                                      <a:lnTo>
                                        <a:pt x="563" y="43"/>
                                      </a:lnTo>
                                      <a:lnTo>
                                        <a:pt x="563" y="45"/>
                                      </a:lnTo>
                                      <a:lnTo>
                                        <a:pt x="564" y="43"/>
                                      </a:lnTo>
                                      <a:lnTo>
                                        <a:pt x="565" y="45"/>
                                      </a:lnTo>
                                      <a:lnTo>
                                        <a:pt x="565" y="46"/>
                                      </a:lnTo>
                                      <a:lnTo>
                                        <a:pt x="566" y="45"/>
                                      </a:lnTo>
                                      <a:lnTo>
                                        <a:pt x="567" y="45"/>
                                      </a:lnTo>
                                      <a:lnTo>
                                        <a:pt x="568" y="46"/>
                                      </a:lnTo>
                                      <a:lnTo>
                                        <a:pt x="569" y="45"/>
                                      </a:lnTo>
                                      <a:lnTo>
                                        <a:pt x="569" y="46"/>
                                      </a:lnTo>
                                      <a:lnTo>
                                        <a:pt x="570" y="47"/>
                                      </a:lnTo>
                                      <a:lnTo>
                                        <a:pt x="571" y="47"/>
                                      </a:lnTo>
                                      <a:lnTo>
                                        <a:pt x="572" y="49"/>
                                      </a:lnTo>
                                      <a:lnTo>
                                        <a:pt x="573" y="50"/>
                                      </a:lnTo>
                                      <a:lnTo>
                                        <a:pt x="574" y="49"/>
                                      </a:lnTo>
                                      <a:lnTo>
                                        <a:pt x="575" y="52"/>
                                      </a:lnTo>
                                      <a:lnTo>
                                        <a:pt x="576" y="49"/>
                                      </a:lnTo>
                                      <a:lnTo>
                                        <a:pt x="576" y="51"/>
                                      </a:lnTo>
                                      <a:lnTo>
                                        <a:pt x="577" y="46"/>
                                      </a:lnTo>
                                      <a:lnTo>
                                        <a:pt x="578" y="49"/>
                                      </a:lnTo>
                                      <a:lnTo>
                                        <a:pt x="579" y="49"/>
                                      </a:lnTo>
                                      <a:lnTo>
                                        <a:pt x="580" y="47"/>
                                      </a:lnTo>
                                      <a:lnTo>
                                        <a:pt x="581" y="46"/>
                                      </a:lnTo>
                                      <a:lnTo>
                                        <a:pt x="581" y="48"/>
                                      </a:lnTo>
                                      <a:lnTo>
                                        <a:pt x="582" y="49"/>
                                      </a:lnTo>
                                      <a:lnTo>
                                        <a:pt x="583" y="49"/>
                                      </a:lnTo>
                                      <a:lnTo>
                                        <a:pt x="583" y="51"/>
                                      </a:lnTo>
                                      <a:lnTo>
                                        <a:pt x="584" y="48"/>
                                      </a:lnTo>
                                      <a:lnTo>
                                        <a:pt x="585" y="47"/>
                                      </a:lnTo>
                                      <a:lnTo>
                                        <a:pt x="585" y="48"/>
                                      </a:lnTo>
                                      <a:lnTo>
                                        <a:pt x="586" y="45"/>
                                      </a:lnTo>
                                      <a:lnTo>
                                        <a:pt x="587" y="46"/>
                                      </a:lnTo>
                                      <a:lnTo>
                                        <a:pt x="587" y="44"/>
                                      </a:lnTo>
                                      <a:lnTo>
                                        <a:pt x="587" y="45"/>
                                      </a:lnTo>
                                      <a:lnTo>
                                        <a:pt x="588" y="43"/>
                                      </a:lnTo>
                                      <a:lnTo>
                                        <a:pt x="589" y="43"/>
                                      </a:lnTo>
                                      <a:lnTo>
                                        <a:pt x="590" y="43"/>
                                      </a:lnTo>
                                      <a:lnTo>
                                        <a:pt x="591" y="43"/>
                                      </a:lnTo>
                                      <a:lnTo>
                                        <a:pt x="591" y="44"/>
                                      </a:lnTo>
                                      <a:lnTo>
                                        <a:pt x="592" y="43"/>
                                      </a:lnTo>
                                      <a:lnTo>
                                        <a:pt x="593" y="44"/>
                                      </a:lnTo>
                                      <a:lnTo>
                                        <a:pt x="594" y="45"/>
                                      </a:lnTo>
                                      <a:lnTo>
                                        <a:pt x="594" y="47"/>
                                      </a:lnTo>
                                      <a:lnTo>
                                        <a:pt x="595" y="49"/>
                                      </a:lnTo>
                                      <a:lnTo>
                                        <a:pt x="596" y="55"/>
                                      </a:lnTo>
                                      <a:lnTo>
                                        <a:pt x="596" y="57"/>
                                      </a:lnTo>
                                      <a:lnTo>
                                        <a:pt x="597" y="61"/>
                                      </a:lnTo>
                                      <a:lnTo>
                                        <a:pt x="598" y="62"/>
                                      </a:lnTo>
                                      <a:lnTo>
                                        <a:pt x="598" y="64"/>
                                      </a:lnTo>
                                      <a:lnTo>
                                        <a:pt x="599" y="63"/>
                                      </a:lnTo>
                                      <a:lnTo>
                                        <a:pt x="600" y="66"/>
                                      </a:lnTo>
                                      <a:lnTo>
                                        <a:pt x="600" y="67"/>
                                      </a:lnTo>
                                      <a:lnTo>
                                        <a:pt x="601" y="65"/>
                                      </a:lnTo>
                                      <a:lnTo>
                                        <a:pt x="602" y="65"/>
                                      </a:lnTo>
                                      <a:lnTo>
                                        <a:pt x="603" y="67"/>
                                      </a:lnTo>
                                      <a:lnTo>
                                        <a:pt x="603" y="69"/>
                                      </a:lnTo>
                                      <a:lnTo>
                                        <a:pt x="604" y="69"/>
                                      </a:lnTo>
                                      <a:lnTo>
                                        <a:pt x="605" y="69"/>
                                      </a:lnTo>
                                      <a:lnTo>
                                        <a:pt x="605" y="70"/>
                                      </a:lnTo>
                                      <a:lnTo>
                                        <a:pt x="606" y="67"/>
                                      </a:lnTo>
                                      <a:lnTo>
                                        <a:pt x="607" y="62"/>
                                      </a:lnTo>
                                      <a:lnTo>
                                        <a:pt x="607" y="65"/>
                                      </a:lnTo>
                                      <a:lnTo>
                                        <a:pt x="608" y="61"/>
                                      </a:lnTo>
                                      <a:lnTo>
                                        <a:pt x="609" y="62"/>
                                      </a:lnTo>
                                      <a:lnTo>
                                        <a:pt x="610" y="57"/>
                                      </a:lnTo>
                                      <a:lnTo>
                                        <a:pt x="610" y="59"/>
                                      </a:lnTo>
                                      <a:lnTo>
                                        <a:pt x="611" y="58"/>
                                      </a:lnTo>
                                      <a:lnTo>
                                        <a:pt x="611" y="53"/>
                                      </a:lnTo>
                                      <a:lnTo>
                                        <a:pt x="611" y="56"/>
                                      </a:lnTo>
                                      <a:lnTo>
                                        <a:pt x="612" y="55"/>
                                      </a:lnTo>
                                      <a:lnTo>
                                        <a:pt x="613" y="54"/>
                                      </a:lnTo>
                                      <a:lnTo>
                                        <a:pt x="614" y="53"/>
                                      </a:lnTo>
                                      <a:lnTo>
                                        <a:pt x="615" y="54"/>
                                      </a:lnTo>
                                      <a:lnTo>
                                        <a:pt x="616" y="54"/>
                                      </a:lnTo>
                                      <a:lnTo>
                                        <a:pt x="617" y="56"/>
                                      </a:lnTo>
                                      <a:lnTo>
                                        <a:pt x="618" y="55"/>
                                      </a:lnTo>
                                      <a:lnTo>
                                        <a:pt x="618" y="56"/>
                                      </a:lnTo>
                                      <a:lnTo>
                                        <a:pt x="619" y="56"/>
                                      </a:lnTo>
                                      <a:lnTo>
                                        <a:pt x="620" y="52"/>
                                      </a:lnTo>
                                      <a:lnTo>
                                        <a:pt x="620" y="53"/>
                                      </a:lnTo>
                                      <a:lnTo>
                                        <a:pt x="621" y="52"/>
                                      </a:lnTo>
                                      <a:lnTo>
                                        <a:pt x="622" y="48"/>
                                      </a:lnTo>
                                      <a:lnTo>
                                        <a:pt x="622" y="49"/>
                                      </a:lnTo>
                                      <a:lnTo>
                                        <a:pt x="623" y="49"/>
                                      </a:lnTo>
                                      <a:lnTo>
                                        <a:pt x="624" y="49"/>
                                      </a:lnTo>
                                      <a:lnTo>
                                        <a:pt x="625" y="49"/>
                                      </a:lnTo>
                                      <a:lnTo>
                                        <a:pt x="626" y="50"/>
                                      </a:lnTo>
                                      <a:lnTo>
                                        <a:pt x="627" y="49"/>
                                      </a:lnTo>
                                      <a:lnTo>
                                        <a:pt x="628" y="49"/>
                                      </a:lnTo>
                                      <a:lnTo>
                                        <a:pt x="629" y="49"/>
                                      </a:lnTo>
                                      <a:lnTo>
                                        <a:pt x="629" y="51"/>
                                      </a:lnTo>
                                      <a:lnTo>
                                        <a:pt x="630" y="50"/>
                                      </a:lnTo>
                                      <a:lnTo>
                                        <a:pt x="631" y="51"/>
                                      </a:lnTo>
                                      <a:lnTo>
                                        <a:pt x="632" y="54"/>
                                      </a:lnTo>
                                      <a:lnTo>
                                        <a:pt x="633" y="53"/>
                                      </a:lnTo>
                                      <a:lnTo>
                                        <a:pt x="634" y="54"/>
                                      </a:lnTo>
                                      <a:lnTo>
                                        <a:pt x="634" y="55"/>
                                      </a:lnTo>
                                      <a:lnTo>
                                        <a:pt x="635" y="54"/>
                                      </a:lnTo>
                                      <a:lnTo>
                                        <a:pt x="635" y="52"/>
                                      </a:lnTo>
                                      <a:lnTo>
                                        <a:pt x="635" y="53"/>
                                      </a:lnTo>
                                      <a:lnTo>
                                        <a:pt x="636" y="54"/>
                                      </a:lnTo>
                                      <a:lnTo>
                                        <a:pt x="637" y="52"/>
                                      </a:lnTo>
                                      <a:lnTo>
                                        <a:pt x="637" y="54"/>
                                      </a:lnTo>
                                      <a:lnTo>
                                        <a:pt x="638" y="55"/>
                                      </a:lnTo>
                                      <a:lnTo>
                                        <a:pt x="639" y="56"/>
                                      </a:lnTo>
                                      <a:lnTo>
                                        <a:pt x="640" y="55"/>
                                      </a:lnTo>
                                      <a:lnTo>
                                        <a:pt x="641" y="55"/>
                                      </a:lnTo>
                                      <a:lnTo>
                                        <a:pt x="642" y="54"/>
                                      </a:lnTo>
                                      <a:lnTo>
                                        <a:pt x="642" y="56"/>
                                      </a:lnTo>
                                      <a:lnTo>
                                        <a:pt x="643" y="54"/>
                                      </a:lnTo>
                                      <a:lnTo>
                                        <a:pt x="644" y="51"/>
                                      </a:lnTo>
                                      <a:lnTo>
                                        <a:pt x="644" y="52"/>
                                      </a:lnTo>
                                      <a:lnTo>
                                        <a:pt x="645" y="50"/>
                                      </a:lnTo>
                                      <a:lnTo>
                                        <a:pt x="646" y="48"/>
                                      </a:lnTo>
                                      <a:lnTo>
                                        <a:pt x="646" y="50"/>
                                      </a:lnTo>
                                      <a:lnTo>
                                        <a:pt x="647" y="49"/>
                                      </a:lnTo>
                                      <a:lnTo>
                                        <a:pt x="648" y="50"/>
                                      </a:lnTo>
                                      <a:lnTo>
                                        <a:pt x="649" y="50"/>
                                      </a:lnTo>
                                      <a:lnTo>
                                        <a:pt x="650" y="50"/>
                                      </a:lnTo>
                                      <a:lnTo>
                                        <a:pt x="651" y="51"/>
                                      </a:lnTo>
                                      <a:lnTo>
                                        <a:pt x="651" y="52"/>
                                      </a:lnTo>
                                      <a:lnTo>
                                        <a:pt x="652" y="52"/>
                                      </a:lnTo>
                                      <a:lnTo>
                                        <a:pt x="653" y="56"/>
                                      </a:lnTo>
                                      <a:lnTo>
                                        <a:pt x="654" y="57"/>
                                      </a:lnTo>
                                      <a:lnTo>
                                        <a:pt x="655" y="60"/>
                                      </a:lnTo>
                                      <a:lnTo>
                                        <a:pt x="655" y="63"/>
                                      </a:lnTo>
                                      <a:lnTo>
                                        <a:pt x="656" y="65"/>
                                      </a:lnTo>
                                      <a:lnTo>
                                        <a:pt x="657" y="65"/>
                                      </a:lnTo>
                                      <a:lnTo>
                                        <a:pt x="658" y="67"/>
                                      </a:lnTo>
                                      <a:lnTo>
                                        <a:pt x="658" y="68"/>
                                      </a:lnTo>
                                      <a:lnTo>
                                        <a:pt x="659" y="69"/>
                                      </a:lnTo>
                                      <a:lnTo>
                                        <a:pt x="659" y="69"/>
                                      </a:lnTo>
                                      <a:lnTo>
                                        <a:pt x="659" y="69"/>
                                      </a:lnTo>
                                      <a:lnTo>
                                        <a:pt x="660" y="69"/>
                                      </a:lnTo>
                                      <a:lnTo>
                                        <a:pt x="661" y="68"/>
                                      </a:lnTo>
                                      <a:lnTo>
                                        <a:pt x="661" y="69"/>
                                      </a:lnTo>
                                      <a:lnTo>
                                        <a:pt x="662" y="66"/>
                                      </a:lnTo>
                                      <a:lnTo>
                                        <a:pt x="663" y="66"/>
                                      </a:lnTo>
                                      <a:lnTo>
                                        <a:pt x="664" y="61"/>
                                      </a:lnTo>
                                      <a:lnTo>
                                        <a:pt x="664" y="62"/>
                                      </a:lnTo>
                                      <a:lnTo>
                                        <a:pt x="665" y="60"/>
                                      </a:lnTo>
                                      <a:lnTo>
                                        <a:pt x="666" y="61"/>
                                      </a:lnTo>
                                      <a:lnTo>
                                        <a:pt x="667" y="61"/>
                                      </a:lnTo>
                                      <a:lnTo>
                                        <a:pt x="668" y="61"/>
                                      </a:lnTo>
                                      <a:lnTo>
                                        <a:pt x="669" y="59"/>
                                      </a:lnTo>
                                      <a:lnTo>
                                        <a:pt x="670" y="57"/>
                                      </a:lnTo>
                                      <a:lnTo>
                                        <a:pt x="670" y="59"/>
                                      </a:lnTo>
                                      <a:lnTo>
                                        <a:pt x="671" y="57"/>
                                      </a:lnTo>
                                      <a:lnTo>
                                        <a:pt x="672" y="55"/>
                                      </a:lnTo>
                                      <a:lnTo>
                                        <a:pt x="673" y="52"/>
                                      </a:lnTo>
                                      <a:lnTo>
                                        <a:pt x="673" y="54"/>
                                      </a:lnTo>
                                      <a:lnTo>
                                        <a:pt x="674" y="51"/>
                                      </a:lnTo>
                                      <a:lnTo>
                                        <a:pt x="675" y="49"/>
                                      </a:lnTo>
                                      <a:lnTo>
                                        <a:pt x="676" y="47"/>
                                      </a:lnTo>
                                      <a:lnTo>
                                        <a:pt x="677" y="46"/>
                                      </a:lnTo>
                                      <a:lnTo>
                                        <a:pt x="677" y="49"/>
                                      </a:lnTo>
                                      <a:lnTo>
                                        <a:pt x="678" y="48"/>
                                      </a:lnTo>
                                      <a:lnTo>
                                        <a:pt x="679" y="45"/>
                                      </a:lnTo>
                                      <a:lnTo>
                                        <a:pt x="680" y="44"/>
                                      </a:lnTo>
                                      <a:lnTo>
                                        <a:pt x="680" y="47"/>
                                      </a:lnTo>
                                      <a:lnTo>
                                        <a:pt x="681" y="44"/>
                                      </a:lnTo>
                                      <a:lnTo>
                                        <a:pt x="682" y="44"/>
                                      </a:lnTo>
                                      <a:lnTo>
                                        <a:pt x="682" y="45"/>
                                      </a:lnTo>
                                      <a:lnTo>
                                        <a:pt x="683" y="44"/>
                                      </a:lnTo>
                                      <a:lnTo>
                                        <a:pt x="683" y="44"/>
                                      </a:lnTo>
                                      <a:lnTo>
                                        <a:pt x="683" y="45"/>
                                      </a:lnTo>
                                      <a:lnTo>
                                        <a:pt x="684" y="46"/>
                                      </a:lnTo>
                                      <a:lnTo>
                                        <a:pt x="685" y="45"/>
                                      </a:lnTo>
                                      <a:lnTo>
                                        <a:pt x="685" y="46"/>
                                      </a:lnTo>
                                      <a:lnTo>
                                        <a:pt x="686" y="45"/>
                                      </a:lnTo>
                                      <a:lnTo>
                                        <a:pt x="687" y="46"/>
                                      </a:lnTo>
                                      <a:lnTo>
                                        <a:pt x="688" y="45"/>
                                      </a:lnTo>
                                      <a:lnTo>
                                        <a:pt x="688" y="48"/>
                                      </a:lnTo>
                                      <a:lnTo>
                                        <a:pt x="689" y="46"/>
                                      </a:lnTo>
                                      <a:lnTo>
                                        <a:pt x="690" y="46"/>
                                      </a:lnTo>
                                      <a:lnTo>
                                        <a:pt x="690" y="47"/>
                                      </a:lnTo>
                                      <a:lnTo>
                                        <a:pt x="691" y="48"/>
                                      </a:lnTo>
                                      <a:lnTo>
                                        <a:pt x="692" y="49"/>
                                      </a:lnTo>
                                      <a:lnTo>
                                        <a:pt x="693" y="47"/>
                                      </a:lnTo>
                                      <a:lnTo>
                                        <a:pt x="694" y="47"/>
                                      </a:lnTo>
                                      <a:lnTo>
                                        <a:pt x="695" y="46"/>
                                      </a:lnTo>
                                      <a:lnTo>
                                        <a:pt x="695" y="48"/>
                                      </a:lnTo>
                                      <a:lnTo>
                                        <a:pt x="696" y="48"/>
                                      </a:lnTo>
                                      <a:lnTo>
                                        <a:pt x="697" y="48"/>
                                      </a:lnTo>
                                      <a:lnTo>
                                        <a:pt x="697" y="49"/>
                                      </a:lnTo>
                                      <a:lnTo>
                                        <a:pt x="698" y="47"/>
                                      </a:lnTo>
                                      <a:lnTo>
                                        <a:pt x="699" y="47"/>
                                      </a:lnTo>
                                      <a:lnTo>
                                        <a:pt x="699" y="49"/>
                                      </a:lnTo>
                                      <a:lnTo>
                                        <a:pt x="700" y="48"/>
                                      </a:lnTo>
                                      <a:lnTo>
                                        <a:pt x="701" y="47"/>
                                      </a:lnTo>
                                      <a:lnTo>
                                        <a:pt x="701" y="50"/>
                                      </a:lnTo>
                                      <a:lnTo>
                                        <a:pt x="702" y="51"/>
                                      </a:lnTo>
                                      <a:lnTo>
                                        <a:pt x="703" y="51"/>
                                      </a:lnTo>
                                      <a:lnTo>
                                        <a:pt x="704" y="50"/>
                                      </a:lnTo>
                                      <a:lnTo>
                                        <a:pt x="704" y="51"/>
                                      </a:lnTo>
                                      <a:lnTo>
                                        <a:pt x="705" y="50"/>
                                      </a:lnTo>
                                      <a:lnTo>
                                        <a:pt x="706" y="49"/>
                                      </a:lnTo>
                                      <a:lnTo>
                                        <a:pt x="706" y="50"/>
                                      </a:lnTo>
                                      <a:lnTo>
                                        <a:pt x="707" y="49"/>
                                      </a:lnTo>
                                      <a:lnTo>
                                        <a:pt x="707" y="50"/>
                                      </a:lnTo>
                                      <a:lnTo>
                                        <a:pt x="708" y="49"/>
                                      </a:lnTo>
                                      <a:lnTo>
                                        <a:pt x="709" y="51"/>
                                      </a:lnTo>
                                      <a:lnTo>
                                        <a:pt x="709" y="54"/>
                                      </a:lnTo>
                                      <a:lnTo>
                                        <a:pt x="710" y="52"/>
                                      </a:lnTo>
                                      <a:lnTo>
                                        <a:pt x="711" y="54"/>
                                      </a:lnTo>
                                      <a:lnTo>
                                        <a:pt x="712" y="53"/>
                                      </a:lnTo>
                                      <a:lnTo>
                                        <a:pt x="712" y="55"/>
                                      </a:lnTo>
                                      <a:lnTo>
                                        <a:pt x="713" y="53"/>
                                      </a:lnTo>
                                      <a:lnTo>
                                        <a:pt x="714" y="52"/>
                                      </a:lnTo>
                                      <a:lnTo>
                                        <a:pt x="714" y="53"/>
                                      </a:lnTo>
                                      <a:lnTo>
                                        <a:pt x="715" y="55"/>
                                      </a:lnTo>
                                      <a:lnTo>
                                        <a:pt x="716" y="53"/>
                                      </a:lnTo>
                                      <a:lnTo>
                                        <a:pt x="716" y="55"/>
                                      </a:lnTo>
                                      <a:lnTo>
                                        <a:pt x="717" y="56"/>
                                      </a:lnTo>
                                      <a:lnTo>
                                        <a:pt x="718" y="59"/>
                                      </a:lnTo>
                                      <a:lnTo>
                                        <a:pt x="719" y="58"/>
                                      </a:lnTo>
                                      <a:lnTo>
                                        <a:pt x="719" y="60"/>
                                      </a:lnTo>
                                      <a:lnTo>
                                        <a:pt x="720" y="62"/>
                                      </a:lnTo>
                                      <a:lnTo>
                                        <a:pt x="721" y="63"/>
                                      </a:lnTo>
                                      <a:lnTo>
                                        <a:pt x="722" y="61"/>
                                      </a:lnTo>
                                      <a:lnTo>
                                        <a:pt x="723" y="61"/>
                                      </a:lnTo>
                                      <a:lnTo>
                                        <a:pt x="724" y="58"/>
                                      </a:lnTo>
                                      <a:lnTo>
                                        <a:pt x="725" y="56"/>
                                      </a:lnTo>
                                      <a:lnTo>
                                        <a:pt x="725" y="59"/>
                                      </a:lnTo>
                                      <a:lnTo>
                                        <a:pt x="726" y="56"/>
                                      </a:lnTo>
                                      <a:lnTo>
                                        <a:pt x="727" y="57"/>
                                      </a:lnTo>
                                      <a:lnTo>
                                        <a:pt x="728" y="56"/>
                                      </a:lnTo>
                                      <a:lnTo>
                                        <a:pt x="729" y="56"/>
                                      </a:lnTo>
                                      <a:lnTo>
                                        <a:pt x="730" y="56"/>
                                      </a:lnTo>
                                      <a:lnTo>
                                        <a:pt x="731" y="55"/>
                                      </a:lnTo>
                                      <a:lnTo>
                                        <a:pt x="731" y="54"/>
                                      </a:lnTo>
                                      <a:lnTo>
                                        <a:pt x="732" y="53"/>
                                      </a:lnTo>
                                      <a:lnTo>
                                        <a:pt x="733" y="51"/>
                                      </a:lnTo>
                                      <a:lnTo>
                                        <a:pt x="734" y="49"/>
                                      </a:lnTo>
                                      <a:lnTo>
                                        <a:pt x="735" y="48"/>
                                      </a:lnTo>
                                      <a:lnTo>
                                        <a:pt x="736" y="45"/>
                                      </a:lnTo>
                                      <a:lnTo>
                                        <a:pt x="736" y="46"/>
                                      </a:lnTo>
                                      <a:lnTo>
                                        <a:pt x="737" y="45"/>
                                      </a:lnTo>
                                      <a:lnTo>
                                        <a:pt x="738" y="45"/>
                                      </a:lnTo>
                                      <a:lnTo>
                                        <a:pt x="738" y="45"/>
                                      </a:lnTo>
                                      <a:lnTo>
                                        <a:pt x="739" y="45"/>
                                      </a:lnTo>
                                      <a:lnTo>
                                        <a:pt x="740" y="43"/>
                                      </a:lnTo>
                                      <a:lnTo>
                                        <a:pt x="740" y="45"/>
                                      </a:lnTo>
                                      <a:lnTo>
                                        <a:pt x="741" y="43"/>
                                      </a:lnTo>
                                      <a:lnTo>
                                        <a:pt x="742" y="43"/>
                                      </a:lnTo>
                                      <a:lnTo>
                                        <a:pt x="743" y="39"/>
                                      </a:lnTo>
                                      <a:lnTo>
                                        <a:pt x="743" y="43"/>
                                      </a:lnTo>
                                      <a:lnTo>
                                        <a:pt x="744" y="38"/>
                                      </a:lnTo>
                                      <a:lnTo>
                                        <a:pt x="745" y="38"/>
                                      </a:lnTo>
                                      <a:lnTo>
                                        <a:pt x="745" y="39"/>
                                      </a:lnTo>
                                      <a:lnTo>
                                        <a:pt x="746" y="41"/>
                                      </a:lnTo>
                                      <a:lnTo>
                                        <a:pt x="747" y="41"/>
                                      </a:lnTo>
                                      <a:lnTo>
                                        <a:pt x="748" y="43"/>
                                      </a:lnTo>
                                      <a:lnTo>
                                        <a:pt x="749" y="41"/>
                                      </a:lnTo>
                                      <a:lnTo>
                                        <a:pt x="750" y="40"/>
                                      </a:lnTo>
                                      <a:lnTo>
                                        <a:pt x="750" y="42"/>
                                      </a:lnTo>
                                      <a:lnTo>
                                        <a:pt x="751" y="40"/>
                                      </a:lnTo>
                                      <a:lnTo>
                                        <a:pt x="752" y="38"/>
                                      </a:lnTo>
                                      <a:lnTo>
                                        <a:pt x="752" y="41"/>
                                      </a:lnTo>
                                      <a:lnTo>
                                        <a:pt x="753" y="39"/>
                                      </a:lnTo>
                                      <a:lnTo>
                                        <a:pt x="754" y="39"/>
                                      </a:lnTo>
                                      <a:lnTo>
                                        <a:pt x="755" y="39"/>
                                      </a:lnTo>
                                      <a:lnTo>
                                        <a:pt x="755" y="39"/>
                                      </a:lnTo>
                                      <a:lnTo>
                                        <a:pt x="755" y="40"/>
                                      </a:lnTo>
                                      <a:lnTo>
                                        <a:pt x="756" y="39"/>
                                      </a:lnTo>
                                      <a:lnTo>
                                        <a:pt x="757" y="41"/>
                                      </a:lnTo>
                                      <a:lnTo>
                                        <a:pt x="758" y="43"/>
                                      </a:lnTo>
                                      <a:lnTo>
                                        <a:pt x="758" y="44"/>
                                      </a:lnTo>
                                      <a:lnTo>
                                        <a:pt x="759" y="43"/>
                                      </a:lnTo>
                                      <a:lnTo>
                                        <a:pt x="760" y="45"/>
                                      </a:lnTo>
                                      <a:lnTo>
                                        <a:pt x="760" y="45"/>
                                      </a:lnTo>
                                      <a:lnTo>
                                        <a:pt x="761" y="47"/>
                                      </a:lnTo>
                                      <a:lnTo>
                                        <a:pt x="762" y="46"/>
                                      </a:lnTo>
                                      <a:lnTo>
                                        <a:pt x="762" y="48"/>
                                      </a:lnTo>
                                      <a:lnTo>
                                        <a:pt x="763" y="50"/>
                                      </a:lnTo>
                                      <a:lnTo>
                                        <a:pt x="764" y="51"/>
                                      </a:lnTo>
                                      <a:lnTo>
                                        <a:pt x="765" y="52"/>
                                      </a:lnTo>
                                      <a:lnTo>
                                        <a:pt x="765" y="56"/>
                                      </a:lnTo>
                                      <a:lnTo>
                                        <a:pt x="766" y="56"/>
                                      </a:lnTo>
                                      <a:lnTo>
                                        <a:pt x="767" y="56"/>
                                      </a:lnTo>
                                      <a:lnTo>
                                        <a:pt x="767" y="58"/>
                                      </a:lnTo>
                                      <a:lnTo>
                                        <a:pt x="768" y="56"/>
                                      </a:lnTo>
                                      <a:lnTo>
                                        <a:pt x="769" y="57"/>
                                      </a:lnTo>
                                      <a:lnTo>
                                        <a:pt x="770" y="61"/>
                                      </a:lnTo>
                                      <a:lnTo>
                                        <a:pt x="771" y="63"/>
                                      </a:lnTo>
                                      <a:lnTo>
                                        <a:pt x="771" y="64"/>
                                      </a:lnTo>
                                      <a:lnTo>
                                        <a:pt x="772" y="63"/>
                                      </a:lnTo>
                                      <a:lnTo>
                                        <a:pt x="773" y="66"/>
                                      </a:lnTo>
                                      <a:lnTo>
                                        <a:pt x="774" y="67"/>
                                      </a:lnTo>
                                      <a:lnTo>
                                        <a:pt x="774" y="68"/>
                                      </a:lnTo>
                                      <a:lnTo>
                                        <a:pt x="775" y="65"/>
                                      </a:lnTo>
                                      <a:lnTo>
                                        <a:pt x="776" y="65"/>
                                      </a:lnTo>
                                      <a:lnTo>
                                        <a:pt x="776" y="66"/>
                                      </a:lnTo>
                                      <a:lnTo>
                                        <a:pt x="777" y="64"/>
                                      </a:lnTo>
                                      <a:lnTo>
                                        <a:pt x="778" y="64"/>
                                      </a:lnTo>
                                      <a:lnTo>
                                        <a:pt x="779" y="63"/>
                                      </a:lnTo>
                                      <a:lnTo>
                                        <a:pt x="779" y="63"/>
                                      </a:lnTo>
                                      <a:lnTo>
                                        <a:pt x="780" y="63"/>
                                      </a:lnTo>
                                      <a:lnTo>
                                        <a:pt x="780" y="64"/>
                                      </a:lnTo>
                                      <a:lnTo>
                                        <a:pt x="781" y="65"/>
                                      </a:lnTo>
                                      <a:lnTo>
                                        <a:pt x="782" y="66"/>
                                      </a:lnTo>
                                      <a:lnTo>
                                        <a:pt x="782" y="67"/>
                                      </a:lnTo>
                                      <a:lnTo>
                                        <a:pt x="783" y="66"/>
                                      </a:lnTo>
                                      <a:lnTo>
                                        <a:pt x="784" y="64"/>
                                      </a:lnTo>
                                      <a:lnTo>
                                        <a:pt x="784" y="65"/>
                                      </a:lnTo>
                                      <a:lnTo>
                                        <a:pt x="785" y="66"/>
                                      </a:lnTo>
                                      <a:lnTo>
                                        <a:pt x="786" y="68"/>
                                      </a:lnTo>
                                      <a:lnTo>
                                        <a:pt x="787" y="66"/>
                                      </a:lnTo>
                                      <a:lnTo>
                                        <a:pt x="788" y="66"/>
                                      </a:lnTo>
                                      <a:lnTo>
                                        <a:pt x="789" y="64"/>
                                      </a:lnTo>
                                      <a:lnTo>
                                        <a:pt x="789" y="67"/>
                                      </a:lnTo>
                                      <a:lnTo>
                                        <a:pt x="790" y="66"/>
                                      </a:lnTo>
                                      <a:lnTo>
                                        <a:pt x="791" y="61"/>
                                      </a:lnTo>
                                      <a:lnTo>
                                        <a:pt x="791" y="62"/>
                                      </a:lnTo>
                                      <a:lnTo>
                                        <a:pt x="792" y="60"/>
                                      </a:lnTo>
                                      <a:lnTo>
                                        <a:pt x="793" y="59"/>
                                      </a:lnTo>
                                      <a:lnTo>
                                        <a:pt x="793" y="60"/>
                                      </a:lnTo>
                                      <a:lnTo>
                                        <a:pt x="794" y="57"/>
                                      </a:lnTo>
                                      <a:lnTo>
                                        <a:pt x="795" y="56"/>
                                      </a:lnTo>
                                      <a:lnTo>
                                        <a:pt x="795" y="58"/>
                                      </a:lnTo>
                                      <a:lnTo>
                                        <a:pt x="796" y="56"/>
                                      </a:lnTo>
                                      <a:lnTo>
                                        <a:pt x="797" y="55"/>
                                      </a:lnTo>
                                      <a:lnTo>
                                        <a:pt x="798" y="53"/>
                                      </a:lnTo>
                                      <a:lnTo>
                                        <a:pt x="798" y="54"/>
                                      </a:lnTo>
                                      <a:lnTo>
                                        <a:pt x="799" y="53"/>
                                      </a:lnTo>
                                      <a:lnTo>
                                        <a:pt x="800" y="49"/>
                                      </a:lnTo>
                                      <a:lnTo>
                                        <a:pt x="800" y="51"/>
                                      </a:lnTo>
                                      <a:lnTo>
                                        <a:pt x="801" y="48"/>
                                      </a:lnTo>
                                      <a:lnTo>
                                        <a:pt x="802" y="47"/>
                                      </a:lnTo>
                                      <a:lnTo>
                                        <a:pt x="803" y="44"/>
                                      </a:lnTo>
                                      <a:lnTo>
                                        <a:pt x="803" y="44"/>
                                      </a:lnTo>
                                      <a:lnTo>
                                        <a:pt x="804" y="38"/>
                                      </a:lnTo>
                                      <a:lnTo>
                                        <a:pt x="804" y="42"/>
                                      </a:lnTo>
                                      <a:lnTo>
                                        <a:pt x="805" y="36"/>
                                      </a:lnTo>
                                      <a:lnTo>
                                        <a:pt x="806" y="36"/>
                                      </a:lnTo>
                                      <a:lnTo>
                                        <a:pt x="807" y="36"/>
                                      </a:lnTo>
                                      <a:lnTo>
                                        <a:pt x="808" y="37"/>
                                      </a:lnTo>
                                      <a:lnTo>
                                        <a:pt x="808" y="38"/>
                                      </a:lnTo>
                                      <a:lnTo>
                                        <a:pt x="809" y="39"/>
                                      </a:lnTo>
                                      <a:lnTo>
                                        <a:pt x="810" y="41"/>
                                      </a:lnTo>
                                      <a:lnTo>
                                        <a:pt x="810" y="43"/>
                                      </a:lnTo>
                                      <a:lnTo>
                                        <a:pt x="811" y="43"/>
                                      </a:lnTo>
                                      <a:lnTo>
                                        <a:pt x="812" y="46"/>
                                      </a:lnTo>
                                      <a:lnTo>
                                        <a:pt x="813" y="46"/>
                                      </a:lnTo>
                                      <a:lnTo>
                                        <a:pt x="813" y="47"/>
                                      </a:lnTo>
                                      <a:lnTo>
                                        <a:pt x="814" y="49"/>
                                      </a:lnTo>
                                      <a:lnTo>
                                        <a:pt x="815" y="51"/>
                                      </a:lnTo>
                                      <a:lnTo>
                                        <a:pt x="815" y="52"/>
                                      </a:lnTo>
                                      <a:lnTo>
                                        <a:pt x="816" y="53"/>
                                      </a:lnTo>
                                      <a:lnTo>
                                        <a:pt x="817" y="53"/>
                                      </a:lnTo>
                                      <a:lnTo>
                                        <a:pt x="817" y="54"/>
                                      </a:lnTo>
                                      <a:lnTo>
                                        <a:pt x="818" y="54"/>
                                      </a:lnTo>
                                      <a:lnTo>
                                        <a:pt x="819" y="55"/>
                                      </a:lnTo>
                                      <a:lnTo>
                                        <a:pt x="820" y="56"/>
                                      </a:lnTo>
                                      <a:lnTo>
                                        <a:pt x="821" y="58"/>
                                      </a:lnTo>
                                      <a:lnTo>
                                        <a:pt x="822" y="57"/>
                                      </a:lnTo>
                                      <a:lnTo>
                                        <a:pt x="822" y="60"/>
                                      </a:lnTo>
                                      <a:lnTo>
                                        <a:pt x="823" y="62"/>
                                      </a:lnTo>
                                      <a:lnTo>
                                        <a:pt x="824" y="60"/>
                                      </a:lnTo>
                                      <a:lnTo>
                                        <a:pt x="824" y="61"/>
                                      </a:lnTo>
                                      <a:lnTo>
                                        <a:pt x="825" y="62"/>
                                      </a:lnTo>
                                      <a:lnTo>
                                        <a:pt x="826" y="63"/>
                                      </a:lnTo>
                                      <a:lnTo>
                                        <a:pt x="826" y="64"/>
                                      </a:lnTo>
                                      <a:lnTo>
                                        <a:pt x="827" y="64"/>
                                      </a:lnTo>
                                      <a:lnTo>
                                        <a:pt x="827" y="63"/>
                                      </a:lnTo>
                                      <a:lnTo>
                                        <a:pt x="828" y="65"/>
                                      </a:lnTo>
                                      <a:lnTo>
                                        <a:pt x="829" y="65"/>
                                      </a:lnTo>
                                      <a:lnTo>
                                        <a:pt x="830" y="66"/>
                                      </a:lnTo>
                                      <a:lnTo>
                                        <a:pt x="831" y="64"/>
                                      </a:lnTo>
                                      <a:lnTo>
                                        <a:pt x="832" y="64"/>
                                      </a:lnTo>
                                      <a:lnTo>
                                        <a:pt x="832" y="65"/>
                                      </a:lnTo>
                                      <a:lnTo>
                                        <a:pt x="833" y="64"/>
                                      </a:lnTo>
                                      <a:lnTo>
                                        <a:pt x="834" y="63"/>
                                      </a:lnTo>
                                      <a:lnTo>
                                        <a:pt x="835" y="63"/>
                                      </a:lnTo>
                                      <a:lnTo>
                                        <a:pt x="835" y="64"/>
                                      </a:lnTo>
                                      <a:lnTo>
                                        <a:pt x="836" y="63"/>
                                      </a:lnTo>
                                      <a:lnTo>
                                        <a:pt x="837" y="62"/>
                                      </a:lnTo>
                                      <a:lnTo>
                                        <a:pt x="837" y="63"/>
                                      </a:lnTo>
                                      <a:lnTo>
                                        <a:pt x="838" y="60"/>
                                      </a:lnTo>
                                      <a:lnTo>
                                        <a:pt x="839" y="61"/>
                                      </a:lnTo>
                                      <a:lnTo>
                                        <a:pt x="840" y="63"/>
                                      </a:lnTo>
                                      <a:lnTo>
                                        <a:pt x="841" y="61"/>
                                      </a:lnTo>
                                      <a:lnTo>
                                        <a:pt x="841" y="62"/>
                                      </a:lnTo>
                                      <a:lnTo>
                                        <a:pt x="842" y="61"/>
                                      </a:lnTo>
                                      <a:lnTo>
                                        <a:pt x="843" y="63"/>
                                      </a:lnTo>
                                      <a:lnTo>
                                        <a:pt x="844" y="63"/>
                                      </a:lnTo>
                                      <a:lnTo>
                                        <a:pt x="844" y="65"/>
                                      </a:lnTo>
                                      <a:lnTo>
                                        <a:pt x="845" y="65"/>
                                      </a:lnTo>
                                      <a:lnTo>
                                        <a:pt x="846" y="63"/>
                                      </a:lnTo>
                                      <a:lnTo>
                                        <a:pt x="846" y="66"/>
                                      </a:lnTo>
                                      <a:lnTo>
                                        <a:pt x="847" y="67"/>
                                      </a:lnTo>
                                      <a:lnTo>
                                        <a:pt x="848" y="65"/>
                                      </a:lnTo>
                                      <a:lnTo>
                                        <a:pt x="848" y="66"/>
                                      </a:lnTo>
                                      <a:lnTo>
                                        <a:pt x="849" y="63"/>
                                      </a:lnTo>
                                      <a:lnTo>
                                        <a:pt x="850" y="63"/>
                                      </a:lnTo>
                                      <a:lnTo>
                                        <a:pt x="851" y="57"/>
                                      </a:lnTo>
                                      <a:lnTo>
                                        <a:pt x="851" y="61"/>
                                      </a:lnTo>
                                      <a:lnTo>
                                        <a:pt x="851" y="58"/>
                                      </a:lnTo>
                                      <a:lnTo>
                                        <a:pt x="852" y="56"/>
                                      </a:lnTo>
                                      <a:lnTo>
                                        <a:pt x="852" y="57"/>
                                      </a:lnTo>
                                      <a:lnTo>
                                        <a:pt x="853" y="54"/>
                                      </a:lnTo>
                                      <a:lnTo>
                                        <a:pt x="854" y="56"/>
                                      </a:lnTo>
                                      <a:lnTo>
                                        <a:pt x="855" y="57"/>
                                      </a:lnTo>
                                      <a:lnTo>
                                        <a:pt x="856" y="56"/>
                                      </a:lnTo>
                                      <a:lnTo>
                                        <a:pt x="857" y="56"/>
                                      </a:lnTo>
                                      <a:lnTo>
                                        <a:pt x="858" y="56"/>
                                      </a:lnTo>
                                      <a:lnTo>
                                        <a:pt x="859" y="54"/>
                                      </a:lnTo>
                                      <a:lnTo>
                                        <a:pt x="859" y="55"/>
                                      </a:lnTo>
                                      <a:lnTo>
                                        <a:pt x="860" y="51"/>
                                      </a:lnTo>
                                      <a:lnTo>
                                        <a:pt x="861" y="49"/>
                                      </a:lnTo>
                                      <a:lnTo>
                                        <a:pt x="861" y="50"/>
                                      </a:lnTo>
                                      <a:lnTo>
                                        <a:pt x="862" y="50"/>
                                      </a:lnTo>
                                      <a:lnTo>
                                        <a:pt x="863" y="50"/>
                                      </a:lnTo>
                                      <a:lnTo>
                                        <a:pt x="863" y="53"/>
                                      </a:lnTo>
                                      <a:lnTo>
                                        <a:pt x="864" y="50"/>
                                      </a:lnTo>
                                      <a:lnTo>
                                        <a:pt x="865" y="51"/>
                                      </a:lnTo>
                                      <a:lnTo>
                                        <a:pt x="866" y="54"/>
                                      </a:lnTo>
                                      <a:lnTo>
                                        <a:pt x="866" y="55"/>
                                      </a:lnTo>
                                      <a:lnTo>
                                        <a:pt x="867" y="53"/>
                                      </a:lnTo>
                                      <a:lnTo>
                                        <a:pt x="868" y="51"/>
                                      </a:lnTo>
                                      <a:lnTo>
                                        <a:pt x="868" y="54"/>
                                      </a:lnTo>
                                      <a:lnTo>
                                        <a:pt x="869" y="51"/>
                                      </a:lnTo>
                                      <a:lnTo>
                                        <a:pt x="870" y="47"/>
                                      </a:lnTo>
                                      <a:lnTo>
                                        <a:pt x="870" y="48"/>
                                      </a:lnTo>
                                      <a:lnTo>
                                        <a:pt x="871" y="45"/>
                                      </a:lnTo>
                                      <a:lnTo>
                                        <a:pt x="872" y="43"/>
                                      </a:lnTo>
                                      <a:lnTo>
                                        <a:pt x="873" y="41"/>
                                      </a:lnTo>
                                      <a:lnTo>
                                        <a:pt x="874" y="37"/>
                                      </a:lnTo>
                                      <a:lnTo>
                                        <a:pt x="875" y="38"/>
                                      </a:lnTo>
                                      <a:lnTo>
                                        <a:pt x="875" y="40"/>
                                      </a:lnTo>
                                      <a:lnTo>
                                        <a:pt x="875" y="40"/>
                                      </a:lnTo>
                                      <a:lnTo>
                                        <a:pt x="876" y="37"/>
                                      </a:lnTo>
                                      <a:lnTo>
                                        <a:pt x="876" y="40"/>
                                      </a:lnTo>
                                      <a:lnTo>
                                        <a:pt x="877" y="38"/>
                                      </a:lnTo>
                                      <a:lnTo>
                                        <a:pt x="878" y="40"/>
                                      </a:lnTo>
                                      <a:lnTo>
                                        <a:pt x="878" y="41"/>
                                      </a:lnTo>
                                      <a:lnTo>
                                        <a:pt x="879" y="41"/>
                                      </a:lnTo>
                                      <a:lnTo>
                                        <a:pt x="880" y="38"/>
                                      </a:lnTo>
                                      <a:lnTo>
                                        <a:pt x="880" y="39"/>
                                      </a:lnTo>
                                      <a:lnTo>
                                        <a:pt x="881" y="39"/>
                                      </a:lnTo>
                                      <a:lnTo>
                                        <a:pt x="882" y="39"/>
                                      </a:lnTo>
                                      <a:lnTo>
                                        <a:pt x="883" y="37"/>
                                      </a:lnTo>
                                      <a:lnTo>
                                        <a:pt x="883" y="39"/>
                                      </a:lnTo>
                                      <a:lnTo>
                                        <a:pt x="884" y="36"/>
                                      </a:lnTo>
                                      <a:lnTo>
                                        <a:pt x="885" y="37"/>
                                      </a:lnTo>
                                      <a:lnTo>
                                        <a:pt x="885" y="38"/>
                                      </a:lnTo>
                                      <a:lnTo>
                                        <a:pt x="886" y="39"/>
                                      </a:lnTo>
                                      <a:lnTo>
                                        <a:pt x="887" y="37"/>
                                      </a:lnTo>
                                      <a:lnTo>
                                        <a:pt x="888" y="35"/>
                                      </a:lnTo>
                                      <a:lnTo>
                                        <a:pt x="889" y="36"/>
                                      </a:lnTo>
                                      <a:lnTo>
                                        <a:pt x="890" y="34"/>
                                      </a:lnTo>
                                      <a:lnTo>
                                        <a:pt x="890" y="36"/>
                                      </a:lnTo>
                                      <a:lnTo>
                                        <a:pt x="891" y="37"/>
                                      </a:lnTo>
                                      <a:lnTo>
                                        <a:pt x="892" y="37"/>
                                      </a:lnTo>
                                      <a:lnTo>
                                        <a:pt x="892" y="39"/>
                                      </a:lnTo>
                                      <a:lnTo>
                                        <a:pt x="893" y="40"/>
                                      </a:lnTo>
                                      <a:lnTo>
                                        <a:pt x="894" y="39"/>
                                      </a:lnTo>
                                      <a:lnTo>
                                        <a:pt x="895" y="40"/>
                                      </a:lnTo>
                                      <a:lnTo>
                                        <a:pt x="896" y="38"/>
                                      </a:lnTo>
                                      <a:lnTo>
                                        <a:pt x="896" y="40"/>
                                      </a:lnTo>
                                      <a:lnTo>
                                        <a:pt x="897" y="41"/>
                                      </a:lnTo>
                                      <a:lnTo>
                                        <a:pt x="898" y="42"/>
                                      </a:lnTo>
                                      <a:lnTo>
                                        <a:pt x="899" y="40"/>
                                      </a:lnTo>
                                      <a:lnTo>
                                        <a:pt x="899" y="42"/>
                                      </a:lnTo>
                                      <a:lnTo>
                                        <a:pt x="899" y="42"/>
                                      </a:lnTo>
                                      <a:lnTo>
                                        <a:pt x="900" y="40"/>
                                      </a:lnTo>
                                      <a:lnTo>
                                        <a:pt x="900" y="41"/>
                                      </a:lnTo>
                                      <a:lnTo>
                                        <a:pt x="901" y="41"/>
                                      </a:lnTo>
                                      <a:lnTo>
                                        <a:pt x="902" y="42"/>
                                      </a:lnTo>
                                      <a:lnTo>
                                        <a:pt x="902" y="43"/>
                                      </a:lnTo>
                                      <a:lnTo>
                                        <a:pt x="903" y="41"/>
                                      </a:lnTo>
                                      <a:lnTo>
                                        <a:pt x="904" y="42"/>
                                      </a:lnTo>
                                      <a:lnTo>
                                        <a:pt x="905" y="40"/>
                                      </a:lnTo>
                                      <a:lnTo>
                                        <a:pt x="905" y="41"/>
                                      </a:lnTo>
                                      <a:lnTo>
                                        <a:pt x="906" y="41"/>
                                      </a:lnTo>
                                      <a:lnTo>
                                        <a:pt x="907" y="38"/>
                                      </a:lnTo>
                                      <a:lnTo>
                                        <a:pt x="907" y="39"/>
                                      </a:lnTo>
                                      <a:lnTo>
                                        <a:pt x="908" y="38"/>
                                      </a:lnTo>
                                      <a:lnTo>
                                        <a:pt x="909" y="38"/>
                                      </a:lnTo>
                                      <a:lnTo>
                                        <a:pt x="909" y="39"/>
                                      </a:lnTo>
                                      <a:lnTo>
                                        <a:pt x="910" y="39"/>
                                      </a:lnTo>
                                      <a:lnTo>
                                        <a:pt x="911" y="38"/>
                                      </a:lnTo>
                                      <a:lnTo>
                                        <a:pt x="911" y="39"/>
                                      </a:lnTo>
                                      <a:lnTo>
                                        <a:pt x="912" y="39"/>
                                      </a:lnTo>
                                      <a:lnTo>
                                        <a:pt x="913" y="42"/>
                                      </a:lnTo>
                                      <a:lnTo>
                                        <a:pt x="914" y="43"/>
                                      </a:lnTo>
                                      <a:lnTo>
                                        <a:pt x="914" y="44"/>
                                      </a:lnTo>
                                      <a:lnTo>
                                        <a:pt x="915" y="44"/>
                                      </a:lnTo>
                                      <a:lnTo>
                                        <a:pt x="916" y="46"/>
                                      </a:lnTo>
                                      <a:lnTo>
                                        <a:pt x="917" y="45"/>
                                      </a:lnTo>
                                      <a:lnTo>
                                        <a:pt x="918" y="45"/>
                                      </a:lnTo>
                                      <a:lnTo>
                                        <a:pt x="918" y="45"/>
                                      </a:lnTo>
                                      <a:lnTo>
                                        <a:pt x="919" y="45"/>
                                      </a:lnTo>
                                      <a:lnTo>
                                        <a:pt x="920" y="42"/>
                                      </a:lnTo>
                                      <a:lnTo>
                                        <a:pt x="921" y="42"/>
                                      </a:lnTo>
                                      <a:lnTo>
                                        <a:pt x="921" y="43"/>
                                      </a:lnTo>
                                      <a:lnTo>
                                        <a:pt x="922" y="42"/>
                                      </a:lnTo>
                                      <a:lnTo>
                                        <a:pt x="923" y="42"/>
                                      </a:lnTo>
                                      <a:lnTo>
                                        <a:pt x="923" y="39"/>
                                      </a:lnTo>
                                      <a:lnTo>
                                        <a:pt x="924" y="39"/>
                                      </a:lnTo>
                                      <a:lnTo>
                                        <a:pt x="924" y="40"/>
                                      </a:lnTo>
                                      <a:lnTo>
                                        <a:pt x="925" y="40"/>
                                      </a:lnTo>
                                      <a:lnTo>
                                        <a:pt x="926" y="39"/>
                                      </a:lnTo>
                                      <a:lnTo>
                                        <a:pt x="926" y="44"/>
                                      </a:lnTo>
                                      <a:lnTo>
                                        <a:pt x="927" y="43"/>
                                      </a:lnTo>
                                      <a:lnTo>
                                        <a:pt x="928" y="43"/>
                                      </a:lnTo>
                                      <a:lnTo>
                                        <a:pt x="929" y="43"/>
                                      </a:lnTo>
                                      <a:lnTo>
                                        <a:pt x="930" y="45"/>
                                      </a:lnTo>
                                      <a:lnTo>
                                        <a:pt x="931" y="45"/>
                                      </a:lnTo>
                                      <a:lnTo>
                                        <a:pt x="931" y="46"/>
                                      </a:lnTo>
                                      <a:lnTo>
                                        <a:pt x="932" y="45"/>
                                      </a:lnTo>
                                      <a:lnTo>
                                        <a:pt x="933" y="44"/>
                                      </a:lnTo>
                                      <a:lnTo>
                                        <a:pt x="934" y="43"/>
                                      </a:lnTo>
                                      <a:lnTo>
                                        <a:pt x="935" y="44"/>
                                      </a:lnTo>
                                      <a:lnTo>
                                        <a:pt x="936" y="43"/>
                                      </a:lnTo>
                                      <a:lnTo>
                                        <a:pt x="936" y="44"/>
                                      </a:lnTo>
                                      <a:lnTo>
                                        <a:pt x="937" y="45"/>
                                      </a:lnTo>
                                      <a:lnTo>
                                        <a:pt x="938" y="45"/>
                                      </a:lnTo>
                                      <a:lnTo>
                                        <a:pt x="938" y="47"/>
                                      </a:lnTo>
                                      <a:lnTo>
                                        <a:pt x="939" y="46"/>
                                      </a:lnTo>
                                      <a:lnTo>
                                        <a:pt x="940" y="46"/>
                                      </a:lnTo>
                                      <a:lnTo>
                                        <a:pt x="940" y="49"/>
                                      </a:lnTo>
                                      <a:lnTo>
                                        <a:pt x="941" y="48"/>
                                      </a:lnTo>
                                      <a:lnTo>
                                        <a:pt x="942" y="49"/>
                                      </a:lnTo>
                                      <a:lnTo>
                                        <a:pt x="942" y="50"/>
                                      </a:lnTo>
                                      <a:lnTo>
                                        <a:pt x="943" y="55"/>
                                      </a:lnTo>
                                      <a:lnTo>
                                        <a:pt x="944" y="58"/>
                                      </a:lnTo>
                                      <a:lnTo>
                                        <a:pt x="945" y="58"/>
                                      </a:lnTo>
                                      <a:lnTo>
                                        <a:pt x="945" y="60"/>
                                      </a:lnTo>
                                      <a:lnTo>
                                        <a:pt x="946" y="61"/>
                                      </a:lnTo>
                                      <a:lnTo>
                                        <a:pt x="947" y="60"/>
                                      </a:lnTo>
                                      <a:lnTo>
                                        <a:pt x="947" y="62"/>
                                      </a:lnTo>
                                      <a:lnTo>
                                        <a:pt x="947" y="60"/>
                                      </a:lnTo>
                                      <a:lnTo>
                                        <a:pt x="948" y="58"/>
                                      </a:lnTo>
                                      <a:lnTo>
                                        <a:pt x="948" y="59"/>
                                      </a:lnTo>
                                      <a:lnTo>
                                        <a:pt x="949" y="60"/>
                                      </a:lnTo>
                                      <a:lnTo>
                                        <a:pt x="950" y="61"/>
                                      </a:lnTo>
                                      <a:lnTo>
                                        <a:pt x="951" y="60"/>
                                      </a:lnTo>
                                      <a:lnTo>
                                        <a:pt x="951" y="62"/>
                                      </a:lnTo>
                                      <a:lnTo>
                                        <a:pt x="952" y="62"/>
                                      </a:lnTo>
                                      <a:lnTo>
                                        <a:pt x="953" y="62"/>
                                      </a:lnTo>
                                      <a:lnTo>
                                        <a:pt x="953" y="63"/>
                                      </a:lnTo>
                                      <a:lnTo>
                                        <a:pt x="954" y="63"/>
                                      </a:lnTo>
                                      <a:lnTo>
                                        <a:pt x="955" y="63"/>
                                      </a:lnTo>
                                      <a:lnTo>
                                        <a:pt x="956" y="64"/>
                                      </a:lnTo>
                                      <a:lnTo>
                                        <a:pt x="957" y="61"/>
                                      </a:lnTo>
                                      <a:lnTo>
                                        <a:pt x="957" y="63"/>
                                      </a:lnTo>
                                      <a:lnTo>
                                        <a:pt x="958" y="61"/>
                                      </a:lnTo>
                                      <a:lnTo>
                                        <a:pt x="959" y="58"/>
                                      </a:lnTo>
                                      <a:lnTo>
                                        <a:pt x="960" y="59"/>
                                      </a:lnTo>
                                      <a:lnTo>
                                        <a:pt x="960" y="60"/>
                                      </a:lnTo>
                                      <a:lnTo>
                                        <a:pt x="961" y="56"/>
                                      </a:lnTo>
                                      <a:lnTo>
                                        <a:pt x="962" y="57"/>
                                      </a:lnTo>
                                      <a:lnTo>
                                        <a:pt x="963" y="56"/>
                                      </a:lnTo>
                                      <a:lnTo>
                                        <a:pt x="964" y="55"/>
                                      </a:lnTo>
                                      <a:lnTo>
                                        <a:pt x="964" y="56"/>
                                      </a:lnTo>
                                      <a:lnTo>
                                        <a:pt x="965" y="51"/>
                                      </a:lnTo>
                                      <a:lnTo>
                                        <a:pt x="966" y="51"/>
                                      </a:lnTo>
                                      <a:lnTo>
                                        <a:pt x="967" y="51"/>
                                      </a:lnTo>
                                      <a:lnTo>
                                        <a:pt x="968" y="50"/>
                                      </a:lnTo>
                                      <a:lnTo>
                                        <a:pt x="969" y="48"/>
                                      </a:lnTo>
                                      <a:lnTo>
                                        <a:pt x="969" y="49"/>
                                      </a:lnTo>
                                      <a:lnTo>
                                        <a:pt x="970" y="47"/>
                                      </a:lnTo>
                                      <a:lnTo>
                                        <a:pt x="971" y="44"/>
                                      </a:lnTo>
                                      <a:lnTo>
                                        <a:pt x="971" y="45"/>
                                      </a:lnTo>
                                      <a:lnTo>
                                        <a:pt x="971" y="45"/>
                                      </a:lnTo>
                                      <a:lnTo>
                                        <a:pt x="972" y="43"/>
                                      </a:lnTo>
                                      <a:lnTo>
                                        <a:pt x="972" y="44"/>
                                      </a:lnTo>
                                      <a:lnTo>
                                        <a:pt x="973" y="43"/>
                                      </a:lnTo>
                                      <a:lnTo>
                                        <a:pt x="974" y="44"/>
                                      </a:lnTo>
                                      <a:lnTo>
                                        <a:pt x="975" y="46"/>
                                      </a:lnTo>
                                      <a:lnTo>
                                        <a:pt x="975" y="49"/>
                                      </a:lnTo>
                                      <a:lnTo>
                                        <a:pt x="976" y="46"/>
                                      </a:lnTo>
                                      <a:lnTo>
                                        <a:pt x="977" y="45"/>
                                      </a:lnTo>
                                      <a:lnTo>
                                        <a:pt x="977" y="47"/>
                                      </a:lnTo>
                                      <a:lnTo>
                                        <a:pt x="978" y="45"/>
                                      </a:lnTo>
                                      <a:lnTo>
                                        <a:pt x="979" y="45"/>
                                      </a:lnTo>
                                      <a:lnTo>
                                        <a:pt x="979" y="47"/>
                                      </a:lnTo>
                                      <a:lnTo>
                                        <a:pt x="980" y="44"/>
                                      </a:lnTo>
                                      <a:lnTo>
                                        <a:pt x="981" y="43"/>
                                      </a:lnTo>
                                      <a:lnTo>
                                        <a:pt x="982" y="40"/>
                                      </a:lnTo>
                                      <a:lnTo>
                                        <a:pt x="983" y="41"/>
                                      </a:lnTo>
                                      <a:lnTo>
                                        <a:pt x="984" y="37"/>
                                      </a:lnTo>
                                      <a:lnTo>
                                        <a:pt x="984" y="40"/>
                                      </a:lnTo>
                                      <a:lnTo>
                                        <a:pt x="985" y="37"/>
                                      </a:lnTo>
                                      <a:lnTo>
                                        <a:pt x="986" y="37"/>
                                      </a:lnTo>
                                      <a:lnTo>
                                        <a:pt x="986" y="38"/>
                                      </a:lnTo>
                                      <a:lnTo>
                                        <a:pt x="987" y="40"/>
                                      </a:lnTo>
                                      <a:lnTo>
                                        <a:pt x="988" y="42"/>
                                      </a:lnTo>
                                      <a:lnTo>
                                        <a:pt x="989" y="42"/>
                                      </a:lnTo>
                                      <a:lnTo>
                                        <a:pt x="990" y="42"/>
                                      </a:lnTo>
                                      <a:lnTo>
                                        <a:pt x="991" y="39"/>
                                      </a:lnTo>
                                      <a:lnTo>
                                        <a:pt x="991" y="41"/>
                                      </a:lnTo>
                                      <a:lnTo>
                                        <a:pt x="992" y="39"/>
                                      </a:lnTo>
                                      <a:lnTo>
                                        <a:pt x="993" y="39"/>
                                      </a:lnTo>
                                      <a:lnTo>
                                        <a:pt x="994" y="38"/>
                                      </a:lnTo>
                                      <a:lnTo>
                                        <a:pt x="995" y="36"/>
                                      </a:lnTo>
                                      <a:lnTo>
                                        <a:pt x="995" y="34"/>
                                      </a:lnTo>
                                      <a:lnTo>
                                        <a:pt x="996" y="32"/>
                                      </a:lnTo>
                                      <a:lnTo>
                                        <a:pt x="996" y="36"/>
                                      </a:lnTo>
                                      <a:lnTo>
                                        <a:pt x="997" y="33"/>
                                      </a:lnTo>
                                      <a:lnTo>
                                        <a:pt x="998" y="33"/>
                                      </a:lnTo>
                                      <a:lnTo>
                                        <a:pt x="999" y="33"/>
                                      </a:lnTo>
                                      <a:lnTo>
                                        <a:pt x="999" y="34"/>
                                      </a:lnTo>
                                      <a:lnTo>
                                        <a:pt x="1000" y="37"/>
                                      </a:lnTo>
                                      <a:lnTo>
                                        <a:pt x="1001" y="37"/>
                                      </a:lnTo>
                                      <a:lnTo>
                                        <a:pt x="1001" y="38"/>
                                      </a:lnTo>
                                      <a:lnTo>
                                        <a:pt x="1002" y="39"/>
                                      </a:lnTo>
                                      <a:lnTo>
                                        <a:pt x="1003" y="36"/>
                                      </a:lnTo>
                                      <a:lnTo>
                                        <a:pt x="1003" y="38"/>
                                      </a:lnTo>
                                      <a:lnTo>
                                        <a:pt x="1004" y="39"/>
                                      </a:lnTo>
                                      <a:lnTo>
                                        <a:pt x="1005" y="39"/>
                                      </a:lnTo>
                                      <a:lnTo>
                                        <a:pt x="1006" y="36"/>
                                      </a:lnTo>
                                      <a:lnTo>
                                        <a:pt x="1006" y="38"/>
                                      </a:lnTo>
                                      <a:lnTo>
                                        <a:pt x="1007" y="38"/>
                                      </a:lnTo>
                                      <a:lnTo>
                                        <a:pt x="1008" y="36"/>
                                      </a:lnTo>
                                      <a:lnTo>
                                        <a:pt x="1008" y="39"/>
                                      </a:lnTo>
                                      <a:lnTo>
                                        <a:pt x="1009" y="35"/>
                                      </a:lnTo>
                                      <a:lnTo>
                                        <a:pt x="1010" y="30"/>
                                      </a:lnTo>
                                      <a:lnTo>
                                        <a:pt x="1010" y="34"/>
                                      </a:lnTo>
                                      <a:lnTo>
                                        <a:pt x="1011" y="30"/>
                                      </a:lnTo>
                                      <a:lnTo>
                                        <a:pt x="1012" y="31"/>
                                      </a:lnTo>
                                      <a:lnTo>
                                        <a:pt x="1013" y="33"/>
                                      </a:lnTo>
                                      <a:lnTo>
                                        <a:pt x="1014" y="32"/>
                                      </a:lnTo>
                                      <a:lnTo>
                                        <a:pt x="1015" y="31"/>
                                      </a:lnTo>
                                      <a:lnTo>
                                        <a:pt x="1016" y="29"/>
                                      </a:lnTo>
                                      <a:lnTo>
                                        <a:pt x="1017" y="31"/>
                                      </a:lnTo>
                                      <a:lnTo>
                                        <a:pt x="1017" y="32"/>
                                      </a:lnTo>
                                      <a:lnTo>
                                        <a:pt x="1018" y="32"/>
                                      </a:lnTo>
                                      <a:lnTo>
                                        <a:pt x="1019" y="35"/>
                                      </a:lnTo>
                                      <a:lnTo>
                                        <a:pt x="1019" y="38"/>
                                      </a:lnTo>
                                      <a:lnTo>
                                        <a:pt x="1020" y="38"/>
                                      </a:lnTo>
                                      <a:lnTo>
                                        <a:pt x="1021" y="39"/>
                                      </a:lnTo>
                                      <a:lnTo>
                                        <a:pt x="1021" y="41"/>
                                      </a:lnTo>
                                      <a:lnTo>
                                        <a:pt x="1022" y="40"/>
                                      </a:lnTo>
                                      <a:lnTo>
                                        <a:pt x="1023" y="41"/>
                                      </a:lnTo>
                                      <a:lnTo>
                                        <a:pt x="1024" y="41"/>
                                      </a:lnTo>
                                      <a:lnTo>
                                        <a:pt x="1025" y="39"/>
                                      </a:lnTo>
                                      <a:lnTo>
                                        <a:pt x="1026" y="36"/>
                                      </a:lnTo>
                                      <a:lnTo>
                                        <a:pt x="1027" y="36"/>
                                      </a:lnTo>
                                      <a:lnTo>
                                        <a:pt x="1027" y="37"/>
                                      </a:lnTo>
                                      <a:lnTo>
                                        <a:pt x="1028" y="38"/>
                                      </a:lnTo>
                                      <a:lnTo>
                                        <a:pt x="1029" y="37"/>
                                      </a:lnTo>
                                      <a:lnTo>
                                        <a:pt x="1030" y="36"/>
                                      </a:lnTo>
                                      <a:lnTo>
                                        <a:pt x="1030" y="37"/>
                                      </a:lnTo>
                                      <a:lnTo>
                                        <a:pt x="1031" y="36"/>
                                      </a:lnTo>
                                      <a:lnTo>
                                        <a:pt x="1032" y="33"/>
                                      </a:lnTo>
                                      <a:lnTo>
                                        <a:pt x="1032" y="35"/>
                                      </a:lnTo>
                                      <a:lnTo>
                                        <a:pt x="1033" y="32"/>
                                      </a:lnTo>
                                      <a:lnTo>
                                        <a:pt x="1034" y="34"/>
                                      </a:lnTo>
                                      <a:lnTo>
                                        <a:pt x="1034" y="35"/>
                                      </a:lnTo>
                                      <a:lnTo>
                                        <a:pt x="1035" y="35"/>
                                      </a:lnTo>
                                      <a:lnTo>
                                        <a:pt x="1036" y="36"/>
                                      </a:lnTo>
                                      <a:lnTo>
                                        <a:pt x="1037" y="35"/>
                                      </a:lnTo>
                                      <a:lnTo>
                                        <a:pt x="1037" y="36"/>
                                      </a:lnTo>
                                      <a:lnTo>
                                        <a:pt x="1038" y="37"/>
                                      </a:lnTo>
                                      <a:lnTo>
                                        <a:pt x="1039" y="36"/>
                                      </a:lnTo>
                                      <a:lnTo>
                                        <a:pt x="1039" y="39"/>
                                      </a:lnTo>
                                      <a:lnTo>
                                        <a:pt x="1040" y="38"/>
                                      </a:lnTo>
                                      <a:lnTo>
                                        <a:pt x="1041" y="37"/>
                                      </a:lnTo>
                                      <a:lnTo>
                                        <a:pt x="1041" y="40"/>
                                      </a:lnTo>
                                      <a:lnTo>
                                        <a:pt x="1042" y="40"/>
                                      </a:lnTo>
                                      <a:lnTo>
                                        <a:pt x="1043" y="43"/>
                                      </a:lnTo>
                                      <a:lnTo>
                                        <a:pt x="1043" y="44"/>
                                      </a:lnTo>
                                      <a:lnTo>
                                        <a:pt x="1043" y="44"/>
                                      </a:lnTo>
                                      <a:lnTo>
                                        <a:pt x="1044" y="44"/>
                                      </a:lnTo>
                                      <a:lnTo>
                                        <a:pt x="1045" y="43"/>
                                      </a:lnTo>
                                      <a:lnTo>
                                        <a:pt x="1045" y="45"/>
                                      </a:lnTo>
                                      <a:lnTo>
                                        <a:pt x="1046" y="43"/>
                                      </a:lnTo>
                                      <a:lnTo>
                                        <a:pt x="1047" y="42"/>
                                      </a:lnTo>
                                      <a:lnTo>
                                        <a:pt x="1048" y="40"/>
                                      </a:lnTo>
                                      <a:lnTo>
                                        <a:pt x="1049" y="40"/>
                                      </a:lnTo>
                                      <a:lnTo>
                                        <a:pt x="1049" y="41"/>
                                      </a:lnTo>
                                      <a:lnTo>
                                        <a:pt x="1050" y="38"/>
                                      </a:lnTo>
                                      <a:lnTo>
                                        <a:pt x="1051" y="38"/>
                                      </a:lnTo>
                                      <a:lnTo>
                                        <a:pt x="1051" y="39"/>
                                      </a:lnTo>
                                      <a:lnTo>
                                        <a:pt x="1052" y="36"/>
                                      </a:lnTo>
                                      <a:lnTo>
                                        <a:pt x="1053" y="35"/>
                                      </a:lnTo>
                                      <a:lnTo>
                                        <a:pt x="1054" y="34"/>
                                      </a:lnTo>
                                      <a:lnTo>
                                        <a:pt x="1055" y="32"/>
                                      </a:lnTo>
                                      <a:lnTo>
                                        <a:pt x="1056" y="29"/>
                                      </a:lnTo>
                                      <a:lnTo>
                                        <a:pt x="1056" y="32"/>
                                      </a:lnTo>
                                      <a:lnTo>
                                        <a:pt x="1057" y="29"/>
                                      </a:lnTo>
                                      <a:lnTo>
                                        <a:pt x="1058" y="30"/>
                                      </a:lnTo>
                                      <a:lnTo>
                                        <a:pt x="1059" y="31"/>
                                      </a:lnTo>
                                      <a:lnTo>
                                        <a:pt x="1060" y="29"/>
                                      </a:lnTo>
                                      <a:lnTo>
                                        <a:pt x="1061" y="30"/>
                                      </a:lnTo>
                                      <a:lnTo>
                                        <a:pt x="1061" y="32"/>
                                      </a:lnTo>
                                      <a:lnTo>
                                        <a:pt x="1062" y="36"/>
                                      </a:lnTo>
                                      <a:lnTo>
                                        <a:pt x="1063" y="37"/>
                                      </a:lnTo>
                                      <a:lnTo>
                                        <a:pt x="1063" y="39"/>
                                      </a:lnTo>
                                      <a:lnTo>
                                        <a:pt x="1064" y="42"/>
                                      </a:lnTo>
                                      <a:lnTo>
                                        <a:pt x="1065" y="43"/>
                                      </a:lnTo>
                                      <a:lnTo>
                                        <a:pt x="1065" y="45"/>
                                      </a:lnTo>
                                      <a:lnTo>
                                        <a:pt x="1066" y="46"/>
                                      </a:lnTo>
                                      <a:lnTo>
                                        <a:pt x="1067" y="47"/>
                                      </a:lnTo>
                                      <a:lnTo>
                                        <a:pt x="1067" y="49"/>
                                      </a:lnTo>
                                      <a:lnTo>
                                        <a:pt x="1067" y="50"/>
                                      </a:lnTo>
                                      <a:lnTo>
                                        <a:pt x="1068" y="49"/>
                                      </a:lnTo>
                                      <a:lnTo>
                                        <a:pt x="1069" y="53"/>
                                      </a:lnTo>
                                      <a:lnTo>
                                        <a:pt x="1069" y="55"/>
                                      </a:lnTo>
                                      <a:lnTo>
                                        <a:pt x="1070" y="56"/>
                                      </a:lnTo>
                                      <a:lnTo>
                                        <a:pt x="1071" y="56"/>
                                      </a:lnTo>
                                      <a:lnTo>
                                        <a:pt x="1071" y="58"/>
                                      </a:lnTo>
                                      <a:lnTo>
                                        <a:pt x="1072" y="56"/>
                                      </a:lnTo>
                                      <a:lnTo>
                                        <a:pt x="1073" y="54"/>
                                      </a:lnTo>
                                      <a:lnTo>
                                        <a:pt x="1073" y="55"/>
                                      </a:lnTo>
                                      <a:lnTo>
                                        <a:pt x="1074" y="56"/>
                                      </a:lnTo>
                                      <a:lnTo>
                                        <a:pt x="1075" y="54"/>
                                      </a:lnTo>
                                      <a:lnTo>
                                        <a:pt x="1076" y="52"/>
                                      </a:lnTo>
                                      <a:lnTo>
                                        <a:pt x="1076" y="53"/>
                                      </a:lnTo>
                                      <a:lnTo>
                                        <a:pt x="1077" y="51"/>
                                      </a:lnTo>
                                      <a:lnTo>
                                        <a:pt x="1078" y="52"/>
                                      </a:lnTo>
                                      <a:lnTo>
                                        <a:pt x="1078" y="53"/>
                                      </a:lnTo>
                                      <a:lnTo>
                                        <a:pt x="1079" y="53"/>
                                      </a:lnTo>
                                      <a:lnTo>
                                        <a:pt x="1080" y="54"/>
                                      </a:lnTo>
                                      <a:lnTo>
                                        <a:pt x="1081" y="54"/>
                                      </a:lnTo>
                                      <a:lnTo>
                                        <a:pt x="1082" y="54"/>
                                      </a:lnTo>
                                      <a:lnTo>
                                        <a:pt x="1082" y="55"/>
                                      </a:lnTo>
                                      <a:lnTo>
                                        <a:pt x="1083" y="52"/>
                                      </a:lnTo>
                                      <a:lnTo>
                                        <a:pt x="1084" y="53"/>
                                      </a:lnTo>
                                      <a:lnTo>
                                        <a:pt x="1085" y="53"/>
                                      </a:lnTo>
                                      <a:lnTo>
                                        <a:pt x="1085" y="54"/>
                                      </a:lnTo>
                                      <a:lnTo>
                                        <a:pt x="1086" y="54"/>
                                      </a:lnTo>
                                      <a:lnTo>
                                        <a:pt x="1087" y="54"/>
                                      </a:lnTo>
                                      <a:lnTo>
                                        <a:pt x="1088" y="54"/>
                                      </a:lnTo>
                                      <a:lnTo>
                                        <a:pt x="1089" y="53"/>
                                      </a:lnTo>
                                      <a:lnTo>
                                        <a:pt x="1089" y="54"/>
                                      </a:lnTo>
                                      <a:lnTo>
                                        <a:pt x="1090" y="54"/>
                                      </a:lnTo>
                                      <a:lnTo>
                                        <a:pt x="1091" y="56"/>
                                      </a:lnTo>
                                      <a:lnTo>
                                        <a:pt x="1091" y="56"/>
                                      </a:lnTo>
                                      <a:lnTo>
                                        <a:pt x="1091" y="57"/>
                                      </a:lnTo>
                                      <a:lnTo>
                                        <a:pt x="1092" y="56"/>
                                      </a:lnTo>
                                      <a:lnTo>
                                        <a:pt x="1093" y="56"/>
                                      </a:lnTo>
                                      <a:lnTo>
                                        <a:pt x="1093" y="58"/>
                                      </a:lnTo>
                                      <a:lnTo>
                                        <a:pt x="1094" y="56"/>
                                      </a:lnTo>
                                      <a:lnTo>
                                        <a:pt x="1095" y="54"/>
                                      </a:lnTo>
                                      <a:lnTo>
                                        <a:pt x="1095" y="55"/>
                                      </a:lnTo>
                                      <a:lnTo>
                                        <a:pt x="1096" y="57"/>
                                      </a:lnTo>
                                      <a:lnTo>
                                        <a:pt x="1097" y="56"/>
                                      </a:lnTo>
                                      <a:lnTo>
                                        <a:pt x="1097" y="58"/>
                                      </a:lnTo>
                                      <a:lnTo>
                                        <a:pt x="1098" y="57"/>
                                      </a:lnTo>
                                      <a:lnTo>
                                        <a:pt x="1099" y="59"/>
                                      </a:lnTo>
                                      <a:lnTo>
                                        <a:pt x="1100" y="61"/>
                                      </a:lnTo>
                                      <a:lnTo>
                                        <a:pt x="1101" y="60"/>
                                      </a:lnTo>
                                      <a:lnTo>
                                        <a:pt x="1102" y="58"/>
                                      </a:lnTo>
                                      <a:lnTo>
                                        <a:pt x="1102" y="59"/>
                                      </a:lnTo>
                                      <a:lnTo>
                                        <a:pt x="1103" y="57"/>
                                      </a:lnTo>
                                      <a:lnTo>
                                        <a:pt x="1104" y="56"/>
                                      </a:lnTo>
                                      <a:lnTo>
                                        <a:pt x="1104" y="57"/>
                                      </a:lnTo>
                                      <a:lnTo>
                                        <a:pt x="1105" y="53"/>
                                      </a:lnTo>
                                      <a:lnTo>
                                        <a:pt x="1106" y="56"/>
                                      </a:lnTo>
                                      <a:lnTo>
                                        <a:pt x="1107" y="55"/>
                                      </a:lnTo>
                                      <a:lnTo>
                                        <a:pt x="1107" y="56"/>
                                      </a:lnTo>
                                      <a:lnTo>
                                        <a:pt x="1108" y="53"/>
                                      </a:lnTo>
                                      <a:lnTo>
                                        <a:pt x="1109" y="53"/>
                                      </a:lnTo>
                                      <a:lnTo>
                                        <a:pt x="1109" y="54"/>
                                      </a:lnTo>
                                      <a:lnTo>
                                        <a:pt x="1110" y="50"/>
                                      </a:lnTo>
                                      <a:lnTo>
                                        <a:pt x="1111" y="51"/>
                                      </a:lnTo>
                                      <a:lnTo>
                                        <a:pt x="1111" y="53"/>
                                      </a:lnTo>
                                      <a:lnTo>
                                        <a:pt x="1112" y="50"/>
                                      </a:lnTo>
                                      <a:lnTo>
                                        <a:pt x="1113" y="51"/>
                                      </a:lnTo>
                                      <a:lnTo>
                                        <a:pt x="1113" y="52"/>
                                      </a:lnTo>
                                      <a:lnTo>
                                        <a:pt x="1114" y="50"/>
                                      </a:lnTo>
                                      <a:lnTo>
                                        <a:pt x="1115" y="49"/>
                                      </a:lnTo>
                                      <a:lnTo>
                                        <a:pt x="1115" y="49"/>
                                      </a:lnTo>
                                      <a:lnTo>
                                        <a:pt x="1115" y="50"/>
                                      </a:lnTo>
                                      <a:lnTo>
                                        <a:pt x="1116" y="48"/>
                                      </a:lnTo>
                                      <a:lnTo>
                                        <a:pt x="1117" y="46"/>
                                      </a:lnTo>
                                      <a:lnTo>
                                        <a:pt x="1117" y="47"/>
                                      </a:lnTo>
                                      <a:lnTo>
                                        <a:pt x="1118" y="47"/>
                                      </a:lnTo>
                                      <a:lnTo>
                                        <a:pt x="1119" y="48"/>
                                      </a:lnTo>
                                      <a:lnTo>
                                        <a:pt x="1119" y="49"/>
                                      </a:lnTo>
                                      <a:lnTo>
                                        <a:pt x="1120" y="49"/>
                                      </a:lnTo>
                                      <a:lnTo>
                                        <a:pt x="1121" y="49"/>
                                      </a:lnTo>
                                      <a:lnTo>
                                        <a:pt x="1122" y="49"/>
                                      </a:lnTo>
                                      <a:lnTo>
                                        <a:pt x="1123" y="49"/>
                                      </a:lnTo>
                                      <a:lnTo>
                                        <a:pt x="1124" y="48"/>
                                      </a:lnTo>
                                      <a:lnTo>
                                        <a:pt x="1124" y="49"/>
                                      </a:lnTo>
                                      <a:lnTo>
                                        <a:pt x="1125" y="46"/>
                                      </a:lnTo>
                                      <a:lnTo>
                                        <a:pt x="1126" y="48"/>
                                      </a:lnTo>
                                      <a:lnTo>
                                        <a:pt x="1126" y="49"/>
                                      </a:lnTo>
                                      <a:lnTo>
                                        <a:pt x="1127" y="49"/>
                                      </a:lnTo>
                                      <a:lnTo>
                                        <a:pt x="1128" y="49"/>
                                      </a:lnTo>
                                      <a:lnTo>
                                        <a:pt x="1128" y="51"/>
                                      </a:lnTo>
                                      <a:lnTo>
                                        <a:pt x="1129" y="50"/>
                                      </a:lnTo>
                                      <a:lnTo>
                                        <a:pt x="1130" y="48"/>
                                      </a:lnTo>
                                      <a:lnTo>
                                        <a:pt x="1131" y="49"/>
                                      </a:lnTo>
                                      <a:lnTo>
                                        <a:pt x="1132" y="49"/>
                                      </a:lnTo>
                                      <a:lnTo>
                                        <a:pt x="1133" y="47"/>
                                      </a:lnTo>
                                      <a:lnTo>
                                        <a:pt x="1134" y="48"/>
                                      </a:lnTo>
                                      <a:lnTo>
                                        <a:pt x="1135" y="46"/>
                                      </a:lnTo>
                                      <a:lnTo>
                                        <a:pt x="1135" y="48"/>
                                      </a:lnTo>
                                      <a:lnTo>
                                        <a:pt x="1136" y="46"/>
                                      </a:lnTo>
                                      <a:lnTo>
                                        <a:pt x="1137" y="43"/>
                                      </a:lnTo>
                                      <a:lnTo>
                                        <a:pt x="1137" y="45"/>
                                      </a:lnTo>
                                      <a:lnTo>
                                        <a:pt x="1138" y="44"/>
                                      </a:lnTo>
                                      <a:lnTo>
                                        <a:pt x="1139" y="43"/>
                                      </a:lnTo>
                                      <a:lnTo>
                                        <a:pt x="1139" y="43"/>
                                      </a:lnTo>
                                      <a:lnTo>
                                        <a:pt x="1140" y="43"/>
                                      </a:lnTo>
                                      <a:lnTo>
                                        <a:pt x="1141" y="42"/>
                                      </a:lnTo>
                                      <a:lnTo>
                                        <a:pt x="1141" y="43"/>
                                      </a:lnTo>
                                      <a:lnTo>
                                        <a:pt x="1142" y="43"/>
                                      </a:lnTo>
                                      <a:lnTo>
                                        <a:pt x="1143" y="42"/>
                                      </a:lnTo>
                                      <a:lnTo>
                                        <a:pt x="1144" y="42"/>
                                      </a:lnTo>
                                      <a:lnTo>
                                        <a:pt x="1145" y="42"/>
                                      </a:lnTo>
                                      <a:lnTo>
                                        <a:pt x="1146" y="43"/>
                                      </a:lnTo>
                                      <a:lnTo>
                                        <a:pt x="1147" y="41"/>
                                      </a:lnTo>
                                      <a:lnTo>
                                        <a:pt x="1148" y="40"/>
                                      </a:lnTo>
                                      <a:lnTo>
                                        <a:pt x="1148" y="42"/>
                                      </a:lnTo>
                                      <a:lnTo>
                                        <a:pt x="1149" y="42"/>
                                      </a:lnTo>
                                      <a:lnTo>
                                        <a:pt x="1150" y="39"/>
                                      </a:lnTo>
                                      <a:lnTo>
                                        <a:pt x="1150" y="42"/>
                                      </a:lnTo>
                                      <a:lnTo>
                                        <a:pt x="1151" y="37"/>
                                      </a:lnTo>
                                      <a:lnTo>
                                        <a:pt x="1152" y="33"/>
                                      </a:lnTo>
                                      <a:lnTo>
                                        <a:pt x="1152" y="36"/>
                                      </a:lnTo>
                                      <a:lnTo>
                                        <a:pt x="1153" y="34"/>
                                      </a:lnTo>
                                      <a:lnTo>
                                        <a:pt x="1154" y="31"/>
                                      </a:lnTo>
                                      <a:lnTo>
                                        <a:pt x="1155" y="30"/>
                                      </a:lnTo>
                                      <a:lnTo>
                                        <a:pt x="1155" y="31"/>
                                      </a:lnTo>
                                      <a:lnTo>
                                        <a:pt x="1156" y="28"/>
                                      </a:lnTo>
                                      <a:lnTo>
                                        <a:pt x="1157" y="24"/>
                                      </a:lnTo>
                                      <a:lnTo>
                                        <a:pt x="1157" y="26"/>
                                      </a:lnTo>
                                      <a:lnTo>
                                        <a:pt x="1158" y="21"/>
                                      </a:lnTo>
                                      <a:lnTo>
                                        <a:pt x="1159" y="17"/>
                                      </a:lnTo>
                                      <a:lnTo>
                                        <a:pt x="1159" y="20"/>
                                      </a:lnTo>
                                      <a:lnTo>
                                        <a:pt x="1160" y="14"/>
                                      </a:lnTo>
                                      <a:lnTo>
                                        <a:pt x="1161" y="12"/>
                                      </a:lnTo>
                                      <a:lnTo>
                                        <a:pt x="1162" y="9"/>
                                      </a:lnTo>
                                      <a:lnTo>
                                        <a:pt x="1163" y="10"/>
                                      </a:lnTo>
                                      <a:lnTo>
                                        <a:pt x="1163" y="13"/>
                                      </a:lnTo>
                                      <a:lnTo>
                                        <a:pt x="1163" y="14"/>
                                      </a:lnTo>
                                      <a:lnTo>
                                        <a:pt x="1164" y="13"/>
                                      </a:lnTo>
                                      <a:lnTo>
                                        <a:pt x="1165" y="14"/>
                                      </a:lnTo>
                                      <a:lnTo>
                                        <a:pt x="1165" y="15"/>
                                      </a:lnTo>
                                      <a:lnTo>
                                        <a:pt x="1166" y="16"/>
                                      </a:lnTo>
                                      <a:lnTo>
                                        <a:pt x="1167" y="15"/>
                                      </a:lnTo>
                                      <a:lnTo>
                                        <a:pt x="1168" y="19"/>
                                      </a:lnTo>
                                      <a:lnTo>
                                        <a:pt x="1169" y="21"/>
                                      </a:lnTo>
                                      <a:lnTo>
                                        <a:pt x="1170" y="23"/>
                                      </a:lnTo>
                                      <a:lnTo>
                                        <a:pt x="1170" y="24"/>
                                      </a:lnTo>
                                      <a:lnTo>
                                        <a:pt x="1171" y="26"/>
                                      </a:lnTo>
                                      <a:lnTo>
                                        <a:pt x="1172" y="27"/>
                                      </a:lnTo>
                                      <a:lnTo>
                                        <a:pt x="1172" y="28"/>
                                      </a:lnTo>
                                      <a:lnTo>
                                        <a:pt x="1173" y="27"/>
                                      </a:lnTo>
                                      <a:lnTo>
                                        <a:pt x="1174" y="28"/>
                                      </a:lnTo>
                                      <a:lnTo>
                                        <a:pt x="1174" y="29"/>
                                      </a:lnTo>
                                      <a:lnTo>
                                        <a:pt x="1175" y="29"/>
                                      </a:lnTo>
                                      <a:lnTo>
                                        <a:pt x="1176" y="29"/>
                                      </a:lnTo>
                                      <a:lnTo>
                                        <a:pt x="1177" y="29"/>
                                      </a:lnTo>
                                      <a:lnTo>
                                        <a:pt x="1178" y="25"/>
                                      </a:lnTo>
                                      <a:lnTo>
                                        <a:pt x="1179" y="23"/>
                                      </a:lnTo>
                                      <a:lnTo>
                                        <a:pt x="1179" y="26"/>
                                      </a:lnTo>
                                      <a:lnTo>
                                        <a:pt x="1180" y="23"/>
                                      </a:lnTo>
                                      <a:lnTo>
                                        <a:pt x="1181" y="26"/>
                                      </a:lnTo>
                                      <a:lnTo>
                                        <a:pt x="1182" y="29"/>
                                      </a:lnTo>
                                      <a:lnTo>
                                        <a:pt x="1183" y="30"/>
                                      </a:lnTo>
                                      <a:lnTo>
                                        <a:pt x="1183" y="31"/>
                                      </a:lnTo>
                                      <a:lnTo>
                                        <a:pt x="1184" y="31"/>
                                      </a:lnTo>
                                      <a:lnTo>
                                        <a:pt x="1185" y="32"/>
                                      </a:lnTo>
                                      <a:lnTo>
                                        <a:pt x="1186" y="29"/>
                                      </a:lnTo>
                                      <a:lnTo>
                                        <a:pt x="1186" y="30"/>
                                      </a:lnTo>
                                      <a:lnTo>
                                        <a:pt x="1187" y="29"/>
                                      </a:lnTo>
                                      <a:lnTo>
                                        <a:pt x="1187" y="31"/>
                                      </a:lnTo>
                                      <a:lnTo>
                                        <a:pt x="1187" y="32"/>
                                      </a:lnTo>
                                      <a:lnTo>
                                        <a:pt x="1188" y="32"/>
                                      </a:lnTo>
                                      <a:lnTo>
                                        <a:pt x="1189" y="32"/>
                                      </a:lnTo>
                                      <a:lnTo>
                                        <a:pt x="1190" y="34"/>
                                      </a:lnTo>
                                      <a:lnTo>
                                        <a:pt x="1191" y="32"/>
                                      </a:lnTo>
                                      <a:lnTo>
                                        <a:pt x="1192" y="32"/>
                                      </a:lnTo>
                                      <a:lnTo>
                                        <a:pt x="1192" y="33"/>
                                      </a:lnTo>
                                      <a:lnTo>
                                        <a:pt x="1193" y="33"/>
                                      </a:lnTo>
                                      <a:lnTo>
                                        <a:pt x="1194" y="34"/>
                                      </a:lnTo>
                                      <a:lnTo>
                                        <a:pt x="1195" y="31"/>
                                      </a:lnTo>
                                      <a:lnTo>
                                        <a:pt x="1196" y="30"/>
                                      </a:lnTo>
                                      <a:lnTo>
                                        <a:pt x="1197" y="30"/>
                                      </a:lnTo>
                                      <a:lnTo>
                                        <a:pt x="1198" y="34"/>
                                      </a:lnTo>
                                      <a:lnTo>
                                        <a:pt x="1199" y="36"/>
                                      </a:lnTo>
                                      <a:lnTo>
                                        <a:pt x="1200" y="36"/>
                                      </a:lnTo>
                                      <a:lnTo>
                                        <a:pt x="1201" y="36"/>
                                      </a:lnTo>
                                      <a:lnTo>
                                        <a:pt x="1201" y="37"/>
                                      </a:lnTo>
                                      <a:lnTo>
                                        <a:pt x="1202" y="36"/>
                                      </a:lnTo>
                                      <a:lnTo>
                                        <a:pt x="1203" y="36"/>
                                      </a:lnTo>
                                      <a:lnTo>
                                        <a:pt x="1203" y="38"/>
                                      </a:lnTo>
                                      <a:lnTo>
                                        <a:pt x="1204" y="36"/>
                                      </a:lnTo>
                                      <a:lnTo>
                                        <a:pt x="1205" y="33"/>
                                      </a:lnTo>
                                      <a:lnTo>
                                        <a:pt x="1205" y="34"/>
                                      </a:lnTo>
                                      <a:lnTo>
                                        <a:pt x="1206" y="33"/>
                                      </a:lnTo>
                                      <a:lnTo>
                                        <a:pt x="1207" y="32"/>
                                      </a:lnTo>
                                      <a:lnTo>
                                        <a:pt x="1208" y="31"/>
                                      </a:lnTo>
                                      <a:lnTo>
                                        <a:pt x="1208" y="33"/>
                                      </a:lnTo>
                                      <a:lnTo>
                                        <a:pt x="1209" y="32"/>
                                      </a:lnTo>
                                      <a:lnTo>
                                        <a:pt x="1210" y="31"/>
                                      </a:lnTo>
                                      <a:lnTo>
                                        <a:pt x="1210" y="32"/>
                                      </a:lnTo>
                                      <a:lnTo>
                                        <a:pt x="1211" y="31"/>
                                      </a:lnTo>
                                      <a:lnTo>
                                        <a:pt x="1211" y="30"/>
                                      </a:lnTo>
                                      <a:lnTo>
                                        <a:pt x="1211" y="32"/>
                                      </a:lnTo>
                                      <a:lnTo>
                                        <a:pt x="1212" y="29"/>
                                      </a:lnTo>
                                      <a:lnTo>
                                        <a:pt x="1213" y="29"/>
                                      </a:lnTo>
                                      <a:lnTo>
                                        <a:pt x="1214" y="30"/>
                                      </a:lnTo>
                                      <a:lnTo>
                                        <a:pt x="1215" y="33"/>
                                      </a:lnTo>
                                      <a:lnTo>
                                        <a:pt x="1216" y="34"/>
                                      </a:lnTo>
                                      <a:lnTo>
                                        <a:pt x="1216" y="36"/>
                                      </a:lnTo>
                                      <a:lnTo>
                                        <a:pt x="1217" y="36"/>
                                      </a:lnTo>
                                      <a:lnTo>
                                        <a:pt x="1218" y="37"/>
                                      </a:lnTo>
                                      <a:lnTo>
                                        <a:pt x="1219" y="38"/>
                                      </a:lnTo>
                                      <a:lnTo>
                                        <a:pt x="1220" y="38"/>
                                      </a:lnTo>
                                      <a:lnTo>
                                        <a:pt x="1221" y="37"/>
                                      </a:lnTo>
                                      <a:lnTo>
                                        <a:pt x="1222" y="35"/>
                                      </a:lnTo>
                                      <a:lnTo>
                                        <a:pt x="1222" y="36"/>
                                      </a:lnTo>
                                      <a:lnTo>
                                        <a:pt x="1223" y="36"/>
                                      </a:lnTo>
                                      <a:lnTo>
                                        <a:pt x="1224" y="35"/>
                                      </a:lnTo>
                                      <a:lnTo>
                                        <a:pt x="1225" y="33"/>
                                      </a:lnTo>
                                      <a:lnTo>
                                        <a:pt x="1225" y="35"/>
                                      </a:lnTo>
                                      <a:lnTo>
                                        <a:pt x="1226" y="37"/>
                                      </a:lnTo>
                                      <a:lnTo>
                                        <a:pt x="1227" y="35"/>
                                      </a:lnTo>
                                      <a:lnTo>
                                        <a:pt x="1227" y="36"/>
                                      </a:lnTo>
                                      <a:lnTo>
                                        <a:pt x="1228" y="33"/>
                                      </a:lnTo>
                                      <a:lnTo>
                                        <a:pt x="1229" y="34"/>
                                      </a:lnTo>
                                      <a:lnTo>
                                        <a:pt x="1230" y="34"/>
                                      </a:lnTo>
                                      <a:lnTo>
                                        <a:pt x="1231" y="34"/>
                                      </a:lnTo>
                                      <a:lnTo>
                                        <a:pt x="1232" y="33"/>
                                      </a:lnTo>
                                      <a:lnTo>
                                        <a:pt x="1232" y="34"/>
                                      </a:lnTo>
                                      <a:lnTo>
                                        <a:pt x="1233" y="34"/>
                                      </a:lnTo>
                                      <a:lnTo>
                                        <a:pt x="1234" y="32"/>
                                      </a:lnTo>
                                      <a:lnTo>
                                        <a:pt x="1234" y="34"/>
                                      </a:lnTo>
                                      <a:lnTo>
                                        <a:pt x="1235" y="34"/>
                                      </a:lnTo>
                                      <a:lnTo>
                                        <a:pt x="1235" y="33"/>
                                      </a:lnTo>
                                      <a:lnTo>
                                        <a:pt x="1235" y="35"/>
                                      </a:lnTo>
                                      <a:lnTo>
                                        <a:pt x="1236" y="34"/>
                                      </a:lnTo>
                                      <a:lnTo>
                                        <a:pt x="1237" y="34"/>
                                      </a:lnTo>
                                      <a:lnTo>
                                        <a:pt x="1237" y="36"/>
                                      </a:lnTo>
                                      <a:lnTo>
                                        <a:pt x="1238" y="36"/>
                                      </a:lnTo>
                                      <a:lnTo>
                                        <a:pt x="1239" y="36"/>
                                      </a:lnTo>
                                      <a:lnTo>
                                        <a:pt x="1240" y="34"/>
                                      </a:lnTo>
                                      <a:lnTo>
                                        <a:pt x="1240" y="36"/>
                                      </a:lnTo>
                                      <a:lnTo>
                                        <a:pt x="1241" y="36"/>
                                      </a:lnTo>
                                      <a:lnTo>
                                        <a:pt x="1242" y="35"/>
                                      </a:lnTo>
                                      <a:lnTo>
                                        <a:pt x="1243" y="33"/>
                                      </a:lnTo>
                                      <a:lnTo>
                                        <a:pt x="1244" y="32"/>
                                      </a:lnTo>
                                      <a:lnTo>
                                        <a:pt x="1244" y="33"/>
                                      </a:lnTo>
                                      <a:lnTo>
                                        <a:pt x="1245" y="29"/>
                                      </a:lnTo>
                                      <a:lnTo>
                                        <a:pt x="1246" y="30"/>
                                      </a:lnTo>
                                      <a:lnTo>
                                        <a:pt x="1247" y="29"/>
                                      </a:lnTo>
                                      <a:lnTo>
                                        <a:pt x="1248" y="30"/>
                                      </a:lnTo>
                                      <a:lnTo>
                                        <a:pt x="1249" y="30"/>
                                      </a:lnTo>
                                      <a:lnTo>
                                        <a:pt x="1250" y="31"/>
                                      </a:lnTo>
                                      <a:lnTo>
                                        <a:pt x="1251" y="29"/>
                                      </a:lnTo>
                                      <a:lnTo>
                                        <a:pt x="1251" y="33"/>
                                      </a:lnTo>
                                      <a:lnTo>
                                        <a:pt x="1252" y="32"/>
                                      </a:lnTo>
                                      <a:lnTo>
                                        <a:pt x="1253" y="34"/>
                                      </a:lnTo>
                                      <a:lnTo>
                                        <a:pt x="1253" y="35"/>
                                      </a:lnTo>
                                      <a:lnTo>
                                        <a:pt x="1254" y="38"/>
                                      </a:lnTo>
                                      <a:lnTo>
                                        <a:pt x="1255" y="36"/>
                                      </a:lnTo>
                                      <a:lnTo>
                                        <a:pt x="1256" y="36"/>
                                      </a:lnTo>
                                      <a:lnTo>
                                        <a:pt x="1257" y="36"/>
                                      </a:lnTo>
                                      <a:lnTo>
                                        <a:pt x="1258" y="36"/>
                                      </a:lnTo>
                                      <a:lnTo>
                                        <a:pt x="1259" y="36"/>
                                      </a:lnTo>
                                      <a:lnTo>
                                        <a:pt x="1259" y="35"/>
                                      </a:lnTo>
                                      <a:lnTo>
                                        <a:pt x="1259" y="36"/>
                                      </a:lnTo>
                                      <a:lnTo>
                                        <a:pt x="1260" y="34"/>
                                      </a:lnTo>
                                      <a:lnTo>
                                        <a:pt x="1261" y="35"/>
                                      </a:lnTo>
                                      <a:lnTo>
                                        <a:pt x="1262" y="36"/>
                                      </a:lnTo>
                                      <a:lnTo>
                                        <a:pt x="1263" y="37"/>
                                      </a:lnTo>
                                      <a:lnTo>
                                        <a:pt x="1264" y="37"/>
                                      </a:lnTo>
                                      <a:lnTo>
                                        <a:pt x="1264" y="38"/>
                                      </a:lnTo>
                                      <a:lnTo>
                                        <a:pt x="1265" y="36"/>
                                      </a:lnTo>
                                      <a:lnTo>
                                        <a:pt x="1266" y="37"/>
                                      </a:lnTo>
                                      <a:lnTo>
                                        <a:pt x="1266" y="38"/>
                                      </a:lnTo>
                                      <a:lnTo>
                                        <a:pt x="1267" y="37"/>
                                      </a:lnTo>
                                      <a:lnTo>
                                        <a:pt x="1268" y="35"/>
                                      </a:lnTo>
                                      <a:lnTo>
                                        <a:pt x="1268" y="36"/>
                                      </a:lnTo>
                                      <a:lnTo>
                                        <a:pt x="1269" y="32"/>
                                      </a:lnTo>
                                      <a:lnTo>
                                        <a:pt x="1270" y="29"/>
                                      </a:lnTo>
                                      <a:lnTo>
                                        <a:pt x="1271" y="27"/>
                                      </a:lnTo>
                                      <a:lnTo>
                                        <a:pt x="1271" y="29"/>
                                      </a:lnTo>
                                      <a:lnTo>
                                        <a:pt x="1272" y="28"/>
                                      </a:lnTo>
                                      <a:lnTo>
                                        <a:pt x="1273" y="29"/>
                                      </a:lnTo>
                                      <a:lnTo>
                                        <a:pt x="1273" y="30"/>
                                      </a:lnTo>
                                      <a:lnTo>
                                        <a:pt x="1274" y="32"/>
                                      </a:lnTo>
                                      <a:lnTo>
                                        <a:pt x="1275" y="32"/>
                                      </a:lnTo>
                                      <a:lnTo>
                                        <a:pt x="1275" y="35"/>
                                      </a:lnTo>
                                      <a:lnTo>
                                        <a:pt x="1276" y="35"/>
                                      </a:lnTo>
                                      <a:lnTo>
                                        <a:pt x="1277" y="36"/>
                                      </a:lnTo>
                                      <a:lnTo>
                                        <a:pt x="1278" y="37"/>
                                      </a:lnTo>
                                      <a:lnTo>
                                        <a:pt x="1278" y="40"/>
                                      </a:lnTo>
                                      <a:lnTo>
                                        <a:pt x="1279" y="39"/>
                                      </a:lnTo>
                                      <a:lnTo>
                                        <a:pt x="1280" y="38"/>
                                      </a:lnTo>
                                      <a:lnTo>
                                        <a:pt x="1280" y="40"/>
                                      </a:lnTo>
                                      <a:lnTo>
                                        <a:pt x="1281" y="38"/>
                                      </a:lnTo>
                                      <a:lnTo>
                                        <a:pt x="1282" y="37"/>
                                      </a:lnTo>
                                      <a:lnTo>
                                        <a:pt x="1283" y="37"/>
                                      </a:lnTo>
                                      <a:lnTo>
                                        <a:pt x="1283" y="36"/>
                                      </a:lnTo>
                                      <a:lnTo>
                                        <a:pt x="1283" y="37"/>
                                      </a:lnTo>
                                      <a:lnTo>
                                        <a:pt x="1284" y="35"/>
                                      </a:lnTo>
                                      <a:lnTo>
                                        <a:pt x="1285" y="33"/>
                                      </a:lnTo>
                                      <a:lnTo>
                                        <a:pt x="1286" y="32"/>
                                      </a:lnTo>
                                      <a:lnTo>
                                        <a:pt x="1286" y="33"/>
                                      </a:lnTo>
                                      <a:lnTo>
                                        <a:pt x="1287" y="30"/>
                                      </a:lnTo>
                                      <a:lnTo>
                                        <a:pt x="1288" y="29"/>
                                      </a:lnTo>
                                      <a:lnTo>
                                        <a:pt x="1288" y="31"/>
                                      </a:lnTo>
                                      <a:lnTo>
                                        <a:pt x="1289" y="30"/>
                                      </a:lnTo>
                                      <a:lnTo>
                                        <a:pt x="1290" y="28"/>
                                      </a:lnTo>
                                      <a:lnTo>
                                        <a:pt x="1290" y="30"/>
                                      </a:lnTo>
                                      <a:lnTo>
                                        <a:pt x="1291" y="26"/>
                                      </a:lnTo>
                                      <a:lnTo>
                                        <a:pt x="1292" y="23"/>
                                      </a:lnTo>
                                      <a:lnTo>
                                        <a:pt x="1293" y="21"/>
                                      </a:lnTo>
                                      <a:lnTo>
                                        <a:pt x="1293" y="21"/>
                                      </a:lnTo>
                                      <a:lnTo>
                                        <a:pt x="1294" y="18"/>
                                      </a:lnTo>
                                      <a:lnTo>
                                        <a:pt x="1295" y="17"/>
                                      </a:lnTo>
                                      <a:lnTo>
                                        <a:pt x="1295" y="19"/>
                                      </a:lnTo>
                                      <a:lnTo>
                                        <a:pt x="1296" y="18"/>
                                      </a:lnTo>
                                      <a:lnTo>
                                        <a:pt x="1297" y="21"/>
                                      </a:lnTo>
                                      <a:lnTo>
                                        <a:pt x="1298" y="21"/>
                                      </a:lnTo>
                                      <a:lnTo>
                                        <a:pt x="1299" y="18"/>
                                      </a:lnTo>
                                      <a:lnTo>
                                        <a:pt x="1299" y="20"/>
                                      </a:lnTo>
                                      <a:lnTo>
                                        <a:pt x="1300" y="19"/>
                                      </a:lnTo>
                                      <a:lnTo>
                                        <a:pt x="1301" y="20"/>
                                      </a:lnTo>
                                      <a:lnTo>
                                        <a:pt x="1302" y="22"/>
                                      </a:lnTo>
                                      <a:lnTo>
                                        <a:pt x="1303" y="24"/>
                                      </a:lnTo>
                                      <a:lnTo>
                                        <a:pt x="1304" y="28"/>
                                      </a:lnTo>
                                      <a:lnTo>
                                        <a:pt x="1304" y="32"/>
                                      </a:lnTo>
                                      <a:lnTo>
                                        <a:pt x="1305" y="29"/>
                                      </a:lnTo>
                                      <a:lnTo>
                                        <a:pt x="1306" y="29"/>
                                      </a:lnTo>
                                      <a:lnTo>
                                        <a:pt x="1306" y="30"/>
                                      </a:lnTo>
                                      <a:lnTo>
                                        <a:pt x="1307" y="32"/>
                                      </a:lnTo>
                                      <a:lnTo>
                                        <a:pt x="1307" y="34"/>
                                      </a:lnTo>
                                      <a:lnTo>
                                        <a:pt x="1307" y="35"/>
                                      </a:lnTo>
                                      <a:lnTo>
                                        <a:pt x="1308" y="36"/>
                                      </a:lnTo>
                                      <a:lnTo>
                                        <a:pt x="1309" y="37"/>
                                      </a:lnTo>
                                      <a:lnTo>
                                        <a:pt x="1310" y="36"/>
                                      </a:lnTo>
                                      <a:lnTo>
                                        <a:pt x="1310" y="38"/>
                                      </a:lnTo>
                                      <a:lnTo>
                                        <a:pt x="1311" y="37"/>
                                      </a:lnTo>
                                      <a:lnTo>
                                        <a:pt x="1312" y="35"/>
                                      </a:lnTo>
                                      <a:lnTo>
                                        <a:pt x="1312" y="37"/>
                                      </a:lnTo>
                                      <a:lnTo>
                                        <a:pt x="1313" y="36"/>
                                      </a:lnTo>
                                      <a:lnTo>
                                        <a:pt x="1314" y="36"/>
                                      </a:lnTo>
                                      <a:lnTo>
                                        <a:pt x="1315" y="35"/>
                                      </a:lnTo>
                                      <a:lnTo>
                                        <a:pt x="1316" y="38"/>
                                      </a:lnTo>
                                      <a:lnTo>
                                        <a:pt x="1317" y="37"/>
                                      </a:lnTo>
                                      <a:lnTo>
                                        <a:pt x="1317" y="39"/>
                                      </a:lnTo>
                                      <a:lnTo>
                                        <a:pt x="1318" y="37"/>
                                      </a:lnTo>
                                      <a:lnTo>
                                        <a:pt x="1319" y="39"/>
                                      </a:lnTo>
                                      <a:lnTo>
                                        <a:pt x="1319" y="43"/>
                                      </a:lnTo>
                                      <a:lnTo>
                                        <a:pt x="1320" y="45"/>
                                      </a:lnTo>
                                      <a:lnTo>
                                        <a:pt x="1321" y="45"/>
                                      </a:lnTo>
                                      <a:lnTo>
                                        <a:pt x="1321" y="48"/>
                                      </a:lnTo>
                                      <a:lnTo>
                                        <a:pt x="1322" y="49"/>
                                      </a:lnTo>
                                      <a:lnTo>
                                        <a:pt x="1323" y="48"/>
                                      </a:lnTo>
                                      <a:lnTo>
                                        <a:pt x="1323" y="49"/>
                                      </a:lnTo>
                                      <a:lnTo>
                                        <a:pt x="1324" y="47"/>
                                      </a:lnTo>
                                      <a:lnTo>
                                        <a:pt x="1325" y="48"/>
                                      </a:lnTo>
                                      <a:lnTo>
                                        <a:pt x="1326" y="45"/>
                                      </a:lnTo>
                                      <a:lnTo>
                                        <a:pt x="1326" y="48"/>
                                      </a:lnTo>
                                      <a:lnTo>
                                        <a:pt x="1327" y="48"/>
                                      </a:lnTo>
                                      <a:lnTo>
                                        <a:pt x="1328" y="47"/>
                                      </a:lnTo>
                                      <a:lnTo>
                                        <a:pt x="1328" y="48"/>
                                      </a:lnTo>
                                      <a:lnTo>
                                        <a:pt x="1329" y="46"/>
                                      </a:lnTo>
                                      <a:lnTo>
                                        <a:pt x="1330" y="47"/>
                                      </a:lnTo>
                                      <a:lnTo>
                                        <a:pt x="1330" y="48"/>
                                      </a:lnTo>
                                      <a:lnTo>
                                        <a:pt x="1331" y="48"/>
                                      </a:lnTo>
                                      <a:lnTo>
                                        <a:pt x="1331" y="45"/>
                                      </a:lnTo>
                                      <a:lnTo>
                                        <a:pt x="1332" y="44"/>
                                      </a:lnTo>
                                      <a:lnTo>
                                        <a:pt x="1332" y="45"/>
                                      </a:lnTo>
                                      <a:lnTo>
                                        <a:pt x="1333" y="43"/>
                                      </a:lnTo>
                                      <a:lnTo>
                                        <a:pt x="1334" y="44"/>
                                      </a:lnTo>
                                      <a:lnTo>
                                        <a:pt x="1335" y="43"/>
                                      </a:lnTo>
                                      <a:lnTo>
                                        <a:pt x="1336" y="44"/>
                                      </a:lnTo>
                                      <a:lnTo>
                                        <a:pt x="1336" y="45"/>
                                      </a:lnTo>
                                      <a:lnTo>
                                        <a:pt x="1337" y="45"/>
                                      </a:lnTo>
                                      <a:lnTo>
                                        <a:pt x="1338" y="48"/>
                                      </a:lnTo>
                                      <a:lnTo>
                                        <a:pt x="1339" y="47"/>
                                      </a:lnTo>
                                      <a:lnTo>
                                        <a:pt x="1340" y="49"/>
                                      </a:lnTo>
                                      <a:lnTo>
                                        <a:pt x="1341" y="49"/>
                                      </a:lnTo>
                                      <a:lnTo>
                                        <a:pt x="1341" y="52"/>
                                      </a:lnTo>
                                      <a:lnTo>
                                        <a:pt x="1342" y="50"/>
                                      </a:lnTo>
                                      <a:lnTo>
                                        <a:pt x="1343" y="53"/>
                                      </a:lnTo>
                                      <a:lnTo>
                                        <a:pt x="1343" y="54"/>
                                      </a:lnTo>
                                      <a:lnTo>
                                        <a:pt x="1344" y="55"/>
                                      </a:lnTo>
                                      <a:lnTo>
                                        <a:pt x="1345" y="57"/>
                                      </a:lnTo>
                                      <a:lnTo>
                                        <a:pt x="1345" y="58"/>
                                      </a:lnTo>
                                      <a:lnTo>
                                        <a:pt x="1346" y="58"/>
                                      </a:lnTo>
                                      <a:lnTo>
                                        <a:pt x="1347" y="58"/>
                                      </a:lnTo>
                                      <a:lnTo>
                                        <a:pt x="1348" y="57"/>
                                      </a:lnTo>
                                      <a:lnTo>
                                        <a:pt x="1348" y="58"/>
                                      </a:lnTo>
                                      <a:lnTo>
                                        <a:pt x="1349" y="60"/>
                                      </a:lnTo>
                                      <a:lnTo>
                                        <a:pt x="1350" y="56"/>
                                      </a:lnTo>
                                      <a:lnTo>
                                        <a:pt x="1350" y="60"/>
                                      </a:lnTo>
                                      <a:lnTo>
                                        <a:pt x="1351" y="54"/>
                                      </a:lnTo>
                                      <a:lnTo>
                                        <a:pt x="1352" y="52"/>
                                      </a:lnTo>
                                      <a:lnTo>
                                        <a:pt x="1352" y="54"/>
                                      </a:lnTo>
                                      <a:lnTo>
                                        <a:pt x="1353" y="51"/>
                                      </a:lnTo>
                                      <a:lnTo>
                                        <a:pt x="1354" y="53"/>
                                      </a:lnTo>
                                      <a:lnTo>
                                        <a:pt x="1354" y="54"/>
                                      </a:lnTo>
                                      <a:lnTo>
                                        <a:pt x="1355" y="55"/>
                                      </a:lnTo>
                                      <a:lnTo>
                                        <a:pt x="1355" y="56"/>
                                      </a:lnTo>
                                      <a:lnTo>
                                        <a:pt x="1356" y="56"/>
                                      </a:lnTo>
                                      <a:lnTo>
                                        <a:pt x="1356" y="58"/>
                                      </a:lnTo>
                                      <a:lnTo>
                                        <a:pt x="1357" y="57"/>
                                      </a:lnTo>
                                      <a:lnTo>
                                        <a:pt x="1358" y="57"/>
                                      </a:lnTo>
                                      <a:lnTo>
                                        <a:pt x="1358" y="59"/>
                                      </a:lnTo>
                                      <a:lnTo>
                                        <a:pt x="1359" y="57"/>
                                      </a:lnTo>
                                      <a:lnTo>
                                        <a:pt x="1360" y="55"/>
                                      </a:lnTo>
                                      <a:lnTo>
                                        <a:pt x="1360" y="56"/>
                                      </a:lnTo>
                                      <a:lnTo>
                                        <a:pt x="1361" y="52"/>
                                      </a:lnTo>
                                      <a:lnTo>
                                        <a:pt x="1362" y="51"/>
                                      </a:lnTo>
                                      <a:lnTo>
                                        <a:pt x="1363" y="49"/>
                                      </a:lnTo>
                                      <a:lnTo>
                                        <a:pt x="1364" y="51"/>
                                      </a:lnTo>
                                      <a:lnTo>
                                        <a:pt x="1365" y="52"/>
                                      </a:lnTo>
                                      <a:lnTo>
                                        <a:pt x="1366" y="52"/>
                                      </a:lnTo>
                                      <a:lnTo>
                                        <a:pt x="1367" y="54"/>
                                      </a:lnTo>
                                      <a:lnTo>
                                        <a:pt x="1367" y="55"/>
                                      </a:lnTo>
                                      <a:lnTo>
                                        <a:pt x="1368" y="54"/>
                                      </a:lnTo>
                                      <a:lnTo>
                                        <a:pt x="1369" y="55"/>
                                      </a:lnTo>
                                      <a:lnTo>
                                        <a:pt x="1370" y="55"/>
                                      </a:lnTo>
                                      <a:lnTo>
                                        <a:pt x="1371" y="56"/>
                                      </a:lnTo>
                                      <a:lnTo>
                                        <a:pt x="1372" y="56"/>
                                      </a:lnTo>
                                      <a:lnTo>
                                        <a:pt x="1373" y="56"/>
                                      </a:lnTo>
                                      <a:lnTo>
                                        <a:pt x="1374" y="55"/>
                                      </a:lnTo>
                                      <a:lnTo>
                                        <a:pt x="1374" y="56"/>
                                      </a:lnTo>
                                      <a:lnTo>
                                        <a:pt x="1375" y="55"/>
                                      </a:lnTo>
                                      <a:lnTo>
                                        <a:pt x="1376" y="55"/>
                                      </a:lnTo>
                                      <a:lnTo>
                                        <a:pt x="1376" y="56"/>
                                      </a:lnTo>
                                      <a:lnTo>
                                        <a:pt x="1377" y="52"/>
                                      </a:lnTo>
                                      <a:lnTo>
                                        <a:pt x="1378" y="52"/>
                                      </a:lnTo>
                                      <a:lnTo>
                                        <a:pt x="1378" y="53"/>
                                      </a:lnTo>
                                      <a:lnTo>
                                        <a:pt x="1379" y="53"/>
                                      </a:lnTo>
                                      <a:lnTo>
                                        <a:pt x="1379" y="52"/>
                                      </a:lnTo>
                                      <a:lnTo>
                                        <a:pt x="1380" y="52"/>
                                      </a:lnTo>
                                      <a:lnTo>
                                        <a:pt x="1381" y="52"/>
                                      </a:lnTo>
                                      <a:lnTo>
                                        <a:pt x="1382" y="51"/>
                                      </a:lnTo>
                                      <a:lnTo>
                                        <a:pt x="1382" y="52"/>
                                      </a:lnTo>
                                      <a:lnTo>
                                        <a:pt x="1383" y="50"/>
                                      </a:lnTo>
                                      <a:lnTo>
                                        <a:pt x="1384" y="48"/>
                                      </a:lnTo>
                                      <a:lnTo>
                                        <a:pt x="1384" y="49"/>
                                      </a:lnTo>
                                      <a:lnTo>
                                        <a:pt x="1385" y="47"/>
                                      </a:lnTo>
                                      <a:lnTo>
                                        <a:pt x="1386" y="48"/>
                                      </a:lnTo>
                                      <a:lnTo>
                                        <a:pt x="1387" y="47"/>
                                      </a:lnTo>
                                      <a:lnTo>
                                        <a:pt x="1387" y="49"/>
                                      </a:lnTo>
                                      <a:lnTo>
                                        <a:pt x="1388" y="49"/>
                                      </a:lnTo>
                                      <a:lnTo>
                                        <a:pt x="1389" y="49"/>
                                      </a:lnTo>
                                      <a:lnTo>
                                        <a:pt x="1390" y="49"/>
                                      </a:lnTo>
                                      <a:lnTo>
                                        <a:pt x="1391" y="46"/>
                                      </a:lnTo>
                                      <a:lnTo>
                                        <a:pt x="1391" y="48"/>
                                      </a:lnTo>
                                      <a:lnTo>
                                        <a:pt x="1392" y="46"/>
                                      </a:lnTo>
                                      <a:lnTo>
                                        <a:pt x="1393" y="47"/>
                                      </a:lnTo>
                                      <a:lnTo>
                                        <a:pt x="1394" y="46"/>
                                      </a:lnTo>
                                      <a:lnTo>
                                        <a:pt x="1395" y="45"/>
                                      </a:lnTo>
                                      <a:lnTo>
                                        <a:pt x="1396" y="44"/>
                                      </a:lnTo>
                                      <a:lnTo>
                                        <a:pt x="1397" y="43"/>
                                      </a:lnTo>
                                      <a:lnTo>
                                        <a:pt x="1398" y="43"/>
                                      </a:lnTo>
                                      <a:lnTo>
                                        <a:pt x="1398" y="44"/>
                                      </a:lnTo>
                                      <a:lnTo>
                                        <a:pt x="1399" y="44"/>
                                      </a:lnTo>
                                      <a:lnTo>
                                        <a:pt x="1400" y="43"/>
                                      </a:lnTo>
                                      <a:lnTo>
                                        <a:pt x="1401" y="42"/>
                                      </a:lnTo>
                                      <a:lnTo>
                                        <a:pt x="1402" y="42"/>
                                      </a:lnTo>
                                      <a:lnTo>
                                        <a:pt x="1403" y="41"/>
                                      </a:lnTo>
                                      <a:lnTo>
                                        <a:pt x="1403" y="42"/>
                                      </a:lnTo>
                                      <a:lnTo>
                                        <a:pt x="1403" y="40"/>
                                      </a:lnTo>
                                      <a:lnTo>
                                        <a:pt x="1404" y="40"/>
                                      </a:lnTo>
                                      <a:lnTo>
                                        <a:pt x="1404" y="43"/>
                                      </a:lnTo>
                                      <a:lnTo>
                                        <a:pt x="1405" y="43"/>
                                      </a:lnTo>
                                      <a:lnTo>
                                        <a:pt x="1406" y="45"/>
                                      </a:lnTo>
                                      <a:lnTo>
                                        <a:pt x="1406" y="47"/>
                                      </a:lnTo>
                                      <a:lnTo>
                                        <a:pt x="1407" y="47"/>
                                      </a:lnTo>
                                      <a:lnTo>
                                        <a:pt x="1408" y="49"/>
                                      </a:lnTo>
                                      <a:lnTo>
                                        <a:pt x="1409" y="48"/>
                                      </a:lnTo>
                                      <a:lnTo>
                                        <a:pt x="1410" y="49"/>
                                      </a:lnTo>
                                      <a:lnTo>
                                        <a:pt x="1411" y="46"/>
                                      </a:lnTo>
                                      <a:lnTo>
                                        <a:pt x="1411" y="47"/>
                                      </a:lnTo>
                                      <a:lnTo>
                                        <a:pt x="1412" y="45"/>
                                      </a:lnTo>
                                      <a:lnTo>
                                        <a:pt x="1413" y="44"/>
                                      </a:lnTo>
                                      <a:lnTo>
                                        <a:pt x="1413" y="46"/>
                                      </a:lnTo>
                                      <a:lnTo>
                                        <a:pt x="1414" y="46"/>
                                      </a:lnTo>
                                      <a:lnTo>
                                        <a:pt x="1415" y="47"/>
                                      </a:lnTo>
                                      <a:lnTo>
                                        <a:pt x="1415" y="49"/>
                                      </a:lnTo>
                                      <a:lnTo>
                                        <a:pt x="1416" y="49"/>
                                      </a:lnTo>
                                      <a:lnTo>
                                        <a:pt x="1417" y="53"/>
                                      </a:lnTo>
                                      <a:lnTo>
                                        <a:pt x="1418" y="54"/>
                                      </a:lnTo>
                                      <a:lnTo>
                                        <a:pt x="1418" y="56"/>
                                      </a:lnTo>
                                      <a:lnTo>
                                        <a:pt x="1419" y="57"/>
                                      </a:lnTo>
                                      <a:lnTo>
                                        <a:pt x="1420" y="57"/>
                                      </a:lnTo>
                                      <a:lnTo>
                                        <a:pt x="1420" y="58"/>
                                      </a:lnTo>
                                      <a:lnTo>
                                        <a:pt x="1421" y="56"/>
                                      </a:lnTo>
                                      <a:lnTo>
                                        <a:pt x="1422" y="57"/>
                                      </a:lnTo>
                                      <a:lnTo>
                                        <a:pt x="1422" y="59"/>
                                      </a:lnTo>
                                      <a:lnTo>
                                        <a:pt x="1423" y="56"/>
                                      </a:lnTo>
                                      <a:lnTo>
                                        <a:pt x="1424" y="57"/>
                                      </a:lnTo>
                                      <a:lnTo>
                                        <a:pt x="1424" y="58"/>
                                      </a:lnTo>
                                      <a:lnTo>
                                        <a:pt x="1425" y="58"/>
                                      </a:lnTo>
                                      <a:lnTo>
                                        <a:pt x="1426" y="57"/>
                                      </a:lnTo>
                                      <a:lnTo>
                                        <a:pt x="1427" y="55"/>
                                      </a:lnTo>
                                      <a:lnTo>
                                        <a:pt x="1427" y="56"/>
                                      </a:lnTo>
                                      <a:lnTo>
                                        <a:pt x="1427" y="55"/>
                                      </a:lnTo>
                                      <a:lnTo>
                                        <a:pt x="1428" y="56"/>
                                      </a:lnTo>
                                      <a:lnTo>
                                        <a:pt x="1428" y="57"/>
                                      </a:lnTo>
                                      <a:lnTo>
                                        <a:pt x="1429" y="57"/>
                                      </a:lnTo>
                                      <a:lnTo>
                                        <a:pt x="1430" y="56"/>
                                      </a:lnTo>
                                      <a:lnTo>
                                        <a:pt x="1430" y="57"/>
                                      </a:lnTo>
                                      <a:lnTo>
                                        <a:pt x="1431" y="58"/>
                                      </a:lnTo>
                                      <a:lnTo>
                                        <a:pt x="1432" y="60"/>
                                      </a:lnTo>
                                      <a:lnTo>
                                        <a:pt x="1433" y="57"/>
                                      </a:lnTo>
                                      <a:lnTo>
                                        <a:pt x="1433" y="60"/>
                                      </a:lnTo>
                                      <a:lnTo>
                                        <a:pt x="1434" y="57"/>
                                      </a:lnTo>
                                      <a:lnTo>
                                        <a:pt x="1435" y="56"/>
                                      </a:lnTo>
                                      <a:lnTo>
                                        <a:pt x="1435" y="58"/>
                                      </a:lnTo>
                                      <a:lnTo>
                                        <a:pt x="1436" y="57"/>
                                      </a:lnTo>
                                      <a:lnTo>
                                        <a:pt x="1437" y="56"/>
                                      </a:lnTo>
                                      <a:lnTo>
                                        <a:pt x="1437" y="57"/>
                                      </a:lnTo>
                                      <a:lnTo>
                                        <a:pt x="1438" y="57"/>
                                      </a:lnTo>
                                      <a:lnTo>
                                        <a:pt x="1439" y="59"/>
                                      </a:lnTo>
                                      <a:lnTo>
                                        <a:pt x="1439" y="60"/>
                                      </a:lnTo>
                                      <a:lnTo>
                                        <a:pt x="1440" y="60"/>
                                      </a:lnTo>
                                      <a:lnTo>
                                        <a:pt x="1441" y="61"/>
                                      </a:lnTo>
                                      <a:lnTo>
                                        <a:pt x="1442" y="62"/>
                                      </a:lnTo>
                                      <a:lnTo>
                                        <a:pt x="1442" y="63"/>
                                      </a:lnTo>
                                      <a:lnTo>
                                        <a:pt x="1443" y="65"/>
                                      </a:lnTo>
                                      <a:lnTo>
                                        <a:pt x="1444" y="62"/>
                                      </a:lnTo>
                                      <a:lnTo>
                                        <a:pt x="1444" y="63"/>
                                      </a:lnTo>
                                      <a:lnTo>
                                        <a:pt x="1445" y="62"/>
                                      </a:lnTo>
                                      <a:lnTo>
                                        <a:pt x="1446" y="60"/>
                                      </a:lnTo>
                                      <a:lnTo>
                                        <a:pt x="1446" y="61"/>
                                      </a:lnTo>
                                      <a:lnTo>
                                        <a:pt x="1447" y="59"/>
                                      </a:lnTo>
                                      <a:lnTo>
                                        <a:pt x="1448" y="59"/>
                                      </a:lnTo>
                                      <a:lnTo>
                                        <a:pt x="1449" y="60"/>
                                      </a:lnTo>
                                      <a:lnTo>
                                        <a:pt x="1449" y="61"/>
                                      </a:lnTo>
                                      <a:lnTo>
                                        <a:pt x="1450" y="60"/>
                                      </a:lnTo>
                                      <a:lnTo>
                                        <a:pt x="1451" y="62"/>
                                      </a:lnTo>
                                      <a:lnTo>
                                        <a:pt x="1451" y="63"/>
                                      </a:lnTo>
                                      <a:lnTo>
                                        <a:pt x="1451" y="63"/>
                                      </a:lnTo>
                                      <a:lnTo>
                                        <a:pt x="1452" y="61"/>
                                      </a:lnTo>
                                      <a:lnTo>
                                        <a:pt x="1452" y="63"/>
                                      </a:lnTo>
                                      <a:lnTo>
                                        <a:pt x="1453" y="62"/>
                                      </a:lnTo>
                                      <a:lnTo>
                                        <a:pt x="1454" y="60"/>
                                      </a:lnTo>
                                      <a:lnTo>
                                        <a:pt x="1454" y="62"/>
                                      </a:lnTo>
                                      <a:lnTo>
                                        <a:pt x="1455" y="63"/>
                                      </a:lnTo>
                                      <a:lnTo>
                                        <a:pt x="1456" y="65"/>
                                      </a:lnTo>
                                      <a:lnTo>
                                        <a:pt x="1457" y="63"/>
                                      </a:lnTo>
                                      <a:lnTo>
                                        <a:pt x="1458" y="63"/>
                                      </a:lnTo>
                                      <a:lnTo>
                                        <a:pt x="1459" y="63"/>
                                      </a:lnTo>
                                      <a:lnTo>
                                        <a:pt x="1460" y="63"/>
                                      </a:lnTo>
                                      <a:lnTo>
                                        <a:pt x="1461" y="63"/>
                                      </a:lnTo>
                                      <a:lnTo>
                                        <a:pt x="1462" y="62"/>
                                      </a:lnTo>
                                      <a:lnTo>
                                        <a:pt x="1463" y="59"/>
                                      </a:lnTo>
                                      <a:lnTo>
                                        <a:pt x="1463" y="60"/>
                                      </a:lnTo>
                                      <a:lnTo>
                                        <a:pt x="1464" y="58"/>
                                      </a:lnTo>
                                      <a:lnTo>
                                        <a:pt x="1465" y="58"/>
                                      </a:lnTo>
                                      <a:lnTo>
                                        <a:pt x="1466" y="56"/>
                                      </a:lnTo>
                                      <a:lnTo>
                                        <a:pt x="1466" y="58"/>
                                      </a:lnTo>
                                      <a:lnTo>
                                        <a:pt x="1467" y="56"/>
                                      </a:lnTo>
                                      <a:lnTo>
                                        <a:pt x="1468" y="54"/>
                                      </a:lnTo>
                                      <a:lnTo>
                                        <a:pt x="1468" y="56"/>
                                      </a:lnTo>
                                      <a:lnTo>
                                        <a:pt x="1469" y="54"/>
                                      </a:lnTo>
                                      <a:lnTo>
                                        <a:pt x="1470" y="52"/>
                                      </a:lnTo>
                                      <a:lnTo>
                                        <a:pt x="1470" y="55"/>
                                      </a:lnTo>
                                      <a:lnTo>
                                        <a:pt x="1471" y="54"/>
                                      </a:lnTo>
                                      <a:lnTo>
                                        <a:pt x="1472" y="55"/>
                                      </a:lnTo>
                                      <a:lnTo>
                                        <a:pt x="1473" y="54"/>
                                      </a:lnTo>
                                      <a:lnTo>
                                        <a:pt x="1474" y="54"/>
                                      </a:lnTo>
                                      <a:lnTo>
                                        <a:pt x="1475" y="52"/>
                                      </a:lnTo>
                                      <a:lnTo>
                                        <a:pt x="1475" y="49"/>
                                      </a:lnTo>
                                      <a:lnTo>
                                        <a:pt x="1476" y="48"/>
                                      </a:lnTo>
                                      <a:lnTo>
                                        <a:pt x="1477" y="47"/>
                                      </a:lnTo>
                                      <a:lnTo>
                                        <a:pt x="1478" y="46"/>
                                      </a:lnTo>
                                      <a:lnTo>
                                        <a:pt x="1479" y="45"/>
                                      </a:lnTo>
                                      <a:lnTo>
                                        <a:pt x="1480" y="45"/>
                                      </a:lnTo>
                                      <a:lnTo>
                                        <a:pt x="1481" y="45"/>
                                      </a:lnTo>
                                      <a:lnTo>
                                        <a:pt x="1481" y="47"/>
                                      </a:lnTo>
                                      <a:lnTo>
                                        <a:pt x="1482" y="44"/>
                                      </a:lnTo>
                                      <a:lnTo>
                                        <a:pt x="1483" y="43"/>
                                      </a:lnTo>
                                      <a:lnTo>
                                        <a:pt x="1483" y="44"/>
                                      </a:lnTo>
                                      <a:lnTo>
                                        <a:pt x="1484" y="43"/>
                                      </a:lnTo>
                                      <a:lnTo>
                                        <a:pt x="1485" y="40"/>
                                      </a:lnTo>
                                      <a:lnTo>
                                        <a:pt x="1486" y="39"/>
                                      </a:lnTo>
                                      <a:lnTo>
                                        <a:pt x="1487" y="39"/>
                                      </a:lnTo>
                                      <a:lnTo>
                                        <a:pt x="1488" y="37"/>
                                      </a:lnTo>
                                      <a:lnTo>
                                        <a:pt x="1488" y="40"/>
                                      </a:lnTo>
                                      <a:lnTo>
                                        <a:pt x="1489" y="38"/>
                                      </a:lnTo>
                                      <a:lnTo>
                                        <a:pt x="1490" y="39"/>
                                      </a:lnTo>
                                      <a:lnTo>
                                        <a:pt x="1491" y="38"/>
                                      </a:lnTo>
                                      <a:lnTo>
                                        <a:pt x="1492" y="37"/>
                                      </a:lnTo>
                                      <a:lnTo>
                                        <a:pt x="1492" y="39"/>
                                      </a:lnTo>
                                      <a:lnTo>
                                        <a:pt x="1493" y="38"/>
                                      </a:lnTo>
                                      <a:lnTo>
                                        <a:pt x="1494" y="39"/>
                                      </a:lnTo>
                                      <a:lnTo>
                                        <a:pt x="1495" y="39"/>
                                      </a:lnTo>
                                      <a:lnTo>
                                        <a:pt x="1496" y="37"/>
                                      </a:lnTo>
                                      <a:lnTo>
                                        <a:pt x="1497" y="36"/>
                                      </a:lnTo>
                                      <a:lnTo>
                                        <a:pt x="1497" y="38"/>
                                      </a:lnTo>
                                      <a:lnTo>
                                        <a:pt x="1498" y="39"/>
                                      </a:lnTo>
                                      <a:lnTo>
                                        <a:pt x="1499" y="38"/>
                                      </a:lnTo>
                                      <a:lnTo>
                                        <a:pt x="1499" y="39"/>
                                      </a:lnTo>
                                      <a:lnTo>
                                        <a:pt x="1499" y="39"/>
                                      </a:lnTo>
                                      <a:lnTo>
                                        <a:pt x="1500" y="39"/>
                                      </a:lnTo>
                                      <a:lnTo>
                                        <a:pt x="1500" y="41"/>
                                      </a:lnTo>
                                      <a:lnTo>
                                        <a:pt x="1501" y="40"/>
                                      </a:lnTo>
                                      <a:lnTo>
                                        <a:pt x="1502" y="39"/>
                                      </a:lnTo>
                                      <a:lnTo>
                                        <a:pt x="1503" y="37"/>
                                      </a:lnTo>
                                      <a:lnTo>
                                        <a:pt x="1503" y="39"/>
                                      </a:lnTo>
                                      <a:lnTo>
                                        <a:pt x="1504" y="36"/>
                                      </a:lnTo>
                                      <a:lnTo>
                                        <a:pt x="1505" y="35"/>
                                      </a:lnTo>
                                      <a:lnTo>
                                        <a:pt x="1505" y="36"/>
                                      </a:lnTo>
                                      <a:lnTo>
                                        <a:pt x="1506" y="36"/>
                                      </a:lnTo>
                                      <a:lnTo>
                                        <a:pt x="1507" y="34"/>
                                      </a:lnTo>
                                      <a:lnTo>
                                        <a:pt x="1507" y="35"/>
                                      </a:lnTo>
                                      <a:lnTo>
                                        <a:pt x="1508" y="35"/>
                                      </a:lnTo>
                                      <a:lnTo>
                                        <a:pt x="1509" y="32"/>
                                      </a:lnTo>
                                      <a:lnTo>
                                        <a:pt x="1510" y="33"/>
                                      </a:lnTo>
                                      <a:lnTo>
                                        <a:pt x="1511" y="32"/>
                                      </a:lnTo>
                                      <a:lnTo>
                                        <a:pt x="1512" y="29"/>
                                      </a:lnTo>
                                      <a:lnTo>
                                        <a:pt x="1512" y="33"/>
                                      </a:lnTo>
                                      <a:lnTo>
                                        <a:pt x="1513" y="30"/>
                                      </a:lnTo>
                                      <a:lnTo>
                                        <a:pt x="1514" y="28"/>
                                      </a:lnTo>
                                      <a:lnTo>
                                        <a:pt x="1514" y="29"/>
                                      </a:lnTo>
                                      <a:lnTo>
                                        <a:pt x="1515" y="27"/>
                                      </a:lnTo>
                                      <a:lnTo>
                                        <a:pt x="1516" y="27"/>
                                      </a:lnTo>
                                      <a:lnTo>
                                        <a:pt x="1516" y="28"/>
                                      </a:lnTo>
                                      <a:lnTo>
                                        <a:pt x="1517" y="25"/>
                                      </a:lnTo>
                                      <a:lnTo>
                                        <a:pt x="1518" y="26"/>
                                      </a:lnTo>
                                      <a:lnTo>
                                        <a:pt x="1519" y="25"/>
                                      </a:lnTo>
                                      <a:lnTo>
                                        <a:pt x="1519" y="27"/>
                                      </a:lnTo>
                                      <a:lnTo>
                                        <a:pt x="1520" y="26"/>
                                      </a:lnTo>
                                      <a:lnTo>
                                        <a:pt x="1521" y="24"/>
                                      </a:lnTo>
                                      <a:lnTo>
                                        <a:pt x="1521" y="25"/>
                                      </a:lnTo>
                                      <a:lnTo>
                                        <a:pt x="1522" y="25"/>
                                      </a:lnTo>
                                      <a:lnTo>
                                        <a:pt x="1523" y="25"/>
                                      </a:lnTo>
                                      <a:lnTo>
                                        <a:pt x="1523" y="26"/>
                                      </a:lnTo>
                                      <a:lnTo>
                                        <a:pt x="1523" y="27"/>
                                      </a:lnTo>
                                      <a:lnTo>
                                        <a:pt x="1524" y="26"/>
                                      </a:lnTo>
                                      <a:lnTo>
                                        <a:pt x="1525" y="27"/>
                                      </a:lnTo>
                                      <a:lnTo>
                                        <a:pt x="1526" y="28"/>
                                      </a:lnTo>
                                      <a:lnTo>
                                        <a:pt x="1527" y="28"/>
                                      </a:lnTo>
                                      <a:lnTo>
                                        <a:pt x="1527" y="29"/>
                                      </a:lnTo>
                                      <a:lnTo>
                                        <a:pt x="1528" y="29"/>
                                      </a:lnTo>
                                      <a:lnTo>
                                        <a:pt x="1529" y="32"/>
                                      </a:lnTo>
                                      <a:lnTo>
                                        <a:pt x="1530" y="30"/>
                                      </a:lnTo>
                                      <a:lnTo>
                                        <a:pt x="1531" y="29"/>
                                      </a:lnTo>
                                      <a:lnTo>
                                        <a:pt x="1531" y="30"/>
                                      </a:lnTo>
                                      <a:lnTo>
                                        <a:pt x="1532" y="32"/>
                                      </a:lnTo>
                                      <a:lnTo>
                                        <a:pt x="1533" y="29"/>
                                      </a:lnTo>
                                      <a:lnTo>
                                        <a:pt x="1534" y="29"/>
                                      </a:lnTo>
                                      <a:lnTo>
                                        <a:pt x="1534" y="31"/>
                                      </a:lnTo>
                                      <a:lnTo>
                                        <a:pt x="1535" y="28"/>
                                      </a:lnTo>
                                      <a:lnTo>
                                        <a:pt x="1536" y="27"/>
                                      </a:lnTo>
                                      <a:lnTo>
                                        <a:pt x="1536" y="29"/>
                                      </a:lnTo>
                                      <a:lnTo>
                                        <a:pt x="1537" y="29"/>
                                      </a:lnTo>
                                      <a:lnTo>
                                        <a:pt x="1538" y="26"/>
                                      </a:lnTo>
                                      <a:lnTo>
                                        <a:pt x="1539" y="25"/>
                                      </a:lnTo>
                                      <a:lnTo>
                                        <a:pt x="1540" y="22"/>
                                      </a:lnTo>
                                      <a:lnTo>
                                        <a:pt x="1541" y="21"/>
                                      </a:lnTo>
                                      <a:lnTo>
                                        <a:pt x="1542" y="22"/>
                                      </a:lnTo>
                                      <a:lnTo>
                                        <a:pt x="1543" y="21"/>
                                      </a:lnTo>
                                      <a:lnTo>
                                        <a:pt x="1543" y="22"/>
                                      </a:lnTo>
                                      <a:lnTo>
                                        <a:pt x="1544" y="20"/>
                                      </a:lnTo>
                                      <a:lnTo>
                                        <a:pt x="1545" y="16"/>
                                      </a:lnTo>
                                      <a:lnTo>
                                        <a:pt x="1545" y="20"/>
                                      </a:lnTo>
                                      <a:lnTo>
                                        <a:pt x="1546" y="15"/>
                                      </a:lnTo>
                                      <a:lnTo>
                                        <a:pt x="1547" y="9"/>
                                      </a:lnTo>
                                      <a:lnTo>
                                        <a:pt x="1547" y="12"/>
                                      </a:lnTo>
                                      <a:lnTo>
                                        <a:pt x="1547" y="8"/>
                                      </a:lnTo>
                                      <a:lnTo>
                                        <a:pt x="1548" y="3"/>
                                      </a:lnTo>
                                      <a:lnTo>
                                        <a:pt x="1548" y="5"/>
                                      </a:lnTo>
                                      <a:lnTo>
                                        <a:pt x="1549" y="1"/>
                                      </a:lnTo>
                                      <a:lnTo>
                                        <a:pt x="1550" y="0"/>
                                      </a:lnTo>
                                      <a:lnTo>
                                        <a:pt x="1551" y="0"/>
                                      </a:lnTo>
                                      <a:lnTo>
                                        <a:pt x="1551" y="2"/>
                                      </a:lnTo>
                                      <a:lnTo>
                                        <a:pt x="1552" y="3"/>
                                      </a:lnTo>
                                      <a:lnTo>
                                        <a:pt x="1553" y="1"/>
                                      </a:lnTo>
                                      <a:lnTo>
                                        <a:pt x="1553" y="2"/>
                                      </a:lnTo>
                                      <a:lnTo>
                                        <a:pt x="1554" y="0"/>
                                      </a:lnTo>
                                      <a:lnTo>
                                        <a:pt x="1555" y="3"/>
                                      </a:lnTo>
                                      <a:lnTo>
                                        <a:pt x="1555" y="4"/>
                                      </a:lnTo>
                                      <a:lnTo>
                                        <a:pt x="1556" y="6"/>
                                      </a:lnTo>
                                      <a:lnTo>
                                        <a:pt x="1557" y="7"/>
                                      </a:lnTo>
                                      <a:lnTo>
                                        <a:pt x="1558" y="6"/>
                                      </a:lnTo>
                                      <a:lnTo>
                                        <a:pt x="1558" y="7"/>
                                      </a:lnTo>
                                      <a:lnTo>
                                        <a:pt x="1559" y="7"/>
                                      </a:lnTo>
                                      <a:lnTo>
                                        <a:pt x="1560" y="8"/>
                                      </a:lnTo>
                                      <a:lnTo>
                                        <a:pt x="1560" y="12"/>
                                      </a:lnTo>
                                      <a:lnTo>
                                        <a:pt x="1561" y="10"/>
                                      </a:lnTo>
                                      <a:lnTo>
                                        <a:pt x="1562" y="11"/>
                                      </a:lnTo>
                                      <a:lnTo>
                                        <a:pt x="1563" y="13"/>
                                      </a:lnTo>
                                      <a:lnTo>
                                        <a:pt x="1564" y="12"/>
                                      </a:lnTo>
                                      <a:lnTo>
                                        <a:pt x="1564" y="13"/>
                                      </a:lnTo>
                                      <a:lnTo>
                                        <a:pt x="1565" y="12"/>
                                      </a:lnTo>
                                      <a:lnTo>
                                        <a:pt x="1566" y="14"/>
                                      </a:lnTo>
                                      <a:lnTo>
                                        <a:pt x="1567" y="13"/>
                                      </a:lnTo>
                                      <a:lnTo>
                                        <a:pt x="1567" y="15"/>
                                      </a:lnTo>
                                      <a:lnTo>
                                        <a:pt x="1568" y="15"/>
                                      </a:lnTo>
                                      <a:lnTo>
                                        <a:pt x="1569" y="16"/>
                                      </a:lnTo>
                                      <a:lnTo>
                                        <a:pt x="1569" y="18"/>
                                      </a:lnTo>
                                      <a:lnTo>
                                        <a:pt x="1570" y="20"/>
                                      </a:lnTo>
                                      <a:lnTo>
                                        <a:pt x="1571" y="21"/>
                                      </a:lnTo>
                                      <a:lnTo>
                                        <a:pt x="1571" y="22"/>
                                      </a:lnTo>
                                      <a:lnTo>
                                        <a:pt x="1571" y="30"/>
                                      </a:lnTo>
                                      <a:lnTo>
                                        <a:pt x="1572" y="29"/>
                                      </a:lnTo>
                                      <a:lnTo>
                                        <a:pt x="1573" y="25"/>
                                      </a:lnTo>
                                      <a:lnTo>
                                        <a:pt x="1573" y="29"/>
                                      </a:lnTo>
                                      <a:lnTo>
                                        <a:pt x="1574" y="26"/>
                                      </a:lnTo>
                                      <a:lnTo>
                                        <a:pt x="1575" y="25"/>
                                      </a:lnTo>
                                      <a:lnTo>
                                        <a:pt x="1576" y="23"/>
                                      </a:lnTo>
                                      <a:lnTo>
                                        <a:pt x="1577" y="24"/>
                                      </a:lnTo>
                                      <a:lnTo>
                                        <a:pt x="1577" y="25"/>
                                      </a:lnTo>
                                      <a:lnTo>
                                        <a:pt x="1578" y="22"/>
                                      </a:lnTo>
                                      <a:lnTo>
                                        <a:pt x="1579" y="22"/>
                                      </a:lnTo>
                                      <a:lnTo>
                                        <a:pt x="1579" y="24"/>
                                      </a:lnTo>
                                      <a:lnTo>
                                        <a:pt x="1580" y="25"/>
                                      </a:lnTo>
                                      <a:lnTo>
                                        <a:pt x="1581" y="25"/>
                                      </a:lnTo>
                                      <a:lnTo>
                                        <a:pt x="1582" y="26"/>
                                      </a:lnTo>
                                      <a:lnTo>
                                        <a:pt x="1582" y="28"/>
                                      </a:lnTo>
                                      <a:lnTo>
                                        <a:pt x="1583" y="27"/>
                                      </a:lnTo>
                                      <a:lnTo>
                                        <a:pt x="1584" y="28"/>
                                      </a:lnTo>
                                      <a:lnTo>
                                        <a:pt x="1584" y="29"/>
                                      </a:lnTo>
                                      <a:lnTo>
                                        <a:pt x="1585" y="29"/>
                                      </a:lnTo>
                                      <a:lnTo>
                                        <a:pt x="1586" y="30"/>
                                      </a:lnTo>
                                      <a:lnTo>
                                        <a:pt x="1587" y="30"/>
                                      </a:lnTo>
                                      <a:lnTo>
                                        <a:pt x="1588" y="30"/>
                                      </a:lnTo>
                                      <a:lnTo>
                                        <a:pt x="1589" y="30"/>
                                      </a:lnTo>
                                      <a:lnTo>
                                        <a:pt x="1589" y="32"/>
                                      </a:lnTo>
                                      <a:lnTo>
                                        <a:pt x="1590" y="30"/>
                                      </a:lnTo>
                                      <a:lnTo>
                                        <a:pt x="1591" y="31"/>
                                      </a:lnTo>
                                      <a:lnTo>
                                        <a:pt x="1592" y="32"/>
                                      </a:lnTo>
                                      <a:lnTo>
                                        <a:pt x="1593" y="29"/>
                                      </a:lnTo>
                                      <a:lnTo>
                                        <a:pt x="1594" y="30"/>
                                      </a:lnTo>
                                      <a:lnTo>
                                        <a:pt x="1595" y="31"/>
                                      </a:lnTo>
                                      <a:lnTo>
                                        <a:pt x="1595" y="32"/>
                                      </a:lnTo>
                                      <a:lnTo>
                                        <a:pt x="1595" y="32"/>
                                      </a:lnTo>
                                      <a:lnTo>
                                        <a:pt x="1596" y="32"/>
                                      </a:lnTo>
                                      <a:lnTo>
                                        <a:pt x="1597" y="32"/>
                                      </a:lnTo>
                                      <a:lnTo>
                                        <a:pt x="1598" y="32"/>
                                      </a:lnTo>
                                      <a:lnTo>
                                        <a:pt x="1599" y="31"/>
                                      </a:lnTo>
                                      <a:lnTo>
                                        <a:pt x="1599" y="33"/>
                                      </a:lnTo>
                                      <a:lnTo>
                                        <a:pt x="1600" y="32"/>
                                      </a:lnTo>
                                      <a:lnTo>
                                        <a:pt x="1601" y="31"/>
                                      </a:lnTo>
                                      <a:lnTo>
                                        <a:pt x="1602" y="34"/>
                                      </a:lnTo>
                                      <a:lnTo>
                                        <a:pt x="1603" y="35"/>
                                      </a:lnTo>
                                      <a:lnTo>
                                        <a:pt x="1604" y="36"/>
                                      </a:lnTo>
                                      <a:lnTo>
                                        <a:pt x="1605" y="36"/>
                                      </a:lnTo>
                                      <a:lnTo>
                                        <a:pt x="1606" y="35"/>
                                      </a:lnTo>
                                      <a:lnTo>
                                        <a:pt x="1607" y="34"/>
                                      </a:lnTo>
                                      <a:lnTo>
                                        <a:pt x="1608" y="35"/>
                                      </a:lnTo>
                                      <a:lnTo>
                                        <a:pt x="1608" y="36"/>
                                      </a:lnTo>
                                      <a:lnTo>
                                        <a:pt x="1609" y="35"/>
                                      </a:lnTo>
                                      <a:lnTo>
                                        <a:pt x="1610" y="39"/>
                                      </a:lnTo>
                                      <a:lnTo>
                                        <a:pt x="1610" y="40"/>
                                      </a:lnTo>
                                      <a:lnTo>
                                        <a:pt x="1611" y="40"/>
                                      </a:lnTo>
                                      <a:lnTo>
                                        <a:pt x="1612" y="41"/>
                                      </a:lnTo>
                                      <a:lnTo>
                                        <a:pt x="1613" y="42"/>
                                      </a:lnTo>
                                      <a:lnTo>
                                        <a:pt x="1613" y="43"/>
                                      </a:lnTo>
                                      <a:lnTo>
                                        <a:pt x="1614" y="45"/>
                                      </a:lnTo>
                                      <a:lnTo>
                                        <a:pt x="1615" y="44"/>
                                      </a:lnTo>
                                      <a:lnTo>
                                        <a:pt x="1616" y="44"/>
                                      </a:lnTo>
                                      <a:lnTo>
                                        <a:pt x="1617" y="45"/>
                                      </a:lnTo>
                                      <a:lnTo>
                                        <a:pt x="1617" y="45"/>
                                      </a:lnTo>
                                      <a:lnTo>
                                        <a:pt x="1618" y="43"/>
                                      </a:lnTo>
                                      <a:lnTo>
                                        <a:pt x="1619" y="40"/>
                                      </a:lnTo>
                                      <a:lnTo>
                                        <a:pt x="1619" y="37"/>
                                      </a:lnTo>
                                      <a:lnTo>
                                        <a:pt x="1619" y="39"/>
                                      </a:lnTo>
                                      <a:lnTo>
                                        <a:pt x="1620" y="38"/>
                                      </a:lnTo>
                                      <a:lnTo>
                                        <a:pt x="1621" y="37"/>
                                      </a:lnTo>
                                      <a:lnTo>
                                        <a:pt x="1622" y="38"/>
                                      </a:lnTo>
                                      <a:lnTo>
                                        <a:pt x="1623" y="36"/>
                                      </a:lnTo>
                                      <a:lnTo>
                                        <a:pt x="1623" y="37"/>
                                      </a:lnTo>
                                      <a:lnTo>
                                        <a:pt x="1624" y="39"/>
                                      </a:lnTo>
                                      <a:lnTo>
                                        <a:pt x="1625" y="40"/>
                                      </a:lnTo>
                                      <a:lnTo>
                                        <a:pt x="1625" y="41"/>
                                      </a:lnTo>
                                      <a:lnTo>
                                        <a:pt x="1626" y="40"/>
                                      </a:lnTo>
                                      <a:lnTo>
                                        <a:pt x="1627" y="41"/>
                                      </a:lnTo>
                                      <a:lnTo>
                                        <a:pt x="1628" y="38"/>
                                      </a:lnTo>
                                      <a:lnTo>
                                        <a:pt x="1629" y="36"/>
                                      </a:lnTo>
                                      <a:lnTo>
                                        <a:pt x="1630" y="33"/>
                                      </a:lnTo>
                                      <a:lnTo>
                                        <a:pt x="1630" y="35"/>
                                      </a:lnTo>
                                      <a:lnTo>
                                        <a:pt x="1631" y="35"/>
                                      </a:lnTo>
                                      <a:lnTo>
                                        <a:pt x="1632" y="31"/>
                                      </a:lnTo>
                                      <a:lnTo>
                                        <a:pt x="1632" y="34"/>
                                      </a:lnTo>
                                      <a:lnTo>
                                        <a:pt x="1633" y="32"/>
                                      </a:lnTo>
                                      <a:lnTo>
                                        <a:pt x="1634" y="32"/>
                                      </a:lnTo>
                                      <a:lnTo>
                                        <a:pt x="1634" y="34"/>
                                      </a:lnTo>
                                      <a:lnTo>
                                        <a:pt x="1635" y="34"/>
                                      </a:lnTo>
                                      <a:lnTo>
                                        <a:pt x="1636" y="33"/>
                                      </a:lnTo>
                                      <a:lnTo>
                                        <a:pt x="1637" y="31"/>
                                      </a:lnTo>
                                      <a:lnTo>
                                        <a:pt x="1637" y="34"/>
                                      </a:lnTo>
                                      <a:lnTo>
                                        <a:pt x="1638" y="31"/>
                                      </a:lnTo>
                                      <a:lnTo>
                                        <a:pt x="1639" y="30"/>
                                      </a:lnTo>
                                      <a:lnTo>
                                        <a:pt x="1640" y="30"/>
                                      </a:lnTo>
                                      <a:lnTo>
                                        <a:pt x="1641" y="29"/>
                                      </a:lnTo>
                                      <a:lnTo>
                                        <a:pt x="1642" y="29"/>
                                      </a:lnTo>
                                      <a:lnTo>
                                        <a:pt x="1643" y="31"/>
                                      </a:lnTo>
                                      <a:lnTo>
                                        <a:pt x="1643" y="32"/>
                                      </a:lnTo>
                                      <a:lnTo>
                                        <a:pt x="1643" y="34"/>
                                      </a:lnTo>
                                      <a:lnTo>
                                        <a:pt x="1644" y="32"/>
                                      </a:lnTo>
                                      <a:lnTo>
                                        <a:pt x="1645" y="31"/>
                                      </a:lnTo>
                                      <a:lnTo>
                                        <a:pt x="1646" y="30"/>
                                      </a:lnTo>
                                      <a:lnTo>
                                        <a:pt x="1647" y="28"/>
                                      </a:lnTo>
                                      <a:lnTo>
                                        <a:pt x="1648" y="28"/>
                                      </a:lnTo>
                                      <a:lnTo>
                                        <a:pt x="1649" y="29"/>
                                      </a:lnTo>
                                      <a:lnTo>
                                        <a:pt x="1650" y="29"/>
                                      </a:lnTo>
                                      <a:lnTo>
                                        <a:pt x="1651" y="26"/>
                                      </a:lnTo>
                                      <a:lnTo>
                                        <a:pt x="1652" y="25"/>
                                      </a:lnTo>
                                      <a:lnTo>
                                        <a:pt x="1652" y="26"/>
                                      </a:lnTo>
                                      <a:lnTo>
                                        <a:pt x="1653" y="27"/>
                                      </a:lnTo>
                                      <a:lnTo>
                                        <a:pt x="1654" y="29"/>
                                      </a:lnTo>
                                      <a:lnTo>
                                        <a:pt x="1654" y="34"/>
                                      </a:lnTo>
                                      <a:lnTo>
                                        <a:pt x="1655" y="36"/>
                                      </a:lnTo>
                                      <a:lnTo>
                                        <a:pt x="1656" y="37"/>
                                      </a:lnTo>
                                      <a:lnTo>
                                        <a:pt x="1656" y="42"/>
                                      </a:lnTo>
                                      <a:lnTo>
                                        <a:pt x="1657" y="45"/>
                                      </a:lnTo>
                                      <a:lnTo>
                                        <a:pt x="1658" y="45"/>
                                      </a:lnTo>
                                      <a:lnTo>
                                        <a:pt x="1659" y="49"/>
                                      </a:lnTo>
                                      <a:lnTo>
                                        <a:pt x="1659" y="50"/>
                                      </a:lnTo>
                                      <a:lnTo>
                                        <a:pt x="1660" y="56"/>
                                      </a:lnTo>
                                      <a:lnTo>
                                        <a:pt x="1661" y="58"/>
                                      </a:lnTo>
                                      <a:lnTo>
                                        <a:pt x="1661" y="62"/>
                                      </a:lnTo>
                                      <a:lnTo>
                                        <a:pt x="1662" y="63"/>
                                      </a:lnTo>
                                      <a:lnTo>
                                        <a:pt x="1663" y="65"/>
                                      </a:lnTo>
                                      <a:lnTo>
                                        <a:pt x="1664" y="65"/>
                                      </a:lnTo>
                                      <a:lnTo>
                                        <a:pt x="1665" y="64"/>
                                      </a:lnTo>
                                      <a:lnTo>
                                        <a:pt x="1665" y="65"/>
                                      </a:lnTo>
                                      <a:lnTo>
                                        <a:pt x="1666" y="68"/>
                                      </a:lnTo>
                                      <a:lnTo>
                                        <a:pt x="1667" y="67"/>
                                      </a:lnTo>
                                      <a:lnTo>
                                        <a:pt x="1667" y="69"/>
                                      </a:lnTo>
                                      <a:lnTo>
                                        <a:pt x="1667" y="69"/>
                                      </a:lnTo>
                                      <a:lnTo>
                                        <a:pt x="1668" y="72"/>
                                      </a:lnTo>
                                      <a:lnTo>
                                        <a:pt x="1669" y="72"/>
                                      </a:lnTo>
                                      <a:lnTo>
                                        <a:pt x="1669" y="73"/>
                                      </a:lnTo>
                                    </a:path>
                                  </a:pathLst>
                                </a:custGeom>
                                <a:noFill/>
                                <a:ln w="1588">
                                  <a:solidFill>
                                    <a:schemeClr val="tx1"/>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92" name="Freeform 292"/>
                              <wps:cNvSpPr>
                                <a:spLocks noChangeAspect="1"/>
                              </wps:cNvSpPr>
                              <wps:spPr bwMode="auto">
                                <a:xfrm>
                                  <a:off x="315006" y="767294"/>
                                  <a:ext cx="3483858" cy="424584"/>
                                </a:xfrm>
                                <a:custGeom>
                                  <a:avLst/>
                                  <a:gdLst>
                                    <a:gd name="T0" fmla="*/ 24 w 1669"/>
                                    <a:gd name="T1" fmla="*/ 108 h 245"/>
                                    <a:gd name="T2" fmla="*/ 51 w 1669"/>
                                    <a:gd name="T3" fmla="*/ 32 h 245"/>
                                    <a:gd name="T4" fmla="*/ 76 w 1669"/>
                                    <a:gd name="T5" fmla="*/ 81 h 245"/>
                                    <a:gd name="T6" fmla="*/ 103 w 1669"/>
                                    <a:gd name="T7" fmla="*/ 98 h 245"/>
                                    <a:gd name="T8" fmla="*/ 129 w 1669"/>
                                    <a:gd name="T9" fmla="*/ 89 h 245"/>
                                    <a:gd name="T10" fmla="*/ 155 w 1669"/>
                                    <a:gd name="T11" fmla="*/ 76 h 245"/>
                                    <a:gd name="T12" fmla="*/ 180 w 1669"/>
                                    <a:gd name="T13" fmla="*/ 69 h 245"/>
                                    <a:gd name="T14" fmla="*/ 206 w 1669"/>
                                    <a:gd name="T15" fmla="*/ 72 h 245"/>
                                    <a:gd name="T16" fmla="*/ 231 w 1669"/>
                                    <a:gd name="T17" fmla="*/ 36 h 245"/>
                                    <a:gd name="T18" fmla="*/ 256 w 1669"/>
                                    <a:gd name="T19" fmla="*/ 88 h 245"/>
                                    <a:gd name="T20" fmla="*/ 283 w 1669"/>
                                    <a:gd name="T21" fmla="*/ 33 h 245"/>
                                    <a:gd name="T22" fmla="*/ 308 w 1669"/>
                                    <a:gd name="T23" fmla="*/ 58 h 245"/>
                                    <a:gd name="T24" fmla="*/ 334 w 1669"/>
                                    <a:gd name="T25" fmla="*/ 55 h 245"/>
                                    <a:gd name="T26" fmla="*/ 361 w 1669"/>
                                    <a:gd name="T27" fmla="*/ 88 h 245"/>
                                    <a:gd name="T28" fmla="*/ 387 w 1669"/>
                                    <a:gd name="T29" fmla="*/ 54 h 245"/>
                                    <a:gd name="T30" fmla="*/ 415 w 1669"/>
                                    <a:gd name="T31" fmla="*/ 110 h 245"/>
                                    <a:gd name="T32" fmla="*/ 443 w 1669"/>
                                    <a:gd name="T33" fmla="*/ 68 h 245"/>
                                    <a:gd name="T34" fmla="*/ 467 w 1669"/>
                                    <a:gd name="T35" fmla="*/ 174 h 245"/>
                                    <a:gd name="T36" fmla="*/ 493 w 1669"/>
                                    <a:gd name="T37" fmla="*/ 62 h 245"/>
                                    <a:gd name="T38" fmla="*/ 519 w 1669"/>
                                    <a:gd name="T39" fmla="*/ 86 h 245"/>
                                    <a:gd name="T40" fmla="*/ 544 w 1669"/>
                                    <a:gd name="T41" fmla="*/ 71 h 245"/>
                                    <a:gd name="T42" fmla="*/ 571 w 1669"/>
                                    <a:gd name="T43" fmla="*/ 84 h 245"/>
                                    <a:gd name="T44" fmla="*/ 597 w 1669"/>
                                    <a:gd name="T45" fmla="*/ 67 h 245"/>
                                    <a:gd name="T46" fmla="*/ 623 w 1669"/>
                                    <a:gd name="T47" fmla="*/ 86 h 245"/>
                                    <a:gd name="T48" fmla="*/ 650 w 1669"/>
                                    <a:gd name="T49" fmla="*/ 66 h 245"/>
                                    <a:gd name="T50" fmla="*/ 675 w 1669"/>
                                    <a:gd name="T51" fmla="*/ 70 h 245"/>
                                    <a:gd name="T52" fmla="*/ 701 w 1669"/>
                                    <a:gd name="T53" fmla="*/ 62 h 245"/>
                                    <a:gd name="T54" fmla="*/ 727 w 1669"/>
                                    <a:gd name="T55" fmla="*/ 68 h 245"/>
                                    <a:gd name="T56" fmla="*/ 752 w 1669"/>
                                    <a:gd name="T57" fmla="*/ 63 h 245"/>
                                    <a:gd name="T58" fmla="*/ 778 w 1669"/>
                                    <a:gd name="T59" fmla="*/ 77 h 245"/>
                                    <a:gd name="T60" fmla="*/ 803 w 1669"/>
                                    <a:gd name="T61" fmla="*/ 54 h 245"/>
                                    <a:gd name="T62" fmla="*/ 830 w 1669"/>
                                    <a:gd name="T63" fmla="*/ 75 h 245"/>
                                    <a:gd name="T64" fmla="*/ 855 w 1669"/>
                                    <a:gd name="T65" fmla="*/ 113 h 245"/>
                                    <a:gd name="T66" fmla="*/ 883 w 1669"/>
                                    <a:gd name="T67" fmla="*/ 17 h 245"/>
                                    <a:gd name="T68" fmla="*/ 908 w 1669"/>
                                    <a:gd name="T69" fmla="*/ 76 h 245"/>
                                    <a:gd name="T70" fmla="*/ 934 w 1669"/>
                                    <a:gd name="T71" fmla="*/ 33 h 245"/>
                                    <a:gd name="T72" fmla="*/ 961 w 1669"/>
                                    <a:gd name="T73" fmla="*/ 34 h 245"/>
                                    <a:gd name="T74" fmla="*/ 989 w 1669"/>
                                    <a:gd name="T75" fmla="*/ 52 h 245"/>
                                    <a:gd name="T76" fmla="*/ 1015 w 1669"/>
                                    <a:gd name="T77" fmla="*/ 28 h 245"/>
                                    <a:gd name="T78" fmla="*/ 1041 w 1669"/>
                                    <a:gd name="T79" fmla="*/ 115 h 245"/>
                                    <a:gd name="T80" fmla="*/ 1067 w 1669"/>
                                    <a:gd name="T81" fmla="*/ 42 h 245"/>
                                    <a:gd name="T82" fmla="*/ 1093 w 1669"/>
                                    <a:gd name="T83" fmla="*/ 123 h 245"/>
                                    <a:gd name="T84" fmla="*/ 1119 w 1669"/>
                                    <a:gd name="T85" fmla="*/ 91 h 245"/>
                                    <a:gd name="T86" fmla="*/ 1144 w 1669"/>
                                    <a:gd name="T87" fmla="*/ 66 h 245"/>
                                    <a:gd name="T88" fmla="*/ 1170 w 1669"/>
                                    <a:gd name="T89" fmla="*/ 40 h 245"/>
                                    <a:gd name="T90" fmla="*/ 1196 w 1669"/>
                                    <a:gd name="T91" fmla="*/ 70 h 245"/>
                                    <a:gd name="T92" fmla="*/ 1221 w 1669"/>
                                    <a:gd name="T93" fmla="*/ 106 h 245"/>
                                    <a:gd name="T94" fmla="*/ 1248 w 1669"/>
                                    <a:gd name="T95" fmla="*/ 60 h 245"/>
                                    <a:gd name="T96" fmla="*/ 1273 w 1669"/>
                                    <a:gd name="T97" fmla="*/ 66 h 245"/>
                                    <a:gd name="T98" fmla="*/ 1300 w 1669"/>
                                    <a:gd name="T99" fmla="*/ 53 h 245"/>
                                    <a:gd name="T100" fmla="*/ 1328 w 1669"/>
                                    <a:gd name="T101" fmla="*/ 106 h 245"/>
                                    <a:gd name="T102" fmla="*/ 1354 w 1669"/>
                                    <a:gd name="T103" fmla="*/ 86 h 245"/>
                                    <a:gd name="T104" fmla="*/ 1380 w 1669"/>
                                    <a:gd name="T105" fmla="*/ 68 h 245"/>
                                    <a:gd name="T106" fmla="*/ 1406 w 1669"/>
                                    <a:gd name="T107" fmla="*/ 26 h 245"/>
                                    <a:gd name="T108" fmla="*/ 1433 w 1669"/>
                                    <a:gd name="T109" fmla="*/ 65 h 245"/>
                                    <a:gd name="T110" fmla="*/ 1458 w 1669"/>
                                    <a:gd name="T111" fmla="*/ 86 h 245"/>
                                    <a:gd name="T112" fmla="*/ 1485 w 1669"/>
                                    <a:gd name="T113" fmla="*/ 92 h 245"/>
                                    <a:gd name="T114" fmla="*/ 1512 w 1669"/>
                                    <a:gd name="T115" fmla="*/ 27 h 245"/>
                                    <a:gd name="T116" fmla="*/ 1538 w 1669"/>
                                    <a:gd name="T117" fmla="*/ 57 h 245"/>
                                    <a:gd name="T118" fmla="*/ 1564 w 1669"/>
                                    <a:gd name="T119" fmla="*/ 19 h 245"/>
                                    <a:gd name="T120" fmla="*/ 1592 w 1669"/>
                                    <a:gd name="T121" fmla="*/ 86 h 245"/>
                                    <a:gd name="T122" fmla="*/ 1618 w 1669"/>
                                    <a:gd name="T123" fmla="*/ 66 h 245"/>
                                    <a:gd name="T124" fmla="*/ 1644 w 1669"/>
                                    <a:gd name="T125" fmla="*/ 5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669" h="245">
                                      <a:moveTo>
                                        <a:pt x="0" y="86"/>
                                      </a:moveTo>
                                      <a:lnTo>
                                        <a:pt x="0" y="83"/>
                                      </a:lnTo>
                                      <a:lnTo>
                                        <a:pt x="0" y="86"/>
                                      </a:lnTo>
                                      <a:lnTo>
                                        <a:pt x="1" y="84"/>
                                      </a:lnTo>
                                      <a:lnTo>
                                        <a:pt x="2" y="77"/>
                                      </a:lnTo>
                                      <a:lnTo>
                                        <a:pt x="2" y="82"/>
                                      </a:lnTo>
                                      <a:lnTo>
                                        <a:pt x="3" y="75"/>
                                      </a:lnTo>
                                      <a:lnTo>
                                        <a:pt x="4" y="76"/>
                                      </a:lnTo>
                                      <a:lnTo>
                                        <a:pt x="5" y="75"/>
                                      </a:lnTo>
                                      <a:lnTo>
                                        <a:pt x="5" y="77"/>
                                      </a:lnTo>
                                      <a:lnTo>
                                        <a:pt x="6" y="82"/>
                                      </a:lnTo>
                                      <a:lnTo>
                                        <a:pt x="7" y="88"/>
                                      </a:lnTo>
                                      <a:lnTo>
                                        <a:pt x="7" y="94"/>
                                      </a:lnTo>
                                      <a:lnTo>
                                        <a:pt x="8" y="107"/>
                                      </a:lnTo>
                                      <a:lnTo>
                                        <a:pt x="9" y="116"/>
                                      </a:lnTo>
                                      <a:lnTo>
                                        <a:pt x="9" y="122"/>
                                      </a:lnTo>
                                      <a:lnTo>
                                        <a:pt x="10" y="124"/>
                                      </a:lnTo>
                                      <a:lnTo>
                                        <a:pt x="11" y="123"/>
                                      </a:lnTo>
                                      <a:lnTo>
                                        <a:pt x="11" y="131"/>
                                      </a:lnTo>
                                      <a:lnTo>
                                        <a:pt x="11" y="153"/>
                                      </a:lnTo>
                                      <a:lnTo>
                                        <a:pt x="12" y="125"/>
                                      </a:lnTo>
                                      <a:lnTo>
                                        <a:pt x="13" y="119"/>
                                      </a:lnTo>
                                      <a:lnTo>
                                        <a:pt x="13" y="127"/>
                                      </a:lnTo>
                                      <a:lnTo>
                                        <a:pt x="14" y="115"/>
                                      </a:lnTo>
                                      <a:lnTo>
                                        <a:pt x="15" y="109"/>
                                      </a:lnTo>
                                      <a:lnTo>
                                        <a:pt x="15" y="117"/>
                                      </a:lnTo>
                                      <a:lnTo>
                                        <a:pt x="16" y="106"/>
                                      </a:lnTo>
                                      <a:lnTo>
                                        <a:pt x="17" y="106"/>
                                      </a:lnTo>
                                      <a:lnTo>
                                        <a:pt x="18" y="112"/>
                                      </a:lnTo>
                                      <a:lnTo>
                                        <a:pt x="19" y="113"/>
                                      </a:lnTo>
                                      <a:lnTo>
                                        <a:pt x="20" y="106"/>
                                      </a:lnTo>
                                      <a:lnTo>
                                        <a:pt x="20" y="110"/>
                                      </a:lnTo>
                                      <a:lnTo>
                                        <a:pt x="21" y="102"/>
                                      </a:lnTo>
                                      <a:lnTo>
                                        <a:pt x="22" y="100"/>
                                      </a:lnTo>
                                      <a:lnTo>
                                        <a:pt x="22" y="102"/>
                                      </a:lnTo>
                                      <a:lnTo>
                                        <a:pt x="23" y="106"/>
                                      </a:lnTo>
                                      <a:lnTo>
                                        <a:pt x="24" y="107"/>
                                      </a:lnTo>
                                      <a:lnTo>
                                        <a:pt x="24" y="108"/>
                                      </a:lnTo>
                                      <a:lnTo>
                                        <a:pt x="25" y="110"/>
                                      </a:lnTo>
                                      <a:lnTo>
                                        <a:pt x="26" y="115"/>
                                      </a:lnTo>
                                      <a:lnTo>
                                        <a:pt x="27" y="108"/>
                                      </a:lnTo>
                                      <a:lnTo>
                                        <a:pt x="27" y="109"/>
                                      </a:lnTo>
                                      <a:lnTo>
                                        <a:pt x="28" y="107"/>
                                      </a:lnTo>
                                      <a:lnTo>
                                        <a:pt x="29" y="106"/>
                                      </a:lnTo>
                                      <a:lnTo>
                                        <a:pt x="29" y="109"/>
                                      </a:lnTo>
                                      <a:lnTo>
                                        <a:pt x="30" y="109"/>
                                      </a:lnTo>
                                      <a:lnTo>
                                        <a:pt x="31" y="103"/>
                                      </a:lnTo>
                                      <a:lnTo>
                                        <a:pt x="31" y="104"/>
                                      </a:lnTo>
                                      <a:lnTo>
                                        <a:pt x="32" y="104"/>
                                      </a:lnTo>
                                      <a:lnTo>
                                        <a:pt x="33" y="93"/>
                                      </a:lnTo>
                                      <a:lnTo>
                                        <a:pt x="33" y="98"/>
                                      </a:lnTo>
                                      <a:lnTo>
                                        <a:pt x="34" y="90"/>
                                      </a:lnTo>
                                      <a:lnTo>
                                        <a:pt x="35" y="83"/>
                                      </a:lnTo>
                                      <a:lnTo>
                                        <a:pt x="35" y="75"/>
                                      </a:lnTo>
                                      <a:lnTo>
                                        <a:pt x="35" y="79"/>
                                      </a:lnTo>
                                      <a:lnTo>
                                        <a:pt x="36" y="68"/>
                                      </a:lnTo>
                                      <a:lnTo>
                                        <a:pt x="37" y="65"/>
                                      </a:lnTo>
                                      <a:lnTo>
                                        <a:pt x="37" y="66"/>
                                      </a:lnTo>
                                      <a:lnTo>
                                        <a:pt x="38" y="65"/>
                                      </a:lnTo>
                                      <a:lnTo>
                                        <a:pt x="39" y="59"/>
                                      </a:lnTo>
                                      <a:lnTo>
                                        <a:pt x="40" y="57"/>
                                      </a:lnTo>
                                      <a:lnTo>
                                        <a:pt x="41" y="48"/>
                                      </a:lnTo>
                                      <a:lnTo>
                                        <a:pt x="41" y="53"/>
                                      </a:lnTo>
                                      <a:lnTo>
                                        <a:pt x="42" y="48"/>
                                      </a:lnTo>
                                      <a:lnTo>
                                        <a:pt x="43" y="50"/>
                                      </a:lnTo>
                                      <a:lnTo>
                                        <a:pt x="44" y="44"/>
                                      </a:lnTo>
                                      <a:lnTo>
                                        <a:pt x="44" y="45"/>
                                      </a:lnTo>
                                      <a:lnTo>
                                        <a:pt x="45" y="47"/>
                                      </a:lnTo>
                                      <a:lnTo>
                                        <a:pt x="46" y="43"/>
                                      </a:lnTo>
                                      <a:lnTo>
                                        <a:pt x="46" y="43"/>
                                      </a:lnTo>
                                      <a:lnTo>
                                        <a:pt x="47" y="41"/>
                                      </a:lnTo>
                                      <a:lnTo>
                                        <a:pt x="48" y="36"/>
                                      </a:lnTo>
                                      <a:lnTo>
                                        <a:pt x="48" y="41"/>
                                      </a:lnTo>
                                      <a:lnTo>
                                        <a:pt x="49" y="39"/>
                                      </a:lnTo>
                                      <a:lnTo>
                                        <a:pt x="50" y="35"/>
                                      </a:lnTo>
                                      <a:lnTo>
                                        <a:pt x="51" y="32"/>
                                      </a:lnTo>
                                      <a:lnTo>
                                        <a:pt x="51" y="33"/>
                                      </a:lnTo>
                                      <a:lnTo>
                                        <a:pt x="52" y="33"/>
                                      </a:lnTo>
                                      <a:lnTo>
                                        <a:pt x="53" y="30"/>
                                      </a:lnTo>
                                      <a:lnTo>
                                        <a:pt x="53" y="31"/>
                                      </a:lnTo>
                                      <a:lnTo>
                                        <a:pt x="54" y="30"/>
                                      </a:lnTo>
                                      <a:lnTo>
                                        <a:pt x="55" y="28"/>
                                      </a:lnTo>
                                      <a:lnTo>
                                        <a:pt x="55" y="31"/>
                                      </a:lnTo>
                                      <a:lnTo>
                                        <a:pt x="56" y="33"/>
                                      </a:lnTo>
                                      <a:lnTo>
                                        <a:pt x="57" y="30"/>
                                      </a:lnTo>
                                      <a:lnTo>
                                        <a:pt x="57" y="33"/>
                                      </a:lnTo>
                                      <a:lnTo>
                                        <a:pt x="58" y="32"/>
                                      </a:lnTo>
                                      <a:lnTo>
                                        <a:pt x="59" y="32"/>
                                      </a:lnTo>
                                      <a:lnTo>
                                        <a:pt x="59" y="37"/>
                                      </a:lnTo>
                                      <a:lnTo>
                                        <a:pt x="59" y="40"/>
                                      </a:lnTo>
                                      <a:lnTo>
                                        <a:pt x="60" y="40"/>
                                      </a:lnTo>
                                      <a:lnTo>
                                        <a:pt x="61" y="39"/>
                                      </a:lnTo>
                                      <a:lnTo>
                                        <a:pt x="61" y="42"/>
                                      </a:lnTo>
                                      <a:lnTo>
                                        <a:pt x="62" y="34"/>
                                      </a:lnTo>
                                      <a:lnTo>
                                        <a:pt x="63" y="35"/>
                                      </a:lnTo>
                                      <a:lnTo>
                                        <a:pt x="63" y="39"/>
                                      </a:lnTo>
                                      <a:lnTo>
                                        <a:pt x="64" y="35"/>
                                      </a:lnTo>
                                      <a:lnTo>
                                        <a:pt x="65" y="39"/>
                                      </a:lnTo>
                                      <a:lnTo>
                                        <a:pt x="66" y="39"/>
                                      </a:lnTo>
                                      <a:lnTo>
                                        <a:pt x="66" y="40"/>
                                      </a:lnTo>
                                      <a:lnTo>
                                        <a:pt x="67" y="52"/>
                                      </a:lnTo>
                                      <a:lnTo>
                                        <a:pt x="68" y="54"/>
                                      </a:lnTo>
                                      <a:lnTo>
                                        <a:pt x="68" y="60"/>
                                      </a:lnTo>
                                      <a:lnTo>
                                        <a:pt x="69" y="55"/>
                                      </a:lnTo>
                                      <a:lnTo>
                                        <a:pt x="70" y="54"/>
                                      </a:lnTo>
                                      <a:lnTo>
                                        <a:pt x="70" y="59"/>
                                      </a:lnTo>
                                      <a:lnTo>
                                        <a:pt x="71" y="74"/>
                                      </a:lnTo>
                                      <a:lnTo>
                                        <a:pt x="72" y="66"/>
                                      </a:lnTo>
                                      <a:lnTo>
                                        <a:pt x="72" y="71"/>
                                      </a:lnTo>
                                      <a:lnTo>
                                        <a:pt x="73" y="72"/>
                                      </a:lnTo>
                                      <a:lnTo>
                                        <a:pt x="74" y="79"/>
                                      </a:lnTo>
                                      <a:lnTo>
                                        <a:pt x="75" y="89"/>
                                      </a:lnTo>
                                      <a:lnTo>
                                        <a:pt x="75" y="94"/>
                                      </a:lnTo>
                                      <a:lnTo>
                                        <a:pt x="76" y="81"/>
                                      </a:lnTo>
                                      <a:lnTo>
                                        <a:pt x="77" y="73"/>
                                      </a:lnTo>
                                      <a:lnTo>
                                        <a:pt x="77" y="84"/>
                                      </a:lnTo>
                                      <a:lnTo>
                                        <a:pt x="78" y="74"/>
                                      </a:lnTo>
                                      <a:lnTo>
                                        <a:pt x="79" y="70"/>
                                      </a:lnTo>
                                      <a:lnTo>
                                        <a:pt x="80" y="55"/>
                                      </a:lnTo>
                                      <a:lnTo>
                                        <a:pt x="81" y="52"/>
                                      </a:lnTo>
                                      <a:lnTo>
                                        <a:pt x="82" y="56"/>
                                      </a:lnTo>
                                      <a:lnTo>
                                        <a:pt x="82" y="57"/>
                                      </a:lnTo>
                                      <a:lnTo>
                                        <a:pt x="83" y="62"/>
                                      </a:lnTo>
                                      <a:lnTo>
                                        <a:pt x="83" y="59"/>
                                      </a:lnTo>
                                      <a:lnTo>
                                        <a:pt x="83" y="64"/>
                                      </a:lnTo>
                                      <a:lnTo>
                                        <a:pt x="84" y="62"/>
                                      </a:lnTo>
                                      <a:lnTo>
                                        <a:pt x="85" y="56"/>
                                      </a:lnTo>
                                      <a:lnTo>
                                        <a:pt x="85" y="59"/>
                                      </a:lnTo>
                                      <a:lnTo>
                                        <a:pt x="86" y="58"/>
                                      </a:lnTo>
                                      <a:lnTo>
                                        <a:pt x="87" y="66"/>
                                      </a:lnTo>
                                      <a:lnTo>
                                        <a:pt x="88" y="69"/>
                                      </a:lnTo>
                                      <a:lnTo>
                                        <a:pt x="89" y="76"/>
                                      </a:lnTo>
                                      <a:lnTo>
                                        <a:pt x="90" y="81"/>
                                      </a:lnTo>
                                      <a:lnTo>
                                        <a:pt x="90" y="84"/>
                                      </a:lnTo>
                                      <a:lnTo>
                                        <a:pt x="91" y="85"/>
                                      </a:lnTo>
                                      <a:lnTo>
                                        <a:pt x="92" y="86"/>
                                      </a:lnTo>
                                      <a:lnTo>
                                        <a:pt x="92" y="87"/>
                                      </a:lnTo>
                                      <a:lnTo>
                                        <a:pt x="93" y="81"/>
                                      </a:lnTo>
                                      <a:lnTo>
                                        <a:pt x="94" y="84"/>
                                      </a:lnTo>
                                      <a:lnTo>
                                        <a:pt x="94" y="86"/>
                                      </a:lnTo>
                                      <a:lnTo>
                                        <a:pt x="95" y="84"/>
                                      </a:lnTo>
                                      <a:lnTo>
                                        <a:pt x="96" y="86"/>
                                      </a:lnTo>
                                      <a:lnTo>
                                        <a:pt x="97" y="87"/>
                                      </a:lnTo>
                                      <a:lnTo>
                                        <a:pt x="97" y="89"/>
                                      </a:lnTo>
                                      <a:lnTo>
                                        <a:pt x="98" y="86"/>
                                      </a:lnTo>
                                      <a:lnTo>
                                        <a:pt x="99" y="86"/>
                                      </a:lnTo>
                                      <a:lnTo>
                                        <a:pt x="99" y="90"/>
                                      </a:lnTo>
                                      <a:lnTo>
                                        <a:pt x="100" y="96"/>
                                      </a:lnTo>
                                      <a:lnTo>
                                        <a:pt x="101" y="95"/>
                                      </a:lnTo>
                                      <a:lnTo>
                                        <a:pt x="102" y="92"/>
                                      </a:lnTo>
                                      <a:lnTo>
                                        <a:pt x="103" y="96"/>
                                      </a:lnTo>
                                      <a:lnTo>
                                        <a:pt x="103" y="98"/>
                                      </a:lnTo>
                                      <a:lnTo>
                                        <a:pt x="104" y="86"/>
                                      </a:lnTo>
                                      <a:lnTo>
                                        <a:pt x="105" y="83"/>
                                      </a:lnTo>
                                      <a:lnTo>
                                        <a:pt x="106" y="76"/>
                                      </a:lnTo>
                                      <a:lnTo>
                                        <a:pt x="106" y="79"/>
                                      </a:lnTo>
                                      <a:lnTo>
                                        <a:pt x="107" y="75"/>
                                      </a:lnTo>
                                      <a:lnTo>
                                        <a:pt x="107" y="75"/>
                                      </a:lnTo>
                                      <a:lnTo>
                                        <a:pt x="107" y="79"/>
                                      </a:lnTo>
                                      <a:lnTo>
                                        <a:pt x="108" y="82"/>
                                      </a:lnTo>
                                      <a:lnTo>
                                        <a:pt x="109" y="86"/>
                                      </a:lnTo>
                                      <a:lnTo>
                                        <a:pt x="109" y="94"/>
                                      </a:lnTo>
                                      <a:lnTo>
                                        <a:pt x="110" y="96"/>
                                      </a:lnTo>
                                      <a:lnTo>
                                        <a:pt x="111" y="107"/>
                                      </a:lnTo>
                                      <a:lnTo>
                                        <a:pt x="112" y="97"/>
                                      </a:lnTo>
                                      <a:lnTo>
                                        <a:pt x="112" y="98"/>
                                      </a:lnTo>
                                      <a:lnTo>
                                        <a:pt x="113" y="96"/>
                                      </a:lnTo>
                                      <a:lnTo>
                                        <a:pt x="114" y="98"/>
                                      </a:lnTo>
                                      <a:lnTo>
                                        <a:pt x="114" y="107"/>
                                      </a:lnTo>
                                      <a:lnTo>
                                        <a:pt x="115" y="106"/>
                                      </a:lnTo>
                                      <a:lnTo>
                                        <a:pt x="116" y="112"/>
                                      </a:lnTo>
                                      <a:lnTo>
                                        <a:pt x="116" y="118"/>
                                      </a:lnTo>
                                      <a:lnTo>
                                        <a:pt x="117" y="125"/>
                                      </a:lnTo>
                                      <a:lnTo>
                                        <a:pt x="118" y="123"/>
                                      </a:lnTo>
                                      <a:lnTo>
                                        <a:pt x="118" y="125"/>
                                      </a:lnTo>
                                      <a:lnTo>
                                        <a:pt x="119" y="112"/>
                                      </a:lnTo>
                                      <a:lnTo>
                                        <a:pt x="120" y="99"/>
                                      </a:lnTo>
                                      <a:lnTo>
                                        <a:pt x="121" y="99"/>
                                      </a:lnTo>
                                      <a:lnTo>
                                        <a:pt x="121" y="101"/>
                                      </a:lnTo>
                                      <a:lnTo>
                                        <a:pt x="122" y="90"/>
                                      </a:lnTo>
                                      <a:lnTo>
                                        <a:pt x="123" y="91"/>
                                      </a:lnTo>
                                      <a:lnTo>
                                        <a:pt x="123" y="99"/>
                                      </a:lnTo>
                                      <a:lnTo>
                                        <a:pt x="124" y="94"/>
                                      </a:lnTo>
                                      <a:lnTo>
                                        <a:pt x="125" y="94"/>
                                      </a:lnTo>
                                      <a:lnTo>
                                        <a:pt x="125" y="98"/>
                                      </a:lnTo>
                                      <a:lnTo>
                                        <a:pt x="126" y="92"/>
                                      </a:lnTo>
                                      <a:lnTo>
                                        <a:pt x="127" y="89"/>
                                      </a:lnTo>
                                      <a:lnTo>
                                        <a:pt x="127" y="92"/>
                                      </a:lnTo>
                                      <a:lnTo>
                                        <a:pt x="128" y="107"/>
                                      </a:lnTo>
                                      <a:lnTo>
                                        <a:pt x="129" y="89"/>
                                      </a:lnTo>
                                      <a:lnTo>
                                        <a:pt x="130" y="83"/>
                                      </a:lnTo>
                                      <a:lnTo>
                                        <a:pt x="130" y="92"/>
                                      </a:lnTo>
                                      <a:lnTo>
                                        <a:pt x="131" y="92"/>
                                      </a:lnTo>
                                      <a:lnTo>
                                        <a:pt x="131" y="94"/>
                                      </a:lnTo>
                                      <a:lnTo>
                                        <a:pt x="131" y="96"/>
                                      </a:lnTo>
                                      <a:lnTo>
                                        <a:pt x="132" y="75"/>
                                      </a:lnTo>
                                      <a:lnTo>
                                        <a:pt x="133" y="69"/>
                                      </a:lnTo>
                                      <a:lnTo>
                                        <a:pt x="133" y="71"/>
                                      </a:lnTo>
                                      <a:lnTo>
                                        <a:pt x="134" y="67"/>
                                      </a:lnTo>
                                      <a:lnTo>
                                        <a:pt x="135" y="60"/>
                                      </a:lnTo>
                                      <a:lnTo>
                                        <a:pt x="136" y="56"/>
                                      </a:lnTo>
                                      <a:lnTo>
                                        <a:pt x="136" y="58"/>
                                      </a:lnTo>
                                      <a:lnTo>
                                        <a:pt x="137" y="58"/>
                                      </a:lnTo>
                                      <a:lnTo>
                                        <a:pt x="138" y="59"/>
                                      </a:lnTo>
                                      <a:lnTo>
                                        <a:pt x="139" y="59"/>
                                      </a:lnTo>
                                      <a:lnTo>
                                        <a:pt x="140" y="63"/>
                                      </a:lnTo>
                                      <a:lnTo>
                                        <a:pt x="140" y="66"/>
                                      </a:lnTo>
                                      <a:lnTo>
                                        <a:pt x="141" y="66"/>
                                      </a:lnTo>
                                      <a:lnTo>
                                        <a:pt x="142" y="67"/>
                                      </a:lnTo>
                                      <a:lnTo>
                                        <a:pt x="142" y="68"/>
                                      </a:lnTo>
                                      <a:lnTo>
                                        <a:pt x="143" y="63"/>
                                      </a:lnTo>
                                      <a:lnTo>
                                        <a:pt x="144" y="68"/>
                                      </a:lnTo>
                                      <a:lnTo>
                                        <a:pt x="145" y="62"/>
                                      </a:lnTo>
                                      <a:lnTo>
                                        <a:pt x="145" y="69"/>
                                      </a:lnTo>
                                      <a:lnTo>
                                        <a:pt x="146" y="73"/>
                                      </a:lnTo>
                                      <a:lnTo>
                                        <a:pt x="147" y="66"/>
                                      </a:lnTo>
                                      <a:lnTo>
                                        <a:pt x="147" y="72"/>
                                      </a:lnTo>
                                      <a:lnTo>
                                        <a:pt x="148" y="76"/>
                                      </a:lnTo>
                                      <a:lnTo>
                                        <a:pt x="149" y="72"/>
                                      </a:lnTo>
                                      <a:lnTo>
                                        <a:pt x="149" y="80"/>
                                      </a:lnTo>
                                      <a:lnTo>
                                        <a:pt x="150" y="78"/>
                                      </a:lnTo>
                                      <a:lnTo>
                                        <a:pt x="151" y="68"/>
                                      </a:lnTo>
                                      <a:lnTo>
                                        <a:pt x="152" y="62"/>
                                      </a:lnTo>
                                      <a:lnTo>
                                        <a:pt x="152" y="64"/>
                                      </a:lnTo>
                                      <a:lnTo>
                                        <a:pt x="153" y="66"/>
                                      </a:lnTo>
                                      <a:lnTo>
                                        <a:pt x="154" y="71"/>
                                      </a:lnTo>
                                      <a:lnTo>
                                        <a:pt x="154" y="72"/>
                                      </a:lnTo>
                                      <a:lnTo>
                                        <a:pt x="155" y="76"/>
                                      </a:lnTo>
                                      <a:lnTo>
                                        <a:pt x="155" y="73"/>
                                      </a:lnTo>
                                      <a:lnTo>
                                        <a:pt x="155" y="79"/>
                                      </a:lnTo>
                                      <a:lnTo>
                                        <a:pt x="156" y="78"/>
                                      </a:lnTo>
                                      <a:lnTo>
                                        <a:pt x="157" y="72"/>
                                      </a:lnTo>
                                      <a:lnTo>
                                        <a:pt x="158" y="71"/>
                                      </a:lnTo>
                                      <a:lnTo>
                                        <a:pt x="159" y="72"/>
                                      </a:lnTo>
                                      <a:lnTo>
                                        <a:pt x="160" y="60"/>
                                      </a:lnTo>
                                      <a:lnTo>
                                        <a:pt x="160" y="63"/>
                                      </a:lnTo>
                                      <a:lnTo>
                                        <a:pt x="161" y="66"/>
                                      </a:lnTo>
                                      <a:lnTo>
                                        <a:pt x="162" y="73"/>
                                      </a:lnTo>
                                      <a:lnTo>
                                        <a:pt x="162" y="81"/>
                                      </a:lnTo>
                                      <a:lnTo>
                                        <a:pt x="163" y="83"/>
                                      </a:lnTo>
                                      <a:lnTo>
                                        <a:pt x="164" y="86"/>
                                      </a:lnTo>
                                      <a:lnTo>
                                        <a:pt x="164" y="108"/>
                                      </a:lnTo>
                                      <a:lnTo>
                                        <a:pt x="165" y="93"/>
                                      </a:lnTo>
                                      <a:lnTo>
                                        <a:pt x="166" y="93"/>
                                      </a:lnTo>
                                      <a:lnTo>
                                        <a:pt x="167" y="90"/>
                                      </a:lnTo>
                                      <a:lnTo>
                                        <a:pt x="167" y="95"/>
                                      </a:lnTo>
                                      <a:lnTo>
                                        <a:pt x="168" y="92"/>
                                      </a:lnTo>
                                      <a:lnTo>
                                        <a:pt x="169" y="103"/>
                                      </a:lnTo>
                                      <a:lnTo>
                                        <a:pt x="169" y="105"/>
                                      </a:lnTo>
                                      <a:lnTo>
                                        <a:pt x="170" y="104"/>
                                      </a:lnTo>
                                      <a:lnTo>
                                        <a:pt x="171" y="102"/>
                                      </a:lnTo>
                                      <a:lnTo>
                                        <a:pt x="171" y="113"/>
                                      </a:lnTo>
                                      <a:lnTo>
                                        <a:pt x="172" y="112"/>
                                      </a:lnTo>
                                      <a:lnTo>
                                        <a:pt x="173" y="110"/>
                                      </a:lnTo>
                                      <a:lnTo>
                                        <a:pt x="173" y="114"/>
                                      </a:lnTo>
                                      <a:lnTo>
                                        <a:pt x="174" y="103"/>
                                      </a:lnTo>
                                      <a:lnTo>
                                        <a:pt x="175" y="111"/>
                                      </a:lnTo>
                                      <a:lnTo>
                                        <a:pt x="176" y="95"/>
                                      </a:lnTo>
                                      <a:lnTo>
                                        <a:pt x="176" y="107"/>
                                      </a:lnTo>
                                      <a:lnTo>
                                        <a:pt x="177" y="96"/>
                                      </a:lnTo>
                                      <a:lnTo>
                                        <a:pt x="178" y="92"/>
                                      </a:lnTo>
                                      <a:lnTo>
                                        <a:pt x="178" y="96"/>
                                      </a:lnTo>
                                      <a:lnTo>
                                        <a:pt x="179" y="86"/>
                                      </a:lnTo>
                                      <a:lnTo>
                                        <a:pt x="179" y="72"/>
                                      </a:lnTo>
                                      <a:lnTo>
                                        <a:pt x="179" y="79"/>
                                      </a:lnTo>
                                      <a:lnTo>
                                        <a:pt x="180" y="69"/>
                                      </a:lnTo>
                                      <a:lnTo>
                                        <a:pt x="181" y="65"/>
                                      </a:lnTo>
                                      <a:lnTo>
                                        <a:pt x="182" y="59"/>
                                      </a:lnTo>
                                      <a:lnTo>
                                        <a:pt x="182" y="63"/>
                                      </a:lnTo>
                                      <a:lnTo>
                                        <a:pt x="183" y="61"/>
                                      </a:lnTo>
                                      <a:lnTo>
                                        <a:pt x="184" y="67"/>
                                      </a:lnTo>
                                      <a:lnTo>
                                        <a:pt x="184" y="70"/>
                                      </a:lnTo>
                                      <a:lnTo>
                                        <a:pt x="185" y="79"/>
                                      </a:lnTo>
                                      <a:lnTo>
                                        <a:pt x="186" y="86"/>
                                      </a:lnTo>
                                      <a:lnTo>
                                        <a:pt x="186" y="89"/>
                                      </a:lnTo>
                                      <a:lnTo>
                                        <a:pt x="187" y="92"/>
                                      </a:lnTo>
                                      <a:lnTo>
                                        <a:pt x="188" y="86"/>
                                      </a:lnTo>
                                      <a:lnTo>
                                        <a:pt x="188" y="89"/>
                                      </a:lnTo>
                                      <a:lnTo>
                                        <a:pt x="189" y="76"/>
                                      </a:lnTo>
                                      <a:lnTo>
                                        <a:pt x="190" y="75"/>
                                      </a:lnTo>
                                      <a:lnTo>
                                        <a:pt x="191" y="82"/>
                                      </a:lnTo>
                                      <a:lnTo>
                                        <a:pt x="191" y="86"/>
                                      </a:lnTo>
                                      <a:lnTo>
                                        <a:pt x="192" y="88"/>
                                      </a:lnTo>
                                      <a:lnTo>
                                        <a:pt x="193" y="87"/>
                                      </a:lnTo>
                                      <a:lnTo>
                                        <a:pt x="193" y="93"/>
                                      </a:lnTo>
                                      <a:lnTo>
                                        <a:pt x="194" y="78"/>
                                      </a:lnTo>
                                      <a:lnTo>
                                        <a:pt x="195" y="82"/>
                                      </a:lnTo>
                                      <a:lnTo>
                                        <a:pt x="195" y="86"/>
                                      </a:lnTo>
                                      <a:lnTo>
                                        <a:pt x="196" y="92"/>
                                      </a:lnTo>
                                      <a:lnTo>
                                        <a:pt x="197" y="86"/>
                                      </a:lnTo>
                                      <a:lnTo>
                                        <a:pt x="198" y="79"/>
                                      </a:lnTo>
                                      <a:lnTo>
                                        <a:pt x="198" y="81"/>
                                      </a:lnTo>
                                      <a:lnTo>
                                        <a:pt x="199" y="79"/>
                                      </a:lnTo>
                                      <a:lnTo>
                                        <a:pt x="200" y="79"/>
                                      </a:lnTo>
                                      <a:lnTo>
                                        <a:pt x="200" y="80"/>
                                      </a:lnTo>
                                      <a:lnTo>
                                        <a:pt x="201" y="78"/>
                                      </a:lnTo>
                                      <a:lnTo>
                                        <a:pt x="202" y="72"/>
                                      </a:lnTo>
                                      <a:lnTo>
                                        <a:pt x="202" y="74"/>
                                      </a:lnTo>
                                      <a:lnTo>
                                        <a:pt x="203" y="71"/>
                                      </a:lnTo>
                                      <a:lnTo>
                                        <a:pt x="203" y="77"/>
                                      </a:lnTo>
                                      <a:lnTo>
                                        <a:pt x="203" y="81"/>
                                      </a:lnTo>
                                      <a:lnTo>
                                        <a:pt x="204" y="80"/>
                                      </a:lnTo>
                                      <a:lnTo>
                                        <a:pt x="205" y="77"/>
                                      </a:lnTo>
                                      <a:lnTo>
                                        <a:pt x="206" y="72"/>
                                      </a:lnTo>
                                      <a:lnTo>
                                        <a:pt x="206" y="79"/>
                                      </a:lnTo>
                                      <a:lnTo>
                                        <a:pt x="207" y="83"/>
                                      </a:lnTo>
                                      <a:lnTo>
                                        <a:pt x="208" y="71"/>
                                      </a:lnTo>
                                      <a:lnTo>
                                        <a:pt x="208" y="77"/>
                                      </a:lnTo>
                                      <a:lnTo>
                                        <a:pt x="209" y="72"/>
                                      </a:lnTo>
                                      <a:lnTo>
                                        <a:pt x="210" y="68"/>
                                      </a:lnTo>
                                      <a:lnTo>
                                        <a:pt x="210" y="72"/>
                                      </a:lnTo>
                                      <a:lnTo>
                                        <a:pt x="211" y="66"/>
                                      </a:lnTo>
                                      <a:lnTo>
                                        <a:pt x="212" y="61"/>
                                      </a:lnTo>
                                      <a:lnTo>
                                        <a:pt x="212" y="66"/>
                                      </a:lnTo>
                                      <a:lnTo>
                                        <a:pt x="213" y="56"/>
                                      </a:lnTo>
                                      <a:lnTo>
                                        <a:pt x="214" y="59"/>
                                      </a:lnTo>
                                      <a:lnTo>
                                        <a:pt x="215" y="65"/>
                                      </a:lnTo>
                                      <a:lnTo>
                                        <a:pt x="215" y="74"/>
                                      </a:lnTo>
                                      <a:lnTo>
                                        <a:pt x="216" y="84"/>
                                      </a:lnTo>
                                      <a:lnTo>
                                        <a:pt x="217" y="83"/>
                                      </a:lnTo>
                                      <a:lnTo>
                                        <a:pt x="217" y="86"/>
                                      </a:lnTo>
                                      <a:lnTo>
                                        <a:pt x="218" y="82"/>
                                      </a:lnTo>
                                      <a:lnTo>
                                        <a:pt x="219" y="71"/>
                                      </a:lnTo>
                                      <a:lnTo>
                                        <a:pt x="219" y="77"/>
                                      </a:lnTo>
                                      <a:lnTo>
                                        <a:pt x="220" y="74"/>
                                      </a:lnTo>
                                      <a:lnTo>
                                        <a:pt x="221" y="68"/>
                                      </a:lnTo>
                                      <a:lnTo>
                                        <a:pt x="222" y="60"/>
                                      </a:lnTo>
                                      <a:lnTo>
                                        <a:pt x="222" y="66"/>
                                      </a:lnTo>
                                      <a:lnTo>
                                        <a:pt x="223" y="59"/>
                                      </a:lnTo>
                                      <a:lnTo>
                                        <a:pt x="224" y="57"/>
                                      </a:lnTo>
                                      <a:lnTo>
                                        <a:pt x="224" y="63"/>
                                      </a:lnTo>
                                      <a:lnTo>
                                        <a:pt x="225" y="58"/>
                                      </a:lnTo>
                                      <a:lnTo>
                                        <a:pt x="226" y="49"/>
                                      </a:lnTo>
                                      <a:lnTo>
                                        <a:pt x="226" y="52"/>
                                      </a:lnTo>
                                      <a:lnTo>
                                        <a:pt x="227" y="53"/>
                                      </a:lnTo>
                                      <a:lnTo>
                                        <a:pt x="227" y="51"/>
                                      </a:lnTo>
                                      <a:lnTo>
                                        <a:pt x="227" y="52"/>
                                      </a:lnTo>
                                      <a:lnTo>
                                        <a:pt x="228" y="45"/>
                                      </a:lnTo>
                                      <a:lnTo>
                                        <a:pt x="229" y="42"/>
                                      </a:lnTo>
                                      <a:lnTo>
                                        <a:pt x="230" y="36"/>
                                      </a:lnTo>
                                      <a:lnTo>
                                        <a:pt x="230" y="38"/>
                                      </a:lnTo>
                                      <a:lnTo>
                                        <a:pt x="231" y="36"/>
                                      </a:lnTo>
                                      <a:lnTo>
                                        <a:pt x="232" y="35"/>
                                      </a:lnTo>
                                      <a:lnTo>
                                        <a:pt x="232" y="41"/>
                                      </a:lnTo>
                                      <a:lnTo>
                                        <a:pt x="233" y="48"/>
                                      </a:lnTo>
                                      <a:lnTo>
                                        <a:pt x="234" y="56"/>
                                      </a:lnTo>
                                      <a:lnTo>
                                        <a:pt x="234" y="68"/>
                                      </a:lnTo>
                                      <a:lnTo>
                                        <a:pt x="235" y="63"/>
                                      </a:lnTo>
                                      <a:lnTo>
                                        <a:pt x="236" y="65"/>
                                      </a:lnTo>
                                      <a:lnTo>
                                        <a:pt x="237" y="68"/>
                                      </a:lnTo>
                                      <a:lnTo>
                                        <a:pt x="237" y="72"/>
                                      </a:lnTo>
                                      <a:lnTo>
                                        <a:pt x="238" y="84"/>
                                      </a:lnTo>
                                      <a:lnTo>
                                        <a:pt x="239" y="79"/>
                                      </a:lnTo>
                                      <a:lnTo>
                                        <a:pt x="239" y="83"/>
                                      </a:lnTo>
                                      <a:lnTo>
                                        <a:pt x="240" y="72"/>
                                      </a:lnTo>
                                      <a:lnTo>
                                        <a:pt x="241" y="75"/>
                                      </a:lnTo>
                                      <a:lnTo>
                                        <a:pt x="241" y="79"/>
                                      </a:lnTo>
                                      <a:lnTo>
                                        <a:pt x="242" y="79"/>
                                      </a:lnTo>
                                      <a:lnTo>
                                        <a:pt x="243" y="66"/>
                                      </a:lnTo>
                                      <a:lnTo>
                                        <a:pt x="243" y="76"/>
                                      </a:lnTo>
                                      <a:lnTo>
                                        <a:pt x="244" y="62"/>
                                      </a:lnTo>
                                      <a:lnTo>
                                        <a:pt x="245" y="66"/>
                                      </a:lnTo>
                                      <a:lnTo>
                                        <a:pt x="246" y="59"/>
                                      </a:lnTo>
                                      <a:lnTo>
                                        <a:pt x="246" y="62"/>
                                      </a:lnTo>
                                      <a:lnTo>
                                        <a:pt x="247" y="56"/>
                                      </a:lnTo>
                                      <a:lnTo>
                                        <a:pt x="248" y="62"/>
                                      </a:lnTo>
                                      <a:lnTo>
                                        <a:pt x="248" y="63"/>
                                      </a:lnTo>
                                      <a:lnTo>
                                        <a:pt x="249" y="68"/>
                                      </a:lnTo>
                                      <a:lnTo>
                                        <a:pt x="250" y="65"/>
                                      </a:lnTo>
                                      <a:lnTo>
                                        <a:pt x="250" y="70"/>
                                      </a:lnTo>
                                      <a:lnTo>
                                        <a:pt x="251" y="69"/>
                                      </a:lnTo>
                                      <a:lnTo>
                                        <a:pt x="251" y="78"/>
                                      </a:lnTo>
                                      <a:lnTo>
                                        <a:pt x="252" y="81"/>
                                      </a:lnTo>
                                      <a:lnTo>
                                        <a:pt x="252" y="86"/>
                                      </a:lnTo>
                                      <a:lnTo>
                                        <a:pt x="253" y="80"/>
                                      </a:lnTo>
                                      <a:lnTo>
                                        <a:pt x="254" y="86"/>
                                      </a:lnTo>
                                      <a:lnTo>
                                        <a:pt x="254" y="88"/>
                                      </a:lnTo>
                                      <a:lnTo>
                                        <a:pt x="255" y="83"/>
                                      </a:lnTo>
                                      <a:lnTo>
                                        <a:pt x="256" y="82"/>
                                      </a:lnTo>
                                      <a:lnTo>
                                        <a:pt x="256" y="88"/>
                                      </a:lnTo>
                                      <a:lnTo>
                                        <a:pt x="257" y="98"/>
                                      </a:lnTo>
                                      <a:lnTo>
                                        <a:pt x="258" y="93"/>
                                      </a:lnTo>
                                      <a:lnTo>
                                        <a:pt x="258" y="96"/>
                                      </a:lnTo>
                                      <a:lnTo>
                                        <a:pt x="259" y="91"/>
                                      </a:lnTo>
                                      <a:lnTo>
                                        <a:pt x="260" y="81"/>
                                      </a:lnTo>
                                      <a:lnTo>
                                        <a:pt x="261" y="90"/>
                                      </a:lnTo>
                                      <a:lnTo>
                                        <a:pt x="261" y="103"/>
                                      </a:lnTo>
                                      <a:lnTo>
                                        <a:pt x="262" y="86"/>
                                      </a:lnTo>
                                      <a:lnTo>
                                        <a:pt x="263" y="82"/>
                                      </a:lnTo>
                                      <a:lnTo>
                                        <a:pt x="263" y="87"/>
                                      </a:lnTo>
                                      <a:lnTo>
                                        <a:pt x="264" y="84"/>
                                      </a:lnTo>
                                      <a:lnTo>
                                        <a:pt x="265" y="83"/>
                                      </a:lnTo>
                                      <a:lnTo>
                                        <a:pt x="265" y="87"/>
                                      </a:lnTo>
                                      <a:lnTo>
                                        <a:pt x="266" y="81"/>
                                      </a:lnTo>
                                      <a:lnTo>
                                        <a:pt x="267" y="82"/>
                                      </a:lnTo>
                                      <a:lnTo>
                                        <a:pt x="268" y="79"/>
                                      </a:lnTo>
                                      <a:lnTo>
                                        <a:pt x="268" y="81"/>
                                      </a:lnTo>
                                      <a:lnTo>
                                        <a:pt x="269" y="79"/>
                                      </a:lnTo>
                                      <a:lnTo>
                                        <a:pt x="270" y="68"/>
                                      </a:lnTo>
                                      <a:lnTo>
                                        <a:pt x="270" y="75"/>
                                      </a:lnTo>
                                      <a:lnTo>
                                        <a:pt x="271" y="65"/>
                                      </a:lnTo>
                                      <a:lnTo>
                                        <a:pt x="272" y="68"/>
                                      </a:lnTo>
                                      <a:lnTo>
                                        <a:pt x="273" y="65"/>
                                      </a:lnTo>
                                      <a:lnTo>
                                        <a:pt x="274" y="61"/>
                                      </a:lnTo>
                                      <a:lnTo>
                                        <a:pt x="274" y="66"/>
                                      </a:lnTo>
                                      <a:lnTo>
                                        <a:pt x="275" y="58"/>
                                      </a:lnTo>
                                      <a:lnTo>
                                        <a:pt x="275" y="54"/>
                                      </a:lnTo>
                                      <a:lnTo>
                                        <a:pt x="276" y="50"/>
                                      </a:lnTo>
                                      <a:lnTo>
                                        <a:pt x="276" y="53"/>
                                      </a:lnTo>
                                      <a:lnTo>
                                        <a:pt x="277" y="45"/>
                                      </a:lnTo>
                                      <a:lnTo>
                                        <a:pt x="278" y="46"/>
                                      </a:lnTo>
                                      <a:lnTo>
                                        <a:pt x="278" y="47"/>
                                      </a:lnTo>
                                      <a:lnTo>
                                        <a:pt x="279" y="43"/>
                                      </a:lnTo>
                                      <a:lnTo>
                                        <a:pt x="280" y="37"/>
                                      </a:lnTo>
                                      <a:lnTo>
                                        <a:pt x="280" y="40"/>
                                      </a:lnTo>
                                      <a:lnTo>
                                        <a:pt x="281" y="35"/>
                                      </a:lnTo>
                                      <a:lnTo>
                                        <a:pt x="282" y="33"/>
                                      </a:lnTo>
                                      <a:lnTo>
                                        <a:pt x="283" y="33"/>
                                      </a:lnTo>
                                      <a:lnTo>
                                        <a:pt x="283" y="35"/>
                                      </a:lnTo>
                                      <a:lnTo>
                                        <a:pt x="284" y="34"/>
                                      </a:lnTo>
                                      <a:lnTo>
                                        <a:pt x="285" y="34"/>
                                      </a:lnTo>
                                      <a:lnTo>
                                        <a:pt x="285" y="36"/>
                                      </a:lnTo>
                                      <a:lnTo>
                                        <a:pt x="286" y="37"/>
                                      </a:lnTo>
                                      <a:lnTo>
                                        <a:pt x="287" y="35"/>
                                      </a:lnTo>
                                      <a:lnTo>
                                        <a:pt x="287" y="37"/>
                                      </a:lnTo>
                                      <a:lnTo>
                                        <a:pt x="288" y="33"/>
                                      </a:lnTo>
                                      <a:lnTo>
                                        <a:pt x="289" y="33"/>
                                      </a:lnTo>
                                      <a:lnTo>
                                        <a:pt x="289" y="34"/>
                                      </a:lnTo>
                                      <a:lnTo>
                                        <a:pt x="290" y="31"/>
                                      </a:lnTo>
                                      <a:lnTo>
                                        <a:pt x="291" y="26"/>
                                      </a:lnTo>
                                      <a:lnTo>
                                        <a:pt x="292" y="31"/>
                                      </a:lnTo>
                                      <a:lnTo>
                                        <a:pt x="292" y="32"/>
                                      </a:lnTo>
                                      <a:lnTo>
                                        <a:pt x="293" y="31"/>
                                      </a:lnTo>
                                      <a:lnTo>
                                        <a:pt x="294" y="33"/>
                                      </a:lnTo>
                                      <a:lnTo>
                                        <a:pt x="294" y="36"/>
                                      </a:lnTo>
                                      <a:lnTo>
                                        <a:pt x="295" y="34"/>
                                      </a:lnTo>
                                      <a:lnTo>
                                        <a:pt x="296" y="38"/>
                                      </a:lnTo>
                                      <a:lnTo>
                                        <a:pt x="296" y="40"/>
                                      </a:lnTo>
                                      <a:lnTo>
                                        <a:pt x="297" y="44"/>
                                      </a:lnTo>
                                      <a:lnTo>
                                        <a:pt x="298" y="45"/>
                                      </a:lnTo>
                                      <a:lnTo>
                                        <a:pt x="298" y="50"/>
                                      </a:lnTo>
                                      <a:lnTo>
                                        <a:pt x="299" y="45"/>
                                      </a:lnTo>
                                      <a:lnTo>
                                        <a:pt x="299" y="45"/>
                                      </a:lnTo>
                                      <a:lnTo>
                                        <a:pt x="300" y="46"/>
                                      </a:lnTo>
                                      <a:lnTo>
                                        <a:pt x="300" y="51"/>
                                      </a:lnTo>
                                      <a:lnTo>
                                        <a:pt x="301" y="51"/>
                                      </a:lnTo>
                                      <a:lnTo>
                                        <a:pt x="302" y="51"/>
                                      </a:lnTo>
                                      <a:lnTo>
                                        <a:pt x="302" y="52"/>
                                      </a:lnTo>
                                      <a:lnTo>
                                        <a:pt x="303" y="50"/>
                                      </a:lnTo>
                                      <a:lnTo>
                                        <a:pt x="304" y="44"/>
                                      </a:lnTo>
                                      <a:lnTo>
                                        <a:pt x="304" y="47"/>
                                      </a:lnTo>
                                      <a:lnTo>
                                        <a:pt x="305" y="47"/>
                                      </a:lnTo>
                                      <a:lnTo>
                                        <a:pt x="306" y="47"/>
                                      </a:lnTo>
                                      <a:lnTo>
                                        <a:pt x="307" y="54"/>
                                      </a:lnTo>
                                      <a:lnTo>
                                        <a:pt x="307" y="56"/>
                                      </a:lnTo>
                                      <a:lnTo>
                                        <a:pt x="308" y="58"/>
                                      </a:lnTo>
                                      <a:lnTo>
                                        <a:pt x="309" y="59"/>
                                      </a:lnTo>
                                      <a:lnTo>
                                        <a:pt x="309" y="67"/>
                                      </a:lnTo>
                                      <a:lnTo>
                                        <a:pt x="310" y="72"/>
                                      </a:lnTo>
                                      <a:lnTo>
                                        <a:pt x="311" y="72"/>
                                      </a:lnTo>
                                      <a:lnTo>
                                        <a:pt x="311" y="99"/>
                                      </a:lnTo>
                                      <a:lnTo>
                                        <a:pt x="312" y="79"/>
                                      </a:lnTo>
                                      <a:lnTo>
                                        <a:pt x="313" y="86"/>
                                      </a:lnTo>
                                      <a:lnTo>
                                        <a:pt x="313" y="92"/>
                                      </a:lnTo>
                                      <a:lnTo>
                                        <a:pt x="314" y="83"/>
                                      </a:lnTo>
                                      <a:lnTo>
                                        <a:pt x="315" y="91"/>
                                      </a:lnTo>
                                      <a:lnTo>
                                        <a:pt x="316" y="88"/>
                                      </a:lnTo>
                                      <a:lnTo>
                                        <a:pt x="316" y="92"/>
                                      </a:lnTo>
                                      <a:lnTo>
                                        <a:pt x="317" y="80"/>
                                      </a:lnTo>
                                      <a:lnTo>
                                        <a:pt x="318" y="71"/>
                                      </a:lnTo>
                                      <a:lnTo>
                                        <a:pt x="318" y="79"/>
                                      </a:lnTo>
                                      <a:lnTo>
                                        <a:pt x="319" y="75"/>
                                      </a:lnTo>
                                      <a:lnTo>
                                        <a:pt x="320" y="77"/>
                                      </a:lnTo>
                                      <a:lnTo>
                                        <a:pt x="320" y="80"/>
                                      </a:lnTo>
                                      <a:lnTo>
                                        <a:pt x="321" y="83"/>
                                      </a:lnTo>
                                      <a:lnTo>
                                        <a:pt x="322" y="79"/>
                                      </a:lnTo>
                                      <a:lnTo>
                                        <a:pt x="323" y="71"/>
                                      </a:lnTo>
                                      <a:lnTo>
                                        <a:pt x="323" y="72"/>
                                      </a:lnTo>
                                      <a:lnTo>
                                        <a:pt x="323" y="69"/>
                                      </a:lnTo>
                                      <a:lnTo>
                                        <a:pt x="324" y="63"/>
                                      </a:lnTo>
                                      <a:lnTo>
                                        <a:pt x="324" y="68"/>
                                      </a:lnTo>
                                      <a:lnTo>
                                        <a:pt x="325" y="63"/>
                                      </a:lnTo>
                                      <a:lnTo>
                                        <a:pt x="326" y="56"/>
                                      </a:lnTo>
                                      <a:lnTo>
                                        <a:pt x="326" y="60"/>
                                      </a:lnTo>
                                      <a:lnTo>
                                        <a:pt x="327" y="60"/>
                                      </a:lnTo>
                                      <a:lnTo>
                                        <a:pt x="328" y="55"/>
                                      </a:lnTo>
                                      <a:lnTo>
                                        <a:pt x="328" y="57"/>
                                      </a:lnTo>
                                      <a:lnTo>
                                        <a:pt x="329" y="59"/>
                                      </a:lnTo>
                                      <a:lnTo>
                                        <a:pt x="330" y="59"/>
                                      </a:lnTo>
                                      <a:lnTo>
                                        <a:pt x="331" y="59"/>
                                      </a:lnTo>
                                      <a:lnTo>
                                        <a:pt x="331" y="60"/>
                                      </a:lnTo>
                                      <a:lnTo>
                                        <a:pt x="332" y="60"/>
                                      </a:lnTo>
                                      <a:lnTo>
                                        <a:pt x="333" y="59"/>
                                      </a:lnTo>
                                      <a:lnTo>
                                        <a:pt x="334" y="55"/>
                                      </a:lnTo>
                                      <a:lnTo>
                                        <a:pt x="335" y="52"/>
                                      </a:lnTo>
                                      <a:lnTo>
                                        <a:pt x="335" y="58"/>
                                      </a:lnTo>
                                      <a:lnTo>
                                        <a:pt x="336" y="53"/>
                                      </a:lnTo>
                                      <a:lnTo>
                                        <a:pt x="337" y="59"/>
                                      </a:lnTo>
                                      <a:lnTo>
                                        <a:pt x="338" y="52"/>
                                      </a:lnTo>
                                      <a:lnTo>
                                        <a:pt x="339" y="50"/>
                                      </a:lnTo>
                                      <a:lnTo>
                                        <a:pt x="340" y="45"/>
                                      </a:lnTo>
                                      <a:lnTo>
                                        <a:pt x="341" y="45"/>
                                      </a:lnTo>
                                      <a:lnTo>
                                        <a:pt x="342" y="43"/>
                                      </a:lnTo>
                                      <a:lnTo>
                                        <a:pt x="342" y="45"/>
                                      </a:lnTo>
                                      <a:lnTo>
                                        <a:pt x="343" y="44"/>
                                      </a:lnTo>
                                      <a:lnTo>
                                        <a:pt x="344" y="43"/>
                                      </a:lnTo>
                                      <a:lnTo>
                                        <a:pt x="344" y="44"/>
                                      </a:lnTo>
                                      <a:lnTo>
                                        <a:pt x="345" y="42"/>
                                      </a:lnTo>
                                      <a:lnTo>
                                        <a:pt x="346" y="45"/>
                                      </a:lnTo>
                                      <a:lnTo>
                                        <a:pt x="347" y="43"/>
                                      </a:lnTo>
                                      <a:lnTo>
                                        <a:pt x="347" y="44"/>
                                      </a:lnTo>
                                      <a:lnTo>
                                        <a:pt x="347" y="43"/>
                                      </a:lnTo>
                                      <a:lnTo>
                                        <a:pt x="348" y="45"/>
                                      </a:lnTo>
                                      <a:lnTo>
                                        <a:pt x="348" y="49"/>
                                      </a:lnTo>
                                      <a:lnTo>
                                        <a:pt x="349" y="52"/>
                                      </a:lnTo>
                                      <a:lnTo>
                                        <a:pt x="350" y="52"/>
                                      </a:lnTo>
                                      <a:lnTo>
                                        <a:pt x="350" y="54"/>
                                      </a:lnTo>
                                      <a:lnTo>
                                        <a:pt x="351" y="56"/>
                                      </a:lnTo>
                                      <a:lnTo>
                                        <a:pt x="352" y="54"/>
                                      </a:lnTo>
                                      <a:lnTo>
                                        <a:pt x="353" y="52"/>
                                      </a:lnTo>
                                      <a:lnTo>
                                        <a:pt x="353" y="58"/>
                                      </a:lnTo>
                                      <a:lnTo>
                                        <a:pt x="354" y="59"/>
                                      </a:lnTo>
                                      <a:lnTo>
                                        <a:pt x="355" y="52"/>
                                      </a:lnTo>
                                      <a:lnTo>
                                        <a:pt x="355" y="57"/>
                                      </a:lnTo>
                                      <a:lnTo>
                                        <a:pt x="356" y="61"/>
                                      </a:lnTo>
                                      <a:lnTo>
                                        <a:pt x="357" y="59"/>
                                      </a:lnTo>
                                      <a:lnTo>
                                        <a:pt x="357" y="66"/>
                                      </a:lnTo>
                                      <a:lnTo>
                                        <a:pt x="358" y="67"/>
                                      </a:lnTo>
                                      <a:lnTo>
                                        <a:pt x="359" y="66"/>
                                      </a:lnTo>
                                      <a:lnTo>
                                        <a:pt x="359" y="76"/>
                                      </a:lnTo>
                                      <a:lnTo>
                                        <a:pt x="360" y="79"/>
                                      </a:lnTo>
                                      <a:lnTo>
                                        <a:pt x="361" y="88"/>
                                      </a:lnTo>
                                      <a:lnTo>
                                        <a:pt x="362" y="85"/>
                                      </a:lnTo>
                                      <a:lnTo>
                                        <a:pt x="362" y="94"/>
                                      </a:lnTo>
                                      <a:lnTo>
                                        <a:pt x="363" y="98"/>
                                      </a:lnTo>
                                      <a:lnTo>
                                        <a:pt x="364" y="98"/>
                                      </a:lnTo>
                                      <a:lnTo>
                                        <a:pt x="364" y="99"/>
                                      </a:lnTo>
                                      <a:lnTo>
                                        <a:pt x="365" y="90"/>
                                      </a:lnTo>
                                      <a:lnTo>
                                        <a:pt x="366" y="102"/>
                                      </a:lnTo>
                                      <a:lnTo>
                                        <a:pt x="366" y="116"/>
                                      </a:lnTo>
                                      <a:lnTo>
                                        <a:pt x="367" y="102"/>
                                      </a:lnTo>
                                      <a:lnTo>
                                        <a:pt x="368" y="109"/>
                                      </a:lnTo>
                                      <a:lnTo>
                                        <a:pt x="369" y="103"/>
                                      </a:lnTo>
                                      <a:lnTo>
                                        <a:pt x="369" y="110"/>
                                      </a:lnTo>
                                      <a:lnTo>
                                        <a:pt x="370" y="100"/>
                                      </a:lnTo>
                                      <a:lnTo>
                                        <a:pt x="371" y="103"/>
                                      </a:lnTo>
                                      <a:lnTo>
                                        <a:pt x="371" y="105"/>
                                      </a:lnTo>
                                      <a:lnTo>
                                        <a:pt x="371" y="96"/>
                                      </a:lnTo>
                                      <a:lnTo>
                                        <a:pt x="372" y="100"/>
                                      </a:lnTo>
                                      <a:lnTo>
                                        <a:pt x="372" y="107"/>
                                      </a:lnTo>
                                      <a:lnTo>
                                        <a:pt x="373" y="97"/>
                                      </a:lnTo>
                                      <a:lnTo>
                                        <a:pt x="374" y="80"/>
                                      </a:lnTo>
                                      <a:lnTo>
                                        <a:pt x="374" y="87"/>
                                      </a:lnTo>
                                      <a:lnTo>
                                        <a:pt x="375" y="81"/>
                                      </a:lnTo>
                                      <a:lnTo>
                                        <a:pt x="376" y="79"/>
                                      </a:lnTo>
                                      <a:lnTo>
                                        <a:pt x="377" y="81"/>
                                      </a:lnTo>
                                      <a:lnTo>
                                        <a:pt x="377" y="82"/>
                                      </a:lnTo>
                                      <a:lnTo>
                                        <a:pt x="378" y="76"/>
                                      </a:lnTo>
                                      <a:lnTo>
                                        <a:pt x="379" y="66"/>
                                      </a:lnTo>
                                      <a:lnTo>
                                        <a:pt x="379" y="72"/>
                                      </a:lnTo>
                                      <a:lnTo>
                                        <a:pt x="380" y="64"/>
                                      </a:lnTo>
                                      <a:lnTo>
                                        <a:pt x="381" y="61"/>
                                      </a:lnTo>
                                      <a:lnTo>
                                        <a:pt x="381" y="65"/>
                                      </a:lnTo>
                                      <a:lnTo>
                                        <a:pt x="382" y="65"/>
                                      </a:lnTo>
                                      <a:lnTo>
                                        <a:pt x="383" y="62"/>
                                      </a:lnTo>
                                      <a:lnTo>
                                        <a:pt x="384" y="59"/>
                                      </a:lnTo>
                                      <a:lnTo>
                                        <a:pt x="385" y="59"/>
                                      </a:lnTo>
                                      <a:lnTo>
                                        <a:pt x="386" y="57"/>
                                      </a:lnTo>
                                      <a:lnTo>
                                        <a:pt x="386" y="59"/>
                                      </a:lnTo>
                                      <a:lnTo>
                                        <a:pt x="387" y="54"/>
                                      </a:lnTo>
                                      <a:lnTo>
                                        <a:pt x="388" y="53"/>
                                      </a:lnTo>
                                      <a:lnTo>
                                        <a:pt x="388" y="55"/>
                                      </a:lnTo>
                                      <a:lnTo>
                                        <a:pt x="389" y="52"/>
                                      </a:lnTo>
                                      <a:lnTo>
                                        <a:pt x="390" y="46"/>
                                      </a:lnTo>
                                      <a:lnTo>
                                        <a:pt x="390" y="48"/>
                                      </a:lnTo>
                                      <a:lnTo>
                                        <a:pt x="391" y="44"/>
                                      </a:lnTo>
                                      <a:lnTo>
                                        <a:pt x="392" y="43"/>
                                      </a:lnTo>
                                      <a:lnTo>
                                        <a:pt x="393" y="38"/>
                                      </a:lnTo>
                                      <a:lnTo>
                                        <a:pt x="394" y="36"/>
                                      </a:lnTo>
                                      <a:lnTo>
                                        <a:pt x="395" y="38"/>
                                      </a:lnTo>
                                      <a:lnTo>
                                        <a:pt x="395" y="39"/>
                                      </a:lnTo>
                                      <a:lnTo>
                                        <a:pt x="395" y="42"/>
                                      </a:lnTo>
                                      <a:lnTo>
                                        <a:pt x="396" y="43"/>
                                      </a:lnTo>
                                      <a:lnTo>
                                        <a:pt x="397" y="42"/>
                                      </a:lnTo>
                                      <a:lnTo>
                                        <a:pt x="398" y="39"/>
                                      </a:lnTo>
                                      <a:lnTo>
                                        <a:pt x="399" y="37"/>
                                      </a:lnTo>
                                      <a:lnTo>
                                        <a:pt x="400" y="38"/>
                                      </a:lnTo>
                                      <a:lnTo>
                                        <a:pt x="401" y="34"/>
                                      </a:lnTo>
                                      <a:lnTo>
                                        <a:pt x="401" y="36"/>
                                      </a:lnTo>
                                      <a:lnTo>
                                        <a:pt x="402" y="33"/>
                                      </a:lnTo>
                                      <a:lnTo>
                                        <a:pt x="403" y="36"/>
                                      </a:lnTo>
                                      <a:lnTo>
                                        <a:pt x="404" y="35"/>
                                      </a:lnTo>
                                      <a:lnTo>
                                        <a:pt x="405" y="34"/>
                                      </a:lnTo>
                                      <a:lnTo>
                                        <a:pt x="405" y="40"/>
                                      </a:lnTo>
                                      <a:lnTo>
                                        <a:pt x="406" y="43"/>
                                      </a:lnTo>
                                      <a:lnTo>
                                        <a:pt x="407" y="50"/>
                                      </a:lnTo>
                                      <a:lnTo>
                                        <a:pt x="408" y="44"/>
                                      </a:lnTo>
                                      <a:lnTo>
                                        <a:pt x="408" y="45"/>
                                      </a:lnTo>
                                      <a:lnTo>
                                        <a:pt x="409" y="59"/>
                                      </a:lnTo>
                                      <a:lnTo>
                                        <a:pt x="410" y="59"/>
                                      </a:lnTo>
                                      <a:lnTo>
                                        <a:pt x="410" y="69"/>
                                      </a:lnTo>
                                      <a:lnTo>
                                        <a:pt x="411" y="84"/>
                                      </a:lnTo>
                                      <a:lnTo>
                                        <a:pt x="412" y="92"/>
                                      </a:lnTo>
                                      <a:lnTo>
                                        <a:pt x="412" y="116"/>
                                      </a:lnTo>
                                      <a:lnTo>
                                        <a:pt x="413" y="105"/>
                                      </a:lnTo>
                                      <a:lnTo>
                                        <a:pt x="414" y="96"/>
                                      </a:lnTo>
                                      <a:lnTo>
                                        <a:pt x="414" y="106"/>
                                      </a:lnTo>
                                      <a:lnTo>
                                        <a:pt x="415" y="110"/>
                                      </a:lnTo>
                                      <a:lnTo>
                                        <a:pt x="416" y="88"/>
                                      </a:lnTo>
                                      <a:lnTo>
                                        <a:pt x="417" y="78"/>
                                      </a:lnTo>
                                      <a:lnTo>
                                        <a:pt x="417" y="86"/>
                                      </a:lnTo>
                                      <a:lnTo>
                                        <a:pt x="418" y="81"/>
                                      </a:lnTo>
                                      <a:lnTo>
                                        <a:pt x="419" y="79"/>
                                      </a:lnTo>
                                      <a:lnTo>
                                        <a:pt x="419" y="86"/>
                                      </a:lnTo>
                                      <a:lnTo>
                                        <a:pt x="419" y="92"/>
                                      </a:lnTo>
                                      <a:lnTo>
                                        <a:pt x="420" y="86"/>
                                      </a:lnTo>
                                      <a:lnTo>
                                        <a:pt x="420" y="93"/>
                                      </a:lnTo>
                                      <a:lnTo>
                                        <a:pt x="421" y="86"/>
                                      </a:lnTo>
                                      <a:lnTo>
                                        <a:pt x="422" y="84"/>
                                      </a:lnTo>
                                      <a:lnTo>
                                        <a:pt x="423" y="85"/>
                                      </a:lnTo>
                                      <a:lnTo>
                                        <a:pt x="423" y="90"/>
                                      </a:lnTo>
                                      <a:lnTo>
                                        <a:pt x="424" y="91"/>
                                      </a:lnTo>
                                      <a:lnTo>
                                        <a:pt x="425" y="88"/>
                                      </a:lnTo>
                                      <a:lnTo>
                                        <a:pt x="425" y="89"/>
                                      </a:lnTo>
                                      <a:lnTo>
                                        <a:pt x="426" y="89"/>
                                      </a:lnTo>
                                      <a:lnTo>
                                        <a:pt x="427" y="83"/>
                                      </a:lnTo>
                                      <a:lnTo>
                                        <a:pt x="427" y="84"/>
                                      </a:lnTo>
                                      <a:lnTo>
                                        <a:pt x="428" y="82"/>
                                      </a:lnTo>
                                      <a:lnTo>
                                        <a:pt x="429" y="82"/>
                                      </a:lnTo>
                                      <a:lnTo>
                                        <a:pt x="430" y="79"/>
                                      </a:lnTo>
                                      <a:lnTo>
                                        <a:pt x="431" y="78"/>
                                      </a:lnTo>
                                      <a:lnTo>
                                        <a:pt x="432" y="72"/>
                                      </a:lnTo>
                                      <a:lnTo>
                                        <a:pt x="432" y="73"/>
                                      </a:lnTo>
                                      <a:lnTo>
                                        <a:pt x="433" y="72"/>
                                      </a:lnTo>
                                      <a:lnTo>
                                        <a:pt x="434" y="72"/>
                                      </a:lnTo>
                                      <a:lnTo>
                                        <a:pt x="435" y="76"/>
                                      </a:lnTo>
                                      <a:lnTo>
                                        <a:pt x="436" y="68"/>
                                      </a:lnTo>
                                      <a:lnTo>
                                        <a:pt x="436" y="71"/>
                                      </a:lnTo>
                                      <a:lnTo>
                                        <a:pt x="437" y="67"/>
                                      </a:lnTo>
                                      <a:lnTo>
                                        <a:pt x="438" y="67"/>
                                      </a:lnTo>
                                      <a:lnTo>
                                        <a:pt x="439" y="66"/>
                                      </a:lnTo>
                                      <a:lnTo>
                                        <a:pt x="440" y="68"/>
                                      </a:lnTo>
                                      <a:lnTo>
                                        <a:pt x="441" y="68"/>
                                      </a:lnTo>
                                      <a:lnTo>
                                        <a:pt x="441" y="68"/>
                                      </a:lnTo>
                                      <a:lnTo>
                                        <a:pt x="442" y="69"/>
                                      </a:lnTo>
                                      <a:lnTo>
                                        <a:pt x="443" y="68"/>
                                      </a:lnTo>
                                      <a:lnTo>
                                        <a:pt x="443" y="69"/>
                                      </a:lnTo>
                                      <a:lnTo>
                                        <a:pt x="443" y="68"/>
                                      </a:lnTo>
                                      <a:lnTo>
                                        <a:pt x="444" y="66"/>
                                      </a:lnTo>
                                      <a:lnTo>
                                        <a:pt x="444" y="67"/>
                                      </a:lnTo>
                                      <a:lnTo>
                                        <a:pt x="445" y="68"/>
                                      </a:lnTo>
                                      <a:lnTo>
                                        <a:pt x="446" y="66"/>
                                      </a:lnTo>
                                      <a:lnTo>
                                        <a:pt x="447" y="63"/>
                                      </a:lnTo>
                                      <a:lnTo>
                                        <a:pt x="447" y="65"/>
                                      </a:lnTo>
                                      <a:lnTo>
                                        <a:pt x="448" y="59"/>
                                      </a:lnTo>
                                      <a:lnTo>
                                        <a:pt x="449" y="59"/>
                                      </a:lnTo>
                                      <a:lnTo>
                                        <a:pt x="449" y="64"/>
                                      </a:lnTo>
                                      <a:lnTo>
                                        <a:pt x="450" y="63"/>
                                      </a:lnTo>
                                      <a:lnTo>
                                        <a:pt x="451" y="63"/>
                                      </a:lnTo>
                                      <a:lnTo>
                                        <a:pt x="451" y="64"/>
                                      </a:lnTo>
                                      <a:lnTo>
                                        <a:pt x="452" y="65"/>
                                      </a:lnTo>
                                      <a:lnTo>
                                        <a:pt x="453" y="66"/>
                                      </a:lnTo>
                                      <a:lnTo>
                                        <a:pt x="454" y="66"/>
                                      </a:lnTo>
                                      <a:lnTo>
                                        <a:pt x="454" y="69"/>
                                      </a:lnTo>
                                      <a:lnTo>
                                        <a:pt x="455" y="72"/>
                                      </a:lnTo>
                                      <a:lnTo>
                                        <a:pt x="456" y="73"/>
                                      </a:lnTo>
                                      <a:lnTo>
                                        <a:pt x="456" y="76"/>
                                      </a:lnTo>
                                      <a:lnTo>
                                        <a:pt x="457" y="78"/>
                                      </a:lnTo>
                                      <a:lnTo>
                                        <a:pt x="458" y="80"/>
                                      </a:lnTo>
                                      <a:lnTo>
                                        <a:pt x="458" y="83"/>
                                      </a:lnTo>
                                      <a:lnTo>
                                        <a:pt x="459" y="86"/>
                                      </a:lnTo>
                                      <a:lnTo>
                                        <a:pt x="460" y="89"/>
                                      </a:lnTo>
                                      <a:lnTo>
                                        <a:pt x="460" y="92"/>
                                      </a:lnTo>
                                      <a:lnTo>
                                        <a:pt x="461" y="95"/>
                                      </a:lnTo>
                                      <a:lnTo>
                                        <a:pt x="462" y="101"/>
                                      </a:lnTo>
                                      <a:lnTo>
                                        <a:pt x="463" y="106"/>
                                      </a:lnTo>
                                      <a:lnTo>
                                        <a:pt x="463" y="116"/>
                                      </a:lnTo>
                                      <a:lnTo>
                                        <a:pt x="464" y="120"/>
                                      </a:lnTo>
                                      <a:lnTo>
                                        <a:pt x="465" y="125"/>
                                      </a:lnTo>
                                      <a:lnTo>
                                        <a:pt x="465" y="135"/>
                                      </a:lnTo>
                                      <a:lnTo>
                                        <a:pt x="466" y="152"/>
                                      </a:lnTo>
                                      <a:lnTo>
                                        <a:pt x="467" y="165"/>
                                      </a:lnTo>
                                      <a:lnTo>
                                        <a:pt x="467" y="178"/>
                                      </a:lnTo>
                                      <a:lnTo>
                                        <a:pt x="467" y="174"/>
                                      </a:lnTo>
                                      <a:lnTo>
                                        <a:pt x="468" y="185"/>
                                      </a:lnTo>
                                      <a:lnTo>
                                        <a:pt x="468" y="208"/>
                                      </a:lnTo>
                                      <a:lnTo>
                                        <a:pt x="469" y="188"/>
                                      </a:lnTo>
                                      <a:lnTo>
                                        <a:pt x="470" y="173"/>
                                      </a:lnTo>
                                      <a:lnTo>
                                        <a:pt x="471" y="176"/>
                                      </a:lnTo>
                                      <a:lnTo>
                                        <a:pt x="471" y="193"/>
                                      </a:lnTo>
                                      <a:lnTo>
                                        <a:pt x="472" y="182"/>
                                      </a:lnTo>
                                      <a:lnTo>
                                        <a:pt x="473" y="165"/>
                                      </a:lnTo>
                                      <a:lnTo>
                                        <a:pt x="473" y="182"/>
                                      </a:lnTo>
                                      <a:lnTo>
                                        <a:pt x="474" y="160"/>
                                      </a:lnTo>
                                      <a:lnTo>
                                        <a:pt x="475" y="146"/>
                                      </a:lnTo>
                                      <a:lnTo>
                                        <a:pt x="475" y="148"/>
                                      </a:lnTo>
                                      <a:lnTo>
                                        <a:pt x="476" y="143"/>
                                      </a:lnTo>
                                      <a:lnTo>
                                        <a:pt x="477" y="135"/>
                                      </a:lnTo>
                                      <a:lnTo>
                                        <a:pt x="478" y="131"/>
                                      </a:lnTo>
                                      <a:lnTo>
                                        <a:pt x="478" y="132"/>
                                      </a:lnTo>
                                      <a:lnTo>
                                        <a:pt x="479" y="131"/>
                                      </a:lnTo>
                                      <a:lnTo>
                                        <a:pt x="480" y="129"/>
                                      </a:lnTo>
                                      <a:lnTo>
                                        <a:pt x="480" y="130"/>
                                      </a:lnTo>
                                      <a:lnTo>
                                        <a:pt x="481" y="127"/>
                                      </a:lnTo>
                                      <a:lnTo>
                                        <a:pt x="482" y="121"/>
                                      </a:lnTo>
                                      <a:lnTo>
                                        <a:pt x="482" y="122"/>
                                      </a:lnTo>
                                      <a:lnTo>
                                        <a:pt x="483" y="119"/>
                                      </a:lnTo>
                                      <a:lnTo>
                                        <a:pt x="484" y="116"/>
                                      </a:lnTo>
                                      <a:lnTo>
                                        <a:pt x="484" y="118"/>
                                      </a:lnTo>
                                      <a:lnTo>
                                        <a:pt x="485" y="110"/>
                                      </a:lnTo>
                                      <a:lnTo>
                                        <a:pt x="486" y="109"/>
                                      </a:lnTo>
                                      <a:lnTo>
                                        <a:pt x="487" y="101"/>
                                      </a:lnTo>
                                      <a:lnTo>
                                        <a:pt x="487" y="104"/>
                                      </a:lnTo>
                                      <a:lnTo>
                                        <a:pt x="488" y="97"/>
                                      </a:lnTo>
                                      <a:lnTo>
                                        <a:pt x="489" y="90"/>
                                      </a:lnTo>
                                      <a:lnTo>
                                        <a:pt x="489" y="93"/>
                                      </a:lnTo>
                                      <a:lnTo>
                                        <a:pt x="490" y="86"/>
                                      </a:lnTo>
                                      <a:lnTo>
                                        <a:pt x="491" y="76"/>
                                      </a:lnTo>
                                      <a:lnTo>
                                        <a:pt x="491" y="81"/>
                                      </a:lnTo>
                                      <a:lnTo>
                                        <a:pt x="491" y="72"/>
                                      </a:lnTo>
                                      <a:lnTo>
                                        <a:pt x="492" y="69"/>
                                      </a:lnTo>
                                      <a:lnTo>
                                        <a:pt x="493" y="62"/>
                                      </a:lnTo>
                                      <a:lnTo>
                                        <a:pt x="493" y="66"/>
                                      </a:lnTo>
                                      <a:lnTo>
                                        <a:pt x="494" y="59"/>
                                      </a:lnTo>
                                      <a:lnTo>
                                        <a:pt x="495" y="55"/>
                                      </a:lnTo>
                                      <a:lnTo>
                                        <a:pt x="495" y="59"/>
                                      </a:lnTo>
                                      <a:lnTo>
                                        <a:pt x="496" y="53"/>
                                      </a:lnTo>
                                      <a:lnTo>
                                        <a:pt x="497" y="51"/>
                                      </a:lnTo>
                                      <a:lnTo>
                                        <a:pt x="497" y="52"/>
                                      </a:lnTo>
                                      <a:lnTo>
                                        <a:pt x="498" y="52"/>
                                      </a:lnTo>
                                      <a:lnTo>
                                        <a:pt x="499" y="56"/>
                                      </a:lnTo>
                                      <a:lnTo>
                                        <a:pt x="499" y="57"/>
                                      </a:lnTo>
                                      <a:lnTo>
                                        <a:pt x="500" y="57"/>
                                      </a:lnTo>
                                      <a:lnTo>
                                        <a:pt x="501" y="59"/>
                                      </a:lnTo>
                                      <a:lnTo>
                                        <a:pt x="502" y="63"/>
                                      </a:lnTo>
                                      <a:lnTo>
                                        <a:pt x="503" y="60"/>
                                      </a:lnTo>
                                      <a:lnTo>
                                        <a:pt x="504" y="60"/>
                                      </a:lnTo>
                                      <a:lnTo>
                                        <a:pt x="504" y="61"/>
                                      </a:lnTo>
                                      <a:lnTo>
                                        <a:pt x="505" y="62"/>
                                      </a:lnTo>
                                      <a:lnTo>
                                        <a:pt x="506" y="62"/>
                                      </a:lnTo>
                                      <a:lnTo>
                                        <a:pt x="506" y="63"/>
                                      </a:lnTo>
                                      <a:lnTo>
                                        <a:pt x="507" y="64"/>
                                      </a:lnTo>
                                      <a:lnTo>
                                        <a:pt x="508" y="79"/>
                                      </a:lnTo>
                                      <a:lnTo>
                                        <a:pt x="509" y="78"/>
                                      </a:lnTo>
                                      <a:lnTo>
                                        <a:pt x="509" y="79"/>
                                      </a:lnTo>
                                      <a:lnTo>
                                        <a:pt x="510" y="85"/>
                                      </a:lnTo>
                                      <a:lnTo>
                                        <a:pt x="511" y="74"/>
                                      </a:lnTo>
                                      <a:lnTo>
                                        <a:pt x="511" y="81"/>
                                      </a:lnTo>
                                      <a:lnTo>
                                        <a:pt x="512" y="77"/>
                                      </a:lnTo>
                                      <a:lnTo>
                                        <a:pt x="513" y="82"/>
                                      </a:lnTo>
                                      <a:lnTo>
                                        <a:pt x="513" y="84"/>
                                      </a:lnTo>
                                      <a:lnTo>
                                        <a:pt x="514" y="92"/>
                                      </a:lnTo>
                                      <a:lnTo>
                                        <a:pt x="515" y="94"/>
                                      </a:lnTo>
                                      <a:lnTo>
                                        <a:pt x="515" y="96"/>
                                      </a:lnTo>
                                      <a:lnTo>
                                        <a:pt x="515" y="99"/>
                                      </a:lnTo>
                                      <a:lnTo>
                                        <a:pt x="516" y="97"/>
                                      </a:lnTo>
                                      <a:lnTo>
                                        <a:pt x="517" y="100"/>
                                      </a:lnTo>
                                      <a:lnTo>
                                        <a:pt x="517" y="102"/>
                                      </a:lnTo>
                                      <a:lnTo>
                                        <a:pt x="518" y="91"/>
                                      </a:lnTo>
                                      <a:lnTo>
                                        <a:pt x="519" y="86"/>
                                      </a:lnTo>
                                      <a:lnTo>
                                        <a:pt x="519" y="96"/>
                                      </a:lnTo>
                                      <a:lnTo>
                                        <a:pt x="520" y="92"/>
                                      </a:lnTo>
                                      <a:lnTo>
                                        <a:pt x="521" y="92"/>
                                      </a:lnTo>
                                      <a:lnTo>
                                        <a:pt x="521" y="95"/>
                                      </a:lnTo>
                                      <a:lnTo>
                                        <a:pt x="522" y="89"/>
                                      </a:lnTo>
                                      <a:lnTo>
                                        <a:pt x="523" y="91"/>
                                      </a:lnTo>
                                      <a:lnTo>
                                        <a:pt x="524" y="92"/>
                                      </a:lnTo>
                                      <a:lnTo>
                                        <a:pt x="524" y="94"/>
                                      </a:lnTo>
                                      <a:lnTo>
                                        <a:pt x="525" y="92"/>
                                      </a:lnTo>
                                      <a:lnTo>
                                        <a:pt x="526" y="79"/>
                                      </a:lnTo>
                                      <a:lnTo>
                                        <a:pt x="526" y="85"/>
                                      </a:lnTo>
                                      <a:lnTo>
                                        <a:pt x="527" y="81"/>
                                      </a:lnTo>
                                      <a:lnTo>
                                        <a:pt x="528" y="72"/>
                                      </a:lnTo>
                                      <a:lnTo>
                                        <a:pt x="528" y="73"/>
                                      </a:lnTo>
                                      <a:lnTo>
                                        <a:pt x="529" y="73"/>
                                      </a:lnTo>
                                      <a:lnTo>
                                        <a:pt x="530" y="69"/>
                                      </a:lnTo>
                                      <a:lnTo>
                                        <a:pt x="530" y="73"/>
                                      </a:lnTo>
                                      <a:lnTo>
                                        <a:pt x="531" y="68"/>
                                      </a:lnTo>
                                      <a:lnTo>
                                        <a:pt x="532" y="68"/>
                                      </a:lnTo>
                                      <a:lnTo>
                                        <a:pt x="533" y="64"/>
                                      </a:lnTo>
                                      <a:lnTo>
                                        <a:pt x="533" y="67"/>
                                      </a:lnTo>
                                      <a:lnTo>
                                        <a:pt x="534" y="64"/>
                                      </a:lnTo>
                                      <a:lnTo>
                                        <a:pt x="535" y="58"/>
                                      </a:lnTo>
                                      <a:lnTo>
                                        <a:pt x="535" y="61"/>
                                      </a:lnTo>
                                      <a:lnTo>
                                        <a:pt x="536" y="60"/>
                                      </a:lnTo>
                                      <a:lnTo>
                                        <a:pt x="537" y="58"/>
                                      </a:lnTo>
                                      <a:lnTo>
                                        <a:pt x="537" y="59"/>
                                      </a:lnTo>
                                      <a:lnTo>
                                        <a:pt x="538" y="56"/>
                                      </a:lnTo>
                                      <a:lnTo>
                                        <a:pt x="539" y="58"/>
                                      </a:lnTo>
                                      <a:lnTo>
                                        <a:pt x="539" y="58"/>
                                      </a:lnTo>
                                      <a:lnTo>
                                        <a:pt x="539" y="60"/>
                                      </a:lnTo>
                                      <a:lnTo>
                                        <a:pt x="540" y="59"/>
                                      </a:lnTo>
                                      <a:lnTo>
                                        <a:pt x="541" y="63"/>
                                      </a:lnTo>
                                      <a:lnTo>
                                        <a:pt x="541" y="64"/>
                                      </a:lnTo>
                                      <a:lnTo>
                                        <a:pt x="542" y="69"/>
                                      </a:lnTo>
                                      <a:lnTo>
                                        <a:pt x="543" y="68"/>
                                      </a:lnTo>
                                      <a:lnTo>
                                        <a:pt x="543" y="71"/>
                                      </a:lnTo>
                                      <a:lnTo>
                                        <a:pt x="544" y="71"/>
                                      </a:lnTo>
                                      <a:lnTo>
                                        <a:pt x="545" y="74"/>
                                      </a:lnTo>
                                      <a:lnTo>
                                        <a:pt x="546" y="72"/>
                                      </a:lnTo>
                                      <a:lnTo>
                                        <a:pt x="547" y="68"/>
                                      </a:lnTo>
                                      <a:lnTo>
                                        <a:pt x="548" y="66"/>
                                      </a:lnTo>
                                      <a:lnTo>
                                        <a:pt x="548" y="68"/>
                                      </a:lnTo>
                                      <a:lnTo>
                                        <a:pt x="549" y="63"/>
                                      </a:lnTo>
                                      <a:lnTo>
                                        <a:pt x="550" y="61"/>
                                      </a:lnTo>
                                      <a:lnTo>
                                        <a:pt x="550" y="63"/>
                                      </a:lnTo>
                                      <a:lnTo>
                                        <a:pt x="551" y="57"/>
                                      </a:lnTo>
                                      <a:lnTo>
                                        <a:pt x="552" y="57"/>
                                      </a:lnTo>
                                      <a:lnTo>
                                        <a:pt x="552" y="58"/>
                                      </a:lnTo>
                                      <a:lnTo>
                                        <a:pt x="553" y="58"/>
                                      </a:lnTo>
                                      <a:lnTo>
                                        <a:pt x="554" y="58"/>
                                      </a:lnTo>
                                      <a:lnTo>
                                        <a:pt x="554" y="63"/>
                                      </a:lnTo>
                                      <a:lnTo>
                                        <a:pt x="555" y="64"/>
                                      </a:lnTo>
                                      <a:lnTo>
                                        <a:pt x="556" y="68"/>
                                      </a:lnTo>
                                      <a:lnTo>
                                        <a:pt x="557" y="64"/>
                                      </a:lnTo>
                                      <a:lnTo>
                                        <a:pt x="557" y="66"/>
                                      </a:lnTo>
                                      <a:lnTo>
                                        <a:pt x="558" y="62"/>
                                      </a:lnTo>
                                      <a:lnTo>
                                        <a:pt x="559" y="66"/>
                                      </a:lnTo>
                                      <a:lnTo>
                                        <a:pt x="560" y="87"/>
                                      </a:lnTo>
                                      <a:lnTo>
                                        <a:pt x="561" y="104"/>
                                      </a:lnTo>
                                      <a:lnTo>
                                        <a:pt x="561" y="141"/>
                                      </a:lnTo>
                                      <a:lnTo>
                                        <a:pt x="562" y="149"/>
                                      </a:lnTo>
                                      <a:lnTo>
                                        <a:pt x="563" y="143"/>
                                      </a:lnTo>
                                      <a:lnTo>
                                        <a:pt x="563" y="140"/>
                                      </a:lnTo>
                                      <a:lnTo>
                                        <a:pt x="563" y="149"/>
                                      </a:lnTo>
                                      <a:lnTo>
                                        <a:pt x="564" y="137"/>
                                      </a:lnTo>
                                      <a:lnTo>
                                        <a:pt x="565" y="119"/>
                                      </a:lnTo>
                                      <a:lnTo>
                                        <a:pt x="565" y="125"/>
                                      </a:lnTo>
                                      <a:lnTo>
                                        <a:pt x="566" y="116"/>
                                      </a:lnTo>
                                      <a:lnTo>
                                        <a:pt x="567" y="98"/>
                                      </a:lnTo>
                                      <a:lnTo>
                                        <a:pt x="567" y="111"/>
                                      </a:lnTo>
                                      <a:lnTo>
                                        <a:pt x="568" y="95"/>
                                      </a:lnTo>
                                      <a:lnTo>
                                        <a:pt x="569" y="88"/>
                                      </a:lnTo>
                                      <a:lnTo>
                                        <a:pt x="569" y="91"/>
                                      </a:lnTo>
                                      <a:lnTo>
                                        <a:pt x="570" y="85"/>
                                      </a:lnTo>
                                      <a:lnTo>
                                        <a:pt x="571" y="84"/>
                                      </a:lnTo>
                                      <a:lnTo>
                                        <a:pt x="572" y="82"/>
                                      </a:lnTo>
                                      <a:lnTo>
                                        <a:pt x="572" y="87"/>
                                      </a:lnTo>
                                      <a:lnTo>
                                        <a:pt x="573" y="84"/>
                                      </a:lnTo>
                                      <a:lnTo>
                                        <a:pt x="574" y="81"/>
                                      </a:lnTo>
                                      <a:lnTo>
                                        <a:pt x="574" y="84"/>
                                      </a:lnTo>
                                      <a:lnTo>
                                        <a:pt x="575" y="83"/>
                                      </a:lnTo>
                                      <a:lnTo>
                                        <a:pt x="576" y="77"/>
                                      </a:lnTo>
                                      <a:lnTo>
                                        <a:pt x="576" y="79"/>
                                      </a:lnTo>
                                      <a:lnTo>
                                        <a:pt x="577" y="72"/>
                                      </a:lnTo>
                                      <a:lnTo>
                                        <a:pt x="578" y="70"/>
                                      </a:lnTo>
                                      <a:lnTo>
                                        <a:pt x="579" y="66"/>
                                      </a:lnTo>
                                      <a:lnTo>
                                        <a:pt x="579" y="68"/>
                                      </a:lnTo>
                                      <a:lnTo>
                                        <a:pt x="580" y="61"/>
                                      </a:lnTo>
                                      <a:lnTo>
                                        <a:pt x="581" y="59"/>
                                      </a:lnTo>
                                      <a:lnTo>
                                        <a:pt x="582" y="62"/>
                                      </a:lnTo>
                                      <a:lnTo>
                                        <a:pt x="583" y="60"/>
                                      </a:lnTo>
                                      <a:lnTo>
                                        <a:pt x="583" y="62"/>
                                      </a:lnTo>
                                      <a:lnTo>
                                        <a:pt x="584" y="59"/>
                                      </a:lnTo>
                                      <a:lnTo>
                                        <a:pt x="585" y="55"/>
                                      </a:lnTo>
                                      <a:lnTo>
                                        <a:pt x="585" y="60"/>
                                      </a:lnTo>
                                      <a:lnTo>
                                        <a:pt x="586" y="54"/>
                                      </a:lnTo>
                                      <a:lnTo>
                                        <a:pt x="587" y="57"/>
                                      </a:lnTo>
                                      <a:lnTo>
                                        <a:pt x="587" y="51"/>
                                      </a:lnTo>
                                      <a:lnTo>
                                        <a:pt x="587" y="52"/>
                                      </a:lnTo>
                                      <a:lnTo>
                                        <a:pt x="588" y="52"/>
                                      </a:lnTo>
                                      <a:lnTo>
                                        <a:pt x="589" y="45"/>
                                      </a:lnTo>
                                      <a:lnTo>
                                        <a:pt x="589" y="46"/>
                                      </a:lnTo>
                                      <a:lnTo>
                                        <a:pt x="590" y="48"/>
                                      </a:lnTo>
                                      <a:lnTo>
                                        <a:pt x="591" y="50"/>
                                      </a:lnTo>
                                      <a:lnTo>
                                        <a:pt x="591" y="51"/>
                                      </a:lnTo>
                                      <a:lnTo>
                                        <a:pt x="592" y="48"/>
                                      </a:lnTo>
                                      <a:lnTo>
                                        <a:pt x="593" y="48"/>
                                      </a:lnTo>
                                      <a:lnTo>
                                        <a:pt x="594" y="52"/>
                                      </a:lnTo>
                                      <a:lnTo>
                                        <a:pt x="594" y="56"/>
                                      </a:lnTo>
                                      <a:lnTo>
                                        <a:pt x="595" y="61"/>
                                      </a:lnTo>
                                      <a:lnTo>
                                        <a:pt x="596" y="61"/>
                                      </a:lnTo>
                                      <a:lnTo>
                                        <a:pt x="596" y="64"/>
                                      </a:lnTo>
                                      <a:lnTo>
                                        <a:pt x="597" y="67"/>
                                      </a:lnTo>
                                      <a:lnTo>
                                        <a:pt x="598" y="66"/>
                                      </a:lnTo>
                                      <a:lnTo>
                                        <a:pt x="598" y="68"/>
                                      </a:lnTo>
                                      <a:lnTo>
                                        <a:pt x="599" y="67"/>
                                      </a:lnTo>
                                      <a:lnTo>
                                        <a:pt x="600" y="66"/>
                                      </a:lnTo>
                                      <a:lnTo>
                                        <a:pt x="600" y="68"/>
                                      </a:lnTo>
                                      <a:lnTo>
                                        <a:pt x="601" y="67"/>
                                      </a:lnTo>
                                      <a:lnTo>
                                        <a:pt x="602" y="69"/>
                                      </a:lnTo>
                                      <a:lnTo>
                                        <a:pt x="603" y="71"/>
                                      </a:lnTo>
                                      <a:lnTo>
                                        <a:pt x="603" y="76"/>
                                      </a:lnTo>
                                      <a:lnTo>
                                        <a:pt x="604" y="78"/>
                                      </a:lnTo>
                                      <a:lnTo>
                                        <a:pt x="605" y="86"/>
                                      </a:lnTo>
                                      <a:lnTo>
                                        <a:pt x="605" y="94"/>
                                      </a:lnTo>
                                      <a:lnTo>
                                        <a:pt x="606" y="104"/>
                                      </a:lnTo>
                                      <a:lnTo>
                                        <a:pt x="607" y="103"/>
                                      </a:lnTo>
                                      <a:lnTo>
                                        <a:pt x="607" y="108"/>
                                      </a:lnTo>
                                      <a:lnTo>
                                        <a:pt x="608" y="111"/>
                                      </a:lnTo>
                                      <a:lnTo>
                                        <a:pt x="609" y="114"/>
                                      </a:lnTo>
                                      <a:lnTo>
                                        <a:pt x="610" y="124"/>
                                      </a:lnTo>
                                      <a:lnTo>
                                        <a:pt x="610" y="150"/>
                                      </a:lnTo>
                                      <a:lnTo>
                                        <a:pt x="611" y="183"/>
                                      </a:lnTo>
                                      <a:lnTo>
                                        <a:pt x="611" y="167"/>
                                      </a:lnTo>
                                      <a:lnTo>
                                        <a:pt x="611" y="180"/>
                                      </a:lnTo>
                                      <a:lnTo>
                                        <a:pt x="612" y="165"/>
                                      </a:lnTo>
                                      <a:lnTo>
                                        <a:pt x="613" y="152"/>
                                      </a:lnTo>
                                      <a:lnTo>
                                        <a:pt x="613" y="164"/>
                                      </a:lnTo>
                                      <a:lnTo>
                                        <a:pt x="614" y="157"/>
                                      </a:lnTo>
                                      <a:lnTo>
                                        <a:pt x="615" y="141"/>
                                      </a:lnTo>
                                      <a:lnTo>
                                        <a:pt x="615" y="144"/>
                                      </a:lnTo>
                                      <a:lnTo>
                                        <a:pt x="616" y="132"/>
                                      </a:lnTo>
                                      <a:lnTo>
                                        <a:pt x="617" y="133"/>
                                      </a:lnTo>
                                      <a:lnTo>
                                        <a:pt x="618" y="128"/>
                                      </a:lnTo>
                                      <a:lnTo>
                                        <a:pt x="619" y="120"/>
                                      </a:lnTo>
                                      <a:lnTo>
                                        <a:pt x="620" y="107"/>
                                      </a:lnTo>
                                      <a:lnTo>
                                        <a:pt x="620" y="116"/>
                                      </a:lnTo>
                                      <a:lnTo>
                                        <a:pt x="621" y="97"/>
                                      </a:lnTo>
                                      <a:lnTo>
                                        <a:pt x="622" y="85"/>
                                      </a:lnTo>
                                      <a:lnTo>
                                        <a:pt x="622" y="93"/>
                                      </a:lnTo>
                                      <a:lnTo>
                                        <a:pt x="623" y="86"/>
                                      </a:lnTo>
                                      <a:lnTo>
                                        <a:pt x="624" y="85"/>
                                      </a:lnTo>
                                      <a:lnTo>
                                        <a:pt x="625" y="89"/>
                                      </a:lnTo>
                                      <a:lnTo>
                                        <a:pt x="625" y="91"/>
                                      </a:lnTo>
                                      <a:lnTo>
                                        <a:pt x="626" y="90"/>
                                      </a:lnTo>
                                      <a:lnTo>
                                        <a:pt x="627" y="86"/>
                                      </a:lnTo>
                                      <a:lnTo>
                                        <a:pt x="627" y="92"/>
                                      </a:lnTo>
                                      <a:lnTo>
                                        <a:pt x="628" y="86"/>
                                      </a:lnTo>
                                      <a:lnTo>
                                        <a:pt x="629" y="88"/>
                                      </a:lnTo>
                                      <a:lnTo>
                                        <a:pt x="629" y="90"/>
                                      </a:lnTo>
                                      <a:lnTo>
                                        <a:pt x="630" y="92"/>
                                      </a:lnTo>
                                      <a:lnTo>
                                        <a:pt x="631" y="94"/>
                                      </a:lnTo>
                                      <a:lnTo>
                                        <a:pt x="632" y="92"/>
                                      </a:lnTo>
                                      <a:lnTo>
                                        <a:pt x="633" y="95"/>
                                      </a:lnTo>
                                      <a:lnTo>
                                        <a:pt x="634" y="93"/>
                                      </a:lnTo>
                                      <a:lnTo>
                                        <a:pt x="635" y="90"/>
                                      </a:lnTo>
                                      <a:lnTo>
                                        <a:pt x="635" y="83"/>
                                      </a:lnTo>
                                      <a:lnTo>
                                        <a:pt x="635" y="86"/>
                                      </a:lnTo>
                                      <a:lnTo>
                                        <a:pt x="636" y="83"/>
                                      </a:lnTo>
                                      <a:lnTo>
                                        <a:pt x="637" y="84"/>
                                      </a:lnTo>
                                      <a:lnTo>
                                        <a:pt x="637" y="85"/>
                                      </a:lnTo>
                                      <a:lnTo>
                                        <a:pt x="638" y="87"/>
                                      </a:lnTo>
                                      <a:lnTo>
                                        <a:pt x="639" y="86"/>
                                      </a:lnTo>
                                      <a:lnTo>
                                        <a:pt x="639" y="91"/>
                                      </a:lnTo>
                                      <a:lnTo>
                                        <a:pt x="640" y="84"/>
                                      </a:lnTo>
                                      <a:lnTo>
                                        <a:pt x="641" y="82"/>
                                      </a:lnTo>
                                      <a:lnTo>
                                        <a:pt x="642" y="79"/>
                                      </a:lnTo>
                                      <a:lnTo>
                                        <a:pt x="642" y="82"/>
                                      </a:lnTo>
                                      <a:lnTo>
                                        <a:pt x="643" y="79"/>
                                      </a:lnTo>
                                      <a:lnTo>
                                        <a:pt x="644" y="75"/>
                                      </a:lnTo>
                                      <a:lnTo>
                                        <a:pt x="644" y="77"/>
                                      </a:lnTo>
                                      <a:lnTo>
                                        <a:pt x="645" y="72"/>
                                      </a:lnTo>
                                      <a:lnTo>
                                        <a:pt x="646" y="67"/>
                                      </a:lnTo>
                                      <a:lnTo>
                                        <a:pt x="646" y="68"/>
                                      </a:lnTo>
                                      <a:lnTo>
                                        <a:pt x="647" y="69"/>
                                      </a:lnTo>
                                      <a:lnTo>
                                        <a:pt x="648" y="68"/>
                                      </a:lnTo>
                                      <a:lnTo>
                                        <a:pt x="649" y="68"/>
                                      </a:lnTo>
                                      <a:lnTo>
                                        <a:pt x="649" y="69"/>
                                      </a:lnTo>
                                      <a:lnTo>
                                        <a:pt x="650" y="66"/>
                                      </a:lnTo>
                                      <a:lnTo>
                                        <a:pt x="651" y="69"/>
                                      </a:lnTo>
                                      <a:lnTo>
                                        <a:pt x="651" y="75"/>
                                      </a:lnTo>
                                      <a:lnTo>
                                        <a:pt x="652" y="79"/>
                                      </a:lnTo>
                                      <a:lnTo>
                                        <a:pt x="653" y="86"/>
                                      </a:lnTo>
                                      <a:lnTo>
                                        <a:pt x="653" y="89"/>
                                      </a:lnTo>
                                      <a:lnTo>
                                        <a:pt x="654" y="95"/>
                                      </a:lnTo>
                                      <a:lnTo>
                                        <a:pt x="655" y="105"/>
                                      </a:lnTo>
                                      <a:lnTo>
                                        <a:pt x="655" y="106"/>
                                      </a:lnTo>
                                      <a:lnTo>
                                        <a:pt x="656" y="111"/>
                                      </a:lnTo>
                                      <a:lnTo>
                                        <a:pt x="657" y="121"/>
                                      </a:lnTo>
                                      <a:lnTo>
                                        <a:pt x="658" y="127"/>
                                      </a:lnTo>
                                      <a:lnTo>
                                        <a:pt x="658" y="139"/>
                                      </a:lnTo>
                                      <a:lnTo>
                                        <a:pt x="659" y="152"/>
                                      </a:lnTo>
                                      <a:lnTo>
                                        <a:pt x="659" y="167"/>
                                      </a:lnTo>
                                      <a:lnTo>
                                        <a:pt x="659" y="189"/>
                                      </a:lnTo>
                                      <a:lnTo>
                                        <a:pt x="660" y="201"/>
                                      </a:lnTo>
                                      <a:lnTo>
                                        <a:pt x="661" y="185"/>
                                      </a:lnTo>
                                      <a:lnTo>
                                        <a:pt x="661" y="199"/>
                                      </a:lnTo>
                                      <a:lnTo>
                                        <a:pt x="662" y="169"/>
                                      </a:lnTo>
                                      <a:lnTo>
                                        <a:pt x="663" y="156"/>
                                      </a:lnTo>
                                      <a:lnTo>
                                        <a:pt x="664" y="127"/>
                                      </a:lnTo>
                                      <a:lnTo>
                                        <a:pt x="664" y="132"/>
                                      </a:lnTo>
                                      <a:lnTo>
                                        <a:pt x="665" y="137"/>
                                      </a:lnTo>
                                      <a:lnTo>
                                        <a:pt x="666" y="126"/>
                                      </a:lnTo>
                                      <a:lnTo>
                                        <a:pt x="666" y="127"/>
                                      </a:lnTo>
                                      <a:lnTo>
                                        <a:pt x="667" y="140"/>
                                      </a:lnTo>
                                      <a:lnTo>
                                        <a:pt x="668" y="137"/>
                                      </a:lnTo>
                                      <a:lnTo>
                                        <a:pt x="668" y="141"/>
                                      </a:lnTo>
                                      <a:lnTo>
                                        <a:pt x="669" y="125"/>
                                      </a:lnTo>
                                      <a:lnTo>
                                        <a:pt x="670" y="110"/>
                                      </a:lnTo>
                                      <a:lnTo>
                                        <a:pt x="670" y="119"/>
                                      </a:lnTo>
                                      <a:lnTo>
                                        <a:pt x="671" y="107"/>
                                      </a:lnTo>
                                      <a:lnTo>
                                        <a:pt x="672" y="95"/>
                                      </a:lnTo>
                                      <a:lnTo>
                                        <a:pt x="673" y="78"/>
                                      </a:lnTo>
                                      <a:lnTo>
                                        <a:pt x="673" y="89"/>
                                      </a:lnTo>
                                      <a:lnTo>
                                        <a:pt x="674" y="76"/>
                                      </a:lnTo>
                                      <a:lnTo>
                                        <a:pt x="675" y="68"/>
                                      </a:lnTo>
                                      <a:lnTo>
                                        <a:pt x="675" y="70"/>
                                      </a:lnTo>
                                      <a:lnTo>
                                        <a:pt x="676" y="64"/>
                                      </a:lnTo>
                                      <a:lnTo>
                                        <a:pt x="677" y="61"/>
                                      </a:lnTo>
                                      <a:lnTo>
                                        <a:pt x="677" y="65"/>
                                      </a:lnTo>
                                      <a:lnTo>
                                        <a:pt x="678" y="59"/>
                                      </a:lnTo>
                                      <a:lnTo>
                                        <a:pt x="679" y="60"/>
                                      </a:lnTo>
                                      <a:lnTo>
                                        <a:pt x="680" y="53"/>
                                      </a:lnTo>
                                      <a:lnTo>
                                        <a:pt x="680" y="56"/>
                                      </a:lnTo>
                                      <a:lnTo>
                                        <a:pt x="681" y="52"/>
                                      </a:lnTo>
                                      <a:lnTo>
                                        <a:pt x="682" y="52"/>
                                      </a:lnTo>
                                      <a:lnTo>
                                        <a:pt x="682" y="55"/>
                                      </a:lnTo>
                                      <a:lnTo>
                                        <a:pt x="683" y="52"/>
                                      </a:lnTo>
                                      <a:lnTo>
                                        <a:pt x="683" y="51"/>
                                      </a:lnTo>
                                      <a:lnTo>
                                        <a:pt x="683" y="52"/>
                                      </a:lnTo>
                                      <a:lnTo>
                                        <a:pt x="684" y="51"/>
                                      </a:lnTo>
                                      <a:lnTo>
                                        <a:pt x="685" y="49"/>
                                      </a:lnTo>
                                      <a:lnTo>
                                        <a:pt x="686" y="49"/>
                                      </a:lnTo>
                                      <a:lnTo>
                                        <a:pt x="687" y="48"/>
                                      </a:lnTo>
                                      <a:lnTo>
                                        <a:pt x="688" y="49"/>
                                      </a:lnTo>
                                      <a:lnTo>
                                        <a:pt x="688" y="52"/>
                                      </a:lnTo>
                                      <a:lnTo>
                                        <a:pt x="689" y="49"/>
                                      </a:lnTo>
                                      <a:lnTo>
                                        <a:pt x="690" y="49"/>
                                      </a:lnTo>
                                      <a:lnTo>
                                        <a:pt x="690" y="50"/>
                                      </a:lnTo>
                                      <a:lnTo>
                                        <a:pt x="691" y="48"/>
                                      </a:lnTo>
                                      <a:lnTo>
                                        <a:pt x="692" y="46"/>
                                      </a:lnTo>
                                      <a:lnTo>
                                        <a:pt x="692" y="47"/>
                                      </a:lnTo>
                                      <a:lnTo>
                                        <a:pt x="693" y="47"/>
                                      </a:lnTo>
                                      <a:lnTo>
                                        <a:pt x="694" y="45"/>
                                      </a:lnTo>
                                      <a:lnTo>
                                        <a:pt x="695" y="43"/>
                                      </a:lnTo>
                                      <a:lnTo>
                                        <a:pt x="695" y="45"/>
                                      </a:lnTo>
                                      <a:lnTo>
                                        <a:pt x="696" y="45"/>
                                      </a:lnTo>
                                      <a:lnTo>
                                        <a:pt x="697" y="45"/>
                                      </a:lnTo>
                                      <a:lnTo>
                                        <a:pt x="697" y="49"/>
                                      </a:lnTo>
                                      <a:lnTo>
                                        <a:pt x="698" y="48"/>
                                      </a:lnTo>
                                      <a:lnTo>
                                        <a:pt x="699" y="52"/>
                                      </a:lnTo>
                                      <a:lnTo>
                                        <a:pt x="699" y="54"/>
                                      </a:lnTo>
                                      <a:lnTo>
                                        <a:pt x="700" y="57"/>
                                      </a:lnTo>
                                      <a:lnTo>
                                        <a:pt x="701" y="57"/>
                                      </a:lnTo>
                                      <a:lnTo>
                                        <a:pt x="701" y="62"/>
                                      </a:lnTo>
                                      <a:lnTo>
                                        <a:pt x="702" y="59"/>
                                      </a:lnTo>
                                      <a:lnTo>
                                        <a:pt x="703" y="67"/>
                                      </a:lnTo>
                                      <a:lnTo>
                                        <a:pt x="704" y="77"/>
                                      </a:lnTo>
                                      <a:lnTo>
                                        <a:pt x="704" y="81"/>
                                      </a:lnTo>
                                      <a:lnTo>
                                        <a:pt x="705" y="90"/>
                                      </a:lnTo>
                                      <a:lnTo>
                                        <a:pt x="706" y="93"/>
                                      </a:lnTo>
                                      <a:lnTo>
                                        <a:pt x="706" y="97"/>
                                      </a:lnTo>
                                      <a:lnTo>
                                        <a:pt x="707" y="95"/>
                                      </a:lnTo>
                                      <a:lnTo>
                                        <a:pt x="707" y="117"/>
                                      </a:lnTo>
                                      <a:lnTo>
                                        <a:pt x="707" y="119"/>
                                      </a:lnTo>
                                      <a:lnTo>
                                        <a:pt x="708" y="118"/>
                                      </a:lnTo>
                                      <a:lnTo>
                                        <a:pt x="709" y="125"/>
                                      </a:lnTo>
                                      <a:lnTo>
                                        <a:pt x="709" y="145"/>
                                      </a:lnTo>
                                      <a:lnTo>
                                        <a:pt x="710" y="125"/>
                                      </a:lnTo>
                                      <a:lnTo>
                                        <a:pt x="711" y="138"/>
                                      </a:lnTo>
                                      <a:lnTo>
                                        <a:pt x="712" y="137"/>
                                      </a:lnTo>
                                      <a:lnTo>
                                        <a:pt x="712" y="147"/>
                                      </a:lnTo>
                                      <a:lnTo>
                                        <a:pt x="713" y="150"/>
                                      </a:lnTo>
                                      <a:lnTo>
                                        <a:pt x="714" y="115"/>
                                      </a:lnTo>
                                      <a:lnTo>
                                        <a:pt x="714" y="124"/>
                                      </a:lnTo>
                                      <a:lnTo>
                                        <a:pt x="715" y="107"/>
                                      </a:lnTo>
                                      <a:lnTo>
                                        <a:pt x="716" y="105"/>
                                      </a:lnTo>
                                      <a:lnTo>
                                        <a:pt x="716" y="107"/>
                                      </a:lnTo>
                                      <a:lnTo>
                                        <a:pt x="717" y="117"/>
                                      </a:lnTo>
                                      <a:lnTo>
                                        <a:pt x="718" y="116"/>
                                      </a:lnTo>
                                      <a:lnTo>
                                        <a:pt x="719" y="105"/>
                                      </a:lnTo>
                                      <a:lnTo>
                                        <a:pt x="719" y="109"/>
                                      </a:lnTo>
                                      <a:lnTo>
                                        <a:pt x="720" y="103"/>
                                      </a:lnTo>
                                      <a:lnTo>
                                        <a:pt x="721" y="98"/>
                                      </a:lnTo>
                                      <a:lnTo>
                                        <a:pt x="721" y="104"/>
                                      </a:lnTo>
                                      <a:lnTo>
                                        <a:pt x="722" y="91"/>
                                      </a:lnTo>
                                      <a:lnTo>
                                        <a:pt x="723" y="81"/>
                                      </a:lnTo>
                                      <a:lnTo>
                                        <a:pt x="723" y="85"/>
                                      </a:lnTo>
                                      <a:lnTo>
                                        <a:pt x="724" y="76"/>
                                      </a:lnTo>
                                      <a:lnTo>
                                        <a:pt x="725" y="70"/>
                                      </a:lnTo>
                                      <a:lnTo>
                                        <a:pt x="725" y="73"/>
                                      </a:lnTo>
                                      <a:lnTo>
                                        <a:pt x="726" y="68"/>
                                      </a:lnTo>
                                      <a:lnTo>
                                        <a:pt x="727" y="68"/>
                                      </a:lnTo>
                                      <a:lnTo>
                                        <a:pt x="728" y="63"/>
                                      </a:lnTo>
                                      <a:lnTo>
                                        <a:pt x="728" y="64"/>
                                      </a:lnTo>
                                      <a:lnTo>
                                        <a:pt x="729" y="65"/>
                                      </a:lnTo>
                                      <a:lnTo>
                                        <a:pt x="730" y="62"/>
                                      </a:lnTo>
                                      <a:lnTo>
                                        <a:pt x="730" y="63"/>
                                      </a:lnTo>
                                      <a:lnTo>
                                        <a:pt x="731" y="62"/>
                                      </a:lnTo>
                                      <a:lnTo>
                                        <a:pt x="731" y="59"/>
                                      </a:lnTo>
                                      <a:lnTo>
                                        <a:pt x="731" y="62"/>
                                      </a:lnTo>
                                      <a:lnTo>
                                        <a:pt x="732" y="63"/>
                                      </a:lnTo>
                                      <a:lnTo>
                                        <a:pt x="733" y="60"/>
                                      </a:lnTo>
                                      <a:lnTo>
                                        <a:pt x="734" y="59"/>
                                      </a:lnTo>
                                      <a:lnTo>
                                        <a:pt x="734" y="60"/>
                                      </a:lnTo>
                                      <a:lnTo>
                                        <a:pt x="735" y="53"/>
                                      </a:lnTo>
                                      <a:lnTo>
                                        <a:pt x="736" y="48"/>
                                      </a:lnTo>
                                      <a:lnTo>
                                        <a:pt x="736" y="51"/>
                                      </a:lnTo>
                                      <a:lnTo>
                                        <a:pt x="737" y="47"/>
                                      </a:lnTo>
                                      <a:lnTo>
                                        <a:pt x="738" y="44"/>
                                      </a:lnTo>
                                      <a:lnTo>
                                        <a:pt x="738" y="45"/>
                                      </a:lnTo>
                                      <a:lnTo>
                                        <a:pt x="739" y="45"/>
                                      </a:lnTo>
                                      <a:lnTo>
                                        <a:pt x="740" y="43"/>
                                      </a:lnTo>
                                      <a:lnTo>
                                        <a:pt x="740" y="47"/>
                                      </a:lnTo>
                                      <a:lnTo>
                                        <a:pt x="741" y="49"/>
                                      </a:lnTo>
                                      <a:lnTo>
                                        <a:pt x="742" y="48"/>
                                      </a:lnTo>
                                      <a:lnTo>
                                        <a:pt x="743" y="45"/>
                                      </a:lnTo>
                                      <a:lnTo>
                                        <a:pt x="743" y="47"/>
                                      </a:lnTo>
                                      <a:lnTo>
                                        <a:pt x="744" y="43"/>
                                      </a:lnTo>
                                      <a:lnTo>
                                        <a:pt x="745" y="43"/>
                                      </a:lnTo>
                                      <a:lnTo>
                                        <a:pt x="745" y="43"/>
                                      </a:lnTo>
                                      <a:lnTo>
                                        <a:pt x="746" y="43"/>
                                      </a:lnTo>
                                      <a:lnTo>
                                        <a:pt x="747" y="43"/>
                                      </a:lnTo>
                                      <a:lnTo>
                                        <a:pt x="747" y="44"/>
                                      </a:lnTo>
                                      <a:lnTo>
                                        <a:pt x="748" y="44"/>
                                      </a:lnTo>
                                      <a:lnTo>
                                        <a:pt x="749" y="45"/>
                                      </a:lnTo>
                                      <a:lnTo>
                                        <a:pt x="750" y="45"/>
                                      </a:lnTo>
                                      <a:lnTo>
                                        <a:pt x="750" y="48"/>
                                      </a:lnTo>
                                      <a:lnTo>
                                        <a:pt x="751" y="52"/>
                                      </a:lnTo>
                                      <a:lnTo>
                                        <a:pt x="752" y="59"/>
                                      </a:lnTo>
                                      <a:lnTo>
                                        <a:pt x="752" y="63"/>
                                      </a:lnTo>
                                      <a:lnTo>
                                        <a:pt x="753" y="64"/>
                                      </a:lnTo>
                                      <a:lnTo>
                                        <a:pt x="754" y="79"/>
                                      </a:lnTo>
                                      <a:lnTo>
                                        <a:pt x="754" y="90"/>
                                      </a:lnTo>
                                      <a:lnTo>
                                        <a:pt x="755" y="94"/>
                                      </a:lnTo>
                                      <a:lnTo>
                                        <a:pt x="755" y="94"/>
                                      </a:lnTo>
                                      <a:lnTo>
                                        <a:pt x="755" y="116"/>
                                      </a:lnTo>
                                      <a:lnTo>
                                        <a:pt x="756" y="128"/>
                                      </a:lnTo>
                                      <a:lnTo>
                                        <a:pt x="757" y="151"/>
                                      </a:lnTo>
                                      <a:lnTo>
                                        <a:pt x="758" y="157"/>
                                      </a:lnTo>
                                      <a:lnTo>
                                        <a:pt x="758" y="171"/>
                                      </a:lnTo>
                                      <a:lnTo>
                                        <a:pt x="759" y="165"/>
                                      </a:lnTo>
                                      <a:lnTo>
                                        <a:pt x="760" y="155"/>
                                      </a:lnTo>
                                      <a:lnTo>
                                        <a:pt x="760" y="170"/>
                                      </a:lnTo>
                                      <a:lnTo>
                                        <a:pt x="761" y="153"/>
                                      </a:lnTo>
                                      <a:lnTo>
                                        <a:pt x="762" y="149"/>
                                      </a:lnTo>
                                      <a:lnTo>
                                        <a:pt x="762" y="152"/>
                                      </a:lnTo>
                                      <a:lnTo>
                                        <a:pt x="763" y="141"/>
                                      </a:lnTo>
                                      <a:lnTo>
                                        <a:pt x="764" y="139"/>
                                      </a:lnTo>
                                      <a:lnTo>
                                        <a:pt x="765" y="123"/>
                                      </a:lnTo>
                                      <a:lnTo>
                                        <a:pt x="765" y="132"/>
                                      </a:lnTo>
                                      <a:lnTo>
                                        <a:pt x="766" y="125"/>
                                      </a:lnTo>
                                      <a:lnTo>
                                        <a:pt x="767" y="112"/>
                                      </a:lnTo>
                                      <a:lnTo>
                                        <a:pt x="767" y="118"/>
                                      </a:lnTo>
                                      <a:lnTo>
                                        <a:pt x="768" y="106"/>
                                      </a:lnTo>
                                      <a:lnTo>
                                        <a:pt x="769" y="99"/>
                                      </a:lnTo>
                                      <a:lnTo>
                                        <a:pt x="769" y="105"/>
                                      </a:lnTo>
                                      <a:lnTo>
                                        <a:pt x="770" y="98"/>
                                      </a:lnTo>
                                      <a:lnTo>
                                        <a:pt x="771" y="95"/>
                                      </a:lnTo>
                                      <a:lnTo>
                                        <a:pt x="771" y="98"/>
                                      </a:lnTo>
                                      <a:lnTo>
                                        <a:pt x="772" y="92"/>
                                      </a:lnTo>
                                      <a:lnTo>
                                        <a:pt x="773" y="89"/>
                                      </a:lnTo>
                                      <a:lnTo>
                                        <a:pt x="774" y="84"/>
                                      </a:lnTo>
                                      <a:lnTo>
                                        <a:pt x="774" y="86"/>
                                      </a:lnTo>
                                      <a:lnTo>
                                        <a:pt x="775" y="85"/>
                                      </a:lnTo>
                                      <a:lnTo>
                                        <a:pt x="776" y="84"/>
                                      </a:lnTo>
                                      <a:lnTo>
                                        <a:pt x="776" y="85"/>
                                      </a:lnTo>
                                      <a:lnTo>
                                        <a:pt x="777" y="79"/>
                                      </a:lnTo>
                                      <a:lnTo>
                                        <a:pt x="778" y="77"/>
                                      </a:lnTo>
                                      <a:lnTo>
                                        <a:pt x="778" y="79"/>
                                      </a:lnTo>
                                      <a:lnTo>
                                        <a:pt x="779" y="70"/>
                                      </a:lnTo>
                                      <a:lnTo>
                                        <a:pt x="779" y="68"/>
                                      </a:lnTo>
                                      <a:lnTo>
                                        <a:pt x="780" y="63"/>
                                      </a:lnTo>
                                      <a:lnTo>
                                        <a:pt x="780" y="66"/>
                                      </a:lnTo>
                                      <a:lnTo>
                                        <a:pt x="781" y="59"/>
                                      </a:lnTo>
                                      <a:lnTo>
                                        <a:pt x="782" y="58"/>
                                      </a:lnTo>
                                      <a:lnTo>
                                        <a:pt x="783" y="59"/>
                                      </a:lnTo>
                                      <a:lnTo>
                                        <a:pt x="784" y="56"/>
                                      </a:lnTo>
                                      <a:lnTo>
                                        <a:pt x="784" y="58"/>
                                      </a:lnTo>
                                      <a:lnTo>
                                        <a:pt x="785" y="56"/>
                                      </a:lnTo>
                                      <a:lnTo>
                                        <a:pt x="786" y="57"/>
                                      </a:lnTo>
                                      <a:lnTo>
                                        <a:pt x="786" y="58"/>
                                      </a:lnTo>
                                      <a:lnTo>
                                        <a:pt x="787" y="56"/>
                                      </a:lnTo>
                                      <a:lnTo>
                                        <a:pt x="788" y="56"/>
                                      </a:lnTo>
                                      <a:lnTo>
                                        <a:pt x="789" y="50"/>
                                      </a:lnTo>
                                      <a:lnTo>
                                        <a:pt x="789" y="56"/>
                                      </a:lnTo>
                                      <a:lnTo>
                                        <a:pt x="790" y="50"/>
                                      </a:lnTo>
                                      <a:lnTo>
                                        <a:pt x="791" y="46"/>
                                      </a:lnTo>
                                      <a:lnTo>
                                        <a:pt x="791" y="50"/>
                                      </a:lnTo>
                                      <a:lnTo>
                                        <a:pt x="792" y="45"/>
                                      </a:lnTo>
                                      <a:lnTo>
                                        <a:pt x="793" y="46"/>
                                      </a:lnTo>
                                      <a:lnTo>
                                        <a:pt x="793" y="47"/>
                                      </a:lnTo>
                                      <a:lnTo>
                                        <a:pt x="794" y="45"/>
                                      </a:lnTo>
                                      <a:lnTo>
                                        <a:pt x="795" y="41"/>
                                      </a:lnTo>
                                      <a:lnTo>
                                        <a:pt x="795" y="46"/>
                                      </a:lnTo>
                                      <a:lnTo>
                                        <a:pt x="796" y="40"/>
                                      </a:lnTo>
                                      <a:lnTo>
                                        <a:pt x="797" y="40"/>
                                      </a:lnTo>
                                      <a:lnTo>
                                        <a:pt x="798" y="40"/>
                                      </a:lnTo>
                                      <a:lnTo>
                                        <a:pt x="798" y="41"/>
                                      </a:lnTo>
                                      <a:lnTo>
                                        <a:pt x="799" y="38"/>
                                      </a:lnTo>
                                      <a:lnTo>
                                        <a:pt x="800" y="36"/>
                                      </a:lnTo>
                                      <a:lnTo>
                                        <a:pt x="800" y="39"/>
                                      </a:lnTo>
                                      <a:lnTo>
                                        <a:pt x="801" y="38"/>
                                      </a:lnTo>
                                      <a:lnTo>
                                        <a:pt x="802" y="37"/>
                                      </a:lnTo>
                                      <a:lnTo>
                                        <a:pt x="802" y="41"/>
                                      </a:lnTo>
                                      <a:lnTo>
                                        <a:pt x="803" y="45"/>
                                      </a:lnTo>
                                      <a:lnTo>
                                        <a:pt x="803" y="54"/>
                                      </a:lnTo>
                                      <a:lnTo>
                                        <a:pt x="804" y="58"/>
                                      </a:lnTo>
                                      <a:lnTo>
                                        <a:pt x="804" y="69"/>
                                      </a:lnTo>
                                      <a:lnTo>
                                        <a:pt x="805" y="73"/>
                                      </a:lnTo>
                                      <a:lnTo>
                                        <a:pt x="806" y="86"/>
                                      </a:lnTo>
                                      <a:lnTo>
                                        <a:pt x="806" y="98"/>
                                      </a:lnTo>
                                      <a:lnTo>
                                        <a:pt x="807" y="139"/>
                                      </a:lnTo>
                                      <a:lnTo>
                                        <a:pt x="808" y="152"/>
                                      </a:lnTo>
                                      <a:lnTo>
                                        <a:pt x="808" y="164"/>
                                      </a:lnTo>
                                      <a:lnTo>
                                        <a:pt x="809" y="169"/>
                                      </a:lnTo>
                                      <a:lnTo>
                                        <a:pt x="810" y="152"/>
                                      </a:lnTo>
                                      <a:lnTo>
                                        <a:pt x="811" y="108"/>
                                      </a:lnTo>
                                      <a:lnTo>
                                        <a:pt x="812" y="117"/>
                                      </a:lnTo>
                                      <a:lnTo>
                                        <a:pt x="813" y="108"/>
                                      </a:lnTo>
                                      <a:lnTo>
                                        <a:pt x="813" y="111"/>
                                      </a:lnTo>
                                      <a:lnTo>
                                        <a:pt x="814" y="104"/>
                                      </a:lnTo>
                                      <a:lnTo>
                                        <a:pt x="815" y="97"/>
                                      </a:lnTo>
                                      <a:lnTo>
                                        <a:pt x="815" y="100"/>
                                      </a:lnTo>
                                      <a:lnTo>
                                        <a:pt x="816" y="96"/>
                                      </a:lnTo>
                                      <a:lnTo>
                                        <a:pt x="817" y="89"/>
                                      </a:lnTo>
                                      <a:lnTo>
                                        <a:pt x="817" y="92"/>
                                      </a:lnTo>
                                      <a:lnTo>
                                        <a:pt x="818" y="84"/>
                                      </a:lnTo>
                                      <a:lnTo>
                                        <a:pt x="819" y="81"/>
                                      </a:lnTo>
                                      <a:lnTo>
                                        <a:pt x="820" y="81"/>
                                      </a:lnTo>
                                      <a:lnTo>
                                        <a:pt x="820" y="85"/>
                                      </a:lnTo>
                                      <a:lnTo>
                                        <a:pt x="821" y="83"/>
                                      </a:lnTo>
                                      <a:lnTo>
                                        <a:pt x="822" y="83"/>
                                      </a:lnTo>
                                      <a:lnTo>
                                        <a:pt x="822" y="84"/>
                                      </a:lnTo>
                                      <a:lnTo>
                                        <a:pt x="823" y="79"/>
                                      </a:lnTo>
                                      <a:lnTo>
                                        <a:pt x="824" y="78"/>
                                      </a:lnTo>
                                      <a:lnTo>
                                        <a:pt x="825" y="78"/>
                                      </a:lnTo>
                                      <a:lnTo>
                                        <a:pt x="826" y="76"/>
                                      </a:lnTo>
                                      <a:lnTo>
                                        <a:pt x="826" y="79"/>
                                      </a:lnTo>
                                      <a:lnTo>
                                        <a:pt x="827" y="77"/>
                                      </a:lnTo>
                                      <a:lnTo>
                                        <a:pt x="827" y="80"/>
                                      </a:lnTo>
                                      <a:lnTo>
                                        <a:pt x="828" y="77"/>
                                      </a:lnTo>
                                      <a:lnTo>
                                        <a:pt x="828" y="79"/>
                                      </a:lnTo>
                                      <a:lnTo>
                                        <a:pt x="829" y="79"/>
                                      </a:lnTo>
                                      <a:lnTo>
                                        <a:pt x="830" y="75"/>
                                      </a:lnTo>
                                      <a:lnTo>
                                        <a:pt x="830" y="78"/>
                                      </a:lnTo>
                                      <a:lnTo>
                                        <a:pt x="831" y="72"/>
                                      </a:lnTo>
                                      <a:lnTo>
                                        <a:pt x="832" y="70"/>
                                      </a:lnTo>
                                      <a:lnTo>
                                        <a:pt x="832" y="72"/>
                                      </a:lnTo>
                                      <a:lnTo>
                                        <a:pt x="833" y="68"/>
                                      </a:lnTo>
                                      <a:lnTo>
                                        <a:pt x="834" y="68"/>
                                      </a:lnTo>
                                      <a:lnTo>
                                        <a:pt x="835" y="61"/>
                                      </a:lnTo>
                                      <a:lnTo>
                                        <a:pt x="835" y="64"/>
                                      </a:lnTo>
                                      <a:lnTo>
                                        <a:pt x="836" y="60"/>
                                      </a:lnTo>
                                      <a:lnTo>
                                        <a:pt x="837" y="62"/>
                                      </a:lnTo>
                                      <a:lnTo>
                                        <a:pt x="837" y="65"/>
                                      </a:lnTo>
                                      <a:lnTo>
                                        <a:pt x="838" y="61"/>
                                      </a:lnTo>
                                      <a:lnTo>
                                        <a:pt x="839" y="62"/>
                                      </a:lnTo>
                                      <a:lnTo>
                                        <a:pt x="839" y="65"/>
                                      </a:lnTo>
                                      <a:lnTo>
                                        <a:pt x="840" y="67"/>
                                      </a:lnTo>
                                      <a:lnTo>
                                        <a:pt x="841" y="63"/>
                                      </a:lnTo>
                                      <a:lnTo>
                                        <a:pt x="841" y="66"/>
                                      </a:lnTo>
                                      <a:lnTo>
                                        <a:pt x="842" y="65"/>
                                      </a:lnTo>
                                      <a:lnTo>
                                        <a:pt x="843" y="72"/>
                                      </a:lnTo>
                                      <a:lnTo>
                                        <a:pt x="844" y="74"/>
                                      </a:lnTo>
                                      <a:lnTo>
                                        <a:pt x="844" y="79"/>
                                      </a:lnTo>
                                      <a:lnTo>
                                        <a:pt x="845" y="85"/>
                                      </a:lnTo>
                                      <a:lnTo>
                                        <a:pt x="846" y="86"/>
                                      </a:lnTo>
                                      <a:lnTo>
                                        <a:pt x="846" y="91"/>
                                      </a:lnTo>
                                      <a:lnTo>
                                        <a:pt x="847" y="100"/>
                                      </a:lnTo>
                                      <a:lnTo>
                                        <a:pt x="848" y="104"/>
                                      </a:lnTo>
                                      <a:lnTo>
                                        <a:pt x="848" y="123"/>
                                      </a:lnTo>
                                      <a:lnTo>
                                        <a:pt x="849" y="121"/>
                                      </a:lnTo>
                                      <a:lnTo>
                                        <a:pt x="850" y="121"/>
                                      </a:lnTo>
                                      <a:lnTo>
                                        <a:pt x="851" y="134"/>
                                      </a:lnTo>
                                      <a:lnTo>
                                        <a:pt x="851" y="146"/>
                                      </a:lnTo>
                                      <a:lnTo>
                                        <a:pt x="851" y="165"/>
                                      </a:lnTo>
                                      <a:lnTo>
                                        <a:pt x="852" y="178"/>
                                      </a:lnTo>
                                      <a:lnTo>
                                        <a:pt x="852" y="189"/>
                                      </a:lnTo>
                                      <a:lnTo>
                                        <a:pt x="853" y="159"/>
                                      </a:lnTo>
                                      <a:lnTo>
                                        <a:pt x="854" y="122"/>
                                      </a:lnTo>
                                      <a:lnTo>
                                        <a:pt x="854" y="165"/>
                                      </a:lnTo>
                                      <a:lnTo>
                                        <a:pt x="855" y="113"/>
                                      </a:lnTo>
                                      <a:lnTo>
                                        <a:pt x="856" y="103"/>
                                      </a:lnTo>
                                      <a:lnTo>
                                        <a:pt x="856" y="106"/>
                                      </a:lnTo>
                                      <a:lnTo>
                                        <a:pt x="857" y="112"/>
                                      </a:lnTo>
                                      <a:lnTo>
                                        <a:pt x="858" y="110"/>
                                      </a:lnTo>
                                      <a:lnTo>
                                        <a:pt x="859" y="92"/>
                                      </a:lnTo>
                                      <a:lnTo>
                                        <a:pt x="859" y="102"/>
                                      </a:lnTo>
                                      <a:lnTo>
                                        <a:pt x="860" y="86"/>
                                      </a:lnTo>
                                      <a:lnTo>
                                        <a:pt x="861" y="70"/>
                                      </a:lnTo>
                                      <a:lnTo>
                                        <a:pt x="861" y="76"/>
                                      </a:lnTo>
                                      <a:lnTo>
                                        <a:pt x="862" y="69"/>
                                      </a:lnTo>
                                      <a:lnTo>
                                        <a:pt x="863" y="65"/>
                                      </a:lnTo>
                                      <a:lnTo>
                                        <a:pt x="863" y="68"/>
                                      </a:lnTo>
                                      <a:lnTo>
                                        <a:pt x="864" y="64"/>
                                      </a:lnTo>
                                      <a:lnTo>
                                        <a:pt x="865" y="67"/>
                                      </a:lnTo>
                                      <a:lnTo>
                                        <a:pt x="866" y="66"/>
                                      </a:lnTo>
                                      <a:lnTo>
                                        <a:pt x="867" y="63"/>
                                      </a:lnTo>
                                      <a:lnTo>
                                        <a:pt x="868" y="53"/>
                                      </a:lnTo>
                                      <a:lnTo>
                                        <a:pt x="868" y="58"/>
                                      </a:lnTo>
                                      <a:lnTo>
                                        <a:pt x="869" y="52"/>
                                      </a:lnTo>
                                      <a:lnTo>
                                        <a:pt x="870" y="54"/>
                                      </a:lnTo>
                                      <a:lnTo>
                                        <a:pt x="870" y="57"/>
                                      </a:lnTo>
                                      <a:lnTo>
                                        <a:pt x="871" y="52"/>
                                      </a:lnTo>
                                      <a:lnTo>
                                        <a:pt x="872" y="43"/>
                                      </a:lnTo>
                                      <a:lnTo>
                                        <a:pt x="872" y="48"/>
                                      </a:lnTo>
                                      <a:lnTo>
                                        <a:pt x="873" y="41"/>
                                      </a:lnTo>
                                      <a:lnTo>
                                        <a:pt x="874" y="39"/>
                                      </a:lnTo>
                                      <a:lnTo>
                                        <a:pt x="875" y="39"/>
                                      </a:lnTo>
                                      <a:lnTo>
                                        <a:pt x="875" y="34"/>
                                      </a:lnTo>
                                      <a:lnTo>
                                        <a:pt x="876" y="33"/>
                                      </a:lnTo>
                                      <a:lnTo>
                                        <a:pt x="877" y="32"/>
                                      </a:lnTo>
                                      <a:lnTo>
                                        <a:pt x="878" y="29"/>
                                      </a:lnTo>
                                      <a:lnTo>
                                        <a:pt x="878" y="31"/>
                                      </a:lnTo>
                                      <a:lnTo>
                                        <a:pt x="879" y="28"/>
                                      </a:lnTo>
                                      <a:lnTo>
                                        <a:pt x="880" y="26"/>
                                      </a:lnTo>
                                      <a:lnTo>
                                        <a:pt x="880" y="28"/>
                                      </a:lnTo>
                                      <a:lnTo>
                                        <a:pt x="881" y="20"/>
                                      </a:lnTo>
                                      <a:lnTo>
                                        <a:pt x="882" y="19"/>
                                      </a:lnTo>
                                      <a:lnTo>
                                        <a:pt x="883" y="17"/>
                                      </a:lnTo>
                                      <a:lnTo>
                                        <a:pt x="883" y="19"/>
                                      </a:lnTo>
                                      <a:lnTo>
                                        <a:pt x="884" y="18"/>
                                      </a:lnTo>
                                      <a:lnTo>
                                        <a:pt x="885" y="17"/>
                                      </a:lnTo>
                                      <a:lnTo>
                                        <a:pt x="885" y="18"/>
                                      </a:lnTo>
                                      <a:lnTo>
                                        <a:pt x="886" y="19"/>
                                      </a:lnTo>
                                      <a:lnTo>
                                        <a:pt x="887" y="19"/>
                                      </a:lnTo>
                                      <a:lnTo>
                                        <a:pt x="887" y="19"/>
                                      </a:lnTo>
                                      <a:lnTo>
                                        <a:pt x="888" y="20"/>
                                      </a:lnTo>
                                      <a:lnTo>
                                        <a:pt x="889" y="26"/>
                                      </a:lnTo>
                                      <a:lnTo>
                                        <a:pt x="890" y="26"/>
                                      </a:lnTo>
                                      <a:lnTo>
                                        <a:pt x="890" y="37"/>
                                      </a:lnTo>
                                      <a:lnTo>
                                        <a:pt x="891" y="42"/>
                                      </a:lnTo>
                                      <a:lnTo>
                                        <a:pt x="892" y="45"/>
                                      </a:lnTo>
                                      <a:lnTo>
                                        <a:pt x="892" y="57"/>
                                      </a:lnTo>
                                      <a:lnTo>
                                        <a:pt x="893" y="60"/>
                                      </a:lnTo>
                                      <a:lnTo>
                                        <a:pt x="894" y="68"/>
                                      </a:lnTo>
                                      <a:lnTo>
                                        <a:pt x="894" y="72"/>
                                      </a:lnTo>
                                      <a:lnTo>
                                        <a:pt x="895" y="86"/>
                                      </a:lnTo>
                                      <a:lnTo>
                                        <a:pt x="896" y="93"/>
                                      </a:lnTo>
                                      <a:lnTo>
                                        <a:pt x="896" y="102"/>
                                      </a:lnTo>
                                      <a:lnTo>
                                        <a:pt x="897" y="131"/>
                                      </a:lnTo>
                                      <a:lnTo>
                                        <a:pt x="898" y="144"/>
                                      </a:lnTo>
                                      <a:lnTo>
                                        <a:pt x="899" y="167"/>
                                      </a:lnTo>
                                      <a:lnTo>
                                        <a:pt x="899" y="233"/>
                                      </a:lnTo>
                                      <a:lnTo>
                                        <a:pt x="899" y="232"/>
                                      </a:lnTo>
                                      <a:lnTo>
                                        <a:pt x="900" y="113"/>
                                      </a:lnTo>
                                      <a:lnTo>
                                        <a:pt x="900" y="201"/>
                                      </a:lnTo>
                                      <a:lnTo>
                                        <a:pt x="901" y="68"/>
                                      </a:lnTo>
                                      <a:lnTo>
                                        <a:pt x="902" y="50"/>
                                      </a:lnTo>
                                      <a:lnTo>
                                        <a:pt x="902" y="71"/>
                                      </a:lnTo>
                                      <a:lnTo>
                                        <a:pt x="903" y="86"/>
                                      </a:lnTo>
                                      <a:lnTo>
                                        <a:pt x="904" y="92"/>
                                      </a:lnTo>
                                      <a:lnTo>
                                        <a:pt x="905" y="86"/>
                                      </a:lnTo>
                                      <a:lnTo>
                                        <a:pt x="905" y="87"/>
                                      </a:lnTo>
                                      <a:lnTo>
                                        <a:pt x="906" y="84"/>
                                      </a:lnTo>
                                      <a:lnTo>
                                        <a:pt x="907" y="80"/>
                                      </a:lnTo>
                                      <a:lnTo>
                                        <a:pt x="907" y="85"/>
                                      </a:lnTo>
                                      <a:lnTo>
                                        <a:pt x="908" y="76"/>
                                      </a:lnTo>
                                      <a:lnTo>
                                        <a:pt x="909" y="68"/>
                                      </a:lnTo>
                                      <a:lnTo>
                                        <a:pt x="909" y="69"/>
                                      </a:lnTo>
                                      <a:lnTo>
                                        <a:pt x="910" y="63"/>
                                      </a:lnTo>
                                      <a:lnTo>
                                        <a:pt x="911" y="56"/>
                                      </a:lnTo>
                                      <a:lnTo>
                                        <a:pt x="911" y="63"/>
                                      </a:lnTo>
                                      <a:lnTo>
                                        <a:pt x="912" y="58"/>
                                      </a:lnTo>
                                      <a:lnTo>
                                        <a:pt x="913" y="56"/>
                                      </a:lnTo>
                                      <a:lnTo>
                                        <a:pt x="914" y="59"/>
                                      </a:lnTo>
                                      <a:lnTo>
                                        <a:pt x="915" y="56"/>
                                      </a:lnTo>
                                      <a:lnTo>
                                        <a:pt x="916" y="53"/>
                                      </a:lnTo>
                                      <a:lnTo>
                                        <a:pt x="916" y="56"/>
                                      </a:lnTo>
                                      <a:lnTo>
                                        <a:pt x="917" y="52"/>
                                      </a:lnTo>
                                      <a:lnTo>
                                        <a:pt x="918" y="46"/>
                                      </a:lnTo>
                                      <a:lnTo>
                                        <a:pt x="918" y="49"/>
                                      </a:lnTo>
                                      <a:lnTo>
                                        <a:pt x="919" y="45"/>
                                      </a:lnTo>
                                      <a:lnTo>
                                        <a:pt x="920" y="42"/>
                                      </a:lnTo>
                                      <a:lnTo>
                                        <a:pt x="921" y="43"/>
                                      </a:lnTo>
                                      <a:lnTo>
                                        <a:pt x="921" y="44"/>
                                      </a:lnTo>
                                      <a:lnTo>
                                        <a:pt x="922" y="45"/>
                                      </a:lnTo>
                                      <a:lnTo>
                                        <a:pt x="923" y="41"/>
                                      </a:lnTo>
                                      <a:lnTo>
                                        <a:pt x="923" y="42"/>
                                      </a:lnTo>
                                      <a:lnTo>
                                        <a:pt x="923" y="38"/>
                                      </a:lnTo>
                                      <a:lnTo>
                                        <a:pt x="924" y="32"/>
                                      </a:lnTo>
                                      <a:lnTo>
                                        <a:pt x="924" y="36"/>
                                      </a:lnTo>
                                      <a:lnTo>
                                        <a:pt x="925" y="29"/>
                                      </a:lnTo>
                                      <a:lnTo>
                                        <a:pt x="926" y="32"/>
                                      </a:lnTo>
                                      <a:lnTo>
                                        <a:pt x="926" y="34"/>
                                      </a:lnTo>
                                      <a:lnTo>
                                        <a:pt x="927" y="33"/>
                                      </a:lnTo>
                                      <a:lnTo>
                                        <a:pt x="928" y="35"/>
                                      </a:lnTo>
                                      <a:lnTo>
                                        <a:pt x="929" y="34"/>
                                      </a:lnTo>
                                      <a:lnTo>
                                        <a:pt x="929" y="37"/>
                                      </a:lnTo>
                                      <a:lnTo>
                                        <a:pt x="930" y="36"/>
                                      </a:lnTo>
                                      <a:lnTo>
                                        <a:pt x="931" y="33"/>
                                      </a:lnTo>
                                      <a:lnTo>
                                        <a:pt x="931" y="37"/>
                                      </a:lnTo>
                                      <a:lnTo>
                                        <a:pt x="932" y="34"/>
                                      </a:lnTo>
                                      <a:lnTo>
                                        <a:pt x="933" y="32"/>
                                      </a:lnTo>
                                      <a:lnTo>
                                        <a:pt x="933" y="33"/>
                                      </a:lnTo>
                                      <a:lnTo>
                                        <a:pt x="934" y="33"/>
                                      </a:lnTo>
                                      <a:lnTo>
                                        <a:pt x="935" y="26"/>
                                      </a:lnTo>
                                      <a:lnTo>
                                        <a:pt x="936" y="27"/>
                                      </a:lnTo>
                                      <a:lnTo>
                                        <a:pt x="936" y="28"/>
                                      </a:lnTo>
                                      <a:lnTo>
                                        <a:pt x="937" y="29"/>
                                      </a:lnTo>
                                      <a:lnTo>
                                        <a:pt x="938" y="30"/>
                                      </a:lnTo>
                                      <a:lnTo>
                                        <a:pt x="938" y="33"/>
                                      </a:lnTo>
                                      <a:lnTo>
                                        <a:pt x="939" y="39"/>
                                      </a:lnTo>
                                      <a:lnTo>
                                        <a:pt x="940" y="43"/>
                                      </a:lnTo>
                                      <a:lnTo>
                                        <a:pt x="940" y="46"/>
                                      </a:lnTo>
                                      <a:lnTo>
                                        <a:pt x="941" y="54"/>
                                      </a:lnTo>
                                      <a:lnTo>
                                        <a:pt x="942" y="66"/>
                                      </a:lnTo>
                                      <a:lnTo>
                                        <a:pt x="942" y="74"/>
                                      </a:lnTo>
                                      <a:lnTo>
                                        <a:pt x="943" y="106"/>
                                      </a:lnTo>
                                      <a:lnTo>
                                        <a:pt x="944" y="130"/>
                                      </a:lnTo>
                                      <a:lnTo>
                                        <a:pt x="945" y="174"/>
                                      </a:lnTo>
                                      <a:lnTo>
                                        <a:pt x="945" y="229"/>
                                      </a:lnTo>
                                      <a:lnTo>
                                        <a:pt x="946" y="245"/>
                                      </a:lnTo>
                                      <a:lnTo>
                                        <a:pt x="947" y="155"/>
                                      </a:lnTo>
                                      <a:lnTo>
                                        <a:pt x="947" y="201"/>
                                      </a:lnTo>
                                      <a:lnTo>
                                        <a:pt x="947" y="116"/>
                                      </a:lnTo>
                                      <a:lnTo>
                                        <a:pt x="948" y="97"/>
                                      </a:lnTo>
                                      <a:lnTo>
                                        <a:pt x="948" y="106"/>
                                      </a:lnTo>
                                      <a:lnTo>
                                        <a:pt x="949" y="89"/>
                                      </a:lnTo>
                                      <a:lnTo>
                                        <a:pt x="950" y="80"/>
                                      </a:lnTo>
                                      <a:lnTo>
                                        <a:pt x="951" y="68"/>
                                      </a:lnTo>
                                      <a:lnTo>
                                        <a:pt x="951" y="77"/>
                                      </a:lnTo>
                                      <a:lnTo>
                                        <a:pt x="952" y="66"/>
                                      </a:lnTo>
                                      <a:lnTo>
                                        <a:pt x="953" y="62"/>
                                      </a:lnTo>
                                      <a:lnTo>
                                        <a:pt x="953" y="63"/>
                                      </a:lnTo>
                                      <a:lnTo>
                                        <a:pt x="954" y="54"/>
                                      </a:lnTo>
                                      <a:lnTo>
                                        <a:pt x="955" y="52"/>
                                      </a:lnTo>
                                      <a:lnTo>
                                        <a:pt x="956" y="49"/>
                                      </a:lnTo>
                                      <a:lnTo>
                                        <a:pt x="957" y="44"/>
                                      </a:lnTo>
                                      <a:lnTo>
                                        <a:pt x="958" y="43"/>
                                      </a:lnTo>
                                      <a:lnTo>
                                        <a:pt x="959" y="39"/>
                                      </a:lnTo>
                                      <a:lnTo>
                                        <a:pt x="960" y="38"/>
                                      </a:lnTo>
                                      <a:lnTo>
                                        <a:pt x="960" y="39"/>
                                      </a:lnTo>
                                      <a:lnTo>
                                        <a:pt x="961" y="34"/>
                                      </a:lnTo>
                                      <a:lnTo>
                                        <a:pt x="962" y="34"/>
                                      </a:lnTo>
                                      <a:lnTo>
                                        <a:pt x="963" y="32"/>
                                      </a:lnTo>
                                      <a:lnTo>
                                        <a:pt x="964" y="30"/>
                                      </a:lnTo>
                                      <a:lnTo>
                                        <a:pt x="964" y="31"/>
                                      </a:lnTo>
                                      <a:lnTo>
                                        <a:pt x="965" y="28"/>
                                      </a:lnTo>
                                      <a:lnTo>
                                        <a:pt x="966" y="29"/>
                                      </a:lnTo>
                                      <a:lnTo>
                                        <a:pt x="966" y="30"/>
                                      </a:lnTo>
                                      <a:lnTo>
                                        <a:pt x="967" y="31"/>
                                      </a:lnTo>
                                      <a:lnTo>
                                        <a:pt x="968" y="28"/>
                                      </a:lnTo>
                                      <a:lnTo>
                                        <a:pt x="969" y="28"/>
                                      </a:lnTo>
                                      <a:lnTo>
                                        <a:pt x="969" y="30"/>
                                      </a:lnTo>
                                      <a:lnTo>
                                        <a:pt x="970" y="26"/>
                                      </a:lnTo>
                                      <a:lnTo>
                                        <a:pt x="971" y="25"/>
                                      </a:lnTo>
                                      <a:lnTo>
                                        <a:pt x="971" y="26"/>
                                      </a:lnTo>
                                      <a:lnTo>
                                        <a:pt x="971" y="28"/>
                                      </a:lnTo>
                                      <a:lnTo>
                                        <a:pt x="972" y="27"/>
                                      </a:lnTo>
                                      <a:lnTo>
                                        <a:pt x="972" y="29"/>
                                      </a:lnTo>
                                      <a:lnTo>
                                        <a:pt x="973" y="32"/>
                                      </a:lnTo>
                                      <a:lnTo>
                                        <a:pt x="974" y="33"/>
                                      </a:lnTo>
                                      <a:lnTo>
                                        <a:pt x="975" y="33"/>
                                      </a:lnTo>
                                      <a:lnTo>
                                        <a:pt x="976" y="33"/>
                                      </a:lnTo>
                                      <a:lnTo>
                                        <a:pt x="977" y="37"/>
                                      </a:lnTo>
                                      <a:lnTo>
                                        <a:pt x="978" y="36"/>
                                      </a:lnTo>
                                      <a:lnTo>
                                        <a:pt x="979" y="33"/>
                                      </a:lnTo>
                                      <a:lnTo>
                                        <a:pt x="980" y="33"/>
                                      </a:lnTo>
                                      <a:lnTo>
                                        <a:pt x="981" y="31"/>
                                      </a:lnTo>
                                      <a:lnTo>
                                        <a:pt x="981" y="33"/>
                                      </a:lnTo>
                                      <a:lnTo>
                                        <a:pt x="982" y="33"/>
                                      </a:lnTo>
                                      <a:lnTo>
                                        <a:pt x="983" y="33"/>
                                      </a:lnTo>
                                      <a:lnTo>
                                        <a:pt x="984" y="33"/>
                                      </a:lnTo>
                                      <a:lnTo>
                                        <a:pt x="984" y="38"/>
                                      </a:lnTo>
                                      <a:lnTo>
                                        <a:pt x="985" y="39"/>
                                      </a:lnTo>
                                      <a:lnTo>
                                        <a:pt x="986" y="40"/>
                                      </a:lnTo>
                                      <a:lnTo>
                                        <a:pt x="986" y="42"/>
                                      </a:lnTo>
                                      <a:lnTo>
                                        <a:pt x="987" y="43"/>
                                      </a:lnTo>
                                      <a:lnTo>
                                        <a:pt x="988" y="44"/>
                                      </a:lnTo>
                                      <a:lnTo>
                                        <a:pt x="988" y="45"/>
                                      </a:lnTo>
                                      <a:lnTo>
                                        <a:pt x="989" y="52"/>
                                      </a:lnTo>
                                      <a:lnTo>
                                        <a:pt x="990" y="50"/>
                                      </a:lnTo>
                                      <a:lnTo>
                                        <a:pt x="991" y="49"/>
                                      </a:lnTo>
                                      <a:lnTo>
                                        <a:pt x="991" y="59"/>
                                      </a:lnTo>
                                      <a:lnTo>
                                        <a:pt x="992" y="73"/>
                                      </a:lnTo>
                                      <a:lnTo>
                                        <a:pt x="993" y="92"/>
                                      </a:lnTo>
                                      <a:lnTo>
                                        <a:pt x="993" y="108"/>
                                      </a:lnTo>
                                      <a:lnTo>
                                        <a:pt x="994" y="130"/>
                                      </a:lnTo>
                                      <a:lnTo>
                                        <a:pt x="995" y="151"/>
                                      </a:lnTo>
                                      <a:lnTo>
                                        <a:pt x="995" y="165"/>
                                      </a:lnTo>
                                      <a:lnTo>
                                        <a:pt x="995" y="157"/>
                                      </a:lnTo>
                                      <a:lnTo>
                                        <a:pt x="996" y="123"/>
                                      </a:lnTo>
                                      <a:lnTo>
                                        <a:pt x="996" y="152"/>
                                      </a:lnTo>
                                      <a:lnTo>
                                        <a:pt x="997" y="109"/>
                                      </a:lnTo>
                                      <a:lnTo>
                                        <a:pt x="998" y="100"/>
                                      </a:lnTo>
                                      <a:lnTo>
                                        <a:pt x="999" y="94"/>
                                      </a:lnTo>
                                      <a:lnTo>
                                        <a:pt x="999" y="97"/>
                                      </a:lnTo>
                                      <a:lnTo>
                                        <a:pt x="1000" y="92"/>
                                      </a:lnTo>
                                      <a:lnTo>
                                        <a:pt x="1001" y="86"/>
                                      </a:lnTo>
                                      <a:lnTo>
                                        <a:pt x="1001" y="92"/>
                                      </a:lnTo>
                                      <a:lnTo>
                                        <a:pt x="1002" y="78"/>
                                      </a:lnTo>
                                      <a:lnTo>
                                        <a:pt x="1003" y="61"/>
                                      </a:lnTo>
                                      <a:lnTo>
                                        <a:pt x="1003" y="68"/>
                                      </a:lnTo>
                                      <a:lnTo>
                                        <a:pt x="1004" y="59"/>
                                      </a:lnTo>
                                      <a:lnTo>
                                        <a:pt x="1005" y="51"/>
                                      </a:lnTo>
                                      <a:lnTo>
                                        <a:pt x="1006" y="46"/>
                                      </a:lnTo>
                                      <a:lnTo>
                                        <a:pt x="1006" y="50"/>
                                      </a:lnTo>
                                      <a:lnTo>
                                        <a:pt x="1007" y="45"/>
                                      </a:lnTo>
                                      <a:lnTo>
                                        <a:pt x="1008" y="41"/>
                                      </a:lnTo>
                                      <a:lnTo>
                                        <a:pt x="1008" y="45"/>
                                      </a:lnTo>
                                      <a:lnTo>
                                        <a:pt x="1009" y="35"/>
                                      </a:lnTo>
                                      <a:lnTo>
                                        <a:pt x="1010" y="35"/>
                                      </a:lnTo>
                                      <a:lnTo>
                                        <a:pt x="1010" y="37"/>
                                      </a:lnTo>
                                      <a:lnTo>
                                        <a:pt x="1011" y="33"/>
                                      </a:lnTo>
                                      <a:lnTo>
                                        <a:pt x="1012" y="28"/>
                                      </a:lnTo>
                                      <a:lnTo>
                                        <a:pt x="1012" y="31"/>
                                      </a:lnTo>
                                      <a:lnTo>
                                        <a:pt x="1013" y="28"/>
                                      </a:lnTo>
                                      <a:lnTo>
                                        <a:pt x="1014" y="26"/>
                                      </a:lnTo>
                                      <a:lnTo>
                                        <a:pt x="1015" y="28"/>
                                      </a:lnTo>
                                      <a:lnTo>
                                        <a:pt x="1016" y="27"/>
                                      </a:lnTo>
                                      <a:lnTo>
                                        <a:pt x="1017" y="27"/>
                                      </a:lnTo>
                                      <a:lnTo>
                                        <a:pt x="1018" y="27"/>
                                      </a:lnTo>
                                      <a:lnTo>
                                        <a:pt x="1019" y="31"/>
                                      </a:lnTo>
                                      <a:lnTo>
                                        <a:pt x="1019" y="33"/>
                                      </a:lnTo>
                                      <a:lnTo>
                                        <a:pt x="1019" y="38"/>
                                      </a:lnTo>
                                      <a:lnTo>
                                        <a:pt x="1020" y="40"/>
                                      </a:lnTo>
                                      <a:lnTo>
                                        <a:pt x="1021" y="43"/>
                                      </a:lnTo>
                                      <a:lnTo>
                                        <a:pt x="1021" y="46"/>
                                      </a:lnTo>
                                      <a:lnTo>
                                        <a:pt x="1022" y="45"/>
                                      </a:lnTo>
                                      <a:lnTo>
                                        <a:pt x="1023" y="44"/>
                                      </a:lnTo>
                                      <a:lnTo>
                                        <a:pt x="1023" y="46"/>
                                      </a:lnTo>
                                      <a:lnTo>
                                        <a:pt x="1024" y="45"/>
                                      </a:lnTo>
                                      <a:lnTo>
                                        <a:pt x="1025" y="43"/>
                                      </a:lnTo>
                                      <a:lnTo>
                                        <a:pt x="1025" y="44"/>
                                      </a:lnTo>
                                      <a:lnTo>
                                        <a:pt x="1026" y="41"/>
                                      </a:lnTo>
                                      <a:lnTo>
                                        <a:pt x="1027" y="35"/>
                                      </a:lnTo>
                                      <a:lnTo>
                                        <a:pt x="1027" y="37"/>
                                      </a:lnTo>
                                      <a:lnTo>
                                        <a:pt x="1028" y="37"/>
                                      </a:lnTo>
                                      <a:lnTo>
                                        <a:pt x="1029" y="40"/>
                                      </a:lnTo>
                                      <a:lnTo>
                                        <a:pt x="1030" y="37"/>
                                      </a:lnTo>
                                      <a:lnTo>
                                        <a:pt x="1030" y="39"/>
                                      </a:lnTo>
                                      <a:lnTo>
                                        <a:pt x="1031" y="42"/>
                                      </a:lnTo>
                                      <a:lnTo>
                                        <a:pt x="1032" y="43"/>
                                      </a:lnTo>
                                      <a:lnTo>
                                        <a:pt x="1032" y="44"/>
                                      </a:lnTo>
                                      <a:lnTo>
                                        <a:pt x="1033" y="45"/>
                                      </a:lnTo>
                                      <a:lnTo>
                                        <a:pt x="1034" y="43"/>
                                      </a:lnTo>
                                      <a:lnTo>
                                        <a:pt x="1034" y="46"/>
                                      </a:lnTo>
                                      <a:lnTo>
                                        <a:pt x="1035" y="49"/>
                                      </a:lnTo>
                                      <a:lnTo>
                                        <a:pt x="1036" y="45"/>
                                      </a:lnTo>
                                      <a:lnTo>
                                        <a:pt x="1037" y="52"/>
                                      </a:lnTo>
                                      <a:lnTo>
                                        <a:pt x="1037" y="54"/>
                                      </a:lnTo>
                                      <a:lnTo>
                                        <a:pt x="1038" y="62"/>
                                      </a:lnTo>
                                      <a:lnTo>
                                        <a:pt x="1039" y="68"/>
                                      </a:lnTo>
                                      <a:lnTo>
                                        <a:pt x="1039" y="71"/>
                                      </a:lnTo>
                                      <a:lnTo>
                                        <a:pt x="1040" y="71"/>
                                      </a:lnTo>
                                      <a:lnTo>
                                        <a:pt x="1041" y="92"/>
                                      </a:lnTo>
                                      <a:lnTo>
                                        <a:pt x="1041" y="115"/>
                                      </a:lnTo>
                                      <a:lnTo>
                                        <a:pt x="1042" y="136"/>
                                      </a:lnTo>
                                      <a:lnTo>
                                        <a:pt x="1043" y="130"/>
                                      </a:lnTo>
                                      <a:lnTo>
                                        <a:pt x="1043" y="150"/>
                                      </a:lnTo>
                                      <a:lnTo>
                                        <a:pt x="1043" y="139"/>
                                      </a:lnTo>
                                      <a:lnTo>
                                        <a:pt x="1044" y="125"/>
                                      </a:lnTo>
                                      <a:lnTo>
                                        <a:pt x="1045" y="95"/>
                                      </a:lnTo>
                                      <a:lnTo>
                                        <a:pt x="1045" y="114"/>
                                      </a:lnTo>
                                      <a:lnTo>
                                        <a:pt x="1046" y="82"/>
                                      </a:lnTo>
                                      <a:lnTo>
                                        <a:pt x="1047" y="66"/>
                                      </a:lnTo>
                                      <a:lnTo>
                                        <a:pt x="1047" y="78"/>
                                      </a:lnTo>
                                      <a:lnTo>
                                        <a:pt x="1048" y="68"/>
                                      </a:lnTo>
                                      <a:lnTo>
                                        <a:pt x="1049" y="52"/>
                                      </a:lnTo>
                                      <a:lnTo>
                                        <a:pt x="1049" y="63"/>
                                      </a:lnTo>
                                      <a:lnTo>
                                        <a:pt x="1050" y="45"/>
                                      </a:lnTo>
                                      <a:lnTo>
                                        <a:pt x="1051" y="44"/>
                                      </a:lnTo>
                                      <a:lnTo>
                                        <a:pt x="1052" y="42"/>
                                      </a:lnTo>
                                      <a:lnTo>
                                        <a:pt x="1053" y="37"/>
                                      </a:lnTo>
                                      <a:lnTo>
                                        <a:pt x="1054" y="33"/>
                                      </a:lnTo>
                                      <a:lnTo>
                                        <a:pt x="1054" y="37"/>
                                      </a:lnTo>
                                      <a:lnTo>
                                        <a:pt x="1055" y="33"/>
                                      </a:lnTo>
                                      <a:lnTo>
                                        <a:pt x="1056" y="27"/>
                                      </a:lnTo>
                                      <a:lnTo>
                                        <a:pt x="1056" y="31"/>
                                      </a:lnTo>
                                      <a:lnTo>
                                        <a:pt x="1057" y="26"/>
                                      </a:lnTo>
                                      <a:lnTo>
                                        <a:pt x="1058" y="24"/>
                                      </a:lnTo>
                                      <a:lnTo>
                                        <a:pt x="1059" y="22"/>
                                      </a:lnTo>
                                      <a:lnTo>
                                        <a:pt x="1060" y="20"/>
                                      </a:lnTo>
                                      <a:lnTo>
                                        <a:pt x="1061" y="22"/>
                                      </a:lnTo>
                                      <a:lnTo>
                                        <a:pt x="1061" y="23"/>
                                      </a:lnTo>
                                      <a:lnTo>
                                        <a:pt x="1062" y="27"/>
                                      </a:lnTo>
                                      <a:lnTo>
                                        <a:pt x="1063" y="31"/>
                                      </a:lnTo>
                                      <a:lnTo>
                                        <a:pt x="1063" y="32"/>
                                      </a:lnTo>
                                      <a:lnTo>
                                        <a:pt x="1064" y="35"/>
                                      </a:lnTo>
                                      <a:lnTo>
                                        <a:pt x="1065" y="36"/>
                                      </a:lnTo>
                                      <a:lnTo>
                                        <a:pt x="1065" y="40"/>
                                      </a:lnTo>
                                      <a:lnTo>
                                        <a:pt x="1066" y="40"/>
                                      </a:lnTo>
                                      <a:lnTo>
                                        <a:pt x="1067" y="40"/>
                                      </a:lnTo>
                                      <a:lnTo>
                                        <a:pt x="1067" y="41"/>
                                      </a:lnTo>
                                      <a:lnTo>
                                        <a:pt x="1067" y="42"/>
                                      </a:lnTo>
                                      <a:lnTo>
                                        <a:pt x="1068" y="43"/>
                                      </a:lnTo>
                                      <a:lnTo>
                                        <a:pt x="1069" y="43"/>
                                      </a:lnTo>
                                      <a:lnTo>
                                        <a:pt x="1069" y="46"/>
                                      </a:lnTo>
                                      <a:lnTo>
                                        <a:pt x="1070" y="47"/>
                                      </a:lnTo>
                                      <a:lnTo>
                                        <a:pt x="1071" y="48"/>
                                      </a:lnTo>
                                      <a:lnTo>
                                        <a:pt x="1071" y="49"/>
                                      </a:lnTo>
                                      <a:lnTo>
                                        <a:pt x="1072" y="48"/>
                                      </a:lnTo>
                                      <a:lnTo>
                                        <a:pt x="1073" y="52"/>
                                      </a:lnTo>
                                      <a:lnTo>
                                        <a:pt x="1073" y="54"/>
                                      </a:lnTo>
                                      <a:lnTo>
                                        <a:pt x="1074" y="54"/>
                                      </a:lnTo>
                                      <a:lnTo>
                                        <a:pt x="1075" y="58"/>
                                      </a:lnTo>
                                      <a:lnTo>
                                        <a:pt x="1076" y="53"/>
                                      </a:lnTo>
                                      <a:lnTo>
                                        <a:pt x="1076" y="57"/>
                                      </a:lnTo>
                                      <a:lnTo>
                                        <a:pt x="1077" y="57"/>
                                      </a:lnTo>
                                      <a:lnTo>
                                        <a:pt x="1078" y="58"/>
                                      </a:lnTo>
                                      <a:lnTo>
                                        <a:pt x="1078" y="61"/>
                                      </a:lnTo>
                                      <a:lnTo>
                                        <a:pt x="1079" y="62"/>
                                      </a:lnTo>
                                      <a:lnTo>
                                        <a:pt x="1080" y="70"/>
                                      </a:lnTo>
                                      <a:lnTo>
                                        <a:pt x="1081" y="73"/>
                                      </a:lnTo>
                                      <a:lnTo>
                                        <a:pt x="1082" y="72"/>
                                      </a:lnTo>
                                      <a:lnTo>
                                        <a:pt x="1082" y="75"/>
                                      </a:lnTo>
                                      <a:lnTo>
                                        <a:pt x="1083" y="79"/>
                                      </a:lnTo>
                                      <a:lnTo>
                                        <a:pt x="1084" y="84"/>
                                      </a:lnTo>
                                      <a:lnTo>
                                        <a:pt x="1085" y="88"/>
                                      </a:lnTo>
                                      <a:lnTo>
                                        <a:pt x="1085" y="89"/>
                                      </a:lnTo>
                                      <a:lnTo>
                                        <a:pt x="1086" y="87"/>
                                      </a:lnTo>
                                      <a:lnTo>
                                        <a:pt x="1087" y="97"/>
                                      </a:lnTo>
                                      <a:lnTo>
                                        <a:pt x="1087" y="108"/>
                                      </a:lnTo>
                                      <a:lnTo>
                                        <a:pt x="1088" y="116"/>
                                      </a:lnTo>
                                      <a:lnTo>
                                        <a:pt x="1089" y="127"/>
                                      </a:lnTo>
                                      <a:lnTo>
                                        <a:pt x="1089" y="140"/>
                                      </a:lnTo>
                                      <a:lnTo>
                                        <a:pt x="1090" y="151"/>
                                      </a:lnTo>
                                      <a:lnTo>
                                        <a:pt x="1091" y="147"/>
                                      </a:lnTo>
                                      <a:lnTo>
                                        <a:pt x="1091" y="135"/>
                                      </a:lnTo>
                                      <a:lnTo>
                                        <a:pt x="1091" y="136"/>
                                      </a:lnTo>
                                      <a:lnTo>
                                        <a:pt x="1092" y="118"/>
                                      </a:lnTo>
                                      <a:lnTo>
                                        <a:pt x="1093" y="118"/>
                                      </a:lnTo>
                                      <a:lnTo>
                                        <a:pt x="1093" y="123"/>
                                      </a:lnTo>
                                      <a:lnTo>
                                        <a:pt x="1094" y="116"/>
                                      </a:lnTo>
                                      <a:lnTo>
                                        <a:pt x="1095" y="105"/>
                                      </a:lnTo>
                                      <a:lnTo>
                                        <a:pt x="1095" y="107"/>
                                      </a:lnTo>
                                      <a:lnTo>
                                        <a:pt x="1096" y="106"/>
                                      </a:lnTo>
                                      <a:lnTo>
                                        <a:pt x="1097" y="106"/>
                                      </a:lnTo>
                                      <a:lnTo>
                                        <a:pt x="1097" y="107"/>
                                      </a:lnTo>
                                      <a:lnTo>
                                        <a:pt x="1098" y="105"/>
                                      </a:lnTo>
                                      <a:lnTo>
                                        <a:pt x="1099" y="107"/>
                                      </a:lnTo>
                                      <a:lnTo>
                                        <a:pt x="1100" y="101"/>
                                      </a:lnTo>
                                      <a:lnTo>
                                        <a:pt x="1100" y="103"/>
                                      </a:lnTo>
                                      <a:lnTo>
                                        <a:pt x="1101" y="104"/>
                                      </a:lnTo>
                                      <a:lnTo>
                                        <a:pt x="1102" y="101"/>
                                      </a:lnTo>
                                      <a:lnTo>
                                        <a:pt x="1102" y="103"/>
                                      </a:lnTo>
                                      <a:lnTo>
                                        <a:pt x="1103" y="104"/>
                                      </a:lnTo>
                                      <a:lnTo>
                                        <a:pt x="1104" y="103"/>
                                      </a:lnTo>
                                      <a:lnTo>
                                        <a:pt x="1104" y="104"/>
                                      </a:lnTo>
                                      <a:lnTo>
                                        <a:pt x="1105" y="105"/>
                                      </a:lnTo>
                                      <a:lnTo>
                                        <a:pt x="1106" y="103"/>
                                      </a:lnTo>
                                      <a:lnTo>
                                        <a:pt x="1107" y="99"/>
                                      </a:lnTo>
                                      <a:lnTo>
                                        <a:pt x="1107" y="100"/>
                                      </a:lnTo>
                                      <a:lnTo>
                                        <a:pt x="1108" y="104"/>
                                      </a:lnTo>
                                      <a:lnTo>
                                        <a:pt x="1109" y="106"/>
                                      </a:lnTo>
                                      <a:lnTo>
                                        <a:pt x="1109" y="108"/>
                                      </a:lnTo>
                                      <a:lnTo>
                                        <a:pt x="1110" y="104"/>
                                      </a:lnTo>
                                      <a:lnTo>
                                        <a:pt x="1111" y="99"/>
                                      </a:lnTo>
                                      <a:lnTo>
                                        <a:pt x="1111" y="100"/>
                                      </a:lnTo>
                                      <a:lnTo>
                                        <a:pt x="1112" y="99"/>
                                      </a:lnTo>
                                      <a:lnTo>
                                        <a:pt x="1113" y="92"/>
                                      </a:lnTo>
                                      <a:lnTo>
                                        <a:pt x="1113" y="96"/>
                                      </a:lnTo>
                                      <a:lnTo>
                                        <a:pt x="1114" y="93"/>
                                      </a:lnTo>
                                      <a:lnTo>
                                        <a:pt x="1115" y="94"/>
                                      </a:lnTo>
                                      <a:lnTo>
                                        <a:pt x="1115" y="93"/>
                                      </a:lnTo>
                                      <a:lnTo>
                                        <a:pt x="1115" y="94"/>
                                      </a:lnTo>
                                      <a:lnTo>
                                        <a:pt x="1116" y="96"/>
                                      </a:lnTo>
                                      <a:lnTo>
                                        <a:pt x="1117" y="88"/>
                                      </a:lnTo>
                                      <a:lnTo>
                                        <a:pt x="1117" y="94"/>
                                      </a:lnTo>
                                      <a:lnTo>
                                        <a:pt x="1118" y="87"/>
                                      </a:lnTo>
                                      <a:lnTo>
                                        <a:pt x="1119" y="91"/>
                                      </a:lnTo>
                                      <a:lnTo>
                                        <a:pt x="1119" y="92"/>
                                      </a:lnTo>
                                      <a:lnTo>
                                        <a:pt x="1120" y="87"/>
                                      </a:lnTo>
                                      <a:lnTo>
                                        <a:pt x="1121" y="82"/>
                                      </a:lnTo>
                                      <a:lnTo>
                                        <a:pt x="1122" y="79"/>
                                      </a:lnTo>
                                      <a:lnTo>
                                        <a:pt x="1122" y="83"/>
                                      </a:lnTo>
                                      <a:lnTo>
                                        <a:pt x="1123" y="80"/>
                                      </a:lnTo>
                                      <a:lnTo>
                                        <a:pt x="1124" y="80"/>
                                      </a:lnTo>
                                      <a:lnTo>
                                        <a:pt x="1124" y="81"/>
                                      </a:lnTo>
                                      <a:lnTo>
                                        <a:pt x="1125" y="79"/>
                                      </a:lnTo>
                                      <a:lnTo>
                                        <a:pt x="1126" y="76"/>
                                      </a:lnTo>
                                      <a:lnTo>
                                        <a:pt x="1126" y="77"/>
                                      </a:lnTo>
                                      <a:lnTo>
                                        <a:pt x="1127" y="79"/>
                                      </a:lnTo>
                                      <a:lnTo>
                                        <a:pt x="1128" y="76"/>
                                      </a:lnTo>
                                      <a:lnTo>
                                        <a:pt x="1128" y="79"/>
                                      </a:lnTo>
                                      <a:lnTo>
                                        <a:pt x="1129" y="73"/>
                                      </a:lnTo>
                                      <a:lnTo>
                                        <a:pt x="1130" y="76"/>
                                      </a:lnTo>
                                      <a:lnTo>
                                        <a:pt x="1131" y="75"/>
                                      </a:lnTo>
                                      <a:lnTo>
                                        <a:pt x="1131" y="77"/>
                                      </a:lnTo>
                                      <a:lnTo>
                                        <a:pt x="1132" y="76"/>
                                      </a:lnTo>
                                      <a:lnTo>
                                        <a:pt x="1133" y="69"/>
                                      </a:lnTo>
                                      <a:lnTo>
                                        <a:pt x="1133" y="76"/>
                                      </a:lnTo>
                                      <a:lnTo>
                                        <a:pt x="1134" y="70"/>
                                      </a:lnTo>
                                      <a:lnTo>
                                        <a:pt x="1135" y="68"/>
                                      </a:lnTo>
                                      <a:lnTo>
                                        <a:pt x="1135" y="69"/>
                                      </a:lnTo>
                                      <a:lnTo>
                                        <a:pt x="1136" y="65"/>
                                      </a:lnTo>
                                      <a:lnTo>
                                        <a:pt x="1137" y="59"/>
                                      </a:lnTo>
                                      <a:lnTo>
                                        <a:pt x="1137" y="65"/>
                                      </a:lnTo>
                                      <a:lnTo>
                                        <a:pt x="1138" y="63"/>
                                      </a:lnTo>
                                      <a:lnTo>
                                        <a:pt x="1139" y="61"/>
                                      </a:lnTo>
                                      <a:lnTo>
                                        <a:pt x="1139" y="61"/>
                                      </a:lnTo>
                                      <a:lnTo>
                                        <a:pt x="1139" y="64"/>
                                      </a:lnTo>
                                      <a:lnTo>
                                        <a:pt x="1140" y="65"/>
                                      </a:lnTo>
                                      <a:lnTo>
                                        <a:pt x="1141" y="61"/>
                                      </a:lnTo>
                                      <a:lnTo>
                                        <a:pt x="1141" y="66"/>
                                      </a:lnTo>
                                      <a:lnTo>
                                        <a:pt x="1142" y="65"/>
                                      </a:lnTo>
                                      <a:lnTo>
                                        <a:pt x="1143" y="63"/>
                                      </a:lnTo>
                                      <a:lnTo>
                                        <a:pt x="1143" y="65"/>
                                      </a:lnTo>
                                      <a:lnTo>
                                        <a:pt x="1144" y="66"/>
                                      </a:lnTo>
                                      <a:lnTo>
                                        <a:pt x="1145" y="66"/>
                                      </a:lnTo>
                                      <a:lnTo>
                                        <a:pt x="1146" y="68"/>
                                      </a:lnTo>
                                      <a:lnTo>
                                        <a:pt x="1146" y="72"/>
                                      </a:lnTo>
                                      <a:lnTo>
                                        <a:pt x="1147" y="72"/>
                                      </a:lnTo>
                                      <a:lnTo>
                                        <a:pt x="1148" y="72"/>
                                      </a:lnTo>
                                      <a:lnTo>
                                        <a:pt x="1148" y="75"/>
                                      </a:lnTo>
                                      <a:lnTo>
                                        <a:pt x="1149" y="79"/>
                                      </a:lnTo>
                                      <a:lnTo>
                                        <a:pt x="1150" y="66"/>
                                      </a:lnTo>
                                      <a:lnTo>
                                        <a:pt x="1150" y="72"/>
                                      </a:lnTo>
                                      <a:lnTo>
                                        <a:pt x="1151" y="64"/>
                                      </a:lnTo>
                                      <a:lnTo>
                                        <a:pt x="1152" y="59"/>
                                      </a:lnTo>
                                      <a:lnTo>
                                        <a:pt x="1152" y="63"/>
                                      </a:lnTo>
                                      <a:lnTo>
                                        <a:pt x="1153" y="58"/>
                                      </a:lnTo>
                                      <a:lnTo>
                                        <a:pt x="1154" y="57"/>
                                      </a:lnTo>
                                      <a:lnTo>
                                        <a:pt x="1155" y="45"/>
                                      </a:lnTo>
                                      <a:lnTo>
                                        <a:pt x="1155" y="51"/>
                                      </a:lnTo>
                                      <a:lnTo>
                                        <a:pt x="1156" y="40"/>
                                      </a:lnTo>
                                      <a:lnTo>
                                        <a:pt x="1157" y="33"/>
                                      </a:lnTo>
                                      <a:lnTo>
                                        <a:pt x="1157" y="34"/>
                                      </a:lnTo>
                                      <a:lnTo>
                                        <a:pt x="1158" y="32"/>
                                      </a:lnTo>
                                      <a:lnTo>
                                        <a:pt x="1159" y="24"/>
                                      </a:lnTo>
                                      <a:lnTo>
                                        <a:pt x="1159" y="29"/>
                                      </a:lnTo>
                                      <a:lnTo>
                                        <a:pt x="1160" y="19"/>
                                      </a:lnTo>
                                      <a:lnTo>
                                        <a:pt x="1161" y="16"/>
                                      </a:lnTo>
                                      <a:lnTo>
                                        <a:pt x="1162" y="16"/>
                                      </a:lnTo>
                                      <a:lnTo>
                                        <a:pt x="1162" y="18"/>
                                      </a:lnTo>
                                      <a:lnTo>
                                        <a:pt x="1163" y="19"/>
                                      </a:lnTo>
                                      <a:lnTo>
                                        <a:pt x="1163" y="19"/>
                                      </a:lnTo>
                                      <a:lnTo>
                                        <a:pt x="1163" y="20"/>
                                      </a:lnTo>
                                      <a:lnTo>
                                        <a:pt x="1164" y="19"/>
                                      </a:lnTo>
                                      <a:lnTo>
                                        <a:pt x="1165" y="19"/>
                                      </a:lnTo>
                                      <a:lnTo>
                                        <a:pt x="1165" y="19"/>
                                      </a:lnTo>
                                      <a:lnTo>
                                        <a:pt x="1166" y="20"/>
                                      </a:lnTo>
                                      <a:lnTo>
                                        <a:pt x="1167" y="25"/>
                                      </a:lnTo>
                                      <a:lnTo>
                                        <a:pt x="1167" y="26"/>
                                      </a:lnTo>
                                      <a:lnTo>
                                        <a:pt x="1168" y="26"/>
                                      </a:lnTo>
                                      <a:lnTo>
                                        <a:pt x="1169" y="32"/>
                                      </a:lnTo>
                                      <a:lnTo>
                                        <a:pt x="1170" y="40"/>
                                      </a:lnTo>
                                      <a:lnTo>
                                        <a:pt x="1170" y="43"/>
                                      </a:lnTo>
                                      <a:lnTo>
                                        <a:pt x="1171" y="43"/>
                                      </a:lnTo>
                                      <a:lnTo>
                                        <a:pt x="1172" y="45"/>
                                      </a:lnTo>
                                      <a:lnTo>
                                        <a:pt x="1172" y="47"/>
                                      </a:lnTo>
                                      <a:lnTo>
                                        <a:pt x="1173" y="50"/>
                                      </a:lnTo>
                                      <a:lnTo>
                                        <a:pt x="1174" y="51"/>
                                      </a:lnTo>
                                      <a:lnTo>
                                        <a:pt x="1174" y="54"/>
                                      </a:lnTo>
                                      <a:lnTo>
                                        <a:pt x="1175" y="52"/>
                                      </a:lnTo>
                                      <a:lnTo>
                                        <a:pt x="1176" y="52"/>
                                      </a:lnTo>
                                      <a:lnTo>
                                        <a:pt x="1177" y="51"/>
                                      </a:lnTo>
                                      <a:lnTo>
                                        <a:pt x="1177" y="52"/>
                                      </a:lnTo>
                                      <a:lnTo>
                                        <a:pt x="1178" y="50"/>
                                      </a:lnTo>
                                      <a:lnTo>
                                        <a:pt x="1179" y="46"/>
                                      </a:lnTo>
                                      <a:lnTo>
                                        <a:pt x="1180" y="46"/>
                                      </a:lnTo>
                                      <a:lnTo>
                                        <a:pt x="1181" y="44"/>
                                      </a:lnTo>
                                      <a:lnTo>
                                        <a:pt x="1181" y="46"/>
                                      </a:lnTo>
                                      <a:lnTo>
                                        <a:pt x="1182" y="50"/>
                                      </a:lnTo>
                                      <a:lnTo>
                                        <a:pt x="1183" y="51"/>
                                      </a:lnTo>
                                      <a:lnTo>
                                        <a:pt x="1183" y="52"/>
                                      </a:lnTo>
                                      <a:lnTo>
                                        <a:pt x="1184" y="50"/>
                                      </a:lnTo>
                                      <a:lnTo>
                                        <a:pt x="1185" y="54"/>
                                      </a:lnTo>
                                      <a:lnTo>
                                        <a:pt x="1186" y="51"/>
                                      </a:lnTo>
                                      <a:lnTo>
                                        <a:pt x="1186" y="52"/>
                                      </a:lnTo>
                                      <a:lnTo>
                                        <a:pt x="1187" y="55"/>
                                      </a:lnTo>
                                      <a:lnTo>
                                        <a:pt x="1187" y="61"/>
                                      </a:lnTo>
                                      <a:lnTo>
                                        <a:pt x="1187" y="64"/>
                                      </a:lnTo>
                                      <a:lnTo>
                                        <a:pt x="1188" y="65"/>
                                      </a:lnTo>
                                      <a:lnTo>
                                        <a:pt x="1189" y="67"/>
                                      </a:lnTo>
                                      <a:lnTo>
                                        <a:pt x="1189" y="68"/>
                                      </a:lnTo>
                                      <a:lnTo>
                                        <a:pt x="1190" y="69"/>
                                      </a:lnTo>
                                      <a:lnTo>
                                        <a:pt x="1191" y="70"/>
                                      </a:lnTo>
                                      <a:lnTo>
                                        <a:pt x="1192" y="67"/>
                                      </a:lnTo>
                                      <a:lnTo>
                                        <a:pt x="1192" y="68"/>
                                      </a:lnTo>
                                      <a:lnTo>
                                        <a:pt x="1193" y="66"/>
                                      </a:lnTo>
                                      <a:lnTo>
                                        <a:pt x="1194" y="69"/>
                                      </a:lnTo>
                                      <a:lnTo>
                                        <a:pt x="1194" y="70"/>
                                      </a:lnTo>
                                      <a:lnTo>
                                        <a:pt x="1195" y="72"/>
                                      </a:lnTo>
                                      <a:lnTo>
                                        <a:pt x="1196" y="70"/>
                                      </a:lnTo>
                                      <a:lnTo>
                                        <a:pt x="1196" y="74"/>
                                      </a:lnTo>
                                      <a:lnTo>
                                        <a:pt x="1197" y="66"/>
                                      </a:lnTo>
                                      <a:lnTo>
                                        <a:pt x="1198" y="61"/>
                                      </a:lnTo>
                                      <a:lnTo>
                                        <a:pt x="1198" y="63"/>
                                      </a:lnTo>
                                      <a:lnTo>
                                        <a:pt x="1199" y="66"/>
                                      </a:lnTo>
                                      <a:lnTo>
                                        <a:pt x="1200" y="71"/>
                                      </a:lnTo>
                                      <a:lnTo>
                                        <a:pt x="1201" y="73"/>
                                      </a:lnTo>
                                      <a:lnTo>
                                        <a:pt x="1201" y="75"/>
                                      </a:lnTo>
                                      <a:lnTo>
                                        <a:pt x="1202" y="75"/>
                                      </a:lnTo>
                                      <a:lnTo>
                                        <a:pt x="1203" y="77"/>
                                      </a:lnTo>
                                      <a:lnTo>
                                        <a:pt x="1203" y="78"/>
                                      </a:lnTo>
                                      <a:lnTo>
                                        <a:pt x="1204" y="75"/>
                                      </a:lnTo>
                                      <a:lnTo>
                                        <a:pt x="1205" y="69"/>
                                      </a:lnTo>
                                      <a:lnTo>
                                        <a:pt x="1205" y="72"/>
                                      </a:lnTo>
                                      <a:lnTo>
                                        <a:pt x="1206" y="68"/>
                                      </a:lnTo>
                                      <a:lnTo>
                                        <a:pt x="1207" y="68"/>
                                      </a:lnTo>
                                      <a:lnTo>
                                        <a:pt x="1208" y="69"/>
                                      </a:lnTo>
                                      <a:lnTo>
                                        <a:pt x="1208" y="72"/>
                                      </a:lnTo>
                                      <a:lnTo>
                                        <a:pt x="1209" y="72"/>
                                      </a:lnTo>
                                      <a:lnTo>
                                        <a:pt x="1210" y="72"/>
                                      </a:lnTo>
                                      <a:lnTo>
                                        <a:pt x="1210" y="75"/>
                                      </a:lnTo>
                                      <a:lnTo>
                                        <a:pt x="1211" y="77"/>
                                      </a:lnTo>
                                      <a:lnTo>
                                        <a:pt x="1211" y="77"/>
                                      </a:lnTo>
                                      <a:lnTo>
                                        <a:pt x="1211" y="78"/>
                                      </a:lnTo>
                                      <a:lnTo>
                                        <a:pt x="1212" y="72"/>
                                      </a:lnTo>
                                      <a:lnTo>
                                        <a:pt x="1213" y="76"/>
                                      </a:lnTo>
                                      <a:lnTo>
                                        <a:pt x="1213" y="82"/>
                                      </a:lnTo>
                                      <a:lnTo>
                                        <a:pt x="1214" y="84"/>
                                      </a:lnTo>
                                      <a:lnTo>
                                        <a:pt x="1215" y="86"/>
                                      </a:lnTo>
                                      <a:lnTo>
                                        <a:pt x="1216" y="92"/>
                                      </a:lnTo>
                                      <a:lnTo>
                                        <a:pt x="1216" y="99"/>
                                      </a:lnTo>
                                      <a:lnTo>
                                        <a:pt x="1217" y="100"/>
                                      </a:lnTo>
                                      <a:lnTo>
                                        <a:pt x="1218" y="101"/>
                                      </a:lnTo>
                                      <a:lnTo>
                                        <a:pt x="1218" y="106"/>
                                      </a:lnTo>
                                      <a:lnTo>
                                        <a:pt x="1219" y="103"/>
                                      </a:lnTo>
                                      <a:lnTo>
                                        <a:pt x="1220" y="99"/>
                                      </a:lnTo>
                                      <a:lnTo>
                                        <a:pt x="1220" y="103"/>
                                      </a:lnTo>
                                      <a:lnTo>
                                        <a:pt x="1221" y="106"/>
                                      </a:lnTo>
                                      <a:lnTo>
                                        <a:pt x="1222" y="100"/>
                                      </a:lnTo>
                                      <a:lnTo>
                                        <a:pt x="1222" y="107"/>
                                      </a:lnTo>
                                      <a:lnTo>
                                        <a:pt x="1223" y="97"/>
                                      </a:lnTo>
                                      <a:lnTo>
                                        <a:pt x="1224" y="100"/>
                                      </a:lnTo>
                                      <a:lnTo>
                                        <a:pt x="1225" y="97"/>
                                      </a:lnTo>
                                      <a:lnTo>
                                        <a:pt x="1226" y="99"/>
                                      </a:lnTo>
                                      <a:lnTo>
                                        <a:pt x="1227" y="98"/>
                                      </a:lnTo>
                                      <a:lnTo>
                                        <a:pt x="1227" y="99"/>
                                      </a:lnTo>
                                      <a:lnTo>
                                        <a:pt x="1228" y="98"/>
                                      </a:lnTo>
                                      <a:lnTo>
                                        <a:pt x="1229" y="86"/>
                                      </a:lnTo>
                                      <a:lnTo>
                                        <a:pt x="1229" y="89"/>
                                      </a:lnTo>
                                      <a:lnTo>
                                        <a:pt x="1230" y="86"/>
                                      </a:lnTo>
                                      <a:lnTo>
                                        <a:pt x="1231" y="86"/>
                                      </a:lnTo>
                                      <a:lnTo>
                                        <a:pt x="1232" y="92"/>
                                      </a:lnTo>
                                      <a:lnTo>
                                        <a:pt x="1232" y="93"/>
                                      </a:lnTo>
                                      <a:lnTo>
                                        <a:pt x="1233" y="95"/>
                                      </a:lnTo>
                                      <a:lnTo>
                                        <a:pt x="1234" y="90"/>
                                      </a:lnTo>
                                      <a:lnTo>
                                        <a:pt x="1234" y="94"/>
                                      </a:lnTo>
                                      <a:lnTo>
                                        <a:pt x="1235" y="83"/>
                                      </a:lnTo>
                                      <a:lnTo>
                                        <a:pt x="1235" y="79"/>
                                      </a:lnTo>
                                      <a:lnTo>
                                        <a:pt x="1235" y="83"/>
                                      </a:lnTo>
                                      <a:lnTo>
                                        <a:pt x="1236" y="78"/>
                                      </a:lnTo>
                                      <a:lnTo>
                                        <a:pt x="1237" y="73"/>
                                      </a:lnTo>
                                      <a:lnTo>
                                        <a:pt x="1237" y="78"/>
                                      </a:lnTo>
                                      <a:lnTo>
                                        <a:pt x="1238" y="75"/>
                                      </a:lnTo>
                                      <a:lnTo>
                                        <a:pt x="1239" y="78"/>
                                      </a:lnTo>
                                      <a:lnTo>
                                        <a:pt x="1240" y="69"/>
                                      </a:lnTo>
                                      <a:lnTo>
                                        <a:pt x="1240" y="79"/>
                                      </a:lnTo>
                                      <a:lnTo>
                                        <a:pt x="1241" y="70"/>
                                      </a:lnTo>
                                      <a:lnTo>
                                        <a:pt x="1242" y="67"/>
                                      </a:lnTo>
                                      <a:lnTo>
                                        <a:pt x="1243" y="60"/>
                                      </a:lnTo>
                                      <a:lnTo>
                                        <a:pt x="1244" y="60"/>
                                      </a:lnTo>
                                      <a:lnTo>
                                        <a:pt x="1244" y="69"/>
                                      </a:lnTo>
                                      <a:lnTo>
                                        <a:pt x="1245" y="60"/>
                                      </a:lnTo>
                                      <a:lnTo>
                                        <a:pt x="1246" y="62"/>
                                      </a:lnTo>
                                      <a:lnTo>
                                        <a:pt x="1247" y="56"/>
                                      </a:lnTo>
                                      <a:lnTo>
                                        <a:pt x="1247" y="59"/>
                                      </a:lnTo>
                                      <a:lnTo>
                                        <a:pt x="1248" y="60"/>
                                      </a:lnTo>
                                      <a:lnTo>
                                        <a:pt x="1249" y="60"/>
                                      </a:lnTo>
                                      <a:lnTo>
                                        <a:pt x="1249" y="66"/>
                                      </a:lnTo>
                                      <a:lnTo>
                                        <a:pt x="1250" y="59"/>
                                      </a:lnTo>
                                      <a:lnTo>
                                        <a:pt x="1251" y="61"/>
                                      </a:lnTo>
                                      <a:lnTo>
                                        <a:pt x="1251" y="70"/>
                                      </a:lnTo>
                                      <a:lnTo>
                                        <a:pt x="1252" y="78"/>
                                      </a:lnTo>
                                      <a:lnTo>
                                        <a:pt x="1253" y="79"/>
                                      </a:lnTo>
                                      <a:lnTo>
                                        <a:pt x="1253" y="80"/>
                                      </a:lnTo>
                                      <a:lnTo>
                                        <a:pt x="1254" y="79"/>
                                      </a:lnTo>
                                      <a:lnTo>
                                        <a:pt x="1255" y="77"/>
                                      </a:lnTo>
                                      <a:lnTo>
                                        <a:pt x="1256" y="65"/>
                                      </a:lnTo>
                                      <a:lnTo>
                                        <a:pt x="1256" y="70"/>
                                      </a:lnTo>
                                      <a:lnTo>
                                        <a:pt x="1257" y="64"/>
                                      </a:lnTo>
                                      <a:lnTo>
                                        <a:pt x="1258" y="64"/>
                                      </a:lnTo>
                                      <a:lnTo>
                                        <a:pt x="1258" y="71"/>
                                      </a:lnTo>
                                      <a:lnTo>
                                        <a:pt x="1259" y="72"/>
                                      </a:lnTo>
                                      <a:lnTo>
                                        <a:pt x="1259" y="68"/>
                                      </a:lnTo>
                                      <a:lnTo>
                                        <a:pt x="1259" y="71"/>
                                      </a:lnTo>
                                      <a:lnTo>
                                        <a:pt x="1260" y="62"/>
                                      </a:lnTo>
                                      <a:lnTo>
                                        <a:pt x="1261" y="61"/>
                                      </a:lnTo>
                                      <a:lnTo>
                                        <a:pt x="1262" y="66"/>
                                      </a:lnTo>
                                      <a:lnTo>
                                        <a:pt x="1262" y="67"/>
                                      </a:lnTo>
                                      <a:lnTo>
                                        <a:pt x="1263" y="73"/>
                                      </a:lnTo>
                                      <a:lnTo>
                                        <a:pt x="1264" y="82"/>
                                      </a:lnTo>
                                      <a:lnTo>
                                        <a:pt x="1264" y="83"/>
                                      </a:lnTo>
                                      <a:lnTo>
                                        <a:pt x="1265" y="81"/>
                                      </a:lnTo>
                                      <a:lnTo>
                                        <a:pt x="1266" y="72"/>
                                      </a:lnTo>
                                      <a:lnTo>
                                        <a:pt x="1266" y="80"/>
                                      </a:lnTo>
                                      <a:lnTo>
                                        <a:pt x="1267" y="67"/>
                                      </a:lnTo>
                                      <a:lnTo>
                                        <a:pt x="1268" y="52"/>
                                      </a:lnTo>
                                      <a:lnTo>
                                        <a:pt x="1268" y="56"/>
                                      </a:lnTo>
                                      <a:lnTo>
                                        <a:pt x="1269" y="55"/>
                                      </a:lnTo>
                                      <a:lnTo>
                                        <a:pt x="1270" y="62"/>
                                      </a:lnTo>
                                      <a:lnTo>
                                        <a:pt x="1271" y="60"/>
                                      </a:lnTo>
                                      <a:lnTo>
                                        <a:pt x="1271" y="67"/>
                                      </a:lnTo>
                                      <a:lnTo>
                                        <a:pt x="1272" y="70"/>
                                      </a:lnTo>
                                      <a:lnTo>
                                        <a:pt x="1273" y="62"/>
                                      </a:lnTo>
                                      <a:lnTo>
                                        <a:pt x="1273" y="66"/>
                                      </a:lnTo>
                                      <a:lnTo>
                                        <a:pt x="1274" y="66"/>
                                      </a:lnTo>
                                      <a:lnTo>
                                        <a:pt x="1275" y="59"/>
                                      </a:lnTo>
                                      <a:lnTo>
                                        <a:pt x="1275" y="61"/>
                                      </a:lnTo>
                                      <a:lnTo>
                                        <a:pt x="1276" y="64"/>
                                      </a:lnTo>
                                      <a:lnTo>
                                        <a:pt x="1277" y="71"/>
                                      </a:lnTo>
                                      <a:lnTo>
                                        <a:pt x="1278" y="81"/>
                                      </a:lnTo>
                                      <a:lnTo>
                                        <a:pt x="1278" y="84"/>
                                      </a:lnTo>
                                      <a:lnTo>
                                        <a:pt x="1279" y="93"/>
                                      </a:lnTo>
                                      <a:lnTo>
                                        <a:pt x="1280" y="74"/>
                                      </a:lnTo>
                                      <a:lnTo>
                                        <a:pt x="1280" y="82"/>
                                      </a:lnTo>
                                      <a:lnTo>
                                        <a:pt x="1281" y="80"/>
                                      </a:lnTo>
                                      <a:lnTo>
                                        <a:pt x="1282" y="86"/>
                                      </a:lnTo>
                                      <a:lnTo>
                                        <a:pt x="1283" y="84"/>
                                      </a:lnTo>
                                      <a:lnTo>
                                        <a:pt x="1283" y="83"/>
                                      </a:lnTo>
                                      <a:lnTo>
                                        <a:pt x="1284" y="75"/>
                                      </a:lnTo>
                                      <a:lnTo>
                                        <a:pt x="1285" y="80"/>
                                      </a:lnTo>
                                      <a:lnTo>
                                        <a:pt x="1286" y="63"/>
                                      </a:lnTo>
                                      <a:lnTo>
                                        <a:pt x="1286" y="66"/>
                                      </a:lnTo>
                                      <a:lnTo>
                                        <a:pt x="1287" y="71"/>
                                      </a:lnTo>
                                      <a:lnTo>
                                        <a:pt x="1288" y="64"/>
                                      </a:lnTo>
                                      <a:lnTo>
                                        <a:pt x="1288" y="65"/>
                                      </a:lnTo>
                                      <a:lnTo>
                                        <a:pt x="1289" y="63"/>
                                      </a:lnTo>
                                      <a:lnTo>
                                        <a:pt x="1290" y="59"/>
                                      </a:lnTo>
                                      <a:lnTo>
                                        <a:pt x="1290" y="60"/>
                                      </a:lnTo>
                                      <a:lnTo>
                                        <a:pt x="1291" y="59"/>
                                      </a:lnTo>
                                      <a:lnTo>
                                        <a:pt x="1292" y="53"/>
                                      </a:lnTo>
                                      <a:lnTo>
                                        <a:pt x="1293" y="50"/>
                                      </a:lnTo>
                                      <a:lnTo>
                                        <a:pt x="1293" y="54"/>
                                      </a:lnTo>
                                      <a:lnTo>
                                        <a:pt x="1294" y="52"/>
                                      </a:lnTo>
                                      <a:lnTo>
                                        <a:pt x="1295" y="45"/>
                                      </a:lnTo>
                                      <a:lnTo>
                                        <a:pt x="1295" y="48"/>
                                      </a:lnTo>
                                      <a:lnTo>
                                        <a:pt x="1296" y="55"/>
                                      </a:lnTo>
                                      <a:lnTo>
                                        <a:pt x="1297" y="58"/>
                                      </a:lnTo>
                                      <a:lnTo>
                                        <a:pt x="1297" y="62"/>
                                      </a:lnTo>
                                      <a:lnTo>
                                        <a:pt x="1298" y="60"/>
                                      </a:lnTo>
                                      <a:lnTo>
                                        <a:pt x="1299" y="59"/>
                                      </a:lnTo>
                                      <a:lnTo>
                                        <a:pt x="1299" y="61"/>
                                      </a:lnTo>
                                      <a:lnTo>
                                        <a:pt x="1300" y="53"/>
                                      </a:lnTo>
                                      <a:lnTo>
                                        <a:pt x="1301" y="47"/>
                                      </a:lnTo>
                                      <a:lnTo>
                                        <a:pt x="1302" y="45"/>
                                      </a:lnTo>
                                      <a:lnTo>
                                        <a:pt x="1302" y="52"/>
                                      </a:lnTo>
                                      <a:lnTo>
                                        <a:pt x="1303" y="64"/>
                                      </a:lnTo>
                                      <a:lnTo>
                                        <a:pt x="1304" y="68"/>
                                      </a:lnTo>
                                      <a:lnTo>
                                        <a:pt x="1304" y="72"/>
                                      </a:lnTo>
                                      <a:lnTo>
                                        <a:pt x="1305" y="77"/>
                                      </a:lnTo>
                                      <a:lnTo>
                                        <a:pt x="1306" y="79"/>
                                      </a:lnTo>
                                      <a:lnTo>
                                        <a:pt x="1307" y="92"/>
                                      </a:lnTo>
                                      <a:lnTo>
                                        <a:pt x="1307" y="83"/>
                                      </a:lnTo>
                                      <a:lnTo>
                                        <a:pt x="1307" y="85"/>
                                      </a:lnTo>
                                      <a:lnTo>
                                        <a:pt x="1308" y="80"/>
                                      </a:lnTo>
                                      <a:lnTo>
                                        <a:pt x="1309" y="81"/>
                                      </a:lnTo>
                                      <a:lnTo>
                                        <a:pt x="1310" y="80"/>
                                      </a:lnTo>
                                      <a:lnTo>
                                        <a:pt x="1311" y="77"/>
                                      </a:lnTo>
                                      <a:lnTo>
                                        <a:pt x="1312" y="73"/>
                                      </a:lnTo>
                                      <a:lnTo>
                                        <a:pt x="1313" y="71"/>
                                      </a:lnTo>
                                      <a:lnTo>
                                        <a:pt x="1314" y="73"/>
                                      </a:lnTo>
                                      <a:lnTo>
                                        <a:pt x="1314" y="77"/>
                                      </a:lnTo>
                                      <a:lnTo>
                                        <a:pt x="1315" y="69"/>
                                      </a:lnTo>
                                      <a:lnTo>
                                        <a:pt x="1316" y="71"/>
                                      </a:lnTo>
                                      <a:lnTo>
                                        <a:pt x="1317" y="75"/>
                                      </a:lnTo>
                                      <a:lnTo>
                                        <a:pt x="1317" y="77"/>
                                      </a:lnTo>
                                      <a:lnTo>
                                        <a:pt x="1318" y="70"/>
                                      </a:lnTo>
                                      <a:lnTo>
                                        <a:pt x="1319" y="72"/>
                                      </a:lnTo>
                                      <a:lnTo>
                                        <a:pt x="1319" y="79"/>
                                      </a:lnTo>
                                      <a:lnTo>
                                        <a:pt x="1320" y="81"/>
                                      </a:lnTo>
                                      <a:lnTo>
                                        <a:pt x="1321" y="84"/>
                                      </a:lnTo>
                                      <a:lnTo>
                                        <a:pt x="1321" y="86"/>
                                      </a:lnTo>
                                      <a:lnTo>
                                        <a:pt x="1322" y="88"/>
                                      </a:lnTo>
                                      <a:lnTo>
                                        <a:pt x="1323" y="86"/>
                                      </a:lnTo>
                                      <a:lnTo>
                                        <a:pt x="1323" y="91"/>
                                      </a:lnTo>
                                      <a:lnTo>
                                        <a:pt x="1324" y="92"/>
                                      </a:lnTo>
                                      <a:lnTo>
                                        <a:pt x="1325" y="99"/>
                                      </a:lnTo>
                                      <a:lnTo>
                                        <a:pt x="1326" y="106"/>
                                      </a:lnTo>
                                      <a:lnTo>
                                        <a:pt x="1326" y="110"/>
                                      </a:lnTo>
                                      <a:lnTo>
                                        <a:pt x="1327" y="108"/>
                                      </a:lnTo>
                                      <a:lnTo>
                                        <a:pt x="1328" y="106"/>
                                      </a:lnTo>
                                      <a:lnTo>
                                        <a:pt x="1329" y="110"/>
                                      </a:lnTo>
                                      <a:lnTo>
                                        <a:pt x="1330" y="105"/>
                                      </a:lnTo>
                                      <a:lnTo>
                                        <a:pt x="1330" y="111"/>
                                      </a:lnTo>
                                      <a:lnTo>
                                        <a:pt x="1331" y="102"/>
                                      </a:lnTo>
                                      <a:lnTo>
                                        <a:pt x="1331" y="99"/>
                                      </a:lnTo>
                                      <a:lnTo>
                                        <a:pt x="1332" y="100"/>
                                      </a:lnTo>
                                      <a:lnTo>
                                        <a:pt x="1332" y="102"/>
                                      </a:lnTo>
                                      <a:lnTo>
                                        <a:pt x="1333" y="106"/>
                                      </a:lnTo>
                                      <a:lnTo>
                                        <a:pt x="1334" y="92"/>
                                      </a:lnTo>
                                      <a:lnTo>
                                        <a:pt x="1334" y="93"/>
                                      </a:lnTo>
                                      <a:lnTo>
                                        <a:pt x="1335" y="86"/>
                                      </a:lnTo>
                                      <a:lnTo>
                                        <a:pt x="1336" y="84"/>
                                      </a:lnTo>
                                      <a:lnTo>
                                        <a:pt x="1336" y="85"/>
                                      </a:lnTo>
                                      <a:lnTo>
                                        <a:pt x="1337" y="83"/>
                                      </a:lnTo>
                                      <a:lnTo>
                                        <a:pt x="1338" y="86"/>
                                      </a:lnTo>
                                      <a:lnTo>
                                        <a:pt x="1338" y="87"/>
                                      </a:lnTo>
                                      <a:lnTo>
                                        <a:pt x="1339" y="86"/>
                                      </a:lnTo>
                                      <a:lnTo>
                                        <a:pt x="1340" y="99"/>
                                      </a:lnTo>
                                      <a:lnTo>
                                        <a:pt x="1341" y="94"/>
                                      </a:lnTo>
                                      <a:lnTo>
                                        <a:pt x="1341" y="95"/>
                                      </a:lnTo>
                                      <a:lnTo>
                                        <a:pt x="1342" y="99"/>
                                      </a:lnTo>
                                      <a:lnTo>
                                        <a:pt x="1343" y="88"/>
                                      </a:lnTo>
                                      <a:lnTo>
                                        <a:pt x="1343" y="93"/>
                                      </a:lnTo>
                                      <a:lnTo>
                                        <a:pt x="1344" y="84"/>
                                      </a:lnTo>
                                      <a:lnTo>
                                        <a:pt x="1345" y="88"/>
                                      </a:lnTo>
                                      <a:lnTo>
                                        <a:pt x="1345" y="93"/>
                                      </a:lnTo>
                                      <a:lnTo>
                                        <a:pt x="1346" y="99"/>
                                      </a:lnTo>
                                      <a:lnTo>
                                        <a:pt x="1347" y="97"/>
                                      </a:lnTo>
                                      <a:lnTo>
                                        <a:pt x="1348" y="101"/>
                                      </a:lnTo>
                                      <a:lnTo>
                                        <a:pt x="1348" y="112"/>
                                      </a:lnTo>
                                      <a:lnTo>
                                        <a:pt x="1349" y="114"/>
                                      </a:lnTo>
                                      <a:lnTo>
                                        <a:pt x="1350" y="107"/>
                                      </a:lnTo>
                                      <a:lnTo>
                                        <a:pt x="1350" y="110"/>
                                      </a:lnTo>
                                      <a:lnTo>
                                        <a:pt x="1351" y="104"/>
                                      </a:lnTo>
                                      <a:lnTo>
                                        <a:pt x="1352" y="92"/>
                                      </a:lnTo>
                                      <a:lnTo>
                                        <a:pt x="1352" y="102"/>
                                      </a:lnTo>
                                      <a:lnTo>
                                        <a:pt x="1353" y="89"/>
                                      </a:lnTo>
                                      <a:lnTo>
                                        <a:pt x="1354" y="86"/>
                                      </a:lnTo>
                                      <a:lnTo>
                                        <a:pt x="1355" y="93"/>
                                      </a:lnTo>
                                      <a:lnTo>
                                        <a:pt x="1355" y="92"/>
                                      </a:lnTo>
                                      <a:lnTo>
                                        <a:pt x="1356" y="91"/>
                                      </a:lnTo>
                                      <a:lnTo>
                                        <a:pt x="1356" y="96"/>
                                      </a:lnTo>
                                      <a:lnTo>
                                        <a:pt x="1357" y="93"/>
                                      </a:lnTo>
                                      <a:lnTo>
                                        <a:pt x="1358" y="101"/>
                                      </a:lnTo>
                                      <a:lnTo>
                                        <a:pt x="1358" y="107"/>
                                      </a:lnTo>
                                      <a:lnTo>
                                        <a:pt x="1359" y="118"/>
                                      </a:lnTo>
                                      <a:lnTo>
                                        <a:pt x="1360" y="110"/>
                                      </a:lnTo>
                                      <a:lnTo>
                                        <a:pt x="1361" y="98"/>
                                      </a:lnTo>
                                      <a:lnTo>
                                        <a:pt x="1362" y="88"/>
                                      </a:lnTo>
                                      <a:lnTo>
                                        <a:pt x="1363" y="86"/>
                                      </a:lnTo>
                                      <a:lnTo>
                                        <a:pt x="1363" y="90"/>
                                      </a:lnTo>
                                      <a:lnTo>
                                        <a:pt x="1364" y="92"/>
                                      </a:lnTo>
                                      <a:lnTo>
                                        <a:pt x="1365" y="93"/>
                                      </a:lnTo>
                                      <a:lnTo>
                                        <a:pt x="1365" y="99"/>
                                      </a:lnTo>
                                      <a:lnTo>
                                        <a:pt x="1366" y="97"/>
                                      </a:lnTo>
                                      <a:lnTo>
                                        <a:pt x="1367" y="100"/>
                                      </a:lnTo>
                                      <a:lnTo>
                                        <a:pt x="1368" y="92"/>
                                      </a:lnTo>
                                      <a:lnTo>
                                        <a:pt x="1369" y="87"/>
                                      </a:lnTo>
                                      <a:lnTo>
                                        <a:pt x="1369" y="92"/>
                                      </a:lnTo>
                                      <a:lnTo>
                                        <a:pt x="1370" y="88"/>
                                      </a:lnTo>
                                      <a:lnTo>
                                        <a:pt x="1371" y="78"/>
                                      </a:lnTo>
                                      <a:lnTo>
                                        <a:pt x="1372" y="72"/>
                                      </a:lnTo>
                                      <a:lnTo>
                                        <a:pt x="1372" y="76"/>
                                      </a:lnTo>
                                      <a:lnTo>
                                        <a:pt x="1373" y="78"/>
                                      </a:lnTo>
                                      <a:lnTo>
                                        <a:pt x="1374" y="75"/>
                                      </a:lnTo>
                                      <a:lnTo>
                                        <a:pt x="1374" y="78"/>
                                      </a:lnTo>
                                      <a:lnTo>
                                        <a:pt x="1375" y="77"/>
                                      </a:lnTo>
                                      <a:lnTo>
                                        <a:pt x="1376" y="76"/>
                                      </a:lnTo>
                                      <a:lnTo>
                                        <a:pt x="1376" y="78"/>
                                      </a:lnTo>
                                      <a:lnTo>
                                        <a:pt x="1377" y="75"/>
                                      </a:lnTo>
                                      <a:lnTo>
                                        <a:pt x="1378" y="70"/>
                                      </a:lnTo>
                                      <a:lnTo>
                                        <a:pt x="1378" y="72"/>
                                      </a:lnTo>
                                      <a:lnTo>
                                        <a:pt x="1379" y="65"/>
                                      </a:lnTo>
                                      <a:lnTo>
                                        <a:pt x="1379" y="65"/>
                                      </a:lnTo>
                                      <a:lnTo>
                                        <a:pt x="1380" y="68"/>
                                      </a:lnTo>
                                      <a:lnTo>
                                        <a:pt x="1380" y="68"/>
                                      </a:lnTo>
                                      <a:lnTo>
                                        <a:pt x="1381" y="72"/>
                                      </a:lnTo>
                                      <a:lnTo>
                                        <a:pt x="1382" y="72"/>
                                      </a:lnTo>
                                      <a:lnTo>
                                        <a:pt x="1382" y="73"/>
                                      </a:lnTo>
                                      <a:lnTo>
                                        <a:pt x="1383" y="66"/>
                                      </a:lnTo>
                                      <a:lnTo>
                                        <a:pt x="1384" y="60"/>
                                      </a:lnTo>
                                      <a:lnTo>
                                        <a:pt x="1384" y="62"/>
                                      </a:lnTo>
                                      <a:lnTo>
                                        <a:pt x="1385" y="56"/>
                                      </a:lnTo>
                                      <a:lnTo>
                                        <a:pt x="1386" y="55"/>
                                      </a:lnTo>
                                      <a:lnTo>
                                        <a:pt x="1387" y="60"/>
                                      </a:lnTo>
                                      <a:lnTo>
                                        <a:pt x="1387" y="61"/>
                                      </a:lnTo>
                                      <a:lnTo>
                                        <a:pt x="1388" y="59"/>
                                      </a:lnTo>
                                      <a:lnTo>
                                        <a:pt x="1389" y="57"/>
                                      </a:lnTo>
                                      <a:lnTo>
                                        <a:pt x="1389" y="59"/>
                                      </a:lnTo>
                                      <a:lnTo>
                                        <a:pt x="1390" y="58"/>
                                      </a:lnTo>
                                      <a:lnTo>
                                        <a:pt x="1391" y="55"/>
                                      </a:lnTo>
                                      <a:lnTo>
                                        <a:pt x="1391" y="56"/>
                                      </a:lnTo>
                                      <a:lnTo>
                                        <a:pt x="1392" y="54"/>
                                      </a:lnTo>
                                      <a:lnTo>
                                        <a:pt x="1393" y="46"/>
                                      </a:lnTo>
                                      <a:lnTo>
                                        <a:pt x="1393" y="47"/>
                                      </a:lnTo>
                                      <a:lnTo>
                                        <a:pt x="1394" y="43"/>
                                      </a:lnTo>
                                      <a:lnTo>
                                        <a:pt x="1395" y="39"/>
                                      </a:lnTo>
                                      <a:lnTo>
                                        <a:pt x="1396" y="29"/>
                                      </a:lnTo>
                                      <a:lnTo>
                                        <a:pt x="1396" y="34"/>
                                      </a:lnTo>
                                      <a:lnTo>
                                        <a:pt x="1397" y="28"/>
                                      </a:lnTo>
                                      <a:lnTo>
                                        <a:pt x="1398" y="25"/>
                                      </a:lnTo>
                                      <a:lnTo>
                                        <a:pt x="1398" y="26"/>
                                      </a:lnTo>
                                      <a:lnTo>
                                        <a:pt x="1399" y="26"/>
                                      </a:lnTo>
                                      <a:lnTo>
                                        <a:pt x="1400" y="26"/>
                                      </a:lnTo>
                                      <a:lnTo>
                                        <a:pt x="1400" y="29"/>
                                      </a:lnTo>
                                      <a:lnTo>
                                        <a:pt x="1401" y="23"/>
                                      </a:lnTo>
                                      <a:lnTo>
                                        <a:pt x="1402" y="25"/>
                                      </a:lnTo>
                                      <a:lnTo>
                                        <a:pt x="1403" y="21"/>
                                      </a:lnTo>
                                      <a:lnTo>
                                        <a:pt x="1403" y="20"/>
                                      </a:lnTo>
                                      <a:lnTo>
                                        <a:pt x="1404" y="20"/>
                                      </a:lnTo>
                                      <a:lnTo>
                                        <a:pt x="1404" y="24"/>
                                      </a:lnTo>
                                      <a:lnTo>
                                        <a:pt x="1405" y="23"/>
                                      </a:lnTo>
                                      <a:lnTo>
                                        <a:pt x="1406" y="23"/>
                                      </a:lnTo>
                                      <a:lnTo>
                                        <a:pt x="1406" y="26"/>
                                      </a:lnTo>
                                      <a:lnTo>
                                        <a:pt x="1407" y="27"/>
                                      </a:lnTo>
                                      <a:lnTo>
                                        <a:pt x="1408" y="32"/>
                                      </a:lnTo>
                                      <a:lnTo>
                                        <a:pt x="1408" y="34"/>
                                      </a:lnTo>
                                      <a:lnTo>
                                        <a:pt x="1409" y="33"/>
                                      </a:lnTo>
                                      <a:lnTo>
                                        <a:pt x="1410" y="30"/>
                                      </a:lnTo>
                                      <a:lnTo>
                                        <a:pt x="1411" y="31"/>
                                      </a:lnTo>
                                      <a:lnTo>
                                        <a:pt x="1411" y="33"/>
                                      </a:lnTo>
                                      <a:lnTo>
                                        <a:pt x="1412" y="29"/>
                                      </a:lnTo>
                                      <a:lnTo>
                                        <a:pt x="1413" y="32"/>
                                      </a:lnTo>
                                      <a:lnTo>
                                        <a:pt x="1413" y="33"/>
                                      </a:lnTo>
                                      <a:lnTo>
                                        <a:pt x="1414" y="37"/>
                                      </a:lnTo>
                                      <a:lnTo>
                                        <a:pt x="1415" y="37"/>
                                      </a:lnTo>
                                      <a:lnTo>
                                        <a:pt x="1415" y="40"/>
                                      </a:lnTo>
                                      <a:lnTo>
                                        <a:pt x="1416" y="40"/>
                                      </a:lnTo>
                                      <a:lnTo>
                                        <a:pt x="1417" y="44"/>
                                      </a:lnTo>
                                      <a:lnTo>
                                        <a:pt x="1418" y="48"/>
                                      </a:lnTo>
                                      <a:lnTo>
                                        <a:pt x="1418" y="51"/>
                                      </a:lnTo>
                                      <a:lnTo>
                                        <a:pt x="1419" y="55"/>
                                      </a:lnTo>
                                      <a:lnTo>
                                        <a:pt x="1420" y="53"/>
                                      </a:lnTo>
                                      <a:lnTo>
                                        <a:pt x="1420" y="54"/>
                                      </a:lnTo>
                                      <a:lnTo>
                                        <a:pt x="1421" y="55"/>
                                      </a:lnTo>
                                      <a:lnTo>
                                        <a:pt x="1422" y="57"/>
                                      </a:lnTo>
                                      <a:lnTo>
                                        <a:pt x="1422" y="60"/>
                                      </a:lnTo>
                                      <a:lnTo>
                                        <a:pt x="1423" y="59"/>
                                      </a:lnTo>
                                      <a:lnTo>
                                        <a:pt x="1424" y="59"/>
                                      </a:lnTo>
                                      <a:lnTo>
                                        <a:pt x="1424" y="65"/>
                                      </a:lnTo>
                                      <a:lnTo>
                                        <a:pt x="1425" y="60"/>
                                      </a:lnTo>
                                      <a:lnTo>
                                        <a:pt x="1426" y="60"/>
                                      </a:lnTo>
                                      <a:lnTo>
                                        <a:pt x="1427" y="59"/>
                                      </a:lnTo>
                                      <a:lnTo>
                                        <a:pt x="1427" y="62"/>
                                      </a:lnTo>
                                      <a:lnTo>
                                        <a:pt x="1428" y="60"/>
                                      </a:lnTo>
                                      <a:lnTo>
                                        <a:pt x="1428" y="63"/>
                                      </a:lnTo>
                                      <a:lnTo>
                                        <a:pt x="1429" y="65"/>
                                      </a:lnTo>
                                      <a:lnTo>
                                        <a:pt x="1430" y="66"/>
                                      </a:lnTo>
                                      <a:lnTo>
                                        <a:pt x="1430" y="68"/>
                                      </a:lnTo>
                                      <a:lnTo>
                                        <a:pt x="1431" y="68"/>
                                      </a:lnTo>
                                      <a:lnTo>
                                        <a:pt x="1432" y="67"/>
                                      </a:lnTo>
                                      <a:lnTo>
                                        <a:pt x="1433" y="65"/>
                                      </a:lnTo>
                                      <a:lnTo>
                                        <a:pt x="1433" y="66"/>
                                      </a:lnTo>
                                      <a:lnTo>
                                        <a:pt x="1434" y="64"/>
                                      </a:lnTo>
                                      <a:lnTo>
                                        <a:pt x="1435" y="62"/>
                                      </a:lnTo>
                                      <a:lnTo>
                                        <a:pt x="1435" y="65"/>
                                      </a:lnTo>
                                      <a:lnTo>
                                        <a:pt x="1436" y="66"/>
                                      </a:lnTo>
                                      <a:lnTo>
                                        <a:pt x="1437" y="67"/>
                                      </a:lnTo>
                                      <a:lnTo>
                                        <a:pt x="1437" y="72"/>
                                      </a:lnTo>
                                      <a:lnTo>
                                        <a:pt x="1438" y="72"/>
                                      </a:lnTo>
                                      <a:lnTo>
                                        <a:pt x="1439" y="72"/>
                                      </a:lnTo>
                                      <a:lnTo>
                                        <a:pt x="1439" y="78"/>
                                      </a:lnTo>
                                      <a:lnTo>
                                        <a:pt x="1440" y="75"/>
                                      </a:lnTo>
                                      <a:lnTo>
                                        <a:pt x="1441" y="79"/>
                                      </a:lnTo>
                                      <a:lnTo>
                                        <a:pt x="1442" y="88"/>
                                      </a:lnTo>
                                      <a:lnTo>
                                        <a:pt x="1442" y="90"/>
                                      </a:lnTo>
                                      <a:lnTo>
                                        <a:pt x="1443" y="90"/>
                                      </a:lnTo>
                                      <a:lnTo>
                                        <a:pt x="1444" y="88"/>
                                      </a:lnTo>
                                      <a:lnTo>
                                        <a:pt x="1444" y="90"/>
                                      </a:lnTo>
                                      <a:lnTo>
                                        <a:pt x="1445" y="85"/>
                                      </a:lnTo>
                                      <a:lnTo>
                                        <a:pt x="1446" y="82"/>
                                      </a:lnTo>
                                      <a:lnTo>
                                        <a:pt x="1446" y="83"/>
                                      </a:lnTo>
                                      <a:lnTo>
                                        <a:pt x="1447" y="83"/>
                                      </a:lnTo>
                                      <a:lnTo>
                                        <a:pt x="1448" y="79"/>
                                      </a:lnTo>
                                      <a:lnTo>
                                        <a:pt x="1449" y="82"/>
                                      </a:lnTo>
                                      <a:lnTo>
                                        <a:pt x="1449" y="85"/>
                                      </a:lnTo>
                                      <a:lnTo>
                                        <a:pt x="1450" y="84"/>
                                      </a:lnTo>
                                      <a:lnTo>
                                        <a:pt x="1451" y="78"/>
                                      </a:lnTo>
                                      <a:lnTo>
                                        <a:pt x="1451" y="79"/>
                                      </a:lnTo>
                                      <a:lnTo>
                                        <a:pt x="1451" y="79"/>
                                      </a:lnTo>
                                      <a:lnTo>
                                        <a:pt x="1452" y="73"/>
                                      </a:lnTo>
                                      <a:lnTo>
                                        <a:pt x="1452" y="78"/>
                                      </a:lnTo>
                                      <a:lnTo>
                                        <a:pt x="1453" y="76"/>
                                      </a:lnTo>
                                      <a:lnTo>
                                        <a:pt x="1454" y="76"/>
                                      </a:lnTo>
                                      <a:lnTo>
                                        <a:pt x="1454" y="79"/>
                                      </a:lnTo>
                                      <a:lnTo>
                                        <a:pt x="1455" y="79"/>
                                      </a:lnTo>
                                      <a:lnTo>
                                        <a:pt x="1456" y="84"/>
                                      </a:lnTo>
                                      <a:lnTo>
                                        <a:pt x="1457" y="84"/>
                                      </a:lnTo>
                                      <a:lnTo>
                                        <a:pt x="1457" y="86"/>
                                      </a:lnTo>
                                      <a:lnTo>
                                        <a:pt x="1458" y="86"/>
                                      </a:lnTo>
                                      <a:lnTo>
                                        <a:pt x="1459" y="86"/>
                                      </a:lnTo>
                                      <a:lnTo>
                                        <a:pt x="1460" y="86"/>
                                      </a:lnTo>
                                      <a:lnTo>
                                        <a:pt x="1461" y="86"/>
                                      </a:lnTo>
                                      <a:lnTo>
                                        <a:pt x="1462" y="83"/>
                                      </a:lnTo>
                                      <a:lnTo>
                                        <a:pt x="1463" y="80"/>
                                      </a:lnTo>
                                      <a:lnTo>
                                        <a:pt x="1463" y="83"/>
                                      </a:lnTo>
                                      <a:lnTo>
                                        <a:pt x="1464" y="84"/>
                                      </a:lnTo>
                                      <a:lnTo>
                                        <a:pt x="1465" y="85"/>
                                      </a:lnTo>
                                      <a:lnTo>
                                        <a:pt x="1466" y="80"/>
                                      </a:lnTo>
                                      <a:lnTo>
                                        <a:pt x="1466" y="85"/>
                                      </a:lnTo>
                                      <a:lnTo>
                                        <a:pt x="1467" y="80"/>
                                      </a:lnTo>
                                      <a:lnTo>
                                        <a:pt x="1468" y="80"/>
                                      </a:lnTo>
                                      <a:lnTo>
                                        <a:pt x="1468" y="83"/>
                                      </a:lnTo>
                                      <a:lnTo>
                                        <a:pt x="1469" y="87"/>
                                      </a:lnTo>
                                      <a:lnTo>
                                        <a:pt x="1470" y="88"/>
                                      </a:lnTo>
                                      <a:lnTo>
                                        <a:pt x="1470" y="95"/>
                                      </a:lnTo>
                                      <a:lnTo>
                                        <a:pt x="1471" y="93"/>
                                      </a:lnTo>
                                      <a:lnTo>
                                        <a:pt x="1472" y="98"/>
                                      </a:lnTo>
                                      <a:lnTo>
                                        <a:pt x="1473" y="100"/>
                                      </a:lnTo>
                                      <a:lnTo>
                                        <a:pt x="1473" y="109"/>
                                      </a:lnTo>
                                      <a:lnTo>
                                        <a:pt x="1474" y="109"/>
                                      </a:lnTo>
                                      <a:lnTo>
                                        <a:pt x="1475" y="115"/>
                                      </a:lnTo>
                                      <a:lnTo>
                                        <a:pt x="1475" y="116"/>
                                      </a:lnTo>
                                      <a:lnTo>
                                        <a:pt x="1475" y="114"/>
                                      </a:lnTo>
                                      <a:lnTo>
                                        <a:pt x="1476" y="105"/>
                                      </a:lnTo>
                                      <a:lnTo>
                                        <a:pt x="1476" y="106"/>
                                      </a:lnTo>
                                      <a:lnTo>
                                        <a:pt x="1477" y="99"/>
                                      </a:lnTo>
                                      <a:lnTo>
                                        <a:pt x="1478" y="101"/>
                                      </a:lnTo>
                                      <a:lnTo>
                                        <a:pt x="1479" y="103"/>
                                      </a:lnTo>
                                      <a:lnTo>
                                        <a:pt x="1480" y="105"/>
                                      </a:lnTo>
                                      <a:lnTo>
                                        <a:pt x="1481" y="102"/>
                                      </a:lnTo>
                                      <a:lnTo>
                                        <a:pt x="1481" y="106"/>
                                      </a:lnTo>
                                      <a:lnTo>
                                        <a:pt x="1482" y="98"/>
                                      </a:lnTo>
                                      <a:lnTo>
                                        <a:pt x="1483" y="94"/>
                                      </a:lnTo>
                                      <a:lnTo>
                                        <a:pt x="1483" y="95"/>
                                      </a:lnTo>
                                      <a:lnTo>
                                        <a:pt x="1484" y="95"/>
                                      </a:lnTo>
                                      <a:lnTo>
                                        <a:pt x="1485" y="89"/>
                                      </a:lnTo>
                                      <a:lnTo>
                                        <a:pt x="1485" y="92"/>
                                      </a:lnTo>
                                      <a:lnTo>
                                        <a:pt x="1486" y="82"/>
                                      </a:lnTo>
                                      <a:lnTo>
                                        <a:pt x="1487" y="79"/>
                                      </a:lnTo>
                                      <a:lnTo>
                                        <a:pt x="1488" y="73"/>
                                      </a:lnTo>
                                      <a:lnTo>
                                        <a:pt x="1488" y="76"/>
                                      </a:lnTo>
                                      <a:lnTo>
                                        <a:pt x="1489" y="74"/>
                                      </a:lnTo>
                                      <a:lnTo>
                                        <a:pt x="1490" y="73"/>
                                      </a:lnTo>
                                      <a:lnTo>
                                        <a:pt x="1490" y="78"/>
                                      </a:lnTo>
                                      <a:lnTo>
                                        <a:pt x="1491" y="79"/>
                                      </a:lnTo>
                                      <a:lnTo>
                                        <a:pt x="1492" y="72"/>
                                      </a:lnTo>
                                      <a:lnTo>
                                        <a:pt x="1492" y="79"/>
                                      </a:lnTo>
                                      <a:lnTo>
                                        <a:pt x="1493" y="70"/>
                                      </a:lnTo>
                                      <a:lnTo>
                                        <a:pt x="1494" y="62"/>
                                      </a:lnTo>
                                      <a:lnTo>
                                        <a:pt x="1494" y="64"/>
                                      </a:lnTo>
                                      <a:lnTo>
                                        <a:pt x="1495" y="62"/>
                                      </a:lnTo>
                                      <a:lnTo>
                                        <a:pt x="1496" y="61"/>
                                      </a:lnTo>
                                      <a:lnTo>
                                        <a:pt x="1497" y="60"/>
                                      </a:lnTo>
                                      <a:lnTo>
                                        <a:pt x="1497" y="63"/>
                                      </a:lnTo>
                                      <a:lnTo>
                                        <a:pt x="1498" y="60"/>
                                      </a:lnTo>
                                      <a:lnTo>
                                        <a:pt x="1499" y="55"/>
                                      </a:lnTo>
                                      <a:lnTo>
                                        <a:pt x="1499" y="56"/>
                                      </a:lnTo>
                                      <a:lnTo>
                                        <a:pt x="1499" y="52"/>
                                      </a:lnTo>
                                      <a:lnTo>
                                        <a:pt x="1500" y="50"/>
                                      </a:lnTo>
                                      <a:lnTo>
                                        <a:pt x="1500" y="55"/>
                                      </a:lnTo>
                                      <a:lnTo>
                                        <a:pt x="1501" y="46"/>
                                      </a:lnTo>
                                      <a:lnTo>
                                        <a:pt x="1502" y="41"/>
                                      </a:lnTo>
                                      <a:lnTo>
                                        <a:pt x="1503" y="40"/>
                                      </a:lnTo>
                                      <a:lnTo>
                                        <a:pt x="1503" y="42"/>
                                      </a:lnTo>
                                      <a:lnTo>
                                        <a:pt x="1504" y="38"/>
                                      </a:lnTo>
                                      <a:lnTo>
                                        <a:pt x="1505" y="38"/>
                                      </a:lnTo>
                                      <a:lnTo>
                                        <a:pt x="1506" y="34"/>
                                      </a:lnTo>
                                      <a:lnTo>
                                        <a:pt x="1507" y="31"/>
                                      </a:lnTo>
                                      <a:lnTo>
                                        <a:pt x="1507" y="34"/>
                                      </a:lnTo>
                                      <a:lnTo>
                                        <a:pt x="1508" y="33"/>
                                      </a:lnTo>
                                      <a:lnTo>
                                        <a:pt x="1509" y="33"/>
                                      </a:lnTo>
                                      <a:lnTo>
                                        <a:pt x="1509" y="34"/>
                                      </a:lnTo>
                                      <a:lnTo>
                                        <a:pt x="1510" y="31"/>
                                      </a:lnTo>
                                      <a:lnTo>
                                        <a:pt x="1511" y="29"/>
                                      </a:lnTo>
                                      <a:lnTo>
                                        <a:pt x="1512" y="27"/>
                                      </a:lnTo>
                                      <a:lnTo>
                                        <a:pt x="1512" y="29"/>
                                      </a:lnTo>
                                      <a:lnTo>
                                        <a:pt x="1513" y="26"/>
                                      </a:lnTo>
                                      <a:lnTo>
                                        <a:pt x="1514" y="24"/>
                                      </a:lnTo>
                                      <a:lnTo>
                                        <a:pt x="1514" y="27"/>
                                      </a:lnTo>
                                      <a:lnTo>
                                        <a:pt x="1515" y="29"/>
                                      </a:lnTo>
                                      <a:lnTo>
                                        <a:pt x="1516" y="29"/>
                                      </a:lnTo>
                                      <a:lnTo>
                                        <a:pt x="1516" y="33"/>
                                      </a:lnTo>
                                      <a:lnTo>
                                        <a:pt x="1517" y="34"/>
                                      </a:lnTo>
                                      <a:lnTo>
                                        <a:pt x="1518" y="30"/>
                                      </a:lnTo>
                                      <a:lnTo>
                                        <a:pt x="1519" y="33"/>
                                      </a:lnTo>
                                      <a:lnTo>
                                        <a:pt x="1520" y="35"/>
                                      </a:lnTo>
                                      <a:lnTo>
                                        <a:pt x="1521" y="41"/>
                                      </a:lnTo>
                                      <a:lnTo>
                                        <a:pt x="1522" y="40"/>
                                      </a:lnTo>
                                      <a:lnTo>
                                        <a:pt x="1523" y="36"/>
                                      </a:lnTo>
                                      <a:lnTo>
                                        <a:pt x="1523" y="40"/>
                                      </a:lnTo>
                                      <a:lnTo>
                                        <a:pt x="1523" y="41"/>
                                      </a:lnTo>
                                      <a:lnTo>
                                        <a:pt x="1524" y="43"/>
                                      </a:lnTo>
                                      <a:lnTo>
                                        <a:pt x="1524" y="45"/>
                                      </a:lnTo>
                                      <a:lnTo>
                                        <a:pt x="1525" y="49"/>
                                      </a:lnTo>
                                      <a:lnTo>
                                        <a:pt x="1526" y="52"/>
                                      </a:lnTo>
                                      <a:lnTo>
                                        <a:pt x="1527" y="55"/>
                                      </a:lnTo>
                                      <a:lnTo>
                                        <a:pt x="1527" y="58"/>
                                      </a:lnTo>
                                      <a:lnTo>
                                        <a:pt x="1528" y="59"/>
                                      </a:lnTo>
                                      <a:lnTo>
                                        <a:pt x="1529" y="66"/>
                                      </a:lnTo>
                                      <a:lnTo>
                                        <a:pt x="1529" y="67"/>
                                      </a:lnTo>
                                      <a:lnTo>
                                        <a:pt x="1530" y="67"/>
                                      </a:lnTo>
                                      <a:lnTo>
                                        <a:pt x="1531" y="61"/>
                                      </a:lnTo>
                                      <a:lnTo>
                                        <a:pt x="1531" y="63"/>
                                      </a:lnTo>
                                      <a:lnTo>
                                        <a:pt x="1532" y="67"/>
                                      </a:lnTo>
                                      <a:lnTo>
                                        <a:pt x="1533" y="67"/>
                                      </a:lnTo>
                                      <a:lnTo>
                                        <a:pt x="1534" y="61"/>
                                      </a:lnTo>
                                      <a:lnTo>
                                        <a:pt x="1534" y="67"/>
                                      </a:lnTo>
                                      <a:lnTo>
                                        <a:pt x="1535" y="61"/>
                                      </a:lnTo>
                                      <a:lnTo>
                                        <a:pt x="1536" y="56"/>
                                      </a:lnTo>
                                      <a:lnTo>
                                        <a:pt x="1536" y="64"/>
                                      </a:lnTo>
                                      <a:lnTo>
                                        <a:pt x="1537" y="57"/>
                                      </a:lnTo>
                                      <a:lnTo>
                                        <a:pt x="1538" y="56"/>
                                      </a:lnTo>
                                      <a:lnTo>
                                        <a:pt x="1538" y="57"/>
                                      </a:lnTo>
                                      <a:lnTo>
                                        <a:pt x="1539" y="52"/>
                                      </a:lnTo>
                                      <a:lnTo>
                                        <a:pt x="1540" y="52"/>
                                      </a:lnTo>
                                      <a:lnTo>
                                        <a:pt x="1541" y="52"/>
                                      </a:lnTo>
                                      <a:lnTo>
                                        <a:pt x="1542" y="50"/>
                                      </a:lnTo>
                                      <a:lnTo>
                                        <a:pt x="1543" y="41"/>
                                      </a:lnTo>
                                      <a:lnTo>
                                        <a:pt x="1543" y="45"/>
                                      </a:lnTo>
                                      <a:lnTo>
                                        <a:pt x="1544" y="43"/>
                                      </a:lnTo>
                                      <a:lnTo>
                                        <a:pt x="1545" y="27"/>
                                      </a:lnTo>
                                      <a:lnTo>
                                        <a:pt x="1545" y="33"/>
                                      </a:lnTo>
                                      <a:lnTo>
                                        <a:pt x="1546" y="23"/>
                                      </a:lnTo>
                                      <a:lnTo>
                                        <a:pt x="1547" y="17"/>
                                      </a:lnTo>
                                      <a:lnTo>
                                        <a:pt x="1547" y="19"/>
                                      </a:lnTo>
                                      <a:lnTo>
                                        <a:pt x="1547" y="13"/>
                                      </a:lnTo>
                                      <a:lnTo>
                                        <a:pt x="1548" y="13"/>
                                      </a:lnTo>
                                      <a:lnTo>
                                        <a:pt x="1548" y="16"/>
                                      </a:lnTo>
                                      <a:lnTo>
                                        <a:pt x="1549" y="13"/>
                                      </a:lnTo>
                                      <a:lnTo>
                                        <a:pt x="1550" y="9"/>
                                      </a:lnTo>
                                      <a:lnTo>
                                        <a:pt x="1551" y="8"/>
                                      </a:lnTo>
                                      <a:lnTo>
                                        <a:pt x="1551" y="10"/>
                                      </a:lnTo>
                                      <a:lnTo>
                                        <a:pt x="1552" y="4"/>
                                      </a:lnTo>
                                      <a:lnTo>
                                        <a:pt x="1553" y="0"/>
                                      </a:lnTo>
                                      <a:lnTo>
                                        <a:pt x="1553" y="2"/>
                                      </a:lnTo>
                                      <a:lnTo>
                                        <a:pt x="1554" y="0"/>
                                      </a:lnTo>
                                      <a:lnTo>
                                        <a:pt x="1555" y="0"/>
                                      </a:lnTo>
                                      <a:lnTo>
                                        <a:pt x="1555" y="5"/>
                                      </a:lnTo>
                                      <a:lnTo>
                                        <a:pt x="1556" y="4"/>
                                      </a:lnTo>
                                      <a:lnTo>
                                        <a:pt x="1557" y="1"/>
                                      </a:lnTo>
                                      <a:lnTo>
                                        <a:pt x="1558" y="2"/>
                                      </a:lnTo>
                                      <a:lnTo>
                                        <a:pt x="1558" y="5"/>
                                      </a:lnTo>
                                      <a:lnTo>
                                        <a:pt x="1559" y="4"/>
                                      </a:lnTo>
                                      <a:lnTo>
                                        <a:pt x="1560" y="3"/>
                                      </a:lnTo>
                                      <a:lnTo>
                                        <a:pt x="1560" y="5"/>
                                      </a:lnTo>
                                      <a:lnTo>
                                        <a:pt x="1561" y="5"/>
                                      </a:lnTo>
                                      <a:lnTo>
                                        <a:pt x="1562" y="5"/>
                                      </a:lnTo>
                                      <a:lnTo>
                                        <a:pt x="1562" y="6"/>
                                      </a:lnTo>
                                      <a:lnTo>
                                        <a:pt x="1563" y="8"/>
                                      </a:lnTo>
                                      <a:lnTo>
                                        <a:pt x="1564" y="13"/>
                                      </a:lnTo>
                                      <a:lnTo>
                                        <a:pt x="1564" y="19"/>
                                      </a:lnTo>
                                      <a:lnTo>
                                        <a:pt x="1565" y="19"/>
                                      </a:lnTo>
                                      <a:lnTo>
                                        <a:pt x="1566" y="22"/>
                                      </a:lnTo>
                                      <a:lnTo>
                                        <a:pt x="1567" y="25"/>
                                      </a:lnTo>
                                      <a:lnTo>
                                        <a:pt x="1567" y="30"/>
                                      </a:lnTo>
                                      <a:lnTo>
                                        <a:pt x="1568" y="31"/>
                                      </a:lnTo>
                                      <a:lnTo>
                                        <a:pt x="1569" y="33"/>
                                      </a:lnTo>
                                      <a:lnTo>
                                        <a:pt x="1569" y="36"/>
                                      </a:lnTo>
                                      <a:lnTo>
                                        <a:pt x="1570" y="43"/>
                                      </a:lnTo>
                                      <a:lnTo>
                                        <a:pt x="1571" y="47"/>
                                      </a:lnTo>
                                      <a:lnTo>
                                        <a:pt x="1571" y="51"/>
                                      </a:lnTo>
                                      <a:lnTo>
                                        <a:pt x="1571" y="53"/>
                                      </a:lnTo>
                                      <a:lnTo>
                                        <a:pt x="1572" y="59"/>
                                      </a:lnTo>
                                      <a:lnTo>
                                        <a:pt x="1573" y="53"/>
                                      </a:lnTo>
                                      <a:lnTo>
                                        <a:pt x="1573" y="56"/>
                                      </a:lnTo>
                                      <a:lnTo>
                                        <a:pt x="1574" y="59"/>
                                      </a:lnTo>
                                      <a:lnTo>
                                        <a:pt x="1575" y="59"/>
                                      </a:lnTo>
                                      <a:lnTo>
                                        <a:pt x="1575" y="60"/>
                                      </a:lnTo>
                                      <a:lnTo>
                                        <a:pt x="1576" y="59"/>
                                      </a:lnTo>
                                      <a:lnTo>
                                        <a:pt x="1577" y="58"/>
                                      </a:lnTo>
                                      <a:lnTo>
                                        <a:pt x="1578" y="60"/>
                                      </a:lnTo>
                                      <a:lnTo>
                                        <a:pt x="1579" y="60"/>
                                      </a:lnTo>
                                      <a:lnTo>
                                        <a:pt x="1580" y="64"/>
                                      </a:lnTo>
                                      <a:lnTo>
                                        <a:pt x="1581" y="63"/>
                                      </a:lnTo>
                                      <a:lnTo>
                                        <a:pt x="1582" y="65"/>
                                      </a:lnTo>
                                      <a:lnTo>
                                        <a:pt x="1582" y="66"/>
                                      </a:lnTo>
                                      <a:lnTo>
                                        <a:pt x="1583" y="68"/>
                                      </a:lnTo>
                                      <a:lnTo>
                                        <a:pt x="1584" y="67"/>
                                      </a:lnTo>
                                      <a:lnTo>
                                        <a:pt x="1584" y="68"/>
                                      </a:lnTo>
                                      <a:lnTo>
                                        <a:pt x="1585" y="71"/>
                                      </a:lnTo>
                                      <a:lnTo>
                                        <a:pt x="1586" y="78"/>
                                      </a:lnTo>
                                      <a:lnTo>
                                        <a:pt x="1587" y="79"/>
                                      </a:lnTo>
                                      <a:lnTo>
                                        <a:pt x="1588" y="81"/>
                                      </a:lnTo>
                                      <a:lnTo>
                                        <a:pt x="1589" y="79"/>
                                      </a:lnTo>
                                      <a:lnTo>
                                        <a:pt x="1589" y="82"/>
                                      </a:lnTo>
                                      <a:lnTo>
                                        <a:pt x="1590" y="79"/>
                                      </a:lnTo>
                                      <a:lnTo>
                                        <a:pt x="1591" y="83"/>
                                      </a:lnTo>
                                      <a:lnTo>
                                        <a:pt x="1591" y="85"/>
                                      </a:lnTo>
                                      <a:lnTo>
                                        <a:pt x="1592" y="86"/>
                                      </a:lnTo>
                                      <a:lnTo>
                                        <a:pt x="1593" y="83"/>
                                      </a:lnTo>
                                      <a:lnTo>
                                        <a:pt x="1593" y="85"/>
                                      </a:lnTo>
                                      <a:lnTo>
                                        <a:pt x="1594" y="87"/>
                                      </a:lnTo>
                                      <a:lnTo>
                                        <a:pt x="1595" y="90"/>
                                      </a:lnTo>
                                      <a:lnTo>
                                        <a:pt x="1595" y="91"/>
                                      </a:lnTo>
                                      <a:lnTo>
                                        <a:pt x="1595" y="92"/>
                                      </a:lnTo>
                                      <a:lnTo>
                                        <a:pt x="1596" y="89"/>
                                      </a:lnTo>
                                      <a:lnTo>
                                        <a:pt x="1597" y="91"/>
                                      </a:lnTo>
                                      <a:lnTo>
                                        <a:pt x="1597" y="92"/>
                                      </a:lnTo>
                                      <a:lnTo>
                                        <a:pt x="1598" y="96"/>
                                      </a:lnTo>
                                      <a:lnTo>
                                        <a:pt x="1599" y="83"/>
                                      </a:lnTo>
                                      <a:lnTo>
                                        <a:pt x="1599" y="90"/>
                                      </a:lnTo>
                                      <a:lnTo>
                                        <a:pt x="1600" y="92"/>
                                      </a:lnTo>
                                      <a:lnTo>
                                        <a:pt x="1601" y="92"/>
                                      </a:lnTo>
                                      <a:lnTo>
                                        <a:pt x="1601" y="92"/>
                                      </a:lnTo>
                                      <a:lnTo>
                                        <a:pt x="1602" y="86"/>
                                      </a:lnTo>
                                      <a:lnTo>
                                        <a:pt x="1603" y="84"/>
                                      </a:lnTo>
                                      <a:lnTo>
                                        <a:pt x="1604" y="81"/>
                                      </a:lnTo>
                                      <a:lnTo>
                                        <a:pt x="1604" y="83"/>
                                      </a:lnTo>
                                      <a:lnTo>
                                        <a:pt x="1605" y="78"/>
                                      </a:lnTo>
                                      <a:lnTo>
                                        <a:pt x="1606" y="72"/>
                                      </a:lnTo>
                                      <a:lnTo>
                                        <a:pt x="1607" y="72"/>
                                      </a:lnTo>
                                      <a:lnTo>
                                        <a:pt x="1608" y="73"/>
                                      </a:lnTo>
                                      <a:lnTo>
                                        <a:pt x="1608" y="78"/>
                                      </a:lnTo>
                                      <a:lnTo>
                                        <a:pt x="1609" y="83"/>
                                      </a:lnTo>
                                      <a:lnTo>
                                        <a:pt x="1610" y="86"/>
                                      </a:lnTo>
                                      <a:lnTo>
                                        <a:pt x="1610" y="89"/>
                                      </a:lnTo>
                                      <a:lnTo>
                                        <a:pt x="1611" y="90"/>
                                      </a:lnTo>
                                      <a:lnTo>
                                        <a:pt x="1612" y="83"/>
                                      </a:lnTo>
                                      <a:lnTo>
                                        <a:pt x="1613" y="85"/>
                                      </a:lnTo>
                                      <a:lnTo>
                                        <a:pt x="1613" y="87"/>
                                      </a:lnTo>
                                      <a:lnTo>
                                        <a:pt x="1614" y="85"/>
                                      </a:lnTo>
                                      <a:lnTo>
                                        <a:pt x="1615" y="84"/>
                                      </a:lnTo>
                                      <a:lnTo>
                                        <a:pt x="1615" y="86"/>
                                      </a:lnTo>
                                      <a:lnTo>
                                        <a:pt x="1616" y="87"/>
                                      </a:lnTo>
                                      <a:lnTo>
                                        <a:pt x="1617" y="72"/>
                                      </a:lnTo>
                                      <a:lnTo>
                                        <a:pt x="1617" y="78"/>
                                      </a:lnTo>
                                      <a:lnTo>
                                        <a:pt x="1618" y="66"/>
                                      </a:lnTo>
                                      <a:lnTo>
                                        <a:pt x="1619" y="67"/>
                                      </a:lnTo>
                                      <a:lnTo>
                                        <a:pt x="1619" y="68"/>
                                      </a:lnTo>
                                      <a:lnTo>
                                        <a:pt x="1619" y="72"/>
                                      </a:lnTo>
                                      <a:lnTo>
                                        <a:pt x="1620" y="66"/>
                                      </a:lnTo>
                                      <a:lnTo>
                                        <a:pt x="1621" y="63"/>
                                      </a:lnTo>
                                      <a:lnTo>
                                        <a:pt x="1621" y="66"/>
                                      </a:lnTo>
                                      <a:lnTo>
                                        <a:pt x="1622" y="58"/>
                                      </a:lnTo>
                                      <a:lnTo>
                                        <a:pt x="1623" y="59"/>
                                      </a:lnTo>
                                      <a:lnTo>
                                        <a:pt x="1623" y="64"/>
                                      </a:lnTo>
                                      <a:lnTo>
                                        <a:pt x="1624" y="62"/>
                                      </a:lnTo>
                                      <a:lnTo>
                                        <a:pt x="1625" y="62"/>
                                      </a:lnTo>
                                      <a:lnTo>
                                        <a:pt x="1625" y="66"/>
                                      </a:lnTo>
                                      <a:lnTo>
                                        <a:pt x="1626" y="62"/>
                                      </a:lnTo>
                                      <a:lnTo>
                                        <a:pt x="1627" y="68"/>
                                      </a:lnTo>
                                      <a:lnTo>
                                        <a:pt x="1628" y="63"/>
                                      </a:lnTo>
                                      <a:lnTo>
                                        <a:pt x="1629" y="60"/>
                                      </a:lnTo>
                                      <a:lnTo>
                                        <a:pt x="1630" y="59"/>
                                      </a:lnTo>
                                      <a:lnTo>
                                        <a:pt x="1631" y="58"/>
                                      </a:lnTo>
                                      <a:lnTo>
                                        <a:pt x="1632" y="52"/>
                                      </a:lnTo>
                                      <a:lnTo>
                                        <a:pt x="1632" y="53"/>
                                      </a:lnTo>
                                      <a:lnTo>
                                        <a:pt x="1633" y="54"/>
                                      </a:lnTo>
                                      <a:lnTo>
                                        <a:pt x="1634" y="51"/>
                                      </a:lnTo>
                                      <a:lnTo>
                                        <a:pt x="1634" y="53"/>
                                      </a:lnTo>
                                      <a:lnTo>
                                        <a:pt x="1635" y="52"/>
                                      </a:lnTo>
                                      <a:lnTo>
                                        <a:pt x="1636" y="52"/>
                                      </a:lnTo>
                                      <a:lnTo>
                                        <a:pt x="1637" y="44"/>
                                      </a:lnTo>
                                      <a:lnTo>
                                        <a:pt x="1637" y="46"/>
                                      </a:lnTo>
                                      <a:lnTo>
                                        <a:pt x="1638" y="45"/>
                                      </a:lnTo>
                                      <a:lnTo>
                                        <a:pt x="1639" y="47"/>
                                      </a:lnTo>
                                      <a:lnTo>
                                        <a:pt x="1639" y="50"/>
                                      </a:lnTo>
                                      <a:lnTo>
                                        <a:pt x="1640" y="54"/>
                                      </a:lnTo>
                                      <a:lnTo>
                                        <a:pt x="1641" y="54"/>
                                      </a:lnTo>
                                      <a:lnTo>
                                        <a:pt x="1641" y="59"/>
                                      </a:lnTo>
                                      <a:lnTo>
                                        <a:pt x="1642" y="53"/>
                                      </a:lnTo>
                                      <a:lnTo>
                                        <a:pt x="1643" y="60"/>
                                      </a:lnTo>
                                      <a:lnTo>
                                        <a:pt x="1643" y="54"/>
                                      </a:lnTo>
                                      <a:lnTo>
                                        <a:pt x="1643" y="57"/>
                                      </a:lnTo>
                                      <a:lnTo>
                                        <a:pt x="1644" y="50"/>
                                      </a:lnTo>
                                      <a:lnTo>
                                        <a:pt x="1645" y="43"/>
                                      </a:lnTo>
                                      <a:lnTo>
                                        <a:pt x="1645" y="43"/>
                                      </a:lnTo>
                                      <a:lnTo>
                                        <a:pt x="1646" y="46"/>
                                      </a:lnTo>
                                      <a:lnTo>
                                        <a:pt x="1647" y="45"/>
                                      </a:lnTo>
                                      <a:lnTo>
                                        <a:pt x="1648" y="48"/>
                                      </a:lnTo>
                                      <a:lnTo>
                                        <a:pt x="1649" y="51"/>
                                      </a:lnTo>
                                      <a:lnTo>
                                        <a:pt x="1649" y="52"/>
                                      </a:lnTo>
                                      <a:lnTo>
                                        <a:pt x="1650" y="45"/>
                                      </a:lnTo>
                                      <a:lnTo>
                                        <a:pt x="1651" y="43"/>
                                      </a:lnTo>
                                      <a:lnTo>
                                        <a:pt x="1652" y="37"/>
                                      </a:lnTo>
                                      <a:lnTo>
                                        <a:pt x="1652" y="39"/>
                                      </a:lnTo>
                                      <a:lnTo>
                                        <a:pt x="1653" y="44"/>
                                      </a:lnTo>
                                      <a:lnTo>
                                        <a:pt x="1654" y="43"/>
                                      </a:lnTo>
                                      <a:lnTo>
                                        <a:pt x="1654" y="44"/>
                                      </a:lnTo>
                                      <a:lnTo>
                                        <a:pt x="1655" y="50"/>
                                      </a:lnTo>
                                      <a:lnTo>
                                        <a:pt x="1656" y="49"/>
                                      </a:lnTo>
                                      <a:lnTo>
                                        <a:pt x="1656" y="51"/>
                                      </a:lnTo>
                                      <a:lnTo>
                                        <a:pt x="1657" y="56"/>
                                      </a:lnTo>
                                      <a:lnTo>
                                        <a:pt x="1658" y="58"/>
                                      </a:lnTo>
                                      <a:lnTo>
                                        <a:pt x="1659" y="63"/>
                                      </a:lnTo>
                                      <a:lnTo>
                                        <a:pt x="1659" y="65"/>
                                      </a:lnTo>
                                      <a:lnTo>
                                        <a:pt x="1660" y="70"/>
                                      </a:lnTo>
                                      <a:lnTo>
                                        <a:pt x="1661" y="75"/>
                                      </a:lnTo>
                                      <a:lnTo>
                                        <a:pt x="1661" y="79"/>
                                      </a:lnTo>
                                      <a:lnTo>
                                        <a:pt x="1662" y="85"/>
                                      </a:lnTo>
                                      <a:lnTo>
                                        <a:pt x="1663" y="82"/>
                                      </a:lnTo>
                                      <a:lnTo>
                                        <a:pt x="1663" y="86"/>
                                      </a:lnTo>
                                      <a:lnTo>
                                        <a:pt x="1664" y="86"/>
                                      </a:lnTo>
                                      <a:lnTo>
                                        <a:pt x="1665" y="84"/>
                                      </a:lnTo>
                                      <a:lnTo>
                                        <a:pt x="1665" y="86"/>
                                      </a:lnTo>
                                      <a:lnTo>
                                        <a:pt x="1666" y="88"/>
                                      </a:lnTo>
                                      <a:lnTo>
                                        <a:pt x="1667" y="86"/>
                                      </a:lnTo>
                                      <a:lnTo>
                                        <a:pt x="1667" y="83"/>
                                      </a:lnTo>
                                      <a:lnTo>
                                        <a:pt x="1667" y="86"/>
                                      </a:lnTo>
                                      <a:lnTo>
                                        <a:pt x="1668" y="90"/>
                                      </a:lnTo>
                                      <a:lnTo>
                                        <a:pt x="1669" y="90"/>
                                      </a:lnTo>
                                      <a:lnTo>
                                        <a:pt x="1669" y="93"/>
                                      </a:lnTo>
                                    </a:path>
                                  </a:pathLst>
                                </a:custGeom>
                                <a:noFill/>
                                <a:ln w="1588">
                                  <a:solidFill>
                                    <a:schemeClr val="tx1"/>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93" name="Freeform 293"/>
                              <wps:cNvSpPr>
                                <a:spLocks noChangeAspect="1"/>
                              </wps:cNvSpPr>
                              <wps:spPr bwMode="auto">
                                <a:xfrm>
                                  <a:off x="315006" y="1127606"/>
                                  <a:ext cx="3483858" cy="211425"/>
                                </a:xfrm>
                                <a:custGeom>
                                  <a:avLst/>
                                  <a:gdLst>
                                    <a:gd name="T0" fmla="*/ 24 w 1669"/>
                                    <a:gd name="T1" fmla="*/ 47 h 122"/>
                                    <a:gd name="T2" fmla="*/ 51 w 1669"/>
                                    <a:gd name="T3" fmla="*/ 99 h 122"/>
                                    <a:gd name="T4" fmla="*/ 77 w 1669"/>
                                    <a:gd name="T5" fmla="*/ 90 h 122"/>
                                    <a:gd name="T6" fmla="*/ 105 w 1669"/>
                                    <a:gd name="T7" fmla="*/ 73 h 122"/>
                                    <a:gd name="T8" fmla="*/ 131 w 1669"/>
                                    <a:gd name="T9" fmla="*/ 86 h 122"/>
                                    <a:gd name="T10" fmla="*/ 156 w 1669"/>
                                    <a:gd name="T11" fmla="*/ 16 h 122"/>
                                    <a:gd name="T12" fmla="*/ 184 w 1669"/>
                                    <a:gd name="T13" fmla="*/ 34 h 122"/>
                                    <a:gd name="T14" fmla="*/ 212 w 1669"/>
                                    <a:gd name="T15" fmla="*/ 52 h 122"/>
                                    <a:gd name="T16" fmla="*/ 239 w 1669"/>
                                    <a:gd name="T17" fmla="*/ 70 h 122"/>
                                    <a:gd name="T18" fmla="*/ 265 w 1669"/>
                                    <a:gd name="T19" fmla="*/ 81 h 122"/>
                                    <a:gd name="T20" fmla="*/ 292 w 1669"/>
                                    <a:gd name="T21" fmla="*/ 75 h 122"/>
                                    <a:gd name="T22" fmla="*/ 320 w 1669"/>
                                    <a:gd name="T23" fmla="*/ 58 h 122"/>
                                    <a:gd name="T24" fmla="*/ 347 w 1669"/>
                                    <a:gd name="T25" fmla="*/ 77 h 122"/>
                                    <a:gd name="T26" fmla="*/ 376 w 1669"/>
                                    <a:gd name="T27" fmla="*/ 79 h 122"/>
                                    <a:gd name="T28" fmla="*/ 403 w 1669"/>
                                    <a:gd name="T29" fmla="*/ 65 h 122"/>
                                    <a:gd name="T30" fmla="*/ 429 w 1669"/>
                                    <a:gd name="T31" fmla="*/ 94 h 122"/>
                                    <a:gd name="T32" fmla="*/ 459 w 1669"/>
                                    <a:gd name="T33" fmla="*/ 100 h 122"/>
                                    <a:gd name="T34" fmla="*/ 487 w 1669"/>
                                    <a:gd name="T35" fmla="*/ 91 h 122"/>
                                    <a:gd name="T36" fmla="*/ 513 w 1669"/>
                                    <a:gd name="T37" fmla="*/ 75 h 122"/>
                                    <a:gd name="T38" fmla="*/ 539 w 1669"/>
                                    <a:gd name="T39" fmla="*/ 47 h 122"/>
                                    <a:gd name="T40" fmla="*/ 564 w 1669"/>
                                    <a:gd name="T41" fmla="*/ 77 h 122"/>
                                    <a:gd name="T42" fmla="*/ 589 w 1669"/>
                                    <a:gd name="T43" fmla="*/ 67 h 122"/>
                                    <a:gd name="T44" fmla="*/ 615 w 1669"/>
                                    <a:gd name="T45" fmla="*/ 67 h 122"/>
                                    <a:gd name="T46" fmla="*/ 642 w 1669"/>
                                    <a:gd name="T47" fmla="*/ 63 h 122"/>
                                    <a:gd name="T48" fmla="*/ 668 w 1669"/>
                                    <a:gd name="T49" fmla="*/ 80 h 122"/>
                                    <a:gd name="T50" fmla="*/ 695 w 1669"/>
                                    <a:gd name="T51" fmla="*/ 71 h 122"/>
                                    <a:gd name="T52" fmla="*/ 721 w 1669"/>
                                    <a:gd name="T53" fmla="*/ 67 h 122"/>
                                    <a:gd name="T54" fmla="*/ 748 w 1669"/>
                                    <a:gd name="T55" fmla="*/ 45 h 122"/>
                                    <a:gd name="T56" fmla="*/ 774 w 1669"/>
                                    <a:gd name="T57" fmla="*/ 109 h 122"/>
                                    <a:gd name="T58" fmla="*/ 800 w 1669"/>
                                    <a:gd name="T59" fmla="*/ 67 h 122"/>
                                    <a:gd name="T60" fmla="*/ 826 w 1669"/>
                                    <a:gd name="T61" fmla="*/ 84 h 122"/>
                                    <a:gd name="T62" fmla="*/ 852 w 1669"/>
                                    <a:gd name="T63" fmla="*/ 60 h 122"/>
                                    <a:gd name="T64" fmla="*/ 880 w 1669"/>
                                    <a:gd name="T65" fmla="*/ 38 h 122"/>
                                    <a:gd name="T66" fmla="*/ 907 w 1669"/>
                                    <a:gd name="T67" fmla="*/ 56 h 122"/>
                                    <a:gd name="T68" fmla="*/ 934 w 1669"/>
                                    <a:gd name="T69" fmla="*/ 81 h 122"/>
                                    <a:gd name="T70" fmla="*/ 962 w 1669"/>
                                    <a:gd name="T71" fmla="*/ 87 h 122"/>
                                    <a:gd name="T72" fmla="*/ 988 w 1669"/>
                                    <a:gd name="T73" fmla="*/ 41 h 122"/>
                                    <a:gd name="T74" fmla="*/ 1015 w 1669"/>
                                    <a:gd name="T75" fmla="*/ 23 h 122"/>
                                    <a:gd name="T76" fmla="*/ 1040 w 1669"/>
                                    <a:gd name="T77" fmla="*/ 52 h 122"/>
                                    <a:gd name="T78" fmla="*/ 1067 w 1669"/>
                                    <a:gd name="T79" fmla="*/ 72 h 122"/>
                                    <a:gd name="T80" fmla="*/ 1093 w 1669"/>
                                    <a:gd name="T81" fmla="*/ 53 h 122"/>
                                    <a:gd name="T82" fmla="*/ 1119 w 1669"/>
                                    <a:gd name="T83" fmla="*/ 90 h 122"/>
                                    <a:gd name="T84" fmla="*/ 1146 w 1669"/>
                                    <a:gd name="T85" fmla="*/ 69 h 122"/>
                                    <a:gd name="T86" fmla="*/ 1172 w 1669"/>
                                    <a:gd name="T87" fmla="*/ 47 h 122"/>
                                    <a:gd name="T88" fmla="*/ 1201 w 1669"/>
                                    <a:gd name="T89" fmla="*/ 70 h 122"/>
                                    <a:gd name="T90" fmla="*/ 1227 w 1669"/>
                                    <a:gd name="T91" fmla="*/ 69 h 122"/>
                                    <a:gd name="T92" fmla="*/ 1254 w 1669"/>
                                    <a:gd name="T93" fmla="*/ 60 h 122"/>
                                    <a:gd name="T94" fmla="*/ 1283 w 1669"/>
                                    <a:gd name="T95" fmla="*/ 51 h 122"/>
                                    <a:gd name="T96" fmla="*/ 1310 w 1669"/>
                                    <a:gd name="T97" fmla="*/ 35 h 122"/>
                                    <a:gd name="T98" fmla="*/ 1336 w 1669"/>
                                    <a:gd name="T99" fmla="*/ 33 h 122"/>
                                    <a:gd name="T100" fmla="*/ 1362 w 1669"/>
                                    <a:gd name="T101" fmla="*/ 67 h 122"/>
                                    <a:gd name="T102" fmla="*/ 1389 w 1669"/>
                                    <a:gd name="T103" fmla="*/ 100 h 122"/>
                                    <a:gd name="T104" fmla="*/ 1415 w 1669"/>
                                    <a:gd name="T105" fmla="*/ 56 h 122"/>
                                    <a:gd name="T106" fmla="*/ 1441 w 1669"/>
                                    <a:gd name="T107" fmla="*/ 112 h 122"/>
                                    <a:gd name="T108" fmla="*/ 1468 w 1669"/>
                                    <a:gd name="T109" fmla="*/ 94 h 122"/>
                                    <a:gd name="T110" fmla="*/ 1496 w 1669"/>
                                    <a:gd name="T111" fmla="*/ 82 h 122"/>
                                    <a:gd name="T112" fmla="*/ 1522 w 1669"/>
                                    <a:gd name="T113" fmla="*/ 67 h 122"/>
                                    <a:gd name="T114" fmla="*/ 1547 w 1669"/>
                                    <a:gd name="T115" fmla="*/ 27 h 122"/>
                                    <a:gd name="T116" fmla="*/ 1573 w 1669"/>
                                    <a:gd name="T117" fmla="*/ 56 h 122"/>
                                    <a:gd name="T118" fmla="*/ 1599 w 1669"/>
                                    <a:gd name="T119" fmla="*/ 53 h 122"/>
                                    <a:gd name="T120" fmla="*/ 1624 w 1669"/>
                                    <a:gd name="T121" fmla="*/ 50 h 122"/>
                                    <a:gd name="T122" fmla="*/ 1652 w 1669"/>
                                    <a:gd name="T123" fmla="*/ 43 h 1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669" h="122">
                                      <a:moveTo>
                                        <a:pt x="0" y="47"/>
                                      </a:moveTo>
                                      <a:lnTo>
                                        <a:pt x="0" y="47"/>
                                      </a:lnTo>
                                      <a:lnTo>
                                        <a:pt x="0" y="47"/>
                                      </a:lnTo>
                                      <a:lnTo>
                                        <a:pt x="1" y="47"/>
                                      </a:lnTo>
                                      <a:lnTo>
                                        <a:pt x="2" y="47"/>
                                      </a:lnTo>
                                      <a:lnTo>
                                        <a:pt x="2" y="47"/>
                                      </a:lnTo>
                                      <a:lnTo>
                                        <a:pt x="3" y="50"/>
                                      </a:lnTo>
                                      <a:lnTo>
                                        <a:pt x="4" y="54"/>
                                      </a:lnTo>
                                      <a:lnTo>
                                        <a:pt x="5" y="55"/>
                                      </a:lnTo>
                                      <a:lnTo>
                                        <a:pt x="5" y="57"/>
                                      </a:lnTo>
                                      <a:lnTo>
                                        <a:pt x="6" y="59"/>
                                      </a:lnTo>
                                      <a:lnTo>
                                        <a:pt x="7" y="61"/>
                                      </a:lnTo>
                                      <a:lnTo>
                                        <a:pt x="7" y="62"/>
                                      </a:lnTo>
                                      <a:lnTo>
                                        <a:pt x="8" y="65"/>
                                      </a:lnTo>
                                      <a:lnTo>
                                        <a:pt x="9" y="68"/>
                                      </a:lnTo>
                                      <a:lnTo>
                                        <a:pt x="9" y="69"/>
                                      </a:lnTo>
                                      <a:lnTo>
                                        <a:pt x="10" y="70"/>
                                      </a:lnTo>
                                      <a:lnTo>
                                        <a:pt x="11" y="71"/>
                                      </a:lnTo>
                                      <a:lnTo>
                                        <a:pt x="11" y="73"/>
                                      </a:lnTo>
                                      <a:lnTo>
                                        <a:pt x="11" y="75"/>
                                      </a:lnTo>
                                      <a:lnTo>
                                        <a:pt x="12" y="73"/>
                                      </a:lnTo>
                                      <a:lnTo>
                                        <a:pt x="13" y="69"/>
                                      </a:lnTo>
                                      <a:lnTo>
                                        <a:pt x="13" y="72"/>
                                      </a:lnTo>
                                      <a:lnTo>
                                        <a:pt x="14" y="68"/>
                                      </a:lnTo>
                                      <a:lnTo>
                                        <a:pt x="15" y="66"/>
                                      </a:lnTo>
                                      <a:lnTo>
                                        <a:pt x="15" y="69"/>
                                      </a:lnTo>
                                      <a:lnTo>
                                        <a:pt x="16" y="71"/>
                                      </a:lnTo>
                                      <a:lnTo>
                                        <a:pt x="17" y="70"/>
                                      </a:lnTo>
                                      <a:lnTo>
                                        <a:pt x="17" y="71"/>
                                      </a:lnTo>
                                      <a:lnTo>
                                        <a:pt x="18" y="67"/>
                                      </a:lnTo>
                                      <a:lnTo>
                                        <a:pt x="19" y="64"/>
                                      </a:lnTo>
                                      <a:lnTo>
                                        <a:pt x="20" y="58"/>
                                      </a:lnTo>
                                      <a:lnTo>
                                        <a:pt x="20" y="60"/>
                                      </a:lnTo>
                                      <a:lnTo>
                                        <a:pt x="21" y="51"/>
                                      </a:lnTo>
                                      <a:lnTo>
                                        <a:pt x="22" y="51"/>
                                      </a:lnTo>
                                      <a:lnTo>
                                        <a:pt x="22" y="52"/>
                                      </a:lnTo>
                                      <a:lnTo>
                                        <a:pt x="23" y="47"/>
                                      </a:lnTo>
                                      <a:lnTo>
                                        <a:pt x="24" y="47"/>
                                      </a:lnTo>
                                      <a:lnTo>
                                        <a:pt x="24" y="49"/>
                                      </a:lnTo>
                                      <a:lnTo>
                                        <a:pt x="25" y="47"/>
                                      </a:lnTo>
                                      <a:lnTo>
                                        <a:pt x="26" y="49"/>
                                      </a:lnTo>
                                      <a:lnTo>
                                        <a:pt x="27" y="54"/>
                                      </a:lnTo>
                                      <a:lnTo>
                                        <a:pt x="27" y="60"/>
                                      </a:lnTo>
                                      <a:lnTo>
                                        <a:pt x="28" y="63"/>
                                      </a:lnTo>
                                      <a:lnTo>
                                        <a:pt x="29" y="66"/>
                                      </a:lnTo>
                                      <a:lnTo>
                                        <a:pt x="29" y="68"/>
                                      </a:lnTo>
                                      <a:lnTo>
                                        <a:pt x="30" y="73"/>
                                      </a:lnTo>
                                      <a:lnTo>
                                        <a:pt x="31" y="75"/>
                                      </a:lnTo>
                                      <a:lnTo>
                                        <a:pt x="31" y="76"/>
                                      </a:lnTo>
                                      <a:lnTo>
                                        <a:pt x="32" y="78"/>
                                      </a:lnTo>
                                      <a:lnTo>
                                        <a:pt x="33" y="82"/>
                                      </a:lnTo>
                                      <a:lnTo>
                                        <a:pt x="34" y="87"/>
                                      </a:lnTo>
                                      <a:lnTo>
                                        <a:pt x="35" y="87"/>
                                      </a:lnTo>
                                      <a:lnTo>
                                        <a:pt x="35" y="85"/>
                                      </a:lnTo>
                                      <a:lnTo>
                                        <a:pt x="35" y="86"/>
                                      </a:lnTo>
                                      <a:lnTo>
                                        <a:pt x="36" y="87"/>
                                      </a:lnTo>
                                      <a:lnTo>
                                        <a:pt x="37" y="89"/>
                                      </a:lnTo>
                                      <a:lnTo>
                                        <a:pt x="37" y="90"/>
                                      </a:lnTo>
                                      <a:lnTo>
                                        <a:pt x="38" y="93"/>
                                      </a:lnTo>
                                      <a:lnTo>
                                        <a:pt x="39" y="94"/>
                                      </a:lnTo>
                                      <a:lnTo>
                                        <a:pt x="40" y="95"/>
                                      </a:lnTo>
                                      <a:lnTo>
                                        <a:pt x="41" y="94"/>
                                      </a:lnTo>
                                      <a:lnTo>
                                        <a:pt x="42" y="96"/>
                                      </a:lnTo>
                                      <a:lnTo>
                                        <a:pt x="43" y="98"/>
                                      </a:lnTo>
                                      <a:lnTo>
                                        <a:pt x="44" y="98"/>
                                      </a:lnTo>
                                      <a:lnTo>
                                        <a:pt x="44" y="100"/>
                                      </a:lnTo>
                                      <a:lnTo>
                                        <a:pt x="45" y="99"/>
                                      </a:lnTo>
                                      <a:lnTo>
                                        <a:pt x="46" y="100"/>
                                      </a:lnTo>
                                      <a:lnTo>
                                        <a:pt x="46" y="103"/>
                                      </a:lnTo>
                                      <a:lnTo>
                                        <a:pt x="47" y="102"/>
                                      </a:lnTo>
                                      <a:lnTo>
                                        <a:pt x="48" y="103"/>
                                      </a:lnTo>
                                      <a:lnTo>
                                        <a:pt x="48" y="104"/>
                                      </a:lnTo>
                                      <a:lnTo>
                                        <a:pt x="49" y="103"/>
                                      </a:lnTo>
                                      <a:lnTo>
                                        <a:pt x="50" y="101"/>
                                      </a:lnTo>
                                      <a:lnTo>
                                        <a:pt x="51" y="96"/>
                                      </a:lnTo>
                                      <a:lnTo>
                                        <a:pt x="51" y="99"/>
                                      </a:lnTo>
                                      <a:lnTo>
                                        <a:pt x="52" y="95"/>
                                      </a:lnTo>
                                      <a:lnTo>
                                        <a:pt x="53" y="93"/>
                                      </a:lnTo>
                                      <a:lnTo>
                                        <a:pt x="53" y="95"/>
                                      </a:lnTo>
                                      <a:lnTo>
                                        <a:pt x="54" y="92"/>
                                      </a:lnTo>
                                      <a:lnTo>
                                        <a:pt x="55" y="91"/>
                                      </a:lnTo>
                                      <a:lnTo>
                                        <a:pt x="55" y="93"/>
                                      </a:lnTo>
                                      <a:lnTo>
                                        <a:pt x="56" y="95"/>
                                      </a:lnTo>
                                      <a:lnTo>
                                        <a:pt x="57" y="93"/>
                                      </a:lnTo>
                                      <a:lnTo>
                                        <a:pt x="57" y="94"/>
                                      </a:lnTo>
                                      <a:lnTo>
                                        <a:pt x="58" y="95"/>
                                      </a:lnTo>
                                      <a:lnTo>
                                        <a:pt x="59" y="95"/>
                                      </a:lnTo>
                                      <a:lnTo>
                                        <a:pt x="59" y="95"/>
                                      </a:lnTo>
                                      <a:lnTo>
                                        <a:pt x="59" y="96"/>
                                      </a:lnTo>
                                      <a:lnTo>
                                        <a:pt x="60" y="95"/>
                                      </a:lnTo>
                                      <a:lnTo>
                                        <a:pt x="61" y="95"/>
                                      </a:lnTo>
                                      <a:lnTo>
                                        <a:pt x="62" y="93"/>
                                      </a:lnTo>
                                      <a:lnTo>
                                        <a:pt x="63" y="92"/>
                                      </a:lnTo>
                                      <a:lnTo>
                                        <a:pt x="63" y="94"/>
                                      </a:lnTo>
                                      <a:lnTo>
                                        <a:pt x="64" y="87"/>
                                      </a:lnTo>
                                      <a:lnTo>
                                        <a:pt x="65" y="89"/>
                                      </a:lnTo>
                                      <a:lnTo>
                                        <a:pt x="66" y="87"/>
                                      </a:lnTo>
                                      <a:lnTo>
                                        <a:pt x="66" y="89"/>
                                      </a:lnTo>
                                      <a:lnTo>
                                        <a:pt x="67" y="87"/>
                                      </a:lnTo>
                                      <a:lnTo>
                                        <a:pt x="68" y="85"/>
                                      </a:lnTo>
                                      <a:lnTo>
                                        <a:pt x="68" y="87"/>
                                      </a:lnTo>
                                      <a:lnTo>
                                        <a:pt x="69" y="83"/>
                                      </a:lnTo>
                                      <a:lnTo>
                                        <a:pt x="70" y="83"/>
                                      </a:lnTo>
                                      <a:lnTo>
                                        <a:pt x="70" y="85"/>
                                      </a:lnTo>
                                      <a:lnTo>
                                        <a:pt x="71" y="83"/>
                                      </a:lnTo>
                                      <a:lnTo>
                                        <a:pt x="72" y="83"/>
                                      </a:lnTo>
                                      <a:lnTo>
                                        <a:pt x="72" y="85"/>
                                      </a:lnTo>
                                      <a:lnTo>
                                        <a:pt x="73" y="86"/>
                                      </a:lnTo>
                                      <a:lnTo>
                                        <a:pt x="74" y="88"/>
                                      </a:lnTo>
                                      <a:lnTo>
                                        <a:pt x="75" y="91"/>
                                      </a:lnTo>
                                      <a:lnTo>
                                        <a:pt x="75" y="92"/>
                                      </a:lnTo>
                                      <a:lnTo>
                                        <a:pt x="76" y="91"/>
                                      </a:lnTo>
                                      <a:lnTo>
                                        <a:pt x="77" y="88"/>
                                      </a:lnTo>
                                      <a:lnTo>
                                        <a:pt x="77" y="90"/>
                                      </a:lnTo>
                                      <a:lnTo>
                                        <a:pt x="78" y="86"/>
                                      </a:lnTo>
                                      <a:lnTo>
                                        <a:pt x="79" y="83"/>
                                      </a:lnTo>
                                      <a:lnTo>
                                        <a:pt x="80" y="81"/>
                                      </a:lnTo>
                                      <a:lnTo>
                                        <a:pt x="81" y="86"/>
                                      </a:lnTo>
                                      <a:lnTo>
                                        <a:pt x="82" y="83"/>
                                      </a:lnTo>
                                      <a:lnTo>
                                        <a:pt x="82" y="86"/>
                                      </a:lnTo>
                                      <a:lnTo>
                                        <a:pt x="83" y="82"/>
                                      </a:lnTo>
                                      <a:lnTo>
                                        <a:pt x="83" y="80"/>
                                      </a:lnTo>
                                      <a:lnTo>
                                        <a:pt x="83" y="82"/>
                                      </a:lnTo>
                                      <a:lnTo>
                                        <a:pt x="84" y="83"/>
                                      </a:lnTo>
                                      <a:lnTo>
                                        <a:pt x="85" y="82"/>
                                      </a:lnTo>
                                      <a:lnTo>
                                        <a:pt x="85" y="83"/>
                                      </a:lnTo>
                                      <a:lnTo>
                                        <a:pt x="86" y="81"/>
                                      </a:lnTo>
                                      <a:lnTo>
                                        <a:pt x="87" y="79"/>
                                      </a:lnTo>
                                      <a:lnTo>
                                        <a:pt x="87" y="80"/>
                                      </a:lnTo>
                                      <a:lnTo>
                                        <a:pt x="88" y="83"/>
                                      </a:lnTo>
                                      <a:lnTo>
                                        <a:pt x="89" y="86"/>
                                      </a:lnTo>
                                      <a:lnTo>
                                        <a:pt x="90" y="82"/>
                                      </a:lnTo>
                                      <a:lnTo>
                                        <a:pt x="90" y="85"/>
                                      </a:lnTo>
                                      <a:lnTo>
                                        <a:pt x="91" y="82"/>
                                      </a:lnTo>
                                      <a:lnTo>
                                        <a:pt x="92" y="81"/>
                                      </a:lnTo>
                                      <a:lnTo>
                                        <a:pt x="93" y="82"/>
                                      </a:lnTo>
                                      <a:lnTo>
                                        <a:pt x="94" y="76"/>
                                      </a:lnTo>
                                      <a:lnTo>
                                        <a:pt x="94" y="79"/>
                                      </a:lnTo>
                                      <a:lnTo>
                                        <a:pt x="95" y="78"/>
                                      </a:lnTo>
                                      <a:lnTo>
                                        <a:pt x="96" y="77"/>
                                      </a:lnTo>
                                      <a:lnTo>
                                        <a:pt x="97" y="76"/>
                                      </a:lnTo>
                                      <a:lnTo>
                                        <a:pt x="97" y="77"/>
                                      </a:lnTo>
                                      <a:lnTo>
                                        <a:pt x="98" y="79"/>
                                      </a:lnTo>
                                      <a:lnTo>
                                        <a:pt x="99" y="80"/>
                                      </a:lnTo>
                                      <a:lnTo>
                                        <a:pt x="99" y="81"/>
                                      </a:lnTo>
                                      <a:lnTo>
                                        <a:pt x="100" y="83"/>
                                      </a:lnTo>
                                      <a:lnTo>
                                        <a:pt x="101" y="80"/>
                                      </a:lnTo>
                                      <a:lnTo>
                                        <a:pt x="102" y="80"/>
                                      </a:lnTo>
                                      <a:lnTo>
                                        <a:pt x="103" y="74"/>
                                      </a:lnTo>
                                      <a:lnTo>
                                        <a:pt x="103" y="77"/>
                                      </a:lnTo>
                                      <a:lnTo>
                                        <a:pt x="104" y="73"/>
                                      </a:lnTo>
                                      <a:lnTo>
                                        <a:pt x="105" y="73"/>
                                      </a:lnTo>
                                      <a:lnTo>
                                        <a:pt x="106" y="73"/>
                                      </a:lnTo>
                                      <a:lnTo>
                                        <a:pt x="106" y="75"/>
                                      </a:lnTo>
                                      <a:lnTo>
                                        <a:pt x="107" y="78"/>
                                      </a:lnTo>
                                      <a:lnTo>
                                        <a:pt x="107" y="81"/>
                                      </a:lnTo>
                                      <a:lnTo>
                                        <a:pt x="107" y="84"/>
                                      </a:lnTo>
                                      <a:lnTo>
                                        <a:pt x="108" y="84"/>
                                      </a:lnTo>
                                      <a:lnTo>
                                        <a:pt x="109" y="82"/>
                                      </a:lnTo>
                                      <a:lnTo>
                                        <a:pt x="109" y="87"/>
                                      </a:lnTo>
                                      <a:lnTo>
                                        <a:pt x="110" y="91"/>
                                      </a:lnTo>
                                      <a:lnTo>
                                        <a:pt x="111" y="92"/>
                                      </a:lnTo>
                                      <a:lnTo>
                                        <a:pt x="112" y="90"/>
                                      </a:lnTo>
                                      <a:lnTo>
                                        <a:pt x="112" y="92"/>
                                      </a:lnTo>
                                      <a:lnTo>
                                        <a:pt x="113" y="87"/>
                                      </a:lnTo>
                                      <a:lnTo>
                                        <a:pt x="114" y="84"/>
                                      </a:lnTo>
                                      <a:lnTo>
                                        <a:pt x="115" y="84"/>
                                      </a:lnTo>
                                      <a:lnTo>
                                        <a:pt x="116" y="76"/>
                                      </a:lnTo>
                                      <a:lnTo>
                                        <a:pt x="116" y="78"/>
                                      </a:lnTo>
                                      <a:lnTo>
                                        <a:pt x="117" y="72"/>
                                      </a:lnTo>
                                      <a:lnTo>
                                        <a:pt x="118" y="72"/>
                                      </a:lnTo>
                                      <a:lnTo>
                                        <a:pt x="119" y="73"/>
                                      </a:lnTo>
                                      <a:lnTo>
                                        <a:pt x="120" y="73"/>
                                      </a:lnTo>
                                      <a:lnTo>
                                        <a:pt x="121" y="73"/>
                                      </a:lnTo>
                                      <a:lnTo>
                                        <a:pt x="121" y="76"/>
                                      </a:lnTo>
                                      <a:lnTo>
                                        <a:pt x="122" y="76"/>
                                      </a:lnTo>
                                      <a:lnTo>
                                        <a:pt x="123" y="78"/>
                                      </a:lnTo>
                                      <a:lnTo>
                                        <a:pt x="123" y="79"/>
                                      </a:lnTo>
                                      <a:lnTo>
                                        <a:pt x="124" y="80"/>
                                      </a:lnTo>
                                      <a:lnTo>
                                        <a:pt x="125" y="84"/>
                                      </a:lnTo>
                                      <a:lnTo>
                                        <a:pt x="125" y="86"/>
                                      </a:lnTo>
                                      <a:lnTo>
                                        <a:pt x="126" y="88"/>
                                      </a:lnTo>
                                      <a:lnTo>
                                        <a:pt x="127" y="90"/>
                                      </a:lnTo>
                                      <a:lnTo>
                                        <a:pt x="127" y="93"/>
                                      </a:lnTo>
                                      <a:lnTo>
                                        <a:pt x="128" y="95"/>
                                      </a:lnTo>
                                      <a:lnTo>
                                        <a:pt x="129" y="94"/>
                                      </a:lnTo>
                                      <a:lnTo>
                                        <a:pt x="130" y="89"/>
                                      </a:lnTo>
                                      <a:lnTo>
                                        <a:pt x="130" y="90"/>
                                      </a:lnTo>
                                      <a:lnTo>
                                        <a:pt x="131" y="88"/>
                                      </a:lnTo>
                                      <a:lnTo>
                                        <a:pt x="131" y="86"/>
                                      </a:lnTo>
                                      <a:lnTo>
                                        <a:pt x="131" y="87"/>
                                      </a:lnTo>
                                      <a:lnTo>
                                        <a:pt x="132" y="83"/>
                                      </a:lnTo>
                                      <a:lnTo>
                                        <a:pt x="133" y="80"/>
                                      </a:lnTo>
                                      <a:lnTo>
                                        <a:pt x="133" y="82"/>
                                      </a:lnTo>
                                      <a:lnTo>
                                        <a:pt x="134" y="79"/>
                                      </a:lnTo>
                                      <a:lnTo>
                                        <a:pt x="135" y="76"/>
                                      </a:lnTo>
                                      <a:lnTo>
                                        <a:pt x="136" y="73"/>
                                      </a:lnTo>
                                      <a:lnTo>
                                        <a:pt x="136" y="78"/>
                                      </a:lnTo>
                                      <a:lnTo>
                                        <a:pt x="137" y="73"/>
                                      </a:lnTo>
                                      <a:lnTo>
                                        <a:pt x="138" y="71"/>
                                      </a:lnTo>
                                      <a:lnTo>
                                        <a:pt x="138" y="73"/>
                                      </a:lnTo>
                                      <a:lnTo>
                                        <a:pt x="139" y="70"/>
                                      </a:lnTo>
                                      <a:lnTo>
                                        <a:pt x="140" y="70"/>
                                      </a:lnTo>
                                      <a:lnTo>
                                        <a:pt x="140" y="71"/>
                                      </a:lnTo>
                                      <a:lnTo>
                                        <a:pt x="141" y="70"/>
                                      </a:lnTo>
                                      <a:lnTo>
                                        <a:pt x="142" y="67"/>
                                      </a:lnTo>
                                      <a:lnTo>
                                        <a:pt x="142" y="69"/>
                                      </a:lnTo>
                                      <a:lnTo>
                                        <a:pt x="143" y="67"/>
                                      </a:lnTo>
                                      <a:lnTo>
                                        <a:pt x="144" y="66"/>
                                      </a:lnTo>
                                      <a:lnTo>
                                        <a:pt x="145" y="63"/>
                                      </a:lnTo>
                                      <a:lnTo>
                                        <a:pt x="145" y="65"/>
                                      </a:lnTo>
                                      <a:lnTo>
                                        <a:pt x="146" y="59"/>
                                      </a:lnTo>
                                      <a:lnTo>
                                        <a:pt x="147" y="53"/>
                                      </a:lnTo>
                                      <a:lnTo>
                                        <a:pt x="147" y="57"/>
                                      </a:lnTo>
                                      <a:lnTo>
                                        <a:pt x="148" y="51"/>
                                      </a:lnTo>
                                      <a:lnTo>
                                        <a:pt x="149" y="44"/>
                                      </a:lnTo>
                                      <a:lnTo>
                                        <a:pt x="149" y="47"/>
                                      </a:lnTo>
                                      <a:lnTo>
                                        <a:pt x="150" y="39"/>
                                      </a:lnTo>
                                      <a:lnTo>
                                        <a:pt x="151" y="36"/>
                                      </a:lnTo>
                                      <a:lnTo>
                                        <a:pt x="152" y="30"/>
                                      </a:lnTo>
                                      <a:lnTo>
                                        <a:pt x="152" y="31"/>
                                      </a:lnTo>
                                      <a:lnTo>
                                        <a:pt x="153" y="29"/>
                                      </a:lnTo>
                                      <a:lnTo>
                                        <a:pt x="154" y="24"/>
                                      </a:lnTo>
                                      <a:lnTo>
                                        <a:pt x="154" y="27"/>
                                      </a:lnTo>
                                      <a:lnTo>
                                        <a:pt x="155" y="26"/>
                                      </a:lnTo>
                                      <a:lnTo>
                                        <a:pt x="155" y="21"/>
                                      </a:lnTo>
                                      <a:lnTo>
                                        <a:pt x="155" y="23"/>
                                      </a:lnTo>
                                      <a:lnTo>
                                        <a:pt x="156" y="16"/>
                                      </a:lnTo>
                                      <a:lnTo>
                                        <a:pt x="157" y="13"/>
                                      </a:lnTo>
                                      <a:lnTo>
                                        <a:pt x="157" y="14"/>
                                      </a:lnTo>
                                      <a:lnTo>
                                        <a:pt x="158" y="13"/>
                                      </a:lnTo>
                                      <a:lnTo>
                                        <a:pt x="159" y="12"/>
                                      </a:lnTo>
                                      <a:lnTo>
                                        <a:pt x="160" y="12"/>
                                      </a:lnTo>
                                      <a:lnTo>
                                        <a:pt x="160" y="14"/>
                                      </a:lnTo>
                                      <a:lnTo>
                                        <a:pt x="161" y="9"/>
                                      </a:lnTo>
                                      <a:lnTo>
                                        <a:pt x="162" y="11"/>
                                      </a:lnTo>
                                      <a:lnTo>
                                        <a:pt x="162" y="12"/>
                                      </a:lnTo>
                                      <a:lnTo>
                                        <a:pt x="163" y="14"/>
                                      </a:lnTo>
                                      <a:lnTo>
                                        <a:pt x="164" y="13"/>
                                      </a:lnTo>
                                      <a:lnTo>
                                        <a:pt x="164" y="14"/>
                                      </a:lnTo>
                                      <a:lnTo>
                                        <a:pt x="165" y="14"/>
                                      </a:lnTo>
                                      <a:lnTo>
                                        <a:pt x="166" y="17"/>
                                      </a:lnTo>
                                      <a:lnTo>
                                        <a:pt x="167" y="17"/>
                                      </a:lnTo>
                                      <a:lnTo>
                                        <a:pt x="168" y="16"/>
                                      </a:lnTo>
                                      <a:lnTo>
                                        <a:pt x="169" y="16"/>
                                      </a:lnTo>
                                      <a:lnTo>
                                        <a:pt x="169" y="19"/>
                                      </a:lnTo>
                                      <a:lnTo>
                                        <a:pt x="170" y="16"/>
                                      </a:lnTo>
                                      <a:lnTo>
                                        <a:pt x="171" y="17"/>
                                      </a:lnTo>
                                      <a:lnTo>
                                        <a:pt x="171" y="19"/>
                                      </a:lnTo>
                                      <a:lnTo>
                                        <a:pt x="172" y="18"/>
                                      </a:lnTo>
                                      <a:lnTo>
                                        <a:pt x="173" y="16"/>
                                      </a:lnTo>
                                      <a:lnTo>
                                        <a:pt x="174" y="18"/>
                                      </a:lnTo>
                                      <a:lnTo>
                                        <a:pt x="175" y="22"/>
                                      </a:lnTo>
                                      <a:lnTo>
                                        <a:pt x="176" y="22"/>
                                      </a:lnTo>
                                      <a:lnTo>
                                        <a:pt x="176" y="23"/>
                                      </a:lnTo>
                                      <a:lnTo>
                                        <a:pt x="177" y="26"/>
                                      </a:lnTo>
                                      <a:lnTo>
                                        <a:pt x="178" y="27"/>
                                      </a:lnTo>
                                      <a:lnTo>
                                        <a:pt x="179" y="29"/>
                                      </a:lnTo>
                                      <a:lnTo>
                                        <a:pt x="179" y="28"/>
                                      </a:lnTo>
                                      <a:lnTo>
                                        <a:pt x="179" y="34"/>
                                      </a:lnTo>
                                      <a:lnTo>
                                        <a:pt x="180" y="29"/>
                                      </a:lnTo>
                                      <a:lnTo>
                                        <a:pt x="181" y="30"/>
                                      </a:lnTo>
                                      <a:lnTo>
                                        <a:pt x="182" y="32"/>
                                      </a:lnTo>
                                      <a:lnTo>
                                        <a:pt x="182" y="33"/>
                                      </a:lnTo>
                                      <a:lnTo>
                                        <a:pt x="183" y="34"/>
                                      </a:lnTo>
                                      <a:lnTo>
                                        <a:pt x="184" y="34"/>
                                      </a:lnTo>
                                      <a:lnTo>
                                        <a:pt x="185" y="35"/>
                                      </a:lnTo>
                                      <a:lnTo>
                                        <a:pt x="186" y="38"/>
                                      </a:lnTo>
                                      <a:lnTo>
                                        <a:pt x="187" y="36"/>
                                      </a:lnTo>
                                      <a:lnTo>
                                        <a:pt x="188" y="39"/>
                                      </a:lnTo>
                                      <a:lnTo>
                                        <a:pt x="189" y="39"/>
                                      </a:lnTo>
                                      <a:lnTo>
                                        <a:pt x="190" y="38"/>
                                      </a:lnTo>
                                      <a:lnTo>
                                        <a:pt x="191" y="37"/>
                                      </a:lnTo>
                                      <a:lnTo>
                                        <a:pt x="191" y="39"/>
                                      </a:lnTo>
                                      <a:lnTo>
                                        <a:pt x="192" y="36"/>
                                      </a:lnTo>
                                      <a:lnTo>
                                        <a:pt x="193" y="34"/>
                                      </a:lnTo>
                                      <a:lnTo>
                                        <a:pt x="193" y="36"/>
                                      </a:lnTo>
                                      <a:lnTo>
                                        <a:pt x="194" y="36"/>
                                      </a:lnTo>
                                      <a:lnTo>
                                        <a:pt x="195" y="36"/>
                                      </a:lnTo>
                                      <a:lnTo>
                                        <a:pt x="196" y="38"/>
                                      </a:lnTo>
                                      <a:lnTo>
                                        <a:pt x="197" y="38"/>
                                      </a:lnTo>
                                      <a:lnTo>
                                        <a:pt x="198" y="37"/>
                                      </a:lnTo>
                                      <a:lnTo>
                                        <a:pt x="198" y="38"/>
                                      </a:lnTo>
                                      <a:lnTo>
                                        <a:pt x="199" y="35"/>
                                      </a:lnTo>
                                      <a:lnTo>
                                        <a:pt x="200" y="38"/>
                                      </a:lnTo>
                                      <a:lnTo>
                                        <a:pt x="200" y="41"/>
                                      </a:lnTo>
                                      <a:lnTo>
                                        <a:pt x="201" y="40"/>
                                      </a:lnTo>
                                      <a:lnTo>
                                        <a:pt x="202" y="38"/>
                                      </a:lnTo>
                                      <a:lnTo>
                                        <a:pt x="202" y="40"/>
                                      </a:lnTo>
                                      <a:lnTo>
                                        <a:pt x="203" y="41"/>
                                      </a:lnTo>
                                      <a:lnTo>
                                        <a:pt x="203" y="42"/>
                                      </a:lnTo>
                                      <a:lnTo>
                                        <a:pt x="203" y="45"/>
                                      </a:lnTo>
                                      <a:lnTo>
                                        <a:pt x="204" y="41"/>
                                      </a:lnTo>
                                      <a:lnTo>
                                        <a:pt x="205" y="41"/>
                                      </a:lnTo>
                                      <a:lnTo>
                                        <a:pt x="206" y="40"/>
                                      </a:lnTo>
                                      <a:lnTo>
                                        <a:pt x="206" y="41"/>
                                      </a:lnTo>
                                      <a:lnTo>
                                        <a:pt x="207" y="39"/>
                                      </a:lnTo>
                                      <a:lnTo>
                                        <a:pt x="208" y="41"/>
                                      </a:lnTo>
                                      <a:lnTo>
                                        <a:pt x="208" y="44"/>
                                      </a:lnTo>
                                      <a:lnTo>
                                        <a:pt x="209" y="46"/>
                                      </a:lnTo>
                                      <a:lnTo>
                                        <a:pt x="210" y="47"/>
                                      </a:lnTo>
                                      <a:lnTo>
                                        <a:pt x="210" y="49"/>
                                      </a:lnTo>
                                      <a:lnTo>
                                        <a:pt x="211" y="49"/>
                                      </a:lnTo>
                                      <a:lnTo>
                                        <a:pt x="212" y="52"/>
                                      </a:lnTo>
                                      <a:lnTo>
                                        <a:pt x="212" y="53"/>
                                      </a:lnTo>
                                      <a:lnTo>
                                        <a:pt x="213" y="52"/>
                                      </a:lnTo>
                                      <a:lnTo>
                                        <a:pt x="214" y="53"/>
                                      </a:lnTo>
                                      <a:lnTo>
                                        <a:pt x="215" y="55"/>
                                      </a:lnTo>
                                      <a:lnTo>
                                        <a:pt x="215" y="57"/>
                                      </a:lnTo>
                                      <a:lnTo>
                                        <a:pt x="216" y="55"/>
                                      </a:lnTo>
                                      <a:lnTo>
                                        <a:pt x="217" y="56"/>
                                      </a:lnTo>
                                      <a:lnTo>
                                        <a:pt x="217" y="57"/>
                                      </a:lnTo>
                                      <a:lnTo>
                                        <a:pt x="218" y="54"/>
                                      </a:lnTo>
                                      <a:lnTo>
                                        <a:pt x="219" y="57"/>
                                      </a:lnTo>
                                      <a:lnTo>
                                        <a:pt x="220" y="58"/>
                                      </a:lnTo>
                                      <a:lnTo>
                                        <a:pt x="221" y="53"/>
                                      </a:lnTo>
                                      <a:lnTo>
                                        <a:pt x="222" y="52"/>
                                      </a:lnTo>
                                      <a:lnTo>
                                        <a:pt x="223" y="53"/>
                                      </a:lnTo>
                                      <a:lnTo>
                                        <a:pt x="224" y="53"/>
                                      </a:lnTo>
                                      <a:lnTo>
                                        <a:pt x="224" y="55"/>
                                      </a:lnTo>
                                      <a:lnTo>
                                        <a:pt x="225" y="53"/>
                                      </a:lnTo>
                                      <a:lnTo>
                                        <a:pt x="226" y="49"/>
                                      </a:lnTo>
                                      <a:lnTo>
                                        <a:pt x="226" y="53"/>
                                      </a:lnTo>
                                      <a:lnTo>
                                        <a:pt x="227" y="52"/>
                                      </a:lnTo>
                                      <a:lnTo>
                                        <a:pt x="227" y="48"/>
                                      </a:lnTo>
                                      <a:lnTo>
                                        <a:pt x="227" y="50"/>
                                      </a:lnTo>
                                      <a:lnTo>
                                        <a:pt x="228" y="49"/>
                                      </a:lnTo>
                                      <a:lnTo>
                                        <a:pt x="229" y="49"/>
                                      </a:lnTo>
                                      <a:lnTo>
                                        <a:pt x="230" y="47"/>
                                      </a:lnTo>
                                      <a:lnTo>
                                        <a:pt x="230" y="49"/>
                                      </a:lnTo>
                                      <a:lnTo>
                                        <a:pt x="231" y="49"/>
                                      </a:lnTo>
                                      <a:lnTo>
                                        <a:pt x="232" y="50"/>
                                      </a:lnTo>
                                      <a:lnTo>
                                        <a:pt x="232" y="52"/>
                                      </a:lnTo>
                                      <a:lnTo>
                                        <a:pt x="233" y="52"/>
                                      </a:lnTo>
                                      <a:lnTo>
                                        <a:pt x="234" y="51"/>
                                      </a:lnTo>
                                      <a:lnTo>
                                        <a:pt x="234" y="52"/>
                                      </a:lnTo>
                                      <a:lnTo>
                                        <a:pt x="235" y="55"/>
                                      </a:lnTo>
                                      <a:lnTo>
                                        <a:pt x="236" y="58"/>
                                      </a:lnTo>
                                      <a:lnTo>
                                        <a:pt x="237" y="60"/>
                                      </a:lnTo>
                                      <a:lnTo>
                                        <a:pt x="237" y="64"/>
                                      </a:lnTo>
                                      <a:lnTo>
                                        <a:pt x="238" y="69"/>
                                      </a:lnTo>
                                      <a:lnTo>
                                        <a:pt x="239" y="70"/>
                                      </a:lnTo>
                                      <a:lnTo>
                                        <a:pt x="239" y="71"/>
                                      </a:lnTo>
                                      <a:lnTo>
                                        <a:pt x="240" y="72"/>
                                      </a:lnTo>
                                      <a:lnTo>
                                        <a:pt x="241" y="78"/>
                                      </a:lnTo>
                                      <a:lnTo>
                                        <a:pt x="241" y="79"/>
                                      </a:lnTo>
                                      <a:lnTo>
                                        <a:pt x="242" y="79"/>
                                      </a:lnTo>
                                      <a:lnTo>
                                        <a:pt x="243" y="73"/>
                                      </a:lnTo>
                                      <a:lnTo>
                                        <a:pt x="243" y="74"/>
                                      </a:lnTo>
                                      <a:lnTo>
                                        <a:pt x="244" y="71"/>
                                      </a:lnTo>
                                      <a:lnTo>
                                        <a:pt x="245" y="70"/>
                                      </a:lnTo>
                                      <a:lnTo>
                                        <a:pt x="246" y="70"/>
                                      </a:lnTo>
                                      <a:lnTo>
                                        <a:pt x="246" y="72"/>
                                      </a:lnTo>
                                      <a:lnTo>
                                        <a:pt x="247" y="70"/>
                                      </a:lnTo>
                                      <a:lnTo>
                                        <a:pt x="248" y="71"/>
                                      </a:lnTo>
                                      <a:lnTo>
                                        <a:pt x="248" y="72"/>
                                      </a:lnTo>
                                      <a:lnTo>
                                        <a:pt x="249" y="71"/>
                                      </a:lnTo>
                                      <a:lnTo>
                                        <a:pt x="250" y="74"/>
                                      </a:lnTo>
                                      <a:lnTo>
                                        <a:pt x="250" y="76"/>
                                      </a:lnTo>
                                      <a:lnTo>
                                        <a:pt x="251" y="78"/>
                                      </a:lnTo>
                                      <a:lnTo>
                                        <a:pt x="251" y="82"/>
                                      </a:lnTo>
                                      <a:lnTo>
                                        <a:pt x="252" y="77"/>
                                      </a:lnTo>
                                      <a:lnTo>
                                        <a:pt x="252" y="80"/>
                                      </a:lnTo>
                                      <a:lnTo>
                                        <a:pt x="253" y="77"/>
                                      </a:lnTo>
                                      <a:lnTo>
                                        <a:pt x="254" y="77"/>
                                      </a:lnTo>
                                      <a:lnTo>
                                        <a:pt x="255" y="78"/>
                                      </a:lnTo>
                                      <a:lnTo>
                                        <a:pt x="256" y="79"/>
                                      </a:lnTo>
                                      <a:lnTo>
                                        <a:pt x="256" y="80"/>
                                      </a:lnTo>
                                      <a:lnTo>
                                        <a:pt x="257" y="77"/>
                                      </a:lnTo>
                                      <a:lnTo>
                                        <a:pt x="258" y="73"/>
                                      </a:lnTo>
                                      <a:lnTo>
                                        <a:pt x="258" y="77"/>
                                      </a:lnTo>
                                      <a:lnTo>
                                        <a:pt x="259" y="75"/>
                                      </a:lnTo>
                                      <a:lnTo>
                                        <a:pt x="260" y="73"/>
                                      </a:lnTo>
                                      <a:lnTo>
                                        <a:pt x="261" y="78"/>
                                      </a:lnTo>
                                      <a:lnTo>
                                        <a:pt x="261" y="79"/>
                                      </a:lnTo>
                                      <a:lnTo>
                                        <a:pt x="262" y="80"/>
                                      </a:lnTo>
                                      <a:lnTo>
                                        <a:pt x="263" y="80"/>
                                      </a:lnTo>
                                      <a:lnTo>
                                        <a:pt x="263" y="82"/>
                                      </a:lnTo>
                                      <a:lnTo>
                                        <a:pt x="264" y="81"/>
                                      </a:lnTo>
                                      <a:lnTo>
                                        <a:pt x="265" y="81"/>
                                      </a:lnTo>
                                      <a:lnTo>
                                        <a:pt x="265" y="84"/>
                                      </a:lnTo>
                                      <a:lnTo>
                                        <a:pt x="266" y="87"/>
                                      </a:lnTo>
                                      <a:lnTo>
                                        <a:pt x="267" y="86"/>
                                      </a:lnTo>
                                      <a:lnTo>
                                        <a:pt x="268" y="91"/>
                                      </a:lnTo>
                                      <a:lnTo>
                                        <a:pt x="269" y="90"/>
                                      </a:lnTo>
                                      <a:lnTo>
                                        <a:pt x="270" y="83"/>
                                      </a:lnTo>
                                      <a:lnTo>
                                        <a:pt x="270" y="89"/>
                                      </a:lnTo>
                                      <a:lnTo>
                                        <a:pt x="271" y="84"/>
                                      </a:lnTo>
                                      <a:lnTo>
                                        <a:pt x="272" y="81"/>
                                      </a:lnTo>
                                      <a:lnTo>
                                        <a:pt x="272" y="84"/>
                                      </a:lnTo>
                                      <a:lnTo>
                                        <a:pt x="273" y="84"/>
                                      </a:lnTo>
                                      <a:lnTo>
                                        <a:pt x="274" y="82"/>
                                      </a:lnTo>
                                      <a:lnTo>
                                        <a:pt x="274" y="84"/>
                                      </a:lnTo>
                                      <a:lnTo>
                                        <a:pt x="275" y="87"/>
                                      </a:lnTo>
                                      <a:lnTo>
                                        <a:pt x="275" y="82"/>
                                      </a:lnTo>
                                      <a:lnTo>
                                        <a:pt x="276" y="84"/>
                                      </a:lnTo>
                                      <a:lnTo>
                                        <a:pt x="277" y="87"/>
                                      </a:lnTo>
                                      <a:lnTo>
                                        <a:pt x="278" y="87"/>
                                      </a:lnTo>
                                      <a:lnTo>
                                        <a:pt x="278" y="88"/>
                                      </a:lnTo>
                                      <a:lnTo>
                                        <a:pt x="279" y="89"/>
                                      </a:lnTo>
                                      <a:lnTo>
                                        <a:pt x="280" y="93"/>
                                      </a:lnTo>
                                      <a:lnTo>
                                        <a:pt x="280" y="95"/>
                                      </a:lnTo>
                                      <a:lnTo>
                                        <a:pt x="281" y="93"/>
                                      </a:lnTo>
                                      <a:lnTo>
                                        <a:pt x="282" y="91"/>
                                      </a:lnTo>
                                      <a:lnTo>
                                        <a:pt x="283" y="90"/>
                                      </a:lnTo>
                                      <a:lnTo>
                                        <a:pt x="283" y="92"/>
                                      </a:lnTo>
                                      <a:lnTo>
                                        <a:pt x="284" y="91"/>
                                      </a:lnTo>
                                      <a:lnTo>
                                        <a:pt x="285" y="93"/>
                                      </a:lnTo>
                                      <a:lnTo>
                                        <a:pt x="285" y="95"/>
                                      </a:lnTo>
                                      <a:lnTo>
                                        <a:pt x="286" y="95"/>
                                      </a:lnTo>
                                      <a:lnTo>
                                        <a:pt x="287" y="92"/>
                                      </a:lnTo>
                                      <a:lnTo>
                                        <a:pt x="287" y="94"/>
                                      </a:lnTo>
                                      <a:lnTo>
                                        <a:pt x="288" y="91"/>
                                      </a:lnTo>
                                      <a:lnTo>
                                        <a:pt x="289" y="82"/>
                                      </a:lnTo>
                                      <a:lnTo>
                                        <a:pt x="289" y="90"/>
                                      </a:lnTo>
                                      <a:lnTo>
                                        <a:pt x="290" y="80"/>
                                      </a:lnTo>
                                      <a:lnTo>
                                        <a:pt x="291" y="77"/>
                                      </a:lnTo>
                                      <a:lnTo>
                                        <a:pt x="292" y="75"/>
                                      </a:lnTo>
                                      <a:lnTo>
                                        <a:pt x="292" y="76"/>
                                      </a:lnTo>
                                      <a:lnTo>
                                        <a:pt x="293" y="76"/>
                                      </a:lnTo>
                                      <a:lnTo>
                                        <a:pt x="294" y="80"/>
                                      </a:lnTo>
                                      <a:lnTo>
                                        <a:pt x="294" y="81"/>
                                      </a:lnTo>
                                      <a:lnTo>
                                        <a:pt x="295" y="78"/>
                                      </a:lnTo>
                                      <a:lnTo>
                                        <a:pt x="296" y="80"/>
                                      </a:lnTo>
                                      <a:lnTo>
                                        <a:pt x="296" y="83"/>
                                      </a:lnTo>
                                      <a:lnTo>
                                        <a:pt x="297" y="83"/>
                                      </a:lnTo>
                                      <a:lnTo>
                                        <a:pt x="298" y="82"/>
                                      </a:lnTo>
                                      <a:lnTo>
                                        <a:pt x="298" y="84"/>
                                      </a:lnTo>
                                      <a:lnTo>
                                        <a:pt x="299" y="81"/>
                                      </a:lnTo>
                                      <a:lnTo>
                                        <a:pt x="299" y="83"/>
                                      </a:lnTo>
                                      <a:lnTo>
                                        <a:pt x="300" y="79"/>
                                      </a:lnTo>
                                      <a:lnTo>
                                        <a:pt x="300" y="80"/>
                                      </a:lnTo>
                                      <a:lnTo>
                                        <a:pt x="301" y="80"/>
                                      </a:lnTo>
                                      <a:lnTo>
                                        <a:pt x="302" y="81"/>
                                      </a:lnTo>
                                      <a:lnTo>
                                        <a:pt x="302" y="83"/>
                                      </a:lnTo>
                                      <a:lnTo>
                                        <a:pt x="303" y="80"/>
                                      </a:lnTo>
                                      <a:lnTo>
                                        <a:pt x="304" y="73"/>
                                      </a:lnTo>
                                      <a:lnTo>
                                        <a:pt x="304" y="80"/>
                                      </a:lnTo>
                                      <a:lnTo>
                                        <a:pt x="305" y="73"/>
                                      </a:lnTo>
                                      <a:lnTo>
                                        <a:pt x="306" y="71"/>
                                      </a:lnTo>
                                      <a:lnTo>
                                        <a:pt x="307" y="72"/>
                                      </a:lnTo>
                                      <a:lnTo>
                                        <a:pt x="308" y="72"/>
                                      </a:lnTo>
                                      <a:lnTo>
                                        <a:pt x="309" y="73"/>
                                      </a:lnTo>
                                      <a:lnTo>
                                        <a:pt x="309" y="74"/>
                                      </a:lnTo>
                                      <a:lnTo>
                                        <a:pt x="310" y="70"/>
                                      </a:lnTo>
                                      <a:lnTo>
                                        <a:pt x="311" y="67"/>
                                      </a:lnTo>
                                      <a:lnTo>
                                        <a:pt x="312" y="67"/>
                                      </a:lnTo>
                                      <a:lnTo>
                                        <a:pt x="313" y="64"/>
                                      </a:lnTo>
                                      <a:lnTo>
                                        <a:pt x="314" y="60"/>
                                      </a:lnTo>
                                      <a:lnTo>
                                        <a:pt x="315" y="59"/>
                                      </a:lnTo>
                                      <a:lnTo>
                                        <a:pt x="316" y="56"/>
                                      </a:lnTo>
                                      <a:lnTo>
                                        <a:pt x="316" y="60"/>
                                      </a:lnTo>
                                      <a:lnTo>
                                        <a:pt x="317" y="52"/>
                                      </a:lnTo>
                                      <a:lnTo>
                                        <a:pt x="318" y="53"/>
                                      </a:lnTo>
                                      <a:lnTo>
                                        <a:pt x="319" y="58"/>
                                      </a:lnTo>
                                      <a:lnTo>
                                        <a:pt x="320" y="58"/>
                                      </a:lnTo>
                                      <a:lnTo>
                                        <a:pt x="320" y="59"/>
                                      </a:lnTo>
                                      <a:lnTo>
                                        <a:pt x="321" y="64"/>
                                      </a:lnTo>
                                      <a:lnTo>
                                        <a:pt x="322" y="67"/>
                                      </a:lnTo>
                                      <a:lnTo>
                                        <a:pt x="323" y="68"/>
                                      </a:lnTo>
                                      <a:lnTo>
                                        <a:pt x="323" y="69"/>
                                      </a:lnTo>
                                      <a:lnTo>
                                        <a:pt x="323" y="69"/>
                                      </a:lnTo>
                                      <a:lnTo>
                                        <a:pt x="324" y="69"/>
                                      </a:lnTo>
                                      <a:lnTo>
                                        <a:pt x="324" y="71"/>
                                      </a:lnTo>
                                      <a:lnTo>
                                        <a:pt x="325" y="73"/>
                                      </a:lnTo>
                                      <a:lnTo>
                                        <a:pt x="326" y="75"/>
                                      </a:lnTo>
                                      <a:lnTo>
                                        <a:pt x="326" y="76"/>
                                      </a:lnTo>
                                      <a:lnTo>
                                        <a:pt x="327" y="77"/>
                                      </a:lnTo>
                                      <a:lnTo>
                                        <a:pt x="328" y="76"/>
                                      </a:lnTo>
                                      <a:lnTo>
                                        <a:pt x="328" y="77"/>
                                      </a:lnTo>
                                      <a:lnTo>
                                        <a:pt x="329" y="80"/>
                                      </a:lnTo>
                                      <a:lnTo>
                                        <a:pt x="330" y="82"/>
                                      </a:lnTo>
                                      <a:lnTo>
                                        <a:pt x="331" y="82"/>
                                      </a:lnTo>
                                      <a:lnTo>
                                        <a:pt x="331" y="83"/>
                                      </a:lnTo>
                                      <a:lnTo>
                                        <a:pt x="332" y="84"/>
                                      </a:lnTo>
                                      <a:lnTo>
                                        <a:pt x="333" y="82"/>
                                      </a:lnTo>
                                      <a:lnTo>
                                        <a:pt x="333" y="85"/>
                                      </a:lnTo>
                                      <a:lnTo>
                                        <a:pt x="334" y="88"/>
                                      </a:lnTo>
                                      <a:lnTo>
                                        <a:pt x="335" y="92"/>
                                      </a:lnTo>
                                      <a:lnTo>
                                        <a:pt x="336" y="94"/>
                                      </a:lnTo>
                                      <a:lnTo>
                                        <a:pt x="337" y="92"/>
                                      </a:lnTo>
                                      <a:lnTo>
                                        <a:pt x="338" y="95"/>
                                      </a:lnTo>
                                      <a:lnTo>
                                        <a:pt x="338" y="97"/>
                                      </a:lnTo>
                                      <a:lnTo>
                                        <a:pt x="339" y="94"/>
                                      </a:lnTo>
                                      <a:lnTo>
                                        <a:pt x="340" y="84"/>
                                      </a:lnTo>
                                      <a:lnTo>
                                        <a:pt x="340" y="89"/>
                                      </a:lnTo>
                                      <a:lnTo>
                                        <a:pt x="341" y="81"/>
                                      </a:lnTo>
                                      <a:lnTo>
                                        <a:pt x="342" y="76"/>
                                      </a:lnTo>
                                      <a:lnTo>
                                        <a:pt x="343" y="78"/>
                                      </a:lnTo>
                                      <a:lnTo>
                                        <a:pt x="344" y="78"/>
                                      </a:lnTo>
                                      <a:lnTo>
                                        <a:pt x="344" y="80"/>
                                      </a:lnTo>
                                      <a:lnTo>
                                        <a:pt x="345" y="80"/>
                                      </a:lnTo>
                                      <a:lnTo>
                                        <a:pt x="346" y="77"/>
                                      </a:lnTo>
                                      <a:lnTo>
                                        <a:pt x="347" y="77"/>
                                      </a:lnTo>
                                      <a:lnTo>
                                        <a:pt x="347" y="74"/>
                                      </a:lnTo>
                                      <a:lnTo>
                                        <a:pt x="348" y="73"/>
                                      </a:lnTo>
                                      <a:lnTo>
                                        <a:pt x="348" y="75"/>
                                      </a:lnTo>
                                      <a:lnTo>
                                        <a:pt x="349" y="73"/>
                                      </a:lnTo>
                                      <a:lnTo>
                                        <a:pt x="350" y="71"/>
                                      </a:lnTo>
                                      <a:lnTo>
                                        <a:pt x="350" y="73"/>
                                      </a:lnTo>
                                      <a:lnTo>
                                        <a:pt x="351" y="74"/>
                                      </a:lnTo>
                                      <a:lnTo>
                                        <a:pt x="352" y="71"/>
                                      </a:lnTo>
                                      <a:lnTo>
                                        <a:pt x="353" y="71"/>
                                      </a:lnTo>
                                      <a:lnTo>
                                        <a:pt x="353" y="73"/>
                                      </a:lnTo>
                                      <a:lnTo>
                                        <a:pt x="354" y="75"/>
                                      </a:lnTo>
                                      <a:lnTo>
                                        <a:pt x="355" y="73"/>
                                      </a:lnTo>
                                      <a:lnTo>
                                        <a:pt x="355" y="74"/>
                                      </a:lnTo>
                                      <a:lnTo>
                                        <a:pt x="356" y="71"/>
                                      </a:lnTo>
                                      <a:lnTo>
                                        <a:pt x="357" y="67"/>
                                      </a:lnTo>
                                      <a:lnTo>
                                        <a:pt x="357" y="71"/>
                                      </a:lnTo>
                                      <a:lnTo>
                                        <a:pt x="358" y="67"/>
                                      </a:lnTo>
                                      <a:lnTo>
                                        <a:pt x="359" y="67"/>
                                      </a:lnTo>
                                      <a:lnTo>
                                        <a:pt x="360" y="70"/>
                                      </a:lnTo>
                                      <a:lnTo>
                                        <a:pt x="361" y="71"/>
                                      </a:lnTo>
                                      <a:lnTo>
                                        <a:pt x="362" y="67"/>
                                      </a:lnTo>
                                      <a:lnTo>
                                        <a:pt x="363" y="63"/>
                                      </a:lnTo>
                                      <a:lnTo>
                                        <a:pt x="364" y="67"/>
                                      </a:lnTo>
                                      <a:lnTo>
                                        <a:pt x="365" y="68"/>
                                      </a:lnTo>
                                      <a:lnTo>
                                        <a:pt x="366" y="70"/>
                                      </a:lnTo>
                                      <a:lnTo>
                                        <a:pt x="367" y="70"/>
                                      </a:lnTo>
                                      <a:lnTo>
                                        <a:pt x="368" y="72"/>
                                      </a:lnTo>
                                      <a:lnTo>
                                        <a:pt x="369" y="74"/>
                                      </a:lnTo>
                                      <a:lnTo>
                                        <a:pt x="369" y="76"/>
                                      </a:lnTo>
                                      <a:lnTo>
                                        <a:pt x="370" y="79"/>
                                      </a:lnTo>
                                      <a:lnTo>
                                        <a:pt x="371" y="75"/>
                                      </a:lnTo>
                                      <a:lnTo>
                                        <a:pt x="371" y="84"/>
                                      </a:lnTo>
                                      <a:lnTo>
                                        <a:pt x="371" y="82"/>
                                      </a:lnTo>
                                      <a:lnTo>
                                        <a:pt x="372" y="80"/>
                                      </a:lnTo>
                                      <a:lnTo>
                                        <a:pt x="373" y="80"/>
                                      </a:lnTo>
                                      <a:lnTo>
                                        <a:pt x="374" y="80"/>
                                      </a:lnTo>
                                      <a:lnTo>
                                        <a:pt x="375" y="80"/>
                                      </a:lnTo>
                                      <a:lnTo>
                                        <a:pt x="376" y="79"/>
                                      </a:lnTo>
                                      <a:lnTo>
                                        <a:pt x="377" y="78"/>
                                      </a:lnTo>
                                      <a:lnTo>
                                        <a:pt x="377" y="80"/>
                                      </a:lnTo>
                                      <a:lnTo>
                                        <a:pt x="378" y="80"/>
                                      </a:lnTo>
                                      <a:lnTo>
                                        <a:pt x="379" y="78"/>
                                      </a:lnTo>
                                      <a:lnTo>
                                        <a:pt x="379" y="79"/>
                                      </a:lnTo>
                                      <a:lnTo>
                                        <a:pt x="380" y="76"/>
                                      </a:lnTo>
                                      <a:lnTo>
                                        <a:pt x="381" y="74"/>
                                      </a:lnTo>
                                      <a:lnTo>
                                        <a:pt x="381" y="77"/>
                                      </a:lnTo>
                                      <a:lnTo>
                                        <a:pt x="382" y="77"/>
                                      </a:lnTo>
                                      <a:lnTo>
                                        <a:pt x="383" y="75"/>
                                      </a:lnTo>
                                      <a:lnTo>
                                        <a:pt x="383" y="76"/>
                                      </a:lnTo>
                                      <a:lnTo>
                                        <a:pt x="384" y="74"/>
                                      </a:lnTo>
                                      <a:lnTo>
                                        <a:pt x="385" y="77"/>
                                      </a:lnTo>
                                      <a:lnTo>
                                        <a:pt x="386" y="78"/>
                                      </a:lnTo>
                                      <a:lnTo>
                                        <a:pt x="387" y="78"/>
                                      </a:lnTo>
                                      <a:lnTo>
                                        <a:pt x="388" y="80"/>
                                      </a:lnTo>
                                      <a:lnTo>
                                        <a:pt x="389" y="80"/>
                                      </a:lnTo>
                                      <a:lnTo>
                                        <a:pt x="390" y="76"/>
                                      </a:lnTo>
                                      <a:lnTo>
                                        <a:pt x="390" y="77"/>
                                      </a:lnTo>
                                      <a:lnTo>
                                        <a:pt x="391" y="73"/>
                                      </a:lnTo>
                                      <a:lnTo>
                                        <a:pt x="392" y="73"/>
                                      </a:lnTo>
                                      <a:lnTo>
                                        <a:pt x="393" y="69"/>
                                      </a:lnTo>
                                      <a:lnTo>
                                        <a:pt x="393" y="71"/>
                                      </a:lnTo>
                                      <a:lnTo>
                                        <a:pt x="394" y="73"/>
                                      </a:lnTo>
                                      <a:lnTo>
                                        <a:pt x="395" y="76"/>
                                      </a:lnTo>
                                      <a:lnTo>
                                        <a:pt x="395" y="78"/>
                                      </a:lnTo>
                                      <a:lnTo>
                                        <a:pt x="395" y="80"/>
                                      </a:lnTo>
                                      <a:lnTo>
                                        <a:pt x="396" y="77"/>
                                      </a:lnTo>
                                      <a:lnTo>
                                        <a:pt x="396" y="80"/>
                                      </a:lnTo>
                                      <a:lnTo>
                                        <a:pt x="397" y="78"/>
                                      </a:lnTo>
                                      <a:lnTo>
                                        <a:pt x="398" y="72"/>
                                      </a:lnTo>
                                      <a:lnTo>
                                        <a:pt x="398" y="76"/>
                                      </a:lnTo>
                                      <a:lnTo>
                                        <a:pt x="399" y="67"/>
                                      </a:lnTo>
                                      <a:lnTo>
                                        <a:pt x="400" y="65"/>
                                      </a:lnTo>
                                      <a:lnTo>
                                        <a:pt x="401" y="62"/>
                                      </a:lnTo>
                                      <a:lnTo>
                                        <a:pt x="401" y="63"/>
                                      </a:lnTo>
                                      <a:lnTo>
                                        <a:pt x="402" y="65"/>
                                      </a:lnTo>
                                      <a:lnTo>
                                        <a:pt x="403" y="65"/>
                                      </a:lnTo>
                                      <a:lnTo>
                                        <a:pt x="403" y="66"/>
                                      </a:lnTo>
                                      <a:lnTo>
                                        <a:pt x="404" y="67"/>
                                      </a:lnTo>
                                      <a:lnTo>
                                        <a:pt x="405" y="64"/>
                                      </a:lnTo>
                                      <a:lnTo>
                                        <a:pt x="405" y="66"/>
                                      </a:lnTo>
                                      <a:lnTo>
                                        <a:pt x="406" y="66"/>
                                      </a:lnTo>
                                      <a:lnTo>
                                        <a:pt x="407" y="67"/>
                                      </a:lnTo>
                                      <a:lnTo>
                                        <a:pt x="408" y="67"/>
                                      </a:lnTo>
                                      <a:lnTo>
                                        <a:pt x="409" y="67"/>
                                      </a:lnTo>
                                      <a:lnTo>
                                        <a:pt x="410" y="64"/>
                                      </a:lnTo>
                                      <a:lnTo>
                                        <a:pt x="410" y="67"/>
                                      </a:lnTo>
                                      <a:lnTo>
                                        <a:pt x="411" y="69"/>
                                      </a:lnTo>
                                      <a:lnTo>
                                        <a:pt x="412" y="72"/>
                                      </a:lnTo>
                                      <a:lnTo>
                                        <a:pt x="412" y="74"/>
                                      </a:lnTo>
                                      <a:lnTo>
                                        <a:pt x="413" y="76"/>
                                      </a:lnTo>
                                      <a:lnTo>
                                        <a:pt x="414" y="80"/>
                                      </a:lnTo>
                                      <a:lnTo>
                                        <a:pt x="415" y="74"/>
                                      </a:lnTo>
                                      <a:lnTo>
                                        <a:pt x="416" y="75"/>
                                      </a:lnTo>
                                      <a:lnTo>
                                        <a:pt x="417" y="78"/>
                                      </a:lnTo>
                                      <a:lnTo>
                                        <a:pt x="417" y="84"/>
                                      </a:lnTo>
                                      <a:lnTo>
                                        <a:pt x="418" y="84"/>
                                      </a:lnTo>
                                      <a:lnTo>
                                        <a:pt x="419" y="85"/>
                                      </a:lnTo>
                                      <a:lnTo>
                                        <a:pt x="419" y="88"/>
                                      </a:lnTo>
                                      <a:lnTo>
                                        <a:pt x="419" y="88"/>
                                      </a:lnTo>
                                      <a:lnTo>
                                        <a:pt x="420" y="88"/>
                                      </a:lnTo>
                                      <a:lnTo>
                                        <a:pt x="420" y="91"/>
                                      </a:lnTo>
                                      <a:lnTo>
                                        <a:pt x="421" y="91"/>
                                      </a:lnTo>
                                      <a:lnTo>
                                        <a:pt x="422" y="93"/>
                                      </a:lnTo>
                                      <a:lnTo>
                                        <a:pt x="423" y="84"/>
                                      </a:lnTo>
                                      <a:lnTo>
                                        <a:pt x="423" y="85"/>
                                      </a:lnTo>
                                      <a:lnTo>
                                        <a:pt x="424" y="89"/>
                                      </a:lnTo>
                                      <a:lnTo>
                                        <a:pt x="425" y="84"/>
                                      </a:lnTo>
                                      <a:lnTo>
                                        <a:pt x="425" y="86"/>
                                      </a:lnTo>
                                      <a:lnTo>
                                        <a:pt x="426" y="87"/>
                                      </a:lnTo>
                                      <a:lnTo>
                                        <a:pt x="427" y="88"/>
                                      </a:lnTo>
                                      <a:lnTo>
                                        <a:pt x="427" y="90"/>
                                      </a:lnTo>
                                      <a:lnTo>
                                        <a:pt x="428" y="92"/>
                                      </a:lnTo>
                                      <a:lnTo>
                                        <a:pt x="429" y="91"/>
                                      </a:lnTo>
                                      <a:lnTo>
                                        <a:pt x="429" y="94"/>
                                      </a:lnTo>
                                      <a:lnTo>
                                        <a:pt x="430" y="96"/>
                                      </a:lnTo>
                                      <a:lnTo>
                                        <a:pt x="431" y="97"/>
                                      </a:lnTo>
                                      <a:lnTo>
                                        <a:pt x="432" y="100"/>
                                      </a:lnTo>
                                      <a:lnTo>
                                        <a:pt x="433" y="97"/>
                                      </a:lnTo>
                                      <a:lnTo>
                                        <a:pt x="434" y="100"/>
                                      </a:lnTo>
                                      <a:lnTo>
                                        <a:pt x="434" y="101"/>
                                      </a:lnTo>
                                      <a:lnTo>
                                        <a:pt x="435" y="100"/>
                                      </a:lnTo>
                                      <a:lnTo>
                                        <a:pt x="436" y="99"/>
                                      </a:lnTo>
                                      <a:lnTo>
                                        <a:pt x="436" y="100"/>
                                      </a:lnTo>
                                      <a:lnTo>
                                        <a:pt x="437" y="99"/>
                                      </a:lnTo>
                                      <a:lnTo>
                                        <a:pt x="438" y="95"/>
                                      </a:lnTo>
                                      <a:lnTo>
                                        <a:pt x="439" y="93"/>
                                      </a:lnTo>
                                      <a:lnTo>
                                        <a:pt x="440" y="94"/>
                                      </a:lnTo>
                                      <a:lnTo>
                                        <a:pt x="441" y="94"/>
                                      </a:lnTo>
                                      <a:lnTo>
                                        <a:pt x="442" y="94"/>
                                      </a:lnTo>
                                      <a:lnTo>
                                        <a:pt x="443" y="86"/>
                                      </a:lnTo>
                                      <a:lnTo>
                                        <a:pt x="443" y="92"/>
                                      </a:lnTo>
                                      <a:lnTo>
                                        <a:pt x="443" y="87"/>
                                      </a:lnTo>
                                      <a:lnTo>
                                        <a:pt x="444" y="87"/>
                                      </a:lnTo>
                                      <a:lnTo>
                                        <a:pt x="444" y="88"/>
                                      </a:lnTo>
                                      <a:lnTo>
                                        <a:pt x="445" y="86"/>
                                      </a:lnTo>
                                      <a:lnTo>
                                        <a:pt x="446" y="87"/>
                                      </a:lnTo>
                                      <a:lnTo>
                                        <a:pt x="447" y="88"/>
                                      </a:lnTo>
                                      <a:lnTo>
                                        <a:pt x="447" y="91"/>
                                      </a:lnTo>
                                      <a:lnTo>
                                        <a:pt x="448" y="86"/>
                                      </a:lnTo>
                                      <a:lnTo>
                                        <a:pt x="449" y="83"/>
                                      </a:lnTo>
                                      <a:lnTo>
                                        <a:pt x="449" y="88"/>
                                      </a:lnTo>
                                      <a:lnTo>
                                        <a:pt x="450" y="85"/>
                                      </a:lnTo>
                                      <a:lnTo>
                                        <a:pt x="451" y="83"/>
                                      </a:lnTo>
                                      <a:lnTo>
                                        <a:pt x="451" y="84"/>
                                      </a:lnTo>
                                      <a:lnTo>
                                        <a:pt x="452" y="85"/>
                                      </a:lnTo>
                                      <a:lnTo>
                                        <a:pt x="453" y="86"/>
                                      </a:lnTo>
                                      <a:lnTo>
                                        <a:pt x="454" y="89"/>
                                      </a:lnTo>
                                      <a:lnTo>
                                        <a:pt x="455" y="91"/>
                                      </a:lnTo>
                                      <a:lnTo>
                                        <a:pt x="456" y="94"/>
                                      </a:lnTo>
                                      <a:lnTo>
                                        <a:pt x="457" y="95"/>
                                      </a:lnTo>
                                      <a:lnTo>
                                        <a:pt x="458" y="97"/>
                                      </a:lnTo>
                                      <a:lnTo>
                                        <a:pt x="459" y="100"/>
                                      </a:lnTo>
                                      <a:lnTo>
                                        <a:pt x="460" y="105"/>
                                      </a:lnTo>
                                      <a:lnTo>
                                        <a:pt x="460" y="106"/>
                                      </a:lnTo>
                                      <a:lnTo>
                                        <a:pt x="461" y="108"/>
                                      </a:lnTo>
                                      <a:lnTo>
                                        <a:pt x="462" y="108"/>
                                      </a:lnTo>
                                      <a:lnTo>
                                        <a:pt x="463" y="113"/>
                                      </a:lnTo>
                                      <a:lnTo>
                                        <a:pt x="463" y="114"/>
                                      </a:lnTo>
                                      <a:lnTo>
                                        <a:pt x="464" y="117"/>
                                      </a:lnTo>
                                      <a:lnTo>
                                        <a:pt x="465" y="118"/>
                                      </a:lnTo>
                                      <a:lnTo>
                                        <a:pt x="465" y="120"/>
                                      </a:lnTo>
                                      <a:lnTo>
                                        <a:pt x="466" y="122"/>
                                      </a:lnTo>
                                      <a:lnTo>
                                        <a:pt x="467" y="118"/>
                                      </a:lnTo>
                                      <a:lnTo>
                                        <a:pt x="467" y="120"/>
                                      </a:lnTo>
                                      <a:lnTo>
                                        <a:pt x="467" y="120"/>
                                      </a:lnTo>
                                      <a:lnTo>
                                        <a:pt x="468" y="120"/>
                                      </a:lnTo>
                                      <a:lnTo>
                                        <a:pt x="469" y="118"/>
                                      </a:lnTo>
                                      <a:lnTo>
                                        <a:pt x="470" y="117"/>
                                      </a:lnTo>
                                      <a:lnTo>
                                        <a:pt x="471" y="111"/>
                                      </a:lnTo>
                                      <a:lnTo>
                                        <a:pt x="471" y="117"/>
                                      </a:lnTo>
                                      <a:lnTo>
                                        <a:pt x="472" y="109"/>
                                      </a:lnTo>
                                      <a:lnTo>
                                        <a:pt x="473" y="106"/>
                                      </a:lnTo>
                                      <a:lnTo>
                                        <a:pt x="473" y="108"/>
                                      </a:lnTo>
                                      <a:lnTo>
                                        <a:pt x="474" y="103"/>
                                      </a:lnTo>
                                      <a:lnTo>
                                        <a:pt x="475" y="100"/>
                                      </a:lnTo>
                                      <a:lnTo>
                                        <a:pt x="475" y="101"/>
                                      </a:lnTo>
                                      <a:lnTo>
                                        <a:pt x="476" y="103"/>
                                      </a:lnTo>
                                      <a:lnTo>
                                        <a:pt x="477" y="105"/>
                                      </a:lnTo>
                                      <a:lnTo>
                                        <a:pt x="478" y="108"/>
                                      </a:lnTo>
                                      <a:lnTo>
                                        <a:pt x="479" y="107"/>
                                      </a:lnTo>
                                      <a:lnTo>
                                        <a:pt x="480" y="103"/>
                                      </a:lnTo>
                                      <a:lnTo>
                                        <a:pt x="480" y="106"/>
                                      </a:lnTo>
                                      <a:lnTo>
                                        <a:pt x="481" y="101"/>
                                      </a:lnTo>
                                      <a:lnTo>
                                        <a:pt x="482" y="100"/>
                                      </a:lnTo>
                                      <a:lnTo>
                                        <a:pt x="483" y="98"/>
                                      </a:lnTo>
                                      <a:lnTo>
                                        <a:pt x="484" y="93"/>
                                      </a:lnTo>
                                      <a:lnTo>
                                        <a:pt x="484" y="94"/>
                                      </a:lnTo>
                                      <a:lnTo>
                                        <a:pt x="485" y="92"/>
                                      </a:lnTo>
                                      <a:lnTo>
                                        <a:pt x="486" y="92"/>
                                      </a:lnTo>
                                      <a:lnTo>
                                        <a:pt x="487" y="91"/>
                                      </a:lnTo>
                                      <a:lnTo>
                                        <a:pt x="487" y="94"/>
                                      </a:lnTo>
                                      <a:lnTo>
                                        <a:pt x="488" y="95"/>
                                      </a:lnTo>
                                      <a:lnTo>
                                        <a:pt x="489" y="95"/>
                                      </a:lnTo>
                                      <a:lnTo>
                                        <a:pt x="489" y="97"/>
                                      </a:lnTo>
                                      <a:lnTo>
                                        <a:pt x="490" y="100"/>
                                      </a:lnTo>
                                      <a:lnTo>
                                        <a:pt x="491" y="99"/>
                                      </a:lnTo>
                                      <a:lnTo>
                                        <a:pt x="491" y="100"/>
                                      </a:lnTo>
                                      <a:lnTo>
                                        <a:pt x="491" y="102"/>
                                      </a:lnTo>
                                      <a:lnTo>
                                        <a:pt x="492" y="101"/>
                                      </a:lnTo>
                                      <a:lnTo>
                                        <a:pt x="493" y="100"/>
                                      </a:lnTo>
                                      <a:lnTo>
                                        <a:pt x="494" y="99"/>
                                      </a:lnTo>
                                      <a:lnTo>
                                        <a:pt x="495" y="95"/>
                                      </a:lnTo>
                                      <a:lnTo>
                                        <a:pt x="495" y="98"/>
                                      </a:lnTo>
                                      <a:lnTo>
                                        <a:pt x="496" y="97"/>
                                      </a:lnTo>
                                      <a:lnTo>
                                        <a:pt x="497" y="97"/>
                                      </a:lnTo>
                                      <a:lnTo>
                                        <a:pt x="497" y="99"/>
                                      </a:lnTo>
                                      <a:lnTo>
                                        <a:pt x="498" y="95"/>
                                      </a:lnTo>
                                      <a:lnTo>
                                        <a:pt x="499" y="98"/>
                                      </a:lnTo>
                                      <a:lnTo>
                                        <a:pt x="499" y="101"/>
                                      </a:lnTo>
                                      <a:lnTo>
                                        <a:pt x="500" y="102"/>
                                      </a:lnTo>
                                      <a:lnTo>
                                        <a:pt x="501" y="106"/>
                                      </a:lnTo>
                                      <a:lnTo>
                                        <a:pt x="502" y="106"/>
                                      </a:lnTo>
                                      <a:lnTo>
                                        <a:pt x="502" y="109"/>
                                      </a:lnTo>
                                      <a:lnTo>
                                        <a:pt x="503" y="111"/>
                                      </a:lnTo>
                                      <a:lnTo>
                                        <a:pt x="504" y="106"/>
                                      </a:lnTo>
                                      <a:lnTo>
                                        <a:pt x="504" y="107"/>
                                      </a:lnTo>
                                      <a:lnTo>
                                        <a:pt x="505" y="106"/>
                                      </a:lnTo>
                                      <a:lnTo>
                                        <a:pt x="506" y="102"/>
                                      </a:lnTo>
                                      <a:lnTo>
                                        <a:pt x="506" y="105"/>
                                      </a:lnTo>
                                      <a:lnTo>
                                        <a:pt x="507" y="95"/>
                                      </a:lnTo>
                                      <a:lnTo>
                                        <a:pt x="508" y="94"/>
                                      </a:lnTo>
                                      <a:lnTo>
                                        <a:pt x="509" y="89"/>
                                      </a:lnTo>
                                      <a:lnTo>
                                        <a:pt x="510" y="84"/>
                                      </a:lnTo>
                                      <a:lnTo>
                                        <a:pt x="511" y="78"/>
                                      </a:lnTo>
                                      <a:lnTo>
                                        <a:pt x="511" y="82"/>
                                      </a:lnTo>
                                      <a:lnTo>
                                        <a:pt x="512" y="76"/>
                                      </a:lnTo>
                                      <a:lnTo>
                                        <a:pt x="513" y="73"/>
                                      </a:lnTo>
                                      <a:lnTo>
                                        <a:pt x="513" y="75"/>
                                      </a:lnTo>
                                      <a:lnTo>
                                        <a:pt x="514" y="69"/>
                                      </a:lnTo>
                                      <a:lnTo>
                                        <a:pt x="515" y="63"/>
                                      </a:lnTo>
                                      <a:lnTo>
                                        <a:pt x="515" y="67"/>
                                      </a:lnTo>
                                      <a:lnTo>
                                        <a:pt x="515" y="66"/>
                                      </a:lnTo>
                                      <a:lnTo>
                                        <a:pt x="516" y="65"/>
                                      </a:lnTo>
                                      <a:lnTo>
                                        <a:pt x="517" y="58"/>
                                      </a:lnTo>
                                      <a:lnTo>
                                        <a:pt x="517" y="62"/>
                                      </a:lnTo>
                                      <a:lnTo>
                                        <a:pt x="518" y="52"/>
                                      </a:lnTo>
                                      <a:lnTo>
                                        <a:pt x="519" y="49"/>
                                      </a:lnTo>
                                      <a:lnTo>
                                        <a:pt x="519" y="51"/>
                                      </a:lnTo>
                                      <a:lnTo>
                                        <a:pt x="520" y="47"/>
                                      </a:lnTo>
                                      <a:lnTo>
                                        <a:pt x="521" y="51"/>
                                      </a:lnTo>
                                      <a:lnTo>
                                        <a:pt x="521" y="52"/>
                                      </a:lnTo>
                                      <a:lnTo>
                                        <a:pt x="522" y="55"/>
                                      </a:lnTo>
                                      <a:lnTo>
                                        <a:pt x="523" y="58"/>
                                      </a:lnTo>
                                      <a:lnTo>
                                        <a:pt x="524" y="59"/>
                                      </a:lnTo>
                                      <a:lnTo>
                                        <a:pt x="525" y="60"/>
                                      </a:lnTo>
                                      <a:lnTo>
                                        <a:pt x="526" y="60"/>
                                      </a:lnTo>
                                      <a:lnTo>
                                        <a:pt x="526" y="62"/>
                                      </a:lnTo>
                                      <a:lnTo>
                                        <a:pt x="527" y="61"/>
                                      </a:lnTo>
                                      <a:lnTo>
                                        <a:pt x="528" y="54"/>
                                      </a:lnTo>
                                      <a:lnTo>
                                        <a:pt x="528" y="57"/>
                                      </a:lnTo>
                                      <a:lnTo>
                                        <a:pt x="529" y="55"/>
                                      </a:lnTo>
                                      <a:lnTo>
                                        <a:pt x="530" y="49"/>
                                      </a:lnTo>
                                      <a:lnTo>
                                        <a:pt x="530" y="54"/>
                                      </a:lnTo>
                                      <a:lnTo>
                                        <a:pt x="531" y="53"/>
                                      </a:lnTo>
                                      <a:lnTo>
                                        <a:pt x="532" y="53"/>
                                      </a:lnTo>
                                      <a:lnTo>
                                        <a:pt x="533" y="49"/>
                                      </a:lnTo>
                                      <a:lnTo>
                                        <a:pt x="533" y="52"/>
                                      </a:lnTo>
                                      <a:lnTo>
                                        <a:pt x="534" y="48"/>
                                      </a:lnTo>
                                      <a:lnTo>
                                        <a:pt x="535" y="44"/>
                                      </a:lnTo>
                                      <a:lnTo>
                                        <a:pt x="535" y="47"/>
                                      </a:lnTo>
                                      <a:lnTo>
                                        <a:pt x="536" y="46"/>
                                      </a:lnTo>
                                      <a:lnTo>
                                        <a:pt x="537" y="44"/>
                                      </a:lnTo>
                                      <a:lnTo>
                                        <a:pt x="537" y="47"/>
                                      </a:lnTo>
                                      <a:lnTo>
                                        <a:pt x="538" y="47"/>
                                      </a:lnTo>
                                      <a:lnTo>
                                        <a:pt x="539" y="47"/>
                                      </a:lnTo>
                                      <a:lnTo>
                                        <a:pt x="539" y="47"/>
                                      </a:lnTo>
                                      <a:lnTo>
                                        <a:pt x="539" y="50"/>
                                      </a:lnTo>
                                      <a:lnTo>
                                        <a:pt x="540" y="52"/>
                                      </a:lnTo>
                                      <a:lnTo>
                                        <a:pt x="541" y="54"/>
                                      </a:lnTo>
                                      <a:lnTo>
                                        <a:pt x="541" y="55"/>
                                      </a:lnTo>
                                      <a:lnTo>
                                        <a:pt x="542" y="59"/>
                                      </a:lnTo>
                                      <a:lnTo>
                                        <a:pt x="543" y="63"/>
                                      </a:lnTo>
                                      <a:lnTo>
                                        <a:pt x="543" y="64"/>
                                      </a:lnTo>
                                      <a:lnTo>
                                        <a:pt x="544" y="67"/>
                                      </a:lnTo>
                                      <a:lnTo>
                                        <a:pt x="545" y="67"/>
                                      </a:lnTo>
                                      <a:lnTo>
                                        <a:pt x="545" y="73"/>
                                      </a:lnTo>
                                      <a:lnTo>
                                        <a:pt x="546" y="73"/>
                                      </a:lnTo>
                                      <a:lnTo>
                                        <a:pt x="547" y="73"/>
                                      </a:lnTo>
                                      <a:lnTo>
                                        <a:pt x="548" y="75"/>
                                      </a:lnTo>
                                      <a:lnTo>
                                        <a:pt x="548" y="77"/>
                                      </a:lnTo>
                                      <a:lnTo>
                                        <a:pt x="549" y="76"/>
                                      </a:lnTo>
                                      <a:lnTo>
                                        <a:pt x="550" y="80"/>
                                      </a:lnTo>
                                      <a:lnTo>
                                        <a:pt x="550" y="82"/>
                                      </a:lnTo>
                                      <a:lnTo>
                                        <a:pt x="551" y="85"/>
                                      </a:lnTo>
                                      <a:lnTo>
                                        <a:pt x="552" y="83"/>
                                      </a:lnTo>
                                      <a:lnTo>
                                        <a:pt x="552" y="87"/>
                                      </a:lnTo>
                                      <a:lnTo>
                                        <a:pt x="553" y="81"/>
                                      </a:lnTo>
                                      <a:lnTo>
                                        <a:pt x="554" y="81"/>
                                      </a:lnTo>
                                      <a:lnTo>
                                        <a:pt x="554" y="84"/>
                                      </a:lnTo>
                                      <a:lnTo>
                                        <a:pt x="555" y="83"/>
                                      </a:lnTo>
                                      <a:lnTo>
                                        <a:pt x="556" y="84"/>
                                      </a:lnTo>
                                      <a:lnTo>
                                        <a:pt x="557" y="81"/>
                                      </a:lnTo>
                                      <a:lnTo>
                                        <a:pt x="557" y="84"/>
                                      </a:lnTo>
                                      <a:lnTo>
                                        <a:pt x="558" y="81"/>
                                      </a:lnTo>
                                      <a:lnTo>
                                        <a:pt x="559" y="80"/>
                                      </a:lnTo>
                                      <a:lnTo>
                                        <a:pt x="559" y="81"/>
                                      </a:lnTo>
                                      <a:lnTo>
                                        <a:pt x="560" y="80"/>
                                      </a:lnTo>
                                      <a:lnTo>
                                        <a:pt x="561" y="73"/>
                                      </a:lnTo>
                                      <a:lnTo>
                                        <a:pt x="561" y="75"/>
                                      </a:lnTo>
                                      <a:lnTo>
                                        <a:pt x="562" y="76"/>
                                      </a:lnTo>
                                      <a:lnTo>
                                        <a:pt x="563" y="73"/>
                                      </a:lnTo>
                                      <a:lnTo>
                                        <a:pt x="563" y="75"/>
                                      </a:lnTo>
                                      <a:lnTo>
                                        <a:pt x="563" y="78"/>
                                      </a:lnTo>
                                      <a:lnTo>
                                        <a:pt x="564" y="77"/>
                                      </a:lnTo>
                                      <a:lnTo>
                                        <a:pt x="565" y="76"/>
                                      </a:lnTo>
                                      <a:lnTo>
                                        <a:pt x="565" y="77"/>
                                      </a:lnTo>
                                      <a:lnTo>
                                        <a:pt x="566" y="80"/>
                                      </a:lnTo>
                                      <a:lnTo>
                                        <a:pt x="567" y="81"/>
                                      </a:lnTo>
                                      <a:lnTo>
                                        <a:pt x="567" y="85"/>
                                      </a:lnTo>
                                      <a:lnTo>
                                        <a:pt x="568" y="83"/>
                                      </a:lnTo>
                                      <a:lnTo>
                                        <a:pt x="569" y="86"/>
                                      </a:lnTo>
                                      <a:lnTo>
                                        <a:pt x="569" y="87"/>
                                      </a:lnTo>
                                      <a:lnTo>
                                        <a:pt x="570" y="86"/>
                                      </a:lnTo>
                                      <a:lnTo>
                                        <a:pt x="571" y="88"/>
                                      </a:lnTo>
                                      <a:lnTo>
                                        <a:pt x="572" y="87"/>
                                      </a:lnTo>
                                      <a:lnTo>
                                        <a:pt x="572" y="90"/>
                                      </a:lnTo>
                                      <a:lnTo>
                                        <a:pt x="573" y="89"/>
                                      </a:lnTo>
                                      <a:lnTo>
                                        <a:pt x="574" y="87"/>
                                      </a:lnTo>
                                      <a:lnTo>
                                        <a:pt x="574" y="89"/>
                                      </a:lnTo>
                                      <a:lnTo>
                                        <a:pt x="575" y="89"/>
                                      </a:lnTo>
                                      <a:lnTo>
                                        <a:pt x="576" y="90"/>
                                      </a:lnTo>
                                      <a:lnTo>
                                        <a:pt x="576" y="91"/>
                                      </a:lnTo>
                                      <a:lnTo>
                                        <a:pt x="577" y="90"/>
                                      </a:lnTo>
                                      <a:lnTo>
                                        <a:pt x="578" y="87"/>
                                      </a:lnTo>
                                      <a:lnTo>
                                        <a:pt x="579" y="85"/>
                                      </a:lnTo>
                                      <a:lnTo>
                                        <a:pt x="579" y="86"/>
                                      </a:lnTo>
                                      <a:lnTo>
                                        <a:pt x="580" y="81"/>
                                      </a:lnTo>
                                      <a:lnTo>
                                        <a:pt x="581" y="84"/>
                                      </a:lnTo>
                                      <a:lnTo>
                                        <a:pt x="581" y="86"/>
                                      </a:lnTo>
                                      <a:lnTo>
                                        <a:pt x="582" y="84"/>
                                      </a:lnTo>
                                      <a:lnTo>
                                        <a:pt x="583" y="82"/>
                                      </a:lnTo>
                                      <a:lnTo>
                                        <a:pt x="583" y="84"/>
                                      </a:lnTo>
                                      <a:lnTo>
                                        <a:pt x="584" y="81"/>
                                      </a:lnTo>
                                      <a:lnTo>
                                        <a:pt x="585" y="77"/>
                                      </a:lnTo>
                                      <a:lnTo>
                                        <a:pt x="585" y="80"/>
                                      </a:lnTo>
                                      <a:lnTo>
                                        <a:pt x="586" y="79"/>
                                      </a:lnTo>
                                      <a:lnTo>
                                        <a:pt x="587" y="76"/>
                                      </a:lnTo>
                                      <a:lnTo>
                                        <a:pt x="587" y="71"/>
                                      </a:lnTo>
                                      <a:lnTo>
                                        <a:pt x="587" y="75"/>
                                      </a:lnTo>
                                      <a:lnTo>
                                        <a:pt x="588" y="69"/>
                                      </a:lnTo>
                                      <a:lnTo>
                                        <a:pt x="589" y="65"/>
                                      </a:lnTo>
                                      <a:lnTo>
                                        <a:pt x="589" y="67"/>
                                      </a:lnTo>
                                      <a:lnTo>
                                        <a:pt x="590" y="67"/>
                                      </a:lnTo>
                                      <a:lnTo>
                                        <a:pt x="591" y="67"/>
                                      </a:lnTo>
                                      <a:lnTo>
                                        <a:pt x="591" y="70"/>
                                      </a:lnTo>
                                      <a:lnTo>
                                        <a:pt x="592" y="71"/>
                                      </a:lnTo>
                                      <a:lnTo>
                                        <a:pt x="593" y="74"/>
                                      </a:lnTo>
                                      <a:lnTo>
                                        <a:pt x="594" y="78"/>
                                      </a:lnTo>
                                      <a:lnTo>
                                        <a:pt x="594" y="79"/>
                                      </a:lnTo>
                                      <a:lnTo>
                                        <a:pt x="595" y="87"/>
                                      </a:lnTo>
                                      <a:lnTo>
                                        <a:pt x="596" y="91"/>
                                      </a:lnTo>
                                      <a:lnTo>
                                        <a:pt x="596" y="94"/>
                                      </a:lnTo>
                                      <a:lnTo>
                                        <a:pt x="597" y="95"/>
                                      </a:lnTo>
                                      <a:lnTo>
                                        <a:pt x="598" y="98"/>
                                      </a:lnTo>
                                      <a:lnTo>
                                        <a:pt x="598" y="99"/>
                                      </a:lnTo>
                                      <a:lnTo>
                                        <a:pt x="599" y="99"/>
                                      </a:lnTo>
                                      <a:lnTo>
                                        <a:pt x="600" y="99"/>
                                      </a:lnTo>
                                      <a:lnTo>
                                        <a:pt x="600" y="100"/>
                                      </a:lnTo>
                                      <a:lnTo>
                                        <a:pt x="601" y="99"/>
                                      </a:lnTo>
                                      <a:lnTo>
                                        <a:pt x="602" y="99"/>
                                      </a:lnTo>
                                      <a:lnTo>
                                        <a:pt x="603" y="98"/>
                                      </a:lnTo>
                                      <a:lnTo>
                                        <a:pt x="603" y="99"/>
                                      </a:lnTo>
                                      <a:lnTo>
                                        <a:pt x="604" y="101"/>
                                      </a:lnTo>
                                      <a:lnTo>
                                        <a:pt x="605" y="98"/>
                                      </a:lnTo>
                                      <a:lnTo>
                                        <a:pt x="605" y="102"/>
                                      </a:lnTo>
                                      <a:lnTo>
                                        <a:pt x="606" y="96"/>
                                      </a:lnTo>
                                      <a:lnTo>
                                        <a:pt x="607" y="90"/>
                                      </a:lnTo>
                                      <a:lnTo>
                                        <a:pt x="607" y="95"/>
                                      </a:lnTo>
                                      <a:lnTo>
                                        <a:pt x="608" y="89"/>
                                      </a:lnTo>
                                      <a:lnTo>
                                        <a:pt x="609" y="85"/>
                                      </a:lnTo>
                                      <a:lnTo>
                                        <a:pt x="610" y="80"/>
                                      </a:lnTo>
                                      <a:lnTo>
                                        <a:pt x="610" y="81"/>
                                      </a:lnTo>
                                      <a:lnTo>
                                        <a:pt x="611" y="76"/>
                                      </a:lnTo>
                                      <a:lnTo>
                                        <a:pt x="611" y="73"/>
                                      </a:lnTo>
                                      <a:lnTo>
                                        <a:pt x="611" y="76"/>
                                      </a:lnTo>
                                      <a:lnTo>
                                        <a:pt x="612" y="76"/>
                                      </a:lnTo>
                                      <a:lnTo>
                                        <a:pt x="613" y="71"/>
                                      </a:lnTo>
                                      <a:lnTo>
                                        <a:pt x="613" y="72"/>
                                      </a:lnTo>
                                      <a:lnTo>
                                        <a:pt x="614" y="70"/>
                                      </a:lnTo>
                                      <a:lnTo>
                                        <a:pt x="615" y="67"/>
                                      </a:lnTo>
                                      <a:lnTo>
                                        <a:pt x="616" y="67"/>
                                      </a:lnTo>
                                      <a:lnTo>
                                        <a:pt x="617" y="65"/>
                                      </a:lnTo>
                                      <a:lnTo>
                                        <a:pt x="618" y="59"/>
                                      </a:lnTo>
                                      <a:lnTo>
                                        <a:pt x="618" y="61"/>
                                      </a:lnTo>
                                      <a:lnTo>
                                        <a:pt x="619" y="53"/>
                                      </a:lnTo>
                                      <a:lnTo>
                                        <a:pt x="620" y="53"/>
                                      </a:lnTo>
                                      <a:lnTo>
                                        <a:pt x="621" y="50"/>
                                      </a:lnTo>
                                      <a:lnTo>
                                        <a:pt x="622" y="40"/>
                                      </a:lnTo>
                                      <a:lnTo>
                                        <a:pt x="622" y="46"/>
                                      </a:lnTo>
                                      <a:lnTo>
                                        <a:pt x="623" y="39"/>
                                      </a:lnTo>
                                      <a:lnTo>
                                        <a:pt x="624" y="38"/>
                                      </a:lnTo>
                                      <a:lnTo>
                                        <a:pt x="625" y="36"/>
                                      </a:lnTo>
                                      <a:lnTo>
                                        <a:pt x="625" y="39"/>
                                      </a:lnTo>
                                      <a:lnTo>
                                        <a:pt x="626" y="34"/>
                                      </a:lnTo>
                                      <a:lnTo>
                                        <a:pt x="627" y="32"/>
                                      </a:lnTo>
                                      <a:lnTo>
                                        <a:pt x="627" y="33"/>
                                      </a:lnTo>
                                      <a:lnTo>
                                        <a:pt x="628" y="33"/>
                                      </a:lnTo>
                                      <a:lnTo>
                                        <a:pt x="629" y="36"/>
                                      </a:lnTo>
                                      <a:lnTo>
                                        <a:pt x="629" y="37"/>
                                      </a:lnTo>
                                      <a:lnTo>
                                        <a:pt x="630" y="37"/>
                                      </a:lnTo>
                                      <a:lnTo>
                                        <a:pt x="631" y="40"/>
                                      </a:lnTo>
                                      <a:lnTo>
                                        <a:pt x="631" y="44"/>
                                      </a:lnTo>
                                      <a:lnTo>
                                        <a:pt x="632" y="45"/>
                                      </a:lnTo>
                                      <a:lnTo>
                                        <a:pt x="633" y="44"/>
                                      </a:lnTo>
                                      <a:lnTo>
                                        <a:pt x="634" y="45"/>
                                      </a:lnTo>
                                      <a:lnTo>
                                        <a:pt x="634" y="47"/>
                                      </a:lnTo>
                                      <a:lnTo>
                                        <a:pt x="635" y="46"/>
                                      </a:lnTo>
                                      <a:lnTo>
                                        <a:pt x="635" y="47"/>
                                      </a:lnTo>
                                      <a:lnTo>
                                        <a:pt x="635" y="48"/>
                                      </a:lnTo>
                                      <a:lnTo>
                                        <a:pt x="636" y="49"/>
                                      </a:lnTo>
                                      <a:lnTo>
                                        <a:pt x="637" y="48"/>
                                      </a:lnTo>
                                      <a:lnTo>
                                        <a:pt x="637" y="51"/>
                                      </a:lnTo>
                                      <a:lnTo>
                                        <a:pt x="638" y="54"/>
                                      </a:lnTo>
                                      <a:lnTo>
                                        <a:pt x="639" y="56"/>
                                      </a:lnTo>
                                      <a:lnTo>
                                        <a:pt x="640" y="57"/>
                                      </a:lnTo>
                                      <a:lnTo>
                                        <a:pt x="641" y="58"/>
                                      </a:lnTo>
                                      <a:lnTo>
                                        <a:pt x="642" y="62"/>
                                      </a:lnTo>
                                      <a:lnTo>
                                        <a:pt x="642" y="63"/>
                                      </a:lnTo>
                                      <a:lnTo>
                                        <a:pt x="643" y="60"/>
                                      </a:lnTo>
                                      <a:lnTo>
                                        <a:pt x="644" y="56"/>
                                      </a:lnTo>
                                      <a:lnTo>
                                        <a:pt x="644" y="57"/>
                                      </a:lnTo>
                                      <a:lnTo>
                                        <a:pt x="645" y="54"/>
                                      </a:lnTo>
                                      <a:lnTo>
                                        <a:pt x="646" y="55"/>
                                      </a:lnTo>
                                      <a:lnTo>
                                        <a:pt x="647" y="53"/>
                                      </a:lnTo>
                                      <a:lnTo>
                                        <a:pt x="648" y="53"/>
                                      </a:lnTo>
                                      <a:lnTo>
                                        <a:pt x="649" y="55"/>
                                      </a:lnTo>
                                      <a:lnTo>
                                        <a:pt x="649" y="59"/>
                                      </a:lnTo>
                                      <a:lnTo>
                                        <a:pt x="650" y="58"/>
                                      </a:lnTo>
                                      <a:lnTo>
                                        <a:pt x="651" y="60"/>
                                      </a:lnTo>
                                      <a:lnTo>
                                        <a:pt x="651" y="61"/>
                                      </a:lnTo>
                                      <a:lnTo>
                                        <a:pt x="652" y="62"/>
                                      </a:lnTo>
                                      <a:lnTo>
                                        <a:pt x="653" y="63"/>
                                      </a:lnTo>
                                      <a:lnTo>
                                        <a:pt x="653" y="64"/>
                                      </a:lnTo>
                                      <a:lnTo>
                                        <a:pt x="654" y="68"/>
                                      </a:lnTo>
                                      <a:lnTo>
                                        <a:pt x="655" y="71"/>
                                      </a:lnTo>
                                      <a:lnTo>
                                        <a:pt x="655" y="75"/>
                                      </a:lnTo>
                                      <a:lnTo>
                                        <a:pt x="656" y="78"/>
                                      </a:lnTo>
                                      <a:lnTo>
                                        <a:pt x="657" y="80"/>
                                      </a:lnTo>
                                      <a:lnTo>
                                        <a:pt x="658" y="86"/>
                                      </a:lnTo>
                                      <a:lnTo>
                                        <a:pt x="658" y="87"/>
                                      </a:lnTo>
                                      <a:lnTo>
                                        <a:pt x="659" y="88"/>
                                      </a:lnTo>
                                      <a:lnTo>
                                        <a:pt x="659" y="88"/>
                                      </a:lnTo>
                                      <a:lnTo>
                                        <a:pt x="659" y="89"/>
                                      </a:lnTo>
                                      <a:lnTo>
                                        <a:pt x="660" y="93"/>
                                      </a:lnTo>
                                      <a:lnTo>
                                        <a:pt x="661" y="90"/>
                                      </a:lnTo>
                                      <a:lnTo>
                                        <a:pt x="661" y="92"/>
                                      </a:lnTo>
                                      <a:lnTo>
                                        <a:pt x="662" y="87"/>
                                      </a:lnTo>
                                      <a:lnTo>
                                        <a:pt x="663" y="84"/>
                                      </a:lnTo>
                                      <a:lnTo>
                                        <a:pt x="664" y="81"/>
                                      </a:lnTo>
                                      <a:lnTo>
                                        <a:pt x="664" y="82"/>
                                      </a:lnTo>
                                      <a:lnTo>
                                        <a:pt x="665" y="79"/>
                                      </a:lnTo>
                                      <a:lnTo>
                                        <a:pt x="666" y="78"/>
                                      </a:lnTo>
                                      <a:lnTo>
                                        <a:pt x="666" y="80"/>
                                      </a:lnTo>
                                      <a:lnTo>
                                        <a:pt x="667" y="81"/>
                                      </a:lnTo>
                                      <a:lnTo>
                                        <a:pt x="668" y="79"/>
                                      </a:lnTo>
                                      <a:lnTo>
                                        <a:pt x="668" y="80"/>
                                      </a:lnTo>
                                      <a:lnTo>
                                        <a:pt x="669" y="79"/>
                                      </a:lnTo>
                                      <a:lnTo>
                                        <a:pt x="670" y="76"/>
                                      </a:lnTo>
                                      <a:lnTo>
                                        <a:pt x="671" y="76"/>
                                      </a:lnTo>
                                      <a:lnTo>
                                        <a:pt x="672" y="75"/>
                                      </a:lnTo>
                                      <a:lnTo>
                                        <a:pt x="673" y="67"/>
                                      </a:lnTo>
                                      <a:lnTo>
                                        <a:pt x="673" y="71"/>
                                      </a:lnTo>
                                      <a:lnTo>
                                        <a:pt x="674" y="66"/>
                                      </a:lnTo>
                                      <a:lnTo>
                                        <a:pt x="675" y="60"/>
                                      </a:lnTo>
                                      <a:lnTo>
                                        <a:pt x="675" y="63"/>
                                      </a:lnTo>
                                      <a:lnTo>
                                        <a:pt x="676" y="60"/>
                                      </a:lnTo>
                                      <a:lnTo>
                                        <a:pt x="677" y="62"/>
                                      </a:lnTo>
                                      <a:lnTo>
                                        <a:pt x="677" y="63"/>
                                      </a:lnTo>
                                      <a:lnTo>
                                        <a:pt x="678" y="62"/>
                                      </a:lnTo>
                                      <a:lnTo>
                                        <a:pt x="679" y="61"/>
                                      </a:lnTo>
                                      <a:lnTo>
                                        <a:pt x="680" y="60"/>
                                      </a:lnTo>
                                      <a:lnTo>
                                        <a:pt x="680" y="61"/>
                                      </a:lnTo>
                                      <a:lnTo>
                                        <a:pt x="681" y="60"/>
                                      </a:lnTo>
                                      <a:lnTo>
                                        <a:pt x="682" y="60"/>
                                      </a:lnTo>
                                      <a:lnTo>
                                        <a:pt x="682" y="64"/>
                                      </a:lnTo>
                                      <a:lnTo>
                                        <a:pt x="683" y="59"/>
                                      </a:lnTo>
                                      <a:lnTo>
                                        <a:pt x="683" y="53"/>
                                      </a:lnTo>
                                      <a:lnTo>
                                        <a:pt x="683" y="58"/>
                                      </a:lnTo>
                                      <a:lnTo>
                                        <a:pt x="684" y="53"/>
                                      </a:lnTo>
                                      <a:lnTo>
                                        <a:pt x="685" y="54"/>
                                      </a:lnTo>
                                      <a:lnTo>
                                        <a:pt x="685" y="56"/>
                                      </a:lnTo>
                                      <a:lnTo>
                                        <a:pt x="686" y="60"/>
                                      </a:lnTo>
                                      <a:lnTo>
                                        <a:pt x="687" y="62"/>
                                      </a:lnTo>
                                      <a:lnTo>
                                        <a:pt x="688" y="66"/>
                                      </a:lnTo>
                                      <a:lnTo>
                                        <a:pt x="688" y="67"/>
                                      </a:lnTo>
                                      <a:lnTo>
                                        <a:pt x="689" y="66"/>
                                      </a:lnTo>
                                      <a:lnTo>
                                        <a:pt x="690" y="67"/>
                                      </a:lnTo>
                                      <a:lnTo>
                                        <a:pt x="690" y="70"/>
                                      </a:lnTo>
                                      <a:lnTo>
                                        <a:pt x="691" y="71"/>
                                      </a:lnTo>
                                      <a:lnTo>
                                        <a:pt x="692" y="70"/>
                                      </a:lnTo>
                                      <a:lnTo>
                                        <a:pt x="692" y="71"/>
                                      </a:lnTo>
                                      <a:lnTo>
                                        <a:pt x="693" y="68"/>
                                      </a:lnTo>
                                      <a:lnTo>
                                        <a:pt x="694" y="71"/>
                                      </a:lnTo>
                                      <a:lnTo>
                                        <a:pt x="695" y="71"/>
                                      </a:lnTo>
                                      <a:lnTo>
                                        <a:pt x="695" y="73"/>
                                      </a:lnTo>
                                      <a:lnTo>
                                        <a:pt x="696" y="73"/>
                                      </a:lnTo>
                                      <a:lnTo>
                                        <a:pt x="697" y="73"/>
                                      </a:lnTo>
                                      <a:lnTo>
                                        <a:pt x="698" y="71"/>
                                      </a:lnTo>
                                      <a:lnTo>
                                        <a:pt x="699" y="71"/>
                                      </a:lnTo>
                                      <a:lnTo>
                                        <a:pt x="699" y="73"/>
                                      </a:lnTo>
                                      <a:lnTo>
                                        <a:pt x="700" y="73"/>
                                      </a:lnTo>
                                      <a:lnTo>
                                        <a:pt x="701" y="75"/>
                                      </a:lnTo>
                                      <a:lnTo>
                                        <a:pt x="701" y="77"/>
                                      </a:lnTo>
                                      <a:lnTo>
                                        <a:pt x="702" y="75"/>
                                      </a:lnTo>
                                      <a:lnTo>
                                        <a:pt x="703" y="77"/>
                                      </a:lnTo>
                                      <a:lnTo>
                                        <a:pt x="704" y="74"/>
                                      </a:lnTo>
                                      <a:lnTo>
                                        <a:pt x="704" y="77"/>
                                      </a:lnTo>
                                      <a:lnTo>
                                        <a:pt x="705" y="77"/>
                                      </a:lnTo>
                                      <a:lnTo>
                                        <a:pt x="706" y="75"/>
                                      </a:lnTo>
                                      <a:lnTo>
                                        <a:pt x="706" y="77"/>
                                      </a:lnTo>
                                      <a:lnTo>
                                        <a:pt x="707" y="77"/>
                                      </a:lnTo>
                                      <a:lnTo>
                                        <a:pt x="707" y="77"/>
                                      </a:lnTo>
                                      <a:lnTo>
                                        <a:pt x="707" y="78"/>
                                      </a:lnTo>
                                      <a:lnTo>
                                        <a:pt x="708" y="75"/>
                                      </a:lnTo>
                                      <a:lnTo>
                                        <a:pt x="709" y="81"/>
                                      </a:lnTo>
                                      <a:lnTo>
                                        <a:pt x="709" y="83"/>
                                      </a:lnTo>
                                      <a:lnTo>
                                        <a:pt x="710" y="80"/>
                                      </a:lnTo>
                                      <a:lnTo>
                                        <a:pt x="711" y="83"/>
                                      </a:lnTo>
                                      <a:lnTo>
                                        <a:pt x="712" y="79"/>
                                      </a:lnTo>
                                      <a:lnTo>
                                        <a:pt x="712" y="80"/>
                                      </a:lnTo>
                                      <a:lnTo>
                                        <a:pt x="713" y="75"/>
                                      </a:lnTo>
                                      <a:lnTo>
                                        <a:pt x="714" y="71"/>
                                      </a:lnTo>
                                      <a:lnTo>
                                        <a:pt x="714" y="71"/>
                                      </a:lnTo>
                                      <a:lnTo>
                                        <a:pt x="715" y="69"/>
                                      </a:lnTo>
                                      <a:lnTo>
                                        <a:pt x="716" y="71"/>
                                      </a:lnTo>
                                      <a:lnTo>
                                        <a:pt x="716" y="72"/>
                                      </a:lnTo>
                                      <a:lnTo>
                                        <a:pt x="717" y="70"/>
                                      </a:lnTo>
                                      <a:lnTo>
                                        <a:pt x="718" y="69"/>
                                      </a:lnTo>
                                      <a:lnTo>
                                        <a:pt x="719" y="69"/>
                                      </a:lnTo>
                                      <a:lnTo>
                                        <a:pt x="719" y="70"/>
                                      </a:lnTo>
                                      <a:lnTo>
                                        <a:pt x="720" y="66"/>
                                      </a:lnTo>
                                      <a:lnTo>
                                        <a:pt x="721" y="67"/>
                                      </a:lnTo>
                                      <a:lnTo>
                                        <a:pt x="722" y="66"/>
                                      </a:lnTo>
                                      <a:lnTo>
                                        <a:pt x="723" y="61"/>
                                      </a:lnTo>
                                      <a:lnTo>
                                        <a:pt x="723" y="62"/>
                                      </a:lnTo>
                                      <a:lnTo>
                                        <a:pt x="724" y="60"/>
                                      </a:lnTo>
                                      <a:lnTo>
                                        <a:pt x="725" y="50"/>
                                      </a:lnTo>
                                      <a:lnTo>
                                        <a:pt x="725" y="57"/>
                                      </a:lnTo>
                                      <a:lnTo>
                                        <a:pt x="726" y="49"/>
                                      </a:lnTo>
                                      <a:lnTo>
                                        <a:pt x="727" y="47"/>
                                      </a:lnTo>
                                      <a:lnTo>
                                        <a:pt x="728" y="44"/>
                                      </a:lnTo>
                                      <a:lnTo>
                                        <a:pt x="728" y="46"/>
                                      </a:lnTo>
                                      <a:lnTo>
                                        <a:pt x="729" y="44"/>
                                      </a:lnTo>
                                      <a:lnTo>
                                        <a:pt x="730" y="41"/>
                                      </a:lnTo>
                                      <a:lnTo>
                                        <a:pt x="730" y="44"/>
                                      </a:lnTo>
                                      <a:lnTo>
                                        <a:pt x="731" y="41"/>
                                      </a:lnTo>
                                      <a:lnTo>
                                        <a:pt x="731" y="41"/>
                                      </a:lnTo>
                                      <a:lnTo>
                                        <a:pt x="731" y="42"/>
                                      </a:lnTo>
                                      <a:lnTo>
                                        <a:pt x="732" y="42"/>
                                      </a:lnTo>
                                      <a:lnTo>
                                        <a:pt x="733" y="41"/>
                                      </a:lnTo>
                                      <a:lnTo>
                                        <a:pt x="734" y="37"/>
                                      </a:lnTo>
                                      <a:lnTo>
                                        <a:pt x="734" y="38"/>
                                      </a:lnTo>
                                      <a:lnTo>
                                        <a:pt x="735" y="33"/>
                                      </a:lnTo>
                                      <a:lnTo>
                                        <a:pt x="736" y="31"/>
                                      </a:lnTo>
                                      <a:lnTo>
                                        <a:pt x="736" y="32"/>
                                      </a:lnTo>
                                      <a:lnTo>
                                        <a:pt x="737" y="29"/>
                                      </a:lnTo>
                                      <a:lnTo>
                                        <a:pt x="738" y="27"/>
                                      </a:lnTo>
                                      <a:lnTo>
                                        <a:pt x="739" y="24"/>
                                      </a:lnTo>
                                      <a:lnTo>
                                        <a:pt x="740" y="26"/>
                                      </a:lnTo>
                                      <a:lnTo>
                                        <a:pt x="740" y="28"/>
                                      </a:lnTo>
                                      <a:lnTo>
                                        <a:pt x="741" y="27"/>
                                      </a:lnTo>
                                      <a:lnTo>
                                        <a:pt x="742" y="27"/>
                                      </a:lnTo>
                                      <a:lnTo>
                                        <a:pt x="743" y="27"/>
                                      </a:lnTo>
                                      <a:lnTo>
                                        <a:pt x="743" y="28"/>
                                      </a:lnTo>
                                      <a:lnTo>
                                        <a:pt x="744" y="27"/>
                                      </a:lnTo>
                                      <a:lnTo>
                                        <a:pt x="745" y="29"/>
                                      </a:lnTo>
                                      <a:lnTo>
                                        <a:pt x="745" y="30"/>
                                      </a:lnTo>
                                      <a:lnTo>
                                        <a:pt x="746" y="34"/>
                                      </a:lnTo>
                                      <a:lnTo>
                                        <a:pt x="747" y="40"/>
                                      </a:lnTo>
                                      <a:lnTo>
                                        <a:pt x="748" y="45"/>
                                      </a:lnTo>
                                      <a:lnTo>
                                        <a:pt x="749" y="45"/>
                                      </a:lnTo>
                                      <a:lnTo>
                                        <a:pt x="750" y="45"/>
                                      </a:lnTo>
                                      <a:lnTo>
                                        <a:pt x="750" y="47"/>
                                      </a:lnTo>
                                      <a:lnTo>
                                        <a:pt x="751" y="46"/>
                                      </a:lnTo>
                                      <a:lnTo>
                                        <a:pt x="752" y="48"/>
                                      </a:lnTo>
                                      <a:lnTo>
                                        <a:pt x="753" y="49"/>
                                      </a:lnTo>
                                      <a:lnTo>
                                        <a:pt x="754" y="50"/>
                                      </a:lnTo>
                                      <a:lnTo>
                                        <a:pt x="754" y="56"/>
                                      </a:lnTo>
                                      <a:lnTo>
                                        <a:pt x="755" y="58"/>
                                      </a:lnTo>
                                      <a:lnTo>
                                        <a:pt x="755" y="63"/>
                                      </a:lnTo>
                                      <a:lnTo>
                                        <a:pt x="755" y="66"/>
                                      </a:lnTo>
                                      <a:lnTo>
                                        <a:pt x="756" y="69"/>
                                      </a:lnTo>
                                      <a:lnTo>
                                        <a:pt x="757" y="71"/>
                                      </a:lnTo>
                                      <a:lnTo>
                                        <a:pt x="758" y="73"/>
                                      </a:lnTo>
                                      <a:lnTo>
                                        <a:pt x="758" y="78"/>
                                      </a:lnTo>
                                      <a:lnTo>
                                        <a:pt x="759" y="80"/>
                                      </a:lnTo>
                                      <a:lnTo>
                                        <a:pt x="760" y="84"/>
                                      </a:lnTo>
                                      <a:lnTo>
                                        <a:pt x="760" y="85"/>
                                      </a:lnTo>
                                      <a:lnTo>
                                        <a:pt x="761" y="85"/>
                                      </a:lnTo>
                                      <a:lnTo>
                                        <a:pt x="762" y="86"/>
                                      </a:lnTo>
                                      <a:lnTo>
                                        <a:pt x="762" y="88"/>
                                      </a:lnTo>
                                      <a:lnTo>
                                        <a:pt x="763" y="88"/>
                                      </a:lnTo>
                                      <a:lnTo>
                                        <a:pt x="764" y="92"/>
                                      </a:lnTo>
                                      <a:lnTo>
                                        <a:pt x="765" y="94"/>
                                      </a:lnTo>
                                      <a:lnTo>
                                        <a:pt x="765" y="100"/>
                                      </a:lnTo>
                                      <a:lnTo>
                                        <a:pt x="766" y="101"/>
                                      </a:lnTo>
                                      <a:lnTo>
                                        <a:pt x="767" y="105"/>
                                      </a:lnTo>
                                      <a:lnTo>
                                        <a:pt x="767" y="106"/>
                                      </a:lnTo>
                                      <a:lnTo>
                                        <a:pt x="768" y="102"/>
                                      </a:lnTo>
                                      <a:lnTo>
                                        <a:pt x="769" y="105"/>
                                      </a:lnTo>
                                      <a:lnTo>
                                        <a:pt x="769" y="106"/>
                                      </a:lnTo>
                                      <a:lnTo>
                                        <a:pt x="770" y="106"/>
                                      </a:lnTo>
                                      <a:lnTo>
                                        <a:pt x="771" y="109"/>
                                      </a:lnTo>
                                      <a:lnTo>
                                        <a:pt x="771" y="112"/>
                                      </a:lnTo>
                                      <a:lnTo>
                                        <a:pt x="772" y="111"/>
                                      </a:lnTo>
                                      <a:lnTo>
                                        <a:pt x="773" y="110"/>
                                      </a:lnTo>
                                      <a:lnTo>
                                        <a:pt x="774" y="106"/>
                                      </a:lnTo>
                                      <a:lnTo>
                                        <a:pt x="774" y="109"/>
                                      </a:lnTo>
                                      <a:lnTo>
                                        <a:pt x="775" y="111"/>
                                      </a:lnTo>
                                      <a:lnTo>
                                        <a:pt x="776" y="110"/>
                                      </a:lnTo>
                                      <a:lnTo>
                                        <a:pt x="776" y="111"/>
                                      </a:lnTo>
                                      <a:lnTo>
                                        <a:pt x="777" y="109"/>
                                      </a:lnTo>
                                      <a:lnTo>
                                        <a:pt x="778" y="106"/>
                                      </a:lnTo>
                                      <a:lnTo>
                                        <a:pt x="778" y="108"/>
                                      </a:lnTo>
                                      <a:lnTo>
                                        <a:pt x="779" y="106"/>
                                      </a:lnTo>
                                      <a:lnTo>
                                        <a:pt x="779" y="104"/>
                                      </a:lnTo>
                                      <a:lnTo>
                                        <a:pt x="780" y="95"/>
                                      </a:lnTo>
                                      <a:lnTo>
                                        <a:pt x="780" y="98"/>
                                      </a:lnTo>
                                      <a:lnTo>
                                        <a:pt x="781" y="95"/>
                                      </a:lnTo>
                                      <a:lnTo>
                                        <a:pt x="782" y="94"/>
                                      </a:lnTo>
                                      <a:lnTo>
                                        <a:pt x="783" y="95"/>
                                      </a:lnTo>
                                      <a:lnTo>
                                        <a:pt x="784" y="95"/>
                                      </a:lnTo>
                                      <a:lnTo>
                                        <a:pt x="784" y="96"/>
                                      </a:lnTo>
                                      <a:lnTo>
                                        <a:pt x="785" y="96"/>
                                      </a:lnTo>
                                      <a:lnTo>
                                        <a:pt x="786" y="96"/>
                                      </a:lnTo>
                                      <a:lnTo>
                                        <a:pt x="786" y="99"/>
                                      </a:lnTo>
                                      <a:lnTo>
                                        <a:pt x="787" y="99"/>
                                      </a:lnTo>
                                      <a:lnTo>
                                        <a:pt x="788" y="100"/>
                                      </a:lnTo>
                                      <a:lnTo>
                                        <a:pt x="789" y="99"/>
                                      </a:lnTo>
                                      <a:lnTo>
                                        <a:pt x="789" y="100"/>
                                      </a:lnTo>
                                      <a:lnTo>
                                        <a:pt x="790" y="96"/>
                                      </a:lnTo>
                                      <a:lnTo>
                                        <a:pt x="791" y="92"/>
                                      </a:lnTo>
                                      <a:lnTo>
                                        <a:pt x="791" y="94"/>
                                      </a:lnTo>
                                      <a:lnTo>
                                        <a:pt x="792" y="88"/>
                                      </a:lnTo>
                                      <a:lnTo>
                                        <a:pt x="793" y="85"/>
                                      </a:lnTo>
                                      <a:lnTo>
                                        <a:pt x="793" y="86"/>
                                      </a:lnTo>
                                      <a:lnTo>
                                        <a:pt x="794" y="82"/>
                                      </a:lnTo>
                                      <a:lnTo>
                                        <a:pt x="795" y="75"/>
                                      </a:lnTo>
                                      <a:lnTo>
                                        <a:pt x="795" y="78"/>
                                      </a:lnTo>
                                      <a:lnTo>
                                        <a:pt x="796" y="73"/>
                                      </a:lnTo>
                                      <a:lnTo>
                                        <a:pt x="797" y="74"/>
                                      </a:lnTo>
                                      <a:lnTo>
                                        <a:pt x="798" y="69"/>
                                      </a:lnTo>
                                      <a:lnTo>
                                        <a:pt x="798" y="73"/>
                                      </a:lnTo>
                                      <a:lnTo>
                                        <a:pt x="799" y="71"/>
                                      </a:lnTo>
                                      <a:lnTo>
                                        <a:pt x="800" y="66"/>
                                      </a:lnTo>
                                      <a:lnTo>
                                        <a:pt x="800" y="67"/>
                                      </a:lnTo>
                                      <a:lnTo>
                                        <a:pt x="801" y="66"/>
                                      </a:lnTo>
                                      <a:lnTo>
                                        <a:pt x="802" y="61"/>
                                      </a:lnTo>
                                      <a:lnTo>
                                        <a:pt x="802" y="63"/>
                                      </a:lnTo>
                                      <a:lnTo>
                                        <a:pt x="803" y="59"/>
                                      </a:lnTo>
                                      <a:lnTo>
                                        <a:pt x="803" y="60"/>
                                      </a:lnTo>
                                      <a:lnTo>
                                        <a:pt x="804" y="56"/>
                                      </a:lnTo>
                                      <a:lnTo>
                                        <a:pt x="804" y="58"/>
                                      </a:lnTo>
                                      <a:lnTo>
                                        <a:pt x="805" y="58"/>
                                      </a:lnTo>
                                      <a:lnTo>
                                        <a:pt x="806" y="54"/>
                                      </a:lnTo>
                                      <a:lnTo>
                                        <a:pt x="806" y="55"/>
                                      </a:lnTo>
                                      <a:lnTo>
                                        <a:pt x="807" y="56"/>
                                      </a:lnTo>
                                      <a:lnTo>
                                        <a:pt x="808" y="56"/>
                                      </a:lnTo>
                                      <a:lnTo>
                                        <a:pt x="808" y="58"/>
                                      </a:lnTo>
                                      <a:lnTo>
                                        <a:pt x="809" y="60"/>
                                      </a:lnTo>
                                      <a:lnTo>
                                        <a:pt x="810" y="63"/>
                                      </a:lnTo>
                                      <a:lnTo>
                                        <a:pt x="811" y="65"/>
                                      </a:lnTo>
                                      <a:lnTo>
                                        <a:pt x="812" y="68"/>
                                      </a:lnTo>
                                      <a:lnTo>
                                        <a:pt x="813" y="70"/>
                                      </a:lnTo>
                                      <a:lnTo>
                                        <a:pt x="813" y="71"/>
                                      </a:lnTo>
                                      <a:lnTo>
                                        <a:pt x="814" y="70"/>
                                      </a:lnTo>
                                      <a:lnTo>
                                        <a:pt x="815" y="70"/>
                                      </a:lnTo>
                                      <a:lnTo>
                                        <a:pt x="815" y="71"/>
                                      </a:lnTo>
                                      <a:lnTo>
                                        <a:pt x="816" y="72"/>
                                      </a:lnTo>
                                      <a:lnTo>
                                        <a:pt x="817" y="69"/>
                                      </a:lnTo>
                                      <a:lnTo>
                                        <a:pt x="817" y="73"/>
                                      </a:lnTo>
                                      <a:lnTo>
                                        <a:pt x="818" y="71"/>
                                      </a:lnTo>
                                      <a:lnTo>
                                        <a:pt x="819" y="73"/>
                                      </a:lnTo>
                                      <a:lnTo>
                                        <a:pt x="820" y="73"/>
                                      </a:lnTo>
                                      <a:lnTo>
                                        <a:pt x="820" y="76"/>
                                      </a:lnTo>
                                      <a:lnTo>
                                        <a:pt x="821" y="76"/>
                                      </a:lnTo>
                                      <a:lnTo>
                                        <a:pt x="822" y="77"/>
                                      </a:lnTo>
                                      <a:lnTo>
                                        <a:pt x="822" y="80"/>
                                      </a:lnTo>
                                      <a:lnTo>
                                        <a:pt x="823" y="81"/>
                                      </a:lnTo>
                                      <a:lnTo>
                                        <a:pt x="824" y="80"/>
                                      </a:lnTo>
                                      <a:lnTo>
                                        <a:pt x="824" y="82"/>
                                      </a:lnTo>
                                      <a:lnTo>
                                        <a:pt x="825" y="84"/>
                                      </a:lnTo>
                                      <a:lnTo>
                                        <a:pt x="826" y="82"/>
                                      </a:lnTo>
                                      <a:lnTo>
                                        <a:pt x="826" y="84"/>
                                      </a:lnTo>
                                      <a:lnTo>
                                        <a:pt x="827" y="79"/>
                                      </a:lnTo>
                                      <a:lnTo>
                                        <a:pt x="827" y="82"/>
                                      </a:lnTo>
                                      <a:lnTo>
                                        <a:pt x="828" y="82"/>
                                      </a:lnTo>
                                      <a:lnTo>
                                        <a:pt x="828" y="85"/>
                                      </a:lnTo>
                                      <a:lnTo>
                                        <a:pt x="829" y="83"/>
                                      </a:lnTo>
                                      <a:lnTo>
                                        <a:pt x="830" y="80"/>
                                      </a:lnTo>
                                      <a:lnTo>
                                        <a:pt x="830" y="82"/>
                                      </a:lnTo>
                                      <a:lnTo>
                                        <a:pt x="831" y="82"/>
                                      </a:lnTo>
                                      <a:lnTo>
                                        <a:pt x="832" y="81"/>
                                      </a:lnTo>
                                      <a:lnTo>
                                        <a:pt x="832" y="82"/>
                                      </a:lnTo>
                                      <a:lnTo>
                                        <a:pt x="833" y="83"/>
                                      </a:lnTo>
                                      <a:lnTo>
                                        <a:pt x="834" y="83"/>
                                      </a:lnTo>
                                      <a:lnTo>
                                        <a:pt x="835" y="82"/>
                                      </a:lnTo>
                                      <a:lnTo>
                                        <a:pt x="836" y="82"/>
                                      </a:lnTo>
                                      <a:lnTo>
                                        <a:pt x="837" y="80"/>
                                      </a:lnTo>
                                      <a:lnTo>
                                        <a:pt x="837" y="81"/>
                                      </a:lnTo>
                                      <a:lnTo>
                                        <a:pt x="838" y="77"/>
                                      </a:lnTo>
                                      <a:lnTo>
                                        <a:pt x="839" y="73"/>
                                      </a:lnTo>
                                      <a:lnTo>
                                        <a:pt x="839" y="75"/>
                                      </a:lnTo>
                                      <a:lnTo>
                                        <a:pt x="840" y="73"/>
                                      </a:lnTo>
                                      <a:lnTo>
                                        <a:pt x="841" y="71"/>
                                      </a:lnTo>
                                      <a:lnTo>
                                        <a:pt x="841" y="73"/>
                                      </a:lnTo>
                                      <a:lnTo>
                                        <a:pt x="842" y="72"/>
                                      </a:lnTo>
                                      <a:lnTo>
                                        <a:pt x="843" y="72"/>
                                      </a:lnTo>
                                      <a:lnTo>
                                        <a:pt x="844" y="73"/>
                                      </a:lnTo>
                                      <a:lnTo>
                                        <a:pt x="845" y="71"/>
                                      </a:lnTo>
                                      <a:lnTo>
                                        <a:pt x="846" y="67"/>
                                      </a:lnTo>
                                      <a:lnTo>
                                        <a:pt x="846" y="69"/>
                                      </a:lnTo>
                                      <a:lnTo>
                                        <a:pt x="847" y="63"/>
                                      </a:lnTo>
                                      <a:lnTo>
                                        <a:pt x="848" y="62"/>
                                      </a:lnTo>
                                      <a:lnTo>
                                        <a:pt x="848" y="65"/>
                                      </a:lnTo>
                                      <a:lnTo>
                                        <a:pt x="849" y="60"/>
                                      </a:lnTo>
                                      <a:lnTo>
                                        <a:pt x="850" y="60"/>
                                      </a:lnTo>
                                      <a:lnTo>
                                        <a:pt x="851" y="59"/>
                                      </a:lnTo>
                                      <a:lnTo>
                                        <a:pt x="851" y="60"/>
                                      </a:lnTo>
                                      <a:lnTo>
                                        <a:pt x="851" y="59"/>
                                      </a:lnTo>
                                      <a:lnTo>
                                        <a:pt x="852" y="58"/>
                                      </a:lnTo>
                                      <a:lnTo>
                                        <a:pt x="852" y="60"/>
                                      </a:lnTo>
                                      <a:lnTo>
                                        <a:pt x="853" y="58"/>
                                      </a:lnTo>
                                      <a:lnTo>
                                        <a:pt x="854" y="56"/>
                                      </a:lnTo>
                                      <a:lnTo>
                                        <a:pt x="854" y="57"/>
                                      </a:lnTo>
                                      <a:lnTo>
                                        <a:pt x="855" y="56"/>
                                      </a:lnTo>
                                      <a:lnTo>
                                        <a:pt x="856" y="60"/>
                                      </a:lnTo>
                                      <a:lnTo>
                                        <a:pt x="857" y="60"/>
                                      </a:lnTo>
                                      <a:lnTo>
                                        <a:pt x="858" y="64"/>
                                      </a:lnTo>
                                      <a:lnTo>
                                        <a:pt x="859" y="61"/>
                                      </a:lnTo>
                                      <a:lnTo>
                                        <a:pt x="859" y="62"/>
                                      </a:lnTo>
                                      <a:lnTo>
                                        <a:pt x="860" y="61"/>
                                      </a:lnTo>
                                      <a:lnTo>
                                        <a:pt x="861" y="57"/>
                                      </a:lnTo>
                                      <a:lnTo>
                                        <a:pt x="861" y="59"/>
                                      </a:lnTo>
                                      <a:lnTo>
                                        <a:pt x="862" y="56"/>
                                      </a:lnTo>
                                      <a:lnTo>
                                        <a:pt x="863" y="55"/>
                                      </a:lnTo>
                                      <a:lnTo>
                                        <a:pt x="864" y="53"/>
                                      </a:lnTo>
                                      <a:lnTo>
                                        <a:pt x="865" y="53"/>
                                      </a:lnTo>
                                      <a:lnTo>
                                        <a:pt x="866" y="55"/>
                                      </a:lnTo>
                                      <a:lnTo>
                                        <a:pt x="866" y="57"/>
                                      </a:lnTo>
                                      <a:lnTo>
                                        <a:pt x="867" y="54"/>
                                      </a:lnTo>
                                      <a:lnTo>
                                        <a:pt x="868" y="52"/>
                                      </a:lnTo>
                                      <a:lnTo>
                                        <a:pt x="868" y="54"/>
                                      </a:lnTo>
                                      <a:lnTo>
                                        <a:pt x="869" y="50"/>
                                      </a:lnTo>
                                      <a:lnTo>
                                        <a:pt x="870" y="45"/>
                                      </a:lnTo>
                                      <a:lnTo>
                                        <a:pt x="870" y="47"/>
                                      </a:lnTo>
                                      <a:lnTo>
                                        <a:pt x="871" y="42"/>
                                      </a:lnTo>
                                      <a:lnTo>
                                        <a:pt x="872" y="39"/>
                                      </a:lnTo>
                                      <a:lnTo>
                                        <a:pt x="873" y="34"/>
                                      </a:lnTo>
                                      <a:lnTo>
                                        <a:pt x="874" y="31"/>
                                      </a:lnTo>
                                      <a:lnTo>
                                        <a:pt x="875" y="33"/>
                                      </a:lnTo>
                                      <a:lnTo>
                                        <a:pt x="875" y="34"/>
                                      </a:lnTo>
                                      <a:lnTo>
                                        <a:pt x="875" y="36"/>
                                      </a:lnTo>
                                      <a:lnTo>
                                        <a:pt x="876" y="34"/>
                                      </a:lnTo>
                                      <a:lnTo>
                                        <a:pt x="877" y="33"/>
                                      </a:lnTo>
                                      <a:lnTo>
                                        <a:pt x="878" y="32"/>
                                      </a:lnTo>
                                      <a:lnTo>
                                        <a:pt x="878" y="33"/>
                                      </a:lnTo>
                                      <a:lnTo>
                                        <a:pt x="879" y="36"/>
                                      </a:lnTo>
                                      <a:lnTo>
                                        <a:pt x="880" y="35"/>
                                      </a:lnTo>
                                      <a:lnTo>
                                        <a:pt x="880" y="38"/>
                                      </a:lnTo>
                                      <a:lnTo>
                                        <a:pt x="881" y="40"/>
                                      </a:lnTo>
                                      <a:lnTo>
                                        <a:pt x="882" y="40"/>
                                      </a:lnTo>
                                      <a:lnTo>
                                        <a:pt x="883" y="40"/>
                                      </a:lnTo>
                                      <a:lnTo>
                                        <a:pt x="883" y="42"/>
                                      </a:lnTo>
                                      <a:lnTo>
                                        <a:pt x="884" y="41"/>
                                      </a:lnTo>
                                      <a:lnTo>
                                        <a:pt x="885" y="41"/>
                                      </a:lnTo>
                                      <a:lnTo>
                                        <a:pt x="885" y="44"/>
                                      </a:lnTo>
                                      <a:lnTo>
                                        <a:pt x="886" y="45"/>
                                      </a:lnTo>
                                      <a:lnTo>
                                        <a:pt x="887" y="41"/>
                                      </a:lnTo>
                                      <a:lnTo>
                                        <a:pt x="887" y="44"/>
                                      </a:lnTo>
                                      <a:lnTo>
                                        <a:pt x="888" y="43"/>
                                      </a:lnTo>
                                      <a:lnTo>
                                        <a:pt x="889" y="47"/>
                                      </a:lnTo>
                                      <a:lnTo>
                                        <a:pt x="890" y="47"/>
                                      </a:lnTo>
                                      <a:lnTo>
                                        <a:pt x="890" y="49"/>
                                      </a:lnTo>
                                      <a:lnTo>
                                        <a:pt x="891" y="50"/>
                                      </a:lnTo>
                                      <a:lnTo>
                                        <a:pt x="892" y="54"/>
                                      </a:lnTo>
                                      <a:lnTo>
                                        <a:pt x="892" y="58"/>
                                      </a:lnTo>
                                      <a:lnTo>
                                        <a:pt x="893" y="55"/>
                                      </a:lnTo>
                                      <a:lnTo>
                                        <a:pt x="894" y="57"/>
                                      </a:lnTo>
                                      <a:lnTo>
                                        <a:pt x="894" y="59"/>
                                      </a:lnTo>
                                      <a:lnTo>
                                        <a:pt x="895" y="60"/>
                                      </a:lnTo>
                                      <a:lnTo>
                                        <a:pt x="896" y="65"/>
                                      </a:lnTo>
                                      <a:lnTo>
                                        <a:pt x="896" y="68"/>
                                      </a:lnTo>
                                      <a:lnTo>
                                        <a:pt x="897" y="69"/>
                                      </a:lnTo>
                                      <a:lnTo>
                                        <a:pt x="898" y="68"/>
                                      </a:lnTo>
                                      <a:lnTo>
                                        <a:pt x="899" y="68"/>
                                      </a:lnTo>
                                      <a:lnTo>
                                        <a:pt x="899" y="69"/>
                                      </a:lnTo>
                                      <a:lnTo>
                                        <a:pt x="900" y="70"/>
                                      </a:lnTo>
                                      <a:lnTo>
                                        <a:pt x="900" y="74"/>
                                      </a:lnTo>
                                      <a:lnTo>
                                        <a:pt x="901" y="71"/>
                                      </a:lnTo>
                                      <a:lnTo>
                                        <a:pt x="902" y="66"/>
                                      </a:lnTo>
                                      <a:lnTo>
                                        <a:pt x="902" y="69"/>
                                      </a:lnTo>
                                      <a:lnTo>
                                        <a:pt x="903" y="63"/>
                                      </a:lnTo>
                                      <a:lnTo>
                                        <a:pt x="904" y="64"/>
                                      </a:lnTo>
                                      <a:lnTo>
                                        <a:pt x="905" y="60"/>
                                      </a:lnTo>
                                      <a:lnTo>
                                        <a:pt x="905" y="61"/>
                                      </a:lnTo>
                                      <a:lnTo>
                                        <a:pt x="906" y="59"/>
                                      </a:lnTo>
                                      <a:lnTo>
                                        <a:pt x="907" y="56"/>
                                      </a:lnTo>
                                      <a:lnTo>
                                        <a:pt x="907" y="60"/>
                                      </a:lnTo>
                                      <a:lnTo>
                                        <a:pt x="908" y="60"/>
                                      </a:lnTo>
                                      <a:lnTo>
                                        <a:pt x="909" y="58"/>
                                      </a:lnTo>
                                      <a:lnTo>
                                        <a:pt x="909" y="59"/>
                                      </a:lnTo>
                                      <a:lnTo>
                                        <a:pt x="910" y="60"/>
                                      </a:lnTo>
                                      <a:lnTo>
                                        <a:pt x="911" y="59"/>
                                      </a:lnTo>
                                      <a:lnTo>
                                        <a:pt x="911" y="63"/>
                                      </a:lnTo>
                                      <a:lnTo>
                                        <a:pt x="912" y="65"/>
                                      </a:lnTo>
                                      <a:lnTo>
                                        <a:pt x="913" y="64"/>
                                      </a:lnTo>
                                      <a:lnTo>
                                        <a:pt x="914" y="66"/>
                                      </a:lnTo>
                                      <a:lnTo>
                                        <a:pt x="914" y="68"/>
                                      </a:lnTo>
                                      <a:lnTo>
                                        <a:pt x="915" y="67"/>
                                      </a:lnTo>
                                      <a:lnTo>
                                        <a:pt x="916" y="67"/>
                                      </a:lnTo>
                                      <a:lnTo>
                                        <a:pt x="917" y="66"/>
                                      </a:lnTo>
                                      <a:lnTo>
                                        <a:pt x="918" y="69"/>
                                      </a:lnTo>
                                      <a:lnTo>
                                        <a:pt x="919" y="69"/>
                                      </a:lnTo>
                                      <a:lnTo>
                                        <a:pt x="920" y="68"/>
                                      </a:lnTo>
                                      <a:lnTo>
                                        <a:pt x="921" y="70"/>
                                      </a:lnTo>
                                      <a:lnTo>
                                        <a:pt x="921" y="71"/>
                                      </a:lnTo>
                                      <a:lnTo>
                                        <a:pt x="922" y="68"/>
                                      </a:lnTo>
                                      <a:lnTo>
                                        <a:pt x="923" y="65"/>
                                      </a:lnTo>
                                      <a:lnTo>
                                        <a:pt x="923" y="68"/>
                                      </a:lnTo>
                                      <a:lnTo>
                                        <a:pt x="923" y="62"/>
                                      </a:lnTo>
                                      <a:lnTo>
                                        <a:pt x="924" y="63"/>
                                      </a:lnTo>
                                      <a:lnTo>
                                        <a:pt x="924" y="64"/>
                                      </a:lnTo>
                                      <a:lnTo>
                                        <a:pt x="925" y="64"/>
                                      </a:lnTo>
                                      <a:lnTo>
                                        <a:pt x="926" y="68"/>
                                      </a:lnTo>
                                      <a:lnTo>
                                        <a:pt x="926" y="72"/>
                                      </a:lnTo>
                                      <a:lnTo>
                                        <a:pt x="927" y="72"/>
                                      </a:lnTo>
                                      <a:lnTo>
                                        <a:pt x="928" y="71"/>
                                      </a:lnTo>
                                      <a:lnTo>
                                        <a:pt x="929" y="72"/>
                                      </a:lnTo>
                                      <a:lnTo>
                                        <a:pt x="929" y="73"/>
                                      </a:lnTo>
                                      <a:lnTo>
                                        <a:pt x="930" y="72"/>
                                      </a:lnTo>
                                      <a:lnTo>
                                        <a:pt x="931" y="73"/>
                                      </a:lnTo>
                                      <a:lnTo>
                                        <a:pt x="931" y="74"/>
                                      </a:lnTo>
                                      <a:lnTo>
                                        <a:pt x="932" y="79"/>
                                      </a:lnTo>
                                      <a:lnTo>
                                        <a:pt x="933" y="82"/>
                                      </a:lnTo>
                                      <a:lnTo>
                                        <a:pt x="934" y="81"/>
                                      </a:lnTo>
                                      <a:lnTo>
                                        <a:pt x="935" y="80"/>
                                      </a:lnTo>
                                      <a:lnTo>
                                        <a:pt x="936" y="80"/>
                                      </a:lnTo>
                                      <a:lnTo>
                                        <a:pt x="937" y="83"/>
                                      </a:lnTo>
                                      <a:lnTo>
                                        <a:pt x="938" y="78"/>
                                      </a:lnTo>
                                      <a:lnTo>
                                        <a:pt x="939" y="80"/>
                                      </a:lnTo>
                                      <a:lnTo>
                                        <a:pt x="940" y="81"/>
                                      </a:lnTo>
                                      <a:lnTo>
                                        <a:pt x="940" y="82"/>
                                      </a:lnTo>
                                      <a:lnTo>
                                        <a:pt x="941" y="87"/>
                                      </a:lnTo>
                                      <a:lnTo>
                                        <a:pt x="942" y="88"/>
                                      </a:lnTo>
                                      <a:lnTo>
                                        <a:pt x="942" y="91"/>
                                      </a:lnTo>
                                      <a:lnTo>
                                        <a:pt x="943" y="93"/>
                                      </a:lnTo>
                                      <a:lnTo>
                                        <a:pt x="944" y="95"/>
                                      </a:lnTo>
                                      <a:lnTo>
                                        <a:pt x="945" y="99"/>
                                      </a:lnTo>
                                      <a:lnTo>
                                        <a:pt x="945" y="104"/>
                                      </a:lnTo>
                                      <a:lnTo>
                                        <a:pt x="946" y="101"/>
                                      </a:lnTo>
                                      <a:lnTo>
                                        <a:pt x="947" y="95"/>
                                      </a:lnTo>
                                      <a:lnTo>
                                        <a:pt x="947" y="98"/>
                                      </a:lnTo>
                                      <a:lnTo>
                                        <a:pt x="947" y="94"/>
                                      </a:lnTo>
                                      <a:lnTo>
                                        <a:pt x="948" y="95"/>
                                      </a:lnTo>
                                      <a:lnTo>
                                        <a:pt x="948" y="97"/>
                                      </a:lnTo>
                                      <a:lnTo>
                                        <a:pt x="949" y="97"/>
                                      </a:lnTo>
                                      <a:lnTo>
                                        <a:pt x="950" y="100"/>
                                      </a:lnTo>
                                      <a:lnTo>
                                        <a:pt x="951" y="103"/>
                                      </a:lnTo>
                                      <a:lnTo>
                                        <a:pt x="951" y="105"/>
                                      </a:lnTo>
                                      <a:lnTo>
                                        <a:pt x="952" y="100"/>
                                      </a:lnTo>
                                      <a:lnTo>
                                        <a:pt x="953" y="104"/>
                                      </a:lnTo>
                                      <a:lnTo>
                                        <a:pt x="953" y="105"/>
                                      </a:lnTo>
                                      <a:lnTo>
                                        <a:pt x="954" y="103"/>
                                      </a:lnTo>
                                      <a:lnTo>
                                        <a:pt x="955" y="104"/>
                                      </a:lnTo>
                                      <a:lnTo>
                                        <a:pt x="955" y="105"/>
                                      </a:lnTo>
                                      <a:lnTo>
                                        <a:pt x="956" y="104"/>
                                      </a:lnTo>
                                      <a:lnTo>
                                        <a:pt x="957" y="99"/>
                                      </a:lnTo>
                                      <a:lnTo>
                                        <a:pt x="958" y="100"/>
                                      </a:lnTo>
                                      <a:lnTo>
                                        <a:pt x="959" y="100"/>
                                      </a:lnTo>
                                      <a:lnTo>
                                        <a:pt x="960" y="96"/>
                                      </a:lnTo>
                                      <a:lnTo>
                                        <a:pt x="960" y="98"/>
                                      </a:lnTo>
                                      <a:lnTo>
                                        <a:pt x="961" y="93"/>
                                      </a:lnTo>
                                      <a:lnTo>
                                        <a:pt x="962" y="87"/>
                                      </a:lnTo>
                                      <a:lnTo>
                                        <a:pt x="962" y="94"/>
                                      </a:lnTo>
                                      <a:lnTo>
                                        <a:pt x="963" y="82"/>
                                      </a:lnTo>
                                      <a:lnTo>
                                        <a:pt x="964" y="80"/>
                                      </a:lnTo>
                                      <a:lnTo>
                                        <a:pt x="964" y="81"/>
                                      </a:lnTo>
                                      <a:lnTo>
                                        <a:pt x="965" y="80"/>
                                      </a:lnTo>
                                      <a:lnTo>
                                        <a:pt x="966" y="79"/>
                                      </a:lnTo>
                                      <a:lnTo>
                                        <a:pt x="966" y="80"/>
                                      </a:lnTo>
                                      <a:lnTo>
                                        <a:pt x="967" y="78"/>
                                      </a:lnTo>
                                      <a:lnTo>
                                        <a:pt x="968" y="78"/>
                                      </a:lnTo>
                                      <a:lnTo>
                                        <a:pt x="969" y="73"/>
                                      </a:lnTo>
                                      <a:lnTo>
                                        <a:pt x="970" y="69"/>
                                      </a:lnTo>
                                      <a:lnTo>
                                        <a:pt x="971" y="64"/>
                                      </a:lnTo>
                                      <a:lnTo>
                                        <a:pt x="971" y="67"/>
                                      </a:lnTo>
                                      <a:lnTo>
                                        <a:pt x="971" y="65"/>
                                      </a:lnTo>
                                      <a:lnTo>
                                        <a:pt x="972" y="67"/>
                                      </a:lnTo>
                                      <a:lnTo>
                                        <a:pt x="972" y="68"/>
                                      </a:lnTo>
                                      <a:lnTo>
                                        <a:pt x="973" y="68"/>
                                      </a:lnTo>
                                      <a:lnTo>
                                        <a:pt x="974" y="68"/>
                                      </a:lnTo>
                                      <a:lnTo>
                                        <a:pt x="975" y="67"/>
                                      </a:lnTo>
                                      <a:lnTo>
                                        <a:pt x="975" y="68"/>
                                      </a:lnTo>
                                      <a:lnTo>
                                        <a:pt x="976" y="63"/>
                                      </a:lnTo>
                                      <a:lnTo>
                                        <a:pt x="977" y="60"/>
                                      </a:lnTo>
                                      <a:lnTo>
                                        <a:pt x="977" y="66"/>
                                      </a:lnTo>
                                      <a:lnTo>
                                        <a:pt x="978" y="58"/>
                                      </a:lnTo>
                                      <a:lnTo>
                                        <a:pt x="979" y="49"/>
                                      </a:lnTo>
                                      <a:lnTo>
                                        <a:pt x="979" y="53"/>
                                      </a:lnTo>
                                      <a:lnTo>
                                        <a:pt x="980" y="44"/>
                                      </a:lnTo>
                                      <a:lnTo>
                                        <a:pt x="981" y="40"/>
                                      </a:lnTo>
                                      <a:lnTo>
                                        <a:pt x="981" y="43"/>
                                      </a:lnTo>
                                      <a:lnTo>
                                        <a:pt x="982" y="38"/>
                                      </a:lnTo>
                                      <a:lnTo>
                                        <a:pt x="983" y="34"/>
                                      </a:lnTo>
                                      <a:lnTo>
                                        <a:pt x="984" y="36"/>
                                      </a:lnTo>
                                      <a:lnTo>
                                        <a:pt x="984" y="40"/>
                                      </a:lnTo>
                                      <a:lnTo>
                                        <a:pt x="985" y="41"/>
                                      </a:lnTo>
                                      <a:lnTo>
                                        <a:pt x="986" y="41"/>
                                      </a:lnTo>
                                      <a:lnTo>
                                        <a:pt x="986" y="42"/>
                                      </a:lnTo>
                                      <a:lnTo>
                                        <a:pt x="987" y="45"/>
                                      </a:lnTo>
                                      <a:lnTo>
                                        <a:pt x="988" y="41"/>
                                      </a:lnTo>
                                      <a:lnTo>
                                        <a:pt x="988" y="43"/>
                                      </a:lnTo>
                                      <a:lnTo>
                                        <a:pt x="989" y="45"/>
                                      </a:lnTo>
                                      <a:lnTo>
                                        <a:pt x="990" y="42"/>
                                      </a:lnTo>
                                      <a:lnTo>
                                        <a:pt x="991" y="39"/>
                                      </a:lnTo>
                                      <a:lnTo>
                                        <a:pt x="991" y="40"/>
                                      </a:lnTo>
                                      <a:lnTo>
                                        <a:pt x="992" y="40"/>
                                      </a:lnTo>
                                      <a:lnTo>
                                        <a:pt x="993" y="39"/>
                                      </a:lnTo>
                                      <a:lnTo>
                                        <a:pt x="993" y="40"/>
                                      </a:lnTo>
                                      <a:lnTo>
                                        <a:pt x="994" y="39"/>
                                      </a:lnTo>
                                      <a:lnTo>
                                        <a:pt x="995" y="34"/>
                                      </a:lnTo>
                                      <a:lnTo>
                                        <a:pt x="995" y="35"/>
                                      </a:lnTo>
                                      <a:lnTo>
                                        <a:pt x="995" y="31"/>
                                      </a:lnTo>
                                      <a:lnTo>
                                        <a:pt x="996" y="34"/>
                                      </a:lnTo>
                                      <a:lnTo>
                                        <a:pt x="996" y="36"/>
                                      </a:lnTo>
                                      <a:lnTo>
                                        <a:pt x="997" y="34"/>
                                      </a:lnTo>
                                      <a:lnTo>
                                        <a:pt x="998" y="35"/>
                                      </a:lnTo>
                                      <a:lnTo>
                                        <a:pt x="999" y="37"/>
                                      </a:lnTo>
                                      <a:lnTo>
                                        <a:pt x="1000" y="41"/>
                                      </a:lnTo>
                                      <a:lnTo>
                                        <a:pt x="1001" y="47"/>
                                      </a:lnTo>
                                      <a:lnTo>
                                        <a:pt x="1001" y="48"/>
                                      </a:lnTo>
                                      <a:lnTo>
                                        <a:pt x="1002" y="48"/>
                                      </a:lnTo>
                                      <a:lnTo>
                                        <a:pt x="1003" y="47"/>
                                      </a:lnTo>
                                      <a:lnTo>
                                        <a:pt x="1004" y="44"/>
                                      </a:lnTo>
                                      <a:lnTo>
                                        <a:pt x="1005" y="42"/>
                                      </a:lnTo>
                                      <a:lnTo>
                                        <a:pt x="1006" y="43"/>
                                      </a:lnTo>
                                      <a:lnTo>
                                        <a:pt x="1006" y="44"/>
                                      </a:lnTo>
                                      <a:lnTo>
                                        <a:pt x="1007" y="46"/>
                                      </a:lnTo>
                                      <a:lnTo>
                                        <a:pt x="1008" y="38"/>
                                      </a:lnTo>
                                      <a:lnTo>
                                        <a:pt x="1008" y="43"/>
                                      </a:lnTo>
                                      <a:lnTo>
                                        <a:pt x="1009" y="34"/>
                                      </a:lnTo>
                                      <a:lnTo>
                                        <a:pt x="1010" y="27"/>
                                      </a:lnTo>
                                      <a:lnTo>
                                        <a:pt x="1010" y="32"/>
                                      </a:lnTo>
                                      <a:lnTo>
                                        <a:pt x="1011" y="26"/>
                                      </a:lnTo>
                                      <a:lnTo>
                                        <a:pt x="1012" y="23"/>
                                      </a:lnTo>
                                      <a:lnTo>
                                        <a:pt x="1012" y="24"/>
                                      </a:lnTo>
                                      <a:lnTo>
                                        <a:pt x="1013" y="24"/>
                                      </a:lnTo>
                                      <a:lnTo>
                                        <a:pt x="1014" y="26"/>
                                      </a:lnTo>
                                      <a:lnTo>
                                        <a:pt x="1015" y="23"/>
                                      </a:lnTo>
                                      <a:lnTo>
                                        <a:pt x="1015" y="24"/>
                                      </a:lnTo>
                                      <a:lnTo>
                                        <a:pt x="1016" y="23"/>
                                      </a:lnTo>
                                      <a:lnTo>
                                        <a:pt x="1017" y="19"/>
                                      </a:lnTo>
                                      <a:lnTo>
                                        <a:pt x="1017" y="21"/>
                                      </a:lnTo>
                                      <a:lnTo>
                                        <a:pt x="1018" y="21"/>
                                      </a:lnTo>
                                      <a:lnTo>
                                        <a:pt x="1019" y="21"/>
                                      </a:lnTo>
                                      <a:lnTo>
                                        <a:pt x="1019" y="26"/>
                                      </a:lnTo>
                                      <a:lnTo>
                                        <a:pt x="1019" y="32"/>
                                      </a:lnTo>
                                      <a:lnTo>
                                        <a:pt x="1020" y="34"/>
                                      </a:lnTo>
                                      <a:lnTo>
                                        <a:pt x="1021" y="38"/>
                                      </a:lnTo>
                                      <a:lnTo>
                                        <a:pt x="1021" y="43"/>
                                      </a:lnTo>
                                      <a:lnTo>
                                        <a:pt x="1022" y="46"/>
                                      </a:lnTo>
                                      <a:lnTo>
                                        <a:pt x="1023" y="47"/>
                                      </a:lnTo>
                                      <a:lnTo>
                                        <a:pt x="1023" y="48"/>
                                      </a:lnTo>
                                      <a:lnTo>
                                        <a:pt x="1024" y="48"/>
                                      </a:lnTo>
                                      <a:lnTo>
                                        <a:pt x="1025" y="44"/>
                                      </a:lnTo>
                                      <a:lnTo>
                                        <a:pt x="1025" y="46"/>
                                      </a:lnTo>
                                      <a:lnTo>
                                        <a:pt x="1026" y="46"/>
                                      </a:lnTo>
                                      <a:lnTo>
                                        <a:pt x="1027" y="46"/>
                                      </a:lnTo>
                                      <a:lnTo>
                                        <a:pt x="1027" y="47"/>
                                      </a:lnTo>
                                      <a:lnTo>
                                        <a:pt x="1028" y="46"/>
                                      </a:lnTo>
                                      <a:lnTo>
                                        <a:pt x="1029" y="46"/>
                                      </a:lnTo>
                                      <a:lnTo>
                                        <a:pt x="1030" y="45"/>
                                      </a:lnTo>
                                      <a:lnTo>
                                        <a:pt x="1030" y="47"/>
                                      </a:lnTo>
                                      <a:lnTo>
                                        <a:pt x="1031" y="42"/>
                                      </a:lnTo>
                                      <a:lnTo>
                                        <a:pt x="1032" y="46"/>
                                      </a:lnTo>
                                      <a:lnTo>
                                        <a:pt x="1032" y="47"/>
                                      </a:lnTo>
                                      <a:lnTo>
                                        <a:pt x="1033" y="47"/>
                                      </a:lnTo>
                                      <a:lnTo>
                                        <a:pt x="1034" y="44"/>
                                      </a:lnTo>
                                      <a:lnTo>
                                        <a:pt x="1034" y="47"/>
                                      </a:lnTo>
                                      <a:lnTo>
                                        <a:pt x="1035" y="42"/>
                                      </a:lnTo>
                                      <a:lnTo>
                                        <a:pt x="1036" y="47"/>
                                      </a:lnTo>
                                      <a:lnTo>
                                        <a:pt x="1037" y="45"/>
                                      </a:lnTo>
                                      <a:lnTo>
                                        <a:pt x="1037" y="47"/>
                                      </a:lnTo>
                                      <a:lnTo>
                                        <a:pt x="1038" y="49"/>
                                      </a:lnTo>
                                      <a:lnTo>
                                        <a:pt x="1039" y="52"/>
                                      </a:lnTo>
                                      <a:lnTo>
                                        <a:pt x="1039" y="53"/>
                                      </a:lnTo>
                                      <a:lnTo>
                                        <a:pt x="1040" y="52"/>
                                      </a:lnTo>
                                      <a:lnTo>
                                        <a:pt x="1041" y="50"/>
                                      </a:lnTo>
                                      <a:lnTo>
                                        <a:pt x="1041" y="52"/>
                                      </a:lnTo>
                                      <a:lnTo>
                                        <a:pt x="1042" y="53"/>
                                      </a:lnTo>
                                      <a:lnTo>
                                        <a:pt x="1043" y="55"/>
                                      </a:lnTo>
                                      <a:lnTo>
                                        <a:pt x="1043" y="59"/>
                                      </a:lnTo>
                                      <a:lnTo>
                                        <a:pt x="1044" y="60"/>
                                      </a:lnTo>
                                      <a:lnTo>
                                        <a:pt x="1045" y="59"/>
                                      </a:lnTo>
                                      <a:lnTo>
                                        <a:pt x="1045" y="61"/>
                                      </a:lnTo>
                                      <a:lnTo>
                                        <a:pt x="1046" y="60"/>
                                      </a:lnTo>
                                      <a:lnTo>
                                        <a:pt x="1047" y="59"/>
                                      </a:lnTo>
                                      <a:lnTo>
                                        <a:pt x="1047" y="62"/>
                                      </a:lnTo>
                                      <a:lnTo>
                                        <a:pt x="1048" y="63"/>
                                      </a:lnTo>
                                      <a:lnTo>
                                        <a:pt x="1049" y="67"/>
                                      </a:lnTo>
                                      <a:lnTo>
                                        <a:pt x="1049" y="68"/>
                                      </a:lnTo>
                                      <a:lnTo>
                                        <a:pt x="1050" y="67"/>
                                      </a:lnTo>
                                      <a:lnTo>
                                        <a:pt x="1051" y="67"/>
                                      </a:lnTo>
                                      <a:lnTo>
                                        <a:pt x="1052" y="67"/>
                                      </a:lnTo>
                                      <a:lnTo>
                                        <a:pt x="1053" y="65"/>
                                      </a:lnTo>
                                      <a:lnTo>
                                        <a:pt x="1054" y="63"/>
                                      </a:lnTo>
                                      <a:lnTo>
                                        <a:pt x="1054" y="67"/>
                                      </a:lnTo>
                                      <a:lnTo>
                                        <a:pt x="1055" y="62"/>
                                      </a:lnTo>
                                      <a:lnTo>
                                        <a:pt x="1056" y="62"/>
                                      </a:lnTo>
                                      <a:lnTo>
                                        <a:pt x="1056" y="64"/>
                                      </a:lnTo>
                                      <a:lnTo>
                                        <a:pt x="1057" y="61"/>
                                      </a:lnTo>
                                      <a:lnTo>
                                        <a:pt x="1058" y="59"/>
                                      </a:lnTo>
                                      <a:lnTo>
                                        <a:pt x="1058" y="60"/>
                                      </a:lnTo>
                                      <a:lnTo>
                                        <a:pt x="1059" y="60"/>
                                      </a:lnTo>
                                      <a:lnTo>
                                        <a:pt x="1060" y="60"/>
                                      </a:lnTo>
                                      <a:lnTo>
                                        <a:pt x="1061" y="59"/>
                                      </a:lnTo>
                                      <a:lnTo>
                                        <a:pt x="1062" y="64"/>
                                      </a:lnTo>
                                      <a:lnTo>
                                        <a:pt x="1063" y="64"/>
                                      </a:lnTo>
                                      <a:lnTo>
                                        <a:pt x="1063" y="67"/>
                                      </a:lnTo>
                                      <a:lnTo>
                                        <a:pt x="1064" y="69"/>
                                      </a:lnTo>
                                      <a:lnTo>
                                        <a:pt x="1065" y="71"/>
                                      </a:lnTo>
                                      <a:lnTo>
                                        <a:pt x="1065" y="72"/>
                                      </a:lnTo>
                                      <a:lnTo>
                                        <a:pt x="1066" y="71"/>
                                      </a:lnTo>
                                      <a:lnTo>
                                        <a:pt x="1067" y="71"/>
                                      </a:lnTo>
                                      <a:lnTo>
                                        <a:pt x="1067" y="72"/>
                                      </a:lnTo>
                                      <a:lnTo>
                                        <a:pt x="1067" y="71"/>
                                      </a:lnTo>
                                      <a:lnTo>
                                        <a:pt x="1068" y="71"/>
                                      </a:lnTo>
                                      <a:lnTo>
                                        <a:pt x="1069" y="69"/>
                                      </a:lnTo>
                                      <a:lnTo>
                                        <a:pt x="1069" y="72"/>
                                      </a:lnTo>
                                      <a:lnTo>
                                        <a:pt x="1070" y="68"/>
                                      </a:lnTo>
                                      <a:lnTo>
                                        <a:pt x="1071" y="63"/>
                                      </a:lnTo>
                                      <a:lnTo>
                                        <a:pt x="1071" y="64"/>
                                      </a:lnTo>
                                      <a:lnTo>
                                        <a:pt x="1072" y="59"/>
                                      </a:lnTo>
                                      <a:lnTo>
                                        <a:pt x="1073" y="60"/>
                                      </a:lnTo>
                                      <a:lnTo>
                                        <a:pt x="1074" y="55"/>
                                      </a:lnTo>
                                      <a:lnTo>
                                        <a:pt x="1075" y="57"/>
                                      </a:lnTo>
                                      <a:lnTo>
                                        <a:pt x="1076" y="55"/>
                                      </a:lnTo>
                                      <a:lnTo>
                                        <a:pt x="1077" y="57"/>
                                      </a:lnTo>
                                      <a:lnTo>
                                        <a:pt x="1078" y="56"/>
                                      </a:lnTo>
                                      <a:lnTo>
                                        <a:pt x="1078" y="57"/>
                                      </a:lnTo>
                                      <a:lnTo>
                                        <a:pt x="1079" y="59"/>
                                      </a:lnTo>
                                      <a:lnTo>
                                        <a:pt x="1080" y="57"/>
                                      </a:lnTo>
                                      <a:lnTo>
                                        <a:pt x="1080" y="60"/>
                                      </a:lnTo>
                                      <a:lnTo>
                                        <a:pt x="1081" y="52"/>
                                      </a:lnTo>
                                      <a:lnTo>
                                        <a:pt x="1082" y="44"/>
                                      </a:lnTo>
                                      <a:lnTo>
                                        <a:pt x="1082" y="48"/>
                                      </a:lnTo>
                                      <a:lnTo>
                                        <a:pt x="1083" y="42"/>
                                      </a:lnTo>
                                      <a:lnTo>
                                        <a:pt x="1084" y="43"/>
                                      </a:lnTo>
                                      <a:lnTo>
                                        <a:pt x="1085" y="42"/>
                                      </a:lnTo>
                                      <a:lnTo>
                                        <a:pt x="1085" y="44"/>
                                      </a:lnTo>
                                      <a:lnTo>
                                        <a:pt x="1086" y="43"/>
                                      </a:lnTo>
                                      <a:lnTo>
                                        <a:pt x="1087" y="40"/>
                                      </a:lnTo>
                                      <a:lnTo>
                                        <a:pt x="1087" y="44"/>
                                      </a:lnTo>
                                      <a:lnTo>
                                        <a:pt x="1088" y="42"/>
                                      </a:lnTo>
                                      <a:lnTo>
                                        <a:pt x="1089" y="41"/>
                                      </a:lnTo>
                                      <a:lnTo>
                                        <a:pt x="1089" y="43"/>
                                      </a:lnTo>
                                      <a:lnTo>
                                        <a:pt x="1090" y="47"/>
                                      </a:lnTo>
                                      <a:lnTo>
                                        <a:pt x="1091" y="52"/>
                                      </a:lnTo>
                                      <a:lnTo>
                                        <a:pt x="1091" y="51"/>
                                      </a:lnTo>
                                      <a:lnTo>
                                        <a:pt x="1091" y="53"/>
                                      </a:lnTo>
                                      <a:lnTo>
                                        <a:pt x="1092" y="53"/>
                                      </a:lnTo>
                                      <a:lnTo>
                                        <a:pt x="1093" y="51"/>
                                      </a:lnTo>
                                      <a:lnTo>
                                        <a:pt x="1093" y="53"/>
                                      </a:lnTo>
                                      <a:lnTo>
                                        <a:pt x="1094" y="51"/>
                                      </a:lnTo>
                                      <a:lnTo>
                                        <a:pt x="1095" y="53"/>
                                      </a:lnTo>
                                      <a:lnTo>
                                        <a:pt x="1095" y="56"/>
                                      </a:lnTo>
                                      <a:lnTo>
                                        <a:pt x="1096" y="57"/>
                                      </a:lnTo>
                                      <a:lnTo>
                                        <a:pt x="1097" y="61"/>
                                      </a:lnTo>
                                      <a:lnTo>
                                        <a:pt x="1097" y="65"/>
                                      </a:lnTo>
                                      <a:lnTo>
                                        <a:pt x="1098" y="67"/>
                                      </a:lnTo>
                                      <a:lnTo>
                                        <a:pt x="1099" y="68"/>
                                      </a:lnTo>
                                      <a:lnTo>
                                        <a:pt x="1100" y="68"/>
                                      </a:lnTo>
                                      <a:lnTo>
                                        <a:pt x="1100" y="71"/>
                                      </a:lnTo>
                                      <a:lnTo>
                                        <a:pt x="1101" y="75"/>
                                      </a:lnTo>
                                      <a:lnTo>
                                        <a:pt x="1102" y="74"/>
                                      </a:lnTo>
                                      <a:lnTo>
                                        <a:pt x="1102" y="77"/>
                                      </a:lnTo>
                                      <a:lnTo>
                                        <a:pt x="1103" y="74"/>
                                      </a:lnTo>
                                      <a:lnTo>
                                        <a:pt x="1104" y="73"/>
                                      </a:lnTo>
                                      <a:lnTo>
                                        <a:pt x="1104" y="74"/>
                                      </a:lnTo>
                                      <a:lnTo>
                                        <a:pt x="1105" y="77"/>
                                      </a:lnTo>
                                      <a:lnTo>
                                        <a:pt x="1106" y="79"/>
                                      </a:lnTo>
                                      <a:lnTo>
                                        <a:pt x="1107" y="76"/>
                                      </a:lnTo>
                                      <a:lnTo>
                                        <a:pt x="1107" y="79"/>
                                      </a:lnTo>
                                      <a:lnTo>
                                        <a:pt x="1108" y="81"/>
                                      </a:lnTo>
                                      <a:lnTo>
                                        <a:pt x="1109" y="82"/>
                                      </a:lnTo>
                                      <a:lnTo>
                                        <a:pt x="1109" y="87"/>
                                      </a:lnTo>
                                      <a:lnTo>
                                        <a:pt x="1110" y="87"/>
                                      </a:lnTo>
                                      <a:lnTo>
                                        <a:pt x="1111" y="92"/>
                                      </a:lnTo>
                                      <a:lnTo>
                                        <a:pt x="1111" y="93"/>
                                      </a:lnTo>
                                      <a:lnTo>
                                        <a:pt x="1112" y="94"/>
                                      </a:lnTo>
                                      <a:lnTo>
                                        <a:pt x="1113" y="94"/>
                                      </a:lnTo>
                                      <a:lnTo>
                                        <a:pt x="1114" y="93"/>
                                      </a:lnTo>
                                      <a:lnTo>
                                        <a:pt x="1115" y="92"/>
                                      </a:lnTo>
                                      <a:lnTo>
                                        <a:pt x="1115" y="89"/>
                                      </a:lnTo>
                                      <a:lnTo>
                                        <a:pt x="1115" y="94"/>
                                      </a:lnTo>
                                      <a:lnTo>
                                        <a:pt x="1116" y="88"/>
                                      </a:lnTo>
                                      <a:lnTo>
                                        <a:pt x="1117" y="85"/>
                                      </a:lnTo>
                                      <a:lnTo>
                                        <a:pt x="1117" y="87"/>
                                      </a:lnTo>
                                      <a:lnTo>
                                        <a:pt x="1118" y="85"/>
                                      </a:lnTo>
                                      <a:lnTo>
                                        <a:pt x="1119" y="89"/>
                                      </a:lnTo>
                                      <a:lnTo>
                                        <a:pt x="1119" y="90"/>
                                      </a:lnTo>
                                      <a:lnTo>
                                        <a:pt x="1120" y="91"/>
                                      </a:lnTo>
                                      <a:lnTo>
                                        <a:pt x="1121" y="94"/>
                                      </a:lnTo>
                                      <a:lnTo>
                                        <a:pt x="1122" y="94"/>
                                      </a:lnTo>
                                      <a:lnTo>
                                        <a:pt x="1122" y="95"/>
                                      </a:lnTo>
                                      <a:lnTo>
                                        <a:pt x="1123" y="94"/>
                                      </a:lnTo>
                                      <a:lnTo>
                                        <a:pt x="1124" y="94"/>
                                      </a:lnTo>
                                      <a:lnTo>
                                        <a:pt x="1125" y="94"/>
                                      </a:lnTo>
                                      <a:lnTo>
                                        <a:pt x="1126" y="89"/>
                                      </a:lnTo>
                                      <a:lnTo>
                                        <a:pt x="1126" y="92"/>
                                      </a:lnTo>
                                      <a:lnTo>
                                        <a:pt x="1127" y="88"/>
                                      </a:lnTo>
                                      <a:lnTo>
                                        <a:pt x="1128" y="87"/>
                                      </a:lnTo>
                                      <a:lnTo>
                                        <a:pt x="1129" y="87"/>
                                      </a:lnTo>
                                      <a:lnTo>
                                        <a:pt x="1130" y="87"/>
                                      </a:lnTo>
                                      <a:lnTo>
                                        <a:pt x="1131" y="86"/>
                                      </a:lnTo>
                                      <a:lnTo>
                                        <a:pt x="1131" y="87"/>
                                      </a:lnTo>
                                      <a:lnTo>
                                        <a:pt x="1132" y="88"/>
                                      </a:lnTo>
                                      <a:lnTo>
                                        <a:pt x="1133" y="85"/>
                                      </a:lnTo>
                                      <a:lnTo>
                                        <a:pt x="1133" y="89"/>
                                      </a:lnTo>
                                      <a:lnTo>
                                        <a:pt x="1134" y="84"/>
                                      </a:lnTo>
                                      <a:lnTo>
                                        <a:pt x="1135" y="76"/>
                                      </a:lnTo>
                                      <a:lnTo>
                                        <a:pt x="1135" y="81"/>
                                      </a:lnTo>
                                      <a:lnTo>
                                        <a:pt x="1136" y="79"/>
                                      </a:lnTo>
                                      <a:lnTo>
                                        <a:pt x="1137" y="78"/>
                                      </a:lnTo>
                                      <a:lnTo>
                                        <a:pt x="1137" y="80"/>
                                      </a:lnTo>
                                      <a:lnTo>
                                        <a:pt x="1138" y="80"/>
                                      </a:lnTo>
                                      <a:lnTo>
                                        <a:pt x="1139" y="79"/>
                                      </a:lnTo>
                                      <a:lnTo>
                                        <a:pt x="1139" y="78"/>
                                      </a:lnTo>
                                      <a:lnTo>
                                        <a:pt x="1139" y="79"/>
                                      </a:lnTo>
                                      <a:lnTo>
                                        <a:pt x="1140" y="76"/>
                                      </a:lnTo>
                                      <a:lnTo>
                                        <a:pt x="1141" y="74"/>
                                      </a:lnTo>
                                      <a:lnTo>
                                        <a:pt x="1141" y="76"/>
                                      </a:lnTo>
                                      <a:lnTo>
                                        <a:pt x="1142" y="76"/>
                                      </a:lnTo>
                                      <a:lnTo>
                                        <a:pt x="1143" y="73"/>
                                      </a:lnTo>
                                      <a:lnTo>
                                        <a:pt x="1143" y="75"/>
                                      </a:lnTo>
                                      <a:lnTo>
                                        <a:pt x="1144" y="72"/>
                                      </a:lnTo>
                                      <a:lnTo>
                                        <a:pt x="1145" y="70"/>
                                      </a:lnTo>
                                      <a:lnTo>
                                        <a:pt x="1146" y="67"/>
                                      </a:lnTo>
                                      <a:lnTo>
                                        <a:pt x="1146" y="69"/>
                                      </a:lnTo>
                                      <a:lnTo>
                                        <a:pt x="1147" y="67"/>
                                      </a:lnTo>
                                      <a:lnTo>
                                        <a:pt x="1148" y="66"/>
                                      </a:lnTo>
                                      <a:lnTo>
                                        <a:pt x="1148" y="67"/>
                                      </a:lnTo>
                                      <a:lnTo>
                                        <a:pt x="1149" y="66"/>
                                      </a:lnTo>
                                      <a:lnTo>
                                        <a:pt x="1150" y="61"/>
                                      </a:lnTo>
                                      <a:lnTo>
                                        <a:pt x="1150" y="64"/>
                                      </a:lnTo>
                                      <a:lnTo>
                                        <a:pt x="1151" y="60"/>
                                      </a:lnTo>
                                      <a:lnTo>
                                        <a:pt x="1152" y="51"/>
                                      </a:lnTo>
                                      <a:lnTo>
                                        <a:pt x="1152" y="52"/>
                                      </a:lnTo>
                                      <a:lnTo>
                                        <a:pt x="1153" y="47"/>
                                      </a:lnTo>
                                      <a:lnTo>
                                        <a:pt x="1154" y="47"/>
                                      </a:lnTo>
                                      <a:lnTo>
                                        <a:pt x="1155" y="38"/>
                                      </a:lnTo>
                                      <a:lnTo>
                                        <a:pt x="1155" y="43"/>
                                      </a:lnTo>
                                      <a:lnTo>
                                        <a:pt x="1156" y="33"/>
                                      </a:lnTo>
                                      <a:lnTo>
                                        <a:pt x="1157" y="24"/>
                                      </a:lnTo>
                                      <a:lnTo>
                                        <a:pt x="1157" y="27"/>
                                      </a:lnTo>
                                      <a:lnTo>
                                        <a:pt x="1158" y="21"/>
                                      </a:lnTo>
                                      <a:lnTo>
                                        <a:pt x="1159" y="12"/>
                                      </a:lnTo>
                                      <a:lnTo>
                                        <a:pt x="1159" y="16"/>
                                      </a:lnTo>
                                      <a:lnTo>
                                        <a:pt x="1160" y="7"/>
                                      </a:lnTo>
                                      <a:lnTo>
                                        <a:pt x="1161" y="3"/>
                                      </a:lnTo>
                                      <a:lnTo>
                                        <a:pt x="1162" y="0"/>
                                      </a:lnTo>
                                      <a:lnTo>
                                        <a:pt x="1162" y="2"/>
                                      </a:lnTo>
                                      <a:lnTo>
                                        <a:pt x="1163" y="7"/>
                                      </a:lnTo>
                                      <a:lnTo>
                                        <a:pt x="1163" y="7"/>
                                      </a:lnTo>
                                      <a:lnTo>
                                        <a:pt x="1164" y="8"/>
                                      </a:lnTo>
                                      <a:lnTo>
                                        <a:pt x="1165" y="9"/>
                                      </a:lnTo>
                                      <a:lnTo>
                                        <a:pt x="1165" y="12"/>
                                      </a:lnTo>
                                      <a:lnTo>
                                        <a:pt x="1166" y="21"/>
                                      </a:lnTo>
                                      <a:lnTo>
                                        <a:pt x="1167" y="22"/>
                                      </a:lnTo>
                                      <a:lnTo>
                                        <a:pt x="1167" y="25"/>
                                      </a:lnTo>
                                      <a:lnTo>
                                        <a:pt x="1168" y="28"/>
                                      </a:lnTo>
                                      <a:lnTo>
                                        <a:pt x="1169" y="34"/>
                                      </a:lnTo>
                                      <a:lnTo>
                                        <a:pt x="1170" y="37"/>
                                      </a:lnTo>
                                      <a:lnTo>
                                        <a:pt x="1170" y="40"/>
                                      </a:lnTo>
                                      <a:lnTo>
                                        <a:pt x="1171" y="41"/>
                                      </a:lnTo>
                                      <a:lnTo>
                                        <a:pt x="1172" y="43"/>
                                      </a:lnTo>
                                      <a:lnTo>
                                        <a:pt x="1172" y="47"/>
                                      </a:lnTo>
                                      <a:lnTo>
                                        <a:pt x="1173" y="47"/>
                                      </a:lnTo>
                                      <a:lnTo>
                                        <a:pt x="1174" y="46"/>
                                      </a:lnTo>
                                      <a:lnTo>
                                        <a:pt x="1174" y="47"/>
                                      </a:lnTo>
                                      <a:lnTo>
                                        <a:pt x="1175" y="44"/>
                                      </a:lnTo>
                                      <a:lnTo>
                                        <a:pt x="1176" y="45"/>
                                      </a:lnTo>
                                      <a:lnTo>
                                        <a:pt x="1177" y="45"/>
                                      </a:lnTo>
                                      <a:lnTo>
                                        <a:pt x="1177" y="47"/>
                                      </a:lnTo>
                                      <a:lnTo>
                                        <a:pt x="1178" y="45"/>
                                      </a:lnTo>
                                      <a:lnTo>
                                        <a:pt x="1179" y="43"/>
                                      </a:lnTo>
                                      <a:lnTo>
                                        <a:pt x="1179" y="45"/>
                                      </a:lnTo>
                                      <a:lnTo>
                                        <a:pt x="1180" y="45"/>
                                      </a:lnTo>
                                      <a:lnTo>
                                        <a:pt x="1181" y="45"/>
                                      </a:lnTo>
                                      <a:lnTo>
                                        <a:pt x="1182" y="44"/>
                                      </a:lnTo>
                                      <a:lnTo>
                                        <a:pt x="1183" y="42"/>
                                      </a:lnTo>
                                      <a:lnTo>
                                        <a:pt x="1184" y="40"/>
                                      </a:lnTo>
                                      <a:lnTo>
                                        <a:pt x="1185" y="40"/>
                                      </a:lnTo>
                                      <a:lnTo>
                                        <a:pt x="1186" y="39"/>
                                      </a:lnTo>
                                      <a:lnTo>
                                        <a:pt x="1186" y="40"/>
                                      </a:lnTo>
                                      <a:lnTo>
                                        <a:pt x="1187" y="42"/>
                                      </a:lnTo>
                                      <a:lnTo>
                                        <a:pt x="1187" y="46"/>
                                      </a:lnTo>
                                      <a:lnTo>
                                        <a:pt x="1187" y="47"/>
                                      </a:lnTo>
                                      <a:lnTo>
                                        <a:pt x="1188" y="53"/>
                                      </a:lnTo>
                                      <a:lnTo>
                                        <a:pt x="1189" y="54"/>
                                      </a:lnTo>
                                      <a:lnTo>
                                        <a:pt x="1189" y="56"/>
                                      </a:lnTo>
                                      <a:lnTo>
                                        <a:pt x="1190" y="60"/>
                                      </a:lnTo>
                                      <a:lnTo>
                                        <a:pt x="1191" y="57"/>
                                      </a:lnTo>
                                      <a:lnTo>
                                        <a:pt x="1192" y="56"/>
                                      </a:lnTo>
                                      <a:lnTo>
                                        <a:pt x="1192" y="60"/>
                                      </a:lnTo>
                                      <a:lnTo>
                                        <a:pt x="1193" y="56"/>
                                      </a:lnTo>
                                      <a:lnTo>
                                        <a:pt x="1194" y="57"/>
                                      </a:lnTo>
                                      <a:lnTo>
                                        <a:pt x="1195" y="57"/>
                                      </a:lnTo>
                                      <a:lnTo>
                                        <a:pt x="1196" y="57"/>
                                      </a:lnTo>
                                      <a:lnTo>
                                        <a:pt x="1196" y="60"/>
                                      </a:lnTo>
                                      <a:lnTo>
                                        <a:pt x="1197" y="63"/>
                                      </a:lnTo>
                                      <a:lnTo>
                                        <a:pt x="1198" y="67"/>
                                      </a:lnTo>
                                      <a:lnTo>
                                        <a:pt x="1199" y="70"/>
                                      </a:lnTo>
                                      <a:lnTo>
                                        <a:pt x="1200" y="71"/>
                                      </a:lnTo>
                                      <a:lnTo>
                                        <a:pt x="1201" y="70"/>
                                      </a:lnTo>
                                      <a:lnTo>
                                        <a:pt x="1201" y="72"/>
                                      </a:lnTo>
                                      <a:lnTo>
                                        <a:pt x="1202" y="68"/>
                                      </a:lnTo>
                                      <a:lnTo>
                                        <a:pt x="1203" y="65"/>
                                      </a:lnTo>
                                      <a:lnTo>
                                        <a:pt x="1203" y="66"/>
                                      </a:lnTo>
                                      <a:lnTo>
                                        <a:pt x="1204" y="65"/>
                                      </a:lnTo>
                                      <a:lnTo>
                                        <a:pt x="1205" y="63"/>
                                      </a:lnTo>
                                      <a:lnTo>
                                        <a:pt x="1205" y="65"/>
                                      </a:lnTo>
                                      <a:lnTo>
                                        <a:pt x="1206" y="61"/>
                                      </a:lnTo>
                                      <a:lnTo>
                                        <a:pt x="1207" y="65"/>
                                      </a:lnTo>
                                      <a:lnTo>
                                        <a:pt x="1208" y="61"/>
                                      </a:lnTo>
                                      <a:lnTo>
                                        <a:pt x="1209" y="62"/>
                                      </a:lnTo>
                                      <a:lnTo>
                                        <a:pt x="1210" y="64"/>
                                      </a:lnTo>
                                      <a:lnTo>
                                        <a:pt x="1210" y="67"/>
                                      </a:lnTo>
                                      <a:lnTo>
                                        <a:pt x="1211" y="66"/>
                                      </a:lnTo>
                                      <a:lnTo>
                                        <a:pt x="1211" y="61"/>
                                      </a:lnTo>
                                      <a:lnTo>
                                        <a:pt x="1211" y="66"/>
                                      </a:lnTo>
                                      <a:lnTo>
                                        <a:pt x="1212" y="62"/>
                                      </a:lnTo>
                                      <a:lnTo>
                                        <a:pt x="1213" y="58"/>
                                      </a:lnTo>
                                      <a:lnTo>
                                        <a:pt x="1213" y="59"/>
                                      </a:lnTo>
                                      <a:lnTo>
                                        <a:pt x="1214" y="61"/>
                                      </a:lnTo>
                                      <a:lnTo>
                                        <a:pt x="1215" y="63"/>
                                      </a:lnTo>
                                      <a:lnTo>
                                        <a:pt x="1216" y="63"/>
                                      </a:lnTo>
                                      <a:lnTo>
                                        <a:pt x="1216" y="64"/>
                                      </a:lnTo>
                                      <a:lnTo>
                                        <a:pt x="1217" y="65"/>
                                      </a:lnTo>
                                      <a:lnTo>
                                        <a:pt x="1218" y="67"/>
                                      </a:lnTo>
                                      <a:lnTo>
                                        <a:pt x="1218" y="69"/>
                                      </a:lnTo>
                                      <a:lnTo>
                                        <a:pt x="1219" y="69"/>
                                      </a:lnTo>
                                      <a:lnTo>
                                        <a:pt x="1220" y="68"/>
                                      </a:lnTo>
                                      <a:lnTo>
                                        <a:pt x="1220" y="72"/>
                                      </a:lnTo>
                                      <a:lnTo>
                                        <a:pt x="1221" y="68"/>
                                      </a:lnTo>
                                      <a:lnTo>
                                        <a:pt x="1222" y="66"/>
                                      </a:lnTo>
                                      <a:lnTo>
                                        <a:pt x="1223" y="62"/>
                                      </a:lnTo>
                                      <a:lnTo>
                                        <a:pt x="1224" y="62"/>
                                      </a:lnTo>
                                      <a:lnTo>
                                        <a:pt x="1225" y="64"/>
                                      </a:lnTo>
                                      <a:lnTo>
                                        <a:pt x="1225" y="66"/>
                                      </a:lnTo>
                                      <a:lnTo>
                                        <a:pt x="1226" y="66"/>
                                      </a:lnTo>
                                      <a:lnTo>
                                        <a:pt x="1227" y="68"/>
                                      </a:lnTo>
                                      <a:lnTo>
                                        <a:pt x="1227" y="69"/>
                                      </a:lnTo>
                                      <a:lnTo>
                                        <a:pt x="1228" y="68"/>
                                      </a:lnTo>
                                      <a:lnTo>
                                        <a:pt x="1229" y="65"/>
                                      </a:lnTo>
                                      <a:lnTo>
                                        <a:pt x="1229" y="69"/>
                                      </a:lnTo>
                                      <a:lnTo>
                                        <a:pt x="1230" y="68"/>
                                      </a:lnTo>
                                      <a:lnTo>
                                        <a:pt x="1231" y="68"/>
                                      </a:lnTo>
                                      <a:lnTo>
                                        <a:pt x="1232" y="69"/>
                                      </a:lnTo>
                                      <a:lnTo>
                                        <a:pt x="1232" y="72"/>
                                      </a:lnTo>
                                      <a:lnTo>
                                        <a:pt x="1233" y="73"/>
                                      </a:lnTo>
                                      <a:lnTo>
                                        <a:pt x="1234" y="75"/>
                                      </a:lnTo>
                                      <a:lnTo>
                                        <a:pt x="1234" y="77"/>
                                      </a:lnTo>
                                      <a:lnTo>
                                        <a:pt x="1235" y="78"/>
                                      </a:lnTo>
                                      <a:lnTo>
                                        <a:pt x="1235" y="78"/>
                                      </a:lnTo>
                                      <a:lnTo>
                                        <a:pt x="1235" y="79"/>
                                      </a:lnTo>
                                      <a:lnTo>
                                        <a:pt x="1236" y="80"/>
                                      </a:lnTo>
                                      <a:lnTo>
                                        <a:pt x="1237" y="77"/>
                                      </a:lnTo>
                                      <a:lnTo>
                                        <a:pt x="1237" y="78"/>
                                      </a:lnTo>
                                      <a:lnTo>
                                        <a:pt x="1238" y="79"/>
                                      </a:lnTo>
                                      <a:lnTo>
                                        <a:pt x="1239" y="76"/>
                                      </a:lnTo>
                                      <a:lnTo>
                                        <a:pt x="1240" y="71"/>
                                      </a:lnTo>
                                      <a:lnTo>
                                        <a:pt x="1240" y="73"/>
                                      </a:lnTo>
                                      <a:lnTo>
                                        <a:pt x="1241" y="68"/>
                                      </a:lnTo>
                                      <a:lnTo>
                                        <a:pt x="1242" y="64"/>
                                      </a:lnTo>
                                      <a:lnTo>
                                        <a:pt x="1242" y="70"/>
                                      </a:lnTo>
                                      <a:lnTo>
                                        <a:pt x="1243" y="60"/>
                                      </a:lnTo>
                                      <a:lnTo>
                                        <a:pt x="1244" y="56"/>
                                      </a:lnTo>
                                      <a:lnTo>
                                        <a:pt x="1244" y="58"/>
                                      </a:lnTo>
                                      <a:lnTo>
                                        <a:pt x="1245" y="54"/>
                                      </a:lnTo>
                                      <a:lnTo>
                                        <a:pt x="1246" y="51"/>
                                      </a:lnTo>
                                      <a:lnTo>
                                        <a:pt x="1247" y="47"/>
                                      </a:lnTo>
                                      <a:lnTo>
                                        <a:pt x="1247" y="52"/>
                                      </a:lnTo>
                                      <a:lnTo>
                                        <a:pt x="1248" y="50"/>
                                      </a:lnTo>
                                      <a:lnTo>
                                        <a:pt x="1249" y="51"/>
                                      </a:lnTo>
                                      <a:lnTo>
                                        <a:pt x="1250" y="51"/>
                                      </a:lnTo>
                                      <a:lnTo>
                                        <a:pt x="1251" y="53"/>
                                      </a:lnTo>
                                      <a:lnTo>
                                        <a:pt x="1252" y="53"/>
                                      </a:lnTo>
                                      <a:lnTo>
                                        <a:pt x="1253" y="55"/>
                                      </a:lnTo>
                                      <a:lnTo>
                                        <a:pt x="1253" y="58"/>
                                      </a:lnTo>
                                      <a:lnTo>
                                        <a:pt x="1254" y="60"/>
                                      </a:lnTo>
                                      <a:lnTo>
                                        <a:pt x="1255" y="60"/>
                                      </a:lnTo>
                                      <a:lnTo>
                                        <a:pt x="1256" y="60"/>
                                      </a:lnTo>
                                      <a:lnTo>
                                        <a:pt x="1257" y="60"/>
                                      </a:lnTo>
                                      <a:lnTo>
                                        <a:pt x="1258" y="60"/>
                                      </a:lnTo>
                                      <a:lnTo>
                                        <a:pt x="1259" y="62"/>
                                      </a:lnTo>
                                      <a:lnTo>
                                        <a:pt x="1259" y="65"/>
                                      </a:lnTo>
                                      <a:lnTo>
                                        <a:pt x="1260" y="62"/>
                                      </a:lnTo>
                                      <a:lnTo>
                                        <a:pt x="1261" y="64"/>
                                      </a:lnTo>
                                      <a:lnTo>
                                        <a:pt x="1262" y="64"/>
                                      </a:lnTo>
                                      <a:lnTo>
                                        <a:pt x="1262" y="66"/>
                                      </a:lnTo>
                                      <a:lnTo>
                                        <a:pt x="1263" y="61"/>
                                      </a:lnTo>
                                      <a:lnTo>
                                        <a:pt x="1264" y="60"/>
                                      </a:lnTo>
                                      <a:lnTo>
                                        <a:pt x="1265" y="63"/>
                                      </a:lnTo>
                                      <a:lnTo>
                                        <a:pt x="1266" y="60"/>
                                      </a:lnTo>
                                      <a:lnTo>
                                        <a:pt x="1267" y="64"/>
                                      </a:lnTo>
                                      <a:lnTo>
                                        <a:pt x="1268" y="65"/>
                                      </a:lnTo>
                                      <a:lnTo>
                                        <a:pt x="1269" y="58"/>
                                      </a:lnTo>
                                      <a:lnTo>
                                        <a:pt x="1270" y="60"/>
                                      </a:lnTo>
                                      <a:lnTo>
                                        <a:pt x="1271" y="59"/>
                                      </a:lnTo>
                                      <a:lnTo>
                                        <a:pt x="1271" y="60"/>
                                      </a:lnTo>
                                      <a:lnTo>
                                        <a:pt x="1272" y="60"/>
                                      </a:lnTo>
                                      <a:lnTo>
                                        <a:pt x="1273" y="62"/>
                                      </a:lnTo>
                                      <a:lnTo>
                                        <a:pt x="1273" y="64"/>
                                      </a:lnTo>
                                      <a:lnTo>
                                        <a:pt x="1274" y="66"/>
                                      </a:lnTo>
                                      <a:lnTo>
                                        <a:pt x="1275" y="67"/>
                                      </a:lnTo>
                                      <a:lnTo>
                                        <a:pt x="1276" y="67"/>
                                      </a:lnTo>
                                      <a:lnTo>
                                        <a:pt x="1277" y="68"/>
                                      </a:lnTo>
                                      <a:lnTo>
                                        <a:pt x="1278" y="65"/>
                                      </a:lnTo>
                                      <a:lnTo>
                                        <a:pt x="1278" y="67"/>
                                      </a:lnTo>
                                      <a:lnTo>
                                        <a:pt x="1279" y="63"/>
                                      </a:lnTo>
                                      <a:lnTo>
                                        <a:pt x="1280" y="59"/>
                                      </a:lnTo>
                                      <a:lnTo>
                                        <a:pt x="1280" y="66"/>
                                      </a:lnTo>
                                      <a:lnTo>
                                        <a:pt x="1281" y="58"/>
                                      </a:lnTo>
                                      <a:lnTo>
                                        <a:pt x="1282" y="52"/>
                                      </a:lnTo>
                                      <a:lnTo>
                                        <a:pt x="1282" y="53"/>
                                      </a:lnTo>
                                      <a:lnTo>
                                        <a:pt x="1283" y="52"/>
                                      </a:lnTo>
                                      <a:lnTo>
                                        <a:pt x="1283" y="49"/>
                                      </a:lnTo>
                                      <a:lnTo>
                                        <a:pt x="1283" y="51"/>
                                      </a:lnTo>
                                      <a:lnTo>
                                        <a:pt x="1284" y="49"/>
                                      </a:lnTo>
                                      <a:lnTo>
                                        <a:pt x="1285" y="47"/>
                                      </a:lnTo>
                                      <a:lnTo>
                                        <a:pt x="1286" y="43"/>
                                      </a:lnTo>
                                      <a:lnTo>
                                        <a:pt x="1286" y="44"/>
                                      </a:lnTo>
                                      <a:lnTo>
                                        <a:pt x="1287" y="41"/>
                                      </a:lnTo>
                                      <a:lnTo>
                                        <a:pt x="1288" y="41"/>
                                      </a:lnTo>
                                      <a:lnTo>
                                        <a:pt x="1289" y="40"/>
                                      </a:lnTo>
                                      <a:lnTo>
                                        <a:pt x="1290" y="40"/>
                                      </a:lnTo>
                                      <a:lnTo>
                                        <a:pt x="1290" y="41"/>
                                      </a:lnTo>
                                      <a:lnTo>
                                        <a:pt x="1291" y="38"/>
                                      </a:lnTo>
                                      <a:lnTo>
                                        <a:pt x="1292" y="34"/>
                                      </a:lnTo>
                                      <a:lnTo>
                                        <a:pt x="1293" y="24"/>
                                      </a:lnTo>
                                      <a:lnTo>
                                        <a:pt x="1293" y="28"/>
                                      </a:lnTo>
                                      <a:lnTo>
                                        <a:pt x="1294" y="23"/>
                                      </a:lnTo>
                                      <a:lnTo>
                                        <a:pt x="1295" y="21"/>
                                      </a:lnTo>
                                      <a:lnTo>
                                        <a:pt x="1295" y="22"/>
                                      </a:lnTo>
                                      <a:lnTo>
                                        <a:pt x="1296" y="23"/>
                                      </a:lnTo>
                                      <a:lnTo>
                                        <a:pt x="1297" y="23"/>
                                      </a:lnTo>
                                      <a:lnTo>
                                        <a:pt x="1297" y="27"/>
                                      </a:lnTo>
                                      <a:lnTo>
                                        <a:pt x="1298" y="30"/>
                                      </a:lnTo>
                                      <a:lnTo>
                                        <a:pt x="1299" y="25"/>
                                      </a:lnTo>
                                      <a:lnTo>
                                        <a:pt x="1299" y="26"/>
                                      </a:lnTo>
                                      <a:lnTo>
                                        <a:pt x="1300" y="22"/>
                                      </a:lnTo>
                                      <a:lnTo>
                                        <a:pt x="1301" y="21"/>
                                      </a:lnTo>
                                      <a:lnTo>
                                        <a:pt x="1302" y="22"/>
                                      </a:lnTo>
                                      <a:lnTo>
                                        <a:pt x="1302" y="25"/>
                                      </a:lnTo>
                                      <a:lnTo>
                                        <a:pt x="1303" y="24"/>
                                      </a:lnTo>
                                      <a:lnTo>
                                        <a:pt x="1304" y="27"/>
                                      </a:lnTo>
                                      <a:lnTo>
                                        <a:pt x="1304" y="33"/>
                                      </a:lnTo>
                                      <a:lnTo>
                                        <a:pt x="1305" y="31"/>
                                      </a:lnTo>
                                      <a:lnTo>
                                        <a:pt x="1306" y="29"/>
                                      </a:lnTo>
                                      <a:lnTo>
                                        <a:pt x="1306" y="31"/>
                                      </a:lnTo>
                                      <a:lnTo>
                                        <a:pt x="1307" y="30"/>
                                      </a:lnTo>
                                      <a:lnTo>
                                        <a:pt x="1307" y="31"/>
                                      </a:lnTo>
                                      <a:lnTo>
                                        <a:pt x="1307" y="32"/>
                                      </a:lnTo>
                                      <a:lnTo>
                                        <a:pt x="1308" y="34"/>
                                      </a:lnTo>
                                      <a:lnTo>
                                        <a:pt x="1309" y="34"/>
                                      </a:lnTo>
                                      <a:lnTo>
                                        <a:pt x="1310" y="35"/>
                                      </a:lnTo>
                                      <a:lnTo>
                                        <a:pt x="1310" y="38"/>
                                      </a:lnTo>
                                      <a:lnTo>
                                        <a:pt x="1311" y="37"/>
                                      </a:lnTo>
                                      <a:lnTo>
                                        <a:pt x="1312" y="37"/>
                                      </a:lnTo>
                                      <a:lnTo>
                                        <a:pt x="1312" y="38"/>
                                      </a:lnTo>
                                      <a:lnTo>
                                        <a:pt x="1313" y="38"/>
                                      </a:lnTo>
                                      <a:lnTo>
                                        <a:pt x="1314" y="33"/>
                                      </a:lnTo>
                                      <a:lnTo>
                                        <a:pt x="1314" y="34"/>
                                      </a:lnTo>
                                      <a:lnTo>
                                        <a:pt x="1315" y="34"/>
                                      </a:lnTo>
                                      <a:lnTo>
                                        <a:pt x="1316" y="30"/>
                                      </a:lnTo>
                                      <a:lnTo>
                                        <a:pt x="1317" y="32"/>
                                      </a:lnTo>
                                      <a:lnTo>
                                        <a:pt x="1317" y="33"/>
                                      </a:lnTo>
                                      <a:lnTo>
                                        <a:pt x="1318" y="33"/>
                                      </a:lnTo>
                                      <a:lnTo>
                                        <a:pt x="1319" y="37"/>
                                      </a:lnTo>
                                      <a:lnTo>
                                        <a:pt x="1319" y="39"/>
                                      </a:lnTo>
                                      <a:lnTo>
                                        <a:pt x="1320" y="42"/>
                                      </a:lnTo>
                                      <a:lnTo>
                                        <a:pt x="1321" y="47"/>
                                      </a:lnTo>
                                      <a:lnTo>
                                        <a:pt x="1321" y="47"/>
                                      </a:lnTo>
                                      <a:lnTo>
                                        <a:pt x="1322" y="49"/>
                                      </a:lnTo>
                                      <a:lnTo>
                                        <a:pt x="1323" y="48"/>
                                      </a:lnTo>
                                      <a:lnTo>
                                        <a:pt x="1323" y="50"/>
                                      </a:lnTo>
                                      <a:lnTo>
                                        <a:pt x="1324" y="48"/>
                                      </a:lnTo>
                                      <a:lnTo>
                                        <a:pt x="1325" y="50"/>
                                      </a:lnTo>
                                      <a:lnTo>
                                        <a:pt x="1326" y="46"/>
                                      </a:lnTo>
                                      <a:lnTo>
                                        <a:pt x="1326" y="48"/>
                                      </a:lnTo>
                                      <a:lnTo>
                                        <a:pt x="1327" y="45"/>
                                      </a:lnTo>
                                      <a:lnTo>
                                        <a:pt x="1328" y="43"/>
                                      </a:lnTo>
                                      <a:lnTo>
                                        <a:pt x="1328" y="45"/>
                                      </a:lnTo>
                                      <a:lnTo>
                                        <a:pt x="1329" y="40"/>
                                      </a:lnTo>
                                      <a:lnTo>
                                        <a:pt x="1330" y="41"/>
                                      </a:lnTo>
                                      <a:lnTo>
                                        <a:pt x="1330" y="42"/>
                                      </a:lnTo>
                                      <a:lnTo>
                                        <a:pt x="1331" y="41"/>
                                      </a:lnTo>
                                      <a:lnTo>
                                        <a:pt x="1331" y="41"/>
                                      </a:lnTo>
                                      <a:lnTo>
                                        <a:pt x="1332" y="39"/>
                                      </a:lnTo>
                                      <a:lnTo>
                                        <a:pt x="1333" y="35"/>
                                      </a:lnTo>
                                      <a:lnTo>
                                        <a:pt x="1334" y="34"/>
                                      </a:lnTo>
                                      <a:lnTo>
                                        <a:pt x="1335" y="35"/>
                                      </a:lnTo>
                                      <a:lnTo>
                                        <a:pt x="1336" y="32"/>
                                      </a:lnTo>
                                      <a:lnTo>
                                        <a:pt x="1336" y="33"/>
                                      </a:lnTo>
                                      <a:lnTo>
                                        <a:pt x="1337" y="31"/>
                                      </a:lnTo>
                                      <a:lnTo>
                                        <a:pt x="1338" y="29"/>
                                      </a:lnTo>
                                      <a:lnTo>
                                        <a:pt x="1338" y="32"/>
                                      </a:lnTo>
                                      <a:lnTo>
                                        <a:pt x="1339" y="30"/>
                                      </a:lnTo>
                                      <a:lnTo>
                                        <a:pt x="1340" y="30"/>
                                      </a:lnTo>
                                      <a:lnTo>
                                        <a:pt x="1341" y="32"/>
                                      </a:lnTo>
                                      <a:lnTo>
                                        <a:pt x="1341" y="34"/>
                                      </a:lnTo>
                                      <a:lnTo>
                                        <a:pt x="1342" y="36"/>
                                      </a:lnTo>
                                      <a:lnTo>
                                        <a:pt x="1343" y="35"/>
                                      </a:lnTo>
                                      <a:lnTo>
                                        <a:pt x="1343" y="36"/>
                                      </a:lnTo>
                                      <a:lnTo>
                                        <a:pt x="1344" y="37"/>
                                      </a:lnTo>
                                      <a:lnTo>
                                        <a:pt x="1345" y="38"/>
                                      </a:lnTo>
                                      <a:lnTo>
                                        <a:pt x="1345" y="42"/>
                                      </a:lnTo>
                                      <a:lnTo>
                                        <a:pt x="1346" y="45"/>
                                      </a:lnTo>
                                      <a:lnTo>
                                        <a:pt x="1347" y="44"/>
                                      </a:lnTo>
                                      <a:lnTo>
                                        <a:pt x="1348" y="45"/>
                                      </a:lnTo>
                                      <a:lnTo>
                                        <a:pt x="1348" y="46"/>
                                      </a:lnTo>
                                      <a:lnTo>
                                        <a:pt x="1349" y="46"/>
                                      </a:lnTo>
                                      <a:lnTo>
                                        <a:pt x="1350" y="42"/>
                                      </a:lnTo>
                                      <a:lnTo>
                                        <a:pt x="1350" y="43"/>
                                      </a:lnTo>
                                      <a:lnTo>
                                        <a:pt x="1351" y="43"/>
                                      </a:lnTo>
                                      <a:lnTo>
                                        <a:pt x="1352" y="45"/>
                                      </a:lnTo>
                                      <a:lnTo>
                                        <a:pt x="1352" y="47"/>
                                      </a:lnTo>
                                      <a:lnTo>
                                        <a:pt x="1353" y="45"/>
                                      </a:lnTo>
                                      <a:lnTo>
                                        <a:pt x="1354" y="48"/>
                                      </a:lnTo>
                                      <a:lnTo>
                                        <a:pt x="1354" y="49"/>
                                      </a:lnTo>
                                      <a:lnTo>
                                        <a:pt x="1355" y="53"/>
                                      </a:lnTo>
                                      <a:lnTo>
                                        <a:pt x="1355" y="55"/>
                                      </a:lnTo>
                                      <a:lnTo>
                                        <a:pt x="1356" y="60"/>
                                      </a:lnTo>
                                      <a:lnTo>
                                        <a:pt x="1356" y="64"/>
                                      </a:lnTo>
                                      <a:lnTo>
                                        <a:pt x="1357" y="65"/>
                                      </a:lnTo>
                                      <a:lnTo>
                                        <a:pt x="1358" y="67"/>
                                      </a:lnTo>
                                      <a:lnTo>
                                        <a:pt x="1358" y="69"/>
                                      </a:lnTo>
                                      <a:lnTo>
                                        <a:pt x="1359" y="67"/>
                                      </a:lnTo>
                                      <a:lnTo>
                                        <a:pt x="1360" y="67"/>
                                      </a:lnTo>
                                      <a:lnTo>
                                        <a:pt x="1360" y="69"/>
                                      </a:lnTo>
                                      <a:lnTo>
                                        <a:pt x="1361" y="67"/>
                                      </a:lnTo>
                                      <a:lnTo>
                                        <a:pt x="1362" y="67"/>
                                      </a:lnTo>
                                      <a:lnTo>
                                        <a:pt x="1363" y="64"/>
                                      </a:lnTo>
                                      <a:lnTo>
                                        <a:pt x="1363" y="66"/>
                                      </a:lnTo>
                                      <a:lnTo>
                                        <a:pt x="1364" y="65"/>
                                      </a:lnTo>
                                      <a:lnTo>
                                        <a:pt x="1365" y="71"/>
                                      </a:lnTo>
                                      <a:lnTo>
                                        <a:pt x="1365" y="73"/>
                                      </a:lnTo>
                                      <a:lnTo>
                                        <a:pt x="1366" y="75"/>
                                      </a:lnTo>
                                      <a:lnTo>
                                        <a:pt x="1367" y="78"/>
                                      </a:lnTo>
                                      <a:lnTo>
                                        <a:pt x="1368" y="79"/>
                                      </a:lnTo>
                                      <a:lnTo>
                                        <a:pt x="1369" y="80"/>
                                      </a:lnTo>
                                      <a:lnTo>
                                        <a:pt x="1370" y="80"/>
                                      </a:lnTo>
                                      <a:lnTo>
                                        <a:pt x="1371" y="74"/>
                                      </a:lnTo>
                                      <a:lnTo>
                                        <a:pt x="1372" y="70"/>
                                      </a:lnTo>
                                      <a:lnTo>
                                        <a:pt x="1372" y="71"/>
                                      </a:lnTo>
                                      <a:lnTo>
                                        <a:pt x="1373" y="69"/>
                                      </a:lnTo>
                                      <a:lnTo>
                                        <a:pt x="1374" y="71"/>
                                      </a:lnTo>
                                      <a:lnTo>
                                        <a:pt x="1374" y="71"/>
                                      </a:lnTo>
                                      <a:lnTo>
                                        <a:pt x="1375" y="71"/>
                                      </a:lnTo>
                                      <a:lnTo>
                                        <a:pt x="1376" y="71"/>
                                      </a:lnTo>
                                      <a:lnTo>
                                        <a:pt x="1376" y="76"/>
                                      </a:lnTo>
                                      <a:lnTo>
                                        <a:pt x="1377" y="80"/>
                                      </a:lnTo>
                                      <a:lnTo>
                                        <a:pt x="1378" y="86"/>
                                      </a:lnTo>
                                      <a:lnTo>
                                        <a:pt x="1378" y="88"/>
                                      </a:lnTo>
                                      <a:lnTo>
                                        <a:pt x="1379" y="90"/>
                                      </a:lnTo>
                                      <a:lnTo>
                                        <a:pt x="1379" y="89"/>
                                      </a:lnTo>
                                      <a:lnTo>
                                        <a:pt x="1380" y="92"/>
                                      </a:lnTo>
                                      <a:lnTo>
                                        <a:pt x="1380" y="95"/>
                                      </a:lnTo>
                                      <a:lnTo>
                                        <a:pt x="1381" y="98"/>
                                      </a:lnTo>
                                      <a:lnTo>
                                        <a:pt x="1382" y="95"/>
                                      </a:lnTo>
                                      <a:lnTo>
                                        <a:pt x="1382" y="100"/>
                                      </a:lnTo>
                                      <a:lnTo>
                                        <a:pt x="1383" y="95"/>
                                      </a:lnTo>
                                      <a:lnTo>
                                        <a:pt x="1384" y="93"/>
                                      </a:lnTo>
                                      <a:lnTo>
                                        <a:pt x="1384" y="99"/>
                                      </a:lnTo>
                                      <a:lnTo>
                                        <a:pt x="1385" y="100"/>
                                      </a:lnTo>
                                      <a:lnTo>
                                        <a:pt x="1386" y="100"/>
                                      </a:lnTo>
                                      <a:lnTo>
                                        <a:pt x="1387" y="99"/>
                                      </a:lnTo>
                                      <a:lnTo>
                                        <a:pt x="1387" y="100"/>
                                      </a:lnTo>
                                      <a:lnTo>
                                        <a:pt x="1388" y="100"/>
                                      </a:lnTo>
                                      <a:lnTo>
                                        <a:pt x="1389" y="100"/>
                                      </a:lnTo>
                                      <a:lnTo>
                                        <a:pt x="1389" y="101"/>
                                      </a:lnTo>
                                      <a:lnTo>
                                        <a:pt x="1390" y="100"/>
                                      </a:lnTo>
                                      <a:lnTo>
                                        <a:pt x="1391" y="98"/>
                                      </a:lnTo>
                                      <a:lnTo>
                                        <a:pt x="1391" y="101"/>
                                      </a:lnTo>
                                      <a:lnTo>
                                        <a:pt x="1392" y="101"/>
                                      </a:lnTo>
                                      <a:lnTo>
                                        <a:pt x="1393" y="99"/>
                                      </a:lnTo>
                                      <a:lnTo>
                                        <a:pt x="1393" y="100"/>
                                      </a:lnTo>
                                      <a:lnTo>
                                        <a:pt x="1394" y="95"/>
                                      </a:lnTo>
                                      <a:lnTo>
                                        <a:pt x="1395" y="89"/>
                                      </a:lnTo>
                                      <a:lnTo>
                                        <a:pt x="1396" y="81"/>
                                      </a:lnTo>
                                      <a:lnTo>
                                        <a:pt x="1396" y="87"/>
                                      </a:lnTo>
                                      <a:lnTo>
                                        <a:pt x="1397" y="79"/>
                                      </a:lnTo>
                                      <a:lnTo>
                                        <a:pt x="1398" y="77"/>
                                      </a:lnTo>
                                      <a:lnTo>
                                        <a:pt x="1398" y="78"/>
                                      </a:lnTo>
                                      <a:lnTo>
                                        <a:pt x="1399" y="77"/>
                                      </a:lnTo>
                                      <a:lnTo>
                                        <a:pt x="1400" y="78"/>
                                      </a:lnTo>
                                      <a:lnTo>
                                        <a:pt x="1400" y="79"/>
                                      </a:lnTo>
                                      <a:lnTo>
                                        <a:pt x="1401" y="74"/>
                                      </a:lnTo>
                                      <a:lnTo>
                                        <a:pt x="1402" y="73"/>
                                      </a:lnTo>
                                      <a:lnTo>
                                        <a:pt x="1403" y="68"/>
                                      </a:lnTo>
                                      <a:lnTo>
                                        <a:pt x="1403" y="71"/>
                                      </a:lnTo>
                                      <a:lnTo>
                                        <a:pt x="1403" y="67"/>
                                      </a:lnTo>
                                      <a:lnTo>
                                        <a:pt x="1404" y="61"/>
                                      </a:lnTo>
                                      <a:lnTo>
                                        <a:pt x="1404" y="66"/>
                                      </a:lnTo>
                                      <a:lnTo>
                                        <a:pt x="1405" y="62"/>
                                      </a:lnTo>
                                      <a:lnTo>
                                        <a:pt x="1406" y="58"/>
                                      </a:lnTo>
                                      <a:lnTo>
                                        <a:pt x="1406" y="62"/>
                                      </a:lnTo>
                                      <a:lnTo>
                                        <a:pt x="1407" y="59"/>
                                      </a:lnTo>
                                      <a:lnTo>
                                        <a:pt x="1408" y="59"/>
                                      </a:lnTo>
                                      <a:lnTo>
                                        <a:pt x="1408" y="60"/>
                                      </a:lnTo>
                                      <a:lnTo>
                                        <a:pt x="1409" y="60"/>
                                      </a:lnTo>
                                      <a:lnTo>
                                        <a:pt x="1410" y="61"/>
                                      </a:lnTo>
                                      <a:lnTo>
                                        <a:pt x="1411" y="60"/>
                                      </a:lnTo>
                                      <a:lnTo>
                                        <a:pt x="1411" y="62"/>
                                      </a:lnTo>
                                      <a:lnTo>
                                        <a:pt x="1412" y="60"/>
                                      </a:lnTo>
                                      <a:lnTo>
                                        <a:pt x="1413" y="58"/>
                                      </a:lnTo>
                                      <a:lnTo>
                                        <a:pt x="1414" y="58"/>
                                      </a:lnTo>
                                      <a:lnTo>
                                        <a:pt x="1415" y="56"/>
                                      </a:lnTo>
                                      <a:lnTo>
                                        <a:pt x="1415" y="60"/>
                                      </a:lnTo>
                                      <a:lnTo>
                                        <a:pt x="1416" y="65"/>
                                      </a:lnTo>
                                      <a:lnTo>
                                        <a:pt x="1417" y="68"/>
                                      </a:lnTo>
                                      <a:lnTo>
                                        <a:pt x="1418" y="73"/>
                                      </a:lnTo>
                                      <a:lnTo>
                                        <a:pt x="1418" y="78"/>
                                      </a:lnTo>
                                      <a:lnTo>
                                        <a:pt x="1419" y="86"/>
                                      </a:lnTo>
                                      <a:lnTo>
                                        <a:pt x="1420" y="87"/>
                                      </a:lnTo>
                                      <a:lnTo>
                                        <a:pt x="1420" y="88"/>
                                      </a:lnTo>
                                      <a:lnTo>
                                        <a:pt x="1421" y="82"/>
                                      </a:lnTo>
                                      <a:lnTo>
                                        <a:pt x="1422" y="75"/>
                                      </a:lnTo>
                                      <a:lnTo>
                                        <a:pt x="1422" y="81"/>
                                      </a:lnTo>
                                      <a:lnTo>
                                        <a:pt x="1423" y="73"/>
                                      </a:lnTo>
                                      <a:lnTo>
                                        <a:pt x="1424" y="77"/>
                                      </a:lnTo>
                                      <a:lnTo>
                                        <a:pt x="1424" y="79"/>
                                      </a:lnTo>
                                      <a:lnTo>
                                        <a:pt x="1425" y="83"/>
                                      </a:lnTo>
                                      <a:lnTo>
                                        <a:pt x="1426" y="83"/>
                                      </a:lnTo>
                                      <a:lnTo>
                                        <a:pt x="1427" y="87"/>
                                      </a:lnTo>
                                      <a:lnTo>
                                        <a:pt x="1427" y="88"/>
                                      </a:lnTo>
                                      <a:lnTo>
                                        <a:pt x="1427" y="89"/>
                                      </a:lnTo>
                                      <a:lnTo>
                                        <a:pt x="1428" y="88"/>
                                      </a:lnTo>
                                      <a:lnTo>
                                        <a:pt x="1428" y="89"/>
                                      </a:lnTo>
                                      <a:lnTo>
                                        <a:pt x="1429" y="84"/>
                                      </a:lnTo>
                                      <a:lnTo>
                                        <a:pt x="1430" y="83"/>
                                      </a:lnTo>
                                      <a:lnTo>
                                        <a:pt x="1430" y="85"/>
                                      </a:lnTo>
                                      <a:lnTo>
                                        <a:pt x="1431" y="84"/>
                                      </a:lnTo>
                                      <a:lnTo>
                                        <a:pt x="1432" y="87"/>
                                      </a:lnTo>
                                      <a:lnTo>
                                        <a:pt x="1433" y="87"/>
                                      </a:lnTo>
                                      <a:lnTo>
                                        <a:pt x="1434" y="90"/>
                                      </a:lnTo>
                                      <a:lnTo>
                                        <a:pt x="1435" y="93"/>
                                      </a:lnTo>
                                      <a:lnTo>
                                        <a:pt x="1435" y="95"/>
                                      </a:lnTo>
                                      <a:lnTo>
                                        <a:pt x="1436" y="100"/>
                                      </a:lnTo>
                                      <a:lnTo>
                                        <a:pt x="1437" y="106"/>
                                      </a:lnTo>
                                      <a:lnTo>
                                        <a:pt x="1437" y="108"/>
                                      </a:lnTo>
                                      <a:lnTo>
                                        <a:pt x="1438" y="110"/>
                                      </a:lnTo>
                                      <a:lnTo>
                                        <a:pt x="1439" y="108"/>
                                      </a:lnTo>
                                      <a:lnTo>
                                        <a:pt x="1439" y="110"/>
                                      </a:lnTo>
                                      <a:lnTo>
                                        <a:pt x="1440" y="110"/>
                                      </a:lnTo>
                                      <a:lnTo>
                                        <a:pt x="1441" y="112"/>
                                      </a:lnTo>
                                      <a:lnTo>
                                        <a:pt x="1442" y="114"/>
                                      </a:lnTo>
                                      <a:lnTo>
                                        <a:pt x="1442" y="116"/>
                                      </a:lnTo>
                                      <a:lnTo>
                                        <a:pt x="1443" y="116"/>
                                      </a:lnTo>
                                      <a:lnTo>
                                        <a:pt x="1444" y="107"/>
                                      </a:lnTo>
                                      <a:lnTo>
                                        <a:pt x="1444" y="111"/>
                                      </a:lnTo>
                                      <a:lnTo>
                                        <a:pt x="1445" y="105"/>
                                      </a:lnTo>
                                      <a:lnTo>
                                        <a:pt x="1446" y="106"/>
                                      </a:lnTo>
                                      <a:lnTo>
                                        <a:pt x="1446" y="108"/>
                                      </a:lnTo>
                                      <a:lnTo>
                                        <a:pt x="1447" y="109"/>
                                      </a:lnTo>
                                      <a:lnTo>
                                        <a:pt x="1448" y="114"/>
                                      </a:lnTo>
                                      <a:lnTo>
                                        <a:pt x="1449" y="118"/>
                                      </a:lnTo>
                                      <a:lnTo>
                                        <a:pt x="1449" y="119"/>
                                      </a:lnTo>
                                      <a:lnTo>
                                        <a:pt x="1450" y="119"/>
                                      </a:lnTo>
                                      <a:lnTo>
                                        <a:pt x="1451" y="117"/>
                                      </a:lnTo>
                                      <a:lnTo>
                                        <a:pt x="1451" y="120"/>
                                      </a:lnTo>
                                      <a:lnTo>
                                        <a:pt x="1451" y="120"/>
                                      </a:lnTo>
                                      <a:lnTo>
                                        <a:pt x="1452" y="115"/>
                                      </a:lnTo>
                                      <a:lnTo>
                                        <a:pt x="1452" y="118"/>
                                      </a:lnTo>
                                      <a:lnTo>
                                        <a:pt x="1453" y="113"/>
                                      </a:lnTo>
                                      <a:lnTo>
                                        <a:pt x="1454" y="111"/>
                                      </a:lnTo>
                                      <a:lnTo>
                                        <a:pt x="1454" y="112"/>
                                      </a:lnTo>
                                      <a:lnTo>
                                        <a:pt x="1455" y="108"/>
                                      </a:lnTo>
                                      <a:lnTo>
                                        <a:pt x="1456" y="110"/>
                                      </a:lnTo>
                                      <a:lnTo>
                                        <a:pt x="1457" y="109"/>
                                      </a:lnTo>
                                      <a:lnTo>
                                        <a:pt x="1458" y="112"/>
                                      </a:lnTo>
                                      <a:lnTo>
                                        <a:pt x="1459" y="113"/>
                                      </a:lnTo>
                                      <a:lnTo>
                                        <a:pt x="1459" y="115"/>
                                      </a:lnTo>
                                      <a:lnTo>
                                        <a:pt x="1460" y="115"/>
                                      </a:lnTo>
                                      <a:lnTo>
                                        <a:pt x="1461" y="115"/>
                                      </a:lnTo>
                                      <a:lnTo>
                                        <a:pt x="1462" y="112"/>
                                      </a:lnTo>
                                      <a:lnTo>
                                        <a:pt x="1463" y="109"/>
                                      </a:lnTo>
                                      <a:lnTo>
                                        <a:pt x="1463" y="113"/>
                                      </a:lnTo>
                                      <a:lnTo>
                                        <a:pt x="1464" y="106"/>
                                      </a:lnTo>
                                      <a:lnTo>
                                        <a:pt x="1465" y="106"/>
                                      </a:lnTo>
                                      <a:lnTo>
                                        <a:pt x="1466" y="98"/>
                                      </a:lnTo>
                                      <a:lnTo>
                                        <a:pt x="1466" y="100"/>
                                      </a:lnTo>
                                      <a:lnTo>
                                        <a:pt x="1467" y="99"/>
                                      </a:lnTo>
                                      <a:lnTo>
                                        <a:pt x="1468" y="94"/>
                                      </a:lnTo>
                                      <a:lnTo>
                                        <a:pt x="1468" y="95"/>
                                      </a:lnTo>
                                      <a:lnTo>
                                        <a:pt x="1469" y="95"/>
                                      </a:lnTo>
                                      <a:lnTo>
                                        <a:pt x="1470" y="96"/>
                                      </a:lnTo>
                                      <a:lnTo>
                                        <a:pt x="1471" y="95"/>
                                      </a:lnTo>
                                      <a:lnTo>
                                        <a:pt x="1472" y="95"/>
                                      </a:lnTo>
                                      <a:lnTo>
                                        <a:pt x="1473" y="90"/>
                                      </a:lnTo>
                                      <a:lnTo>
                                        <a:pt x="1473" y="92"/>
                                      </a:lnTo>
                                      <a:lnTo>
                                        <a:pt x="1474" y="90"/>
                                      </a:lnTo>
                                      <a:lnTo>
                                        <a:pt x="1475" y="86"/>
                                      </a:lnTo>
                                      <a:lnTo>
                                        <a:pt x="1475" y="87"/>
                                      </a:lnTo>
                                      <a:lnTo>
                                        <a:pt x="1475" y="84"/>
                                      </a:lnTo>
                                      <a:lnTo>
                                        <a:pt x="1476" y="80"/>
                                      </a:lnTo>
                                      <a:lnTo>
                                        <a:pt x="1476" y="82"/>
                                      </a:lnTo>
                                      <a:lnTo>
                                        <a:pt x="1477" y="80"/>
                                      </a:lnTo>
                                      <a:lnTo>
                                        <a:pt x="1478" y="77"/>
                                      </a:lnTo>
                                      <a:lnTo>
                                        <a:pt x="1478" y="79"/>
                                      </a:lnTo>
                                      <a:lnTo>
                                        <a:pt x="1479" y="79"/>
                                      </a:lnTo>
                                      <a:lnTo>
                                        <a:pt x="1480" y="78"/>
                                      </a:lnTo>
                                      <a:lnTo>
                                        <a:pt x="1481" y="75"/>
                                      </a:lnTo>
                                      <a:lnTo>
                                        <a:pt x="1481" y="78"/>
                                      </a:lnTo>
                                      <a:lnTo>
                                        <a:pt x="1482" y="76"/>
                                      </a:lnTo>
                                      <a:lnTo>
                                        <a:pt x="1483" y="77"/>
                                      </a:lnTo>
                                      <a:lnTo>
                                        <a:pt x="1484" y="77"/>
                                      </a:lnTo>
                                      <a:lnTo>
                                        <a:pt x="1485" y="77"/>
                                      </a:lnTo>
                                      <a:lnTo>
                                        <a:pt x="1486" y="77"/>
                                      </a:lnTo>
                                      <a:lnTo>
                                        <a:pt x="1487" y="75"/>
                                      </a:lnTo>
                                      <a:lnTo>
                                        <a:pt x="1488" y="77"/>
                                      </a:lnTo>
                                      <a:lnTo>
                                        <a:pt x="1489" y="75"/>
                                      </a:lnTo>
                                      <a:lnTo>
                                        <a:pt x="1490" y="77"/>
                                      </a:lnTo>
                                      <a:lnTo>
                                        <a:pt x="1490" y="80"/>
                                      </a:lnTo>
                                      <a:lnTo>
                                        <a:pt x="1491" y="77"/>
                                      </a:lnTo>
                                      <a:lnTo>
                                        <a:pt x="1492" y="83"/>
                                      </a:lnTo>
                                      <a:lnTo>
                                        <a:pt x="1492" y="85"/>
                                      </a:lnTo>
                                      <a:lnTo>
                                        <a:pt x="1493" y="83"/>
                                      </a:lnTo>
                                      <a:lnTo>
                                        <a:pt x="1494" y="81"/>
                                      </a:lnTo>
                                      <a:lnTo>
                                        <a:pt x="1494" y="83"/>
                                      </a:lnTo>
                                      <a:lnTo>
                                        <a:pt x="1495" y="81"/>
                                      </a:lnTo>
                                      <a:lnTo>
                                        <a:pt x="1496" y="82"/>
                                      </a:lnTo>
                                      <a:lnTo>
                                        <a:pt x="1497" y="80"/>
                                      </a:lnTo>
                                      <a:lnTo>
                                        <a:pt x="1497" y="81"/>
                                      </a:lnTo>
                                      <a:lnTo>
                                        <a:pt x="1498" y="80"/>
                                      </a:lnTo>
                                      <a:lnTo>
                                        <a:pt x="1499" y="83"/>
                                      </a:lnTo>
                                      <a:lnTo>
                                        <a:pt x="1499" y="82"/>
                                      </a:lnTo>
                                      <a:lnTo>
                                        <a:pt x="1500" y="82"/>
                                      </a:lnTo>
                                      <a:lnTo>
                                        <a:pt x="1500" y="84"/>
                                      </a:lnTo>
                                      <a:lnTo>
                                        <a:pt x="1501" y="83"/>
                                      </a:lnTo>
                                      <a:lnTo>
                                        <a:pt x="1502" y="85"/>
                                      </a:lnTo>
                                      <a:lnTo>
                                        <a:pt x="1503" y="84"/>
                                      </a:lnTo>
                                      <a:lnTo>
                                        <a:pt x="1503" y="86"/>
                                      </a:lnTo>
                                      <a:lnTo>
                                        <a:pt x="1504" y="89"/>
                                      </a:lnTo>
                                      <a:lnTo>
                                        <a:pt x="1505" y="92"/>
                                      </a:lnTo>
                                      <a:lnTo>
                                        <a:pt x="1505" y="93"/>
                                      </a:lnTo>
                                      <a:lnTo>
                                        <a:pt x="1506" y="95"/>
                                      </a:lnTo>
                                      <a:lnTo>
                                        <a:pt x="1507" y="92"/>
                                      </a:lnTo>
                                      <a:lnTo>
                                        <a:pt x="1507" y="95"/>
                                      </a:lnTo>
                                      <a:lnTo>
                                        <a:pt x="1508" y="92"/>
                                      </a:lnTo>
                                      <a:lnTo>
                                        <a:pt x="1509" y="89"/>
                                      </a:lnTo>
                                      <a:lnTo>
                                        <a:pt x="1509" y="90"/>
                                      </a:lnTo>
                                      <a:lnTo>
                                        <a:pt x="1510" y="87"/>
                                      </a:lnTo>
                                      <a:lnTo>
                                        <a:pt x="1511" y="88"/>
                                      </a:lnTo>
                                      <a:lnTo>
                                        <a:pt x="1512" y="84"/>
                                      </a:lnTo>
                                      <a:lnTo>
                                        <a:pt x="1512" y="86"/>
                                      </a:lnTo>
                                      <a:lnTo>
                                        <a:pt x="1513" y="80"/>
                                      </a:lnTo>
                                      <a:lnTo>
                                        <a:pt x="1514" y="75"/>
                                      </a:lnTo>
                                      <a:lnTo>
                                        <a:pt x="1514" y="78"/>
                                      </a:lnTo>
                                      <a:lnTo>
                                        <a:pt x="1515" y="73"/>
                                      </a:lnTo>
                                      <a:lnTo>
                                        <a:pt x="1516" y="70"/>
                                      </a:lnTo>
                                      <a:lnTo>
                                        <a:pt x="1516" y="75"/>
                                      </a:lnTo>
                                      <a:lnTo>
                                        <a:pt x="1517" y="70"/>
                                      </a:lnTo>
                                      <a:lnTo>
                                        <a:pt x="1518" y="69"/>
                                      </a:lnTo>
                                      <a:lnTo>
                                        <a:pt x="1519" y="63"/>
                                      </a:lnTo>
                                      <a:lnTo>
                                        <a:pt x="1519" y="67"/>
                                      </a:lnTo>
                                      <a:lnTo>
                                        <a:pt x="1520" y="65"/>
                                      </a:lnTo>
                                      <a:lnTo>
                                        <a:pt x="1521" y="66"/>
                                      </a:lnTo>
                                      <a:lnTo>
                                        <a:pt x="1521" y="67"/>
                                      </a:lnTo>
                                      <a:lnTo>
                                        <a:pt x="1522" y="67"/>
                                      </a:lnTo>
                                      <a:lnTo>
                                        <a:pt x="1523" y="68"/>
                                      </a:lnTo>
                                      <a:lnTo>
                                        <a:pt x="1523" y="71"/>
                                      </a:lnTo>
                                      <a:lnTo>
                                        <a:pt x="1523" y="67"/>
                                      </a:lnTo>
                                      <a:lnTo>
                                        <a:pt x="1524" y="67"/>
                                      </a:lnTo>
                                      <a:lnTo>
                                        <a:pt x="1524" y="71"/>
                                      </a:lnTo>
                                      <a:lnTo>
                                        <a:pt x="1525" y="69"/>
                                      </a:lnTo>
                                      <a:lnTo>
                                        <a:pt x="1526" y="73"/>
                                      </a:lnTo>
                                      <a:lnTo>
                                        <a:pt x="1527" y="71"/>
                                      </a:lnTo>
                                      <a:lnTo>
                                        <a:pt x="1527" y="72"/>
                                      </a:lnTo>
                                      <a:lnTo>
                                        <a:pt x="1528" y="73"/>
                                      </a:lnTo>
                                      <a:lnTo>
                                        <a:pt x="1529" y="71"/>
                                      </a:lnTo>
                                      <a:lnTo>
                                        <a:pt x="1529" y="73"/>
                                      </a:lnTo>
                                      <a:lnTo>
                                        <a:pt x="1530" y="68"/>
                                      </a:lnTo>
                                      <a:lnTo>
                                        <a:pt x="1531" y="70"/>
                                      </a:lnTo>
                                      <a:lnTo>
                                        <a:pt x="1532" y="70"/>
                                      </a:lnTo>
                                      <a:lnTo>
                                        <a:pt x="1533" y="69"/>
                                      </a:lnTo>
                                      <a:lnTo>
                                        <a:pt x="1534" y="67"/>
                                      </a:lnTo>
                                      <a:lnTo>
                                        <a:pt x="1534" y="69"/>
                                      </a:lnTo>
                                      <a:lnTo>
                                        <a:pt x="1535" y="68"/>
                                      </a:lnTo>
                                      <a:lnTo>
                                        <a:pt x="1536" y="67"/>
                                      </a:lnTo>
                                      <a:lnTo>
                                        <a:pt x="1536" y="70"/>
                                      </a:lnTo>
                                      <a:lnTo>
                                        <a:pt x="1537" y="67"/>
                                      </a:lnTo>
                                      <a:lnTo>
                                        <a:pt x="1538" y="61"/>
                                      </a:lnTo>
                                      <a:lnTo>
                                        <a:pt x="1538" y="66"/>
                                      </a:lnTo>
                                      <a:lnTo>
                                        <a:pt x="1539" y="61"/>
                                      </a:lnTo>
                                      <a:lnTo>
                                        <a:pt x="1540" y="57"/>
                                      </a:lnTo>
                                      <a:lnTo>
                                        <a:pt x="1540" y="60"/>
                                      </a:lnTo>
                                      <a:lnTo>
                                        <a:pt x="1541" y="60"/>
                                      </a:lnTo>
                                      <a:lnTo>
                                        <a:pt x="1542" y="58"/>
                                      </a:lnTo>
                                      <a:lnTo>
                                        <a:pt x="1543" y="53"/>
                                      </a:lnTo>
                                      <a:lnTo>
                                        <a:pt x="1543" y="60"/>
                                      </a:lnTo>
                                      <a:lnTo>
                                        <a:pt x="1544" y="49"/>
                                      </a:lnTo>
                                      <a:lnTo>
                                        <a:pt x="1545" y="40"/>
                                      </a:lnTo>
                                      <a:lnTo>
                                        <a:pt x="1545" y="45"/>
                                      </a:lnTo>
                                      <a:lnTo>
                                        <a:pt x="1546" y="38"/>
                                      </a:lnTo>
                                      <a:lnTo>
                                        <a:pt x="1547" y="28"/>
                                      </a:lnTo>
                                      <a:lnTo>
                                        <a:pt x="1547" y="31"/>
                                      </a:lnTo>
                                      <a:lnTo>
                                        <a:pt x="1547" y="27"/>
                                      </a:lnTo>
                                      <a:lnTo>
                                        <a:pt x="1548" y="23"/>
                                      </a:lnTo>
                                      <a:lnTo>
                                        <a:pt x="1548" y="27"/>
                                      </a:lnTo>
                                      <a:lnTo>
                                        <a:pt x="1549" y="21"/>
                                      </a:lnTo>
                                      <a:lnTo>
                                        <a:pt x="1550" y="23"/>
                                      </a:lnTo>
                                      <a:lnTo>
                                        <a:pt x="1551" y="21"/>
                                      </a:lnTo>
                                      <a:lnTo>
                                        <a:pt x="1551" y="23"/>
                                      </a:lnTo>
                                      <a:lnTo>
                                        <a:pt x="1552" y="20"/>
                                      </a:lnTo>
                                      <a:lnTo>
                                        <a:pt x="1553" y="17"/>
                                      </a:lnTo>
                                      <a:lnTo>
                                        <a:pt x="1553" y="18"/>
                                      </a:lnTo>
                                      <a:lnTo>
                                        <a:pt x="1554" y="18"/>
                                      </a:lnTo>
                                      <a:lnTo>
                                        <a:pt x="1555" y="20"/>
                                      </a:lnTo>
                                      <a:lnTo>
                                        <a:pt x="1555" y="21"/>
                                      </a:lnTo>
                                      <a:lnTo>
                                        <a:pt x="1556" y="23"/>
                                      </a:lnTo>
                                      <a:lnTo>
                                        <a:pt x="1557" y="23"/>
                                      </a:lnTo>
                                      <a:lnTo>
                                        <a:pt x="1558" y="21"/>
                                      </a:lnTo>
                                      <a:lnTo>
                                        <a:pt x="1558" y="22"/>
                                      </a:lnTo>
                                      <a:lnTo>
                                        <a:pt x="1559" y="21"/>
                                      </a:lnTo>
                                      <a:lnTo>
                                        <a:pt x="1560" y="21"/>
                                      </a:lnTo>
                                      <a:lnTo>
                                        <a:pt x="1560" y="22"/>
                                      </a:lnTo>
                                      <a:lnTo>
                                        <a:pt x="1561" y="18"/>
                                      </a:lnTo>
                                      <a:lnTo>
                                        <a:pt x="1562" y="18"/>
                                      </a:lnTo>
                                      <a:lnTo>
                                        <a:pt x="1562" y="20"/>
                                      </a:lnTo>
                                      <a:lnTo>
                                        <a:pt x="1563" y="23"/>
                                      </a:lnTo>
                                      <a:lnTo>
                                        <a:pt x="1564" y="23"/>
                                      </a:lnTo>
                                      <a:lnTo>
                                        <a:pt x="1565" y="25"/>
                                      </a:lnTo>
                                      <a:lnTo>
                                        <a:pt x="1566" y="25"/>
                                      </a:lnTo>
                                      <a:lnTo>
                                        <a:pt x="1567" y="28"/>
                                      </a:lnTo>
                                      <a:lnTo>
                                        <a:pt x="1567" y="31"/>
                                      </a:lnTo>
                                      <a:lnTo>
                                        <a:pt x="1568" y="35"/>
                                      </a:lnTo>
                                      <a:lnTo>
                                        <a:pt x="1569" y="37"/>
                                      </a:lnTo>
                                      <a:lnTo>
                                        <a:pt x="1569" y="40"/>
                                      </a:lnTo>
                                      <a:lnTo>
                                        <a:pt x="1570" y="40"/>
                                      </a:lnTo>
                                      <a:lnTo>
                                        <a:pt x="1571" y="46"/>
                                      </a:lnTo>
                                      <a:lnTo>
                                        <a:pt x="1571" y="47"/>
                                      </a:lnTo>
                                      <a:lnTo>
                                        <a:pt x="1571" y="51"/>
                                      </a:lnTo>
                                      <a:lnTo>
                                        <a:pt x="1572" y="55"/>
                                      </a:lnTo>
                                      <a:lnTo>
                                        <a:pt x="1573" y="53"/>
                                      </a:lnTo>
                                      <a:lnTo>
                                        <a:pt x="1573" y="56"/>
                                      </a:lnTo>
                                      <a:lnTo>
                                        <a:pt x="1574" y="54"/>
                                      </a:lnTo>
                                      <a:lnTo>
                                        <a:pt x="1575" y="49"/>
                                      </a:lnTo>
                                      <a:lnTo>
                                        <a:pt x="1575" y="51"/>
                                      </a:lnTo>
                                      <a:lnTo>
                                        <a:pt x="1576" y="53"/>
                                      </a:lnTo>
                                      <a:lnTo>
                                        <a:pt x="1577" y="47"/>
                                      </a:lnTo>
                                      <a:lnTo>
                                        <a:pt x="1577" y="52"/>
                                      </a:lnTo>
                                      <a:lnTo>
                                        <a:pt x="1578" y="49"/>
                                      </a:lnTo>
                                      <a:lnTo>
                                        <a:pt x="1579" y="48"/>
                                      </a:lnTo>
                                      <a:lnTo>
                                        <a:pt x="1579" y="51"/>
                                      </a:lnTo>
                                      <a:lnTo>
                                        <a:pt x="1580" y="48"/>
                                      </a:lnTo>
                                      <a:lnTo>
                                        <a:pt x="1581" y="49"/>
                                      </a:lnTo>
                                      <a:lnTo>
                                        <a:pt x="1582" y="48"/>
                                      </a:lnTo>
                                      <a:lnTo>
                                        <a:pt x="1582" y="49"/>
                                      </a:lnTo>
                                      <a:lnTo>
                                        <a:pt x="1583" y="51"/>
                                      </a:lnTo>
                                      <a:lnTo>
                                        <a:pt x="1584" y="53"/>
                                      </a:lnTo>
                                      <a:lnTo>
                                        <a:pt x="1584" y="55"/>
                                      </a:lnTo>
                                      <a:lnTo>
                                        <a:pt x="1585" y="55"/>
                                      </a:lnTo>
                                      <a:lnTo>
                                        <a:pt x="1586" y="57"/>
                                      </a:lnTo>
                                      <a:lnTo>
                                        <a:pt x="1586" y="59"/>
                                      </a:lnTo>
                                      <a:lnTo>
                                        <a:pt x="1587" y="55"/>
                                      </a:lnTo>
                                      <a:lnTo>
                                        <a:pt x="1588" y="55"/>
                                      </a:lnTo>
                                      <a:lnTo>
                                        <a:pt x="1589" y="56"/>
                                      </a:lnTo>
                                      <a:lnTo>
                                        <a:pt x="1589" y="59"/>
                                      </a:lnTo>
                                      <a:lnTo>
                                        <a:pt x="1590" y="52"/>
                                      </a:lnTo>
                                      <a:lnTo>
                                        <a:pt x="1591" y="50"/>
                                      </a:lnTo>
                                      <a:lnTo>
                                        <a:pt x="1591" y="52"/>
                                      </a:lnTo>
                                      <a:lnTo>
                                        <a:pt x="1592" y="53"/>
                                      </a:lnTo>
                                      <a:lnTo>
                                        <a:pt x="1593" y="52"/>
                                      </a:lnTo>
                                      <a:lnTo>
                                        <a:pt x="1593" y="53"/>
                                      </a:lnTo>
                                      <a:lnTo>
                                        <a:pt x="1594" y="53"/>
                                      </a:lnTo>
                                      <a:lnTo>
                                        <a:pt x="1595" y="55"/>
                                      </a:lnTo>
                                      <a:lnTo>
                                        <a:pt x="1595" y="57"/>
                                      </a:lnTo>
                                      <a:lnTo>
                                        <a:pt x="1595" y="59"/>
                                      </a:lnTo>
                                      <a:lnTo>
                                        <a:pt x="1596" y="60"/>
                                      </a:lnTo>
                                      <a:lnTo>
                                        <a:pt x="1597" y="58"/>
                                      </a:lnTo>
                                      <a:lnTo>
                                        <a:pt x="1597" y="62"/>
                                      </a:lnTo>
                                      <a:lnTo>
                                        <a:pt x="1598" y="58"/>
                                      </a:lnTo>
                                      <a:lnTo>
                                        <a:pt x="1599" y="53"/>
                                      </a:lnTo>
                                      <a:lnTo>
                                        <a:pt x="1599" y="58"/>
                                      </a:lnTo>
                                      <a:lnTo>
                                        <a:pt x="1600" y="54"/>
                                      </a:lnTo>
                                      <a:lnTo>
                                        <a:pt x="1601" y="52"/>
                                      </a:lnTo>
                                      <a:lnTo>
                                        <a:pt x="1601" y="53"/>
                                      </a:lnTo>
                                      <a:lnTo>
                                        <a:pt x="1602" y="49"/>
                                      </a:lnTo>
                                      <a:lnTo>
                                        <a:pt x="1603" y="46"/>
                                      </a:lnTo>
                                      <a:lnTo>
                                        <a:pt x="1604" y="44"/>
                                      </a:lnTo>
                                      <a:lnTo>
                                        <a:pt x="1604" y="47"/>
                                      </a:lnTo>
                                      <a:lnTo>
                                        <a:pt x="1605" y="44"/>
                                      </a:lnTo>
                                      <a:lnTo>
                                        <a:pt x="1606" y="38"/>
                                      </a:lnTo>
                                      <a:lnTo>
                                        <a:pt x="1606" y="43"/>
                                      </a:lnTo>
                                      <a:lnTo>
                                        <a:pt x="1607" y="38"/>
                                      </a:lnTo>
                                      <a:lnTo>
                                        <a:pt x="1608" y="35"/>
                                      </a:lnTo>
                                      <a:lnTo>
                                        <a:pt x="1608" y="36"/>
                                      </a:lnTo>
                                      <a:lnTo>
                                        <a:pt x="1609" y="33"/>
                                      </a:lnTo>
                                      <a:lnTo>
                                        <a:pt x="1610" y="40"/>
                                      </a:lnTo>
                                      <a:lnTo>
                                        <a:pt x="1610" y="41"/>
                                      </a:lnTo>
                                      <a:lnTo>
                                        <a:pt x="1611" y="43"/>
                                      </a:lnTo>
                                      <a:lnTo>
                                        <a:pt x="1612" y="47"/>
                                      </a:lnTo>
                                      <a:lnTo>
                                        <a:pt x="1613" y="51"/>
                                      </a:lnTo>
                                      <a:lnTo>
                                        <a:pt x="1613" y="54"/>
                                      </a:lnTo>
                                      <a:lnTo>
                                        <a:pt x="1614" y="54"/>
                                      </a:lnTo>
                                      <a:lnTo>
                                        <a:pt x="1615" y="55"/>
                                      </a:lnTo>
                                      <a:lnTo>
                                        <a:pt x="1615" y="58"/>
                                      </a:lnTo>
                                      <a:lnTo>
                                        <a:pt x="1616" y="59"/>
                                      </a:lnTo>
                                      <a:lnTo>
                                        <a:pt x="1617" y="57"/>
                                      </a:lnTo>
                                      <a:lnTo>
                                        <a:pt x="1617" y="60"/>
                                      </a:lnTo>
                                      <a:lnTo>
                                        <a:pt x="1618" y="57"/>
                                      </a:lnTo>
                                      <a:lnTo>
                                        <a:pt x="1619" y="53"/>
                                      </a:lnTo>
                                      <a:lnTo>
                                        <a:pt x="1619" y="48"/>
                                      </a:lnTo>
                                      <a:lnTo>
                                        <a:pt x="1619" y="51"/>
                                      </a:lnTo>
                                      <a:lnTo>
                                        <a:pt x="1620" y="50"/>
                                      </a:lnTo>
                                      <a:lnTo>
                                        <a:pt x="1621" y="47"/>
                                      </a:lnTo>
                                      <a:lnTo>
                                        <a:pt x="1621" y="50"/>
                                      </a:lnTo>
                                      <a:lnTo>
                                        <a:pt x="1622" y="47"/>
                                      </a:lnTo>
                                      <a:lnTo>
                                        <a:pt x="1623" y="47"/>
                                      </a:lnTo>
                                      <a:lnTo>
                                        <a:pt x="1623" y="47"/>
                                      </a:lnTo>
                                      <a:lnTo>
                                        <a:pt x="1624" y="50"/>
                                      </a:lnTo>
                                      <a:lnTo>
                                        <a:pt x="1625" y="51"/>
                                      </a:lnTo>
                                      <a:lnTo>
                                        <a:pt x="1625" y="53"/>
                                      </a:lnTo>
                                      <a:lnTo>
                                        <a:pt x="1626" y="51"/>
                                      </a:lnTo>
                                      <a:lnTo>
                                        <a:pt x="1627" y="49"/>
                                      </a:lnTo>
                                      <a:lnTo>
                                        <a:pt x="1628" y="47"/>
                                      </a:lnTo>
                                      <a:lnTo>
                                        <a:pt x="1628" y="51"/>
                                      </a:lnTo>
                                      <a:lnTo>
                                        <a:pt x="1629" y="49"/>
                                      </a:lnTo>
                                      <a:lnTo>
                                        <a:pt x="1630" y="48"/>
                                      </a:lnTo>
                                      <a:lnTo>
                                        <a:pt x="1630" y="49"/>
                                      </a:lnTo>
                                      <a:lnTo>
                                        <a:pt x="1631" y="47"/>
                                      </a:lnTo>
                                      <a:lnTo>
                                        <a:pt x="1632" y="47"/>
                                      </a:lnTo>
                                      <a:lnTo>
                                        <a:pt x="1632" y="47"/>
                                      </a:lnTo>
                                      <a:lnTo>
                                        <a:pt x="1633" y="48"/>
                                      </a:lnTo>
                                      <a:lnTo>
                                        <a:pt x="1634" y="47"/>
                                      </a:lnTo>
                                      <a:lnTo>
                                        <a:pt x="1634" y="48"/>
                                      </a:lnTo>
                                      <a:lnTo>
                                        <a:pt x="1635" y="51"/>
                                      </a:lnTo>
                                      <a:lnTo>
                                        <a:pt x="1636" y="47"/>
                                      </a:lnTo>
                                      <a:lnTo>
                                        <a:pt x="1637" y="47"/>
                                      </a:lnTo>
                                      <a:lnTo>
                                        <a:pt x="1637" y="49"/>
                                      </a:lnTo>
                                      <a:lnTo>
                                        <a:pt x="1638" y="49"/>
                                      </a:lnTo>
                                      <a:lnTo>
                                        <a:pt x="1639" y="48"/>
                                      </a:lnTo>
                                      <a:lnTo>
                                        <a:pt x="1640" y="48"/>
                                      </a:lnTo>
                                      <a:lnTo>
                                        <a:pt x="1641" y="47"/>
                                      </a:lnTo>
                                      <a:lnTo>
                                        <a:pt x="1642" y="49"/>
                                      </a:lnTo>
                                      <a:lnTo>
                                        <a:pt x="1643" y="50"/>
                                      </a:lnTo>
                                      <a:lnTo>
                                        <a:pt x="1643" y="50"/>
                                      </a:lnTo>
                                      <a:lnTo>
                                        <a:pt x="1644" y="50"/>
                                      </a:lnTo>
                                      <a:lnTo>
                                        <a:pt x="1645" y="47"/>
                                      </a:lnTo>
                                      <a:lnTo>
                                        <a:pt x="1645" y="50"/>
                                      </a:lnTo>
                                      <a:lnTo>
                                        <a:pt x="1646" y="48"/>
                                      </a:lnTo>
                                      <a:lnTo>
                                        <a:pt x="1647" y="47"/>
                                      </a:lnTo>
                                      <a:lnTo>
                                        <a:pt x="1647" y="47"/>
                                      </a:lnTo>
                                      <a:lnTo>
                                        <a:pt x="1648" y="47"/>
                                      </a:lnTo>
                                      <a:lnTo>
                                        <a:pt x="1649" y="47"/>
                                      </a:lnTo>
                                      <a:lnTo>
                                        <a:pt x="1649" y="47"/>
                                      </a:lnTo>
                                      <a:lnTo>
                                        <a:pt x="1650" y="45"/>
                                      </a:lnTo>
                                      <a:lnTo>
                                        <a:pt x="1651" y="43"/>
                                      </a:lnTo>
                                      <a:lnTo>
                                        <a:pt x="1652" y="43"/>
                                      </a:lnTo>
                                      <a:lnTo>
                                        <a:pt x="1652" y="45"/>
                                      </a:lnTo>
                                      <a:lnTo>
                                        <a:pt x="1653" y="40"/>
                                      </a:lnTo>
                                      <a:lnTo>
                                        <a:pt x="1654" y="37"/>
                                      </a:lnTo>
                                      <a:lnTo>
                                        <a:pt x="1654" y="39"/>
                                      </a:lnTo>
                                      <a:lnTo>
                                        <a:pt x="1655" y="45"/>
                                      </a:lnTo>
                                      <a:lnTo>
                                        <a:pt x="1656" y="48"/>
                                      </a:lnTo>
                                      <a:lnTo>
                                        <a:pt x="1656" y="49"/>
                                      </a:lnTo>
                                      <a:lnTo>
                                        <a:pt x="1657" y="54"/>
                                      </a:lnTo>
                                      <a:lnTo>
                                        <a:pt x="1658" y="54"/>
                                      </a:lnTo>
                                      <a:lnTo>
                                        <a:pt x="1659" y="56"/>
                                      </a:lnTo>
                                      <a:lnTo>
                                        <a:pt x="1660" y="59"/>
                                      </a:lnTo>
                                      <a:lnTo>
                                        <a:pt x="1661" y="60"/>
                                      </a:lnTo>
                                      <a:lnTo>
                                        <a:pt x="1661" y="62"/>
                                      </a:lnTo>
                                      <a:lnTo>
                                        <a:pt x="1662" y="62"/>
                                      </a:lnTo>
                                      <a:lnTo>
                                        <a:pt x="1663" y="66"/>
                                      </a:lnTo>
                                      <a:lnTo>
                                        <a:pt x="1663" y="67"/>
                                      </a:lnTo>
                                      <a:lnTo>
                                        <a:pt x="1664" y="68"/>
                                      </a:lnTo>
                                      <a:lnTo>
                                        <a:pt x="1665" y="69"/>
                                      </a:lnTo>
                                      <a:lnTo>
                                        <a:pt x="1665" y="71"/>
                                      </a:lnTo>
                                      <a:lnTo>
                                        <a:pt x="1666" y="68"/>
                                      </a:lnTo>
                                      <a:lnTo>
                                        <a:pt x="1667" y="68"/>
                                      </a:lnTo>
                                      <a:lnTo>
                                        <a:pt x="1667" y="69"/>
                                      </a:lnTo>
                                      <a:lnTo>
                                        <a:pt x="1667" y="71"/>
                                      </a:lnTo>
                                      <a:lnTo>
                                        <a:pt x="1668" y="72"/>
                                      </a:lnTo>
                                      <a:lnTo>
                                        <a:pt x="1669" y="74"/>
                                      </a:lnTo>
                                      <a:lnTo>
                                        <a:pt x="1669" y="75"/>
                                      </a:lnTo>
                                    </a:path>
                                  </a:pathLst>
                                </a:custGeom>
                                <a:noFill/>
                                <a:ln w="1588">
                                  <a:solidFill>
                                    <a:schemeClr val="tx1"/>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94" name="Freeform 294"/>
                              <wps:cNvSpPr>
                                <a:spLocks noChangeAspect="1"/>
                              </wps:cNvSpPr>
                              <wps:spPr bwMode="auto">
                                <a:xfrm>
                                  <a:off x="315006" y="1371447"/>
                                  <a:ext cx="3483858" cy="192359"/>
                                </a:xfrm>
                                <a:custGeom>
                                  <a:avLst/>
                                  <a:gdLst>
                                    <a:gd name="T0" fmla="*/ 27 w 1669"/>
                                    <a:gd name="T1" fmla="*/ 59 h 111"/>
                                    <a:gd name="T2" fmla="*/ 52 w 1669"/>
                                    <a:gd name="T3" fmla="*/ 52 h 111"/>
                                    <a:gd name="T4" fmla="*/ 80 w 1669"/>
                                    <a:gd name="T5" fmla="*/ 61 h 111"/>
                                    <a:gd name="T6" fmla="*/ 106 w 1669"/>
                                    <a:gd name="T7" fmla="*/ 67 h 111"/>
                                    <a:gd name="T8" fmla="*/ 132 w 1669"/>
                                    <a:gd name="T9" fmla="*/ 65 h 111"/>
                                    <a:gd name="T10" fmla="*/ 157 w 1669"/>
                                    <a:gd name="T11" fmla="*/ 20 h 111"/>
                                    <a:gd name="T12" fmla="*/ 186 w 1669"/>
                                    <a:gd name="T13" fmla="*/ 38 h 111"/>
                                    <a:gd name="T14" fmla="*/ 212 w 1669"/>
                                    <a:gd name="T15" fmla="*/ 37 h 111"/>
                                    <a:gd name="T16" fmla="*/ 241 w 1669"/>
                                    <a:gd name="T17" fmla="*/ 51 h 111"/>
                                    <a:gd name="T18" fmla="*/ 268 w 1669"/>
                                    <a:gd name="T19" fmla="*/ 51 h 111"/>
                                    <a:gd name="T20" fmla="*/ 294 w 1669"/>
                                    <a:gd name="T21" fmla="*/ 56 h 111"/>
                                    <a:gd name="T22" fmla="*/ 320 w 1669"/>
                                    <a:gd name="T23" fmla="*/ 39 h 111"/>
                                    <a:gd name="T24" fmla="*/ 347 w 1669"/>
                                    <a:gd name="T25" fmla="*/ 71 h 111"/>
                                    <a:gd name="T26" fmla="*/ 373 w 1669"/>
                                    <a:gd name="T27" fmla="*/ 61 h 111"/>
                                    <a:gd name="T28" fmla="*/ 399 w 1669"/>
                                    <a:gd name="T29" fmla="*/ 58 h 111"/>
                                    <a:gd name="T30" fmla="*/ 426 w 1669"/>
                                    <a:gd name="T31" fmla="*/ 85 h 111"/>
                                    <a:gd name="T32" fmla="*/ 452 w 1669"/>
                                    <a:gd name="T33" fmla="*/ 84 h 111"/>
                                    <a:gd name="T34" fmla="*/ 479 w 1669"/>
                                    <a:gd name="T35" fmla="*/ 91 h 111"/>
                                    <a:gd name="T36" fmla="*/ 505 w 1669"/>
                                    <a:gd name="T37" fmla="*/ 90 h 111"/>
                                    <a:gd name="T38" fmla="*/ 532 w 1669"/>
                                    <a:gd name="T39" fmla="*/ 67 h 111"/>
                                    <a:gd name="T40" fmla="*/ 559 w 1669"/>
                                    <a:gd name="T41" fmla="*/ 57 h 111"/>
                                    <a:gd name="T42" fmla="*/ 587 w 1669"/>
                                    <a:gd name="T43" fmla="*/ 67 h 111"/>
                                    <a:gd name="T44" fmla="*/ 611 w 1669"/>
                                    <a:gd name="T45" fmla="*/ 60 h 111"/>
                                    <a:gd name="T46" fmla="*/ 638 w 1669"/>
                                    <a:gd name="T47" fmla="*/ 68 h 111"/>
                                    <a:gd name="T48" fmla="*/ 666 w 1669"/>
                                    <a:gd name="T49" fmla="*/ 77 h 111"/>
                                    <a:gd name="T50" fmla="*/ 692 w 1669"/>
                                    <a:gd name="T51" fmla="*/ 54 h 111"/>
                                    <a:gd name="T52" fmla="*/ 718 w 1669"/>
                                    <a:gd name="T53" fmla="*/ 70 h 111"/>
                                    <a:gd name="T54" fmla="*/ 745 w 1669"/>
                                    <a:gd name="T55" fmla="*/ 51 h 111"/>
                                    <a:gd name="T56" fmla="*/ 771 w 1669"/>
                                    <a:gd name="T57" fmla="*/ 86 h 111"/>
                                    <a:gd name="T58" fmla="*/ 796 w 1669"/>
                                    <a:gd name="T59" fmla="*/ 61 h 111"/>
                                    <a:gd name="T60" fmla="*/ 822 w 1669"/>
                                    <a:gd name="T61" fmla="*/ 76 h 111"/>
                                    <a:gd name="T62" fmla="*/ 848 w 1669"/>
                                    <a:gd name="T63" fmla="*/ 80 h 111"/>
                                    <a:gd name="T64" fmla="*/ 875 w 1669"/>
                                    <a:gd name="T65" fmla="*/ 54 h 111"/>
                                    <a:gd name="T66" fmla="*/ 901 w 1669"/>
                                    <a:gd name="T67" fmla="*/ 42 h 111"/>
                                    <a:gd name="T68" fmla="*/ 927 w 1669"/>
                                    <a:gd name="T69" fmla="*/ 38 h 111"/>
                                    <a:gd name="T70" fmla="*/ 954 w 1669"/>
                                    <a:gd name="T71" fmla="*/ 72 h 111"/>
                                    <a:gd name="T72" fmla="*/ 981 w 1669"/>
                                    <a:gd name="T73" fmla="*/ 44 h 111"/>
                                    <a:gd name="T74" fmla="*/ 1008 w 1669"/>
                                    <a:gd name="T75" fmla="*/ 25 h 111"/>
                                    <a:gd name="T76" fmla="*/ 1034 w 1669"/>
                                    <a:gd name="T77" fmla="*/ 36 h 111"/>
                                    <a:gd name="T78" fmla="*/ 1064 w 1669"/>
                                    <a:gd name="T79" fmla="*/ 52 h 111"/>
                                    <a:gd name="T80" fmla="*/ 1091 w 1669"/>
                                    <a:gd name="T81" fmla="*/ 55 h 111"/>
                                    <a:gd name="T82" fmla="*/ 1119 w 1669"/>
                                    <a:gd name="T83" fmla="*/ 70 h 111"/>
                                    <a:gd name="T84" fmla="*/ 1146 w 1669"/>
                                    <a:gd name="T85" fmla="*/ 46 h 111"/>
                                    <a:gd name="T86" fmla="*/ 1172 w 1669"/>
                                    <a:gd name="T87" fmla="*/ 37 h 111"/>
                                    <a:gd name="T88" fmla="*/ 1198 w 1669"/>
                                    <a:gd name="T89" fmla="*/ 44 h 111"/>
                                    <a:gd name="T90" fmla="*/ 1225 w 1669"/>
                                    <a:gd name="T91" fmla="*/ 44 h 111"/>
                                    <a:gd name="T92" fmla="*/ 1253 w 1669"/>
                                    <a:gd name="T93" fmla="*/ 44 h 111"/>
                                    <a:gd name="T94" fmla="*/ 1279 w 1669"/>
                                    <a:gd name="T95" fmla="*/ 43 h 111"/>
                                    <a:gd name="T96" fmla="*/ 1306 w 1669"/>
                                    <a:gd name="T97" fmla="*/ 44 h 111"/>
                                    <a:gd name="T98" fmla="*/ 1332 w 1669"/>
                                    <a:gd name="T99" fmla="*/ 56 h 111"/>
                                    <a:gd name="T100" fmla="*/ 1360 w 1669"/>
                                    <a:gd name="T101" fmla="*/ 49 h 111"/>
                                    <a:gd name="T102" fmla="*/ 1387 w 1669"/>
                                    <a:gd name="T103" fmla="*/ 72 h 111"/>
                                    <a:gd name="T104" fmla="*/ 1413 w 1669"/>
                                    <a:gd name="T105" fmla="*/ 59 h 111"/>
                                    <a:gd name="T106" fmla="*/ 1440 w 1669"/>
                                    <a:gd name="T107" fmla="*/ 77 h 111"/>
                                    <a:gd name="T108" fmla="*/ 1466 w 1669"/>
                                    <a:gd name="T109" fmla="*/ 60 h 111"/>
                                    <a:gd name="T110" fmla="*/ 1494 w 1669"/>
                                    <a:gd name="T111" fmla="*/ 35 h 111"/>
                                    <a:gd name="T112" fmla="*/ 1519 w 1669"/>
                                    <a:gd name="T113" fmla="*/ 53 h 111"/>
                                    <a:gd name="T114" fmla="*/ 1545 w 1669"/>
                                    <a:gd name="T115" fmla="*/ 37 h 111"/>
                                    <a:gd name="T116" fmla="*/ 1571 w 1669"/>
                                    <a:gd name="T117" fmla="*/ 37 h 111"/>
                                    <a:gd name="T118" fmla="*/ 1601 w 1669"/>
                                    <a:gd name="T119" fmla="*/ 37 h 111"/>
                                    <a:gd name="T120" fmla="*/ 1628 w 1669"/>
                                    <a:gd name="T121" fmla="*/ 44 h 111"/>
                                    <a:gd name="T122" fmla="*/ 1655 w 1669"/>
                                    <a:gd name="T123" fmla="*/ 51 h 1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669" h="111">
                                      <a:moveTo>
                                        <a:pt x="0" y="44"/>
                                      </a:moveTo>
                                      <a:lnTo>
                                        <a:pt x="0" y="39"/>
                                      </a:lnTo>
                                      <a:lnTo>
                                        <a:pt x="0" y="44"/>
                                      </a:lnTo>
                                      <a:lnTo>
                                        <a:pt x="1" y="39"/>
                                      </a:lnTo>
                                      <a:lnTo>
                                        <a:pt x="2" y="37"/>
                                      </a:lnTo>
                                      <a:lnTo>
                                        <a:pt x="3" y="37"/>
                                      </a:lnTo>
                                      <a:lnTo>
                                        <a:pt x="4" y="37"/>
                                      </a:lnTo>
                                      <a:lnTo>
                                        <a:pt x="5" y="40"/>
                                      </a:lnTo>
                                      <a:lnTo>
                                        <a:pt x="6" y="44"/>
                                      </a:lnTo>
                                      <a:lnTo>
                                        <a:pt x="7" y="44"/>
                                      </a:lnTo>
                                      <a:lnTo>
                                        <a:pt x="7" y="45"/>
                                      </a:lnTo>
                                      <a:lnTo>
                                        <a:pt x="8" y="47"/>
                                      </a:lnTo>
                                      <a:lnTo>
                                        <a:pt x="9" y="50"/>
                                      </a:lnTo>
                                      <a:lnTo>
                                        <a:pt x="10" y="55"/>
                                      </a:lnTo>
                                      <a:lnTo>
                                        <a:pt x="11" y="52"/>
                                      </a:lnTo>
                                      <a:lnTo>
                                        <a:pt x="11" y="57"/>
                                      </a:lnTo>
                                      <a:lnTo>
                                        <a:pt x="11" y="58"/>
                                      </a:lnTo>
                                      <a:lnTo>
                                        <a:pt x="12" y="60"/>
                                      </a:lnTo>
                                      <a:lnTo>
                                        <a:pt x="13" y="57"/>
                                      </a:lnTo>
                                      <a:lnTo>
                                        <a:pt x="13" y="59"/>
                                      </a:lnTo>
                                      <a:lnTo>
                                        <a:pt x="14" y="54"/>
                                      </a:lnTo>
                                      <a:lnTo>
                                        <a:pt x="15" y="56"/>
                                      </a:lnTo>
                                      <a:lnTo>
                                        <a:pt x="15" y="58"/>
                                      </a:lnTo>
                                      <a:lnTo>
                                        <a:pt x="16" y="56"/>
                                      </a:lnTo>
                                      <a:lnTo>
                                        <a:pt x="17" y="56"/>
                                      </a:lnTo>
                                      <a:lnTo>
                                        <a:pt x="18" y="55"/>
                                      </a:lnTo>
                                      <a:lnTo>
                                        <a:pt x="19" y="56"/>
                                      </a:lnTo>
                                      <a:lnTo>
                                        <a:pt x="20" y="49"/>
                                      </a:lnTo>
                                      <a:lnTo>
                                        <a:pt x="20" y="53"/>
                                      </a:lnTo>
                                      <a:lnTo>
                                        <a:pt x="21" y="47"/>
                                      </a:lnTo>
                                      <a:lnTo>
                                        <a:pt x="22" y="45"/>
                                      </a:lnTo>
                                      <a:lnTo>
                                        <a:pt x="22" y="47"/>
                                      </a:lnTo>
                                      <a:lnTo>
                                        <a:pt x="23" y="48"/>
                                      </a:lnTo>
                                      <a:lnTo>
                                        <a:pt x="24" y="51"/>
                                      </a:lnTo>
                                      <a:lnTo>
                                        <a:pt x="24" y="52"/>
                                      </a:lnTo>
                                      <a:lnTo>
                                        <a:pt x="25" y="55"/>
                                      </a:lnTo>
                                      <a:lnTo>
                                        <a:pt x="26" y="57"/>
                                      </a:lnTo>
                                      <a:lnTo>
                                        <a:pt x="27" y="59"/>
                                      </a:lnTo>
                                      <a:lnTo>
                                        <a:pt x="27" y="60"/>
                                      </a:lnTo>
                                      <a:lnTo>
                                        <a:pt x="28" y="61"/>
                                      </a:lnTo>
                                      <a:lnTo>
                                        <a:pt x="29" y="60"/>
                                      </a:lnTo>
                                      <a:lnTo>
                                        <a:pt x="29" y="64"/>
                                      </a:lnTo>
                                      <a:lnTo>
                                        <a:pt x="30" y="64"/>
                                      </a:lnTo>
                                      <a:lnTo>
                                        <a:pt x="31" y="67"/>
                                      </a:lnTo>
                                      <a:lnTo>
                                        <a:pt x="31" y="70"/>
                                      </a:lnTo>
                                      <a:lnTo>
                                        <a:pt x="32" y="70"/>
                                      </a:lnTo>
                                      <a:lnTo>
                                        <a:pt x="33" y="70"/>
                                      </a:lnTo>
                                      <a:lnTo>
                                        <a:pt x="33" y="71"/>
                                      </a:lnTo>
                                      <a:lnTo>
                                        <a:pt x="34" y="65"/>
                                      </a:lnTo>
                                      <a:lnTo>
                                        <a:pt x="35" y="67"/>
                                      </a:lnTo>
                                      <a:lnTo>
                                        <a:pt x="35" y="65"/>
                                      </a:lnTo>
                                      <a:lnTo>
                                        <a:pt x="35" y="67"/>
                                      </a:lnTo>
                                      <a:lnTo>
                                        <a:pt x="36" y="64"/>
                                      </a:lnTo>
                                      <a:lnTo>
                                        <a:pt x="37" y="64"/>
                                      </a:lnTo>
                                      <a:lnTo>
                                        <a:pt x="37" y="65"/>
                                      </a:lnTo>
                                      <a:lnTo>
                                        <a:pt x="38" y="60"/>
                                      </a:lnTo>
                                      <a:lnTo>
                                        <a:pt x="39" y="60"/>
                                      </a:lnTo>
                                      <a:lnTo>
                                        <a:pt x="39" y="64"/>
                                      </a:lnTo>
                                      <a:lnTo>
                                        <a:pt x="40" y="63"/>
                                      </a:lnTo>
                                      <a:lnTo>
                                        <a:pt x="41" y="58"/>
                                      </a:lnTo>
                                      <a:lnTo>
                                        <a:pt x="41" y="63"/>
                                      </a:lnTo>
                                      <a:lnTo>
                                        <a:pt x="42" y="60"/>
                                      </a:lnTo>
                                      <a:lnTo>
                                        <a:pt x="43" y="62"/>
                                      </a:lnTo>
                                      <a:lnTo>
                                        <a:pt x="44" y="57"/>
                                      </a:lnTo>
                                      <a:lnTo>
                                        <a:pt x="44" y="62"/>
                                      </a:lnTo>
                                      <a:lnTo>
                                        <a:pt x="45" y="57"/>
                                      </a:lnTo>
                                      <a:lnTo>
                                        <a:pt x="46" y="55"/>
                                      </a:lnTo>
                                      <a:lnTo>
                                        <a:pt x="46" y="56"/>
                                      </a:lnTo>
                                      <a:lnTo>
                                        <a:pt x="47" y="57"/>
                                      </a:lnTo>
                                      <a:lnTo>
                                        <a:pt x="48" y="55"/>
                                      </a:lnTo>
                                      <a:lnTo>
                                        <a:pt x="48" y="57"/>
                                      </a:lnTo>
                                      <a:lnTo>
                                        <a:pt x="49" y="57"/>
                                      </a:lnTo>
                                      <a:lnTo>
                                        <a:pt x="50" y="56"/>
                                      </a:lnTo>
                                      <a:lnTo>
                                        <a:pt x="51" y="52"/>
                                      </a:lnTo>
                                      <a:lnTo>
                                        <a:pt x="51" y="53"/>
                                      </a:lnTo>
                                      <a:lnTo>
                                        <a:pt x="52" y="52"/>
                                      </a:lnTo>
                                      <a:lnTo>
                                        <a:pt x="53" y="52"/>
                                      </a:lnTo>
                                      <a:lnTo>
                                        <a:pt x="54" y="53"/>
                                      </a:lnTo>
                                      <a:lnTo>
                                        <a:pt x="55" y="52"/>
                                      </a:lnTo>
                                      <a:lnTo>
                                        <a:pt x="55" y="55"/>
                                      </a:lnTo>
                                      <a:lnTo>
                                        <a:pt x="56" y="58"/>
                                      </a:lnTo>
                                      <a:lnTo>
                                        <a:pt x="57" y="60"/>
                                      </a:lnTo>
                                      <a:lnTo>
                                        <a:pt x="57" y="61"/>
                                      </a:lnTo>
                                      <a:lnTo>
                                        <a:pt x="58" y="59"/>
                                      </a:lnTo>
                                      <a:lnTo>
                                        <a:pt x="59" y="58"/>
                                      </a:lnTo>
                                      <a:lnTo>
                                        <a:pt x="59" y="55"/>
                                      </a:lnTo>
                                      <a:lnTo>
                                        <a:pt x="59" y="57"/>
                                      </a:lnTo>
                                      <a:lnTo>
                                        <a:pt x="60" y="57"/>
                                      </a:lnTo>
                                      <a:lnTo>
                                        <a:pt x="61" y="56"/>
                                      </a:lnTo>
                                      <a:lnTo>
                                        <a:pt x="61" y="57"/>
                                      </a:lnTo>
                                      <a:lnTo>
                                        <a:pt x="62" y="55"/>
                                      </a:lnTo>
                                      <a:lnTo>
                                        <a:pt x="63" y="55"/>
                                      </a:lnTo>
                                      <a:lnTo>
                                        <a:pt x="64" y="53"/>
                                      </a:lnTo>
                                      <a:lnTo>
                                        <a:pt x="65" y="51"/>
                                      </a:lnTo>
                                      <a:lnTo>
                                        <a:pt x="66" y="48"/>
                                      </a:lnTo>
                                      <a:lnTo>
                                        <a:pt x="66" y="51"/>
                                      </a:lnTo>
                                      <a:lnTo>
                                        <a:pt x="67" y="51"/>
                                      </a:lnTo>
                                      <a:lnTo>
                                        <a:pt x="68" y="50"/>
                                      </a:lnTo>
                                      <a:lnTo>
                                        <a:pt x="68" y="53"/>
                                      </a:lnTo>
                                      <a:lnTo>
                                        <a:pt x="69" y="54"/>
                                      </a:lnTo>
                                      <a:lnTo>
                                        <a:pt x="70" y="57"/>
                                      </a:lnTo>
                                      <a:lnTo>
                                        <a:pt x="70" y="59"/>
                                      </a:lnTo>
                                      <a:lnTo>
                                        <a:pt x="71" y="59"/>
                                      </a:lnTo>
                                      <a:lnTo>
                                        <a:pt x="72" y="58"/>
                                      </a:lnTo>
                                      <a:lnTo>
                                        <a:pt x="73" y="61"/>
                                      </a:lnTo>
                                      <a:lnTo>
                                        <a:pt x="74" y="63"/>
                                      </a:lnTo>
                                      <a:lnTo>
                                        <a:pt x="75" y="65"/>
                                      </a:lnTo>
                                      <a:lnTo>
                                        <a:pt x="75" y="66"/>
                                      </a:lnTo>
                                      <a:lnTo>
                                        <a:pt x="76" y="64"/>
                                      </a:lnTo>
                                      <a:lnTo>
                                        <a:pt x="77" y="64"/>
                                      </a:lnTo>
                                      <a:lnTo>
                                        <a:pt x="78" y="61"/>
                                      </a:lnTo>
                                      <a:lnTo>
                                        <a:pt x="79" y="58"/>
                                      </a:lnTo>
                                      <a:lnTo>
                                        <a:pt x="79" y="60"/>
                                      </a:lnTo>
                                      <a:lnTo>
                                        <a:pt x="80" y="61"/>
                                      </a:lnTo>
                                      <a:lnTo>
                                        <a:pt x="81" y="59"/>
                                      </a:lnTo>
                                      <a:lnTo>
                                        <a:pt x="82" y="64"/>
                                      </a:lnTo>
                                      <a:lnTo>
                                        <a:pt x="83" y="62"/>
                                      </a:lnTo>
                                      <a:lnTo>
                                        <a:pt x="83" y="59"/>
                                      </a:lnTo>
                                      <a:lnTo>
                                        <a:pt x="83" y="60"/>
                                      </a:lnTo>
                                      <a:lnTo>
                                        <a:pt x="84" y="62"/>
                                      </a:lnTo>
                                      <a:lnTo>
                                        <a:pt x="85" y="59"/>
                                      </a:lnTo>
                                      <a:lnTo>
                                        <a:pt x="85" y="60"/>
                                      </a:lnTo>
                                      <a:lnTo>
                                        <a:pt x="86" y="60"/>
                                      </a:lnTo>
                                      <a:lnTo>
                                        <a:pt x="87" y="59"/>
                                      </a:lnTo>
                                      <a:lnTo>
                                        <a:pt x="87" y="60"/>
                                      </a:lnTo>
                                      <a:lnTo>
                                        <a:pt x="88" y="65"/>
                                      </a:lnTo>
                                      <a:lnTo>
                                        <a:pt x="89" y="68"/>
                                      </a:lnTo>
                                      <a:lnTo>
                                        <a:pt x="90" y="66"/>
                                      </a:lnTo>
                                      <a:lnTo>
                                        <a:pt x="90" y="68"/>
                                      </a:lnTo>
                                      <a:lnTo>
                                        <a:pt x="91" y="65"/>
                                      </a:lnTo>
                                      <a:lnTo>
                                        <a:pt x="92" y="65"/>
                                      </a:lnTo>
                                      <a:lnTo>
                                        <a:pt x="92" y="67"/>
                                      </a:lnTo>
                                      <a:lnTo>
                                        <a:pt x="93" y="66"/>
                                      </a:lnTo>
                                      <a:lnTo>
                                        <a:pt x="94" y="63"/>
                                      </a:lnTo>
                                      <a:lnTo>
                                        <a:pt x="94" y="64"/>
                                      </a:lnTo>
                                      <a:lnTo>
                                        <a:pt x="95" y="65"/>
                                      </a:lnTo>
                                      <a:lnTo>
                                        <a:pt x="96" y="65"/>
                                      </a:lnTo>
                                      <a:lnTo>
                                        <a:pt x="97" y="67"/>
                                      </a:lnTo>
                                      <a:lnTo>
                                        <a:pt x="97" y="69"/>
                                      </a:lnTo>
                                      <a:lnTo>
                                        <a:pt x="98" y="68"/>
                                      </a:lnTo>
                                      <a:lnTo>
                                        <a:pt x="99" y="62"/>
                                      </a:lnTo>
                                      <a:lnTo>
                                        <a:pt x="99" y="65"/>
                                      </a:lnTo>
                                      <a:lnTo>
                                        <a:pt x="100" y="62"/>
                                      </a:lnTo>
                                      <a:lnTo>
                                        <a:pt x="101" y="60"/>
                                      </a:lnTo>
                                      <a:lnTo>
                                        <a:pt x="101" y="61"/>
                                      </a:lnTo>
                                      <a:lnTo>
                                        <a:pt x="102" y="61"/>
                                      </a:lnTo>
                                      <a:lnTo>
                                        <a:pt x="103" y="58"/>
                                      </a:lnTo>
                                      <a:lnTo>
                                        <a:pt x="103" y="63"/>
                                      </a:lnTo>
                                      <a:lnTo>
                                        <a:pt x="104" y="60"/>
                                      </a:lnTo>
                                      <a:lnTo>
                                        <a:pt x="105" y="63"/>
                                      </a:lnTo>
                                      <a:lnTo>
                                        <a:pt x="106" y="65"/>
                                      </a:lnTo>
                                      <a:lnTo>
                                        <a:pt x="106" y="67"/>
                                      </a:lnTo>
                                      <a:lnTo>
                                        <a:pt x="107" y="67"/>
                                      </a:lnTo>
                                      <a:lnTo>
                                        <a:pt x="107" y="65"/>
                                      </a:lnTo>
                                      <a:lnTo>
                                        <a:pt x="107" y="71"/>
                                      </a:lnTo>
                                      <a:lnTo>
                                        <a:pt x="108" y="71"/>
                                      </a:lnTo>
                                      <a:lnTo>
                                        <a:pt x="109" y="69"/>
                                      </a:lnTo>
                                      <a:lnTo>
                                        <a:pt x="109" y="71"/>
                                      </a:lnTo>
                                      <a:lnTo>
                                        <a:pt x="110" y="70"/>
                                      </a:lnTo>
                                      <a:lnTo>
                                        <a:pt x="111" y="73"/>
                                      </a:lnTo>
                                      <a:lnTo>
                                        <a:pt x="112" y="67"/>
                                      </a:lnTo>
                                      <a:lnTo>
                                        <a:pt x="112" y="70"/>
                                      </a:lnTo>
                                      <a:lnTo>
                                        <a:pt x="113" y="64"/>
                                      </a:lnTo>
                                      <a:lnTo>
                                        <a:pt x="114" y="60"/>
                                      </a:lnTo>
                                      <a:lnTo>
                                        <a:pt x="114" y="63"/>
                                      </a:lnTo>
                                      <a:lnTo>
                                        <a:pt x="115" y="62"/>
                                      </a:lnTo>
                                      <a:lnTo>
                                        <a:pt x="116" y="59"/>
                                      </a:lnTo>
                                      <a:lnTo>
                                        <a:pt x="116" y="60"/>
                                      </a:lnTo>
                                      <a:lnTo>
                                        <a:pt x="117" y="60"/>
                                      </a:lnTo>
                                      <a:lnTo>
                                        <a:pt x="118" y="57"/>
                                      </a:lnTo>
                                      <a:lnTo>
                                        <a:pt x="118" y="58"/>
                                      </a:lnTo>
                                      <a:lnTo>
                                        <a:pt x="119" y="55"/>
                                      </a:lnTo>
                                      <a:lnTo>
                                        <a:pt x="120" y="51"/>
                                      </a:lnTo>
                                      <a:lnTo>
                                        <a:pt x="121" y="50"/>
                                      </a:lnTo>
                                      <a:lnTo>
                                        <a:pt x="121" y="51"/>
                                      </a:lnTo>
                                      <a:lnTo>
                                        <a:pt x="122" y="52"/>
                                      </a:lnTo>
                                      <a:lnTo>
                                        <a:pt x="123" y="54"/>
                                      </a:lnTo>
                                      <a:lnTo>
                                        <a:pt x="124" y="49"/>
                                      </a:lnTo>
                                      <a:lnTo>
                                        <a:pt x="125" y="54"/>
                                      </a:lnTo>
                                      <a:lnTo>
                                        <a:pt x="125" y="56"/>
                                      </a:lnTo>
                                      <a:lnTo>
                                        <a:pt x="126" y="58"/>
                                      </a:lnTo>
                                      <a:lnTo>
                                        <a:pt x="127" y="63"/>
                                      </a:lnTo>
                                      <a:lnTo>
                                        <a:pt x="127" y="64"/>
                                      </a:lnTo>
                                      <a:lnTo>
                                        <a:pt x="128" y="65"/>
                                      </a:lnTo>
                                      <a:lnTo>
                                        <a:pt x="129" y="65"/>
                                      </a:lnTo>
                                      <a:lnTo>
                                        <a:pt x="130" y="62"/>
                                      </a:lnTo>
                                      <a:lnTo>
                                        <a:pt x="130" y="64"/>
                                      </a:lnTo>
                                      <a:lnTo>
                                        <a:pt x="131" y="65"/>
                                      </a:lnTo>
                                      <a:lnTo>
                                        <a:pt x="131" y="64"/>
                                      </a:lnTo>
                                      <a:lnTo>
                                        <a:pt x="132" y="65"/>
                                      </a:lnTo>
                                      <a:lnTo>
                                        <a:pt x="133" y="61"/>
                                      </a:lnTo>
                                      <a:lnTo>
                                        <a:pt x="133" y="64"/>
                                      </a:lnTo>
                                      <a:lnTo>
                                        <a:pt x="134" y="64"/>
                                      </a:lnTo>
                                      <a:lnTo>
                                        <a:pt x="135" y="63"/>
                                      </a:lnTo>
                                      <a:lnTo>
                                        <a:pt x="136" y="61"/>
                                      </a:lnTo>
                                      <a:lnTo>
                                        <a:pt x="136" y="64"/>
                                      </a:lnTo>
                                      <a:lnTo>
                                        <a:pt x="137" y="59"/>
                                      </a:lnTo>
                                      <a:lnTo>
                                        <a:pt x="138" y="58"/>
                                      </a:lnTo>
                                      <a:lnTo>
                                        <a:pt x="138" y="60"/>
                                      </a:lnTo>
                                      <a:lnTo>
                                        <a:pt x="139" y="57"/>
                                      </a:lnTo>
                                      <a:lnTo>
                                        <a:pt x="140" y="57"/>
                                      </a:lnTo>
                                      <a:lnTo>
                                        <a:pt x="140" y="58"/>
                                      </a:lnTo>
                                      <a:lnTo>
                                        <a:pt x="141" y="57"/>
                                      </a:lnTo>
                                      <a:lnTo>
                                        <a:pt x="142" y="57"/>
                                      </a:lnTo>
                                      <a:lnTo>
                                        <a:pt x="142" y="58"/>
                                      </a:lnTo>
                                      <a:lnTo>
                                        <a:pt x="143" y="57"/>
                                      </a:lnTo>
                                      <a:lnTo>
                                        <a:pt x="144" y="54"/>
                                      </a:lnTo>
                                      <a:lnTo>
                                        <a:pt x="145" y="51"/>
                                      </a:lnTo>
                                      <a:lnTo>
                                        <a:pt x="145" y="55"/>
                                      </a:lnTo>
                                      <a:lnTo>
                                        <a:pt x="146" y="51"/>
                                      </a:lnTo>
                                      <a:lnTo>
                                        <a:pt x="147" y="45"/>
                                      </a:lnTo>
                                      <a:lnTo>
                                        <a:pt x="147" y="50"/>
                                      </a:lnTo>
                                      <a:lnTo>
                                        <a:pt x="148" y="48"/>
                                      </a:lnTo>
                                      <a:lnTo>
                                        <a:pt x="149" y="38"/>
                                      </a:lnTo>
                                      <a:lnTo>
                                        <a:pt x="149" y="40"/>
                                      </a:lnTo>
                                      <a:lnTo>
                                        <a:pt x="150" y="34"/>
                                      </a:lnTo>
                                      <a:lnTo>
                                        <a:pt x="151" y="33"/>
                                      </a:lnTo>
                                      <a:lnTo>
                                        <a:pt x="152" y="29"/>
                                      </a:lnTo>
                                      <a:lnTo>
                                        <a:pt x="152" y="30"/>
                                      </a:lnTo>
                                      <a:lnTo>
                                        <a:pt x="153" y="25"/>
                                      </a:lnTo>
                                      <a:lnTo>
                                        <a:pt x="154" y="26"/>
                                      </a:lnTo>
                                      <a:lnTo>
                                        <a:pt x="154" y="28"/>
                                      </a:lnTo>
                                      <a:lnTo>
                                        <a:pt x="155" y="23"/>
                                      </a:lnTo>
                                      <a:lnTo>
                                        <a:pt x="155" y="25"/>
                                      </a:lnTo>
                                      <a:lnTo>
                                        <a:pt x="155" y="27"/>
                                      </a:lnTo>
                                      <a:lnTo>
                                        <a:pt x="156" y="23"/>
                                      </a:lnTo>
                                      <a:lnTo>
                                        <a:pt x="157" y="19"/>
                                      </a:lnTo>
                                      <a:lnTo>
                                        <a:pt x="157" y="20"/>
                                      </a:lnTo>
                                      <a:lnTo>
                                        <a:pt x="158" y="18"/>
                                      </a:lnTo>
                                      <a:lnTo>
                                        <a:pt x="159" y="23"/>
                                      </a:lnTo>
                                      <a:lnTo>
                                        <a:pt x="160" y="22"/>
                                      </a:lnTo>
                                      <a:lnTo>
                                        <a:pt x="161" y="25"/>
                                      </a:lnTo>
                                      <a:lnTo>
                                        <a:pt x="162" y="23"/>
                                      </a:lnTo>
                                      <a:lnTo>
                                        <a:pt x="162" y="24"/>
                                      </a:lnTo>
                                      <a:lnTo>
                                        <a:pt x="163" y="23"/>
                                      </a:lnTo>
                                      <a:lnTo>
                                        <a:pt x="164" y="23"/>
                                      </a:lnTo>
                                      <a:lnTo>
                                        <a:pt x="164" y="23"/>
                                      </a:lnTo>
                                      <a:lnTo>
                                        <a:pt x="165" y="26"/>
                                      </a:lnTo>
                                      <a:lnTo>
                                        <a:pt x="166" y="23"/>
                                      </a:lnTo>
                                      <a:lnTo>
                                        <a:pt x="167" y="26"/>
                                      </a:lnTo>
                                      <a:lnTo>
                                        <a:pt x="168" y="24"/>
                                      </a:lnTo>
                                      <a:lnTo>
                                        <a:pt x="169" y="27"/>
                                      </a:lnTo>
                                      <a:lnTo>
                                        <a:pt x="169" y="29"/>
                                      </a:lnTo>
                                      <a:lnTo>
                                        <a:pt x="170" y="30"/>
                                      </a:lnTo>
                                      <a:lnTo>
                                        <a:pt x="171" y="30"/>
                                      </a:lnTo>
                                      <a:lnTo>
                                        <a:pt x="172" y="33"/>
                                      </a:lnTo>
                                      <a:lnTo>
                                        <a:pt x="173" y="30"/>
                                      </a:lnTo>
                                      <a:lnTo>
                                        <a:pt x="173" y="31"/>
                                      </a:lnTo>
                                      <a:lnTo>
                                        <a:pt x="174" y="28"/>
                                      </a:lnTo>
                                      <a:lnTo>
                                        <a:pt x="175" y="29"/>
                                      </a:lnTo>
                                      <a:lnTo>
                                        <a:pt x="176" y="29"/>
                                      </a:lnTo>
                                      <a:lnTo>
                                        <a:pt x="176" y="32"/>
                                      </a:lnTo>
                                      <a:lnTo>
                                        <a:pt x="177" y="35"/>
                                      </a:lnTo>
                                      <a:lnTo>
                                        <a:pt x="178" y="37"/>
                                      </a:lnTo>
                                      <a:lnTo>
                                        <a:pt x="179" y="41"/>
                                      </a:lnTo>
                                      <a:lnTo>
                                        <a:pt x="179" y="39"/>
                                      </a:lnTo>
                                      <a:lnTo>
                                        <a:pt x="179" y="40"/>
                                      </a:lnTo>
                                      <a:lnTo>
                                        <a:pt x="180" y="39"/>
                                      </a:lnTo>
                                      <a:lnTo>
                                        <a:pt x="181" y="36"/>
                                      </a:lnTo>
                                      <a:lnTo>
                                        <a:pt x="182" y="36"/>
                                      </a:lnTo>
                                      <a:lnTo>
                                        <a:pt x="182" y="40"/>
                                      </a:lnTo>
                                      <a:lnTo>
                                        <a:pt x="183" y="38"/>
                                      </a:lnTo>
                                      <a:lnTo>
                                        <a:pt x="184" y="37"/>
                                      </a:lnTo>
                                      <a:lnTo>
                                        <a:pt x="185" y="39"/>
                                      </a:lnTo>
                                      <a:lnTo>
                                        <a:pt x="186" y="37"/>
                                      </a:lnTo>
                                      <a:lnTo>
                                        <a:pt x="186" y="38"/>
                                      </a:lnTo>
                                      <a:lnTo>
                                        <a:pt x="187" y="37"/>
                                      </a:lnTo>
                                      <a:lnTo>
                                        <a:pt x="188" y="32"/>
                                      </a:lnTo>
                                      <a:lnTo>
                                        <a:pt x="188" y="37"/>
                                      </a:lnTo>
                                      <a:lnTo>
                                        <a:pt x="189" y="35"/>
                                      </a:lnTo>
                                      <a:lnTo>
                                        <a:pt x="190" y="37"/>
                                      </a:lnTo>
                                      <a:lnTo>
                                        <a:pt x="191" y="38"/>
                                      </a:lnTo>
                                      <a:lnTo>
                                        <a:pt x="191" y="40"/>
                                      </a:lnTo>
                                      <a:lnTo>
                                        <a:pt x="192" y="39"/>
                                      </a:lnTo>
                                      <a:lnTo>
                                        <a:pt x="193" y="37"/>
                                      </a:lnTo>
                                      <a:lnTo>
                                        <a:pt x="193" y="39"/>
                                      </a:lnTo>
                                      <a:lnTo>
                                        <a:pt x="194" y="35"/>
                                      </a:lnTo>
                                      <a:lnTo>
                                        <a:pt x="195" y="34"/>
                                      </a:lnTo>
                                      <a:lnTo>
                                        <a:pt x="195" y="35"/>
                                      </a:lnTo>
                                      <a:lnTo>
                                        <a:pt x="196" y="33"/>
                                      </a:lnTo>
                                      <a:lnTo>
                                        <a:pt x="197" y="30"/>
                                      </a:lnTo>
                                      <a:lnTo>
                                        <a:pt x="198" y="28"/>
                                      </a:lnTo>
                                      <a:lnTo>
                                        <a:pt x="198" y="29"/>
                                      </a:lnTo>
                                      <a:lnTo>
                                        <a:pt x="199" y="30"/>
                                      </a:lnTo>
                                      <a:lnTo>
                                        <a:pt x="200" y="30"/>
                                      </a:lnTo>
                                      <a:lnTo>
                                        <a:pt x="201" y="27"/>
                                      </a:lnTo>
                                      <a:lnTo>
                                        <a:pt x="202" y="29"/>
                                      </a:lnTo>
                                      <a:lnTo>
                                        <a:pt x="202" y="32"/>
                                      </a:lnTo>
                                      <a:lnTo>
                                        <a:pt x="203" y="29"/>
                                      </a:lnTo>
                                      <a:lnTo>
                                        <a:pt x="203" y="30"/>
                                      </a:lnTo>
                                      <a:lnTo>
                                        <a:pt x="203" y="31"/>
                                      </a:lnTo>
                                      <a:lnTo>
                                        <a:pt x="204" y="28"/>
                                      </a:lnTo>
                                      <a:lnTo>
                                        <a:pt x="205" y="26"/>
                                      </a:lnTo>
                                      <a:lnTo>
                                        <a:pt x="206" y="28"/>
                                      </a:lnTo>
                                      <a:lnTo>
                                        <a:pt x="206" y="31"/>
                                      </a:lnTo>
                                      <a:lnTo>
                                        <a:pt x="207" y="30"/>
                                      </a:lnTo>
                                      <a:lnTo>
                                        <a:pt x="208" y="34"/>
                                      </a:lnTo>
                                      <a:lnTo>
                                        <a:pt x="208" y="35"/>
                                      </a:lnTo>
                                      <a:lnTo>
                                        <a:pt x="209" y="34"/>
                                      </a:lnTo>
                                      <a:lnTo>
                                        <a:pt x="210" y="35"/>
                                      </a:lnTo>
                                      <a:lnTo>
                                        <a:pt x="210" y="37"/>
                                      </a:lnTo>
                                      <a:lnTo>
                                        <a:pt x="211" y="38"/>
                                      </a:lnTo>
                                      <a:lnTo>
                                        <a:pt x="212" y="33"/>
                                      </a:lnTo>
                                      <a:lnTo>
                                        <a:pt x="212" y="37"/>
                                      </a:lnTo>
                                      <a:lnTo>
                                        <a:pt x="213" y="36"/>
                                      </a:lnTo>
                                      <a:lnTo>
                                        <a:pt x="214" y="41"/>
                                      </a:lnTo>
                                      <a:lnTo>
                                        <a:pt x="215" y="37"/>
                                      </a:lnTo>
                                      <a:lnTo>
                                        <a:pt x="215" y="39"/>
                                      </a:lnTo>
                                      <a:lnTo>
                                        <a:pt x="216" y="39"/>
                                      </a:lnTo>
                                      <a:lnTo>
                                        <a:pt x="217" y="39"/>
                                      </a:lnTo>
                                      <a:lnTo>
                                        <a:pt x="218" y="38"/>
                                      </a:lnTo>
                                      <a:lnTo>
                                        <a:pt x="219" y="42"/>
                                      </a:lnTo>
                                      <a:lnTo>
                                        <a:pt x="220" y="43"/>
                                      </a:lnTo>
                                      <a:lnTo>
                                        <a:pt x="221" y="44"/>
                                      </a:lnTo>
                                      <a:lnTo>
                                        <a:pt x="222" y="38"/>
                                      </a:lnTo>
                                      <a:lnTo>
                                        <a:pt x="222" y="39"/>
                                      </a:lnTo>
                                      <a:lnTo>
                                        <a:pt x="223" y="37"/>
                                      </a:lnTo>
                                      <a:lnTo>
                                        <a:pt x="224" y="38"/>
                                      </a:lnTo>
                                      <a:lnTo>
                                        <a:pt x="224" y="39"/>
                                      </a:lnTo>
                                      <a:lnTo>
                                        <a:pt x="225" y="40"/>
                                      </a:lnTo>
                                      <a:lnTo>
                                        <a:pt x="226" y="43"/>
                                      </a:lnTo>
                                      <a:lnTo>
                                        <a:pt x="227" y="43"/>
                                      </a:lnTo>
                                      <a:lnTo>
                                        <a:pt x="227" y="43"/>
                                      </a:lnTo>
                                      <a:lnTo>
                                        <a:pt x="227" y="45"/>
                                      </a:lnTo>
                                      <a:lnTo>
                                        <a:pt x="228" y="43"/>
                                      </a:lnTo>
                                      <a:lnTo>
                                        <a:pt x="229" y="45"/>
                                      </a:lnTo>
                                      <a:lnTo>
                                        <a:pt x="230" y="47"/>
                                      </a:lnTo>
                                      <a:lnTo>
                                        <a:pt x="230" y="48"/>
                                      </a:lnTo>
                                      <a:lnTo>
                                        <a:pt x="231" y="49"/>
                                      </a:lnTo>
                                      <a:lnTo>
                                        <a:pt x="232" y="50"/>
                                      </a:lnTo>
                                      <a:lnTo>
                                        <a:pt x="233" y="50"/>
                                      </a:lnTo>
                                      <a:lnTo>
                                        <a:pt x="234" y="48"/>
                                      </a:lnTo>
                                      <a:lnTo>
                                        <a:pt x="234" y="51"/>
                                      </a:lnTo>
                                      <a:lnTo>
                                        <a:pt x="235" y="50"/>
                                      </a:lnTo>
                                      <a:lnTo>
                                        <a:pt x="236" y="49"/>
                                      </a:lnTo>
                                      <a:lnTo>
                                        <a:pt x="237" y="54"/>
                                      </a:lnTo>
                                      <a:lnTo>
                                        <a:pt x="237" y="56"/>
                                      </a:lnTo>
                                      <a:lnTo>
                                        <a:pt x="238" y="55"/>
                                      </a:lnTo>
                                      <a:lnTo>
                                        <a:pt x="239" y="55"/>
                                      </a:lnTo>
                                      <a:lnTo>
                                        <a:pt x="239" y="57"/>
                                      </a:lnTo>
                                      <a:lnTo>
                                        <a:pt x="240" y="54"/>
                                      </a:lnTo>
                                      <a:lnTo>
                                        <a:pt x="241" y="51"/>
                                      </a:lnTo>
                                      <a:lnTo>
                                        <a:pt x="241" y="53"/>
                                      </a:lnTo>
                                      <a:lnTo>
                                        <a:pt x="242" y="54"/>
                                      </a:lnTo>
                                      <a:lnTo>
                                        <a:pt x="243" y="50"/>
                                      </a:lnTo>
                                      <a:lnTo>
                                        <a:pt x="243" y="51"/>
                                      </a:lnTo>
                                      <a:lnTo>
                                        <a:pt x="244" y="50"/>
                                      </a:lnTo>
                                      <a:lnTo>
                                        <a:pt x="245" y="53"/>
                                      </a:lnTo>
                                      <a:lnTo>
                                        <a:pt x="246" y="48"/>
                                      </a:lnTo>
                                      <a:lnTo>
                                        <a:pt x="247" y="48"/>
                                      </a:lnTo>
                                      <a:lnTo>
                                        <a:pt x="248" y="49"/>
                                      </a:lnTo>
                                      <a:lnTo>
                                        <a:pt x="248" y="50"/>
                                      </a:lnTo>
                                      <a:lnTo>
                                        <a:pt x="249" y="54"/>
                                      </a:lnTo>
                                      <a:lnTo>
                                        <a:pt x="250" y="48"/>
                                      </a:lnTo>
                                      <a:lnTo>
                                        <a:pt x="250" y="50"/>
                                      </a:lnTo>
                                      <a:lnTo>
                                        <a:pt x="251" y="49"/>
                                      </a:lnTo>
                                      <a:lnTo>
                                        <a:pt x="251" y="50"/>
                                      </a:lnTo>
                                      <a:lnTo>
                                        <a:pt x="252" y="49"/>
                                      </a:lnTo>
                                      <a:lnTo>
                                        <a:pt x="252" y="51"/>
                                      </a:lnTo>
                                      <a:lnTo>
                                        <a:pt x="253" y="50"/>
                                      </a:lnTo>
                                      <a:lnTo>
                                        <a:pt x="254" y="50"/>
                                      </a:lnTo>
                                      <a:lnTo>
                                        <a:pt x="254" y="51"/>
                                      </a:lnTo>
                                      <a:lnTo>
                                        <a:pt x="255" y="49"/>
                                      </a:lnTo>
                                      <a:lnTo>
                                        <a:pt x="256" y="49"/>
                                      </a:lnTo>
                                      <a:lnTo>
                                        <a:pt x="256" y="50"/>
                                      </a:lnTo>
                                      <a:lnTo>
                                        <a:pt x="257" y="48"/>
                                      </a:lnTo>
                                      <a:lnTo>
                                        <a:pt x="258" y="44"/>
                                      </a:lnTo>
                                      <a:lnTo>
                                        <a:pt x="258" y="46"/>
                                      </a:lnTo>
                                      <a:lnTo>
                                        <a:pt x="259" y="47"/>
                                      </a:lnTo>
                                      <a:lnTo>
                                        <a:pt x="260" y="49"/>
                                      </a:lnTo>
                                      <a:lnTo>
                                        <a:pt x="261" y="45"/>
                                      </a:lnTo>
                                      <a:lnTo>
                                        <a:pt x="261" y="48"/>
                                      </a:lnTo>
                                      <a:lnTo>
                                        <a:pt x="262" y="48"/>
                                      </a:lnTo>
                                      <a:lnTo>
                                        <a:pt x="263" y="46"/>
                                      </a:lnTo>
                                      <a:lnTo>
                                        <a:pt x="263" y="48"/>
                                      </a:lnTo>
                                      <a:lnTo>
                                        <a:pt x="264" y="50"/>
                                      </a:lnTo>
                                      <a:lnTo>
                                        <a:pt x="265" y="50"/>
                                      </a:lnTo>
                                      <a:lnTo>
                                        <a:pt x="266" y="50"/>
                                      </a:lnTo>
                                      <a:lnTo>
                                        <a:pt x="267" y="49"/>
                                      </a:lnTo>
                                      <a:lnTo>
                                        <a:pt x="268" y="51"/>
                                      </a:lnTo>
                                      <a:lnTo>
                                        <a:pt x="268" y="52"/>
                                      </a:lnTo>
                                      <a:lnTo>
                                        <a:pt x="269" y="52"/>
                                      </a:lnTo>
                                      <a:lnTo>
                                        <a:pt x="270" y="52"/>
                                      </a:lnTo>
                                      <a:lnTo>
                                        <a:pt x="271" y="51"/>
                                      </a:lnTo>
                                      <a:lnTo>
                                        <a:pt x="272" y="46"/>
                                      </a:lnTo>
                                      <a:lnTo>
                                        <a:pt x="272" y="48"/>
                                      </a:lnTo>
                                      <a:lnTo>
                                        <a:pt x="273" y="48"/>
                                      </a:lnTo>
                                      <a:lnTo>
                                        <a:pt x="274" y="48"/>
                                      </a:lnTo>
                                      <a:lnTo>
                                        <a:pt x="274" y="49"/>
                                      </a:lnTo>
                                      <a:lnTo>
                                        <a:pt x="275" y="51"/>
                                      </a:lnTo>
                                      <a:lnTo>
                                        <a:pt x="275" y="54"/>
                                      </a:lnTo>
                                      <a:lnTo>
                                        <a:pt x="276" y="51"/>
                                      </a:lnTo>
                                      <a:lnTo>
                                        <a:pt x="276" y="54"/>
                                      </a:lnTo>
                                      <a:lnTo>
                                        <a:pt x="277" y="55"/>
                                      </a:lnTo>
                                      <a:lnTo>
                                        <a:pt x="278" y="52"/>
                                      </a:lnTo>
                                      <a:lnTo>
                                        <a:pt x="278" y="55"/>
                                      </a:lnTo>
                                      <a:lnTo>
                                        <a:pt x="279" y="55"/>
                                      </a:lnTo>
                                      <a:lnTo>
                                        <a:pt x="280" y="56"/>
                                      </a:lnTo>
                                      <a:lnTo>
                                        <a:pt x="280" y="58"/>
                                      </a:lnTo>
                                      <a:lnTo>
                                        <a:pt x="281" y="57"/>
                                      </a:lnTo>
                                      <a:lnTo>
                                        <a:pt x="282" y="60"/>
                                      </a:lnTo>
                                      <a:lnTo>
                                        <a:pt x="283" y="60"/>
                                      </a:lnTo>
                                      <a:lnTo>
                                        <a:pt x="283" y="66"/>
                                      </a:lnTo>
                                      <a:lnTo>
                                        <a:pt x="284" y="64"/>
                                      </a:lnTo>
                                      <a:lnTo>
                                        <a:pt x="285" y="64"/>
                                      </a:lnTo>
                                      <a:lnTo>
                                        <a:pt x="286" y="65"/>
                                      </a:lnTo>
                                      <a:lnTo>
                                        <a:pt x="287" y="66"/>
                                      </a:lnTo>
                                      <a:lnTo>
                                        <a:pt x="287" y="67"/>
                                      </a:lnTo>
                                      <a:lnTo>
                                        <a:pt x="288" y="65"/>
                                      </a:lnTo>
                                      <a:lnTo>
                                        <a:pt x="289" y="60"/>
                                      </a:lnTo>
                                      <a:lnTo>
                                        <a:pt x="289" y="64"/>
                                      </a:lnTo>
                                      <a:lnTo>
                                        <a:pt x="290" y="59"/>
                                      </a:lnTo>
                                      <a:lnTo>
                                        <a:pt x="291" y="58"/>
                                      </a:lnTo>
                                      <a:lnTo>
                                        <a:pt x="292" y="54"/>
                                      </a:lnTo>
                                      <a:lnTo>
                                        <a:pt x="292" y="57"/>
                                      </a:lnTo>
                                      <a:lnTo>
                                        <a:pt x="293" y="54"/>
                                      </a:lnTo>
                                      <a:lnTo>
                                        <a:pt x="294" y="51"/>
                                      </a:lnTo>
                                      <a:lnTo>
                                        <a:pt x="294" y="56"/>
                                      </a:lnTo>
                                      <a:lnTo>
                                        <a:pt x="295" y="54"/>
                                      </a:lnTo>
                                      <a:lnTo>
                                        <a:pt x="296" y="55"/>
                                      </a:lnTo>
                                      <a:lnTo>
                                        <a:pt x="296" y="57"/>
                                      </a:lnTo>
                                      <a:lnTo>
                                        <a:pt x="297" y="60"/>
                                      </a:lnTo>
                                      <a:lnTo>
                                        <a:pt x="298" y="60"/>
                                      </a:lnTo>
                                      <a:lnTo>
                                        <a:pt x="298" y="62"/>
                                      </a:lnTo>
                                      <a:lnTo>
                                        <a:pt x="299" y="59"/>
                                      </a:lnTo>
                                      <a:lnTo>
                                        <a:pt x="299" y="57"/>
                                      </a:lnTo>
                                      <a:lnTo>
                                        <a:pt x="300" y="57"/>
                                      </a:lnTo>
                                      <a:lnTo>
                                        <a:pt x="300" y="59"/>
                                      </a:lnTo>
                                      <a:lnTo>
                                        <a:pt x="301" y="58"/>
                                      </a:lnTo>
                                      <a:lnTo>
                                        <a:pt x="302" y="52"/>
                                      </a:lnTo>
                                      <a:lnTo>
                                        <a:pt x="302" y="55"/>
                                      </a:lnTo>
                                      <a:lnTo>
                                        <a:pt x="303" y="54"/>
                                      </a:lnTo>
                                      <a:lnTo>
                                        <a:pt x="304" y="50"/>
                                      </a:lnTo>
                                      <a:lnTo>
                                        <a:pt x="305" y="48"/>
                                      </a:lnTo>
                                      <a:lnTo>
                                        <a:pt x="306" y="49"/>
                                      </a:lnTo>
                                      <a:lnTo>
                                        <a:pt x="307" y="47"/>
                                      </a:lnTo>
                                      <a:lnTo>
                                        <a:pt x="307" y="48"/>
                                      </a:lnTo>
                                      <a:lnTo>
                                        <a:pt x="308" y="47"/>
                                      </a:lnTo>
                                      <a:lnTo>
                                        <a:pt x="309" y="45"/>
                                      </a:lnTo>
                                      <a:lnTo>
                                        <a:pt x="309" y="47"/>
                                      </a:lnTo>
                                      <a:lnTo>
                                        <a:pt x="310" y="46"/>
                                      </a:lnTo>
                                      <a:lnTo>
                                        <a:pt x="311" y="46"/>
                                      </a:lnTo>
                                      <a:lnTo>
                                        <a:pt x="311" y="47"/>
                                      </a:lnTo>
                                      <a:lnTo>
                                        <a:pt x="312" y="46"/>
                                      </a:lnTo>
                                      <a:lnTo>
                                        <a:pt x="313" y="43"/>
                                      </a:lnTo>
                                      <a:lnTo>
                                        <a:pt x="313" y="48"/>
                                      </a:lnTo>
                                      <a:lnTo>
                                        <a:pt x="314" y="45"/>
                                      </a:lnTo>
                                      <a:lnTo>
                                        <a:pt x="315" y="44"/>
                                      </a:lnTo>
                                      <a:lnTo>
                                        <a:pt x="316" y="38"/>
                                      </a:lnTo>
                                      <a:lnTo>
                                        <a:pt x="316" y="40"/>
                                      </a:lnTo>
                                      <a:lnTo>
                                        <a:pt x="317" y="37"/>
                                      </a:lnTo>
                                      <a:lnTo>
                                        <a:pt x="318" y="30"/>
                                      </a:lnTo>
                                      <a:lnTo>
                                        <a:pt x="318" y="35"/>
                                      </a:lnTo>
                                      <a:lnTo>
                                        <a:pt x="319" y="35"/>
                                      </a:lnTo>
                                      <a:lnTo>
                                        <a:pt x="320" y="38"/>
                                      </a:lnTo>
                                      <a:lnTo>
                                        <a:pt x="320" y="39"/>
                                      </a:lnTo>
                                      <a:lnTo>
                                        <a:pt x="321" y="44"/>
                                      </a:lnTo>
                                      <a:lnTo>
                                        <a:pt x="322" y="47"/>
                                      </a:lnTo>
                                      <a:lnTo>
                                        <a:pt x="323" y="51"/>
                                      </a:lnTo>
                                      <a:lnTo>
                                        <a:pt x="323" y="54"/>
                                      </a:lnTo>
                                      <a:lnTo>
                                        <a:pt x="323" y="53"/>
                                      </a:lnTo>
                                      <a:lnTo>
                                        <a:pt x="324" y="56"/>
                                      </a:lnTo>
                                      <a:lnTo>
                                        <a:pt x="324" y="60"/>
                                      </a:lnTo>
                                      <a:lnTo>
                                        <a:pt x="325" y="59"/>
                                      </a:lnTo>
                                      <a:lnTo>
                                        <a:pt x="326" y="59"/>
                                      </a:lnTo>
                                      <a:lnTo>
                                        <a:pt x="326" y="61"/>
                                      </a:lnTo>
                                      <a:lnTo>
                                        <a:pt x="327" y="58"/>
                                      </a:lnTo>
                                      <a:lnTo>
                                        <a:pt x="328" y="65"/>
                                      </a:lnTo>
                                      <a:lnTo>
                                        <a:pt x="328" y="66"/>
                                      </a:lnTo>
                                      <a:lnTo>
                                        <a:pt x="329" y="71"/>
                                      </a:lnTo>
                                      <a:lnTo>
                                        <a:pt x="330" y="72"/>
                                      </a:lnTo>
                                      <a:lnTo>
                                        <a:pt x="331" y="75"/>
                                      </a:lnTo>
                                      <a:lnTo>
                                        <a:pt x="332" y="76"/>
                                      </a:lnTo>
                                      <a:lnTo>
                                        <a:pt x="333" y="73"/>
                                      </a:lnTo>
                                      <a:lnTo>
                                        <a:pt x="333" y="74"/>
                                      </a:lnTo>
                                      <a:lnTo>
                                        <a:pt x="334" y="77"/>
                                      </a:lnTo>
                                      <a:lnTo>
                                        <a:pt x="335" y="77"/>
                                      </a:lnTo>
                                      <a:lnTo>
                                        <a:pt x="335" y="78"/>
                                      </a:lnTo>
                                      <a:lnTo>
                                        <a:pt x="336" y="77"/>
                                      </a:lnTo>
                                      <a:lnTo>
                                        <a:pt x="337" y="77"/>
                                      </a:lnTo>
                                      <a:lnTo>
                                        <a:pt x="338" y="75"/>
                                      </a:lnTo>
                                      <a:lnTo>
                                        <a:pt x="339" y="77"/>
                                      </a:lnTo>
                                      <a:lnTo>
                                        <a:pt x="340" y="72"/>
                                      </a:lnTo>
                                      <a:lnTo>
                                        <a:pt x="340" y="73"/>
                                      </a:lnTo>
                                      <a:lnTo>
                                        <a:pt x="341" y="72"/>
                                      </a:lnTo>
                                      <a:lnTo>
                                        <a:pt x="342" y="70"/>
                                      </a:lnTo>
                                      <a:lnTo>
                                        <a:pt x="342" y="71"/>
                                      </a:lnTo>
                                      <a:lnTo>
                                        <a:pt x="343" y="69"/>
                                      </a:lnTo>
                                      <a:lnTo>
                                        <a:pt x="344" y="71"/>
                                      </a:lnTo>
                                      <a:lnTo>
                                        <a:pt x="344" y="72"/>
                                      </a:lnTo>
                                      <a:lnTo>
                                        <a:pt x="345" y="73"/>
                                      </a:lnTo>
                                      <a:lnTo>
                                        <a:pt x="346" y="72"/>
                                      </a:lnTo>
                                      <a:lnTo>
                                        <a:pt x="347" y="64"/>
                                      </a:lnTo>
                                      <a:lnTo>
                                        <a:pt x="347" y="71"/>
                                      </a:lnTo>
                                      <a:lnTo>
                                        <a:pt x="347" y="64"/>
                                      </a:lnTo>
                                      <a:lnTo>
                                        <a:pt x="348" y="62"/>
                                      </a:lnTo>
                                      <a:lnTo>
                                        <a:pt x="348" y="64"/>
                                      </a:lnTo>
                                      <a:lnTo>
                                        <a:pt x="349" y="61"/>
                                      </a:lnTo>
                                      <a:lnTo>
                                        <a:pt x="350" y="61"/>
                                      </a:lnTo>
                                      <a:lnTo>
                                        <a:pt x="350" y="62"/>
                                      </a:lnTo>
                                      <a:lnTo>
                                        <a:pt x="351" y="64"/>
                                      </a:lnTo>
                                      <a:lnTo>
                                        <a:pt x="352" y="64"/>
                                      </a:lnTo>
                                      <a:lnTo>
                                        <a:pt x="353" y="62"/>
                                      </a:lnTo>
                                      <a:lnTo>
                                        <a:pt x="354" y="62"/>
                                      </a:lnTo>
                                      <a:lnTo>
                                        <a:pt x="355" y="60"/>
                                      </a:lnTo>
                                      <a:lnTo>
                                        <a:pt x="355" y="64"/>
                                      </a:lnTo>
                                      <a:lnTo>
                                        <a:pt x="356" y="60"/>
                                      </a:lnTo>
                                      <a:lnTo>
                                        <a:pt x="357" y="57"/>
                                      </a:lnTo>
                                      <a:lnTo>
                                        <a:pt x="357" y="61"/>
                                      </a:lnTo>
                                      <a:lnTo>
                                        <a:pt x="358" y="54"/>
                                      </a:lnTo>
                                      <a:lnTo>
                                        <a:pt x="359" y="51"/>
                                      </a:lnTo>
                                      <a:lnTo>
                                        <a:pt x="359" y="55"/>
                                      </a:lnTo>
                                      <a:lnTo>
                                        <a:pt x="360" y="50"/>
                                      </a:lnTo>
                                      <a:lnTo>
                                        <a:pt x="361" y="50"/>
                                      </a:lnTo>
                                      <a:lnTo>
                                        <a:pt x="362" y="49"/>
                                      </a:lnTo>
                                      <a:lnTo>
                                        <a:pt x="362" y="50"/>
                                      </a:lnTo>
                                      <a:lnTo>
                                        <a:pt x="363" y="48"/>
                                      </a:lnTo>
                                      <a:lnTo>
                                        <a:pt x="364" y="48"/>
                                      </a:lnTo>
                                      <a:lnTo>
                                        <a:pt x="364" y="49"/>
                                      </a:lnTo>
                                      <a:lnTo>
                                        <a:pt x="365" y="48"/>
                                      </a:lnTo>
                                      <a:lnTo>
                                        <a:pt x="366" y="48"/>
                                      </a:lnTo>
                                      <a:lnTo>
                                        <a:pt x="367" y="50"/>
                                      </a:lnTo>
                                      <a:lnTo>
                                        <a:pt x="368" y="53"/>
                                      </a:lnTo>
                                      <a:lnTo>
                                        <a:pt x="369" y="51"/>
                                      </a:lnTo>
                                      <a:lnTo>
                                        <a:pt x="369" y="54"/>
                                      </a:lnTo>
                                      <a:lnTo>
                                        <a:pt x="370" y="57"/>
                                      </a:lnTo>
                                      <a:lnTo>
                                        <a:pt x="371" y="58"/>
                                      </a:lnTo>
                                      <a:lnTo>
                                        <a:pt x="371" y="64"/>
                                      </a:lnTo>
                                      <a:lnTo>
                                        <a:pt x="371" y="64"/>
                                      </a:lnTo>
                                      <a:lnTo>
                                        <a:pt x="372" y="61"/>
                                      </a:lnTo>
                                      <a:lnTo>
                                        <a:pt x="372" y="63"/>
                                      </a:lnTo>
                                      <a:lnTo>
                                        <a:pt x="373" y="61"/>
                                      </a:lnTo>
                                      <a:lnTo>
                                        <a:pt x="374" y="58"/>
                                      </a:lnTo>
                                      <a:lnTo>
                                        <a:pt x="374" y="59"/>
                                      </a:lnTo>
                                      <a:lnTo>
                                        <a:pt x="375" y="61"/>
                                      </a:lnTo>
                                      <a:lnTo>
                                        <a:pt x="376" y="59"/>
                                      </a:lnTo>
                                      <a:lnTo>
                                        <a:pt x="377" y="58"/>
                                      </a:lnTo>
                                      <a:lnTo>
                                        <a:pt x="377" y="62"/>
                                      </a:lnTo>
                                      <a:lnTo>
                                        <a:pt x="378" y="58"/>
                                      </a:lnTo>
                                      <a:lnTo>
                                        <a:pt x="379" y="57"/>
                                      </a:lnTo>
                                      <a:lnTo>
                                        <a:pt x="379" y="62"/>
                                      </a:lnTo>
                                      <a:lnTo>
                                        <a:pt x="380" y="59"/>
                                      </a:lnTo>
                                      <a:lnTo>
                                        <a:pt x="381" y="56"/>
                                      </a:lnTo>
                                      <a:lnTo>
                                        <a:pt x="381" y="58"/>
                                      </a:lnTo>
                                      <a:lnTo>
                                        <a:pt x="382" y="59"/>
                                      </a:lnTo>
                                      <a:lnTo>
                                        <a:pt x="383" y="59"/>
                                      </a:lnTo>
                                      <a:lnTo>
                                        <a:pt x="383" y="61"/>
                                      </a:lnTo>
                                      <a:lnTo>
                                        <a:pt x="384" y="63"/>
                                      </a:lnTo>
                                      <a:lnTo>
                                        <a:pt x="385" y="64"/>
                                      </a:lnTo>
                                      <a:lnTo>
                                        <a:pt x="386" y="63"/>
                                      </a:lnTo>
                                      <a:lnTo>
                                        <a:pt x="386" y="66"/>
                                      </a:lnTo>
                                      <a:lnTo>
                                        <a:pt x="387" y="65"/>
                                      </a:lnTo>
                                      <a:lnTo>
                                        <a:pt x="388" y="65"/>
                                      </a:lnTo>
                                      <a:lnTo>
                                        <a:pt x="389" y="64"/>
                                      </a:lnTo>
                                      <a:lnTo>
                                        <a:pt x="390" y="59"/>
                                      </a:lnTo>
                                      <a:lnTo>
                                        <a:pt x="390" y="60"/>
                                      </a:lnTo>
                                      <a:lnTo>
                                        <a:pt x="391" y="61"/>
                                      </a:lnTo>
                                      <a:lnTo>
                                        <a:pt x="392" y="59"/>
                                      </a:lnTo>
                                      <a:lnTo>
                                        <a:pt x="393" y="57"/>
                                      </a:lnTo>
                                      <a:lnTo>
                                        <a:pt x="393" y="58"/>
                                      </a:lnTo>
                                      <a:lnTo>
                                        <a:pt x="394" y="57"/>
                                      </a:lnTo>
                                      <a:lnTo>
                                        <a:pt x="395" y="61"/>
                                      </a:lnTo>
                                      <a:lnTo>
                                        <a:pt x="395" y="64"/>
                                      </a:lnTo>
                                      <a:lnTo>
                                        <a:pt x="395" y="62"/>
                                      </a:lnTo>
                                      <a:lnTo>
                                        <a:pt x="396" y="59"/>
                                      </a:lnTo>
                                      <a:lnTo>
                                        <a:pt x="396" y="63"/>
                                      </a:lnTo>
                                      <a:lnTo>
                                        <a:pt x="397" y="61"/>
                                      </a:lnTo>
                                      <a:lnTo>
                                        <a:pt x="398" y="57"/>
                                      </a:lnTo>
                                      <a:lnTo>
                                        <a:pt x="398" y="59"/>
                                      </a:lnTo>
                                      <a:lnTo>
                                        <a:pt x="399" y="58"/>
                                      </a:lnTo>
                                      <a:lnTo>
                                        <a:pt x="400" y="58"/>
                                      </a:lnTo>
                                      <a:lnTo>
                                        <a:pt x="401" y="60"/>
                                      </a:lnTo>
                                      <a:lnTo>
                                        <a:pt x="401" y="62"/>
                                      </a:lnTo>
                                      <a:lnTo>
                                        <a:pt x="402" y="61"/>
                                      </a:lnTo>
                                      <a:lnTo>
                                        <a:pt x="403" y="59"/>
                                      </a:lnTo>
                                      <a:lnTo>
                                        <a:pt x="403" y="61"/>
                                      </a:lnTo>
                                      <a:lnTo>
                                        <a:pt x="404" y="63"/>
                                      </a:lnTo>
                                      <a:lnTo>
                                        <a:pt x="405" y="62"/>
                                      </a:lnTo>
                                      <a:lnTo>
                                        <a:pt x="406" y="59"/>
                                      </a:lnTo>
                                      <a:lnTo>
                                        <a:pt x="407" y="58"/>
                                      </a:lnTo>
                                      <a:lnTo>
                                        <a:pt x="408" y="62"/>
                                      </a:lnTo>
                                      <a:lnTo>
                                        <a:pt x="408" y="63"/>
                                      </a:lnTo>
                                      <a:lnTo>
                                        <a:pt x="409" y="64"/>
                                      </a:lnTo>
                                      <a:lnTo>
                                        <a:pt x="410" y="63"/>
                                      </a:lnTo>
                                      <a:lnTo>
                                        <a:pt x="410" y="64"/>
                                      </a:lnTo>
                                      <a:lnTo>
                                        <a:pt x="411" y="65"/>
                                      </a:lnTo>
                                      <a:lnTo>
                                        <a:pt x="412" y="67"/>
                                      </a:lnTo>
                                      <a:lnTo>
                                        <a:pt x="412" y="70"/>
                                      </a:lnTo>
                                      <a:lnTo>
                                        <a:pt x="413" y="69"/>
                                      </a:lnTo>
                                      <a:lnTo>
                                        <a:pt x="414" y="68"/>
                                      </a:lnTo>
                                      <a:lnTo>
                                        <a:pt x="415" y="70"/>
                                      </a:lnTo>
                                      <a:lnTo>
                                        <a:pt x="416" y="67"/>
                                      </a:lnTo>
                                      <a:lnTo>
                                        <a:pt x="417" y="67"/>
                                      </a:lnTo>
                                      <a:lnTo>
                                        <a:pt x="417" y="70"/>
                                      </a:lnTo>
                                      <a:lnTo>
                                        <a:pt x="418" y="72"/>
                                      </a:lnTo>
                                      <a:lnTo>
                                        <a:pt x="419" y="72"/>
                                      </a:lnTo>
                                      <a:lnTo>
                                        <a:pt x="419" y="72"/>
                                      </a:lnTo>
                                      <a:lnTo>
                                        <a:pt x="419" y="74"/>
                                      </a:lnTo>
                                      <a:lnTo>
                                        <a:pt x="420" y="76"/>
                                      </a:lnTo>
                                      <a:lnTo>
                                        <a:pt x="420" y="77"/>
                                      </a:lnTo>
                                      <a:lnTo>
                                        <a:pt x="421" y="74"/>
                                      </a:lnTo>
                                      <a:lnTo>
                                        <a:pt x="422" y="77"/>
                                      </a:lnTo>
                                      <a:lnTo>
                                        <a:pt x="423" y="77"/>
                                      </a:lnTo>
                                      <a:lnTo>
                                        <a:pt x="423" y="81"/>
                                      </a:lnTo>
                                      <a:lnTo>
                                        <a:pt x="424" y="80"/>
                                      </a:lnTo>
                                      <a:lnTo>
                                        <a:pt x="425" y="83"/>
                                      </a:lnTo>
                                      <a:lnTo>
                                        <a:pt x="425" y="84"/>
                                      </a:lnTo>
                                      <a:lnTo>
                                        <a:pt x="426" y="85"/>
                                      </a:lnTo>
                                      <a:lnTo>
                                        <a:pt x="427" y="86"/>
                                      </a:lnTo>
                                      <a:lnTo>
                                        <a:pt x="427" y="91"/>
                                      </a:lnTo>
                                      <a:lnTo>
                                        <a:pt x="428" y="92"/>
                                      </a:lnTo>
                                      <a:lnTo>
                                        <a:pt x="429" y="96"/>
                                      </a:lnTo>
                                      <a:lnTo>
                                        <a:pt x="429" y="98"/>
                                      </a:lnTo>
                                      <a:lnTo>
                                        <a:pt x="430" y="100"/>
                                      </a:lnTo>
                                      <a:lnTo>
                                        <a:pt x="431" y="104"/>
                                      </a:lnTo>
                                      <a:lnTo>
                                        <a:pt x="432" y="104"/>
                                      </a:lnTo>
                                      <a:lnTo>
                                        <a:pt x="432" y="107"/>
                                      </a:lnTo>
                                      <a:lnTo>
                                        <a:pt x="433" y="104"/>
                                      </a:lnTo>
                                      <a:lnTo>
                                        <a:pt x="434" y="107"/>
                                      </a:lnTo>
                                      <a:lnTo>
                                        <a:pt x="434" y="110"/>
                                      </a:lnTo>
                                      <a:lnTo>
                                        <a:pt x="435" y="109"/>
                                      </a:lnTo>
                                      <a:lnTo>
                                        <a:pt x="436" y="108"/>
                                      </a:lnTo>
                                      <a:lnTo>
                                        <a:pt x="436" y="110"/>
                                      </a:lnTo>
                                      <a:lnTo>
                                        <a:pt x="437" y="107"/>
                                      </a:lnTo>
                                      <a:lnTo>
                                        <a:pt x="438" y="104"/>
                                      </a:lnTo>
                                      <a:lnTo>
                                        <a:pt x="439" y="106"/>
                                      </a:lnTo>
                                      <a:lnTo>
                                        <a:pt x="439" y="107"/>
                                      </a:lnTo>
                                      <a:lnTo>
                                        <a:pt x="440" y="105"/>
                                      </a:lnTo>
                                      <a:lnTo>
                                        <a:pt x="441" y="108"/>
                                      </a:lnTo>
                                      <a:lnTo>
                                        <a:pt x="441" y="110"/>
                                      </a:lnTo>
                                      <a:lnTo>
                                        <a:pt x="442" y="111"/>
                                      </a:lnTo>
                                      <a:lnTo>
                                        <a:pt x="443" y="110"/>
                                      </a:lnTo>
                                      <a:lnTo>
                                        <a:pt x="443" y="109"/>
                                      </a:lnTo>
                                      <a:lnTo>
                                        <a:pt x="444" y="105"/>
                                      </a:lnTo>
                                      <a:lnTo>
                                        <a:pt x="444" y="109"/>
                                      </a:lnTo>
                                      <a:lnTo>
                                        <a:pt x="445" y="101"/>
                                      </a:lnTo>
                                      <a:lnTo>
                                        <a:pt x="446" y="98"/>
                                      </a:lnTo>
                                      <a:lnTo>
                                        <a:pt x="447" y="96"/>
                                      </a:lnTo>
                                      <a:lnTo>
                                        <a:pt x="447" y="98"/>
                                      </a:lnTo>
                                      <a:lnTo>
                                        <a:pt x="448" y="95"/>
                                      </a:lnTo>
                                      <a:lnTo>
                                        <a:pt x="449" y="95"/>
                                      </a:lnTo>
                                      <a:lnTo>
                                        <a:pt x="449" y="96"/>
                                      </a:lnTo>
                                      <a:lnTo>
                                        <a:pt x="450" y="91"/>
                                      </a:lnTo>
                                      <a:lnTo>
                                        <a:pt x="451" y="84"/>
                                      </a:lnTo>
                                      <a:lnTo>
                                        <a:pt x="451" y="87"/>
                                      </a:lnTo>
                                      <a:lnTo>
                                        <a:pt x="452" y="84"/>
                                      </a:lnTo>
                                      <a:lnTo>
                                        <a:pt x="453" y="82"/>
                                      </a:lnTo>
                                      <a:lnTo>
                                        <a:pt x="454" y="83"/>
                                      </a:lnTo>
                                      <a:lnTo>
                                        <a:pt x="454" y="85"/>
                                      </a:lnTo>
                                      <a:lnTo>
                                        <a:pt x="455" y="84"/>
                                      </a:lnTo>
                                      <a:lnTo>
                                        <a:pt x="456" y="84"/>
                                      </a:lnTo>
                                      <a:lnTo>
                                        <a:pt x="456" y="86"/>
                                      </a:lnTo>
                                      <a:lnTo>
                                        <a:pt x="457" y="83"/>
                                      </a:lnTo>
                                      <a:lnTo>
                                        <a:pt x="458" y="80"/>
                                      </a:lnTo>
                                      <a:lnTo>
                                        <a:pt x="458" y="81"/>
                                      </a:lnTo>
                                      <a:lnTo>
                                        <a:pt x="459" y="82"/>
                                      </a:lnTo>
                                      <a:lnTo>
                                        <a:pt x="460" y="84"/>
                                      </a:lnTo>
                                      <a:lnTo>
                                        <a:pt x="460" y="87"/>
                                      </a:lnTo>
                                      <a:lnTo>
                                        <a:pt x="461" y="89"/>
                                      </a:lnTo>
                                      <a:lnTo>
                                        <a:pt x="462" y="91"/>
                                      </a:lnTo>
                                      <a:lnTo>
                                        <a:pt x="463" y="96"/>
                                      </a:lnTo>
                                      <a:lnTo>
                                        <a:pt x="464" y="102"/>
                                      </a:lnTo>
                                      <a:lnTo>
                                        <a:pt x="465" y="104"/>
                                      </a:lnTo>
                                      <a:lnTo>
                                        <a:pt x="465" y="107"/>
                                      </a:lnTo>
                                      <a:lnTo>
                                        <a:pt x="466" y="109"/>
                                      </a:lnTo>
                                      <a:lnTo>
                                        <a:pt x="467" y="110"/>
                                      </a:lnTo>
                                      <a:lnTo>
                                        <a:pt x="467" y="110"/>
                                      </a:lnTo>
                                      <a:lnTo>
                                        <a:pt x="468" y="108"/>
                                      </a:lnTo>
                                      <a:lnTo>
                                        <a:pt x="468" y="111"/>
                                      </a:lnTo>
                                      <a:lnTo>
                                        <a:pt x="469" y="110"/>
                                      </a:lnTo>
                                      <a:lnTo>
                                        <a:pt x="470" y="110"/>
                                      </a:lnTo>
                                      <a:lnTo>
                                        <a:pt x="471" y="104"/>
                                      </a:lnTo>
                                      <a:lnTo>
                                        <a:pt x="471" y="107"/>
                                      </a:lnTo>
                                      <a:lnTo>
                                        <a:pt x="472" y="103"/>
                                      </a:lnTo>
                                      <a:lnTo>
                                        <a:pt x="473" y="102"/>
                                      </a:lnTo>
                                      <a:lnTo>
                                        <a:pt x="473" y="103"/>
                                      </a:lnTo>
                                      <a:lnTo>
                                        <a:pt x="474" y="101"/>
                                      </a:lnTo>
                                      <a:lnTo>
                                        <a:pt x="475" y="97"/>
                                      </a:lnTo>
                                      <a:lnTo>
                                        <a:pt x="475" y="99"/>
                                      </a:lnTo>
                                      <a:lnTo>
                                        <a:pt x="476" y="96"/>
                                      </a:lnTo>
                                      <a:lnTo>
                                        <a:pt x="477" y="96"/>
                                      </a:lnTo>
                                      <a:lnTo>
                                        <a:pt x="478" y="94"/>
                                      </a:lnTo>
                                      <a:lnTo>
                                        <a:pt x="478" y="95"/>
                                      </a:lnTo>
                                      <a:lnTo>
                                        <a:pt x="479" y="91"/>
                                      </a:lnTo>
                                      <a:lnTo>
                                        <a:pt x="480" y="88"/>
                                      </a:lnTo>
                                      <a:lnTo>
                                        <a:pt x="480" y="91"/>
                                      </a:lnTo>
                                      <a:lnTo>
                                        <a:pt x="481" y="84"/>
                                      </a:lnTo>
                                      <a:lnTo>
                                        <a:pt x="482" y="84"/>
                                      </a:lnTo>
                                      <a:lnTo>
                                        <a:pt x="482" y="85"/>
                                      </a:lnTo>
                                      <a:lnTo>
                                        <a:pt x="483" y="88"/>
                                      </a:lnTo>
                                      <a:lnTo>
                                        <a:pt x="484" y="87"/>
                                      </a:lnTo>
                                      <a:lnTo>
                                        <a:pt x="484" y="88"/>
                                      </a:lnTo>
                                      <a:lnTo>
                                        <a:pt x="485" y="88"/>
                                      </a:lnTo>
                                      <a:lnTo>
                                        <a:pt x="486" y="91"/>
                                      </a:lnTo>
                                      <a:lnTo>
                                        <a:pt x="487" y="91"/>
                                      </a:lnTo>
                                      <a:lnTo>
                                        <a:pt x="488" y="89"/>
                                      </a:lnTo>
                                      <a:lnTo>
                                        <a:pt x="489" y="88"/>
                                      </a:lnTo>
                                      <a:lnTo>
                                        <a:pt x="489" y="91"/>
                                      </a:lnTo>
                                      <a:lnTo>
                                        <a:pt x="490" y="89"/>
                                      </a:lnTo>
                                      <a:lnTo>
                                        <a:pt x="491" y="88"/>
                                      </a:lnTo>
                                      <a:lnTo>
                                        <a:pt x="491" y="91"/>
                                      </a:lnTo>
                                      <a:lnTo>
                                        <a:pt x="491" y="87"/>
                                      </a:lnTo>
                                      <a:lnTo>
                                        <a:pt x="492" y="86"/>
                                      </a:lnTo>
                                      <a:lnTo>
                                        <a:pt x="493" y="88"/>
                                      </a:lnTo>
                                      <a:lnTo>
                                        <a:pt x="493" y="91"/>
                                      </a:lnTo>
                                      <a:lnTo>
                                        <a:pt x="494" y="88"/>
                                      </a:lnTo>
                                      <a:lnTo>
                                        <a:pt x="495" y="86"/>
                                      </a:lnTo>
                                      <a:lnTo>
                                        <a:pt x="495" y="89"/>
                                      </a:lnTo>
                                      <a:lnTo>
                                        <a:pt x="496" y="87"/>
                                      </a:lnTo>
                                      <a:lnTo>
                                        <a:pt x="497" y="86"/>
                                      </a:lnTo>
                                      <a:lnTo>
                                        <a:pt x="497" y="88"/>
                                      </a:lnTo>
                                      <a:lnTo>
                                        <a:pt x="498" y="87"/>
                                      </a:lnTo>
                                      <a:lnTo>
                                        <a:pt x="499" y="85"/>
                                      </a:lnTo>
                                      <a:lnTo>
                                        <a:pt x="499" y="88"/>
                                      </a:lnTo>
                                      <a:lnTo>
                                        <a:pt x="500" y="88"/>
                                      </a:lnTo>
                                      <a:lnTo>
                                        <a:pt x="501" y="87"/>
                                      </a:lnTo>
                                      <a:lnTo>
                                        <a:pt x="502" y="87"/>
                                      </a:lnTo>
                                      <a:lnTo>
                                        <a:pt x="502" y="88"/>
                                      </a:lnTo>
                                      <a:lnTo>
                                        <a:pt x="503" y="88"/>
                                      </a:lnTo>
                                      <a:lnTo>
                                        <a:pt x="504" y="86"/>
                                      </a:lnTo>
                                      <a:lnTo>
                                        <a:pt x="504" y="87"/>
                                      </a:lnTo>
                                      <a:lnTo>
                                        <a:pt x="505" y="90"/>
                                      </a:lnTo>
                                      <a:lnTo>
                                        <a:pt x="506" y="89"/>
                                      </a:lnTo>
                                      <a:lnTo>
                                        <a:pt x="506" y="90"/>
                                      </a:lnTo>
                                      <a:lnTo>
                                        <a:pt x="507" y="87"/>
                                      </a:lnTo>
                                      <a:lnTo>
                                        <a:pt x="508" y="86"/>
                                      </a:lnTo>
                                      <a:lnTo>
                                        <a:pt x="509" y="79"/>
                                      </a:lnTo>
                                      <a:lnTo>
                                        <a:pt x="509" y="83"/>
                                      </a:lnTo>
                                      <a:lnTo>
                                        <a:pt x="510" y="77"/>
                                      </a:lnTo>
                                      <a:lnTo>
                                        <a:pt x="511" y="72"/>
                                      </a:lnTo>
                                      <a:lnTo>
                                        <a:pt x="511" y="77"/>
                                      </a:lnTo>
                                      <a:lnTo>
                                        <a:pt x="512" y="73"/>
                                      </a:lnTo>
                                      <a:lnTo>
                                        <a:pt x="513" y="70"/>
                                      </a:lnTo>
                                      <a:lnTo>
                                        <a:pt x="513" y="74"/>
                                      </a:lnTo>
                                      <a:lnTo>
                                        <a:pt x="514" y="69"/>
                                      </a:lnTo>
                                      <a:lnTo>
                                        <a:pt x="515" y="64"/>
                                      </a:lnTo>
                                      <a:lnTo>
                                        <a:pt x="515" y="66"/>
                                      </a:lnTo>
                                      <a:lnTo>
                                        <a:pt x="516" y="65"/>
                                      </a:lnTo>
                                      <a:lnTo>
                                        <a:pt x="517" y="66"/>
                                      </a:lnTo>
                                      <a:lnTo>
                                        <a:pt x="518" y="63"/>
                                      </a:lnTo>
                                      <a:lnTo>
                                        <a:pt x="519" y="60"/>
                                      </a:lnTo>
                                      <a:lnTo>
                                        <a:pt x="519" y="63"/>
                                      </a:lnTo>
                                      <a:lnTo>
                                        <a:pt x="520" y="62"/>
                                      </a:lnTo>
                                      <a:lnTo>
                                        <a:pt x="521" y="60"/>
                                      </a:lnTo>
                                      <a:lnTo>
                                        <a:pt x="521" y="65"/>
                                      </a:lnTo>
                                      <a:lnTo>
                                        <a:pt x="522" y="60"/>
                                      </a:lnTo>
                                      <a:lnTo>
                                        <a:pt x="523" y="62"/>
                                      </a:lnTo>
                                      <a:lnTo>
                                        <a:pt x="524" y="62"/>
                                      </a:lnTo>
                                      <a:lnTo>
                                        <a:pt x="524" y="63"/>
                                      </a:lnTo>
                                      <a:lnTo>
                                        <a:pt x="525" y="65"/>
                                      </a:lnTo>
                                      <a:lnTo>
                                        <a:pt x="526" y="64"/>
                                      </a:lnTo>
                                      <a:lnTo>
                                        <a:pt x="526" y="66"/>
                                      </a:lnTo>
                                      <a:lnTo>
                                        <a:pt x="527" y="66"/>
                                      </a:lnTo>
                                      <a:lnTo>
                                        <a:pt x="528" y="64"/>
                                      </a:lnTo>
                                      <a:lnTo>
                                        <a:pt x="528" y="65"/>
                                      </a:lnTo>
                                      <a:lnTo>
                                        <a:pt x="529" y="67"/>
                                      </a:lnTo>
                                      <a:lnTo>
                                        <a:pt x="530" y="64"/>
                                      </a:lnTo>
                                      <a:lnTo>
                                        <a:pt x="530" y="66"/>
                                      </a:lnTo>
                                      <a:lnTo>
                                        <a:pt x="531" y="66"/>
                                      </a:lnTo>
                                      <a:lnTo>
                                        <a:pt x="532" y="67"/>
                                      </a:lnTo>
                                      <a:lnTo>
                                        <a:pt x="533" y="66"/>
                                      </a:lnTo>
                                      <a:lnTo>
                                        <a:pt x="533" y="68"/>
                                      </a:lnTo>
                                      <a:lnTo>
                                        <a:pt x="534" y="68"/>
                                      </a:lnTo>
                                      <a:lnTo>
                                        <a:pt x="535" y="58"/>
                                      </a:lnTo>
                                      <a:lnTo>
                                        <a:pt x="535" y="60"/>
                                      </a:lnTo>
                                      <a:lnTo>
                                        <a:pt x="536" y="57"/>
                                      </a:lnTo>
                                      <a:lnTo>
                                        <a:pt x="537" y="54"/>
                                      </a:lnTo>
                                      <a:lnTo>
                                        <a:pt x="537" y="56"/>
                                      </a:lnTo>
                                      <a:lnTo>
                                        <a:pt x="538" y="54"/>
                                      </a:lnTo>
                                      <a:lnTo>
                                        <a:pt x="539" y="55"/>
                                      </a:lnTo>
                                      <a:lnTo>
                                        <a:pt x="539" y="55"/>
                                      </a:lnTo>
                                      <a:lnTo>
                                        <a:pt x="539" y="57"/>
                                      </a:lnTo>
                                      <a:lnTo>
                                        <a:pt x="540" y="57"/>
                                      </a:lnTo>
                                      <a:lnTo>
                                        <a:pt x="541" y="55"/>
                                      </a:lnTo>
                                      <a:lnTo>
                                        <a:pt x="541" y="56"/>
                                      </a:lnTo>
                                      <a:lnTo>
                                        <a:pt x="542" y="54"/>
                                      </a:lnTo>
                                      <a:lnTo>
                                        <a:pt x="543" y="57"/>
                                      </a:lnTo>
                                      <a:lnTo>
                                        <a:pt x="543" y="62"/>
                                      </a:lnTo>
                                      <a:lnTo>
                                        <a:pt x="544" y="62"/>
                                      </a:lnTo>
                                      <a:lnTo>
                                        <a:pt x="545" y="59"/>
                                      </a:lnTo>
                                      <a:lnTo>
                                        <a:pt x="545" y="61"/>
                                      </a:lnTo>
                                      <a:lnTo>
                                        <a:pt x="546" y="58"/>
                                      </a:lnTo>
                                      <a:lnTo>
                                        <a:pt x="547" y="59"/>
                                      </a:lnTo>
                                      <a:lnTo>
                                        <a:pt x="548" y="56"/>
                                      </a:lnTo>
                                      <a:lnTo>
                                        <a:pt x="548" y="57"/>
                                      </a:lnTo>
                                      <a:lnTo>
                                        <a:pt x="549" y="57"/>
                                      </a:lnTo>
                                      <a:lnTo>
                                        <a:pt x="550" y="57"/>
                                      </a:lnTo>
                                      <a:lnTo>
                                        <a:pt x="551" y="58"/>
                                      </a:lnTo>
                                      <a:lnTo>
                                        <a:pt x="552" y="57"/>
                                      </a:lnTo>
                                      <a:lnTo>
                                        <a:pt x="552" y="59"/>
                                      </a:lnTo>
                                      <a:lnTo>
                                        <a:pt x="553" y="58"/>
                                      </a:lnTo>
                                      <a:lnTo>
                                        <a:pt x="554" y="58"/>
                                      </a:lnTo>
                                      <a:lnTo>
                                        <a:pt x="555" y="57"/>
                                      </a:lnTo>
                                      <a:lnTo>
                                        <a:pt x="556" y="56"/>
                                      </a:lnTo>
                                      <a:lnTo>
                                        <a:pt x="557" y="56"/>
                                      </a:lnTo>
                                      <a:lnTo>
                                        <a:pt x="557" y="58"/>
                                      </a:lnTo>
                                      <a:lnTo>
                                        <a:pt x="558" y="58"/>
                                      </a:lnTo>
                                      <a:lnTo>
                                        <a:pt x="559" y="57"/>
                                      </a:lnTo>
                                      <a:lnTo>
                                        <a:pt x="560" y="57"/>
                                      </a:lnTo>
                                      <a:lnTo>
                                        <a:pt x="561" y="53"/>
                                      </a:lnTo>
                                      <a:lnTo>
                                        <a:pt x="561" y="54"/>
                                      </a:lnTo>
                                      <a:lnTo>
                                        <a:pt x="562" y="56"/>
                                      </a:lnTo>
                                      <a:lnTo>
                                        <a:pt x="563" y="55"/>
                                      </a:lnTo>
                                      <a:lnTo>
                                        <a:pt x="563" y="57"/>
                                      </a:lnTo>
                                      <a:lnTo>
                                        <a:pt x="564" y="55"/>
                                      </a:lnTo>
                                      <a:lnTo>
                                        <a:pt x="565" y="53"/>
                                      </a:lnTo>
                                      <a:lnTo>
                                        <a:pt x="565" y="56"/>
                                      </a:lnTo>
                                      <a:lnTo>
                                        <a:pt x="566" y="56"/>
                                      </a:lnTo>
                                      <a:lnTo>
                                        <a:pt x="567" y="58"/>
                                      </a:lnTo>
                                      <a:lnTo>
                                        <a:pt x="567" y="61"/>
                                      </a:lnTo>
                                      <a:lnTo>
                                        <a:pt x="568" y="61"/>
                                      </a:lnTo>
                                      <a:lnTo>
                                        <a:pt x="569" y="65"/>
                                      </a:lnTo>
                                      <a:lnTo>
                                        <a:pt x="569" y="66"/>
                                      </a:lnTo>
                                      <a:lnTo>
                                        <a:pt x="570" y="68"/>
                                      </a:lnTo>
                                      <a:lnTo>
                                        <a:pt x="571" y="71"/>
                                      </a:lnTo>
                                      <a:lnTo>
                                        <a:pt x="572" y="75"/>
                                      </a:lnTo>
                                      <a:lnTo>
                                        <a:pt x="572" y="76"/>
                                      </a:lnTo>
                                      <a:lnTo>
                                        <a:pt x="573" y="76"/>
                                      </a:lnTo>
                                      <a:lnTo>
                                        <a:pt x="574" y="73"/>
                                      </a:lnTo>
                                      <a:lnTo>
                                        <a:pt x="574" y="75"/>
                                      </a:lnTo>
                                      <a:lnTo>
                                        <a:pt x="575" y="72"/>
                                      </a:lnTo>
                                      <a:lnTo>
                                        <a:pt x="576" y="72"/>
                                      </a:lnTo>
                                      <a:lnTo>
                                        <a:pt x="576" y="73"/>
                                      </a:lnTo>
                                      <a:lnTo>
                                        <a:pt x="577" y="71"/>
                                      </a:lnTo>
                                      <a:lnTo>
                                        <a:pt x="578" y="72"/>
                                      </a:lnTo>
                                      <a:lnTo>
                                        <a:pt x="579" y="72"/>
                                      </a:lnTo>
                                      <a:lnTo>
                                        <a:pt x="579" y="75"/>
                                      </a:lnTo>
                                      <a:lnTo>
                                        <a:pt x="580" y="72"/>
                                      </a:lnTo>
                                      <a:lnTo>
                                        <a:pt x="581" y="73"/>
                                      </a:lnTo>
                                      <a:lnTo>
                                        <a:pt x="582" y="72"/>
                                      </a:lnTo>
                                      <a:lnTo>
                                        <a:pt x="583" y="72"/>
                                      </a:lnTo>
                                      <a:lnTo>
                                        <a:pt x="584" y="68"/>
                                      </a:lnTo>
                                      <a:lnTo>
                                        <a:pt x="585" y="68"/>
                                      </a:lnTo>
                                      <a:lnTo>
                                        <a:pt x="585" y="69"/>
                                      </a:lnTo>
                                      <a:lnTo>
                                        <a:pt x="586" y="67"/>
                                      </a:lnTo>
                                      <a:lnTo>
                                        <a:pt x="587" y="67"/>
                                      </a:lnTo>
                                      <a:lnTo>
                                        <a:pt x="587" y="61"/>
                                      </a:lnTo>
                                      <a:lnTo>
                                        <a:pt x="587" y="62"/>
                                      </a:lnTo>
                                      <a:lnTo>
                                        <a:pt x="588" y="57"/>
                                      </a:lnTo>
                                      <a:lnTo>
                                        <a:pt x="589" y="53"/>
                                      </a:lnTo>
                                      <a:lnTo>
                                        <a:pt x="589" y="58"/>
                                      </a:lnTo>
                                      <a:lnTo>
                                        <a:pt x="590" y="54"/>
                                      </a:lnTo>
                                      <a:lnTo>
                                        <a:pt x="591" y="50"/>
                                      </a:lnTo>
                                      <a:lnTo>
                                        <a:pt x="591" y="51"/>
                                      </a:lnTo>
                                      <a:lnTo>
                                        <a:pt x="592" y="51"/>
                                      </a:lnTo>
                                      <a:lnTo>
                                        <a:pt x="593" y="54"/>
                                      </a:lnTo>
                                      <a:lnTo>
                                        <a:pt x="594" y="56"/>
                                      </a:lnTo>
                                      <a:lnTo>
                                        <a:pt x="594" y="61"/>
                                      </a:lnTo>
                                      <a:lnTo>
                                        <a:pt x="595" y="61"/>
                                      </a:lnTo>
                                      <a:lnTo>
                                        <a:pt x="596" y="70"/>
                                      </a:lnTo>
                                      <a:lnTo>
                                        <a:pt x="596" y="72"/>
                                      </a:lnTo>
                                      <a:lnTo>
                                        <a:pt x="597" y="74"/>
                                      </a:lnTo>
                                      <a:lnTo>
                                        <a:pt x="598" y="80"/>
                                      </a:lnTo>
                                      <a:lnTo>
                                        <a:pt x="598" y="82"/>
                                      </a:lnTo>
                                      <a:lnTo>
                                        <a:pt x="599" y="84"/>
                                      </a:lnTo>
                                      <a:lnTo>
                                        <a:pt x="600" y="86"/>
                                      </a:lnTo>
                                      <a:lnTo>
                                        <a:pt x="600" y="91"/>
                                      </a:lnTo>
                                      <a:lnTo>
                                        <a:pt x="601" y="91"/>
                                      </a:lnTo>
                                      <a:lnTo>
                                        <a:pt x="602" y="91"/>
                                      </a:lnTo>
                                      <a:lnTo>
                                        <a:pt x="603" y="90"/>
                                      </a:lnTo>
                                      <a:lnTo>
                                        <a:pt x="603" y="92"/>
                                      </a:lnTo>
                                      <a:lnTo>
                                        <a:pt x="604" y="88"/>
                                      </a:lnTo>
                                      <a:lnTo>
                                        <a:pt x="605" y="81"/>
                                      </a:lnTo>
                                      <a:lnTo>
                                        <a:pt x="605" y="85"/>
                                      </a:lnTo>
                                      <a:lnTo>
                                        <a:pt x="606" y="79"/>
                                      </a:lnTo>
                                      <a:lnTo>
                                        <a:pt x="607" y="70"/>
                                      </a:lnTo>
                                      <a:lnTo>
                                        <a:pt x="607" y="75"/>
                                      </a:lnTo>
                                      <a:lnTo>
                                        <a:pt x="608" y="69"/>
                                      </a:lnTo>
                                      <a:lnTo>
                                        <a:pt x="609" y="63"/>
                                      </a:lnTo>
                                      <a:lnTo>
                                        <a:pt x="610" y="57"/>
                                      </a:lnTo>
                                      <a:lnTo>
                                        <a:pt x="610" y="63"/>
                                      </a:lnTo>
                                      <a:lnTo>
                                        <a:pt x="611" y="57"/>
                                      </a:lnTo>
                                      <a:lnTo>
                                        <a:pt x="611" y="59"/>
                                      </a:lnTo>
                                      <a:lnTo>
                                        <a:pt x="611" y="60"/>
                                      </a:lnTo>
                                      <a:lnTo>
                                        <a:pt x="612" y="59"/>
                                      </a:lnTo>
                                      <a:lnTo>
                                        <a:pt x="613" y="54"/>
                                      </a:lnTo>
                                      <a:lnTo>
                                        <a:pt x="613" y="56"/>
                                      </a:lnTo>
                                      <a:lnTo>
                                        <a:pt x="614" y="57"/>
                                      </a:lnTo>
                                      <a:lnTo>
                                        <a:pt x="615" y="55"/>
                                      </a:lnTo>
                                      <a:lnTo>
                                        <a:pt x="615" y="57"/>
                                      </a:lnTo>
                                      <a:lnTo>
                                        <a:pt x="616" y="57"/>
                                      </a:lnTo>
                                      <a:lnTo>
                                        <a:pt x="617" y="60"/>
                                      </a:lnTo>
                                      <a:lnTo>
                                        <a:pt x="618" y="62"/>
                                      </a:lnTo>
                                      <a:lnTo>
                                        <a:pt x="618" y="65"/>
                                      </a:lnTo>
                                      <a:lnTo>
                                        <a:pt x="619" y="67"/>
                                      </a:lnTo>
                                      <a:lnTo>
                                        <a:pt x="620" y="63"/>
                                      </a:lnTo>
                                      <a:lnTo>
                                        <a:pt x="620" y="64"/>
                                      </a:lnTo>
                                      <a:lnTo>
                                        <a:pt x="621" y="66"/>
                                      </a:lnTo>
                                      <a:lnTo>
                                        <a:pt x="622" y="62"/>
                                      </a:lnTo>
                                      <a:lnTo>
                                        <a:pt x="622" y="63"/>
                                      </a:lnTo>
                                      <a:lnTo>
                                        <a:pt x="623" y="59"/>
                                      </a:lnTo>
                                      <a:lnTo>
                                        <a:pt x="624" y="58"/>
                                      </a:lnTo>
                                      <a:lnTo>
                                        <a:pt x="625" y="56"/>
                                      </a:lnTo>
                                      <a:lnTo>
                                        <a:pt x="625" y="57"/>
                                      </a:lnTo>
                                      <a:lnTo>
                                        <a:pt x="626" y="55"/>
                                      </a:lnTo>
                                      <a:lnTo>
                                        <a:pt x="627" y="52"/>
                                      </a:lnTo>
                                      <a:lnTo>
                                        <a:pt x="627" y="53"/>
                                      </a:lnTo>
                                      <a:lnTo>
                                        <a:pt x="628" y="50"/>
                                      </a:lnTo>
                                      <a:lnTo>
                                        <a:pt x="629" y="52"/>
                                      </a:lnTo>
                                      <a:lnTo>
                                        <a:pt x="629" y="56"/>
                                      </a:lnTo>
                                      <a:lnTo>
                                        <a:pt x="630" y="56"/>
                                      </a:lnTo>
                                      <a:lnTo>
                                        <a:pt x="631" y="55"/>
                                      </a:lnTo>
                                      <a:lnTo>
                                        <a:pt x="631" y="57"/>
                                      </a:lnTo>
                                      <a:lnTo>
                                        <a:pt x="632" y="59"/>
                                      </a:lnTo>
                                      <a:lnTo>
                                        <a:pt x="633" y="61"/>
                                      </a:lnTo>
                                      <a:lnTo>
                                        <a:pt x="634" y="61"/>
                                      </a:lnTo>
                                      <a:lnTo>
                                        <a:pt x="635" y="61"/>
                                      </a:lnTo>
                                      <a:lnTo>
                                        <a:pt x="635" y="60"/>
                                      </a:lnTo>
                                      <a:lnTo>
                                        <a:pt x="635" y="61"/>
                                      </a:lnTo>
                                      <a:lnTo>
                                        <a:pt x="636" y="60"/>
                                      </a:lnTo>
                                      <a:lnTo>
                                        <a:pt x="637" y="64"/>
                                      </a:lnTo>
                                      <a:lnTo>
                                        <a:pt x="638" y="68"/>
                                      </a:lnTo>
                                      <a:lnTo>
                                        <a:pt x="639" y="68"/>
                                      </a:lnTo>
                                      <a:lnTo>
                                        <a:pt x="639" y="69"/>
                                      </a:lnTo>
                                      <a:lnTo>
                                        <a:pt x="640" y="70"/>
                                      </a:lnTo>
                                      <a:lnTo>
                                        <a:pt x="641" y="72"/>
                                      </a:lnTo>
                                      <a:lnTo>
                                        <a:pt x="642" y="74"/>
                                      </a:lnTo>
                                      <a:lnTo>
                                        <a:pt x="643" y="69"/>
                                      </a:lnTo>
                                      <a:lnTo>
                                        <a:pt x="644" y="67"/>
                                      </a:lnTo>
                                      <a:lnTo>
                                        <a:pt x="644" y="68"/>
                                      </a:lnTo>
                                      <a:lnTo>
                                        <a:pt x="645" y="64"/>
                                      </a:lnTo>
                                      <a:lnTo>
                                        <a:pt x="646" y="65"/>
                                      </a:lnTo>
                                      <a:lnTo>
                                        <a:pt x="647" y="65"/>
                                      </a:lnTo>
                                      <a:lnTo>
                                        <a:pt x="648" y="66"/>
                                      </a:lnTo>
                                      <a:lnTo>
                                        <a:pt x="649" y="67"/>
                                      </a:lnTo>
                                      <a:lnTo>
                                        <a:pt x="649" y="70"/>
                                      </a:lnTo>
                                      <a:lnTo>
                                        <a:pt x="650" y="72"/>
                                      </a:lnTo>
                                      <a:lnTo>
                                        <a:pt x="651" y="71"/>
                                      </a:lnTo>
                                      <a:lnTo>
                                        <a:pt x="651" y="72"/>
                                      </a:lnTo>
                                      <a:lnTo>
                                        <a:pt x="652" y="72"/>
                                      </a:lnTo>
                                      <a:lnTo>
                                        <a:pt x="653" y="76"/>
                                      </a:lnTo>
                                      <a:lnTo>
                                        <a:pt x="653" y="77"/>
                                      </a:lnTo>
                                      <a:lnTo>
                                        <a:pt x="654" y="79"/>
                                      </a:lnTo>
                                      <a:lnTo>
                                        <a:pt x="655" y="83"/>
                                      </a:lnTo>
                                      <a:lnTo>
                                        <a:pt x="655" y="88"/>
                                      </a:lnTo>
                                      <a:lnTo>
                                        <a:pt x="656" y="90"/>
                                      </a:lnTo>
                                      <a:lnTo>
                                        <a:pt x="657" y="91"/>
                                      </a:lnTo>
                                      <a:lnTo>
                                        <a:pt x="658" y="92"/>
                                      </a:lnTo>
                                      <a:lnTo>
                                        <a:pt x="658" y="93"/>
                                      </a:lnTo>
                                      <a:lnTo>
                                        <a:pt x="659" y="96"/>
                                      </a:lnTo>
                                      <a:lnTo>
                                        <a:pt x="659" y="92"/>
                                      </a:lnTo>
                                      <a:lnTo>
                                        <a:pt x="659" y="93"/>
                                      </a:lnTo>
                                      <a:lnTo>
                                        <a:pt x="660" y="92"/>
                                      </a:lnTo>
                                      <a:lnTo>
                                        <a:pt x="661" y="90"/>
                                      </a:lnTo>
                                      <a:lnTo>
                                        <a:pt x="661" y="93"/>
                                      </a:lnTo>
                                      <a:lnTo>
                                        <a:pt x="662" y="87"/>
                                      </a:lnTo>
                                      <a:lnTo>
                                        <a:pt x="663" y="84"/>
                                      </a:lnTo>
                                      <a:lnTo>
                                        <a:pt x="664" y="80"/>
                                      </a:lnTo>
                                      <a:lnTo>
                                        <a:pt x="665" y="80"/>
                                      </a:lnTo>
                                      <a:lnTo>
                                        <a:pt x="666" y="77"/>
                                      </a:lnTo>
                                      <a:lnTo>
                                        <a:pt x="667" y="76"/>
                                      </a:lnTo>
                                      <a:lnTo>
                                        <a:pt x="668" y="74"/>
                                      </a:lnTo>
                                      <a:lnTo>
                                        <a:pt x="668" y="78"/>
                                      </a:lnTo>
                                      <a:lnTo>
                                        <a:pt x="669" y="72"/>
                                      </a:lnTo>
                                      <a:lnTo>
                                        <a:pt x="670" y="70"/>
                                      </a:lnTo>
                                      <a:lnTo>
                                        <a:pt x="670" y="73"/>
                                      </a:lnTo>
                                      <a:lnTo>
                                        <a:pt x="671" y="70"/>
                                      </a:lnTo>
                                      <a:lnTo>
                                        <a:pt x="672" y="67"/>
                                      </a:lnTo>
                                      <a:lnTo>
                                        <a:pt x="673" y="62"/>
                                      </a:lnTo>
                                      <a:lnTo>
                                        <a:pt x="673" y="64"/>
                                      </a:lnTo>
                                      <a:lnTo>
                                        <a:pt x="674" y="56"/>
                                      </a:lnTo>
                                      <a:lnTo>
                                        <a:pt x="675" y="51"/>
                                      </a:lnTo>
                                      <a:lnTo>
                                        <a:pt x="675" y="55"/>
                                      </a:lnTo>
                                      <a:lnTo>
                                        <a:pt x="676" y="51"/>
                                      </a:lnTo>
                                      <a:lnTo>
                                        <a:pt x="677" y="49"/>
                                      </a:lnTo>
                                      <a:lnTo>
                                        <a:pt x="677" y="51"/>
                                      </a:lnTo>
                                      <a:lnTo>
                                        <a:pt x="678" y="50"/>
                                      </a:lnTo>
                                      <a:lnTo>
                                        <a:pt x="679" y="50"/>
                                      </a:lnTo>
                                      <a:lnTo>
                                        <a:pt x="680" y="49"/>
                                      </a:lnTo>
                                      <a:lnTo>
                                        <a:pt x="680" y="51"/>
                                      </a:lnTo>
                                      <a:lnTo>
                                        <a:pt x="681" y="50"/>
                                      </a:lnTo>
                                      <a:lnTo>
                                        <a:pt x="682" y="51"/>
                                      </a:lnTo>
                                      <a:lnTo>
                                        <a:pt x="682" y="52"/>
                                      </a:lnTo>
                                      <a:lnTo>
                                        <a:pt x="683" y="55"/>
                                      </a:lnTo>
                                      <a:lnTo>
                                        <a:pt x="683" y="50"/>
                                      </a:lnTo>
                                      <a:lnTo>
                                        <a:pt x="683" y="51"/>
                                      </a:lnTo>
                                      <a:lnTo>
                                        <a:pt x="684" y="51"/>
                                      </a:lnTo>
                                      <a:lnTo>
                                        <a:pt x="685" y="45"/>
                                      </a:lnTo>
                                      <a:lnTo>
                                        <a:pt x="685" y="49"/>
                                      </a:lnTo>
                                      <a:lnTo>
                                        <a:pt x="686" y="49"/>
                                      </a:lnTo>
                                      <a:lnTo>
                                        <a:pt x="687" y="47"/>
                                      </a:lnTo>
                                      <a:lnTo>
                                        <a:pt x="688" y="48"/>
                                      </a:lnTo>
                                      <a:lnTo>
                                        <a:pt x="688" y="49"/>
                                      </a:lnTo>
                                      <a:lnTo>
                                        <a:pt x="689" y="52"/>
                                      </a:lnTo>
                                      <a:lnTo>
                                        <a:pt x="690" y="48"/>
                                      </a:lnTo>
                                      <a:lnTo>
                                        <a:pt x="690" y="50"/>
                                      </a:lnTo>
                                      <a:lnTo>
                                        <a:pt x="691" y="50"/>
                                      </a:lnTo>
                                      <a:lnTo>
                                        <a:pt x="692" y="54"/>
                                      </a:lnTo>
                                      <a:lnTo>
                                        <a:pt x="692" y="57"/>
                                      </a:lnTo>
                                      <a:lnTo>
                                        <a:pt x="693" y="54"/>
                                      </a:lnTo>
                                      <a:lnTo>
                                        <a:pt x="694" y="57"/>
                                      </a:lnTo>
                                      <a:lnTo>
                                        <a:pt x="695" y="57"/>
                                      </a:lnTo>
                                      <a:lnTo>
                                        <a:pt x="695" y="58"/>
                                      </a:lnTo>
                                      <a:lnTo>
                                        <a:pt x="696" y="59"/>
                                      </a:lnTo>
                                      <a:lnTo>
                                        <a:pt x="697" y="57"/>
                                      </a:lnTo>
                                      <a:lnTo>
                                        <a:pt x="697" y="58"/>
                                      </a:lnTo>
                                      <a:lnTo>
                                        <a:pt x="698" y="61"/>
                                      </a:lnTo>
                                      <a:lnTo>
                                        <a:pt x="699" y="58"/>
                                      </a:lnTo>
                                      <a:lnTo>
                                        <a:pt x="699" y="59"/>
                                      </a:lnTo>
                                      <a:lnTo>
                                        <a:pt x="700" y="60"/>
                                      </a:lnTo>
                                      <a:lnTo>
                                        <a:pt x="701" y="62"/>
                                      </a:lnTo>
                                      <a:lnTo>
                                        <a:pt x="701" y="63"/>
                                      </a:lnTo>
                                      <a:lnTo>
                                        <a:pt x="702" y="66"/>
                                      </a:lnTo>
                                      <a:lnTo>
                                        <a:pt x="703" y="62"/>
                                      </a:lnTo>
                                      <a:lnTo>
                                        <a:pt x="704" y="64"/>
                                      </a:lnTo>
                                      <a:lnTo>
                                        <a:pt x="705" y="62"/>
                                      </a:lnTo>
                                      <a:lnTo>
                                        <a:pt x="706" y="62"/>
                                      </a:lnTo>
                                      <a:lnTo>
                                        <a:pt x="706" y="64"/>
                                      </a:lnTo>
                                      <a:lnTo>
                                        <a:pt x="707" y="64"/>
                                      </a:lnTo>
                                      <a:lnTo>
                                        <a:pt x="707" y="63"/>
                                      </a:lnTo>
                                      <a:lnTo>
                                        <a:pt x="707" y="64"/>
                                      </a:lnTo>
                                      <a:lnTo>
                                        <a:pt x="708" y="65"/>
                                      </a:lnTo>
                                      <a:lnTo>
                                        <a:pt x="709" y="68"/>
                                      </a:lnTo>
                                      <a:lnTo>
                                        <a:pt x="709" y="69"/>
                                      </a:lnTo>
                                      <a:lnTo>
                                        <a:pt x="710" y="66"/>
                                      </a:lnTo>
                                      <a:lnTo>
                                        <a:pt x="711" y="69"/>
                                      </a:lnTo>
                                      <a:lnTo>
                                        <a:pt x="712" y="67"/>
                                      </a:lnTo>
                                      <a:lnTo>
                                        <a:pt x="712" y="69"/>
                                      </a:lnTo>
                                      <a:lnTo>
                                        <a:pt x="713" y="68"/>
                                      </a:lnTo>
                                      <a:lnTo>
                                        <a:pt x="714" y="65"/>
                                      </a:lnTo>
                                      <a:lnTo>
                                        <a:pt x="714" y="69"/>
                                      </a:lnTo>
                                      <a:lnTo>
                                        <a:pt x="715" y="65"/>
                                      </a:lnTo>
                                      <a:lnTo>
                                        <a:pt x="716" y="68"/>
                                      </a:lnTo>
                                      <a:lnTo>
                                        <a:pt x="716" y="71"/>
                                      </a:lnTo>
                                      <a:lnTo>
                                        <a:pt x="717" y="70"/>
                                      </a:lnTo>
                                      <a:lnTo>
                                        <a:pt x="718" y="70"/>
                                      </a:lnTo>
                                      <a:lnTo>
                                        <a:pt x="719" y="71"/>
                                      </a:lnTo>
                                      <a:lnTo>
                                        <a:pt x="719" y="73"/>
                                      </a:lnTo>
                                      <a:lnTo>
                                        <a:pt x="720" y="71"/>
                                      </a:lnTo>
                                      <a:lnTo>
                                        <a:pt x="721" y="69"/>
                                      </a:lnTo>
                                      <a:lnTo>
                                        <a:pt x="721" y="70"/>
                                      </a:lnTo>
                                      <a:lnTo>
                                        <a:pt x="722" y="65"/>
                                      </a:lnTo>
                                      <a:lnTo>
                                        <a:pt x="723" y="59"/>
                                      </a:lnTo>
                                      <a:lnTo>
                                        <a:pt x="723" y="63"/>
                                      </a:lnTo>
                                      <a:lnTo>
                                        <a:pt x="724" y="60"/>
                                      </a:lnTo>
                                      <a:lnTo>
                                        <a:pt x="725" y="53"/>
                                      </a:lnTo>
                                      <a:lnTo>
                                        <a:pt x="725" y="56"/>
                                      </a:lnTo>
                                      <a:lnTo>
                                        <a:pt x="726" y="53"/>
                                      </a:lnTo>
                                      <a:lnTo>
                                        <a:pt x="727" y="50"/>
                                      </a:lnTo>
                                      <a:lnTo>
                                        <a:pt x="728" y="52"/>
                                      </a:lnTo>
                                      <a:lnTo>
                                        <a:pt x="728" y="53"/>
                                      </a:lnTo>
                                      <a:lnTo>
                                        <a:pt x="729" y="55"/>
                                      </a:lnTo>
                                      <a:lnTo>
                                        <a:pt x="730" y="52"/>
                                      </a:lnTo>
                                      <a:lnTo>
                                        <a:pt x="730" y="53"/>
                                      </a:lnTo>
                                      <a:lnTo>
                                        <a:pt x="731" y="53"/>
                                      </a:lnTo>
                                      <a:lnTo>
                                        <a:pt x="731" y="50"/>
                                      </a:lnTo>
                                      <a:lnTo>
                                        <a:pt x="731" y="53"/>
                                      </a:lnTo>
                                      <a:lnTo>
                                        <a:pt x="732" y="54"/>
                                      </a:lnTo>
                                      <a:lnTo>
                                        <a:pt x="733" y="50"/>
                                      </a:lnTo>
                                      <a:lnTo>
                                        <a:pt x="734" y="50"/>
                                      </a:lnTo>
                                      <a:lnTo>
                                        <a:pt x="734" y="51"/>
                                      </a:lnTo>
                                      <a:lnTo>
                                        <a:pt x="735" y="53"/>
                                      </a:lnTo>
                                      <a:lnTo>
                                        <a:pt x="736" y="50"/>
                                      </a:lnTo>
                                      <a:lnTo>
                                        <a:pt x="737" y="50"/>
                                      </a:lnTo>
                                      <a:lnTo>
                                        <a:pt x="738" y="49"/>
                                      </a:lnTo>
                                      <a:lnTo>
                                        <a:pt x="738" y="51"/>
                                      </a:lnTo>
                                      <a:lnTo>
                                        <a:pt x="739" y="51"/>
                                      </a:lnTo>
                                      <a:lnTo>
                                        <a:pt x="740" y="45"/>
                                      </a:lnTo>
                                      <a:lnTo>
                                        <a:pt x="740" y="50"/>
                                      </a:lnTo>
                                      <a:lnTo>
                                        <a:pt x="741" y="50"/>
                                      </a:lnTo>
                                      <a:lnTo>
                                        <a:pt x="742" y="52"/>
                                      </a:lnTo>
                                      <a:lnTo>
                                        <a:pt x="743" y="49"/>
                                      </a:lnTo>
                                      <a:lnTo>
                                        <a:pt x="744" y="51"/>
                                      </a:lnTo>
                                      <a:lnTo>
                                        <a:pt x="745" y="51"/>
                                      </a:lnTo>
                                      <a:lnTo>
                                        <a:pt x="745" y="52"/>
                                      </a:lnTo>
                                      <a:lnTo>
                                        <a:pt x="746" y="53"/>
                                      </a:lnTo>
                                      <a:lnTo>
                                        <a:pt x="747" y="56"/>
                                      </a:lnTo>
                                      <a:lnTo>
                                        <a:pt x="747" y="57"/>
                                      </a:lnTo>
                                      <a:lnTo>
                                        <a:pt x="748" y="59"/>
                                      </a:lnTo>
                                      <a:lnTo>
                                        <a:pt x="749" y="56"/>
                                      </a:lnTo>
                                      <a:lnTo>
                                        <a:pt x="750" y="56"/>
                                      </a:lnTo>
                                      <a:lnTo>
                                        <a:pt x="750" y="58"/>
                                      </a:lnTo>
                                      <a:lnTo>
                                        <a:pt x="751" y="59"/>
                                      </a:lnTo>
                                      <a:lnTo>
                                        <a:pt x="752" y="57"/>
                                      </a:lnTo>
                                      <a:lnTo>
                                        <a:pt x="752" y="59"/>
                                      </a:lnTo>
                                      <a:lnTo>
                                        <a:pt x="753" y="56"/>
                                      </a:lnTo>
                                      <a:lnTo>
                                        <a:pt x="754" y="57"/>
                                      </a:lnTo>
                                      <a:lnTo>
                                        <a:pt x="754" y="59"/>
                                      </a:lnTo>
                                      <a:lnTo>
                                        <a:pt x="755" y="60"/>
                                      </a:lnTo>
                                      <a:lnTo>
                                        <a:pt x="755" y="57"/>
                                      </a:lnTo>
                                      <a:lnTo>
                                        <a:pt x="755" y="61"/>
                                      </a:lnTo>
                                      <a:lnTo>
                                        <a:pt x="756" y="63"/>
                                      </a:lnTo>
                                      <a:lnTo>
                                        <a:pt x="757" y="62"/>
                                      </a:lnTo>
                                      <a:lnTo>
                                        <a:pt x="758" y="64"/>
                                      </a:lnTo>
                                      <a:lnTo>
                                        <a:pt x="759" y="66"/>
                                      </a:lnTo>
                                      <a:lnTo>
                                        <a:pt x="760" y="66"/>
                                      </a:lnTo>
                                      <a:lnTo>
                                        <a:pt x="760" y="70"/>
                                      </a:lnTo>
                                      <a:lnTo>
                                        <a:pt x="761" y="68"/>
                                      </a:lnTo>
                                      <a:lnTo>
                                        <a:pt x="762" y="68"/>
                                      </a:lnTo>
                                      <a:lnTo>
                                        <a:pt x="762" y="72"/>
                                      </a:lnTo>
                                      <a:lnTo>
                                        <a:pt x="763" y="75"/>
                                      </a:lnTo>
                                      <a:lnTo>
                                        <a:pt x="764" y="75"/>
                                      </a:lnTo>
                                      <a:lnTo>
                                        <a:pt x="765" y="77"/>
                                      </a:lnTo>
                                      <a:lnTo>
                                        <a:pt x="765" y="80"/>
                                      </a:lnTo>
                                      <a:lnTo>
                                        <a:pt x="766" y="83"/>
                                      </a:lnTo>
                                      <a:lnTo>
                                        <a:pt x="767" y="79"/>
                                      </a:lnTo>
                                      <a:lnTo>
                                        <a:pt x="767" y="82"/>
                                      </a:lnTo>
                                      <a:lnTo>
                                        <a:pt x="768" y="77"/>
                                      </a:lnTo>
                                      <a:lnTo>
                                        <a:pt x="769" y="81"/>
                                      </a:lnTo>
                                      <a:lnTo>
                                        <a:pt x="769" y="82"/>
                                      </a:lnTo>
                                      <a:lnTo>
                                        <a:pt x="770" y="84"/>
                                      </a:lnTo>
                                      <a:lnTo>
                                        <a:pt x="771" y="86"/>
                                      </a:lnTo>
                                      <a:lnTo>
                                        <a:pt x="771" y="88"/>
                                      </a:lnTo>
                                      <a:lnTo>
                                        <a:pt x="772" y="87"/>
                                      </a:lnTo>
                                      <a:lnTo>
                                        <a:pt x="773" y="89"/>
                                      </a:lnTo>
                                      <a:lnTo>
                                        <a:pt x="774" y="90"/>
                                      </a:lnTo>
                                      <a:lnTo>
                                        <a:pt x="774" y="91"/>
                                      </a:lnTo>
                                      <a:lnTo>
                                        <a:pt x="775" y="91"/>
                                      </a:lnTo>
                                      <a:lnTo>
                                        <a:pt x="776" y="86"/>
                                      </a:lnTo>
                                      <a:lnTo>
                                        <a:pt x="776" y="90"/>
                                      </a:lnTo>
                                      <a:lnTo>
                                        <a:pt x="777" y="84"/>
                                      </a:lnTo>
                                      <a:lnTo>
                                        <a:pt x="778" y="82"/>
                                      </a:lnTo>
                                      <a:lnTo>
                                        <a:pt x="778" y="83"/>
                                      </a:lnTo>
                                      <a:lnTo>
                                        <a:pt x="779" y="83"/>
                                      </a:lnTo>
                                      <a:lnTo>
                                        <a:pt x="779" y="78"/>
                                      </a:lnTo>
                                      <a:lnTo>
                                        <a:pt x="780" y="76"/>
                                      </a:lnTo>
                                      <a:lnTo>
                                        <a:pt x="780" y="78"/>
                                      </a:lnTo>
                                      <a:lnTo>
                                        <a:pt x="781" y="75"/>
                                      </a:lnTo>
                                      <a:lnTo>
                                        <a:pt x="782" y="73"/>
                                      </a:lnTo>
                                      <a:lnTo>
                                        <a:pt x="782" y="77"/>
                                      </a:lnTo>
                                      <a:lnTo>
                                        <a:pt x="783" y="77"/>
                                      </a:lnTo>
                                      <a:lnTo>
                                        <a:pt x="784" y="71"/>
                                      </a:lnTo>
                                      <a:lnTo>
                                        <a:pt x="784" y="73"/>
                                      </a:lnTo>
                                      <a:lnTo>
                                        <a:pt x="785" y="71"/>
                                      </a:lnTo>
                                      <a:lnTo>
                                        <a:pt x="786" y="70"/>
                                      </a:lnTo>
                                      <a:lnTo>
                                        <a:pt x="786" y="71"/>
                                      </a:lnTo>
                                      <a:lnTo>
                                        <a:pt x="787" y="71"/>
                                      </a:lnTo>
                                      <a:lnTo>
                                        <a:pt x="788" y="71"/>
                                      </a:lnTo>
                                      <a:lnTo>
                                        <a:pt x="789" y="67"/>
                                      </a:lnTo>
                                      <a:lnTo>
                                        <a:pt x="789" y="69"/>
                                      </a:lnTo>
                                      <a:lnTo>
                                        <a:pt x="790" y="65"/>
                                      </a:lnTo>
                                      <a:lnTo>
                                        <a:pt x="791" y="59"/>
                                      </a:lnTo>
                                      <a:lnTo>
                                        <a:pt x="791" y="61"/>
                                      </a:lnTo>
                                      <a:lnTo>
                                        <a:pt x="792" y="57"/>
                                      </a:lnTo>
                                      <a:lnTo>
                                        <a:pt x="793" y="58"/>
                                      </a:lnTo>
                                      <a:lnTo>
                                        <a:pt x="793" y="59"/>
                                      </a:lnTo>
                                      <a:lnTo>
                                        <a:pt x="794" y="58"/>
                                      </a:lnTo>
                                      <a:lnTo>
                                        <a:pt x="795" y="57"/>
                                      </a:lnTo>
                                      <a:lnTo>
                                        <a:pt x="795" y="58"/>
                                      </a:lnTo>
                                      <a:lnTo>
                                        <a:pt x="796" y="61"/>
                                      </a:lnTo>
                                      <a:lnTo>
                                        <a:pt x="797" y="59"/>
                                      </a:lnTo>
                                      <a:lnTo>
                                        <a:pt x="798" y="58"/>
                                      </a:lnTo>
                                      <a:lnTo>
                                        <a:pt x="798" y="62"/>
                                      </a:lnTo>
                                      <a:lnTo>
                                        <a:pt x="799" y="59"/>
                                      </a:lnTo>
                                      <a:lnTo>
                                        <a:pt x="800" y="56"/>
                                      </a:lnTo>
                                      <a:lnTo>
                                        <a:pt x="800" y="58"/>
                                      </a:lnTo>
                                      <a:lnTo>
                                        <a:pt x="801" y="56"/>
                                      </a:lnTo>
                                      <a:lnTo>
                                        <a:pt x="802" y="53"/>
                                      </a:lnTo>
                                      <a:lnTo>
                                        <a:pt x="802" y="55"/>
                                      </a:lnTo>
                                      <a:lnTo>
                                        <a:pt x="803" y="54"/>
                                      </a:lnTo>
                                      <a:lnTo>
                                        <a:pt x="803" y="50"/>
                                      </a:lnTo>
                                      <a:lnTo>
                                        <a:pt x="804" y="44"/>
                                      </a:lnTo>
                                      <a:lnTo>
                                        <a:pt x="804" y="49"/>
                                      </a:lnTo>
                                      <a:lnTo>
                                        <a:pt x="805" y="43"/>
                                      </a:lnTo>
                                      <a:lnTo>
                                        <a:pt x="806" y="40"/>
                                      </a:lnTo>
                                      <a:lnTo>
                                        <a:pt x="806" y="44"/>
                                      </a:lnTo>
                                      <a:lnTo>
                                        <a:pt x="807" y="45"/>
                                      </a:lnTo>
                                      <a:lnTo>
                                        <a:pt x="808" y="49"/>
                                      </a:lnTo>
                                      <a:lnTo>
                                        <a:pt x="808" y="50"/>
                                      </a:lnTo>
                                      <a:lnTo>
                                        <a:pt x="809" y="54"/>
                                      </a:lnTo>
                                      <a:lnTo>
                                        <a:pt x="810" y="57"/>
                                      </a:lnTo>
                                      <a:lnTo>
                                        <a:pt x="810" y="60"/>
                                      </a:lnTo>
                                      <a:lnTo>
                                        <a:pt x="811" y="62"/>
                                      </a:lnTo>
                                      <a:lnTo>
                                        <a:pt x="812" y="63"/>
                                      </a:lnTo>
                                      <a:lnTo>
                                        <a:pt x="813" y="61"/>
                                      </a:lnTo>
                                      <a:lnTo>
                                        <a:pt x="813" y="64"/>
                                      </a:lnTo>
                                      <a:lnTo>
                                        <a:pt x="814" y="65"/>
                                      </a:lnTo>
                                      <a:lnTo>
                                        <a:pt x="815" y="67"/>
                                      </a:lnTo>
                                      <a:lnTo>
                                        <a:pt x="815" y="68"/>
                                      </a:lnTo>
                                      <a:lnTo>
                                        <a:pt x="816" y="66"/>
                                      </a:lnTo>
                                      <a:lnTo>
                                        <a:pt x="817" y="64"/>
                                      </a:lnTo>
                                      <a:lnTo>
                                        <a:pt x="817" y="68"/>
                                      </a:lnTo>
                                      <a:lnTo>
                                        <a:pt x="818" y="65"/>
                                      </a:lnTo>
                                      <a:lnTo>
                                        <a:pt x="819" y="70"/>
                                      </a:lnTo>
                                      <a:lnTo>
                                        <a:pt x="820" y="71"/>
                                      </a:lnTo>
                                      <a:lnTo>
                                        <a:pt x="820" y="73"/>
                                      </a:lnTo>
                                      <a:lnTo>
                                        <a:pt x="821" y="72"/>
                                      </a:lnTo>
                                      <a:lnTo>
                                        <a:pt x="822" y="76"/>
                                      </a:lnTo>
                                      <a:lnTo>
                                        <a:pt x="822" y="77"/>
                                      </a:lnTo>
                                      <a:lnTo>
                                        <a:pt x="823" y="74"/>
                                      </a:lnTo>
                                      <a:lnTo>
                                        <a:pt x="824" y="73"/>
                                      </a:lnTo>
                                      <a:lnTo>
                                        <a:pt x="824" y="74"/>
                                      </a:lnTo>
                                      <a:lnTo>
                                        <a:pt x="825" y="76"/>
                                      </a:lnTo>
                                      <a:lnTo>
                                        <a:pt x="826" y="78"/>
                                      </a:lnTo>
                                      <a:lnTo>
                                        <a:pt x="826" y="80"/>
                                      </a:lnTo>
                                      <a:lnTo>
                                        <a:pt x="827" y="79"/>
                                      </a:lnTo>
                                      <a:lnTo>
                                        <a:pt x="827" y="80"/>
                                      </a:lnTo>
                                      <a:lnTo>
                                        <a:pt x="828" y="79"/>
                                      </a:lnTo>
                                      <a:lnTo>
                                        <a:pt x="828" y="80"/>
                                      </a:lnTo>
                                      <a:lnTo>
                                        <a:pt x="829" y="82"/>
                                      </a:lnTo>
                                      <a:lnTo>
                                        <a:pt x="830" y="82"/>
                                      </a:lnTo>
                                      <a:lnTo>
                                        <a:pt x="831" y="77"/>
                                      </a:lnTo>
                                      <a:lnTo>
                                        <a:pt x="832" y="76"/>
                                      </a:lnTo>
                                      <a:lnTo>
                                        <a:pt x="832" y="77"/>
                                      </a:lnTo>
                                      <a:lnTo>
                                        <a:pt x="833" y="74"/>
                                      </a:lnTo>
                                      <a:lnTo>
                                        <a:pt x="834" y="76"/>
                                      </a:lnTo>
                                      <a:lnTo>
                                        <a:pt x="835" y="79"/>
                                      </a:lnTo>
                                      <a:lnTo>
                                        <a:pt x="835" y="81"/>
                                      </a:lnTo>
                                      <a:lnTo>
                                        <a:pt x="836" y="77"/>
                                      </a:lnTo>
                                      <a:lnTo>
                                        <a:pt x="837" y="82"/>
                                      </a:lnTo>
                                      <a:lnTo>
                                        <a:pt x="837" y="83"/>
                                      </a:lnTo>
                                      <a:lnTo>
                                        <a:pt x="838" y="80"/>
                                      </a:lnTo>
                                      <a:lnTo>
                                        <a:pt x="839" y="77"/>
                                      </a:lnTo>
                                      <a:lnTo>
                                        <a:pt x="839" y="79"/>
                                      </a:lnTo>
                                      <a:lnTo>
                                        <a:pt x="840" y="80"/>
                                      </a:lnTo>
                                      <a:lnTo>
                                        <a:pt x="841" y="80"/>
                                      </a:lnTo>
                                      <a:lnTo>
                                        <a:pt x="841" y="82"/>
                                      </a:lnTo>
                                      <a:lnTo>
                                        <a:pt x="842" y="80"/>
                                      </a:lnTo>
                                      <a:lnTo>
                                        <a:pt x="843" y="79"/>
                                      </a:lnTo>
                                      <a:lnTo>
                                        <a:pt x="844" y="77"/>
                                      </a:lnTo>
                                      <a:lnTo>
                                        <a:pt x="844" y="79"/>
                                      </a:lnTo>
                                      <a:lnTo>
                                        <a:pt x="845" y="80"/>
                                      </a:lnTo>
                                      <a:lnTo>
                                        <a:pt x="846" y="79"/>
                                      </a:lnTo>
                                      <a:lnTo>
                                        <a:pt x="846" y="82"/>
                                      </a:lnTo>
                                      <a:lnTo>
                                        <a:pt x="847" y="79"/>
                                      </a:lnTo>
                                      <a:lnTo>
                                        <a:pt x="848" y="80"/>
                                      </a:lnTo>
                                      <a:lnTo>
                                        <a:pt x="849" y="80"/>
                                      </a:lnTo>
                                      <a:lnTo>
                                        <a:pt x="850" y="81"/>
                                      </a:lnTo>
                                      <a:lnTo>
                                        <a:pt x="851" y="79"/>
                                      </a:lnTo>
                                      <a:lnTo>
                                        <a:pt x="851" y="81"/>
                                      </a:lnTo>
                                      <a:lnTo>
                                        <a:pt x="851" y="77"/>
                                      </a:lnTo>
                                      <a:lnTo>
                                        <a:pt x="852" y="77"/>
                                      </a:lnTo>
                                      <a:lnTo>
                                        <a:pt x="852" y="78"/>
                                      </a:lnTo>
                                      <a:lnTo>
                                        <a:pt x="853" y="81"/>
                                      </a:lnTo>
                                      <a:lnTo>
                                        <a:pt x="854" y="81"/>
                                      </a:lnTo>
                                      <a:lnTo>
                                        <a:pt x="854" y="82"/>
                                      </a:lnTo>
                                      <a:lnTo>
                                        <a:pt x="855" y="80"/>
                                      </a:lnTo>
                                      <a:lnTo>
                                        <a:pt x="856" y="78"/>
                                      </a:lnTo>
                                      <a:lnTo>
                                        <a:pt x="856" y="80"/>
                                      </a:lnTo>
                                      <a:lnTo>
                                        <a:pt x="857" y="77"/>
                                      </a:lnTo>
                                      <a:lnTo>
                                        <a:pt x="858" y="79"/>
                                      </a:lnTo>
                                      <a:lnTo>
                                        <a:pt x="859" y="75"/>
                                      </a:lnTo>
                                      <a:lnTo>
                                        <a:pt x="859" y="77"/>
                                      </a:lnTo>
                                      <a:lnTo>
                                        <a:pt x="860" y="74"/>
                                      </a:lnTo>
                                      <a:lnTo>
                                        <a:pt x="861" y="75"/>
                                      </a:lnTo>
                                      <a:lnTo>
                                        <a:pt x="861" y="76"/>
                                      </a:lnTo>
                                      <a:lnTo>
                                        <a:pt x="862" y="77"/>
                                      </a:lnTo>
                                      <a:lnTo>
                                        <a:pt x="863" y="74"/>
                                      </a:lnTo>
                                      <a:lnTo>
                                        <a:pt x="864" y="73"/>
                                      </a:lnTo>
                                      <a:lnTo>
                                        <a:pt x="865" y="74"/>
                                      </a:lnTo>
                                      <a:lnTo>
                                        <a:pt x="866" y="71"/>
                                      </a:lnTo>
                                      <a:lnTo>
                                        <a:pt x="866" y="73"/>
                                      </a:lnTo>
                                      <a:lnTo>
                                        <a:pt x="867" y="72"/>
                                      </a:lnTo>
                                      <a:lnTo>
                                        <a:pt x="868" y="70"/>
                                      </a:lnTo>
                                      <a:lnTo>
                                        <a:pt x="868" y="71"/>
                                      </a:lnTo>
                                      <a:lnTo>
                                        <a:pt x="869" y="65"/>
                                      </a:lnTo>
                                      <a:lnTo>
                                        <a:pt x="870" y="61"/>
                                      </a:lnTo>
                                      <a:lnTo>
                                        <a:pt x="870" y="67"/>
                                      </a:lnTo>
                                      <a:lnTo>
                                        <a:pt x="871" y="61"/>
                                      </a:lnTo>
                                      <a:lnTo>
                                        <a:pt x="872" y="56"/>
                                      </a:lnTo>
                                      <a:lnTo>
                                        <a:pt x="872" y="58"/>
                                      </a:lnTo>
                                      <a:lnTo>
                                        <a:pt x="873" y="54"/>
                                      </a:lnTo>
                                      <a:lnTo>
                                        <a:pt x="874" y="53"/>
                                      </a:lnTo>
                                      <a:lnTo>
                                        <a:pt x="875" y="54"/>
                                      </a:lnTo>
                                      <a:lnTo>
                                        <a:pt x="875" y="52"/>
                                      </a:lnTo>
                                      <a:lnTo>
                                        <a:pt x="876" y="48"/>
                                      </a:lnTo>
                                      <a:lnTo>
                                        <a:pt x="876" y="49"/>
                                      </a:lnTo>
                                      <a:lnTo>
                                        <a:pt x="877" y="44"/>
                                      </a:lnTo>
                                      <a:lnTo>
                                        <a:pt x="878" y="44"/>
                                      </a:lnTo>
                                      <a:lnTo>
                                        <a:pt x="879" y="45"/>
                                      </a:lnTo>
                                      <a:lnTo>
                                        <a:pt x="880" y="44"/>
                                      </a:lnTo>
                                      <a:lnTo>
                                        <a:pt x="880" y="48"/>
                                      </a:lnTo>
                                      <a:lnTo>
                                        <a:pt x="881" y="48"/>
                                      </a:lnTo>
                                      <a:lnTo>
                                        <a:pt x="882" y="48"/>
                                      </a:lnTo>
                                      <a:lnTo>
                                        <a:pt x="883" y="45"/>
                                      </a:lnTo>
                                      <a:lnTo>
                                        <a:pt x="883" y="46"/>
                                      </a:lnTo>
                                      <a:lnTo>
                                        <a:pt x="884" y="44"/>
                                      </a:lnTo>
                                      <a:lnTo>
                                        <a:pt x="885" y="44"/>
                                      </a:lnTo>
                                      <a:lnTo>
                                        <a:pt x="885" y="45"/>
                                      </a:lnTo>
                                      <a:lnTo>
                                        <a:pt x="886" y="47"/>
                                      </a:lnTo>
                                      <a:lnTo>
                                        <a:pt x="887" y="45"/>
                                      </a:lnTo>
                                      <a:lnTo>
                                        <a:pt x="888" y="43"/>
                                      </a:lnTo>
                                      <a:lnTo>
                                        <a:pt x="889" y="43"/>
                                      </a:lnTo>
                                      <a:lnTo>
                                        <a:pt x="890" y="40"/>
                                      </a:lnTo>
                                      <a:lnTo>
                                        <a:pt x="890" y="41"/>
                                      </a:lnTo>
                                      <a:lnTo>
                                        <a:pt x="891" y="44"/>
                                      </a:lnTo>
                                      <a:lnTo>
                                        <a:pt x="892" y="42"/>
                                      </a:lnTo>
                                      <a:lnTo>
                                        <a:pt x="892" y="44"/>
                                      </a:lnTo>
                                      <a:lnTo>
                                        <a:pt x="893" y="44"/>
                                      </a:lnTo>
                                      <a:lnTo>
                                        <a:pt x="894" y="41"/>
                                      </a:lnTo>
                                      <a:lnTo>
                                        <a:pt x="894" y="42"/>
                                      </a:lnTo>
                                      <a:lnTo>
                                        <a:pt x="895" y="40"/>
                                      </a:lnTo>
                                      <a:lnTo>
                                        <a:pt x="896" y="39"/>
                                      </a:lnTo>
                                      <a:lnTo>
                                        <a:pt x="896" y="41"/>
                                      </a:lnTo>
                                      <a:lnTo>
                                        <a:pt x="897" y="40"/>
                                      </a:lnTo>
                                      <a:lnTo>
                                        <a:pt x="898" y="38"/>
                                      </a:lnTo>
                                      <a:lnTo>
                                        <a:pt x="899" y="39"/>
                                      </a:lnTo>
                                      <a:lnTo>
                                        <a:pt x="899" y="42"/>
                                      </a:lnTo>
                                      <a:lnTo>
                                        <a:pt x="899" y="42"/>
                                      </a:lnTo>
                                      <a:lnTo>
                                        <a:pt x="900" y="40"/>
                                      </a:lnTo>
                                      <a:lnTo>
                                        <a:pt x="900" y="44"/>
                                      </a:lnTo>
                                      <a:lnTo>
                                        <a:pt x="901" y="42"/>
                                      </a:lnTo>
                                      <a:lnTo>
                                        <a:pt x="902" y="41"/>
                                      </a:lnTo>
                                      <a:lnTo>
                                        <a:pt x="902" y="42"/>
                                      </a:lnTo>
                                      <a:lnTo>
                                        <a:pt x="903" y="40"/>
                                      </a:lnTo>
                                      <a:lnTo>
                                        <a:pt x="904" y="37"/>
                                      </a:lnTo>
                                      <a:lnTo>
                                        <a:pt x="905" y="37"/>
                                      </a:lnTo>
                                      <a:lnTo>
                                        <a:pt x="906" y="35"/>
                                      </a:lnTo>
                                      <a:lnTo>
                                        <a:pt x="907" y="31"/>
                                      </a:lnTo>
                                      <a:lnTo>
                                        <a:pt x="907" y="35"/>
                                      </a:lnTo>
                                      <a:lnTo>
                                        <a:pt x="908" y="33"/>
                                      </a:lnTo>
                                      <a:lnTo>
                                        <a:pt x="909" y="32"/>
                                      </a:lnTo>
                                      <a:lnTo>
                                        <a:pt x="909" y="35"/>
                                      </a:lnTo>
                                      <a:lnTo>
                                        <a:pt x="910" y="31"/>
                                      </a:lnTo>
                                      <a:lnTo>
                                        <a:pt x="911" y="35"/>
                                      </a:lnTo>
                                      <a:lnTo>
                                        <a:pt x="911" y="36"/>
                                      </a:lnTo>
                                      <a:lnTo>
                                        <a:pt x="912" y="39"/>
                                      </a:lnTo>
                                      <a:lnTo>
                                        <a:pt x="913" y="39"/>
                                      </a:lnTo>
                                      <a:lnTo>
                                        <a:pt x="914" y="42"/>
                                      </a:lnTo>
                                      <a:lnTo>
                                        <a:pt x="914" y="43"/>
                                      </a:lnTo>
                                      <a:lnTo>
                                        <a:pt x="915" y="44"/>
                                      </a:lnTo>
                                      <a:lnTo>
                                        <a:pt x="916" y="43"/>
                                      </a:lnTo>
                                      <a:lnTo>
                                        <a:pt x="916" y="47"/>
                                      </a:lnTo>
                                      <a:lnTo>
                                        <a:pt x="917" y="42"/>
                                      </a:lnTo>
                                      <a:lnTo>
                                        <a:pt x="918" y="40"/>
                                      </a:lnTo>
                                      <a:lnTo>
                                        <a:pt x="918" y="43"/>
                                      </a:lnTo>
                                      <a:lnTo>
                                        <a:pt x="919" y="41"/>
                                      </a:lnTo>
                                      <a:lnTo>
                                        <a:pt x="920" y="38"/>
                                      </a:lnTo>
                                      <a:lnTo>
                                        <a:pt x="921" y="38"/>
                                      </a:lnTo>
                                      <a:lnTo>
                                        <a:pt x="921" y="44"/>
                                      </a:lnTo>
                                      <a:lnTo>
                                        <a:pt x="922" y="42"/>
                                      </a:lnTo>
                                      <a:lnTo>
                                        <a:pt x="923" y="45"/>
                                      </a:lnTo>
                                      <a:lnTo>
                                        <a:pt x="923" y="46"/>
                                      </a:lnTo>
                                      <a:lnTo>
                                        <a:pt x="923" y="45"/>
                                      </a:lnTo>
                                      <a:lnTo>
                                        <a:pt x="924" y="43"/>
                                      </a:lnTo>
                                      <a:lnTo>
                                        <a:pt x="924" y="44"/>
                                      </a:lnTo>
                                      <a:lnTo>
                                        <a:pt x="925" y="42"/>
                                      </a:lnTo>
                                      <a:lnTo>
                                        <a:pt x="926" y="39"/>
                                      </a:lnTo>
                                      <a:lnTo>
                                        <a:pt x="926" y="42"/>
                                      </a:lnTo>
                                      <a:lnTo>
                                        <a:pt x="927" y="38"/>
                                      </a:lnTo>
                                      <a:lnTo>
                                        <a:pt x="928" y="38"/>
                                      </a:lnTo>
                                      <a:lnTo>
                                        <a:pt x="929" y="38"/>
                                      </a:lnTo>
                                      <a:lnTo>
                                        <a:pt x="929" y="39"/>
                                      </a:lnTo>
                                      <a:lnTo>
                                        <a:pt x="930" y="41"/>
                                      </a:lnTo>
                                      <a:lnTo>
                                        <a:pt x="931" y="39"/>
                                      </a:lnTo>
                                      <a:lnTo>
                                        <a:pt x="932" y="38"/>
                                      </a:lnTo>
                                      <a:lnTo>
                                        <a:pt x="933" y="41"/>
                                      </a:lnTo>
                                      <a:lnTo>
                                        <a:pt x="934" y="44"/>
                                      </a:lnTo>
                                      <a:lnTo>
                                        <a:pt x="935" y="44"/>
                                      </a:lnTo>
                                      <a:lnTo>
                                        <a:pt x="936" y="46"/>
                                      </a:lnTo>
                                      <a:lnTo>
                                        <a:pt x="936" y="48"/>
                                      </a:lnTo>
                                      <a:lnTo>
                                        <a:pt x="937" y="48"/>
                                      </a:lnTo>
                                      <a:lnTo>
                                        <a:pt x="938" y="46"/>
                                      </a:lnTo>
                                      <a:lnTo>
                                        <a:pt x="938" y="48"/>
                                      </a:lnTo>
                                      <a:lnTo>
                                        <a:pt x="939" y="51"/>
                                      </a:lnTo>
                                      <a:lnTo>
                                        <a:pt x="940" y="51"/>
                                      </a:lnTo>
                                      <a:lnTo>
                                        <a:pt x="940" y="53"/>
                                      </a:lnTo>
                                      <a:lnTo>
                                        <a:pt x="941" y="53"/>
                                      </a:lnTo>
                                      <a:lnTo>
                                        <a:pt x="942" y="53"/>
                                      </a:lnTo>
                                      <a:lnTo>
                                        <a:pt x="942" y="57"/>
                                      </a:lnTo>
                                      <a:lnTo>
                                        <a:pt x="943" y="59"/>
                                      </a:lnTo>
                                      <a:lnTo>
                                        <a:pt x="944" y="60"/>
                                      </a:lnTo>
                                      <a:lnTo>
                                        <a:pt x="945" y="60"/>
                                      </a:lnTo>
                                      <a:lnTo>
                                        <a:pt x="945" y="64"/>
                                      </a:lnTo>
                                      <a:lnTo>
                                        <a:pt x="946" y="64"/>
                                      </a:lnTo>
                                      <a:lnTo>
                                        <a:pt x="947" y="65"/>
                                      </a:lnTo>
                                      <a:lnTo>
                                        <a:pt x="947" y="68"/>
                                      </a:lnTo>
                                      <a:lnTo>
                                        <a:pt x="947" y="64"/>
                                      </a:lnTo>
                                      <a:lnTo>
                                        <a:pt x="948" y="68"/>
                                      </a:lnTo>
                                      <a:lnTo>
                                        <a:pt x="948" y="69"/>
                                      </a:lnTo>
                                      <a:lnTo>
                                        <a:pt x="949" y="68"/>
                                      </a:lnTo>
                                      <a:lnTo>
                                        <a:pt x="950" y="70"/>
                                      </a:lnTo>
                                      <a:lnTo>
                                        <a:pt x="951" y="72"/>
                                      </a:lnTo>
                                      <a:lnTo>
                                        <a:pt x="951" y="74"/>
                                      </a:lnTo>
                                      <a:lnTo>
                                        <a:pt x="952" y="72"/>
                                      </a:lnTo>
                                      <a:lnTo>
                                        <a:pt x="953" y="74"/>
                                      </a:lnTo>
                                      <a:lnTo>
                                        <a:pt x="953" y="75"/>
                                      </a:lnTo>
                                      <a:lnTo>
                                        <a:pt x="954" y="72"/>
                                      </a:lnTo>
                                      <a:lnTo>
                                        <a:pt x="955" y="71"/>
                                      </a:lnTo>
                                      <a:lnTo>
                                        <a:pt x="955" y="76"/>
                                      </a:lnTo>
                                      <a:lnTo>
                                        <a:pt x="956" y="72"/>
                                      </a:lnTo>
                                      <a:lnTo>
                                        <a:pt x="957" y="70"/>
                                      </a:lnTo>
                                      <a:lnTo>
                                        <a:pt x="958" y="69"/>
                                      </a:lnTo>
                                      <a:lnTo>
                                        <a:pt x="959" y="71"/>
                                      </a:lnTo>
                                      <a:lnTo>
                                        <a:pt x="960" y="69"/>
                                      </a:lnTo>
                                      <a:lnTo>
                                        <a:pt x="960" y="72"/>
                                      </a:lnTo>
                                      <a:lnTo>
                                        <a:pt x="961" y="66"/>
                                      </a:lnTo>
                                      <a:lnTo>
                                        <a:pt x="962" y="61"/>
                                      </a:lnTo>
                                      <a:lnTo>
                                        <a:pt x="962" y="64"/>
                                      </a:lnTo>
                                      <a:lnTo>
                                        <a:pt x="963" y="64"/>
                                      </a:lnTo>
                                      <a:lnTo>
                                        <a:pt x="964" y="59"/>
                                      </a:lnTo>
                                      <a:lnTo>
                                        <a:pt x="964" y="64"/>
                                      </a:lnTo>
                                      <a:lnTo>
                                        <a:pt x="965" y="57"/>
                                      </a:lnTo>
                                      <a:lnTo>
                                        <a:pt x="966" y="56"/>
                                      </a:lnTo>
                                      <a:lnTo>
                                        <a:pt x="966" y="58"/>
                                      </a:lnTo>
                                      <a:lnTo>
                                        <a:pt x="967" y="53"/>
                                      </a:lnTo>
                                      <a:lnTo>
                                        <a:pt x="968" y="52"/>
                                      </a:lnTo>
                                      <a:lnTo>
                                        <a:pt x="969" y="55"/>
                                      </a:lnTo>
                                      <a:lnTo>
                                        <a:pt x="970" y="50"/>
                                      </a:lnTo>
                                      <a:lnTo>
                                        <a:pt x="971" y="50"/>
                                      </a:lnTo>
                                      <a:lnTo>
                                        <a:pt x="971" y="52"/>
                                      </a:lnTo>
                                      <a:lnTo>
                                        <a:pt x="971" y="47"/>
                                      </a:lnTo>
                                      <a:lnTo>
                                        <a:pt x="972" y="46"/>
                                      </a:lnTo>
                                      <a:lnTo>
                                        <a:pt x="972" y="47"/>
                                      </a:lnTo>
                                      <a:lnTo>
                                        <a:pt x="973" y="45"/>
                                      </a:lnTo>
                                      <a:lnTo>
                                        <a:pt x="974" y="46"/>
                                      </a:lnTo>
                                      <a:lnTo>
                                        <a:pt x="975" y="42"/>
                                      </a:lnTo>
                                      <a:lnTo>
                                        <a:pt x="975" y="46"/>
                                      </a:lnTo>
                                      <a:lnTo>
                                        <a:pt x="976" y="40"/>
                                      </a:lnTo>
                                      <a:lnTo>
                                        <a:pt x="977" y="43"/>
                                      </a:lnTo>
                                      <a:lnTo>
                                        <a:pt x="977" y="46"/>
                                      </a:lnTo>
                                      <a:lnTo>
                                        <a:pt x="978" y="42"/>
                                      </a:lnTo>
                                      <a:lnTo>
                                        <a:pt x="979" y="43"/>
                                      </a:lnTo>
                                      <a:lnTo>
                                        <a:pt x="979" y="44"/>
                                      </a:lnTo>
                                      <a:lnTo>
                                        <a:pt x="980" y="44"/>
                                      </a:lnTo>
                                      <a:lnTo>
                                        <a:pt x="981" y="44"/>
                                      </a:lnTo>
                                      <a:lnTo>
                                        <a:pt x="981" y="45"/>
                                      </a:lnTo>
                                      <a:lnTo>
                                        <a:pt x="982" y="44"/>
                                      </a:lnTo>
                                      <a:lnTo>
                                        <a:pt x="983" y="40"/>
                                      </a:lnTo>
                                      <a:lnTo>
                                        <a:pt x="984" y="40"/>
                                      </a:lnTo>
                                      <a:lnTo>
                                        <a:pt x="984" y="42"/>
                                      </a:lnTo>
                                      <a:lnTo>
                                        <a:pt x="985" y="39"/>
                                      </a:lnTo>
                                      <a:lnTo>
                                        <a:pt x="986" y="40"/>
                                      </a:lnTo>
                                      <a:lnTo>
                                        <a:pt x="986" y="43"/>
                                      </a:lnTo>
                                      <a:lnTo>
                                        <a:pt x="987" y="42"/>
                                      </a:lnTo>
                                      <a:lnTo>
                                        <a:pt x="988" y="46"/>
                                      </a:lnTo>
                                      <a:lnTo>
                                        <a:pt x="989" y="46"/>
                                      </a:lnTo>
                                      <a:lnTo>
                                        <a:pt x="990" y="45"/>
                                      </a:lnTo>
                                      <a:lnTo>
                                        <a:pt x="991" y="44"/>
                                      </a:lnTo>
                                      <a:lnTo>
                                        <a:pt x="992" y="43"/>
                                      </a:lnTo>
                                      <a:lnTo>
                                        <a:pt x="993" y="43"/>
                                      </a:lnTo>
                                      <a:lnTo>
                                        <a:pt x="993" y="45"/>
                                      </a:lnTo>
                                      <a:lnTo>
                                        <a:pt x="994" y="39"/>
                                      </a:lnTo>
                                      <a:lnTo>
                                        <a:pt x="995" y="38"/>
                                      </a:lnTo>
                                      <a:lnTo>
                                        <a:pt x="995" y="40"/>
                                      </a:lnTo>
                                      <a:lnTo>
                                        <a:pt x="995" y="37"/>
                                      </a:lnTo>
                                      <a:lnTo>
                                        <a:pt x="996" y="34"/>
                                      </a:lnTo>
                                      <a:lnTo>
                                        <a:pt x="996" y="37"/>
                                      </a:lnTo>
                                      <a:lnTo>
                                        <a:pt x="997" y="33"/>
                                      </a:lnTo>
                                      <a:lnTo>
                                        <a:pt x="998" y="35"/>
                                      </a:lnTo>
                                      <a:lnTo>
                                        <a:pt x="999" y="31"/>
                                      </a:lnTo>
                                      <a:lnTo>
                                        <a:pt x="999" y="35"/>
                                      </a:lnTo>
                                      <a:lnTo>
                                        <a:pt x="1000" y="32"/>
                                      </a:lnTo>
                                      <a:lnTo>
                                        <a:pt x="1001" y="38"/>
                                      </a:lnTo>
                                      <a:lnTo>
                                        <a:pt x="1001" y="41"/>
                                      </a:lnTo>
                                      <a:lnTo>
                                        <a:pt x="1002" y="39"/>
                                      </a:lnTo>
                                      <a:lnTo>
                                        <a:pt x="1003" y="31"/>
                                      </a:lnTo>
                                      <a:lnTo>
                                        <a:pt x="1003" y="35"/>
                                      </a:lnTo>
                                      <a:lnTo>
                                        <a:pt x="1004" y="33"/>
                                      </a:lnTo>
                                      <a:lnTo>
                                        <a:pt x="1005" y="34"/>
                                      </a:lnTo>
                                      <a:lnTo>
                                        <a:pt x="1006" y="30"/>
                                      </a:lnTo>
                                      <a:lnTo>
                                        <a:pt x="1006" y="32"/>
                                      </a:lnTo>
                                      <a:lnTo>
                                        <a:pt x="1007" y="28"/>
                                      </a:lnTo>
                                      <a:lnTo>
                                        <a:pt x="1008" y="25"/>
                                      </a:lnTo>
                                      <a:lnTo>
                                        <a:pt x="1008" y="27"/>
                                      </a:lnTo>
                                      <a:lnTo>
                                        <a:pt x="1009" y="25"/>
                                      </a:lnTo>
                                      <a:lnTo>
                                        <a:pt x="1010" y="24"/>
                                      </a:lnTo>
                                      <a:lnTo>
                                        <a:pt x="1010" y="25"/>
                                      </a:lnTo>
                                      <a:lnTo>
                                        <a:pt x="1011" y="23"/>
                                      </a:lnTo>
                                      <a:lnTo>
                                        <a:pt x="1012" y="18"/>
                                      </a:lnTo>
                                      <a:lnTo>
                                        <a:pt x="1012" y="23"/>
                                      </a:lnTo>
                                      <a:lnTo>
                                        <a:pt x="1013" y="21"/>
                                      </a:lnTo>
                                      <a:lnTo>
                                        <a:pt x="1014" y="23"/>
                                      </a:lnTo>
                                      <a:lnTo>
                                        <a:pt x="1015" y="24"/>
                                      </a:lnTo>
                                      <a:lnTo>
                                        <a:pt x="1015" y="26"/>
                                      </a:lnTo>
                                      <a:lnTo>
                                        <a:pt x="1016" y="24"/>
                                      </a:lnTo>
                                      <a:lnTo>
                                        <a:pt x="1017" y="24"/>
                                      </a:lnTo>
                                      <a:lnTo>
                                        <a:pt x="1017" y="25"/>
                                      </a:lnTo>
                                      <a:lnTo>
                                        <a:pt x="1018" y="23"/>
                                      </a:lnTo>
                                      <a:lnTo>
                                        <a:pt x="1019" y="24"/>
                                      </a:lnTo>
                                      <a:lnTo>
                                        <a:pt x="1019" y="25"/>
                                      </a:lnTo>
                                      <a:lnTo>
                                        <a:pt x="1019" y="25"/>
                                      </a:lnTo>
                                      <a:lnTo>
                                        <a:pt x="1020" y="30"/>
                                      </a:lnTo>
                                      <a:lnTo>
                                        <a:pt x="1021" y="31"/>
                                      </a:lnTo>
                                      <a:lnTo>
                                        <a:pt x="1022" y="35"/>
                                      </a:lnTo>
                                      <a:lnTo>
                                        <a:pt x="1023" y="30"/>
                                      </a:lnTo>
                                      <a:lnTo>
                                        <a:pt x="1023" y="31"/>
                                      </a:lnTo>
                                      <a:lnTo>
                                        <a:pt x="1024" y="26"/>
                                      </a:lnTo>
                                      <a:lnTo>
                                        <a:pt x="1025" y="29"/>
                                      </a:lnTo>
                                      <a:lnTo>
                                        <a:pt x="1025" y="30"/>
                                      </a:lnTo>
                                      <a:lnTo>
                                        <a:pt x="1026" y="29"/>
                                      </a:lnTo>
                                      <a:lnTo>
                                        <a:pt x="1027" y="27"/>
                                      </a:lnTo>
                                      <a:lnTo>
                                        <a:pt x="1027" y="28"/>
                                      </a:lnTo>
                                      <a:lnTo>
                                        <a:pt x="1028" y="29"/>
                                      </a:lnTo>
                                      <a:lnTo>
                                        <a:pt x="1029" y="29"/>
                                      </a:lnTo>
                                      <a:lnTo>
                                        <a:pt x="1030" y="29"/>
                                      </a:lnTo>
                                      <a:lnTo>
                                        <a:pt x="1031" y="29"/>
                                      </a:lnTo>
                                      <a:lnTo>
                                        <a:pt x="1032" y="29"/>
                                      </a:lnTo>
                                      <a:lnTo>
                                        <a:pt x="1032" y="30"/>
                                      </a:lnTo>
                                      <a:lnTo>
                                        <a:pt x="1033" y="29"/>
                                      </a:lnTo>
                                      <a:lnTo>
                                        <a:pt x="1034" y="33"/>
                                      </a:lnTo>
                                      <a:lnTo>
                                        <a:pt x="1034" y="36"/>
                                      </a:lnTo>
                                      <a:lnTo>
                                        <a:pt x="1035" y="39"/>
                                      </a:lnTo>
                                      <a:lnTo>
                                        <a:pt x="1036" y="44"/>
                                      </a:lnTo>
                                      <a:lnTo>
                                        <a:pt x="1037" y="45"/>
                                      </a:lnTo>
                                      <a:lnTo>
                                        <a:pt x="1037" y="48"/>
                                      </a:lnTo>
                                      <a:lnTo>
                                        <a:pt x="1038" y="47"/>
                                      </a:lnTo>
                                      <a:lnTo>
                                        <a:pt x="1039" y="50"/>
                                      </a:lnTo>
                                      <a:lnTo>
                                        <a:pt x="1040" y="49"/>
                                      </a:lnTo>
                                      <a:lnTo>
                                        <a:pt x="1041" y="49"/>
                                      </a:lnTo>
                                      <a:lnTo>
                                        <a:pt x="1042" y="49"/>
                                      </a:lnTo>
                                      <a:lnTo>
                                        <a:pt x="1043" y="51"/>
                                      </a:lnTo>
                                      <a:lnTo>
                                        <a:pt x="1043" y="57"/>
                                      </a:lnTo>
                                      <a:lnTo>
                                        <a:pt x="1043" y="56"/>
                                      </a:lnTo>
                                      <a:lnTo>
                                        <a:pt x="1044" y="59"/>
                                      </a:lnTo>
                                      <a:lnTo>
                                        <a:pt x="1045" y="55"/>
                                      </a:lnTo>
                                      <a:lnTo>
                                        <a:pt x="1045" y="57"/>
                                      </a:lnTo>
                                      <a:lnTo>
                                        <a:pt x="1046" y="52"/>
                                      </a:lnTo>
                                      <a:lnTo>
                                        <a:pt x="1047" y="52"/>
                                      </a:lnTo>
                                      <a:lnTo>
                                        <a:pt x="1048" y="51"/>
                                      </a:lnTo>
                                      <a:lnTo>
                                        <a:pt x="1049" y="51"/>
                                      </a:lnTo>
                                      <a:lnTo>
                                        <a:pt x="1050" y="50"/>
                                      </a:lnTo>
                                      <a:lnTo>
                                        <a:pt x="1051" y="51"/>
                                      </a:lnTo>
                                      <a:lnTo>
                                        <a:pt x="1051" y="53"/>
                                      </a:lnTo>
                                      <a:lnTo>
                                        <a:pt x="1052" y="52"/>
                                      </a:lnTo>
                                      <a:lnTo>
                                        <a:pt x="1053" y="50"/>
                                      </a:lnTo>
                                      <a:lnTo>
                                        <a:pt x="1054" y="48"/>
                                      </a:lnTo>
                                      <a:lnTo>
                                        <a:pt x="1055" y="47"/>
                                      </a:lnTo>
                                      <a:lnTo>
                                        <a:pt x="1056" y="44"/>
                                      </a:lnTo>
                                      <a:lnTo>
                                        <a:pt x="1057" y="46"/>
                                      </a:lnTo>
                                      <a:lnTo>
                                        <a:pt x="1058" y="43"/>
                                      </a:lnTo>
                                      <a:lnTo>
                                        <a:pt x="1058" y="45"/>
                                      </a:lnTo>
                                      <a:lnTo>
                                        <a:pt x="1059" y="44"/>
                                      </a:lnTo>
                                      <a:lnTo>
                                        <a:pt x="1060" y="44"/>
                                      </a:lnTo>
                                      <a:lnTo>
                                        <a:pt x="1061" y="44"/>
                                      </a:lnTo>
                                      <a:lnTo>
                                        <a:pt x="1061" y="45"/>
                                      </a:lnTo>
                                      <a:lnTo>
                                        <a:pt x="1062" y="47"/>
                                      </a:lnTo>
                                      <a:lnTo>
                                        <a:pt x="1063" y="47"/>
                                      </a:lnTo>
                                      <a:lnTo>
                                        <a:pt x="1063" y="51"/>
                                      </a:lnTo>
                                      <a:lnTo>
                                        <a:pt x="1064" y="52"/>
                                      </a:lnTo>
                                      <a:lnTo>
                                        <a:pt x="1065" y="53"/>
                                      </a:lnTo>
                                      <a:lnTo>
                                        <a:pt x="1066" y="55"/>
                                      </a:lnTo>
                                      <a:lnTo>
                                        <a:pt x="1067" y="53"/>
                                      </a:lnTo>
                                      <a:lnTo>
                                        <a:pt x="1067" y="57"/>
                                      </a:lnTo>
                                      <a:lnTo>
                                        <a:pt x="1067" y="58"/>
                                      </a:lnTo>
                                      <a:lnTo>
                                        <a:pt x="1068" y="58"/>
                                      </a:lnTo>
                                      <a:lnTo>
                                        <a:pt x="1069" y="62"/>
                                      </a:lnTo>
                                      <a:lnTo>
                                        <a:pt x="1069" y="63"/>
                                      </a:lnTo>
                                      <a:lnTo>
                                        <a:pt x="1070" y="63"/>
                                      </a:lnTo>
                                      <a:lnTo>
                                        <a:pt x="1071" y="62"/>
                                      </a:lnTo>
                                      <a:lnTo>
                                        <a:pt x="1071" y="64"/>
                                      </a:lnTo>
                                      <a:lnTo>
                                        <a:pt x="1072" y="64"/>
                                      </a:lnTo>
                                      <a:lnTo>
                                        <a:pt x="1073" y="61"/>
                                      </a:lnTo>
                                      <a:lnTo>
                                        <a:pt x="1073" y="64"/>
                                      </a:lnTo>
                                      <a:lnTo>
                                        <a:pt x="1074" y="58"/>
                                      </a:lnTo>
                                      <a:lnTo>
                                        <a:pt x="1075" y="60"/>
                                      </a:lnTo>
                                      <a:lnTo>
                                        <a:pt x="1076" y="57"/>
                                      </a:lnTo>
                                      <a:lnTo>
                                        <a:pt x="1077" y="55"/>
                                      </a:lnTo>
                                      <a:lnTo>
                                        <a:pt x="1078" y="52"/>
                                      </a:lnTo>
                                      <a:lnTo>
                                        <a:pt x="1078" y="54"/>
                                      </a:lnTo>
                                      <a:lnTo>
                                        <a:pt x="1079" y="54"/>
                                      </a:lnTo>
                                      <a:lnTo>
                                        <a:pt x="1080" y="53"/>
                                      </a:lnTo>
                                      <a:lnTo>
                                        <a:pt x="1080" y="55"/>
                                      </a:lnTo>
                                      <a:lnTo>
                                        <a:pt x="1081" y="52"/>
                                      </a:lnTo>
                                      <a:lnTo>
                                        <a:pt x="1082" y="50"/>
                                      </a:lnTo>
                                      <a:lnTo>
                                        <a:pt x="1082" y="55"/>
                                      </a:lnTo>
                                      <a:lnTo>
                                        <a:pt x="1083" y="50"/>
                                      </a:lnTo>
                                      <a:lnTo>
                                        <a:pt x="1084" y="54"/>
                                      </a:lnTo>
                                      <a:lnTo>
                                        <a:pt x="1085" y="52"/>
                                      </a:lnTo>
                                      <a:lnTo>
                                        <a:pt x="1085" y="56"/>
                                      </a:lnTo>
                                      <a:lnTo>
                                        <a:pt x="1086" y="55"/>
                                      </a:lnTo>
                                      <a:lnTo>
                                        <a:pt x="1087" y="50"/>
                                      </a:lnTo>
                                      <a:lnTo>
                                        <a:pt x="1088" y="50"/>
                                      </a:lnTo>
                                      <a:lnTo>
                                        <a:pt x="1089" y="50"/>
                                      </a:lnTo>
                                      <a:lnTo>
                                        <a:pt x="1089" y="52"/>
                                      </a:lnTo>
                                      <a:lnTo>
                                        <a:pt x="1090" y="51"/>
                                      </a:lnTo>
                                      <a:lnTo>
                                        <a:pt x="1091" y="56"/>
                                      </a:lnTo>
                                      <a:lnTo>
                                        <a:pt x="1091" y="55"/>
                                      </a:lnTo>
                                      <a:lnTo>
                                        <a:pt x="1091" y="57"/>
                                      </a:lnTo>
                                      <a:lnTo>
                                        <a:pt x="1092" y="58"/>
                                      </a:lnTo>
                                      <a:lnTo>
                                        <a:pt x="1093" y="57"/>
                                      </a:lnTo>
                                      <a:lnTo>
                                        <a:pt x="1094" y="57"/>
                                      </a:lnTo>
                                      <a:lnTo>
                                        <a:pt x="1095" y="57"/>
                                      </a:lnTo>
                                      <a:lnTo>
                                        <a:pt x="1096" y="57"/>
                                      </a:lnTo>
                                      <a:lnTo>
                                        <a:pt x="1097" y="56"/>
                                      </a:lnTo>
                                      <a:lnTo>
                                        <a:pt x="1097" y="57"/>
                                      </a:lnTo>
                                      <a:lnTo>
                                        <a:pt x="1098" y="56"/>
                                      </a:lnTo>
                                      <a:lnTo>
                                        <a:pt x="1099" y="60"/>
                                      </a:lnTo>
                                      <a:lnTo>
                                        <a:pt x="1100" y="60"/>
                                      </a:lnTo>
                                      <a:lnTo>
                                        <a:pt x="1101" y="63"/>
                                      </a:lnTo>
                                      <a:lnTo>
                                        <a:pt x="1102" y="62"/>
                                      </a:lnTo>
                                      <a:lnTo>
                                        <a:pt x="1102" y="63"/>
                                      </a:lnTo>
                                      <a:lnTo>
                                        <a:pt x="1103" y="62"/>
                                      </a:lnTo>
                                      <a:lnTo>
                                        <a:pt x="1104" y="64"/>
                                      </a:lnTo>
                                      <a:lnTo>
                                        <a:pt x="1105" y="68"/>
                                      </a:lnTo>
                                      <a:lnTo>
                                        <a:pt x="1106" y="68"/>
                                      </a:lnTo>
                                      <a:lnTo>
                                        <a:pt x="1107" y="66"/>
                                      </a:lnTo>
                                      <a:lnTo>
                                        <a:pt x="1107" y="67"/>
                                      </a:lnTo>
                                      <a:lnTo>
                                        <a:pt x="1108" y="64"/>
                                      </a:lnTo>
                                      <a:lnTo>
                                        <a:pt x="1109" y="65"/>
                                      </a:lnTo>
                                      <a:lnTo>
                                        <a:pt x="1109" y="67"/>
                                      </a:lnTo>
                                      <a:lnTo>
                                        <a:pt x="1110" y="68"/>
                                      </a:lnTo>
                                      <a:lnTo>
                                        <a:pt x="1111" y="67"/>
                                      </a:lnTo>
                                      <a:lnTo>
                                        <a:pt x="1111" y="68"/>
                                      </a:lnTo>
                                      <a:lnTo>
                                        <a:pt x="1112" y="71"/>
                                      </a:lnTo>
                                      <a:lnTo>
                                        <a:pt x="1113" y="69"/>
                                      </a:lnTo>
                                      <a:lnTo>
                                        <a:pt x="1113" y="71"/>
                                      </a:lnTo>
                                      <a:lnTo>
                                        <a:pt x="1114" y="70"/>
                                      </a:lnTo>
                                      <a:lnTo>
                                        <a:pt x="1115" y="69"/>
                                      </a:lnTo>
                                      <a:lnTo>
                                        <a:pt x="1115" y="68"/>
                                      </a:lnTo>
                                      <a:lnTo>
                                        <a:pt x="1115" y="69"/>
                                      </a:lnTo>
                                      <a:lnTo>
                                        <a:pt x="1116" y="69"/>
                                      </a:lnTo>
                                      <a:lnTo>
                                        <a:pt x="1117" y="67"/>
                                      </a:lnTo>
                                      <a:lnTo>
                                        <a:pt x="1117" y="68"/>
                                      </a:lnTo>
                                      <a:lnTo>
                                        <a:pt x="1118" y="66"/>
                                      </a:lnTo>
                                      <a:lnTo>
                                        <a:pt x="1119" y="70"/>
                                      </a:lnTo>
                                      <a:lnTo>
                                        <a:pt x="1119" y="72"/>
                                      </a:lnTo>
                                      <a:lnTo>
                                        <a:pt x="1120" y="71"/>
                                      </a:lnTo>
                                      <a:lnTo>
                                        <a:pt x="1121" y="72"/>
                                      </a:lnTo>
                                      <a:lnTo>
                                        <a:pt x="1122" y="70"/>
                                      </a:lnTo>
                                      <a:lnTo>
                                        <a:pt x="1122" y="71"/>
                                      </a:lnTo>
                                      <a:lnTo>
                                        <a:pt x="1123" y="69"/>
                                      </a:lnTo>
                                      <a:lnTo>
                                        <a:pt x="1124" y="71"/>
                                      </a:lnTo>
                                      <a:lnTo>
                                        <a:pt x="1125" y="72"/>
                                      </a:lnTo>
                                      <a:lnTo>
                                        <a:pt x="1126" y="73"/>
                                      </a:lnTo>
                                      <a:lnTo>
                                        <a:pt x="1126" y="74"/>
                                      </a:lnTo>
                                      <a:lnTo>
                                        <a:pt x="1127" y="72"/>
                                      </a:lnTo>
                                      <a:lnTo>
                                        <a:pt x="1128" y="71"/>
                                      </a:lnTo>
                                      <a:lnTo>
                                        <a:pt x="1128" y="72"/>
                                      </a:lnTo>
                                      <a:lnTo>
                                        <a:pt x="1129" y="69"/>
                                      </a:lnTo>
                                      <a:lnTo>
                                        <a:pt x="1130" y="67"/>
                                      </a:lnTo>
                                      <a:lnTo>
                                        <a:pt x="1131" y="63"/>
                                      </a:lnTo>
                                      <a:lnTo>
                                        <a:pt x="1131" y="64"/>
                                      </a:lnTo>
                                      <a:lnTo>
                                        <a:pt x="1132" y="63"/>
                                      </a:lnTo>
                                      <a:lnTo>
                                        <a:pt x="1133" y="58"/>
                                      </a:lnTo>
                                      <a:lnTo>
                                        <a:pt x="1133" y="59"/>
                                      </a:lnTo>
                                      <a:lnTo>
                                        <a:pt x="1134" y="58"/>
                                      </a:lnTo>
                                      <a:lnTo>
                                        <a:pt x="1135" y="57"/>
                                      </a:lnTo>
                                      <a:lnTo>
                                        <a:pt x="1135" y="60"/>
                                      </a:lnTo>
                                      <a:lnTo>
                                        <a:pt x="1136" y="56"/>
                                      </a:lnTo>
                                      <a:lnTo>
                                        <a:pt x="1137" y="50"/>
                                      </a:lnTo>
                                      <a:lnTo>
                                        <a:pt x="1137" y="53"/>
                                      </a:lnTo>
                                      <a:lnTo>
                                        <a:pt x="1138" y="49"/>
                                      </a:lnTo>
                                      <a:lnTo>
                                        <a:pt x="1139" y="50"/>
                                      </a:lnTo>
                                      <a:lnTo>
                                        <a:pt x="1139" y="49"/>
                                      </a:lnTo>
                                      <a:lnTo>
                                        <a:pt x="1140" y="50"/>
                                      </a:lnTo>
                                      <a:lnTo>
                                        <a:pt x="1141" y="50"/>
                                      </a:lnTo>
                                      <a:lnTo>
                                        <a:pt x="1142" y="50"/>
                                      </a:lnTo>
                                      <a:lnTo>
                                        <a:pt x="1143" y="50"/>
                                      </a:lnTo>
                                      <a:lnTo>
                                        <a:pt x="1143" y="51"/>
                                      </a:lnTo>
                                      <a:lnTo>
                                        <a:pt x="1144" y="47"/>
                                      </a:lnTo>
                                      <a:lnTo>
                                        <a:pt x="1145" y="47"/>
                                      </a:lnTo>
                                      <a:lnTo>
                                        <a:pt x="1146" y="45"/>
                                      </a:lnTo>
                                      <a:lnTo>
                                        <a:pt x="1146" y="46"/>
                                      </a:lnTo>
                                      <a:lnTo>
                                        <a:pt x="1147" y="44"/>
                                      </a:lnTo>
                                      <a:lnTo>
                                        <a:pt x="1148" y="40"/>
                                      </a:lnTo>
                                      <a:lnTo>
                                        <a:pt x="1148" y="44"/>
                                      </a:lnTo>
                                      <a:lnTo>
                                        <a:pt x="1149" y="38"/>
                                      </a:lnTo>
                                      <a:lnTo>
                                        <a:pt x="1150" y="36"/>
                                      </a:lnTo>
                                      <a:lnTo>
                                        <a:pt x="1150" y="37"/>
                                      </a:lnTo>
                                      <a:lnTo>
                                        <a:pt x="1151" y="32"/>
                                      </a:lnTo>
                                      <a:lnTo>
                                        <a:pt x="1152" y="27"/>
                                      </a:lnTo>
                                      <a:lnTo>
                                        <a:pt x="1152" y="28"/>
                                      </a:lnTo>
                                      <a:lnTo>
                                        <a:pt x="1153" y="25"/>
                                      </a:lnTo>
                                      <a:lnTo>
                                        <a:pt x="1154" y="25"/>
                                      </a:lnTo>
                                      <a:lnTo>
                                        <a:pt x="1155" y="19"/>
                                      </a:lnTo>
                                      <a:lnTo>
                                        <a:pt x="1155" y="24"/>
                                      </a:lnTo>
                                      <a:lnTo>
                                        <a:pt x="1156" y="17"/>
                                      </a:lnTo>
                                      <a:lnTo>
                                        <a:pt x="1157" y="10"/>
                                      </a:lnTo>
                                      <a:lnTo>
                                        <a:pt x="1157" y="15"/>
                                      </a:lnTo>
                                      <a:lnTo>
                                        <a:pt x="1158" y="8"/>
                                      </a:lnTo>
                                      <a:lnTo>
                                        <a:pt x="1159" y="4"/>
                                      </a:lnTo>
                                      <a:lnTo>
                                        <a:pt x="1159" y="8"/>
                                      </a:lnTo>
                                      <a:lnTo>
                                        <a:pt x="1160" y="0"/>
                                      </a:lnTo>
                                      <a:lnTo>
                                        <a:pt x="1161" y="4"/>
                                      </a:lnTo>
                                      <a:lnTo>
                                        <a:pt x="1162" y="4"/>
                                      </a:lnTo>
                                      <a:lnTo>
                                        <a:pt x="1163" y="6"/>
                                      </a:lnTo>
                                      <a:lnTo>
                                        <a:pt x="1163" y="10"/>
                                      </a:lnTo>
                                      <a:lnTo>
                                        <a:pt x="1163" y="11"/>
                                      </a:lnTo>
                                      <a:lnTo>
                                        <a:pt x="1164" y="12"/>
                                      </a:lnTo>
                                      <a:lnTo>
                                        <a:pt x="1165" y="12"/>
                                      </a:lnTo>
                                      <a:lnTo>
                                        <a:pt x="1165" y="16"/>
                                      </a:lnTo>
                                      <a:lnTo>
                                        <a:pt x="1166" y="18"/>
                                      </a:lnTo>
                                      <a:lnTo>
                                        <a:pt x="1167" y="18"/>
                                      </a:lnTo>
                                      <a:lnTo>
                                        <a:pt x="1167" y="19"/>
                                      </a:lnTo>
                                      <a:lnTo>
                                        <a:pt x="1168" y="22"/>
                                      </a:lnTo>
                                      <a:lnTo>
                                        <a:pt x="1169" y="26"/>
                                      </a:lnTo>
                                      <a:lnTo>
                                        <a:pt x="1170" y="25"/>
                                      </a:lnTo>
                                      <a:lnTo>
                                        <a:pt x="1170" y="30"/>
                                      </a:lnTo>
                                      <a:lnTo>
                                        <a:pt x="1171" y="30"/>
                                      </a:lnTo>
                                      <a:lnTo>
                                        <a:pt x="1172" y="34"/>
                                      </a:lnTo>
                                      <a:lnTo>
                                        <a:pt x="1172" y="37"/>
                                      </a:lnTo>
                                      <a:lnTo>
                                        <a:pt x="1173" y="38"/>
                                      </a:lnTo>
                                      <a:lnTo>
                                        <a:pt x="1174" y="39"/>
                                      </a:lnTo>
                                      <a:lnTo>
                                        <a:pt x="1174" y="41"/>
                                      </a:lnTo>
                                      <a:lnTo>
                                        <a:pt x="1175" y="38"/>
                                      </a:lnTo>
                                      <a:lnTo>
                                        <a:pt x="1176" y="44"/>
                                      </a:lnTo>
                                      <a:lnTo>
                                        <a:pt x="1177" y="44"/>
                                      </a:lnTo>
                                      <a:lnTo>
                                        <a:pt x="1177" y="45"/>
                                      </a:lnTo>
                                      <a:lnTo>
                                        <a:pt x="1178" y="44"/>
                                      </a:lnTo>
                                      <a:lnTo>
                                        <a:pt x="1179" y="39"/>
                                      </a:lnTo>
                                      <a:lnTo>
                                        <a:pt x="1179" y="42"/>
                                      </a:lnTo>
                                      <a:lnTo>
                                        <a:pt x="1180" y="45"/>
                                      </a:lnTo>
                                      <a:lnTo>
                                        <a:pt x="1181" y="47"/>
                                      </a:lnTo>
                                      <a:lnTo>
                                        <a:pt x="1181" y="49"/>
                                      </a:lnTo>
                                      <a:lnTo>
                                        <a:pt x="1182" y="48"/>
                                      </a:lnTo>
                                      <a:lnTo>
                                        <a:pt x="1183" y="45"/>
                                      </a:lnTo>
                                      <a:lnTo>
                                        <a:pt x="1183" y="46"/>
                                      </a:lnTo>
                                      <a:lnTo>
                                        <a:pt x="1184" y="44"/>
                                      </a:lnTo>
                                      <a:lnTo>
                                        <a:pt x="1185" y="44"/>
                                      </a:lnTo>
                                      <a:lnTo>
                                        <a:pt x="1186" y="39"/>
                                      </a:lnTo>
                                      <a:lnTo>
                                        <a:pt x="1186" y="40"/>
                                      </a:lnTo>
                                      <a:lnTo>
                                        <a:pt x="1187" y="40"/>
                                      </a:lnTo>
                                      <a:lnTo>
                                        <a:pt x="1187" y="39"/>
                                      </a:lnTo>
                                      <a:lnTo>
                                        <a:pt x="1188" y="37"/>
                                      </a:lnTo>
                                      <a:lnTo>
                                        <a:pt x="1189" y="38"/>
                                      </a:lnTo>
                                      <a:lnTo>
                                        <a:pt x="1189" y="39"/>
                                      </a:lnTo>
                                      <a:lnTo>
                                        <a:pt x="1190" y="41"/>
                                      </a:lnTo>
                                      <a:lnTo>
                                        <a:pt x="1191" y="40"/>
                                      </a:lnTo>
                                      <a:lnTo>
                                        <a:pt x="1192" y="42"/>
                                      </a:lnTo>
                                      <a:lnTo>
                                        <a:pt x="1192" y="43"/>
                                      </a:lnTo>
                                      <a:lnTo>
                                        <a:pt x="1193" y="42"/>
                                      </a:lnTo>
                                      <a:lnTo>
                                        <a:pt x="1194" y="40"/>
                                      </a:lnTo>
                                      <a:lnTo>
                                        <a:pt x="1194" y="41"/>
                                      </a:lnTo>
                                      <a:lnTo>
                                        <a:pt x="1195" y="37"/>
                                      </a:lnTo>
                                      <a:lnTo>
                                        <a:pt x="1196" y="36"/>
                                      </a:lnTo>
                                      <a:lnTo>
                                        <a:pt x="1196" y="37"/>
                                      </a:lnTo>
                                      <a:lnTo>
                                        <a:pt x="1197" y="38"/>
                                      </a:lnTo>
                                      <a:lnTo>
                                        <a:pt x="1198" y="41"/>
                                      </a:lnTo>
                                      <a:lnTo>
                                        <a:pt x="1198" y="44"/>
                                      </a:lnTo>
                                      <a:lnTo>
                                        <a:pt x="1199" y="43"/>
                                      </a:lnTo>
                                      <a:lnTo>
                                        <a:pt x="1200" y="46"/>
                                      </a:lnTo>
                                      <a:lnTo>
                                        <a:pt x="1201" y="45"/>
                                      </a:lnTo>
                                      <a:lnTo>
                                        <a:pt x="1201" y="48"/>
                                      </a:lnTo>
                                      <a:lnTo>
                                        <a:pt x="1202" y="46"/>
                                      </a:lnTo>
                                      <a:lnTo>
                                        <a:pt x="1203" y="49"/>
                                      </a:lnTo>
                                      <a:lnTo>
                                        <a:pt x="1203" y="52"/>
                                      </a:lnTo>
                                      <a:lnTo>
                                        <a:pt x="1204" y="48"/>
                                      </a:lnTo>
                                      <a:lnTo>
                                        <a:pt x="1205" y="45"/>
                                      </a:lnTo>
                                      <a:lnTo>
                                        <a:pt x="1205" y="46"/>
                                      </a:lnTo>
                                      <a:lnTo>
                                        <a:pt x="1206" y="43"/>
                                      </a:lnTo>
                                      <a:lnTo>
                                        <a:pt x="1207" y="45"/>
                                      </a:lnTo>
                                      <a:lnTo>
                                        <a:pt x="1208" y="41"/>
                                      </a:lnTo>
                                      <a:lnTo>
                                        <a:pt x="1209" y="38"/>
                                      </a:lnTo>
                                      <a:lnTo>
                                        <a:pt x="1210" y="39"/>
                                      </a:lnTo>
                                      <a:lnTo>
                                        <a:pt x="1211" y="41"/>
                                      </a:lnTo>
                                      <a:lnTo>
                                        <a:pt x="1211" y="35"/>
                                      </a:lnTo>
                                      <a:lnTo>
                                        <a:pt x="1211" y="37"/>
                                      </a:lnTo>
                                      <a:lnTo>
                                        <a:pt x="1212" y="33"/>
                                      </a:lnTo>
                                      <a:lnTo>
                                        <a:pt x="1213" y="35"/>
                                      </a:lnTo>
                                      <a:lnTo>
                                        <a:pt x="1213" y="37"/>
                                      </a:lnTo>
                                      <a:lnTo>
                                        <a:pt x="1214" y="36"/>
                                      </a:lnTo>
                                      <a:lnTo>
                                        <a:pt x="1215" y="37"/>
                                      </a:lnTo>
                                      <a:lnTo>
                                        <a:pt x="1216" y="39"/>
                                      </a:lnTo>
                                      <a:lnTo>
                                        <a:pt x="1216" y="40"/>
                                      </a:lnTo>
                                      <a:lnTo>
                                        <a:pt x="1217" y="44"/>
                                      </a:lnTo>
                                      <a:lnTo>
                                        <a:pt x="1218" y="47"/>
                                      </a:lnTo>
                                      <a:lnTo>
                                        <a:pt x="1218" y="48"/>
                                      </a:lnTo>
                                      <a:lnTo>
                                        <a:pt x="1219" y="48"/>
                                      </a:lnTo>
                                      <a:lnTo>
                                        <a:pt x="1220" y="45"/>
                                      </a:lnTo>
                                      <a:lnTo>
                                        <a:pt x="1220" y="47"/>
                                      </a:lnTo>
                                      <a:lnTo>
                                        <a:pt x="1221" y="45"/>
                                      </a:lnTo>
                                      <a:lnTo>
                                        <a:pt x="1222" y="44"/>
                                      </a:lnTo>
                                      <a:lnTo>
                                        <a:pt x="1222" y="45"/>
                                      </a:lnTo>
                                      <a:lnTo>
                                        <a:pt x="1223" y="44"/>
                                      </a:lnTo>
                                      <a:lnTo>
                                        <a:pt x="1224" y="43"/>
                                      </a:lnTo>
                                      <a:lnTo>
                                        <a:pt x="1225" y="41"/>
                                      </a:lnTo>
                                      <a:lnTo>
                                        <a:pt x="1225" y="44"/>
                                      </a:lnTo>
                                      <a:lnTo>
                                        <a:pt x="1226" y="47"/>
                                      </a:lnTo>
                                      <a:lnTo>
                                        <a:pt x="1227" y="45"/>
                                      </a:lnTo>
                                      <a:lnTo>
                                        <a:pt x="1227" y="46"/>
                                      </a:lnTo>
                                      <a:lnTo>
                                        <a:pt x="1228" y="44"/>
                                      </a:lnTo>
                                      <a:lnTo>
                                        <a:pt x="1229" y="39"/>
                                      </a:lnTo>
                                      <a:lnTo>
                                        <a:pt x="1229" y="40"/>
                                      </a:lnTo>
                                      <a:lnTo>
                                        <a:pt x="1230" y="40"/>
                                      </a:lnTo>
                                      <a:lnTo>
                                        <a:pt x="1231" y="37"/>
                                      </a:lnTo>
                                      <a:lnTo>
                                        <a:pt x="1232" y="41"/>
                                      </a:lnTo>
                                      <a:lnTo>
                                        <a:pt x="1232" y="44"/>
                                      </a:lnTo>
                                      <a:lnTo>
                                        <a:pt x="1233" y="44"/>
                                      </a:lnTo>
                                      <a:lnTo>
                                        <a:pt x="1234" y="46"/>
                                      </a:lnTo>
                                      <a:lnTo>
                                        <a:pt x="1234" y="47"/>
                                      </a:lnTo>
                                      <a:lnTo>
                                        <a:pt x="1235" y="49"/>
                                      </a:lnTo>
                                      <a:lnTo>
                                        <a:pt x="1235" y="48"/>
                                      </a:lnTo>
                                      <a:lnTo>
                                        <a:pt x="1236" y="51"/>
                                      </a:lnTo>
                                      <a:lnTo>
                                        <a:pt x="1237" y="46"/>
                                      </a:lnTo>
                                      <a:lnTo>
                                        <a:pt x="1237" y="50"/>
                                      </a:lnTo>
                                      <a:lnTo>
                                        <a:pt x="1238" y="47"/>
                                      </a:lnTo>
                                      <a:lnTo>
                                        <a:pt x="1239" y="45"/>
                                      </a:lnTo>
                                      <a:lnTo>
                                        <a:pt x="1240" y="43"/>
                                      </a:lnTo>
                                      <a:lnTo>
                                        <a:pt x="1240" y="44"/>
                                      </a:lnTo>
                                      <a:lnTo>
                                        <a:pt x="1241" y="44"/>
                                      </a:lnTo>
                                      <a:lnTo>
                                        <a:pt x="1242" y="42"/>
                                      </a:lnTo>
                                      <a:lnTo>
                                        <a:pt x="1242" y="45"/>
                                      </a:lnTo>
                                      <a:lnTo>
                                        <a:pt x="1243" y="44"/>
                                      </a:lnTo>
                                      <a:lnTo>
                                        <a:pt x="1244" y="39"/>
                                      </a:lnTo>
                                      <a:lnTo>
                                        <a:pt x="1244" y="41"/>
                                      </a:lnTo>
                                      <a:lnTo>
                                        <a:pt x="1245" y="39"/>
                                      </a:lnTo>
                                      <a:lnTo>
                                        <a:pt x="1246" y="37"/>
                                      </a:lnTo>
                                      <a:lnTo>
                                        <a:pt x="1247" y="33"/>
                                      </a:lnTo>
                                      <a:lnTo>
                                        <a:pt x="1248" y="35"/>
                                      </a:lnTo>
                                      <a:lnTo>
                                        <a:pt x="1249" y="36"/>
                                      </a:lnTo>
                                      <a:lnTo>
                                        <a:pt x="1250" y="37"/>
                                      </a:lnTo>
                                      <a:lnTo>
                                        <a:pt x="1251" y="38"/>
                                      </a:lnTo>
                                      <a:lnTo>
                                        <a:pt x="1251" y="41"/>
                                      </a:lnTo>
                                      <a:lnTo>
                                        <a:pt x="1252" y="41"/>
                                      </a:lnTo>
                                      <a:lnTo>
                                        <a:pt x="1253" y="44"/>
                                      </a:lnTo>
                                      <a:lnTo>
                                        <a:pt x="1253" y="47"/>
                                      </a:lnTo>
                                      <a:lnTo>
                                        <a:pt x="1254" y="48"/>
                                      </a:lnTo>
                                      <a:lnTo>
                                        <a:pt x="1255" y="41"/>
                                      </a:lnTo>
                                      <a:lnTo>
                                        <a:pt x="1256" y="42"/>
                                      </a:lnTo>
                                      <a:lnTo>
                                        <a:pt x="1256" y="45"/>
                                      </a:lnTo>
                                      <a:lnTo>
                                        <a:pt x="1257" y="45"/>
                                      </a:lnTo>
                                      <a:lnTo>
                                        <a:pt x="1258" y="42"/>
                                      </a:lnTo>
                                      <a:lnTo>
                                        <a:pt x="1258" y="44"/>
                                      </a:lnTo>
                                      <a:lnTo>
                                        <a:pt x="1259" y="44"/>
                                      </a:lnTo>
                                      <a:lnTo>
                                        <a:pt x="1259" y="44"/>
                                      </a:lnTo>
                                      <a:lnTo>
                                        <a:pt x="1259" y="45"/>
                                      </a:lnTo>
                                      <a:lnTo>
                                        <a:pt x="1260" y="42"/>
                                      </a:lnTo>
                                      <a:lnTo>
                                        <a:pt x="1261" y="45"/>
                                      </a:lnTo>
                                      <a:lnTo>
                                        <a:pt x="1262" y="44"/>
                                      </a:lnTo>
                                      <a:lnTo>
                                        <a:pt x="1263" y="47"/>
                                      </a:lnTo>
                                      <a:lnTo>
                                        <a:pt x="1264" y="44"/>
                                      </a:lnTo>
                                      <a:lnTo>
                                        <a:pt x="1264" y="45"/>
                                      </a:lnTo>
                                      <a:lnTo>
                                        <a:pt x="1265" y="46"/>
                                      </a:lnTo>
                                      <a:lnTo>
                                        <a:pt x="1266" y="45"/>
                                      </a:lnTo>
                                      <a:lnTo>
                                        <a:pt x="1266" y="47"/>
                                      </a:lnTo>
                                      <a:lnTo>
                                        <a:pt x="1267" y="47"/>
                                      </a:lnTo>
                                      <a:lnTo>
                                        <a:pt x="1268" y="46"/>
                                      </a:lnTo>
                                      <a:lnTo>
                                        <a:pt x="1268" y="48"/>
                                      </a:lnTo>
                                      <a:lnTo>
                                        <a:pt x="1269" y="44"/>
                                      </a:lnTo>
                                      <a:lnTo>
                                        <a:pt x="1270" y="44"/>
                                      </a:lnTo>
                                      <a:lnTo>
                                        <a:pt x="1271" y="42"/>
                                      </a:lnTo>
                                      <a:lnTo>
                                        <a:pt x="1271" y="46"/>
                                      </a:lnTo>
                                      <a:lnTo>
                                        <a:pt x="1272" y="41"/>
                                      </a:lnTo>
                                      <a:lnTo>
                                        <a:pt x="1273" y="39"/>
                                      </a:lnTo>
                                      <a:lnTo>
                                        <a:pt x="1273" y="44"/>
                                      </a:lnTo>
                                      <a:lnTo>
                                        <a:pt x="1274" y="40"/>
                                      </a:lnTo>
                                      <a:lnTo>
                                        <a:pt x="1275" y="41"/>
                                      </a:lnTo>
                                      <a:lnTo>
                                        <a:pt x="1275" y="42"/>
                                      </a:lnTo>
                                      <a:lnTo>
                                        <a:pt x="1276" y="43"/>
                                      </a:lnTo>
                                      <a:lnTo>
                                        <a:pt x="1277" y="40"/>
                                      </a:lnTo>
                                      <a:lnTo>
                                        <a:pt x="1278" y="41"/>
                                      </a:lnTo>
                                      <a:lnTo>
                                        <a:pt x="1278" y="44"/>
                                      </a:lnTo>
                                      <a:lnTo>
                                        <a:pt x="1279" y="43"/>
                                      </a:lnTo>
                                      <a:lnTo>
                                        <a:pt x="1280" y="40"/>
                                      </a:lnTo>
                                      <a:lnTo>
                                        <a:pt x="1281" y="40"/>
                                      </a:lnTo>
                                      <a:lnTo>
                                        <a:pt x="1282" y="38"/>
                                      </a:lnTo>
                                      <a:lnTo>
                                        <a:pt x="1283" y="42"/>
                                      </a:lnTo>
                                      <a:lnTo>
                                        <a:pt x="1283" y="38"/>
                                      </a:lnTo>
                                      <a:lnTo>
                                        <a:pt x="1283" y="43"/>
                                      </a:lnTo>
                                      <a:lnTo>
                                        <a:pt x="1284" y="37"/>
                                      </a:lnTo>
                                      <a:lnTo>
                                        <a:pt x="1285" y="37"/>
                                      </a:lnTo>
                                      <a:lnTo>
                                        <a:pt x="1286" y="34"/>
                                      </a:lnTo>
                                      <a:lnTo>
                                        <a:pt x="1286" y="37"/>
                                      </a:lnTo>
                                      <a:lnTo>
                                        <a:pt x="1287" y="37"/>
                                      </a:lnTo>
                                      <a:lnTo>
                                        <a:pt x="1288" y="34"/>
                                      </a:lnTo>
                                      <a:lnTo>
                                        <a:pt x="1288" y="36"/>
                                      </a:lnTo>
                                      <a:lnTo>
                                        <a:pt x="1289" y="38"/>
                                      </a:lnTo>
                                      <a:lnTo>
                                        <a:pt x="1290" y="37"/>
                                      </a:lnTo>
                                      <a:lnTo>
                                        <a:pt x="1290" y="38"/>
                                      </a:lnTo>
                                      <a:lnTo>
                                        <a:pt x="1291" y="40"/>
                                      </a:lnTo>
                                      <a:lnTo>
                                        <a:pt x="1292" y="40"/>
                                      </a:lnTo>
                                      <a:lnTo>
                                        <a:pt x="1293" y="38"/>
                                      </a:lnTo>
                                      <a:lnTo>
                                        <a:pt x="1293" y="39"/>
                                      </a:lnTo>
                                      <a:lnTo>
                                        <a:pt x="1294" y="37"/>
                                      </a:lnTo>
                                      <a:lnTo>
                                        <a:pt x="1295" y="34"/>
                                      </a:lnTo>
                                      <a:lnTo>
                                        <a:pt x="1295" y="36"/>
                                      </a:lnTo>
                                      <a:lnTo>
                                        <a:pt x="1296" y="35"/>
                                      </a:lnTo>
                                      <a:lnTo>
                                        <a:pt x="1297" y="32"/>
                                      </a:lnTo>
                                      <a:lnTo>
                                        <a:pt x="1297" y="35"/>
                                      </a:lnTo>
                                      <a:lnTo>
                                        <a:pt x="1298" y="35"/>
                                      </a:lnTo>
                                      <a:lnTo>
                                        <a:pt x="1299" y="33"/>
                                      </a:lnTo>
                                      <a:lnTo>
                                        <a:pt x="1299" y="35"/>
                                      </a:lnTo>
                                      <a:lnTo>
                                        <a:pt x="1300" y="35"/>
                                      </a:lnTo>
                                      <a:lnTo>
                                        <a:pt x="1301" y="31"/>
                                      </a:lnTo>
                                      <a:lnTo>
                                        <a:pt x="1302" y="33"/>
                                      </a:lnTo>
                                      <a:lnTo>
                                        <a:pt x="1303" y="37"/>
                                      </a:lnTo>
                                      <a:lnTo>
                                        <a:pt x="1304" y="39"/>
                                      </a:lnTo>
                                      <a:lnTo>
                                        <a:pt x="1304" y="40"/>
                                      </a:lnTo>
                                      <a:lnTo>
                                        <a:pt x="1305" y="42"/>
                                      </a:lnTo>
                                      <a:lnTo>
                                        <a:pt x="1306" y="38"/>
                                      </a:lnTo>
                                      <a:lnTo>
                                        <a:pt x="1306" y="44"/>
                                      </a:lnTo>
                                      <a:lnTo>
                                        <a:pt x="1307" y="40"/>
                                      </a:lnTo>
                                      <a:lnTo>
                                        <a:pt x="1307" y="38"/>
                                      </a:lnTo>
                                      <a:lnTo>
                                        <a:pt x="1307" y="39"/>
                                      </a:lnTo>
                                      <a:lnTo>
                                        <a:pt x="1308" y="37"/>
                                      </a:lnTo>
                                      <a:lnTo>
                                        <a:pt x="1309" y="37"/>
                                      </a:lnTo>
                                      <a:lnTo>
                                        <a:pt x="1310" y="37"/>
                                      </a:lnTo>
                                      <a:lnTo>
                                        <a:pt x="1310" y="41"/>
                                      </a:lnTo>
                                      <a:lnTo>
                                        <a:pt x="1311" y="42"/>
                                      </a:lnTo>
                                      <a:lnTo>
                                        <a:pt x="1312" y="42"/>
                                      </a:lnTo>
                                      <a:lnTo>
                                        <a:pt x="1312" y="43"/>
                                      </a:lnTo>
                                      <a:lnTo>
                                        <a:pt x="1313" y="40"/>
                                      </a:lnTo>
                                      <a:lnTo>
                                        <a:pt x="1314" y="38"/>
                                      </a:lnTo>
                                      <a:lnTo>
                                        <a:pt x="1314" y="39"/>
                                      </a:lnTo>
                                      <a:lnTo>
                                        <a:pt x="1315" y="37"/>
                                      </a:lnTo>
                                      <a:lnTo>
                                        <a:pt x="1316" y="42"/>
                                      </a:lnTo>
                                      <a:lnTo>
                                        <a:pt x="1317" y="41"/>
                                      </a:lnTo>
                                      <a:lnTo>
                                        <a:pt x="1317" y="43"/>
                                      </a:lnTo>
                                      <a:lnTo>
                                        <a:pt x="1318" y="44"/>
                                      </a:lnTo>
                                      <a:lnTo>
                                        <a:pt x="1319" y="44"/>
                                      </a:lnTo>
                                      <a:lnTo>
                                        <a:pt x="1319" y="48"/>
                                      </a:lnTo>
                                      <a:lnTo>
                                        <a:pt x="1320" y="48"/>
                                      </a:lnTo>
                                      <a:lnTo>
                                        <a:pt x="1321" y="49"/>
                                      </a:lnTo>
                                      <a:lnTo>
                                        <a:pt x="1321" y="50"/>
                                      </a:lnTo>
                                      <a:lnTo>
                                        <a:pt x="1322" y="52"/>
                                      </a:lnTo>
                                      <a:lnTo>
                                        <a:pt x="1323" y="54"/>
                                      </a:lnTo>
                                      <a:lnTo>
                                        <a:pt x="1323" y="56"/>
                                      </a:lnTo>
                                      <a:lnTo>
                                        <a:pt x="1324" y="56"/>
                                      </a:lnTo>
                                      <a:lnTo>
                                        <a:pt x="1325" y="57"/>
                                      </a:lnTo>
                                      <a:lnTo>
                                        <a:pt x="1326" y="56"/>
                                      </a:lnTo>
                                      <a:lnTo>
                                        <a:pt x="1327" y="57"/>
                                      </a:lnTo>
                                      <a:lnTo>
                                        <a:pt x="1328" y="56"/>
                                      </a:lnTo>
                                      <a:lnTo>
                                        <a:pt x="1328" y="57"/>
                                      </a:lnTo>
                                      <a:lnTo>
                                        <a:pt x="1329" y="55"/>
                                      </a:lnTo>
                                      <a:lnTo>
                                        <a:pt x="1330" y="55"/>
                                      </a:lnTo>
                                      <a:lnTo>
                                        <a:pt x="1331" y="54"/>
                                      </a:lnTo>
                                      <a:lnTo>
                                        <a:pt x="1331" y="52"/>
                                      </a:lnTo>
                                      <a:lnTo>
                                        <a:pt x="1332" y="54"/>
                                      </a:lnTo>
                                      <a:lnTo>
                                        <a:pt x="1332" y="56"/>
                                      </a:lnTo>
                                      <a:lnTo>
                                        <a:pt x="1333" y="51"/>
                                      </a:lnTo>
                                      <a:lnTo>
                                        <a:pt x="1334" y="51"/>
                                      </a:lnTo>
                                      <a:lnTo>
                                        <a:pt x="1335" y="51"/>
                                      </a:lnTo>
                                      <a:lnTo>
                                        <a:pt x="1336" y="51"/>
                                      </a:lnTo>
                                      <a:lnTo>
                                        <a:pt x="1336" y="53"/>
                                      </a:lnTo>
                                      <a:lnTo>
                                        <a:pt x="1337" y="51"/>
                                      </a:lnTo>
                                      <a:lnTo>
                                        <a:pt x="1338" y="52"/>
                                      </a:lnTo>
                                      <a:lnTo>
                                        <a:pt x="1338" y="53"/>
                                      </a:lnTo>
                                      <a:lnTo>
                                        <a:pt x="1339" y="52"/>
                                      </a:lnTo>
                                      <a:lnTo>
                                        <a:pt x="1340" y="52"/>
                                      </a:lnTo>
                                      <a:lnTo>
                                        <a:pt x="1341" y="50"/>
                                      </a:lnTo>
                                      <a:lnTo>
                                        <a:pt x="1342" y="51"/>
                                      </a:lnTo>
                                      <a:lnTo>
                                        <a:pt x="1343" y="52"/>
                                      </a:lnTo>
                                      <a:lnTo>
                                        <a:pt x="1343" y="53"/>
                                      </a:lnTo>
                                      <a:lnTo>
                                        <a:pt x="1344" y="51"/>
                                      </a:lnTo>
                                      <a:lnTo>
                                        <a:pt x="1345" y="54"/>
                                      </a:lnTo>
                                      <a:lnTo>
                                        <a:pt x="1345" y="57"/>
                                      </a:lnTo>
                                      <a:lnTo>
                                        <a:pt x="1346" y="57"/>
                                      </a:lnTo>
                                      <a:lnTo>
                                        <a:pt x="1347" y="56"/>
                                      </a:lnTo>
                                      <a:lnTo>
                                        <a:pt x="1348" y="53"/>
                                      </a:lnTo>
                                      <a:lnTo>
                                        <a:pt x="1348" y="54"/>
                                      </a:lnTo>
                                      <a:lnTo>
                                        <a:pt x="1349" y="55"/>
                                      </a:lnTo>
                                      <a:lnTo>
                                        <a:pt x="1350" y="52"/>
                                      </a:lnTo>
                                      <a:lnTo>
                                        <a:pt x="1350" y="56"/>
                                      </a:lnTo>
                                      <a:lnTo>
                                        <a:pt x="1351" y="47"/>
                                      </a:lnTo>
                                      <a:lnTo>
                                        <a:pt x="1352" y="44"/>
                                      </a:lnTo>
                                      <a:lnTo>
                                        <a:pt x="1352" y="46"/>
                                      </a:lnTo>
                                      <a:lnTo>
                                        <a:pt x="1353" y="44"/>
                                      </a:lnTo>
                                      <a:lnTo>
                                        <a:pt x="1354" y="44"/>
                                      </a:lnTo>
                                      <a:lnTo>
                                        <a:pt x="1354" y="46"/>
                                      </a:lnTo>
                                      <a:lnTo>
                                        <a:pt x="1355" y="48"/>
                                      </a:lnTo>
                                      <a:lnTo>
                                        <a:pt x="1355" y="48"/>
                                      </a:lnTo>
                                      <a:lnTo>
                                        <a:pt x="1356" y="50"/>
                                      </a:lnTo>
                                      <a:lnTo>
                                        <a:pt x="1356" y="52"/>
                                      </a:lnTo>
                                      <a:lnTo>
                                        <a:pt x="1357" y="51"/>
                                      </a:lnTo>
                                      <a:lnTo>
                                        <a:pt x="1358" y="50"/>
                                      </a:lnTo>
                                      <a:lnTo>
                                        <a:pt x="1359" y="50"/>
                                      </a:lnTo>
                                      <a:lnTo>
                                        <a:pt x="1360" y="49"/>
                                      </a:lnTo>
                                      <a:lnTo>
                                        <a:pt x="1360" y="51"/>
                                      </a:lnTo>
                                      <a:lnTo>
                                        <a:pt x="1361" y="48"/>
                                      </a:lnTo>
                                      <a:lnTo>
                                        <a:pt x="1362" y="48"/>
                                      </a:lnTo>
                                      <a:lnTo>
                                        <a:pt x="1363" y="50"/>
                                      </a:lnTo>
                                      <a:lnTo>
                                        <a:pt x="1363" y="51"/>
                                      </a:lnTo>
                                      <a:lnTo>
                                        <a:pt x="1364" y="56"/>
                                      </a:lnTo>
                                      <a:lnTo>
                                        <a:pt x="1365" y="57"/>
                                      </a:lnTo>
                                      <a:lnTo>
                                        <a:pt x="1366" y="61"/>
                                      </a:lnTo>
                                      <a:lnTo>
                                        <a:pt x="1367" y="63"/>
                                      </a:lnTo>
                                      <a:lnTo>
                                        <a:pt x="1367" y="68"/>
                                      </a:lnTo>
                                      <a:lnTo>
                                        <a:pt x="1368" y="65"/>
                                      </a:lnTo>
                                      <a:lnTo>
                                        <a:pt x="1369" y="68"/>
                                      </a:lnTo>
                                      <a:lnTo>
                                        <a:pt x="1369" y="69"/>
                                      </a:lnTo>
                                      <a:lnTo>
                                        <a:pt x="1370" y="71"/>
                                      </a:lnTo>
                                      <a:lnTo>
                                        <a:pt x="1371" y="70"/>
                                      </a:lnTo>
                                      <a:lnTo>
                                        <a:pt x="1372" y="70"/>
                                      </a:lnTo>
                                      <a:lnTo>
                                        <a:pt x="1372" y="71"/>
                                      </a:lnTo>
                                      <a:lnTo>
                                        <a:pt x="1373" y="71"/>
                                      </a:lnTo>
                                      <a:lnTo>
                                        <a:pt x="1374" y="69"/>
                                      </a:lnTo>
                                      <a:lnTo>
                                        <a:pt x="1374" y="72"/>
                                      </a:lnTo>
                                      <a:lnTo>
                                        <a:pt x="1375" y="69"/>
                                      </a:lnTo>
                                      <a:lnTo>
                                        <a:pt x="1376" y="71"/>
                                      </a:lnTo>
                                      <a:lnTo>
                                        <a:pt x="1376" y="73"/>
                                      </a:lnTo>
                                      <a:lnTo>
                                        <a:pt x="1377" y="71"/>
                                      </a:lnTo>
                                      <a:lnTo>
                                        <a:pt x="1378" y="72"/>
                                      </a:lnTo>
                                      <a:lnTo>
                                        <a:pt x="1379" y="72"/>
                                      </a:lnTo>
                                      <a:lnTo>
                                        <a:pt x="1379" y="72"/>
                                      </a:lnTo>
                                      <a:lnTo>
                                        <a:pt x="1380" y="72"/>
                                      </a:lnTo>
                                      <a:lnTo>
                                        <a:pt x="1380" y="74"/>
                                      </a:lnTo>
                                      <a:lnTo>
                                        <a:pt x="1381" y="73"/>
                                      </a:lnTo>
                                      <a:lnTo>
                                        <a:pt x="1382" y="75"/>
                                      </a:lnTo>
                                      <a:lnTo>
                                        <a:pt x="1382" y="76"/>
                                      </a:lnTo>
                                      <a:lnTo>
                                        <a:pt x="1383" y="72"/>
                                      </a:lnTo>
                                      <a:lnTo>
                                        <a:pt x="1384" y="72"/>
                                      </a:lnTo>
                                      <a:lnTo>
                                        <a:pt x="1384" y="73"/>
                                      </a:lnTo>
                                      <a:lnTo>
                                        <a:pt x="1385" y="72"/>
                                      </a:lnTo>
                                      <a:lnTo>
                                        <a:pt x="1386" y="71"/>
                                      </a:lnTo>
                                      <a:lnTo>
                                        <a:pt x="1387" y="72"/>
                                      </a:lnTo>
                                      <a:lnTo>
                                        <a:pt x="1387" y="73"/>
                                      </a:lnTo>
                                      <a:lnTo>
                                        <a:pt x="1388" y="69"/>
                                      </a:lnTo>
                                      <a:lnTo>
                                        <a:pt x="1389" y="70"/>
                                      </a:lnTo>
                                      <a:lnTo>
                                        <a:pt x="1389" y="72"/>
                                      </a:lnTo>
                                      <a:lnTo>
                                        <a:pt x="1390" y="72"/>
                                      </a:lnTo>
                                      <a:lnTo>
                                        <a:pt x="1391" y="70"/>
                                      </a:lnTo>
                                      <a:lnTo>
                                        <a:pt x="1391" y="71"/>
                                      </a:lnTo>
                                      <a:lnTo>
                                        <a:pt x="1392" y="73"/>
                                      </a:lnTo>
                                      <a:lnTo>
                                        <a:pt x="1393" y="70"/>
                                      </a:lnTo>
                                      <a:lnTo>
                                        <a:pt x="1393" y="72"/>
                                      </a:lnTo>
                                      <a:lnTo>
                                        <a:pt x="1394" y="69"/>
                                      </a:lnTo>
                                      <a:lnTo>
                                        <a:pt x="1395" y="70"/>
                                      </a:lnTo>
                                      <a:lnTo>
                                        <a:pt x="1396" y="65"/>
                                      </a:lnTo>
                                      <a:lnTo>
                                        <a:pt x="1396" y="67"/>
                                      </a:lnTo>
                                      <a:lnTo>
                                        <a:pt x="1397" y="68"/>
                                      </a:lnTo>
                                      <a:lnTo>
                                        <a:pt x="1398" y="62"/>
                                      </a:lnTo>
                                      <a:lnTo>
                                        <a:pt x="1398" y="63"/>
                                      </a:lnTo>
                                      <a:lnTo>
                                        <a:pt x="1399" y="63"/>
                                      </a:lnTo>
                                      <a:lnTo>
                                        <a:pt x="1400" y="64"/>
                                      </a:lnTo>
                                      <a:lnTo>
                                        <a:pt x="1400" y="66"/>
                                      </a:lnTo>
                                      <a:lnTo>
                                        <a:pt x="1401" y="67"/>
                                      </a:lnTo>
                                      <a:lnTo>
                                        <a:pt x="1402" y="68"/>
                                      </a:lnTo>
                                      <a:lnTo>
                                        <a:pt x="1403" y="66"/>
                                      </a:lnTo>
                                      <a:lnTo>
                                        <a:pt x="1403" y="68"/>
                                      </a:lnTo>
                                      <a:lnTo>
                                        <a:pt x="1403" y="64"/>
                                      </a:lnTo>
                                      <a:lnTo>
                                        <a:pt x="1404" y="64"/>
                                      </a:lnTo>
                                      <a:lnTo>
                                        <a:pt x="1405" y="64"/>
                                      </a:lnTo>
                                      <a:lnTo>
                                        <a:pt x="1406" y="64"/>
                                      </a:lnTo>
                                      <a:lnTo>
                                        <a:pt x="1406" y="68"/>
                                      </a:lnTo>
                                      <a:lnTo>
                                        <a:pt x="1407" y="71"/>
                                      </a:lnTo>
                                      <a:lnTo>
                                        <a:pt x="1408" y="71"/>
                                      </a:lnTo>
                                      <a:lnTo>
                                        <a:pt x="1408" y="72"/>
                                      </a:lnTo>
                                      <a:lnTo>
                                        <a:pt x="1409" y="71"/>
                                      </a:lnTo>
                                      <a:lnTo>
                                        <a:pt x="1410" y="71"/>
                                      </a:lnTo>
                                      <a:lnTo>
                                        <a:pt x="1411" y="66"/>
                                      </a:lnTo>
                                      <a:lnTo>
                                        <a:pt x="1411" y="68"/>
                                      </a:lnTo>
                                      <a:lnTo>
                                        <a:pt x="1412" y="62"/>
                                      </a:lnTo>
                                      <a:lnTo>
                                        <a:pt x="1413" y="59"/>
                                      </a:lnTo>
                                      <a:lnTo>
                                        <a:pt x="1413" y="62"/>
                                      </a:lnTo>
                                      <a:lnTo>
                                        <a:pt x="1414" y="59"/>
                                      </a:lnTo>
                                      <a:lnTo>
                                        <a:pt x="1415" y="57"/>
                                      </a:lnTo>
                                      <a:lnTo>
                                        <a:pt x="1415" y="61"/>
                                      </a:lnTo>
                                      <a:lnTo>
                                        <a:pt x="1416" y="64"/>
                                      </a:lnTo>
                                      <a:lnTo>
                                        <a:pt x="1417" y="65"/>
                                      </a:lnTo>
                                      <a:lnTo>
                                        <a:pt x="1418" y="64"/>
                                      </a:lnTo>
                                      <a:lnTo>
                                        <a:pt x="1418" y="67"/>
                                      </a:lnTo>
                                      <a:lnTo>
                                        <a:pt x="1419" y="68"/>
                                      </a:lnTo>
                                      <a:lnTo>
                                        <a:pt x="1420" y="72"/>
                                      </a:lnTo>
                                      <a:lnTo>
                                        <a:pt x="1421" y="73"/>
                                      </a:lnTo>
                                      <a:lnTo>
                                        <a:pt x="1422" y="72"/>
                                      </a:lnTo>
                                      <a:lnTo>
                                        <a:pt x="1422" y="74"/>
                                      </a:lnTo>
                                      <a:lnTo>
                                        <a:pt x="1423" y="73"/>
                                      </a:lnTo>
                                      <a:lnTo>
                                        <a:pt x="1424" y="73"/>
                                      </a:lnTo>
                                      <a:lnTo>
                                        <a:pt x="1424" y="74"/>
                                      </a:lnTo>
                                      <a:lnTo>
                                        <a:pt x="1425" y="74"/>
                                      </a:lnTo>
                                      <a:lnTo>
                                        <a:pt x="1426" y="72"/>
                                      </a:lnTo>
                                      <a:lnTo>
                                        <a:pt x="1427" y="71"/>
                                      </a:lnTo>
                                      <a:lnTo>
                                        <a:pt x="1427" y="71"/>
                                      </a:lnTo>
                                      <a:lnTo>
                                        <a:pt x="1428" y="71"/>
                                      </a:lnTo>
                                      <a:lnTo>
                                        <a:pt x="1429" y="72"/>
                                      </a:lnTo>
                                      <a:lnTo>
                                        <a:pt x="1430" y="72"/>
                                      </a:lnTo>
                                      <a:lnTo>
                                        <a:pt x="1430" y="74"/>
                                      </a:lnTo>
                                      <a:lnTo>
                                        <a:pt x="1431" y="75"/>
                                      </a:lnTo>
                                      <a:lnTo>
                                        <a:pt x="1432" y="80"/>
                                      </a:lnTo>
                                      <a:lnTo>
                                        <a:pt x="1433" y="79"/>
                                      </a:lnTo>
                                      <a:lnTo>
                                        <a:pt x="1433" y="80"/>
                                      </a:lnTo>
                                      <a:lnTo>
                                        <a:pt x="1434" y="77"/>
                                      </a:lnTo>
                                      <a:lnTo>
                                        <a:pt x="1435" y="69"/>
                                      </a:lnTo>
                                      <a:lnTo>
                                        <a:pt x="1435" y="74"/>
                                      </a:lnTo>
                                      <a:lnTo>
                                        <a:pt x="1436" y="72"/>
                                      </a:lnTo>
                                      <a:lnTo>
                                        <a:pt x="1437" y="71"/>
                                      </a:lnTo>
                                      <a:lnTo>
                                        <a:pt x="1437" y="73"/>
                                      </a:lnTo>
                                      <a:lnTo>
                                        <a:pt x="1438" y="75"/>
                                      </a:lnTo>
                                      <a:lnTo>
                                        <a:pt x="1439" y="75"/>
                                      </a:lnTo>
                                      <a:lnTo>
                                        <a:pt x="1439" y="77"/>
                                      </a:lnTo>
                                      <a:lnTo>
                                        <a:pt x="1440" y="77"/>
                                      </a:lnTo>
                                      <a:lnTo>
                                        <a:pt x="1441" y="84"/>
                                      </a:lnTo>
                                      <a:lnTo>
                                        <a:pt x="1442" y="86"/>
                                      </a:lnTo>
                                      <a:lnTo>
                                        <a:pt x="1442" y="87"/>
                                      </a:lnTo>
                                      <a:lnTo>
                                        <a:pt x="1443" y="84"/>
                                      </a:lnTo>
                                      <a:lnTo>
                                        <a:pt x="1444" y="83"/>
                                      </a:lnTo>
                                      <a:lnTo>
                                        <a:pt x="1444" y="84"/>
                                      </a:lnTo>
                                      <a:lnTo>
                                        <a:pt x="1445" y="84"/>
                                      </a:lnTo>
                                      <a:lnTo>
                                        <a:pt x="1446" y="84"/>
                                      </a:lnTo>
                                      <a:lnTo>
                                        <a:pt x="1446" y="86"/>
                                      </a:lnTo>
                                      <a:lnTo>
                                        <a:pt x="1447" y="81"/>
                                      </a:lnTo>
                                      <a:lnTo>
                                        <a:pt x="1448" y="80"/>
                                      </a:lnTo>
                                      <a:lnTo>
                                        <a:pt x="1449" y="79"/>
                                      </a:lnTo>
                                      <a:lnTo>
                                        <a:pt x="1449" y="81"/>
                                      </a:lnTo>
                                      <a:lnTo>
                                        <a:pt x="1450" y="82"/>
                                      </a:lnTo>
                                      <a:lnTo>
                                        <a:pt x="1451" y="79"/>
                                      </a:lnTo>
                                      <a:lnTo>
                                        <a:pt x="1451" y="81"/>
                                      </a:lnTo>
                                      <a:lnTo>
                                        <a:pt x="1451" y="77"/>
                                      </a:lnTo>
                                      <a:lnTo>
                                        <a:pt x="1452" y="76"/>
                                      </a:lnTo>
                                      <a:lnTo>
                                        <a:pt x="1453" y="75"/>
                                      </a:lnTo>
                                      <a:lnTo>
                                        <a:pt x="1454" y="73"/>
                                      </a:lnTo>
                                      <a:lnTo>
                                        <a:pt x="1454" y="74"/>
                                      </a:lnTo>
                                      <a:lnTo>
                                        <a:pt x="1455" y="74"/>
                                      </a:lnTo>
                                      <a:lnTo>
                                        <a:pt x="1456" y="76"/>
                                      </a:lnTo>
                                      <a:lnTo>
                                        <a:pt x="1457" y="76"/>
                                      </a:lnTo>
                                      <a:lnTo>
                                        <a:pt x="1457" y="77"/>
                                      </a:lnTo>
                                      <a:lnTo>
                                        <a:pt x="1458" y="75"/>
                                      </a:lnTo>
                                      <a:lnTo>
                                        <a:pt x="1459" y="72"/>
                                      </a:lnTo>
                                      <a:lnTo>
                                        <a:pt x="1459" y="74"/>
                                      </a:lnTo>
                                      <a:lnTo>
                                        <a:pt x="1460" y="72"/>
                                      </a:lnTo>
                                      <a:lnTo>
                                        <a:pt x="1461" y="72"/>
                                      </a:lnTo>
                                      <a:lnTo>
                                        <a:pt x="1461" y="73"/>
                                      </a:lnTo>
                                      <a:lnTo>
                                        <a:pt x="1462" y="70"/>
                                      </a:lnTo>
                                      <a:lnTo>
                                        <a:pt x="1463" y="64"/>
                                      </a:lnTo>
                                      <a:lnTo>
                                        <a:pt x="1463" y="70"/>
                                      </a:lnTo>
                                      <a:lnTo>
                                        <a:pt x="1464" y="62"/>
                                      </a:lnTo>
                                      <a:lnTo>
                                        <a:pt x="1465" y="62"/>
                                      </a:lnTo>
                                      <a:lnTo>
                                        <a:pt x="1466" y="58"/>
                                      </a:lnTo>
                                      <a:lnTo>
                                        <a:pt x="1466" y="60"/>
                                      </a:lnTo>
                                      <a:lnTo>
                                        <a:pt x="1467" y="60"/>
                                      </a:lnTo>
                                      <a:lnTo>
                                        <a:pt x="1468" y="56"/>
                                      </a:lnTo>
                                      <a:lnTo>
                                        <a:pt x="1468" y="59"/>
                                      </a:lnTo>
                                      <a:lnTo>
                                        <a:pt x="1469" y="57"/>
                                      </a:lnTo>
                                      <a:lnTo>
                                        <a:pt x="1470" y="53"/>
                                      </a:lnTo>
                                      <a:lnTo>
                                        <a:pt x="1470" y="55"/>
                                      </a:lnTo>
                                      <a:lnTo>
                                        <a:pt x="1471" y="52"/>
                                      </a:lnTo>
                                      <a:lnTo>
                                        <a:pt x="1472" y="48"/>
                                      </a:lnTo>
                                      <a:lnTo>
                                        <a:pt x="1473" y="46"/>
                                      </a:lnTo>
                                      <a:lnTo>
                                        <a:pt x="1473" y="48"/>
                                      </a:lnTo>
                                      <a:lnTo>
                                        <a:pt x="1474" y="45"/>
                                      </a:lnTo>
                                      <a:lnTo>
                                        <a:pt x="1475" y="35"/>
                                      </a:lnTo>
                                      <a:lnTo>
                                        <a:pt x="1475" y="39"/>
                                      </a:lnTo>
                                      <a:lnTo>
                                        <a:pt x="1475" y="33"/>
                                      </a:lnTo>
                                      <a:lnTo>
                                        <a:pt x="1476" y="30"/>
                                      </a:lnTo>
                                      <a:lnTo>
                                        <a:pt x="1477" y="27"/>
                                      </a:lnTo>
                                      <a:lnTo>
                                        <a:pt x="1478" y="25"/>
                                      </a:lnTo>
                                      <a:lnTo>
                                        <a:pt x="1478" y="29"/>
                                      </a:lnTo>
                                      <a:lnTo>
                                        <a:pt x="1479" y="25"/>
                                      </a:lnTo>
                                      <a:lnTo>
                                        <a:pt x="1480" y="25"/>
                                      </a:lnTo>
                                      <a:lnTo>
                                        <a:pt x="1481" y="26"/>
                                      </a:lnTo>
                                      <a:lnTo>
                                        <a:pt x="1481" y="28"/>
                                      </a:lnTo>
                                      <a:lnTo>
                                        <a:pt x="1482" y="24"/>
                                      </a:lnTo>
                                      <a:lnTo>
                                        <a:pt x="1483" y="23"/>
                                      </a:lnTo>
                                      <a:lnTo>
                                        <a:pt x="1484" y="22"/>
                                      </a:lnTo>
                                      <a:lnTo>
                                        <a:pt x="1485" y="24"/>
                                      </a:lnTo>
                                      <a:lnTo>
                                        <a:pt x="1486" y="24"/>
                                      </a:lnTo>
                                      <a:lnTo>
                                        <a:pt x="1487" y="22"/>
                                      </a:lnTo>
                                      <a:lnTo>
                                        <a:pt x="1488" y="24"/>
                                      </a:lnTo>
                                      <a:lnTo>
                                        <a:pt x="1488" y="27"/>
                                      </a:lnTo>
                                      <a:lnTo>
                                        <a:pt x="1489" y="25"/>
                                      </a:lnTo>
                                      <a:lnTo>
                                        <a:pt x="1490" y="27"/>
                                      </a:lnTo>
                                      <a:lnTo>
                                        <a:pt x="1490" y="29"/>
                                      </a:lnTo>
                                      <a:lnTo>
                                        <a:pt x="1491" y="29"/>
                                      </a:lnTo>
                                      <a:lnTo>
                                        <a:pt x="1492" y="33"/>
                                      </a:lnTo>
                                      <a:lnTo>
                                        <a:pt x="1492" y="34"/>
                                      </a:lnTo>
                                      <a:lnTo>
                                        <a:pt x="1493" y="34"/>
                                      </a:lnTo>
                                      <a:lnTo>
                                        <a:pt x="1494" y="35"/>
                                      </a:lnTo>
                                      <a:lnTo>
                                        <a:pt x="1494" y="37"/>
                                      </a:lnTo>
                                      <a:lnTo>
                                        <a:pt x="1495" y="38"/>
                                      </a:lnTo>
                                      <a:lnTo>
                                        <a:pt x="1496" y="36"/>
                                      </a:lnTo>
                                      <a:lnTo>
                                        <a:pt x="1497" y="35"/>
                                      </a:lnTo>
                                      <a:lnTo>
                                        <a:pt x="1497" y="41"/>
                                      </a:lnTo>
                                      <a:lnTo>
                                        <a:pt x="1498" y="37"/>
                                      </a:lnTo>
                                      <a:lnTo>
                                        <a:pt x="1499" y="41"/>
                                      </a:lnTo>
                                      <a:lnTo>
                                        <a:pt x="1499" y="44"/>
                                      </a:lnTo>
                                      <a:lnTo>
                                        <a:pt x="1499" y="46"/>
                                      </a:lnTo>
                                      <a:lnTo>
                                        <a:pt x="1500" y="50"/>
                                      </a:lnTo>
                                      <a:lnTo>
                                        <a:pt x="1500" y="52"/>
                                      </a:lnTo>
                                      <a:lnTo>
                                        <a:pt x="1501" y="54"/>
                                      </a:lnTo>
                                      <a:lnTo>
                                        <a:pt x="1502" y="57"/>
                                      </a:lnTo>
                                      <a:lnTo>
                                        <a:pt x="1503" y="54"/>
                                      </a:lnTo>
                                      <a:lnTo>
                                        <a:pt x="1503" y="58"/>
                                      </a:lnTo>
                                      <a:lnTo>
                                        <a:pt x="1504" y="62"/>
                                      </a:lnTo>
                                      <a:lnTo>
                                        <a:pt x="1505" y="61"/>
                                      </a:lnTo>
                                      <a:lnTo>
                                        <a:pt x="1505" y="62"/>
                                      </a:lnTo>
                                      <a:lnTo>
                                        <a:pt x="1506" y="63"/>
                                      </a:lnTo>
                                      <a:lnTo>
                                        <a:pt x="1507" y="61"/>
                                      </a:lnTo>
                                      <a:lnTo>
                                        <a:pt x="1507" y="63"/>
                                      </a:lnTo>
                                      <a:lnTo>
                                        <a:pt x="1508" y="64"/>
                                      </a:lnTo>
                                      <a:lnTo>
                                        <a:pt x="1509" y="60"/>
                                      </a:lnTo>
                                      <a:lnTo>
                                        <a:pt x="1509" y="61"/>
                                      </a:lnTo>
                                      <a:lnTo>
                                        <a:pt x="1510" y="61"/>
                                      </a:lnTo>
                                      <a:lnTo>
                                        <a:pt x="1511" y="63"/>
                                      </a:lnTo>
                                      <a:lnTo>
                                        <a:pt x="1512" y="60"/>
                                      </a:lnTo>
                                      <a:lnTo>
                                        <a:pt x="1512" y="61"/>
                                      </a:lnTo>
                                      <a:lnTo>
                                        <a:pt x="1513" y="60"/>
                                      </a:lnTo>
                                      <a:lnTo>
                                        <a:pt x="1514" y="60"/>
                                      </a:lnTo>
                                      <a:lnTo>
                                        <a:pt x="1514" y="62"/>
                                      </a:lnTo>
                                      <a:lnTo>
                                        <a:pt x="1515" y="58"/>
                                      </a:lnTo>
                                      <a:lnTo>
                                        <a:pt x="1516" y="57"/>
                                      </a:lnTo>
                                      <a:lnTo>
                                        <a:pt x="1516" y="58"/>
                                      </a:lnTo>
                                      <a:lnTo>
                                        <a:pt x="1517" y="56"/>
                                      </a:lnTo>
                                      <a:lnTo>
                                        <a:pt x="1518" y="52"/>
                                      </a:lnTo>
                                      <a:lnTo>
                                        <a:pt x="1519" y="50"/>
                                      </a:lnTo>
                                      <a:lnTo>
                                        <a:pt x="1519" y="53"/>
                                      </a:lnTo>
                                      <a:lnTo>
                                        <a:pt x="1520" y="51"/>
                                      </a:lnTo>
                                      <a:lnTo>
                                        <a:pt x="1521" y="48"/>
                                      </a:lnTo>
                                      <a:lnTo>
                                        <a:pt x="1521" y="50"/>
                                      </a:lnTo>
                                      <a:lnTo>
                                        <a:pt x="1522" y="50"/>
                                      </a:lnTo>
                                      <a:lnTo>
                                        <a:pt x="1523" y="49"/>
                                      </a:lnTo>
                                      <a:lnTo>
                                        <a:pt x="1523" y="50"/>
                                      </a:lnTo>
                                      <a:lnTo>
                                        <a:pt x="1523" y="50"/>
                                      </a:lnTo>
                                      <a:lnTo>
                                        <a:pt x="1524" y="47"/>
                                      </a:lnTo>
                                      <a:lnTo>
                                        <a:pt x="1524" y="48"/>
                                      </a:lnTo>
                                      <a:lnTo>
                                        <a:pt x="1525" y="49"/>
                                      </a:lnTo>
                                      <a:lnTo>
                                        <a:pt x="1526" y="47"/>
                                      </a:lnTo>
                                      <a:lnTo>
                                        <a:pt x="1527" y="48"/>
                                      </a:lnTo>
                                      <a:lnTo>
                                        <a:pt x="1527" y="49"/>
                                      </a:lnTo>
                                      <a:lnTo>
                                        <a:pt x="1528" y="48"/>
                                      </a:lnTo>
                                      <a:lnTo>
                                        <a:pt x="1529" y="45"/>
                                      </a:lnTo>
                                      <a:lnTo>
                                        <a:pt x="1529" y="47"/>
                                      </a:lnTo>
                                      <a:lnTo>
                                        <a:pt x="1530" y="48"/>
                                      </a:lnTo>
                                      <a:lnTo>
                                        <a:pt x="1531" y="46"/>
                                      </a:lnTo>
                                      <a:lnTo>
                                        <a:pt x="1531" y="47"/>
                                      </a:lnTo>
                                      <a:lnTo>
                                        <a:pt x="1532" y="44"/>
                                      </a:lnTo>
                                      <a:lnTo>
                                        <a:pt x="1533" y="45"/>
                                      </a:lnTo>
                                      <a:lnTo>
                                        <a:pt x="1534" y="45"/>
                                      </a:lnTo>
                                      <a:lnTo>
                                        <a:pt x="1534" y="46"/>
                                      </a:lnTo>
                                      <a:lnTo>
                                        <a:pt x="1535" y="46"/>
                                      </a:lnTo>
                                      <a:lnTo>
                                        <a:pt x="1536" y="47"/>
                                      </a:lnTo>
                                      <a:lnTo>
                                        <a:pt x="1536" y="48"/>
                                      </a:lnTo>
                                      <a:lnTo>
                                        <a:pt x="1537" y="47"/>
                                      </a:lnTo>
                                      <a:lnTo>
                                        <a:pt x="1538" y="43"/>
                                      </a:lnTo>
                                      <a:lnTo>
                                        <a:pt x="1538" y="44"/>
                                      </a:lnTo>
                                      <a:lnTo>
                                        <a:pt x="1539" y="37"/>
                                      </a:lnTo>
                                      <a:lnTo>
                                        <a:pt x="1540" y="37"/>
                                      </a:lnTo>
                                      <a:lnTo>
                                        <a:pt x="1540" y="40"/>
                                      </a:lnTo>
                                      <a:lnTo>
                                        <a:pt x="1541" y="43"/>
                                      </a:lnTo>
                                      <a:lnTo>
                                        <a:pt x="1542" y="39"/>
                                      </a:lnTo>
                                      <a:lnTo>
                                        <a:pt x="1543" y="37"/>
                                      </a:lnTo>
                                      <a:lnTo>
                                        <a:pt x="1543" y="44"/>
                                      </a:lnTo>
                                      <a:lnTo>
                                        <a:pt x="1544" y="42"/>
                                      </a:lnTo>
                                      <a:lnTo>
                                        <a:pt x="1545" y="37"/>
                                      </a:lnTo>
                                      <a:lnTo>
                                        <a:pt x="1545" y="39"/>
                                      </a:lnTo>
                                      <a:lnTo>
                                        <a:pt x="1546" y="36"/>
                                      </a:lnTo>
                                      <a:lnTo>
                                        <a:pt x="1547" y="25"/>
                                      </a:lnTo>
                                      <a:lnTo>
                                        <a:pt x="1547" y="31"/>
                                      </a:lnTo>
                                      <a:lnTo>
                                        <a:pt x="1547" y="23"/>
                                      </a:lnTo>
                                      <a:lnTo>
                                        <a:pt x="1548" y="19"/>
                                      </a:lnTo>
                                      <a:lnTo>
                                        <a:pt x="1548" y="20"/>
                                      </a:lnTo>
                                      <a:lnTo>
                                        <a:pt x="1549" y="22"/>
                                      </a:lnTo>
                                      <a:lnTo>
                                        <a:pt x="1550" y="26"/>
                                      </a:lnTo>
                                      <a:lnTo>
                                        <a:pt x="1551" y="23"/>
                                      </a:lnTo>
                                      <a:lnTo>
                                        <a:pt x="1551" y="27"/>
                                      </a:lnTo>
                                      <a:lnTo>
                                        <a:pt x="1552" y="23"/>
                                      </a:lnTo>
                                      <a:lnTo>
                                        <a:pt x="1553" y="24"/>
                                      </a:lnTo>
                                      <a:lnTo>
                                        <a:pt x="1554" y="26"/>
                                      </a:lnTo>
                                      <a:lnTo>
                                        <a:pt x="1555" y="28"/>
                                      </a:lnTo>
                                      <a:lnTo>
                                        <a:pt x="1555" y="30"/>
                                      </a:lnTo>
                                      <a:lnTo>
                                        <a:pt x="1556" y="28"/>
                                      </a:lnTo>
                                      <a:lnTo>
                                        <a:pt x="1557" y="26"/>
                                      </a:lnTo>
                                      <a:lnTo>
                                        <a:pt x="1558" y="28"/>
                                      </a:lnTo>
                                      <a:lnTo>
                                        <a:pt x="1559" y="25"/>
                                      </a:lnTo>
                                      <a:lnTo>
                                        <a:pt x="1560" y="24"/>
                                      </a:lnTo>
                                      <a:lnTo>
                                        <a:pt x="1560" y="27"/>
                                      </a:lnTo>
                                      <a:lnTo>
                                        <a:pt x="1561" y="23"/>
                                      </a:lnTo>
                                      <a:lnTo>
                                        <a:pt x="1562" y="20"/>
                                      </a:lnTo>
                                      <a:lnTo>
                                        <a:pt x="1562" y="21"/>
                                      </a:lnTo>
                                      <a:lnTo>
                                        <a:pt x="1563" y="23"/>
                                      </a:lnTo>
                                      <a:lnTo>
                                        <a:pt x="1564" y="23"/>
                                      </a:lnTo>
                                      <a:lnTo>
                                        <a:pt x="1565" y="22"/>
                                      </a:lnTo>
                                      <a:lnTo>
                                        <a:pt x="1566" y="23"/>
                                      </a:lnTo>
                                      <a:lnTo>
                                        <a:pt x="1567" y="23"/>
                                      </a:lnTo>
                                      <a:lnTo>
                                        <a:pt x="1567" y="25"/>
                                      </a:lnTo>
                                      <a:lnTo>
                                        <a:pt x="1568" y="24"/>
                                      </a:lnTo>
                                      <a:lnTo>
                                        <a:pt x="1569" y="25"/>
                                      </a:lnTo>
                                      <a:lnTo>
                                        <a:pt x="1569" y="29"/>
                                      </a:lnTo>
                                      <a:lnTo>
                                        <a:pt x="1570" y="32"/>
                                      </a:lnTo>
                                      <a:lnTo>
                                        <a:pt x="1571" y="31"/>
                                      </a:lnTo>
                                      <a:lnTo>
                                        <a:pt x="1571" y="35"/>
                                      </a:lnTo>
                                      <a:lnTo>
                                        <a:pt x="1571" y="37"/>
                                      </a:lnTo>
                                      <a:lnTo>
                                        <a:pt x="1572" y="42"/>
                                      </a:lnTo>
                                      <a:lnTo>
                                        <a:pt x="1573" y="43"/>
                                      </a:lnTo>
                                      <a:lnTo>
                                        <a:pt x="1573" y="44"/>
                                      </a:lnTo>
                                      <a:lnTo>
                                        <a:pt x="1574" y="42"/>
                                      </a:lnTo>
                                      <a:lnTo>
                                        <a:pt x="1575" y="44"/>
                                      </a:lnTo>
                                      <a:lnTo>
                                        <a:pt x="1576" y="43"/>
                                      </a:lnTo>
                                      <a:lnTo>
                                        <a:pt x="1577" y="44"/>
                                      </a:lnTo>
                                      <a:lnTo>
                                        <a:pt x="1578" y="44"/>
                                      </a:lnTo>
                                      <a:lnTo>
                                        <a:pt x="1579" y="45"/>
                                      </a:lnTo>
                                      <a:lnTo>
                                        <a:pt x="1580" y="48"/>
                                      </a:lnTo>
                                      <a:lnTo>
                                        <a:pt x="1581" y="46"/>
                                      </a:lnTo>
                                      <a:lnTo>
                                        <a:pt x="1582" y="44"/>
                                      </a:lnTo>
                                      <a:lnTo>
                                        <a:pt x="1583" y="44"/>
                                      </a:lnTo>
                                      <a:lnTo>
                                        <a:pt x="1584" y="44"/>
                                      </a:lnTo>
                                      <a:lnTo>
                                        <a:pt x="1585" y="48"/>
                                      </a:lnTo>
                                      <a:lnTo>
                                        <a:pt x="1586" y="47"/>
                                      </a:lnTo>
                                      <a:lnTo>
                                        <a:pt x="1587" y="45"/>
                                      </a:lnTo>
                                      <a:lnTo>
                                        <a:pt x="1588" y="48"/>
                                      </a:lnTo>
                                      <a:lnTo>
                                        <a:pt x="1589" y="46"/>
                                      </a:lnTo>
                                      <a:lnTo>
                                        <a:pt x="1589" y="49"/>
                                      </a:lnTo>
                                      <a:lnTo>
                                        <a:pt x="1590" y="48"/>
                                      </a:lnTo>
                                      <a:lnTo>
                                        <a:pt x="1591" y="46"/>
                                      </a:lnTo>
                                      <a:lnTo>
                                        <a:pt x="1591" y="48"/>
                                      </a:lnTo>
                                      <a:lnTo>
                                        <a:pt x="1592" y="49"/>
                                      </a:lnTo>
                                      <a:lnTo>
                                        <a:pt x="1593" y="45"/>
                                      </a:lnTo>
                                      <a:lnTo>
                                        <a:pt x="1593" y="48"/>
                                      </a:lnTo>
                                      <a:lnTo>
                                        <a:pt x="1594" y="47"/>
                                      </a:lnTo>
                                      <a:lnTo>
                                        <a:pt x="1595" y="42"/>
                                      </a:lnTo>
                                      <a:lnTo>
                                        <a:pt x="1595" y="44"/>
                                      </a:lnTo>
                                      <a:lnTo>
                                        <a:pt x="1595" y="48"/>
                                      </a:lnTo>
                                      <a:lnTo>
                                        <a:pt x="1596" y="48"/>
                                      </a:lnTo>
                                      <a:lnTo>
                                        <a:pt x="1597" y="48"/>
                                      </a:lnTo>
                                      <a:lnTo>
                                        <a:pt x="1597" y="51"/>
                                      </a:lnTo>
                                      <a:lnTo>
                                        <a:pt x="1598" y="44"/>
                                      </a:lnTo>
                                      <a:lnTo>
                                        <a:pt x="1599" y="40"/>
                                      </a:lnTo>
                                      <a:lnTo>
                                        <a:pt x="1599" y="42"/>
                                      </a:lnTo>
                                      <a:lnTo>
                                        <a:pt x="1600" y="37"/>
                                      </a:lnTo>
                                      <a:lnTo>
                                        <a:pt x="1601" y="37"/>
                                      </a:lnTo>
                                      <a:lnTo>
                                        <a:pt x="1601" y="41"/>
                                      </a:lnTo>
                                      <a:lnTo>
                                        <a:pt x="1602" y="42"/>
                                      </a:lnTo>
                                      <a:lnTo>
                                        <a:pt x="1603" y="44"/>
                                      </a:lnTo>
                                      <a:lnTo>
                                        <a:pt x="1604" y="48"/>
                                      </a:lnTo>
                                      <a:lnTo>
                                        <a:pt x="1604" y="48"/>
                                      </a:lnTo>
                                      <a:lnTo>
                                        <a:pt x="1605" y="46"/>
                                      </a:lnTo>
                                      <a:lnTo>
                                        <a:pt x="1606" y="44"/>
                                      </a:lnTo>
                                      <a:lnTo>
                                        <a:pt x="1606" y="46"/>
                                      </a:lnTo>
                                      <a:lnTo>
                                        <a:pt x="1607" y="42"/>
                                      </a:lnTo>
                                      <a:lnTo>
                                        <a:pt x="1608" y="38"/>
                                      </a:lnTo>
                                      <a:lnTo>
                                        <a:pt x="1609" y="39"/>
                                      </a:lnTo>
                                      <a:lnTo>
                                        <a:pt x="1610" y="41"/>
                                      </a:lnTo>
                                      <a:lnTo>
                                        <a:pt x="1610" y="44"/>
                                      </a:lnTo>
                                      <a:lnTo>
                                        <a:pt x="1611" y="45"/>
                                      </a:lnTo>
                                      <a:lnTo>
                                        <a:pt x="1612" y="47"/>
                                      </a:lnTo>
                                      <a:lnTo>
                                        <a:pt x="1613" y="48"/>
                                      </a:lnTo>
                                      <a:lnTo>
                                        <a:pt x="1613" y="50"/>
                                      </a:lnTo>
                                      <a:lnTo>
                                        <a:pt x="1614" y="50"/>
                                      </a:lnTo>
                                      <a:lnTo>
                                        <a:pt x="1615" y="50"/>
                                      </a:lnTo>
                                      <a:lnTo>
                                        <a:pt x="1616" y="50"/>
                                      </a:lnTo>
                                      <a:lnTo>
                                        <a:pt x="1617" y="52"/>
                                      </a:lnTo>
                                      <a:lnTo>
                                        <a:pt x="1617" y="53"/>
                                      </a:lnTo>
                                      <a:lnTo>
                                        <a:pt x="1618" y="52"/>
                                      </a:lnTo>
                                      <a:lnTo>
                                        <a:pt x="1619" y="51"/>
                                      </a:lnTo>
                                      <a:lnTo>
                                        <a:pt x="1619" y="44"/>
                                      </a:lnTo>
                                      <a:lnTo>
                                        <a:pt x="1619" y="48"/>
                                      </a:lnTo>
                                      <a:lnTo>
                                        <a:pt x="1620" y="42"/>
                                      </a:lnTo>
                                      <a:lnTo>
                                        <a:pt x="1621" y="39"/>
                                      </a:lnTo>
                                      <a:lnTo>
                                        <a:pt x="1621" y="44"/>
                                      </a:lnTo>
                                      <a:lnTo>
                                        <a:pt x="1622" y="40"/>
                                      </a:lnTo>
                                      <a:lnTo>
                                        <a:pt x="1623" y="40"/>
                                      </a:lnTo>
                                      <a:lnTo>
                                        <a:pt x="1623" y="44"/>
                                      </a:lnTo>
                                      <a:lnTo>
                                        <a:pt x="1624" y="44"/>
                                      </a:lnTo>
                                      <a:lnTo>
                                        <a:pt x="1625" y="44"/>
                                      </a:lnTo>
                                      <a:lnTo>
                                        <a:pt x="1625" y="45"/>
                                      </a:lnTo>
                                      <a:lnTo>
                                        <a:pt x="1626" y="45"/>
                                      </a:lnTo>
                                      <a:lnTo>
                                        <a:pt x="1627" y="45"/>
                                      </a:lnTo>
                                      <a:lnTo>
                                        <a:pt x="1628" y="44"/>
                                      </a:lnTo>
                                      <a:lnTo>
                                        <a:pt x="1628" y="48"/>
                                      </a:lnTo>
                                      <a:lnTo>
                                        <a:pt x="1629" y="44"/>
                                      </a:lnTo>
                                      <a:lnTo>
                                        <a:pt x="1630" y="44"/>
                                      </a:lnTo>
                                      <a:lnTo>
                                        <a:pt x="1630" y="45"/>
                                      </a:lnTo>
                                      <a:lnTo>
                                        <a:pt x="1631" y="39"/>
                                      </a:lnTo>
                                      <a:lnTo>
                                        <a:pt x="1632" y="39"/>
                                      </a:lnTo>
                                      <a:lnTo>
                                        <a:pt x="1632" y="40"/>
                                      </a:lnTo>
                                      <a:lnTo>
                                        <a:pt x="1633" y="44"/>
                                      </a:lnTo>
                                      <a:lnTo>
                                        <a:pt x="1634" y="45"/>
                                      </a:lnTo>
                                      <a:lnTo>
                                        <a:pt x="1635" y="46"/>
                                      </a:lnTo>
                                      <a:lnTo>
                                        <a:pt x="1636" y="46"/>
                                      </a:lnTo>
                                      <a:lnTo>
                                        <a:pt x="1637" y="44"/>
                                      </a:lnTo>
                                      <a:lnTo>
                                        <a:pt x="1638" y="42"/>
                                      </a:lnTo>
                                      <a:lnTo>
                                        <a:pt x="1639" y="36"/>
                                      </a:lnTo>
                                      <a:lnTo>
                                        <a:pt x="1639" y="38"/>
                                      </a:lnTo>
                                      <a:lnTo>
                                        <a:pt x="1640" y="36"/>
                                      </a:lnTo>
                                      <a:lnTo>
                                        <a:pt x="1641" y="34"/>
                                      </a:lnTo>
                                      <a:lnTo>
                                        <a:pt x="1641" y="35"/>
                                      </a:lnTo>
                                      <a:lnTo>
                                        <a:pt x="1642" y="38"/>
                                      </a:lnTo>
                                      <a:lnTo>
                                        <a:pt x="1643" y="37"/>
                                      </a:lnTo>
                                      <a:lnTo>
                                        <a:pt x="1643" y="37"/>
                                      </a:lnTo>
                                      <a:lnTo>
                                        <a:pt x="1644" y="40"/>
                                      </a:lnTo>
                                      <a:lnTo>
                                        <a:pt x="1645" y="36"/>
                                      </a:lnTo>
                                      <a:lnTo>
                                        <a:pt x="1645" y="38"/>
                                      </a:lnTo>
                                      <a:lnTo>
                                        <a:pt x="1646" y="33"/>
                                      </a:lnTo>
                                      <a:lnTo>
                                        <a:pt x="1647" y="34"/>
                                      </a:lnTo>
                                      <a:lnTo>
                                        <a:pt x="1647" y="36"/>
                                      </a:lnTo>
                                      <a:lnTo>
                                        <a:pt x="1648" y="37"/>
                                      </a:lnTo>
                                      <a:lnTo>
                                        <a:pt x="1649" y="39"/>
                                      </a:lnTo>
                                      <a:lnTo>
                                        <a:pt x="1649" y="40"/>
                                      </a:lnTo>
                                      <a:lnTo>
                                        <a:pt x="1650" y="42"/>
                                      </a:lnTo>
                                      <a:lnTo>
                                        <a:pt x="1651" y="40"/>
                                      </a:lnTo>
                                      <a:lnTo>
                                        <a:pt x="1652" y="43"/>
                                      </a:lnTo>
                                      <a:lnTo>
                                        <a:pt x="1652" y="46"/>
                                      </a:lnTo>
                                      <a:lnTo>
                                        <a:pt x="1653" y="45"/>
                                      </a:lnTo>
                                      <a:lnTo>
                                        <a:pt x="1654" y="45"/>
                                      </a:lnTo>
                                      <a:lnTo>
                                        <a:pt x="1654" y="48"/>
                                      </a:lnTo>
                                      <a:lnTo>
                                        <a:pt x="1655" y="51"/>
                                      </a:lnTo>
                                      <a:lnTo>
                                        <a:pt x="1656" y="54"/>
                                      </a:lnTo>
                                      <a:lnTo>
                                        <a:pt x="1656" y="56"/>
                                      </a:lnTo>
                                      <a:lnTo>
                                        <a:pt x="1657" y="64"/>
                                      </a:lnTo>
                                      <a:lnTo>
                                        <a:pt x="1658" y="60"/>
                                      </a:lnTo>
                                      <a:lnTo>
                                        <a:pt x="1659" y="64"/>
                                      </a:lnTo>
                                      <a:lnTo>
                                        <a:pt x="1659" y="67"/>
                                      </a:lnTo>
                                      <a:lnTo>
                                        <a:pt x="1660" y="70"/>
                                      </a:lnTo>
                                      <a:lnTo>
                                        <a:pt x="1661" y="70"/>
                                      </a:lnTo>
                                      <a:lnTo>
                                        <a:pt x="1661" y="71"/>
                                      </a:lnTo>
                                      <a:lnTo>
                                        <a:pt x="1662" y="67"/>
                                      </a:lnTo>
                                      <a:lnTo>
                                        <a:pt x="1663" y="67"/>
                                      </a:lnTo>
                                      <a:lnTo>
                                        <a:pt x="1663" y="72"/>
                                      </a:lnTo>
                                      <a:lnTo>
                                        <a:pt x="1664" y="71"/>
                                      </a:lnTo>
                                      <a:lnTo>
                                        <a:pt x="1665" y="71"/>
                                      </a:lnTo>
                                      <a:lnTo>
                                        <a:pt x="1666" y="70"/>
                                      </a:lnTo>
                                      <a:lnTo>
                                        <a:pt x="1667" y="70"/>
                                      </a:lnTo>
                                      <a:lnTo>
                                        <a:pt x="1667" y="68"/>
                                      </a:lnTo>
                                      <a:lnTo>
                                        <a:pt x="1667" y="71"/>
                                      </a:lnTo>
                                      <a:lnTo>
                                        <a:pt x="1668" y="72"/>
                                      </a:lnTo>
                                      <a:lnTo>
                                        <a:pt x="1669" y="71"/>
                                      </a:lnTo>
                                      <a:lnTo>
                                        <a:pt x="1669" y="73"/>
                                      </a:lnTo>
                                    </a:path>
                                  </a:pathLst>
                                </a:custGeom>
                                <a:noFill/>
                                <a:ln w="1588">
                                  <a:solidFill>
                                    <a:schemeClr val="tx1"/>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95" name="Freeform 295"/>
                              <wps:cNvSpPr>
                                <a:spLocks noChangeAspect="1"/>
                              </wps:cNvSpPr>
                              <wps:spPr bwMode="auto">
                                <a:xfrm>
                                  <a:off x="315006" y="1600044"/>
                                  <a:ext cx="3483858" cy="514537"/>
                                </a:xfrm>
                                <a:custGeom>
                                  <a:avLst/>
                                  <a:gdLst>
                                    <a:gd name="T0" fmla="*/ 24 w 1669"/>
                                    <a:gd name="T1" fmla="*/ 83 h 166"/>
                                    <a:gd name="T2" fmla="*/ 51 w 1669"/>
                                    <a:gd name="T3" fmla="*/ 69 h 166"/>
                                    <a:gd name="T4" fmla="*/ 77 w 1669"/>
                                    <a:gd name="T5" fmla="*/ 74 h 166"/>
                                    <a:gd name="T6" fmla="*/ 103 w 1669"/>
                                    <a:gd name="T7" fmla="*/ 59 h 166"/>
                                    <a:gd name="T8" fmla="*/ 129 w 1669"/>
                                    <a:gd name="T9" fmla="*/ 59 h 166"/>
                                    <a:gd name="T10" fmla="*/ 156 w 1669"/>
                                    <a:gd name="T11" fmla="*/ 99 h 166"/>
                                    <a:gd name="T12" fmla="*/ 184 w 1669"/>
                                    <a:gd name="T13" fmla="*/ 108 h 166"/>
                                    <a:gd name="T14" fmla="*/ 210 w 1669"/>
                                    <a:gd name="T15" fmla="*/ 107 h 166"/>
                                    <a:gd name="T16" fmla="*/ 238 w 1669"/>
                                    <a:gd name="T17" fmla="*/ 83 h 166"/>
                                    <a:gd name="T18" fmla="*/ 264 w 1669"/>
                                    <a:gd name="T19" fmla="*/ 92 h 166"/>
                                    <a:gd name="T20" fmla="*/ 290 w 1669"/>
                                    <a:gd name="T21" fmla="*/ 83 h 166"/>
                                    <a:gd name="T22" fmla="*/ 317 w 1669"/>
                                    <a:gd name="T23" fmla="*/ 31 h 166"/>
                                    <a:gd name="T24" fmla="*/ 344 w 1669"/>
                                    <a:gd name="T25" fmla="*/ 111 h 166"/>
                                    <a:gd name="T26" fmla="*/ 370 w 1669"/>
                                    <a:gd name="T27" fmla="*/ 56 h 166"/>
                                    <a:gd name="T28" fmla="*/ 395 w 1669"/>
                                    <a:gd name="T29" fmla="*/ 131 h 166"/>
                                    <a:gd name="T30" fmla="*/ 420 w 1669"/>
                                    <a:gd name="T31" fmla="*/ 62 h 166"/>
                                    <a:gd name="T32" fmla="*/ 446 w 1669"/>
                                    <a:gd name="T33" fmla="*/ 91 h 166"/>
                                    <a:gd name="T34" fmla="*/ 473 w 1669"/>
                                    <a:gd name="T35" fmla="*/ 100 h 166"/>
                                    <a:gd name="T36" fmla="*/ 499 w 1669"/>
                                    <a:gd name="T37" fmla="*/ 136 h 166"/>
                                    <a:gd name="T38" fmla="*/ 524 w 1669"/>
                                    <a:gd name="T39" fmla="*/ 57 h 166"/>
                                    <a:gd name="T40" fmla="*/ 550 w 1669"/>
                                    <a:gd name="T41" fmla="*/ 103 h 166"/>
                                    <a:gd name="T42" fmla="*/ 577 w 1669"/>
                                    <a:gd name="T43" fmla="*/ 93 h 166"/>
                                    <a:gd name="T44" fmla="*/ 603 w 1669"/>
                                    <a:gd name="T45" fmla="*/ 133 h 166"/>
                                    <a:gd name="T46" fmla="*/ 629 w 1669"/>
                                    <a:gd name="T47" fmla="*/ 93 h 166"/>
                                    <a:gd name="T48" fmla="*/ 655 w 1669"/>
                                    <a:gd name="T49" fmla="*/ 103 h 166"/>
                                    <a:gd name="T50" fmla="*/ 682 w 1669"/>
                                    <a:gd name="T51" fmla="*/ 56 h 166"/>
                                    <a:gd name="T52" fmla="*/ 707 w 1669"/>
                                    <a:gd name="T53" fmla="*/ 104 h 166"/>
                                    <a:gd name="T54" fmla="*/ 734 w 1669"/>
                                    <a:gd name="T55" fmla="*/ 50 h 166"/>
                                    <a:gd name="T56" fmla="*/ 760 w 1669"/>
                                    <a:gd name="T57" fmla="*/ 86 h 166"/>
                                    <a:gd name="T58" fmla="*/ 786 w 1669"/>
                                    <a:gd name="T59" fmla="*/ 76 h 166"/>
                                    <a:gd name="T60" fmla="*/ 813 w 1669"/>
                                    <a:gd name="T61" fmla="*/ 66 h 166"/>
                                    <a:gd name="T62" fmla="*/ 838 w 1669"/>
                                    <a:gd name="T63" fmla="*/ 43 h 166"/>
                                    <a:gd name="T64" fmla="*/ 864 w 1669"/>
                                    <a:gd name="T65" fmla="*/ 103 h 166"/>
                                    <a:gd name="T66" fmla="*/ 893 w 1669"/>
                                    <a:gd name="T67" fmla="*/ 103 h 166"/>
                                    <a:gd name="T68" fmla="*/ 920 w 1669"/>
                                    <a:gd name="T69" fmla="*/ 91 h 166"/>
                                    <a:gd name="T70" fmla="*/ 946 w 1669"/>
                                    <a:gd name="T71" fmla="*/ 84 h 166"/>
                                    <a:gd name="T72" fmla="*/ 972 w 1669"/>
                                    <a:gd name="T73" fmla="*/ 45 h 166"/>
                                    <a:gd name="T74" fmla="*/ 999 w 1669"/>
                                    <a:gd name="T75" fmla="*/ 27 h 166"/>
                                    <a:gd name="T76" fmla="*/ 1027 w 1669"/>
                                    <a:gd name="T77" fmla="*/ 55 h 166"/>
                                    <a:gd name="T78" fmla="*/ 1054 w 1669"/>
                                    <a:gd name="T79" fmla="*/ 68 h 166"/>
                                    <a:gd name="T80" fmla="*/ 1080 w 1669"/>
                                    <a:gd name="T81" fmla="*/ 46 h 166"/>
                                    <a:gd name="T82" fmla="*/ 1108 w 1669"/>
                                    <a:gd name="T83" fmla="*/ 66 h 166"/>
                                    <a:gd name="T84" fmla="*/ 1135 w 1669"/>
                                    <a:gd name="T85" fmla="*/ 69 h 166"/>
                                    <a:gd name="T86" fmla="*/ 1163 w 1669"/>
                                    <a:gd name="T87" fmla="*/ 62 h 166"/>
                                    <a:gd name="T88" fmla="*/ 1189 w 1669"/>
                                    <a:gd name="T89" fmla="*/ 89 h 166"/>
                                    <a:gd name="T90" fmla="*/ 1216 w 1669"/>
                                    <a:gd name="T91" fmla="*/ 55 h 166"/>
                                    <a:gd name="T92" fmla="*/ 1242 w 1669"/>
                                    <a:gd name="T93" fmla="*/ 56 h 166"/>
                                    <a:gd name="T94" fmla="*/ 1269 w 1669"/>
                                    <a:gd name="T95" fmla="*/ 51 h 166"/>
                                    <a:gd name="T96" fmla="*/ 1297 w 1669"/>
                                    <a:gd name="T97" fmla="*/ 50 h 166"/>
                                    <a:gd name="T98" fmla="*/ 1323 w 1669"/>
                                    <a:gd name="T99" fmla="*/ 95 h 166"/>
                                    <a:gd name="T100" fmla="*/ 1350 w 1669"/>
                                    <a:gd name="T101" fmla="*/ 72 h 166"/>
                                    <a:gd name="T102" fmla="*/ 1377 w 1669"/>
                                    <a:gd name="T103" fmla="*/ 141 h 166"/>
                                    <a:gd name="T104" fmla="*/ 1403 w 1669"/>
                                    <a:gd name="T105" fmla="*/ 83 h 166"/>
                                    <a:gd name="T106" fmla="*/ 1429 w 1669"/>
                                    <a:gd name="T107" fmla="*/ 85 h 166"/>
                                    <a:gd name="T108" fmla="*/ 1457 w 1669"/>
                                    <a:gd name="T109" fmla="*/ 98 h 166"/>
                                    <a:gd name="T110" fmla="*/ 1483 w 1669"/>
                                    <a:gd name="T111" fmla="*/ 119 h 166"/>
                                    <a:gd name="T112" fmla="*/ 1511 w 1669"/>
                                    <a:gd name="T113" fmla="*/ 114 h 166"/>
                                    <a:gd name="T114" fmla="*/ 1539 w 1669"/>
                                    <a:gd name="T115" fmla="*/ 87 h 166"/>
                                    <a:gd name="T116" fmla="*/ 1566 w 1669"/>
                                    <a:gd name="T117" fmla="*/ 86 h 166"/>
                                    <a:gd name="T118" fmla="*/ 1593 w 1669"/>
                                    <a:gd name="T119" fmla="*/ 71 h 166"/>
                                    <a:gd name="T120" fmla="*/ 1619 w 1669"/>
                                    <a:gd name="T121" fmla="*/ 39 h 166"/>
                                    <a:gd name="T122" fmla="*/ 1647 w 1669"/>
                                    <a:gd name="T123" fmla="*/ 40 h 1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669" h="166">
                                      <a:moveTo>
                                        <a:pt x="0" y="101"/>
                                      </a:moveTo>
                                      <a:lnTo>
                                        <a:pt x="0" y="101"/>
                                      </a:lnTo>
                                      <a:lnTo>
                                        <a:pt x="1" y="98"/>
                                      </a:lnTo>
                                      <a:lnTo>
                                        <a:pt x="2" y="91"/>
                                      </a:lnTo>
                                      <a:lnTo>
                                        <a:pt x="2" y="96"/>
                                      </a:lnTo>
                                      <a:lnTo>
                                        <a:pt x="3" y="92"/>
                                      </a:lnTo>
                                      <a:lnTo>
                                        <a:pt x="4" y="91"/>
                                      </a:lnTo>
                                      <a:lnTo>
                                        <a:pt x="5" y="92"/>
                                      </a:lnTo>
                                      <a:lnTo>
                                        <a:pt x="5" y="96"/>
                                      </a:lnTo>
                                      <a:lnTo>
                                        <a:pt x="6" y="100"/>
                                      </a:lnTo>
                                      <a:lnTo>
                                        <a:pt x="7" y="102"/>
                                      </a:lnTo>
                                      <a:lnTo>
                                        <a:pt x="7" y="103"/>
                                      </a:lnTo>
                                      <a:lnTo>
                                        <a:pt x="8" y="107"/>
                                      </a:lnTo>
                                      <a:lnTo>
                                        <a:pt x="9" y="106"/>
                                      </a:lnTo>
                                      <a:lnTo>
                                        <a:pt x="9" y="109"/>
                                      </a:lnTo>
                                      <a:lnTo>
                                        <a:pt x="10" y="106"/>
                                      </a:lnTo>
                                      <a:lnTo>
                                        <a:pt x="11" y="100"/>
                                      </a:lnTo>
                                      <a:lnTo>
                                        <a:pt x="11" y="99"/>
                                      </a:lnTo>
                                      <a:lnTo>
                                        <a:pt x="11" y="100"/>
                                      </a:lnTo>
                                      <a:lnTo>
                                        <a:pt x="12" y="102"/>
                                      </a:lnTo>
                                      <a:lnTo>
                                        <a:pt x="13" y="99"/>
                                      </a:lnTo>
                                      <a:lnTo>
                                        <a:pt x="13" y="102"/>
                                      </a:lnTo>
                                      <a:lnTo>
                                        <a:pt x="14" y="96"/>
                                      </a:lnTo>
                                      <a:lnTo>
                                        <a:pt x="15" y="94"/>
                                      </a:lnTo>
                                      <a:lnTo>
                                        <a:pt x="15" y="96"/>
                                      </a:lnTo>
                                      <a:lnTo>
                                        <a:pt x="16" y="90"/>
                                      </a:lnTo>
                                      <a:lnTo>
                                        <a:pt x="17" y="89"/>
                                      </a:lnTo>
                                      <a:lnTo>
                                        <a:pt x="17" y="90"/>
                                      </a:lnTo>
                                      <a:lnTo>
                                        <a:pt x="18" y="91"/>
                                      </a:lnTo>
                                      <a:lnTo>
                                        <a:pt x="19" y="93"/>
                                      </a:lnTo>
                                      <a:lnTo>
                                        <a:pt x="20" y="83"/>
                                      </a:lnTo>
                                      <a:lnTo>
                                        <a:pt x="20" y="89"/>
                                      </a:lnTo>
                                      <a:lnTo>
                                        <a:pt x="21" y="79"/>
                                      </a:lnTo>
                                      <a:lnTo>
                                        <a:pt x="22" y="76"/>
                                      </a:lnTo>
                                      <a:lnTo>
                                        <a:pt x="22" y="78"/>
                                      </a:lnTo>
                                      <a:lnTo>
                                        <a:pt x="23" y="80"/>
                                      </a:lnTo>
                                      <a:lnTo>
                                        <a:pt x="24" y="82"/>
                                      </a:lnTo>
                                      <a:lnTo>
                                        <a:pt x="24" y="83"/>
                                      </a:lnTo>
                                      <a:lnTo>
                                        <a:pt x="25" y="83"/>
                                      </a:lnTo>
                                      <a:lnTo>
                                        <a:pt x="26" y="85"/>
                                      </a:lnTo>
                                      <a:lnTo>
                                        <a:pt x="27" y="83"/>
                                      </a:lnTo>
                                      <a:lnTo>
                                        <a:pt x="27" y="85"/>
                                      </a:lnTo>
                                      <a:lnTo>
                                        <a:pt x="28" y="84"/>
                                      </a:lnTo>
                                      <a:lnTo>
                                        <a:pt x="29" y="83"/>
                                      </a:lnTo>
                                      <a:lnTo>
                                        <a:pt x="29" y="85"/>
                                      </a:lnTo>
                                      <a:lnTo>
                                        <a:pt x="30" y="86"/>
                                      </a:lnTo>
                                      <a:lnTo>
                                        <a:pt x="31" y="84"/>
                                      </a:lnTo>
                                      <a:lnTo>
                                        <a:pt x="31" y="86"/>
                                      </a:lnTo>
                                      <a:lnTo>
                                        <a:pt x="32" y="86"/>
                                      </a:lnTo>
                                      <a:lnTo>
                                        <a:pt x="33" y="83"/>
                                      </a:lnTo>
                                      <a:lnTo>
                                        <a:pt x="33" y="84"/>
                                      </a:lnTo>
                                      <a:lnTo>
                                        <a:pt x="34" y="81"/>
                                      </a:lnTo>
                                      <a:lnTo>
                                        <a:pt x="35" y="80"/>
                                      </a:lnTo>
                                      <a:lnTo>
                                        <a:pt x="35" y="74"/>
                                      </a:lnTo>
                                      <a:lnTo>
                                        <a:pt x="36" y="69"/>
                                      </a:lnTo>
                                      <a:lnTo>
                                        <a:pt x="37" y="65"/>
                                      </a:lnTo>
                                      <a:lnTo>
                                        <a:pt x="37" y="68"/>
                                      </a:lnTo>
                                      <a:lnTo>
                                        <a:pt x="38" y="66"/>
                                      </a:lnTo>
                                      <a:lnTo>
                                        <a:pt x="39" y="66"/>
                                      </a:lnTo>
                                      <a:lnTo>
                                        <a:pt x="39" y="69"/>
                                      </a:lnTo>
                                      <a:lnTo>
                                        <a:pt x="40" y="71"/>
                                      </a:lnTo>
                                      <a:lnTo>
                                        <a:pt x="41" y="66"/>
                                      </a:lnTo>
                                      <a:lnTo>
                                        <a:pt x="41" y="72"/>
                                      </a:lnTo>
                                      <a:lnTo>
                                        <a:pt x="42" y="68"/>
                                      </a:lnTo>
                                      <a:lnTo>
                                        <a:pt x="43" y="62"/>
                                      </a:lnTo>
                                      <a:lnTo>
                                        <a:pt x="44" y="57"/>
                                      </a:lnTo>
                                      <a:lnTo>
                                        <a:pt x="44" y="58"/>
                                      </a:lnTo>
                                      <a:lnTo>
                                        <a:pt x="45" y="57"/>
                                      </a:lnTo>
                                      <a:lnTo>
                                        <a:pt x="46" y="59"/>
                                      </a:lnTo>
                                      <a:lnTo>
                                        <a:pt x="46" y="60"/>
                                      </a:lnTo>
                                      <a:lnTo>
                                        <a:pt x="47" y="60"/>
                                      </a:lnTo>
                                      <a:lnTo>
                                        <a:pt x="48" y="62"/>
                                      </a:lnTo>
                                      <a:lnTo>
                                        <a:pt x="49" y="62"/>
                                      </a:lnTo>
                                      <a:lnTo>
                                        <a:pt x="50" y="63"/>
                                      </a:lnTo>
                                      <a:lnTo>
                                        <a:pt x="51" y="65"/>
                                      </a:lnTo>
                                      <a:lnTo>
                                        <a:pt x="51" y="69"/>
                                      </a:lnTo>
                                      <a:lnTo>
                                        <a:pt x="52" y="71"/>
                                      </a:lnTo>
                                      <a:lnTo>
                                        <a:pt x="53" y="63"/>
                                      </a:lnTo>
                                      <a:lnTo>
                                        <a:pt x="53" y="69"/>
                                      </a:lnTo>
                                      <a:lnTo>
                                        <a:pt x="54" y="62"/>
                                      </a:lnTo>
                                      <a:lnTo>
                                        <a:pt x="55" y="61"/>
                                      </a:lnTo>
                                      <a:lnTo>
                                        <a:pt x="55" y="62"/>
                                      </a:lnTo>
                                      <a:lnTo>
                                        <a:pt x="56" y="62"/>
                                      </a:lnTo>
                                      <a:lnTo>
                                        <a:pt x="57" y="62"/>
                                      </a:lnTo>
                                      <a:lnTo>
                                        <a:pt x="58" y="62"/>
                                      </a:lnTo>
                                      <a:lnTo>
                                        <a:pt x="59" y="64"/>
                                      </a:lnTo>
                                      <a:lnTo>
                                        <a:pt x="59" y="68"/>
                                      </a:lnTo>
                                      <a:lnTo>
                                        <a:pt x="59" y="73"/>
                                      </a:lnTo>
                                      <a:lnTo>
                                        <a:pt x="60" y="72"/>
                                      </a:lnTo>
                                      <a:lnTo>
                                        <a:pt x="61" y="73"/>
                                      </a:lnTo>
                                      <a:lnTo>
                                        <a:pt x="61" y="75"/>
                                      </a:lnTo>
                                      <a:lnTo>
                                        <a:pt x="62" y="76"/>
                                      </a:lnTo>
                                      <a:lnTo>
                                        <a:pt x="63" y="76"/>
                                      </a:lnTo>
                                      <a:lnTo>
                                        <a:pt x="63" y="77"/>
                                      </a:lnTo>
                                      <a:lnTo>
                                        <a:pt x="64" y="73"/>
                                      </a:lnTo>
                                      <a:lnTo>
                                        <a:pt x="65" y="70"/>
                                      </a:lnTo>
                                      <a:lnTo>
                                        <a:pt x="66" y="66"/>
                                      </a:lnTo>
                                      <a:lnTo>
                                        <a:pt x="66" y="69"/>
                                      </a:lnTo>
                                      <a:lnTo>
                                        <a:pt x="67" y="64"/>
                                      </a:lnTo>
                                      <a:lnTo>
                                        <a:pt x="68" y="67"/>
                                      </a:lnTo>
                                      <a:lnTo>
                                        <a:pt x="68" y="68"/>
                                      </a:lnTo>
                                      <a:lnTo>
                                        <a:pt x="69" y="66"/>
                                      </a:lnTo>
                                      <a:lnTo>
                                        <a:pt x="70" y="63"/>
                                      </a:lnTo>
                                      <a:lnTo>
                                        <a:pt x="70" y="64"/>
                                      </a:lnTo>
                                      <a:lnTo>
                                        <a:pt x="71" y="62"/>
                                      </a:lnTo>
                                      <a:lnTo>
                                        <a:pt x="72" y="60"/>
                                      </a:lnTo>
                                      <a:lnTo>
                                        <a:pt x="72" y="61"/>
                                      </a:lnTo>
                                      <a:lnTo>
                                        <a:pt x="73" y="61"/>
                                      </a:lnTo>
                                      <a:lnTo>
                                        <a:pt x="74" y="62"/>
                                      </a:lnTo>
                                      <a:lnTo>
                                        <a:pt x="75" y="64"/>
                                      </a:lnTo>
                                      <a:lnTo>
                                        <a:pt x="75" y="65"/>
                                      </a:lnTo>
                                      <a:lnTo>
                                        <a:pt x="76" y="69"/>
                                      </a:lnTo>
                                      <a:lnTo>
                                        <a:pt x="77" y="73"/>
                                      </a:lnTo>
                                      <a:lnTo>
                                        <a:pt x="77" y="74"/>
                                      </a:lnTo>
                                      <a:lnTo>
                                        <a:pt x="78" y="76"/>
                                      </a:lnTo>
                                      <a:lnTo>
                                        <a:pt x="79" y="75"/>
                                      </a:lnTo>
                                      <a:lnTo>
                                        <a:pt x="79" y="77"/>
                                      </a:lnTo>
                                      <a:lnTo>
                                        <a:pt x="80" y="76"/>
                                      </a:lnTo>
                                      <a:lnTo>
                                        <a:pt x="81" y="72"/>
                                      </a:lnTo>
                                      <a:lnTo>
                                        <a:pt x="82" y="72"/>
                                      </a:lnTo>
                                      <a:lnTo>
                                        <a:pt x="82" y="74"/>
                                      </a:lnTo>
                                      <a:lnTo>
                                        <a:pt x="83" y="74"/>
                                      </a:lnTo>
                                      <a:lnTo>
                                        <a:pt x="83" y="78"/>
                                      </a:lnTo>
                                      <a:lnTo>
                                        <a:pt x="83" y="83"/>
                                      </a:lnTo>
                                      <a:lnTo>
                                        <a:pt x="84" y="84"/>
                                      </a:lnTo>
                                      <a:lnTo>
                                        <a:pt x="85" y="84"/>
                                      </a:lnTo>
                                      <a:lnTo>
                                        <a:pt x="85" y="87"/>
                                      </a:lnTo>
                                      <a:lnTo>
                                        <a:pt x="86" y="84"/>
                                      </a:lnTo>
                                      <a:lnTo>
                                        <a:pt x="87" y="83"/>
                                      </a:lnTo>
                                      <a:lnTo>
                                        <a:pt x="87" y="86"/>
                                      </a:lnTo>
                                      <a:lnTo>
                                        <a:pt x="88" y="85"/>
                                      </a:lnTo>
                                      <a:lnTo>
                                        <a:pt x="89" y="83"/>
                                      </a:lnTo>
                                      <a:lnTo>
                                        <a:pt x="90" y="76"/>
                                      </a:lnTo>
                                      <a:lnTo>
                                        <a:pt x="90" y="83"/>
                                      </a:lnTo>
                                      <a:lnTo>
                                        <a:pt x="91" y="75"/>
                                      </a:lnTo>
                                      <a:lnTo>
                                        <a:pt x="92" y="74"/>
                                      </a:lnTo>
                                      <a:lnTo>
                                        <a:pt x="92" y="76"/>
                                      </a:lnTo>
                                      <a:lnTo>
                                        <a:pt x="93" y="71"/>
                                      </a:lnTo>
                                      <a:lnTo>
                                        <a:pt x="94" y="70"/>
                                      </a:lnTo>
                                      <a:lnTo>
                                        <a:pt x="94" y="71"/>
                                      </a:lnTo>
                                      <a:lnTo>
                                        <a:pt x="95" y="69"/>
                                      </a:lnTo>
                                      <a:lnTo>
                                        <a:pt x="96" y="68"/>
                                      </a:lnTo>
                                      <a:lnTo>
                                        <a:pt x="97" y="66"/>
                                      </a:lnTo>
                                      <a:lnTo>
                                        <a:pt x="97" y="69"/>
                                      </a:lnTo>
                                      <a:lnTo>
                                        <a:pt x="98" y="64"/>
                                      </a:lnTo>
                                      <a:lnTo>
                                        <a:pt x="99" y="63"/>
                                      </a:lnTo>
                                      <a:lnTo>
                                        <a:pt x="99" y="64"/>
                                      </a:lnTo>
                                      <a:lnTo>
                                        <a:pt x="100" y="63"/>
                                      </a:lnTo>
                                      <a:lnTo>
                                        <a:pt x="101" y="62"/>
                                      </a:lnTo>
                                      <a:lnTo>
                                        <a:pt x="101" y="62"/>
                                      </a:lnTo>
                                      <a:lnTo>
                                        <a:pt x="102" y="62"/>
                                      </a:lnTo>
                                      <a:lnTo>
                                        <a:pt x="103" y="59"/>
                                      </a:lnTo>
                                      <a:lnTo>
                                        <a:pt x="103" y="61"/>
                                      </a:lnTo>
                                      <a:lnTo>
                                        <a:pt x="104" y="60"/>
                                      </a:lnTo>
                                      <a:lnTo>
                                        <a:pt x="105" y="62"/>
                                      </a:lnTo>
                                      <a:lnTo>
                                        <a:pt x="106" y="62"/>
                                      </a:lnTo>
                                      <a:lnTo>
                                        <a:pt x="106" y="62"/>
                                      </a:lnTo>
                                      <a:lnTo>
                                        <a:pt x="107" y="66"/>
                                      </a:lnTo>
                                      <a:lnTo>
                                        <a:pt x="107" y="69"/>
                                      </a:lnTo>
                                      <a:lnTo>
                                        <a:pt x="107" y="70"/>
                                      </a:lnTo>
                                      <a:lnTo>
                                        <a:pt x="108" y="70"/>
                                      </a:lnTo>
                                      <a:lnTo>
                                        <a:pt x="109" y="74"/>
                                      </a:lnTo>
                                      <a:lnTo>
                                        <a:pt x="109" y="75"/>
                                      </a:lnTo>
                                      <a:lnTo>
                                        <a:pt x="110" y="77"/>
                                      </a:lnTo>
                                      <a:lnTo>
                                        <a:pt x="111" y="80"/>
                                      </a:lnTo>
                                      <a:lnTo>
                                        <a:pt x="112" y="78"/>
                                      </a:lnTo>
                                      <a:lnTo>
                                        <a:pt x="112" y="81"/>
                                      </a:lnTo>
                                      <a:lnTo>
                                        <a:pt x="113" y="76"/>
                                      </a:lnTo>
                                      <a:lnTo>
                                        <a:pt x="114" y="74"/>
                                      </a:lnTo>
                                      <a:lnTo>
                                        <a:pt x="114" y="76"/>
                                      </a:lnTo>
                                      <a:lnTo>
                                        <a:pt x="115" y="73"/>
                                      </a:lnTo>
                                      <a:lnTo>
                                        <a:pt x="116" y="69"/>
                                      </a:lnTo>
                                      <a:lnTo>
                                        <a:pt x="117" y="68"/>
                                      </a:lnTo>
                                      <a:lnTo>
                                        <a:pt x="118" y="69"/>
                                      </a:lnTo>
                                      <a:lnTo>
                                        <a:pt x="118" y="71"/>
                                      </a:lnTo>
                                      <a:lnTo>
                                        <a:pt x="119" y="69"/>
                                      </a:lnTo>
                                      <a:lnTo>
                                        <a:pt x="120" y="69"/>
                                      </a:lnTo>
                                      <a:lnTo>
                                        <a:pt x="121" y="62"/>
                                      </a:lnTo>
                                      <a:lnTo>
                                        <a:pt x="121" y="65"/>
                                      </a:lnTo>
                                      <a:lnTo>
                                        <a:pt x="122" y="60"/>
                                      </a:lnTo>
                                      <a:lnTo>
                                        <a:pt x="123" y="60"/>
                                      </a:lnTo>
                                      <a:lnTo>
                                        <a:pt x="123" y="61"/>
                                      </a:lnTo>
                                      <a:lnTo>
                                        <a:pt x="124" y="62"/>
                                      </a:lnTo>
                                      <a:lnTo>
                                        <a:pt x="125" y="62"/>
                                      </a:lnTo>
                                      <a:lnTo>
                                        <a:pt x="125" y="62"/>
                                      </a:lnTo>
                                      <a:lnTo>
                                        <a:pt x="126" y="64"/>
                                      </a:lnTo>
                                      <a:lnTo>
                                        <a:pt x="127" y="59"/>
                                      </a:lnTo>
                                      <a:lnTo>
                                        <a:pt x="127" y="61"/>
                                      </a:lnTo>
                                      <a:lnTo>
                                        <a:pt x="128" y="62"/>
                                      </a:lnTo>
                                      <a:lnTo>
                                        <a:pt x="129" y="59"/>
                                      </a:lnTo>
                                      <a:lnTo>
                                        <a:pt x="130" y="58"/>
                                      </a:lnTo>
                                      <a:lnTo>
                                        <a:pt x="130" y="59"/>
                                      </a:lnTo>
                                      <a:lnTo>
                                        <a:pt x="131" y="61"/>
                                      </a:lnTo>
                                      <a:lnTo>
                                        <a:pt x="131" y="63"/>
                                      </a:lnTo>
                                      <a:lnTo>
                                        <a:pt x="131" y="64"/>
                                      </a:lnTo>
                                      <a:lnTo>
                                        <a:pt x="132" y="63"/>
                                      </a:lnTo>
                                      <a:lnTo>
                                        <a:pt x="133" y="62"/>
                                      </a:lnTo>
                                      <a:lnTo>
                                        <a:pt x="133" y="63"/>
                                      </a:lnTo>
                                      <a:lnTo>
                                        <a:pt x="134" y="63"/>
                                      </a:lnTo>
                                      <a:lnTo>
                                        <a:pt x="135" y="63"/>
                                      </a:lnTo>
                                      <a:lnTo>
                                        <a:pt x="136" y="63"/>
                                      </a:lnTo>
                                      <a:lnTo>
                                        <a:pt x="136" y="66"/>
                                      </a:lnTo>
                                      <a:lnTo>
                                        <a:pt x="137" y="65"/>
                                      </a:lnTo>
                                      <a:lnTo>
                                        <a:pt x="138" y="69"/>
                                      </a:lnTo>
                                      <a:lnTo>
                                        <a:pt x="139" y="69"/>
                                      </a:lnTo>
                                      <a:lnTo>
                                        <a:pt x="140" y="67"/>
                                      </a:lnTo>
                                      <a:lnTo>
                                        <a:pt x="140" y="69"/>
                                      </a:lnTo>
                                      <a:lnTo>
                                        <a:pt x="141" y="71"/>
                                      </a:lnTo>
                                      <a:lnTo>
                                        <a:pt x="142" y="73"/>
                                      </a:lnTo>
                                      <a:lnTo>
                                        <a:pt x="142" y="76"/>
                                      </a:lnTo>
                                      <a:lnTo>
                                        <a:pt x="143" y="77"/>
                                      </a:lnTo>
                                      <a:lnTo>
                                        <a:pt x="144" y="79"/>
                                      </a:lnTo>
                                      <a:lnTo>
                                        <a:pt x="145" y="80"/>
                                      </a:lnTo>
                                      <a:lnTo>
                                        <a:pt x="146" y="79"/>
                                      </a:lnTo>
                                      <a:lnTo>
                                        <a:pt x="147" y="77"/>
                                      </a:lnTo>
                                      <a:lnTo>
                                        <a:pt x="147" y="80"/>
                                      </a:lnTo>
                                      <a:lnTo>
                                        <a:pt x="148" y="75"/>
                                      </a:lnTo>
                                      <a:lnTo>
                                        <a:pt x="149" y="77"/>
                                      </a:lnTo>
                                      <a:lnTo>
                                        <a:pt x="149" y="80"/>
                                      </a:lnTo>
                                      <a:lnTo>
                                        <a:pt x="150" y="80"/>
                                      </a:lnTo>
                                      <a:lnTo>
                                        <a:pt x="151" y="79"/>
                                      </a:lnTo>
                                      <a:lnTo>
                                        <a:pt x="152" y="83"/>
                                      </a:lnTo>
                                      <a:lnTo>
                                        <a:pt x="153" y="88"/>
                                      </a:lnTo>
                                      <a:lnTo>
                                        <a:pt x="154" y="88"/>
                                      </a:lnTo>
                                      <a:lnTo>
                                        <a:pt x="154" y="91"/>
                                      </a:lnTo>
                                      <a:lnTo>
                                        <a:pt x="155" y="94"/>
                                      </a:lnTo>
                                      <a:lnTo>
                                        <a:pt x="155" y="94"/>
                                      </a:lnTo>
                                      <a:lnTo>
                                        <a:pt x="156" y="99"/>
                                      </a:lnTo>
                                      <a:lnTo>
                                        <a:pt x="157" y="100"/>
                                      </a:lnTo>
                                      <a:lnTo>
                                        <a:pt x="157" y="103"/>
                                      </a:lnTo>
                                      <a:lnTo>
                                        <a:pt x="158" y="101"/>
                                      </a:lnTo>
                                      <a:lnTo>
                                        <a:pt x="159" y="103"/>
                                      </a:lnTo>
                                      <a:lnTo>
                                        <a:pt x="160" y="100"/>
                                      </a:lnTo>
                                      <a:lnTo>
                                        <a:pt x="160" y="101"/>
                                      </a:lnTo>
                                      <a:lnTo>
                                        <a:pt x="161" y="97"/>
                                      </a:lnTo>
                                      <a:lnTo>
                                        <a:pt x="162" y="101"/>
                                      </a:lnTo>
                                      <a:lnTo>
                                        <a:pt x="162" y="102"/>
                                      </a:lnTo>
                                      <a:lnTo>
                                        <a:pt x="163" y="105"/>
                                      </a:lnTo>
                                      <a:lnTo>
                                        <a:pt x="164" y="108"/>
                                      </a:lnTo>
                                      <a:lnTo>
                                        <a:pt x="164" y="109"/>
                                      </a:lnTo>
                                      <a:lnTo>
                                        <a:pt x="165" y="111"/>
                                      </a:lnTo>
                                      <a:lnTo>
                                        <a:pt x="166" y="109"/>
                                      </a:lnTo>
                                      <a:lnTo>
                                        <a:pt x="167" y="110"/>
                                      </a:lnTo>
                                      <a:lnTo>
                                        <a:pt x="168" y="110"/>
                                      </a:lnTo>
                                      <a:lnTo>
                                        <a:pt x="169" y="108"/>
                                      </a:lnTo>
                                      <a:lnTo>
                                        <a:pt x="170" y="106"/>
                                      </a:lnTo>
                                      <a:lnTo>
                                        <a:pt x="171" y="105"/>
                                      </a:lnTo>
                                      <a:lnTo>
                                        <a:pt x="172" y="105"/>
                                      </a:lnTo>
                                      <a:lnTo>
                                        <a:pt x="173" y="102"/>
                                      </a:lnTo>
                                      <a:lnTo>
                                        <a:pt x="173" y="106"/>
                                      </a:lnTo>
                                      <a:lnTo>
                                        <a:pt x="174" y="103"/>
                                      </a:lnTo>
                                      <a:lnTo>
                                        <a:pt x="175" y="104"/>
                                      </a:lnTo>
                                      <a:lnTo>
                                        <a:pt x="176" y="103"/>
                                      </a:lnTo>
                                      <a:lnTo>
                                        <a:pt x="176" y="105"/>
                                      </a:lnTo>
                                      <a:lnTo>
                                        <a:pt x="177" y="105"/>
                                      </a:lnTo>
                                      <a:lnTo>
                                        <a:pt x="178" y="104"/>
                                      </a:lnTo>
                                      <a:lnTo>
                                        <a:pt x="178" y="109"/>
                                      </a:lnTo>
                                      <a:lnTo>
                                        <a:pt x="179" y="110"/>
                                      </a:lnTo>
                                      <a:lnTo>
                                        <a:pt x="179" y="109"/>
                                      </a:lnTo>
                                      <a:lnTo>
                                        <a:pt x="179" y="110"/>
                                      </a:lnTo>
                                      <a:lnTo>
                                        <a:pt x="180" y="111"/>
                                      </a:lnTo>
                                      <a:lnTo>
                                        <a:pt x="181" y="110"/>
                                      </a:lnTo>
                                      <a:lnTo>
                                        <a:pt x="182" y="110"/>
                                      </a:lnTo>
                                      <a:lnTo>
                                        <a:pt x="182" y="111"/>
                                      </a:lnTo>
                                      <a:lnTo>
                                        <a:pt x="183" y="109"/>
                                      </a:lnTo>
                                      <a:lnTo>
                                        <a:pt x="184" y="108"/>
                                      </a:lnTo>
                                      <a:lnTo>
                                        <a:pt x="184" y="111"/>
                                      </a:lnTo>
                                      <a:lnTo>
                                        <a:pt x="185" y="113"/>
                                      </a:lnTo>
                                      <a:lnTo>
                                        <a:pt x="186" y="116"/>
                                      </a:lnTo>
                                      <a:lnTo>
                                        <a:pt x="186" y="121"/>
                                      </a:lnTo>
                                      <a:lnTo>
                                        <a:pt x="187" y="123"/>
                                      </a:lnTo>
                                      <a:lnTo>
                                        <a:pt x="188" y="127"/>
                                      </a:lnTo>
                                      <a:lnTo>
                                        <a:pt x="188" y="128"/>
                                      </a:lnTo>
                                      <a:lnTo>
                                        <a:pt x="189" y="129"/>
                                      </a:lnTo>
                                      <a:lnTo>
                                        <a:pt x="190" y="132"/>
                                      </a:lnTo>
                                      <a:lnTo>
                                        <a:pt x="191" y="133"/>
                                      </a:lnTo>
                                      <a:lnTo>
                                        <a:pt x="191" y="136"/>
                                      </a:lnTo>
                                      <a:lnTo>
                                        <a:pt x="192" y="141"/>
                                      </a:lnTo>
                                      <a:lnTo>
                                        <a:pt x="193" y="146"/>
                                      </a:lnTo>
                                      <a:lnTo>
                                        <a:pt x="193" y="149"/>
                                      </a:lnTo>
                                      <a:lnTo>
                                        <a:pt x="194" y="151"/>
                                      </a:lnTo>
                                      <a:lnTo>
                                        <a:pt x="195" y="156"/>
                                      </a:lnTo>
                                      <a:lnTo>
                                        <a:pt x="195" y="157"/>
                                      </a:lnTo>
                                      <a:lnTo>
                                        <a:pt x="196" y="162"/>
                                      </a:lnTo>
                                      <a:lnTo>
                                        <a:pt x="197" y="161"/>
                                      </a:lnTo>
                                      <a:lnTo>
                                        <a:pt x="198" y="160"/>
                                      </a:lnTo>
                                      <a:lnTo>
                                        <a:pt x="198" y="166"/>
                                      </a:lnTo>
                                      <a:lnTo>
                                        <a:pt x="199" y="163"/>
                                      </a:lnTo>
                                      <a:lnTo>
                                        <a:pt x="200" y="163"/>
                                      </a:lnTo>
                                      <a:lnTo>
                                        <a:pt x="200" y="164"/>
                                      </a:lnTo>
                                      <a:lnTo>
                                        <a:pt x="201" y="165"/>
                                      </a:lnTo>
                                      <a:lnTo>
                                        <a:pt x="202" y="160"/>
                                      </a:lnTo>
                                      <a:lnTo>
                                        <a:pt x="203" y="155"/>
                                      </a:lnTo>
                                      <a:lnTo>
                                        <a:pt x="203" y="144"/>
                                      </a:lnTo>
                                      <a:lnTo>
                                        <a:pt x="203" y="154"/>
                                      </a:lnTo>
                                      <a:lnTo>
                                        <a:pt x="204" y="136"/>
                                      </a:lnTo>
                                      <a:lnTo>
                                        <a:pt x="205" y="129"/>
                                      </a:lnTo>
                                      <a:lnTo>
                                        <a:pt x="206" y="122"/>
                                      </a:lnTo>
                                      <a:lnTo>
                                        <a:pt x="206" y="124"/>
                                      </a:lnTo>
                                      <a:lnTo>
                                        <a:pt x="207" y="116"/>
                                      </a:lnTo>
                                      <a:lnTo>
                                        <a:pt x="208" y="115"/>
                                      </a:lnTo>
                                      <a:lnTo>
                                        <a:pt x="209" y="112"/>
                                      </a:lnTo>
                                      <a:lnTo>
                                        <a:pt x="210" y="103"/>
                                      </a:lnTo>
                                      <a:lnTo>
                                        <a:pt x="210" y="107"/>
                                      </a:lnTo>
                                      <a:lnTo>
                                        <a:pt x="211" y="101"/>
                                      </a:lnTo>
                                      <a:lnTo>
                                        <a:pt x="212" y="98"/>
                                      </a:lnTo>
                                      <a:lnTo>
                                        <a:pt x="212" y="100"/>
                                      </a:lnTo>
                                      <a:lnTo>
                                        <a:pt x="213" y="95"/>
                                      </a:lnTo>
                                      <a:lnTo>
                                        <a:pt x="214" y="95"/>
                                      </a:lnTo>
                                      <a:lnTo>
                                        <a:pt x="215" y="96"/>
                                      </a:lnTo>
                                      <a:lnTo>
                                        <a:pt x="215" y="97"/>
                                      </a:lnTo>
                                      <a:lnTo>
                                        <a:pt x="216" y="96"/>
                                      </a:lnTo>
                                      <a:lnTo>
                                        <a:pt x="217" y="96"/>
                                      </a:lnTo>
                                      <a:lnTo>
                                        <a:pt x="218" y="98"/>
                                      </a:lnTo>
                                      <a:lnTo>
                                        <a:pt x="219" y="93"/>
                                      </a:lnTo>
                                      <a:lnTo>
                                        <a:pt x="219" y="96"/>
                                      </a:lnTo>
                                      <a:lnTo>
                                        <a:pt x="220" y="89"/>
                                      </a:lnTo>
                                      <a:lnTo>
                                        <a:pt x="221" y="87"/>
                                      </a:lnTo>
                                      <a:lnTo>
                                        <a:pt x="222" y="83"/>
                                      </a:lnTo>
                                      <a:lnTo>
                                        <a:pt x="222" y="84"/>
                                      </a:lnTo>
                                      <a:lnTo>
                                        <a:pt x="223" y="80"/>
                                      </a:lnTo>
                                      <a:lnTo>
                                        <a:pt x="224" y="76"/>
                                      </a:lnTo>
                                      <a:lnTo>
                                        <a:pt x="224" y="81"/>
                                      </a:lnTo>
                                      <a:lnTo>
                                        <a:pt x="225" y="76"/>
                                      </a:lnTo>
                                      <a:lnTo>
                                        <a:pt x="226" y="70"/>
                                      </a:lnTo>
                                      <a:lnTo>
                                        <a:pt x="226" y="73"/>
                                      </a:lnTo>
                                      <a:lnTo>
                                        <a:pt x="227" y="66"/>
                                      </a:lnTo>
                                      <a:lnTo>
                                        <a:pt x="227" y="62"/>
                                      </a:lnTo>
                                      <a:lnTo>
                                        <a:pt x="228" y="62"/>
                                      </a:lnTo>
                                      <a:lnTo>
                                        <a:pt x="229" y="58"/>
                                      </a:lnTo>
                                      <a:lnTo>
                                        <a:pt x="230" y="54"/>
                                      </a:lnTo>
                                      <a:lnTo>
                                        <a:pt x="230" y="56"/>
                                      </a:lnTo>
                                      <a:lnTo>
                                        <a:pt x="231" y="52"/>
                                      </a:lnTo>
                                      <a:lnTo>
                                        <a:pt x="232" y="53"/>
                                      </a:lnTo>
                                      <a:lnTo>
                                        <a:pt x="233" y="54"/>
                                      </a:lnTo>
                                      <a:lnTo>
                                        <a:pt x="234" y="57"/>
                                      </a:lnTo>
                                      <a:lnTo>
                                        <a:pt x="234" y="61"/>
                                      </a:lnTo>
                                      <a:lnTo>
                                        <a:pt x="235" y="66"/>
                                      </a:lnTo>
                                      <a:lnTo>
                                        <a:pt x="236" y="71"/>
                                      </a:lnTo>
                                      <a:lnTo>
                                        <a:pt x="237" y="79"/>
                                      </a:lnTo>
                                      <a:lnTo>
                                        <a:pt x="237" y="82"/>
                                      </a:lnTo>
                                      <a:lnTo>
                                        <a:pt x="238" y="83"/>
                                      </a:lnTo>
                                      <a:lnTo>
                                        <a:pt x="239" y="84"/>
                                      </a:lnTo>
                                      <a:lnTo>
                                        <a:pt x="239" y="87"/>
                                      </a:lnTo>
                                      <a:lnTo>
                                        <a:pt x="240" y="87"/>
                                      </a:lnTo>
                                      <a:lnTo>
                                        <a:pt x="241" y="84"/>
                                      </a:lnTo>
                                      <a:lnTo>
                                        <a:pt x="241" y="89"/>
                                      </a:lnTo>
                                      <a:lnTo>
                                        <a:pt x="242" y="89"/>
                                      </a:lnTo>
                                      <a:lnTo>
                                        <a:pt x="243" y="93"/>
                                      </a:lnTo>
                                      <a:lnTo>
                                        <a:pt x="243" y="95"/>
                                      </a:lnTo>
                                      <a:lnTo>
                                        <a:pt x="244" y="98"/>
                                      </a:lnTo>
                                      <a:lnTo>
                                        <a:pt x="245" y="102"/>
                                      </a:lnTo>
                                      <a:lnTo>
                                        <a:pt x="246" y="103"/>
                                      </a:lnTo>
                                      <a:lnTo>
                                        <a:pt x="246" y="107"/>
                                      </a:lnTo>
                                      <a:lnTo>
                                        <a:pt x="247" y="107"/>
                                      </a:lnTo>
                                      <a:lnTo>
                                        <a:pt x="248" y="110"/>
                                      </a:lnTo>
                                      <a:lnTo>
                                        <a:pt x="249" y="107"/>
                                      </a:lnTo>
                                      <a:lnTo>
                                        <a:pt x="250" y="102"/>
                                      </a:lnTo>
                                      <a:lnTo>
                                        <a:pt x="250" y="108"/>
                                      </a:lnTo>
                                      <a:lnTo>
                                        <a:pt x="251" y="105"/>
                                      </a:lnTo>
                                      <a:lnTo>
                                        <a:pt x="251" y="103"/>
                                      </a:lnTo>
                                      <a:lnTo>
                                        <a:pt x="252" y="103"/>
                                      </a:lnTo>
                                      <a:lnTo>
                                        <a:pt x="252" y="110"/>
                                      </a:lnTo>
                                      <a:lnTo>
                                        <a:pt x="253" y="107"/>
                                      </a:lnTo>
                                      <a:lnTo>
                                        <a:pt x="254" y="101"/>
                                      </a:lnTo>
                                      <a:lnTo>
                                        <a:pt x="254" y="103"/>
                                      </a:lnTo>
                                      <a:lnTo>
                                        <a:pt x="255" y="99"/>
                                      </a:lnTo>
                                      <a:lnTo>
                                        <a:pt x="256" y="96"/>
                                      </a:lnTo>
                                      <a:lnTo>
                                        <a:pt x="256" y="97"/>
                                      </a:lnTo>
                                      <a:lnTo>
                                        <a:pt x="257" y="97"/>
                                      </a:lnTo>
                                      <a:lnTo>
                                        <a:pt x="258" y="93"/>
                                      </a:lnTo>
                                      <a:lnTo>
                                        <a:pt x="258" y="95"/>
                                      </a:lnTo>
                                      <a:lnTo>
                                        <a:pt x="259" y="96"/>
                                      </a:lnTo>
                                      <a:lnTo>
                                        <a:pt x="260" y="94"/>
                                      </a:lnTo>
                                      <a:lnTo>
                                        <a:pt x="261" y="90"/>
                                      </a:lnTo>
                                      <a:lnTo>
                                        <a:pt x="261" y="92"/>
                                      </a:lnTo>
                                      <a:lnTo>
                                        <a:pt x="262" y="93"/>
                                      </a:lnTo>
                                      <a:lnTo>
                                        <a:pt x="263" y="92"/>
                                      </a:lnTo>
                                      <a:lnTo>
                                        <a:pt x="263" y="96"/>
                                      </a:lnTo>
                                      <a:lnTo>
                                        <a:pt x="264" y="92"/>
                                      </a:lnTo>
                                      <a:lnTo>
                                        <a:pt x="265" y="89"/>
                                      </a:lnTo>
                                      <a:lnTo>
                                        <a:pt x="265" y="91"/>
                                      </a:lnTo>
                                      <a:lnTo>
                                        <a:pt x="266" y="85"/>
                                      </a:lnTo>
                                      <a:lnTo>
                                        <a:pt x="267" y="83"/>
                                      </a:lnTo>
                                      <a:lnTo>
                                        <a:pt x="268" y="82"/>
                                      </a:lnTo>
                                      <a:lnTo>
                                        <a:pt x="268" y="84"/>
                                      </a:lnTo>
                                      <a:lnTo>
                                        <a:pt x="269" y="83"/>
                                      </a:lnTo>
                                      <a:lnTo>
                                        <a:pt x="270" y="78"/>
                                      </a:lnTo>
                                      <a:lnTo>
                                        <a:pt x="270" y="81"/>
                                      </a:lnTo>
                                      <a:lnTo>
                                        <a:pt x="271" y="70"/>
                                      </a:lnTo>
                                      <a:lnTo>
                                        <a:pt x="272" y="69"/>
                                      </a:lnTo>
                                      <a:lnTo>
                                        <a:pt x="272" y="71"/>
                                      </a:lnTo>
                                      <a:lnTo>
                                        <a:pt x="273" y="72"/>
                                      </a:lnTo>
                                      <a:lnTo>
                                        <a:pt x="274" y="69"/>
                                      </a:lnTo>
                                      <a:lnTo>
                                        <a:pt x="274" y="70"/>
                                      </a:lnTo>
                                      <a:lnTo>
                                        <a:pt x="275" y="71"/>
                                      </a:lnTo>
                                      <a:lnTo>
                                        <a:pt x="275" y="71"/>
                                      </a:lnTo>
                                      <a:lnTo>
                                        <a:pt x="276" y="69"/>
                                      </a:lnTo>
                                      <a:lnTo>
                                        <a:pt x="276" y="73"/>
                                      </a:lnTo>
                                      <a:lnTo>
                                        <a:pt x="277" y="74"/>
                                      </a:lnTo>
                                      <a:lnTo>
                                        <a:pt x="278" y="78"/>
                                      </a:lnTo>
                                      <a:lnTo>
                                        <a:pt x="278" y="81"/>
                                      </a:lnTo>
                                      <a:lnTo>
                                        <a:pt x="279" y="81"/>
                                      </a:lnTo>
                                      <a:lnTo>
                                        <a:pt x="280" y="78"/>
                                      </a:lnTo>
                                      <a:lnTo>
                                        <a:pt x="280" y="81"/>
                                      </a:lnTo>
                                      <a:lnTo>
                                        <a:pt x="281" y="78"/>
                                      </a:lnTo>
                                      <a:lnTo>
                                        <a:pt x="282" y="77"/>
                                      </a:lnTo>
                                      <a:lnTo>
                                        <a:pt x="283" y="78"/>
                                      </a:lnTo>
                                      <a:lnTo>
                                        <a:pt x="284" y="77"/>
                                      </a:lnTo>
                                      <a:lnTo>
                                        <a:pt x="285" y="80"/>
                                      </a:lnTo>
                                      <a:lnTo>
                                        <a:pt x="285" y="81"/>
                                      </a:lnTo>
                                      <a:lnTo>
                                        <a:pt x="286" y="84"/>
                                      </a:lnTo>
                                      <a:lnTo>
                                        <a:pt x="287" y="88"/>
                                      </a:lnTo>
                                      <a:lnTo>
                                        <a:pt x="287" y="89"/>
                                      </a:lnTo>
                                      <a:lnTo>
                                        <a:pt x="288" y="84"/>
                                      </a:lnTo>
                                      <a:lnTo>
                                        <a:pt x="289" y="83"/>
                                      </a:lnTo>
                                      <a:lnTo>
                                        <a:pt x="289" y="85"/>
                                      </a:lnTo>
                                      <a:lnTo>
                                        <a:pt x="290" y="83"/>
                                      </a:lnTo>
                                      <a:lnTo>
                                        <a:pt x="291" y="77"/>
                                      </a:lnTo>
                                      <a:lnTo>
                                        <a:pt x="292" y="74"/>
                                      </a:lnTo>
                                      <a:lnTo>
                                        <a:pt x="293" y="73"/>
                                      </a:lnTo>
                                      <a:lnTo>
                                        <a:pt x="294" y="70"/>
                                      </a:lnTo>
                                      <a:lnTo>
                                        <a:pt x="294" y="74"/>
                                      </a:lnTo>
                                      <a:lnTo>
                                        <a:pt x="295" y="68"/>
                                      </a:lnTo>
                                      <a:lnTo>
                                        <a:pt x="296" y="69"/>
                                      </a:lnTo>
                                      <a:lnTo>
                                        <a:pt x="296" y="70"/>
                                      </a:lnTo>
                                      <a:lnTo>
                                        <a:pt x="297" y="73"/>
                                      </a:lnTo>
                                      <a:lnTo>
                                        <a:pt x="298" y="76"/>
                                      </a:lnTo>
                                      <a:lnTo>
                                        <a:pt x="298" y="77"/>
                                      </a:lnTo>
                                      <a:lnTo>
                                        <a:pt x="299" y="79"/>
                                      </a:lnTo>
                                      <a:lnTo>
                                        <a:pt x="299" y="83"/>
                                      </a:lnTo>
                                      <a:lnTo>
                                        <a:pt x="300" y="85"/>
                                      </a:lnTo>
                                      <a:lnTo>
                                        <a:pt x="300" y="86"/>
                                      </a:lnTo>
                                      <a:lnTo>
                                        <a:pt x="301" y="86"/>
                                      </a:lnTo>
                                      <a:lnTo>
                                        <a:pt x="302" y="88"/>
                                      </a:lnTo>
                                      <a:lnTo>
                                        <a:pt x="303" y="89"/>
                                      </a:lnTo>
                                      <a:lnTo>
                                        <a:pt x="304" y="84"/>
                                      </a:lnTo>
                                      <a:lnTo>
                                        <a:pt x="304" y="88"/>
                                      </a:lnTo>
                                      <a:lnTo>
                                        <a:pt x="305" y="82"/>
                                      </a:lnTo>
                                      <a:lnTo>
                                        <a:pt x="306" y="82"/>
                                      </a:lnTo>
                                      <a:lnTo>
                                        <a:pt x="307" y="81"/>
                                      </a:lnTo>
                                      <a:lnTo>
                                        <a:pt x="307" y="83"/>
                                      </a:lnTo>
                                      <a:lnTo>
                                        <a:pt x="308" y="79"/>
                                      </a:lnTo>
                                      <a:lnTo>
                                        <a:pt x="309" y="73"/>
                                      </a:lnTo>
                                      <a:lnTo>
                                        <a:pt x="309" y="76"/>
                                      </a:lnTo>
                                      <a:lnTo>
                                        <a:pt x="310" y="66"/>
                                      </a:lnTo>
                                      <a:lnTo>
                                        <a:pt x="311" y="59"/>
                                      </a:lnTo>
                                      <a:lnTo>
                                        <a:pt x="311" y="63"/>
                                      </a:lnTo>
                                      <a:lnTo>
                                        <a:pt x="312" y="52"/>
                                      </a:lnTo>
                                      <a:lnTo>
                                        <a:pt x="313" y="46"/>
                                      </a:lnTo>
                                      <a:lnTo>
                                        <a:pt x="313" y="48"/>
                                      </a:lnTo>
                                      <a:lnTo>
                                        <a:pt x="314" y="43"/>
                                      </a:lnTo>
                                      <a:lnTo>
                                        <a:pt x="315" y="38"/>
                                      </a:lnTo>
                                      <a:lnTo>
                                        <a:pt x="316" y="35"/>
                                      </a:lnTo>
                                      <a:lnTo>
                                        <a:pt x="316" y="37"/>
                                      </a:lnTo>
                                      <a:lnTo>
                                        <a:pt x="317" y="31"/>
                                      </a:lnTo>
                                      <a:lnTo>
                                        <a:pt x="318" y="33"/>
                                      </a:lnTo>
                                      <a:lnTo>
                                        <a:pt x="318" y="34"/>
                                      </a:lnTo>
                                      <a:lnTo>
                                        <a:pt x="319" y="35"/>
                                      </a:lnTo>
                                      <a:lnTo>
                                        <a:pt x="320" y="37"/>
                                      </a:lnTo>
                                      <a:lnTo>
                                        <a:pt x="320" y="38"/>
                                      </a:lnTo>
                                      <a:lnTo>
                                        <a:pt x="321" y="47"/>
                                      </a:lnTo>
                                      <a:lnTo>
                                        <a:pt x="322" y="48"/>
                                      </a:lnTo>
                                      <a:lnTo>
                                        <a:pt x="323" y="53"/>
                                      </a:lnTo>
                                      <a:lnTo>
                                        <a:pt x="323" y="56"/>
                                      </a:lnTo>
                                      <a:lnTo>
                                        <a:pt x="323" y="53"/>
                                      </a:lnTo>
                                      <a:lnTo>
                                        <a:pt x="324" y="50"/>
                                      </a:lnTo>
                                      <a:lnTo>
                                        <a:pt x="325" y="47"/>
                                      </a:lnTo>
                                      <a:lnTo>
                                        <a:pt x="326" y="46"/>
                                      </a:lnTo>
                                      <a:lnTo>
                                        <a:pt x="327" y="45"/>
                                      </a:lnTo>
                                      <a:lnTo>
                                        <a:pt x="328" y="47"/>
                                      </a:lnTo>
                                      <a:lnTo>
                                        <a:pt x="328" y="48"/>
                                      </a:lnTo>
                                      <a:lnTo>
                                        <a:pt x="329" y="46"/>
                                      </a:lnTo>
                                      <a:lnTo>
                                        <a:pt x="330" y="50"/>
                                      </a:lnTo>
                                      <a:lnTo>
                                        <a:pt x="331" y="49"/>
                                      </a:lnTo>
                                      <a:lnTo>
                                        <a:pt x="331" y="52"/>
                                      </a:lnTo>
                                      <a:lnTo>
                                        <a:pt x="332" y="54"/>
                                      </a:lnTo>
                                      <a:lnTo>
                                        <a:pt x="333" y="56"/>
                                      </a:lnTo>
                                      <a:lnTo>
                                        <a:pt x="333" y="62"/>
                                      </a:lnTo>
                                      <a:lnTo>
                                        <a:pt x="334" y="66"/>
                                      </a:lnTo>
                                      <a:lnTo>
                                        <a:pt x="335" y="69"/>
                                      </a:lnTo>
                                      <a:lnTo>
                                        <a:pt x="335" y="71"/>
                                      </a:lnTo>
                                      <a:lnTo>
                                        <a:pt x="336" y="75"/>
                                      </a:lnTo>
                                      <a:lnTo>
                                        <a:pt x="337" y="78"/>
                                      </a:lnTo>
                                      <a:lnTo>
                                        <a:pt x="338" y="84"/>
                                      </a:lnTo>
                                      <a:lnTo>
                                        <a:pt x="338" y="86"/>
                                      </a:lnTo>
                                      <a:lnTo>
                                        <a:pt x="339" y="89"/>
                                      </a:lnTo>
                                      <a:lnTo>
                                        <a:pt x="340" y="92"/>
                                      </a:lnTo>
                                      <a:lnTo>
                                        <a:pt x="340" y="95"/>
                                      </a:lnTo>
                                      <a:lnTo>
                                        <a:pt x="341" y="99"/>
                                      </a:lnTo>
                                      <a:lnTo>
                                        <a:pt x="342" y="102"/>
                                      </a:lnTo>
                                      <a:lnTo>
                                        <a:pt x="342" y="106"/>
                                      </a:lnTo>
                                      <a:lnTo>
                                        <a:pt x="343" y="108"/>
                                      </a:lnTo>
                                      <a:lnTo>
                                        <a:pt x="344" y="111"/>
                                      </a:lnTo>
                                      <a:lnTo>
                                        <a:pt x="344" y="115"/>
                                      </a:lnTo>
                                      <a:lnTo>
                                        <a:pt x="345" y="118"/>
                                      </a:lnTo>
                                      <a:lnTo>
                                        <a:pt x="346" y="127"/>
                                      </a:lnTo>
                                      <a:lnTo>
                                        <a:pt x="347" y="128"/>
                                      </a:lnTo>
                                      <a:lnTo>
                                        <a:pt x="347" y="129"/>
                                      </a:lnTo>
                                      <a:lnTo>
                                        <a:pt x="347" y="124"/>
                                      </a:lnTo>
                                      <a:lnTo>
                                        <a:pt x="348" y="125"/>
                                      </a:lnTo>
                                      <a:lnTo>
                                        <a:pt x="348" y="126"/>
                                      </a:lnTo>
                                      <a:lnTo>
                                        <a:pt x="349" y="121"/>
                                      </a:lnTo>
                                      <a:lnTo>
                                        <a:pt x="350" y="117"/>
                                      </a:lnTo>
                                      <a:lnTo>
                                        <a:pt x="350" y="120"/>
                                      </a:lnTo>
                                      <a:lnTo>
                                        <a:pt x="351" y="116"/>
                                      </a:lnTo>
                                      <a:lnTo>
                                        <a:pt x="352" y="116"/>
                                      </a:lnTo>
                                      <a:lnTo>
                                        <a:pt x="353" y="112"/>
                                      </a:lnTo>
                                      <a:lnTo>
                                        <a:pt x="353" y="114"/>
                                      </a:lnTo>
                                      <a:lnTo>
                                        <a:pt x="354" y="109"/>
                                      </a:lnTo>
                                      <a:lnTo>
                                        <a:pt x="355" y="98"/>
                                      </a:lnTo>
                                      <a:lnTo>
                                        <a:pt x="355" y="103"/>
                                      </a:lnTo>
                                      <a:lnTo>
                                        <a:pt x="356" y="94"/>
                                      </a:lnTo>
                                      <a:lnTo>
                                        <a:pt x="357" y="86"/>
                                      </a:lnTo>
                                      <a:lnTo>
                                        <a:pt x="357" y="90"/>
                                      </a:lnTo>
                                      <a:lnTo>
                                        <a:pt x="358" y="83"/>
                                      </a:lnTo>
                                      <a:lnTo>
                                        <a:pt x="359" y="78"/>
                                      </a:lnTo>
                                      <a:lnTo>
                                        <a:pt x="359" y="81"/>
                                      </a:lnTo>
                                      <a:lnTo>
                                        <a:pt x="360" y="76"/>
                                      </a:lnTo>
                                      <a:lnTo>
                                        <a:pt x="361" y="70"/>
                                      </a:lnTo>
                                      <a:lnTo>
                                        <a:pt x="362" y="59"/>
                                      </a:lnTo>
                                      <a:lnTo>
                                        <a:pt x="362" y="64"/>
                                      </a:lnTo>
                                      <a:lnTo>
                                        <a:pt x="363" y="56"/>
                                      </a:lnTo>
                                      <a:lnTo>
                                        <a:pt x="364" y="56"/>
                                      </a:lnTo>
                                      <a:lnTo>
                                        <a:pt x="365" y="56"/>
                                      </a:lnTo>
                                      <a:lnTo>
                                        <a:pt x="366" y="50"/>
                                      </a:lnTo>
                                      <a:lnTo>
                                        <a:pt x="366" y="53"/>
                                      </a:lnTo>
                                      <a:lnTo>
                                        <a:pt x="367" y="51"/>
                                      </a:lnTo>
                                      <a:lnTo>
                                        <a:pt x="368" y="51"/>
                                      </a:lnTo>
                                      <a:lnTo>
                                        <a:pt x="369" y="51"/>
                                      </a:lnTo>
                                      <a:lnTo>
                                        <a:pt x="369" y="55"/>
                                      </a:lnTo>
                                      <a:lnTo>
                                        <a:pt x="370" y="56"/>
                                      </a:lnTo>
                                      <a:lnTo>
                                        <a:pt x="371" y="54"/>
                                      </a:lnTo>
                                      <a:lnTo>
                                        <a:pt x="371" y="56"/>
                                      </a:lnTo>
                                      <a:lnTo>
                                        <a:pt x="371" y="57"/>
                                      </a:lnTo>
                                      <a:lnTo>
                                        <a:pt x="372" y="53"/>
                                      </a:lnTo>
                                      <a:lnTo>
                                        <a:pt x="372" y="56"/>
                                      </a:lnTo>
                                      <a:lnTo>
                                        <a:pt x="373" y="52"/>
                                      </a:lnTo>
                                      <a:lnTo>
                                        <a:pt x="374" y="46"/>
                                      </a:lnTo>
                                      <a:lnTo>
                                        <a:pt x="374" y="50"/>
                                      </a:lnTo>
                                      <a:lnTo>
                                        <a:pt x="375" y="49"/>
                                      </a:lnTo>
                                      <a:lnTo>
                                        <a:pt x="376" y="49"/>
                                      </a:lnTo>
                                      <a:lnTo>
                                        <a:pt x="377" y="50"/>
                                      </a:lnTo>
                                      <a:lnTo>
                                        <a:pt x="378" y="49"/>
                                      </a:lnTo>
                                      <a:lnTo>
                                        <a:pt x="379" y="52"/>
                                      </a:lnTo>
                                      <a:lnTo>
                                        <a:pt x="379" y="54"/>
                                      </a:lnTo>
                                      <a:lnTo>
                                        <a:pt x="380" y="53"/>
                                      </a:lnTo>
                                      <a:lnTo>
                                        <a:pt x="381" y="62"/>
                                      </a:lnTo>
                                      <a:lnTo>
                                        <a:pt x="381" y="63"/>
                                      </a:lnTo>
                                      <a:lnTo>
                                        <a:pt x="382" y="70"/>
                                      </a:lnTo>
                                      <a:lnTo>
                                        <a:pt x="383" y="74"/>
                                      </a:lnTo>
                                      <a:lnTo>
                                        <a:pt x="383" y="78"/>
                                      </a:lnTo>
                                      <a:lnTo>
                                        <a:pt x="384" y="80"/>
                                      </a:lnTo>
                                      <a:lnTo>
                                        <a:pt x="385" y="84"/>
                                      </a:lnTo>
                                      <a:lnTo>
                                        <a:pt x="386" y="87"/>
                                      </a:lnTo>
                                      <a:lnTo>
                                        <a:pt x="386" y="95"/>
                                      </a:lnTo>
                                      <a:lnTo>
                                        <a:pt x="387" y="96"/>
                                      </a:lnTo>
                                      <a:lnTo>
                                        <a:pt x="388" y="96"/>
                                      </a:lnTo>
                                      <a:lnTo>
                                        <a:pt x="388" y="101"/>
                                      </a:lnTo>
                                      <a:lnTo>
                                        <a:pt x="389" y="102"/>
                                      </a:lnTo>
                                      <a:lnTo>
                                        <a:pt x="390" y="94"/>
                                      </a:lnTo>
                                      <a:lnTo>
                                        <a:pt x="390" y="97"/>
                                      </a:lnTo>
                                      <a:lnTo>
                                        <a:pt x="391" y="96"/>
                                      </a:lnTo>
                                      <a:lnTo>
                                        <a:pt x="392" y="96"/>
                                      </a:lnTo>
                                      <a:lnTo>
                                        <a:pt x="393" y="96"/>
                                      </a:lnTo>
                                      <a:lnTo>
                                        <a:pt x="393" y="103"/>
                                      </a:lnTo>
                                      <a:lnTo>
                                        <a:pt x="394" y="112"/>
                                      </a:lnTo>
                                      <a:lnTo>
                                        <a:pt x="395" y="118"/>
                                      </a:lnTo>
                                      <a:lnTo>
                                        <a:pt x="395" y="123"/>
                                      </a:lnTo>
                                      <a:lnTo>
                                        <a:pt x="395" y="131"/>
                                      </a:lnTo>
                                      <a:lnTo>
                                        <a:pt x="396" y="136"/>
                                      </a:lnTo>
                                      <a:lnTo>
                                        <a:pt x="396" y="137"/>
                                      </a:lnTo>
                                      <a:lnTo>
                                        <a:pt x="397" y="141"/>
                                      </a:lnTo>
                                      <a:lnTo>
                                        <a:pt x="398" y="149"/>
                                      </a:lnTo>
                                      <a:lnTo>
                                        <a:pt x="398" y="155"/>
                                      </a:lnTo>
                                      <a:lnTo>
                                        <a:pt x="399" y="153"/>
                                      </a:lnTo>
                                      <a:lnTo>
                                        <a:pt x="400" y="157"/>
                                      </a:lnTo>
                                      <a:lnTo>
                                        <a:pt x="401" y="162"/>
                                      </a:lnTo>
                                      <a:lnTo>
                                        <a:pt x="401" y="163"/>
                                      </a:lnTo>
                                      <a:lnTo>
                                        <a:pt x="402" y="159"/>
                                      </a:lnTo>
                                      <a:lnTo>
                                        <a:pt x="403" y="158"/>
                                      </a:lnTo>
                                      <a:lnTo>
                                        <a:pt x="403" y="159"/>
                                      </a:lnTo>
                                      <a:lnTo>
                                        <a:pt x="404" y="156"/>
                                      </a:lnTo>
                                      <a:lnTo>
                                        <a:pt x="405" y="150"/>
                                      </a:lnTo>
                                      <a:lnTo>
                                        <a:pt x="405" y="154"/>
                                      </a:lnTo>
                                      <a:lnTo>
                                        <a:pt x="406" y="146"/>
                                      </a:lnTo>
                                      <a:lnTo>
                                        <a:pt x="407" y="138"/>
                                      </a:lnTo>
                                      <a:lnTo>
                                        <a:pt x="408" y="124"/>
                                      </a:lnTo>
                                      <a:lnTo>
                                        <a:pt x="408" y="130"/>
                                      </a:lnTo>
                                      <a:lnTo>
                                        <a:pt x="409" y="120"/>
                                      </a:lnTo>
                                      <a:lnTo>
                                        <a:pt x="410" y="112"/>
                                      </a:lnTo>
                                      <a:lnTo>
                                        <a:pt x="410" y="114"/>
                                      </a:lnTo>
                                      <a:lnTo>
                                        <a:pt x="411" y="108"/>
                                      </a:lnTo>
                                      <a:lnTo>
                                        <a:pt x="412" y="101"/>
                                      </a:lnTo>
                                      <a:lnTo>
                                        <a:pt x="412" y="108"/>
                                      </a:lnTo>
                                      <a:lnTo>
                                        <a:pt x="413" y="98"/>
                                      </a:lnTo>
                                      <a:lnTo>
                                        <a:pt x="414" y="84"/>
                                      </a:lnTo>
                                      <a:lnTo>
                                        <a:pt x="414" y="88"/>
                                      </a:lnTo>
                                      <a:lnTo>
                                        <a:pt x="415" y="80"/>
                                      </a:lnTo>
                                      <a:lnTo>
                                        <a:pt x="416" y="77"/>
                                      </a:lnTo>
                                      <a:lnTo>
                                        <a:pt x="417" y="69"/>
                                      </a:lnTo>
                                      <a:lnTo>
                                        <a:pt x="417" y="75"/>
                                      </a:lnTo>
                                      <a:lnTo>
                                        <a:pt x="418" y="62"/>
                                      </a:lnTo>
                                      <a:lnTo>
                                        <a:pt x="419" y="62"/>
                                      </a:lnTo>
                                      <a:lnTo>
                                        <a:pt x="419" y="64"/>
                                      </a:lnTo>
                                      <a:lnTo>
                                        <a:pt x="419" y="62"/>
                                      </a:lnTo>
                                      <a:lnTo>
                                        <a:pt x="420" y="62"/>
                                      </a:lnTo>
                                      <a:lnTo>
                                        <a:pt x="420" y="62"/>
                                      </a:lnTo>
                                      <a:lnTo>
                                        <a:pt x="421" y="58"/>
                                      </a:lnTo>
                                      <a:lnTo>
                                        <a:pt x="422" y="55"/>
                                      </a:lnTo>
                                      <a:lnTo>
                                        <a:pt x="423" y="53"/>
                                      </a:lnTo>
                                      <a:lnTo>
                                        <a:pt x="423" y="56"/>
                                      </a:lnTo>
                                      <a:lnTo>
                                        <a:pt x="424" y="59"/>
                                      </a:lnTo>
                                      <a:lnTo>
                                        <a:pt x="425" y="61"/>
                                      </a:lnTo>
                                      <a:lnTo>
                                        <a:pt x="425" y="62"/>
                                      </a:lnTo>
                                      <a:lnTo>
                                        <a:pt x="426" y="60"/>
                                      </a:lnTo>
                                      <a:lnTo>
                                        <a:pt x="427" y="63"/>
                                      </a:lnTo>
                                      <a:lnTo>
                                        <a:pt x="427" y="67"/>
                                      </a:lnTo>
                                      <a:lnTo>
                                        <a:pt x="428" y="65"/>
                                      </a:lnTo>
                                      <a:lnTo>
                                        <a:pt x="429" y="68"/>
                                      </a:lnTo>
                                      <a:lnTo>
                                        <a:pt x="429" y="69"/>
                                      </a:lnTo>
                                      <a:lnTo>
                                        <a:pt x="430" y="75"/>
                                      </a:lnTo>
                                      <a:lnTo>
                                        <a:pt x="431" y="78"/>
                                      </a:lnTo>
                                      <a:lnTo>
                                        <a:pt x="432" y="78"/>
                                      </a:lnTo>
                                      <a:lnTo>
                                        <a:pt x="432" y="79"/>
                                      </a:lnTo>
                                      <a:lnTo>
                                        <a:pt x="433" y="80"/>
                                      </a:lnTo>
                                      <a:lnTo>
                                        <a:pt x="434" y="81"/>
                                      </a:lnTo>
                                      <a:lnTo>
                                        <a:pt x="434" y="83"/>
                                      </a:lnTo>
                                      <a:lnTo>
                                        <a:pt x="435" y="84"/>
                                      </a:lnTo>
                                      <a:lnTo>
                                        <a:pt x="436" y="86"/>
                                      </a:lnTo>
                                      <a:lnTo>
                                        <a:pt x="436" y="87"/>
                                      </a:lnTo>
                                      <a:lnTo>
                                        <a:pt x="437" y="88"/>
                                      </a:lnTo>
                                      <a:lnTo>
                                        <a:pt x="438" y="89"/>
                                      </a:lnTo>
                                      <a:lnTo>
                                        <a:pt x="439" y="87"/>
                                      </a:lnTo>
                                      <a:lnTo>
                                        <a:pt x="439" y="89"/>
                                      </a:lnTo>
                                      <a:lnTo>
                                        <a:pt x="440" y="85"/>
                                      </a:lnTo>
                                      <a:lnTo>
                                        <a:pt x="441" y="86"/>
                                      </a:lnTo>
                                      <a:lnTo>
                                        <a:pt x="441" y="88"/>
                                      </a:lnTo>
                                      <a:lnTo>
                                        <a:pt x="442" y="86"/>
                                      </a:lnTo>
                                      <a:lnTo>
                                        <a:pt x="443" y="88"/>
                                      </a:lnTo>
                                      <a:lnTo>
                                        <a:pt x="443" y="89"/>
                                      </a:lnTo>
                                      <a:lnTo>
                                        <a:pt x="443" y="88"/>
                                      </a:lnTo>
                                      <a:lnTo>
                                        <a:pt x="444" y="84"/>
                                      </a:lnTo>
                                      <a:lnTo>
                                        <a:pt x="444" y="86"/>
                                      </a:lnTo>
                                      <a:lnTo>
                                        <a:pt x="445" y="89"/>
                                      </a:lnTo>
                                      <a:lnTo>
                                        <a:pt x="446" y="91"/>
                                      </a:lnTo>
                                      <a:lnTo>
                                        <a:pt x="447" y="99"/>
                                      </a:lnTo>
                                      <a:lnTo>
                                        <a:pt x="447" y="108"/>
                                      </a:lnTo>
                                      <a:lnTo>
                                        <a:pt x="448" y="114"/>
                                      </a:lnTo>
                                      <a:lnTo>
                                        <a:pt x="449" y="122"/>
                                      </a:lnTo>
                                      <a:lnTo>
                                        <a:pt x="450" y="125"/>
                                      </a:lnTo>
                                      <a:lnTo>
                                        <a:pt x="451" y="124"/>
                                      </a:lnTo>
                                      <a:lnTo>
                                        <a:pt x="451" y="125"/>
                                      </a:lnTo>
                                      <a:lnTo>
                                        <a:pt x="452" y="125"/>
                                      </a:lnTo>
                                      <a:lnTo>
                                        <a:pt x="453" y="129"/>
                                      </a:lnTo>
                                      <a:lnTo>
                                        <a:pt x="454" y="135"/>
                                      </a:lnTo>
                                      <a:lnTo>
                                        <a:pt x="455" y="135"/>
                                      </a:lnTo>
                                      <a:lnTo>
                                        <a:pt x="456" y="129"/>
                                      </a:lnTo>
                                      <a:lnTo>
                                        <a:pt x="456" y="134"/>
                                      </a:lnTo>
                                      <a:lnTo>
                                        <a:pt x="457" y="125"/>
                                      </a:lnTo>
                                      <a:lnTo>
                                        <a:pt x="458" y="121"/>
                                      </a:lnTo>
                                      <a:lnTo>
                                        <a:pt x="458" y="122"/>
                                      </a:lnTo>
                                      <a:lnTo>
                                        <a:pt x="459" y="120"/>
                                      </a:lnTo>
                                      <a:lnTo>
                                        <a:pt x="460" y="122"/>
                                      </a:lnTo>
                                      <a:lnTo>
                                        <a:pt x="460" y="123"/>
                                      </a:lnTo>
                                      <a:lnTo>
                                        <a:pt x="461" y="124"/>
                                      </a:lnTo>
                                      <a:lnTo>
                                        <a:pt x="462" y="125"/>
                                      </a:lnTo>
                                      <a:lnTo>
                                        <a:pt x="463" y="121"/>
                                      </a:lnTo>
                                      <a:lnTo>
                                        <a:pt x="463" y="123"/>
                                      </a:lnTo>
                                      <a:lnTo>
                                        <a:pt x="464" y="124"/>
                                      </a:lnTo>
                                      <a:lnTo>
                                        <a:pt x="465" y="123"/>
                                      </a:lnTo>
                                      <a:lnTo>
                                        <a:pt x="465" y="124"/>
                                      </a:lnTo>
                                      <a:lnTo>
                                        <a:pt x="466" y="123"/>
                                      </a:lnTo>
                                      <a:lnTo>
                                        <a:pt x="467" y="116"/>
                                      </a:lnTo>
                                      <a:lnTo>
                                        <a:pt x="467" y="120"/>
                                      </a:lnTo>
                                      <a:lnTo>
                                        <a:pt x="467" y="116"/>
                                      </a:lnTo>
                                      <a:lnTo>
                                        <a:pt x="468" y="109"/>
                                      </a:lnTo>
                                      <a:lnTo>
                                        <a:pt x="468" y="111"/>
                                      </a:lnTo>
                                      <a:lnTo>
                                        <a:pt x="469" y="107"/>
                                      </a:lnTo>
                                      <a:lnTo>
                                        <a:pt x="470" y="106"/>
                                      </a:lnTo>
                                      <a:lnTo>
                                        <a:pt x="471" y="101"/>
                                      </a:lnTo>
                                      <a:lnTo>
                                        <a:pt x="471" y="104"/>
                                      </a:lnTo>
                                      <a:lnTo>
                                        <a:pt x="472" y="103"/>
                                      </a:lnTo>
                                      <a:lnTo>
                                        <a:pt x="473" y="100"/>
                                      </a:lnTo>
                                      <a:lnTo>
                                        <a:pt x="473" y="101"/>
                                      </a:lnTo>
                                      <a:lnTo>
                                        <a:pt x="474" y="100"/>
                                      </a:lnTo>
                                      <a:lnTo>
                                        <a:pt x="475" y="103"/>
                                      </a:lnTo>
                                      <a:lnTo>
                                        <a:pt x="475" y="106"/>
                                      </a:lnTo>
                                      <a:lnTo>
                                        <a:pt x="476" y="108"/>
                                      </a:lnTo>
                                      <a:lnTo>
                                        <a:pt x="477" y="110"/>
                                      </a:lnTo>
                                      <a:lnTo>
                                        <a:pt x="478" y="111"/>
                                      </a:lnTo>
                                      <a:lnTo>
                                        <a:pt x="478" y="113"/>
                                      </a:lnTo>
                                      <a:lnTo>
                                        <a:pt x="479" y="120"/>
                                      </a:lnTo>
                                      <a:lnTo>
                                        <a:pt x="480" y="125"/>
                                      </a:lnTo>
                                      <a:lnTo>
                                        <a:pt x="480" y="126"/>
                                      </a:lnTo>
                                      <a:lnTo>
                                        <a:pt x="481" y="129"/>
                                      </a:lnTo>
                                      <a:lnTo>
                                        <a:pt x="482" y="131"/>
                                      </a:lnTo>
                                      <a:lnTo>
                                        <a:pt x="482" y="135"/>
                                      </a:lnTo>
                                      <a:lnTo>
                                        <a:pt x="483" y="135"/>
                                      </a:lnTo>
                                      <a:lnTo>
                                        <a:pt x="484" y="131"/>
                                      </a:lnTo>
                                      <a:lnTo>
                                        <a:pt x="484" y="135"/>
                                      </a:lnTo>
                                      <a:lnTo>
                                        <a:pt x="485" y="130"/>
                                      </a:lnTo>
                                      <a:lnTo>
                                        <a:pt x="486" y="129"/>
                                      </a:lnTo>
                                      <a:lnTo>
                                        <a:pt x="487" y="129"/>
                                      </a:lnTo>
                                      <a:lnTo>
                                        <a:pt x="488" y="132"/>
                                      </a:lnTo>
                                      <a:lnTo>
                                        <a:pt x="489" y="128"/>
                                      </a:lnTo>
                                      <a:lnTo>
                                        <a:pt x="489" y="131"/>
                                      </a:lnTo>
                                      <a:lnTo>
                                        <a:pt x="490" y="135"/>
                                      </a:lnTo>
                                      <a:lnTo>
                                        <a:pt x="491" y="130"/>
                                      </a:lnTo>
                                      <a:lnTo>
                                        <a:pt x="491" y="134"/>
                                      </a:lnTo>
                                      <a:lnTo>
                                        <a:pt x="491" y="133"/>
                                      </a:lnTo>
                                      <a:lnTo>
                                        <a:pt x="492" y="135"/>
                                      </a:lnTo>
                                      <a:lnTo>
                                        <a:pt x="493" y="136"/>
                                      </a:lnTo>
                                      <a:lnTo>
                                        <a:pt x="493" y="140"/>
                                      </a:lnTo>
                                      <a:lnTo>
                                        <a:pt x="494" y="146"/>
                                      </a:lnTo>
                                      <a:lnTo>
                                        <a:pt x="495" y="147"/>
                                      </a:lnTo>
                                      <a:lnTo>
                                        <a:pt x="495" y="149"/>
                                      </a:lnTo>
                                      <a:lnTo>
                                        <a:pt x="496" y="148"/>
                                      </a:lnTo>
                                      <a:lnTo>
                                        <a:pt x="497" y="141"/>
                                      </a:lnTo>
                                      <a:lnTo>
                                        <a:pt x="497" y="144"/>
                                      </a:lnTo>
                                      <a:lnTo>
                                        <a:pt x="498" y="142"/>
                                      </a:lnTo>
                                      <a:lnTo>
                                        <a:pt x="499" y="136"/>
                                      </a:lnTo>
                                      <a:lnTo>
                                        <a:pt x="499" y="140"/>
                                      </a:lnTo>
                                      <a:lnTo>
                                        <a:pt x="500" y="133"/>
                                      </a:lnTo>
                                      <a:lnTo>
                                        <a:pt x="501" y="126"/>
                                      </a:lnTo>
                                      <a:lnTo>
                                        <a:pt x="502" y="116"/>
                                      </a:lnTo>
                                      <a:lnTo>
                                        <a:pt x="502" y="122"/>
                                      </a:lnTo>
                                      <a:lnTo>
                                        <a:pt x="503" y="113"/>
                                      </a:lnTo>
                                      <a:lnTo>
                                        <a:pt x="504" y="103"/>
                                      </a:lnTo>
                                      <a:lnTo>
                                        <a:pt x="504" y="107"/>
                                      </a:lnTo>
                                      <a:lnTo>
                                        <a:pt x="505" y="94"/>
                                      </a:lnTo>
                                      <a:lnTo>
                                        <a:pt x="506" y="83"/>
                                      </a:lnTo>
                                      <a:lnTo>
                                        <a:pt x="506" y="89"/>
                                      </a:lnTo>
                                      <a:lnTo>
                                        <a:pt x="507" y="76"/>
                                      </a:lnTo>
                                      <a:lnTo>
                                        <a:pt x="508" y="70"/>
                                      </a:lnTo>
                                      <a:lnTo>
                                        <a:pt x="509" y="62"/>
                                      </a:lnTo>
                                      <a:lnTo>
                                        <a:pt x="509" y="65"/>
                                      </a:lnTo>
                                      <a:lnTo>
                                        <a:pt x="510" y="61"/>
                                      </a:lnTo>
                                      <a:lnTo>
                                        <a:pt x="511" y="55"/>
                                      </a:lnTo>
                                      <a:lnTo>
                                        <a:pt x="511" y="58"/>
                                      </a:lnTo>
                                      <a:lnTo>
                                        <a:pt x="512" y="55"/>
                                      </a:lnTo>
                                      <a:lnTo>
                                        <a:pt x="513" y="49"/>
                                      </a:lnTo>
                                      <a:lnTo>
                                        <a:pt x="513" y="56"/>
                                      </a:lnTo>
                                      <a:lnTo>
                                        <a:pt x="514" y="49"/>
                                      </a:lnTo>
                                      <a:lnTo>
                                        <a:pt x="515" y="45"/>
                                      </a:lnTo>
                                      <a:lnTo>
                                        <a:pt x="515" y="50"/>
                                      </a:lnTo>
                                      <a:lnTo>
                                        <a:pt x="515" y="49"/>
                                      </a:lnTo>
                                      <a:lnTo>
                                        <a:pt x="516" y="47"/>
                                      </a:lnTo>
                                      <a:lnTo>
                                        <a:pt x="517" y="43"/>
                                      </a:lnTo>
                                      <a:lnTo>
                                        <a:pt x="517" y="46"/>
                                      </a:lnTo>
                                      <a:lnTo>
                                        <a:pt x="518" y="41"/>
                                      </a:lnTo>
                                      <a:lnTo>
                                        <a:pt x="519" y="38"/>
                                      </a:lnTo>
                                      <a:lnTo>
                                        <a:pt x="519" y="39"/>
                                      </a:lnTo>
                                      <a:lnTo>
                                        <a:pt x="520" y="42"/>
                                      </a:lnTo>
                                      <a:lnTo>
                                        <a:pt x="521" y="48"/>
                                      </a:lnTo>
                                      <a:lnTo>
                                        <a:pt x="521" y="50"/>
                                      </a:lnTo>
                                      <a:lnTo>
                                        <a:pt x="522" y="50"/>
                                      </a:lnTo>
                                      <a:lnTo>
                                        <a:pt x="523" y="54"/>
                                      </a:lnTo>
                                      <a:lnTo>
                                        <a:pt x="524" y="56"/>
                                      </a:lnTo>
                                      <a:lnTo>
                                        <a:pt x="524" y="57"/>
                                      </a:lnTo>
                                      <a:lnTo>
                                        <a:pt x="525" y="62"/>
                                      </a:lnTo>
                                      <a:lnTo>
                                        <a:pt x="526" y="62"/>
                                      </a:lnTo>
                                      <a:lnTo>
                                        <a:pt x="526" y="63"/>
                                      </a:lnTo>
                                      <a:lnTo>
                                        <a:pt x="527" y="69"/>
                                      </a:lnTo>
                                      <a:lnTo>
                                        <a:pt x="528" y="69"/>
                                      </a:lnTo>
                                      <a:lnTo>
                                        <a:pt x="528" y="73"/>
                                      </a:lnTo>
                                      <a:lnTo>
                                        <a:pt x="529" y="78"/>
                                      </a:lnTo>
                                      <a:lnTo>
                                        <a:pt x="530" y="80"/>
                                      </a:lnTo>
                                      <a:lnTo>
                                        <a:pt x="530" y="85"/>
                                      </a:lnTo>
                                      <a:lnTo>
                                        <a:pt x="531" y="84"/>
                                      </a:lnTo>
                                      <a:lnTo>
                                        <a:pt x="532" y="90"/>
                                      </a:lnTo>
                                      <a:lnTo>
                                        <a:pt x="533" y="89"/>
                                      </a:lnTo>
                                      <a:lnTo>
                                        <a:pt x="533" y="94"/>
                                      </a:lnTo>
                                      <a:lnTo>
                                        <a:pt x="534" y="93"/>
                                      </a:lnTo>
                                      <a:lnTo>
                                        <a:pt x="535" y="91"/>
                                      </a:lnTo>
                                      <a:lnTo>
                                        <a:pt x="535" y="92"/>
                                      </a:lnTo>
                                      <a:lnTo>
                                        <a:pt x="536" y="93"/>
                                      </a:lnTo>
                                      <a:lnTo>
                                        <a:pt x="537" y="94"/>
                                      </a:lnTo>
                                      <a:lnTo>
                                        <a:pt x="537" y="96"/>
                                      </a:lnTo>
                                      <a:lnTo>
                                        <a:pt x="538" y="96"/>
                                      </a:lnTo>
                                      <a:lnTo>
                                        <a:pt x="539" y="98"/>
                                      </a:lnTo>
                                      <a:lnTo>
                                        <a:pt x="539" y="94"/>
                                      </a:lnTo>
                                      <a:lnTo>
                                        <a:pt x="540" y="96"/>
                                      </a:lnTo>
                                      <a:lnTo>
                                        <a:pt x="541" y="96"/>
                                      </a:lnTo>
                                      <a:lnTo>
                                        <a:pt x="541" y="98"/>
                                      </a:lnTo>
                                      <a:lnTo>
                                        <a:pt x="542" y="98"/>
                                      </a:lnTo>
                                      <a:lnTo>
                                        <a:pt x="543" y="93"/>
                                      </a:lnTo>
                                      <a:lnTo>
                                        <a:pt x="543" y="98"/>
                                      </a:lnTo>
                                      <a:lnTo>
                                        <a:pt x="544" y="96"/>
                                      </a:lnTo>
                                      <a:lnTo>
                                        <a:pt x="545" y="92"/>
                                      </a:lnTo>
                                      <a:lnTo>
                                        <a:pt x="545" y="96"/>
                                      </a:lnTo>
                                      <a:lnTo>
                                        <a:pt x="546" y="93"/>
                                      </a:lnTo>
                                      <a:lnTo>
                                        <a:pt x="547" y="91"/>
                                      </a:lnTo>
                                      <a:lnTo>
                                        <a:pt x="548" y="90"/>
                                      </a:lnTo>
                                      <a:lnTo>
                                        <a:pt x="548" y="91"/>
                                      </a:lnTo>
                                      <a:lnTo>
                                        <a:pt x="549" y="95"/>
                                      </a:lnTo>
                                      <a:lnTo>
                                        <a:pt x="550" y="96"/>
                                      </a:lnTo>
                                      <a:lnTo>
                                        <a:pt x="550" y="103"/>
                                      </a:lnTo>
                                      <a:lnTo>
                                        <a:pt x="551" y="103"/>
                                      </a:lnTo>
                                      <a:lnTo>
                                        <a:pt x="552" y="99"/>
                                      </a:lnTo>
                                      <a:lnTo>
                                        <a:pt x="552" y="101"/>
                                      </a:lnTo>
                                      <a:lnTo>
                                        <a:pt x="553" y="96"/>
                                      </a:lnTo>
                                      <a:lnTo>
                                        <a:pt x="554" y="93"/>
                                      </a:lnTo>
                                      <a:lnTo>
                                        <a:pt x="554" y="95"/>
                                      </a:lnTo>
                                      <a:lnTo>
                                        <a:pt x="555" y="94"/>
                                      </a:lnTo>
                                      <a:lnTo>
                                        <a:pt x="556" y="89"/>
                                      </a:lnTo>
                                      <a:lnTo>
                                        <a:pt x="557" y="86"/>
                                      </a:lnTo>
                                      <a:lnTo>
                                        <a:pt x="557" y="87"/>
                                      </a:lnTo>
                                      <a:lnTo>
                                        <a:pt x="558" y="84"/>
                                      </a:lnTo>
                                      <a:lnTo>
                                        <a:pt x="559" y="80"/>
                                      </a:lnTo>
                                      <a:lnTo>
                                        <a:pt x="559" y="81"/>
                                      </a:lnTo>
                                      <a:lnTo>
                                        <a:pt x="560" y="76"/>
                                      </a:lnTo>
                                      <a:lnTo>
                                        <a:pt x="561" y="69"/>
                                      </a:lnTo>
                                      <a:lnTo>
                                        <a:pt x="561" y="73"/>
                                      </a:lnTo>
                                      <a:lnTo>
                                        <a:pt x="562" y="69"/>
                                      </a:lnTo>
                                      <a:lnTo>
                                        <a:pt x="563" y="68"/>
                                      </a:lnTo>
                                      <a:lnTo>
                                        <a:pt x="563" y="69"/>
                                      </a:lnTo>
                                      <a:lnTo>
                                        <a:pt x="563" y="71"/>
                                      </a:lnTo>
                                      <a:lnTo>
                                        <a:pt x="564" y="67"/>
                                      </a:lnTo>
                                      <a:lnTo>
                                        <a:pt x="565" y="66"/>
                                      </a:lnTo>
                                      <a:lnTo>
                                        <a:pt x="565" y="68"/>
                                      </a:lnTo>
                                      <a:lnTo>
                                        <a:pt x="566" y="69"/>
                                      </a:lnTo>
                                      <a:lnTo>
                                        <a:pt x="567" y="70"/>
                                      </a:lnTo>
                                      <a:lnTo>
                                        <a:pt x="567" y="77"/>
                                      </a:lnTo>
                                      <a:lnTo>
                                        <a:pt x="568" y="78"/>
                                      </a:lnTo>
                                      <a:lnTo>
                                        <a:pt x="569" y="83"/>
                                      </a:lnTo>
                                      <a:lnTo>
                                        <a:pt x="570" y="85"/>
                                      </a:lnTo>
                                      <a:lnTo>
                                        <a:pt x="571" y="87"/>
                                      </a:lnTo>
                                      <a:lnTo>
                                        <a:pt x="572" y="90"/>
                                      </a:lnTo>
                                      <a:lnTo>
                                        <a:pt x="572" y="91"/>
                                      </a:lnTo>
                                      <a:lnTo>
                                        <a:pt x="573" y="92"/>
                                      </a:lnTo>
                                      <a:lnTo>
                                        <a:pt x="574" y="92"/>
                                      </a:lnTo>
                                      <a:lnTo>
                                        <a:pt x="575" y="96"/>
                                      </a:lnTo>
                                      <a:lnTo>
                                        <a:pt x="576" y="93"/>
                                      </a:lnTo>
                                      <a:lnTo>
                                        <a:pt x="576" y="95"/>
                                      </a:lnTo>
                                      <a:lnTo>
                                        <a:pt x="577" y="93"/>
                                      </a:lnTo>
                                      <a:lnTo>
                                        <a:pt x="578" y="92"/>
                                      </a:lnTo>
                                      <a:lnTo>
                                        <a:pt x="579" y="88"/>
                                      </a:lnTo>
                                      <a:lnTo>
                                        <a:pt x="579" y="89"/>
                                      </a:lnTo>
                                      <a:lnTo>
                                        <a:pt x="580" y="87"/>
                                      </a:lnTo>
                                      <a:lnTo>
                                        <a:pt x="581" y="84"/>
                                      </a:lnTo>
                                      <a:lnTo>
                                        <a:pt x="581" y="85"/>
                                      </a:lnTo>
                                      <a:lnTo>
                                        <a:pt x="582" y="83"/>
                                      </a:lnTo>
                                      <a:lnTo>
                                        <a:pt x="583" y="81"/>
                                      </a:lnTo>
                                      <a:lnTo>
                                        <a:pt x="583" y="83"/>
                                      </a:lnTo>
                                      <a:lnTo>
                                        <a:pt x="584" y="82"/>
                                      </a:lnTo>
                                      <a:lnTo>
                                        <a:pt x="585" y="82"/>
                                      </a:lnTo>
                                      <a:lnTo>
                                        <a:pt x="586" y="83"/>
                                      </a:lnTo>
                                      <a:lnTo>
                                        <a:pt x="587" y="82"/>
                                      </a:lnTo>
                                      <a:lnTo>
                                        <a:pt x="587" y="78"/>
                                      </a:lnTo>
                                      <a:lnTo>
                                        <a:pt x="587" y="80"/>
                                      </a:lnTo>
                                      <a:lnTo>
                                        <a:pt x="588" y="74"/>
                                      </a:lnTo>
                                      <a:lnTo>
                                        <a:pt x="589" y="74"/>
                                      </a:lnTo>
                                      <a:lnTo>
                                        <a:pt x="589" y="75"/>
                                      </a:lnTo>
                                      <a:lnTo>
                                        <a:pt x="590" y="77"/>
                                      </a:lnTo>
                                      <a:lnTo>
                                        <a:pt x="591" y="79"/>
                                      </a:lnTo>
                                      <a:lnTo>
                                        <a:pt x="591" y="81"/>
                                      </a:lnTo>
                                      <a:lnTo>
                                        <a:pt x="592" y="79"/>
                                      </a:lnTo>
                                      <a:lnTo>
                                        <a:pt x="593" y="83"/>
                                      </a:lnTo>
                                      <a:lnTo>
                                        <a:pt x="594" y="86"/>
                                      </a:lnTo>
                                      <a:lnTo>
                                        <a:pt x="594" y="88"/>
                                      </a:lnTo>
                                      <a:lnTo>
                                        <a:pt x="595" y="90"/>
                                      </a:lnTo>
                                      <a:lnTo>
                                        <a:pt x="596" y="95"/>
                                      </a:lnTo>
                                      <a:lnTo>
                                        <a:pt x="596" y="102"/>
                                      </a:lnTo>
                                      <a:lnTo>
                                        <a:pt x="597" y="105"/>
                                      </a:lnTo>
                                      <a:lnTo>
                                        <a:pt x="598" y="110"/>
                                      </a:lnTo>
                                      <a:lnTo>
                                        <a:pt x="598" y="116"/>
                                      </a:lnTo>
                                      <a:lnTo>
                                        <a:pt x="599" y="116"/>
                                      </a:lnTo>
                                      <a:lnTo>
                                        <a:pt x="600" y="117"/>
                                      </a:lnTo>
                                      <a:lnTo>
                                        <a:pt x="600" y="122"/>
                                      </a:lnTo>
                                      <a:lnTo>
                                        <a:pt x="601" y="121"/>
                                      </a:lnTo>
                                      <a:lnTo>
                                        <a:pt x="602" y="127"/>
                                      </a:lnTo>
                                      <a:lnTo>
                                        <a:pt x="603" y="129"/>
                                      </a:lnTo>
                                      <a:lnTo>
                                        <a:pt x="603" y="133"/>
                                      </a:lnTo>
                                      <a:lnTo>
                                        <a:pt x="604" y="135"/>
                                      </a:lnTo>
                                      <a:lnTo>
                                        <a:pt x="605" y="134"/>
                                      </a:lnTo>
                                      <a:lnTo>
                                        <a:pt x="605" y="135"/>
                                      </a:lnTo>
                                      <a:lnTo>
                                        <a:pt x="606" y="140"/>
                                      </a:lnTo>
                                      <a:lnTo>
                                        <a:pt x="607" y="139"/>
                                      </a:lnTo>
                                      <a:lnTo>
                                        <a:pt x="607" y="140"/>
                                      </a:lnTo>
                                      <a:lnTo>
                                        <a:pt x="608" y="142"/>
                                      </a:lnTo>
                                      <a:lnTo>
                                        <a:pt x="609" y="139"/>
                                      </a:lnTo>
                                      <a:lnTo>
                                        <a:pt x="610" y="136"/>
                                      </a:lnTo>
                                      <a:lnTo>
                                        <a:pt x="610" y="137"/>
                                      </a:lnTo>
                                      <a:lnTo>
                                        <a:pt x="611" y="135"/>
                                      </a:lnTo>
                                      <a:lnTo>
                                        <a:pt x="611" y="135"/>
                                      </a:lnTo>
                                      <a:lnTo>
                                        <a:pt x="611" y="140"/>
                                      </a:lnTo>
                                      <a:lnTo>
                                        <a:pt x="612" y="142"/>
                                      </a:lnTo>
                                      <a:lnTo>
                                        <a:pt x="613" y="141"/>
                                      </a:lnTo>
                                      <a:lnTo>
                                        <a:pt x="613" y="142"/>
                                      </a:lnTo>
                                      <a:lnTo>
                                        <a:pt x="614" y="143"/>
                                      </a:lnTo>
                                      <a:lnTo>
                                        <a:pt x="615" y="140"/>
                                      </a:lnTo>
                                      <a:lnTo>
                                        <a:pt x="615" y="142"/>
                                      </a:lnTo>
                                      <a:lnTo>
                                        <a:pt x="616" y="135"/>
                                      </a:lnTo>
                                      <a:lnTo>
                                        <a:pt x="617" y="134"/>
                                      </a:lnTo>
                                      <a:lnTo>
                                        <a:pt x="618" y="124"/>
                                      </a:lnTo>
                                      <a:lnTo>
                                        <a:pt x="618" y="126"/>
                                      </a:lnTo>
                                      <a:lnTo>
                                        <a:pt x="619" y="120"/>
                                      </a:lnTo>
                                      <a:lnTo>
                                        <a:pt x="620" y="117"/>
                                      </a:lnTo>
                                      <a:lnTo>
                                        <a:pt x="620" y="118"/>
                                      </a:lnTo>
                                      <a:lnTo>
                                        <a:pt x="621" y="114"/>
                                      </a:lnTo>
                                      <a:lnTo>
                                        <a:pt x="622" y="111"/>
                                      </a:lnTo>
                                      <a:lnTo>
                                        <a:pt x="622" y="113"/>
                                      </a:lnTo>
                                      <a:lnTo>
                                        <a:pt x="623" y="107"/>
                                      </a:lnTo>
                                      <a:lnTo>
                                        <a:pt x="624" y="102"/>
                                      </a:lnTo>
                                      <a:lnTo>
                                        <a:pt x="625" y="95"/>
                                      </a:lnTo>
                                      <a:lnTo>
                                        <a:pt x="625" y="100"/>
                                      </a:lnTo>
                                      <a:lnTo>
                                        <a:pt x="626" y="95"/>
                                      </a:lnTo>
                                      <a:lnTo>
                                        <a:pt x="627" y="94"/>
                                      </a:lnTo>
                                      <a:lnTo>
                                        <a:pt x="627" y="95"/>
                                      </a:lnTo>
                                      <a:lnTo>
                                        <a:pt x="628" y="93"/>
                                      </a:lnTo>
                                      <a:lnTo>
                                        <a:pt x="629" y="93"/>
                                      </a:lnTo>
                                      <a:lnTo>
                                        <a:pt x="629" y="96"/>
                                      </a:lnTo>
                                      <a:lnTo>
                                        <a:pt x="630" y="89"/>
                                      </a:lnTo>
                                      <a:lnTo>
                                        <a:pt x="631" y="85"/>
                                      </a:lnTo>
                                      <a:lnTo>
                                        <a:pt x="631" y="89"/>
                                      </a:lnTo>
                                      <a:lnTo>
                                        <a:pt x="632" y="83"/>
                                      </a:lnTo>
                                      <a:lnTo>
                                        <a:pt x="633" y="80"/>
                                      </a:lnTo>
                                      <a:lnTo>
                                        <a:pt x="634" y="72"/>
                                      </a:lnTo>
                                      <a:lnTo>
                                        <a:pt x="634" y="74"/>
                                      </a:lnTo>
                                      <a:lnTo>
                                        <a:pt x="635" y="67"/>
                                      </a:lnTo>
                                      <a:lnTo>
                                        <a:pt x="635" y="62"/>
                                      </a:lnTo>
                                      <a:lnTo>
                                        <a:pt x="635" y="68"/>
                                      </a:lnTo>
                                      <a:lnTo>
                                        <a:pt x="636" y="62"/>
                                      </a:lnTo>
                                      <a:lnTo>
                                        <a:pt x="637" y="62"/>
                                      </a:lnTo>
                                      <a:lnTo>
                                        <a:pt x="638" y="62"/>
                                      </a:lnTo>
                                      <a:lnTo>
                                        <a:pt x="639" y="58"/>
                                      </a:lnTo>
                                      <a:lnTo>
                                        <a:pt x="639" y="61"/>
                                      </a:lnTo>
                                      <a:lnTo>
                                        <a:pt x="640" y="58"/>
                                      </a:lnTo>
                                      <a:lnTo>
                                        <a:pt x="641" y="59"/>
                                      </a:lnTo>
                                      <a:lnTo>
                                        <a:pt x="642" y="59"/>
                                      </a:lnTo>
                                      <a:lnTo>
                                        <a:pt x="642" y="60"/>
                                      </a:lnTo>
                                      <a:lnTo>
                                        <a:pt x="643" y="59"/>
                                      </a:lnTo>
                                      <a:lnTo>
                                        <a:pt x="644" y="58"/>
                                      </a:lnTo>
                                      <a:lnTo>
                                        <a:pt x="644" y="62"/>
                                      </a:lnTo>
                                      <a:lnTo>
                                        <a:pt x="645" y="64"/>
                                      </a:lnTo>
                                      <a:lnTo>
                                        <a:pt x="646" y="67"/>
                                      </a:lnTo>
                                      <a:lnTo>
                                        <a:pt x="646" y="69"/>
                                      </a:lnTo>
                                      <a:lnTo>
                                        <a:pt x="647" y="68"/>
                                      </a:lnTo>
                                      <a:lnTo>
                                        <a:pt x="648" y="75"/>
                                      </a:lnTo>
                                      <a:lnTo>
                                        <a:pt x="649" y="78"/>
                                      </a:lnTo>
                                      <a:lnTo>
                                        <a:pt x="649" y="79"/>
                                      </a:lnTo>
                                      <a:lnTo>
                                        <a:pt x="650" y="81"/>
                                      </a:lnTo>
                                      <a:lnTo>
                                        <a:pt x="651" y="79"/>
                                      </a:lnTo>
                                      <a:lnTo>
                                        <a:pt x="651" y="83"/>
                                      </a:lnTo>
                                      <a:lnTo>
                                        <a:pt x="652" y="81"/>
                                      </a:lnTo>
                                      <a:lnTo>
                                        <a:pt x="653" y="87"/>
                                      </a:lnTo>
                                      <a:lnTo>
                                        <a:pt x="653" y="89"/>
                                      </a:lnTo>
                                      <a:lnTo>
                                        <a:pt x="654" y="94"/>
                                      </a:lnTo>
                                      <a:lnTo>
                                        <a:pt x="655" y="103"/>
                                      </a:lnTo>
                                      <a:lnTo>
                                        <a:pt x="655" y="111"/>
                                      </a:lnTo>
                                      <a:lnTo>
                                        <a:pt x="656" y="121"/>
                                      </a:lnTo>
                                      <a:lnTo>
                                        <a:pt x="657" y="128"/>
                                      </a:lnTo>
                                      <a:lnTo>
                                        <a:pt x="658" y="125"/>
                                      </a:lnTo>
                                      <a:lnTo>
                                        <a:pt x="659" y="123"/>
                                      </a:lnTo>
                                      <a:lnTo>
                                        <a:pt x="659" y="119"/>
                                      </a:lnTo>
                                      <a:lnTo>
                                        <a:pt x="659" y="122"/>
                                      </a:lnTo>
                                      <a:lnTo>
                                        <a:pt x="660" y="116"/>
                                      </a:lnTo>
                                      <a:lnTo>
                                        <a:pt x="661" y="110"/>
                                      </a:lnTo>
                                      <a:lnTo>
                                        <a:pt x="661" y="112"/>
                                      </a:lnTo>
                                      <a:lnTo>
                                        <a:pt x="662" y="109"/>
                                      </a:lnTo>
                                      <a:lnTo>
                                        <a:pt x="663" y="103"/>
                                      </a:lnTo>
                                      <a:lnTo>
                                        <a:pt x="664" y="99"/>
                                      </a:lnTo>
                                      <a:lnTo>
                                        <a:pt x="664" y="103"/>
                                      </a:lnTo>
                                      <a:lnTo>
                                        <a:pt x="665" y="96"/>
                                      </a:lnTo>
                                      <a:lnTo>
                                        <a:pt x="666" y="96"/>
                                      </a:lnTo>
                                      <a:lnTo>
                                        <a:pt x="666" y="98"/>
                                      </a:lnTo>
                                      <a:lnTo>
                                        <a:pt x="667" y="94"/>
                                      </a:lnTo>
                                      <a:lnTo>
                                        <a:pt x="668" y="93"/>
                                      </a:lnTo>
                                      <a:lnTo>
                                        <a:pt x="668" y="94"/>
                                      </a:lnTo>
                                      <a:lnTo>
                                        <a:pt x="669" y="89"/>
                                      </a:lnTo>
                                      <a:lnTo>
                                        <a:pt x="670" y="83"/>
                                      </a:lnTo>
                                      <a:lnTo>
                                        <a:pt x="670" y="86"/>
                                      </a:lnTo>
                                      <a:lnTo>
                                        <a:pt x="671" y="78"/>
                                      </a:lnTo>
                                      <a:lnTo>
                                        <a:pt x="672" y="76"/>
                                      </a:lnTo>
                                      <a:lnTo>
                                        <a:pt x="673" y="71"/>
                                      </a:lnTo>
                                      <a:lnTo>
                                        <a:pt x="673" y="76"/>
                                      </a:lnTo>
                                      <a:lnTo>
                                        <a:pt x="674" y="68"/>
                                      </a:lnTo>
                                      <a:lnTo>
                                        <a:pt x="675" y="62"/>
                                      </a:lnTo>
                                      <a:lnTo>
                                        <a:pt x="675" y="65"/>
                                      </a:lnTo>
                                      <a:lnTo>
                                        <a:pt x="676" y="60"/>
                                      </a:lnTo>
                                      <a:lnTo>
                                        <a:pt x="677" y="60"/>
                                      </a:lnTo>
                                      <a:lnTo>
                                        <a:pt x="677" y="62"/>
                                      </a:lnTo>
                                      <a:lnTo>
                                        <a:pt x="678" y="59"/>
                                      </a:lnTo>
                                      <a:lnTo>
                                        <a:pt x="679" y="59"/>
                                      </a:lnTo>
                                      <a:lnTo>
                                        <a:pt x="680" y="60"/>
                                      </a:lnTo>
                                      <a:lnTo>
                                        <a:pt x="681" y="57"/>
                                      </a:lnTo>
                                      <a:lnTo>
                                        <a:pt x="682" y="56"/>
                                      </a:lnTo>
                                      <a:lnTo>
                                        <a:pt x="682" y="57"/>
                                      </a:lnTo>
                                      <a:lnTo>
                                        <a:pt x="683" y="54"/>
                                      </a:lnTo>
                                      <a:lnTo>
                                        <a:pt x="683" y="51"/>
                                      </a:lnTo>
                                      <a:lnTo>
                                        <a:pt x="683" y="53"/>
                                      </a:lnTo>
                                      <a:lnTo>
                                        <a:pt x="684" y="55"/>
                                      </a:lnTo>
                                      <a:lnTo>
                                        <a:pt x="685" y="53"/>
                                      </a:lnTo>
                                      <a:lnTo>
                                        <a:pt x="685" y="56"/>
                                      </a:lnTo>
                                      <a:lnTo>
                                        <a:pt x="686" y="56"/>
                                      </a:lnTo>
                                      <a:lnTo>
                                        <a:pt x="687" y="57"/>
                                      </a:lnTo>
                                      <a:lnTo>
                                        <a:pt x="688" y="60"/>
                                      </a:lnTo>
                                      <a:lnTo>
                                        <a:pt x="688" y="62"/>
                                      </a:lnTo>
                                      <a:lnTo>
                                        <a:pt x="689" y="62"/>
                                      </a:lnTo>
                                      <a:lnTo>
                                        <a:pt x="690" y="62"/>
                                      </a:lnTo>
                                      <a:lnTo>
                                        <a:pt x="690" y="63"/>
                                      </a:lnTo>
                                      <a:lnTo>
                                        <a:pt x="691" y="65"/>
                                      </a:lnTo>
                                      <a:lnTo>
                                        <a:pt x="692" y="64"/>
                                      </a:lnTo>
                                      <a:lnTo>
                                        <a:pt x="693" y="64"/>
                                      </a:lnTo>
                                      <a:lnTo>
                                        <a:pt x="694" y="64"/>
                                      </a:lnTo>
                                      <a:lnTo>
                                        <a:pt x="695" y="66"/>
                                      </a:lnTo>
                                      <a:lnTo>
                                        <a:pt x="695" y="68"/>
                                      </a:lnTo>
                                      <a:lnTo>
                                        <a:pt x="696" y="70"/>
                                      </a:lnTo>
                                      <a:lnTo>
                                        <a:pt x="697" y="70"/>
                                      </a:lnTo>
                                      <a:lnTo>
                                        <a:pt x="697" y="74"/>
                                      </a:lnTo>
                                      <a:lnTo>
                                        <a:pt x="698" y="72"/>
                                      </a:lnTo>
                                      <a:lnTo>
                                        <a:pt x="699" y="74"/>
                                      </a:lnTo>
                                      <a:lnTo>
                                        <a:pt x="700" y="77"/>
                                      </a:lnTo>
                                      <a:lnTo>
                                        <a:pt x="701" y="79"/>
                                      </a:lnTo>
                                      <a:lnTo>
                                        <a:pt x="701" y="80"/>
                                      </a:lnTo>
                                      <a:lnTo>
                                        <a:pt x="702" y="85"/>
                                      </a:lnTo>
                                      <a:lnTo>
                                        <a:pt x="703" y="88"/>
                                      </a:lnTo>
                                      <a:lnTo>
                                        <a:pt x="704" y="91"/>
                                      </a:lnTo>
                                      <a:lnTo>
                                        <a:pt x="704" y="92"/>
                                      </a:lnTo>
                                      <a:lnTo>
                                        <a:pt x="705" y="94"/>
                                      </a:lnTo>
                                      <a:lnTo>
                                        <a:pt x="706" y="99"/>
                                      </a:lnTo>
                                      <a:lnTo>
                                        <a:pt x="706" y="100"/>
                                      </a:lnTo>
                                      <a:lnTo>
                                        <a:pt x="707" y="102"/>
                                      </a:lnTo>
                                      <a:lnTo>
                                        <a:pt x="707" y="103"/>
                                      </a:lnTo>
                                      <a:lnTo>
                                        <a:pt x="707" y="104"/>
                                      </a:lnTo>
                                      <a:lnTo>
                                        <a:pt x="708" y="106"/>
                                      </a:lnTo>
                                      <a:lnTo>
                                        <a:pt x="709" y="109"/>
                                      </a:lnTo>
                                      <a:lnTo>
                                        <a:pt x="709" y="110"/>
                                      </a:lnTo>
                                      <a:lnTo>
                                        <a:pt x="710" y="115"/>
                                      </a:lnTo>
                                      <a:lnTo>
                                        <a:pt x="711" y="120"/>
                                      </a:lnTo>
                                      <a:lnTo>
                                        <a:pt x="712" y="118"/>
                                      </a:lnTo>
                                      <a:lnTo>
                                        <a:pt x="712" y="123"/>
                                      </a:lnTo>
                                      <a:lnTo>
                                        <a:pt x="713" y="124"/>
                                      </a:lnTo>
                                      <a:lnTo>
                                        <a:pt x="714" y="122"/>
                                      </a:lnTo>
                                      <a:lnTo>
                                        <a:pt x="714" y="124"/>
                                      </a:lnTo>
                                      <a:lnTo>
                                        <a:pt x="715" y="119"/>
                                      </a:lnTo>
                                      <a:lnTo>
                                        <a:pt x="716" y="122"/>
                                      </a:lnTo>
                                      <a:lnTo>
                                        <a:pt x="716" y="125"/>
                                      </a:lnTo>
                                      <a:lnTo>
                                        <a:pt x="717" y="125"/>
                                      </a:lnTo>
                                      <a:lnTo>
                                        <a:pt x="718" y="122"/>
                                      </a:lnTo>
                                      <a:lnTo>
                                        <a:pt x="719" y="120"/>
                                      </a:lnTo>
                                      <a:lnTo>
                                        <a:pt x="719" y="123"/>
                                      </a:lnTo>
                                      <a:lnTo>
                                        <a:pt x="720" y="116"/>
                                      </a:lnTo>
                                      <a:lnTo>
                                        <a:pt x="721" y="110"/>
                                      </a:lnTo>
                                      <a:lnTo>
                                        <a:pt x="721" y="116"/>
                                      </a:lnTo>
                                      <a:lnTo>
                                        <a:pt x="722" y="108"/>
                                      </a:lnTo>
                                      <a:lnTo>
                                        <a:pt x="723" y="95"/>
                                      </a:lnTo>
                                      <a:lnTo>
                                        <a:pt x="723" y="103"/>
                                      </a:lnTo>
                                      <a:lnTo>
                                        <a:pt x="724" y="92"/>
                                      </a:lnTo>
                                      <a:lnTo>
                                        <a:pt x="725" y="88"/>
                                      </a:lnTo>
                                      <a:lnTo>
                                        <a:pt x="725" y="92"/>
                                      </a:lnTo>
                                      <a:lnTo>
                                        <a:pt x="726" y="86"/>
                                      </a:lnTo>
                                      <a:lnTo>
                                        <a:pt x="727" y="77"/>
                                      </a:lnTo>
                                      <a:lnTo>
                                        <a:pt x="728" y="71"/>
                                      </a:lnTo>
                                      <a:lnTo>
                                        <a:pt x="728" y="75"/>
                                      </a:lnTo>
                                      <a:lnTo>
                                        <a:pt x="729" y="69"/>
                                      </a:lnTo>
                                      <a:lnTo>
                                        <a:pt x="730" y="62"/>
                                      </a:lnTo>
                                      <a:lnTo>
                                        <a:pt x="731" y="59"/>
                                      </a:lnTo>
                                      <a:lnTo>
                                        <a:pt x="731" y="56"/>
                                      </a:lnTo>
                                      <a:lnTo>
                                        <a:pt x="731" y="61"/>
                                      </a:lnTo>
                                      <a:lnTo>
                                        <a:pt x="732" y="57"/>
                                      </a:lnTo>
                                      <a:lnTo>
                                        <a:pt x="733" y="55"/>
                                      </a:lnTo>
                                      <a:lnTo>
                                        <a:pt x="734" y="50"/>
                                      </a:lnTo>
                                      <a:lnTo>
                                        <a:pt x="734" y="55"/>
                                      </a:lnTo>
                                      <a:lnTo>
                                        <a:pt x="735" y="48"/>
                                      </a:lnTo>
                                      <a:lnTo>
                                        <a:pt x="736" y="44"/>
                                      </a:lnTo>
                                      <a:lnTo>
                                        <a:pt x="736" y="46"/>
                                      </a:lnTo>
                                      <a:lnTo>
                                        <a:pt x="737" y="46"/>
                                      </a:lnTo>
                                      <a:lnTo>
                                        <a:pt x="738" y="44"/>
                                      </a:lnTo>
                                      <a:lnTo>
                                        <a:pt x="738" y="48"/>
                                      </a:lnTo>
                                      <a:lnTo>
                                        <a:pt x="739" y="48"/>
                                      </a:lnTo>
                                      <a:lnTo>
                                        <a:pt x="740" y="48"/>
                                      </a:lnTo>
                                      <a:lnTo>
                                        <a:pt x="740" y="50"/>
                                      </a:lnTo>
                                      <a:lnTo>
                                        <a:pt x="741" y="51"/>
                                      </a:lnTo>
                                      <a:lnTo>
                                        <a:pt x="742" y="50"/>
                                      </a:lnTo>
                                      <a:lnTo>
                                        <a:pt x="743" y="51"/>
                                      </a:lnTo>
                                      <a:lnTo>
                                        <a:pt x="743" y="54"/>
                                      </a:lnTo>
                                      <a:lnTo>
                                        <a:pt x="744" y="53"/>
                                      </a:lnTo>
                                      <a:lnTo>
                                        <a:pt x="745" y="56"/>
                                      </a:lnTo>
                                      <a:lnTo>
                                        <a:pt x="746" y="57"/>
                                      </a:lnTo>
                                      <a:lnTo>
                                        <a:pt x="747" y="58"/>
                                      </a:lnTo>
                                      <a:lnTo>
                                        <a:pt x="747" y="61"/>
                                      </a:lnTo>
                                      <a:lnTo>
                                        <a:pt x="748" y="60"/>
                                      </a:lnTo>
                                      <a:lnTo>
                                        <a:pt x="749" y="61"/>
                                      </a:lnTo>
                                      <a:lnTo>
                                        <a:pt x="750" y="62"/>
                                      </a:lnTo>
                                      <a:lnTo>
                                        <a:pt x="750" y="62"/>
                                      </a:lnTo>
                                      <a:lnTo>
                                        <a:pt x="751" y="69"/>
                                      </a:lnTo>
                                      <a:lnTo>
                                        <a:pt x="752" y="68"/>
                                      </a:lnTo>
                                      <a:lnTo>
                                        <a:pt x="752" y="73"/>
                                      </a:lnTo>
                                      <a:lnTo>
                                        <a:pt x="753" y="76"/>
                                      </a:lnTo>
                                      <a:lnTo>
                                        <a:pt x="754" y="76"/>
                                      </a:lnTo>
                                      <a:lnTo>
                                        <a:pt x="754" y="78"/>
                                      </a:lnTo>
                                      <a:lnTo>
                                        <a:pt x="755" y="78"/>
                                      </a:lnTo>
                                      <a:lnTo>
                                        <a:pt x="755" y="79"/>
                                      </a:lnTo>
                                      <a:lnTo>
                                        <a:pt x="755" y="81"/>
                                      </a:lnTo>
                                      <a:lnTo>
                                        <a:pt x="756" y="79"/>
                                      </a:lnTo>
                                      <a:lnTo>
                                        <a:pt x="757" y="82"/>
                                      </a:lnTo>
                                      <a:lnTo>
                                        <a:pt x="758" y="83"/>
                                      </a:lnTo>
                                      <a:lnTo>
                                        <a:pt x="758" y="85"/>
                                      </a:lnTo>
                                      <a:lnTo>
                                        <a:pt x="759" y="84"/>
                                      </a:lnTo>
                                      <a:lnTo>
                                        <a:pt x="760" y="86"/>
                                      </a:lnTo>
                                      <a:lnTo>
                                        <a:pt x="760" y="94"/>
                                      </a:lnTo>
                                      <a:lnTo>
                                        <a:pt x="761" y="95"/>
                                      </a:lnTo>
                                      <a:lnTo>
                                        <a:pt x="762" y="96"/>
                                      </a:lnTo>
                                      <a:lnTo>
                                        <a:pt x="762" y="103"/>
                                      </a:lnTo>
                                      <a:lnTo>
                                        <a:pt x="763" y="106"/>
                                      </a:lnTo>
                                      <a:lnTo>
                                        <a:pt x="764" y="111"/>
                                      </a:lnTo>
                                      <a:lnTo>
                                        <a:pt x="765" y="113"/>
                                      </a:lnTo>
                                      <a:lnTo>
                                        <a:pt x="765" y="118"/>
                                      </a:lnTo>
                                      <a:lnTo>
                                        <a:pt x="766" y="123"/>
                                      </a:lnTo>
                                      <a:lnTo>
                                        <a:pt x="767" y="122"/>
                                      </a:lnTo>
                                      <a:lnTo>
                                        <a:pt x="767" y="126"/>
                                      </a:lnTo>
                                      <a:lnTo>
                                        <a:pt x="768" y="123"/>
                                      </a:lnTo>
                                      <a:lnTo>
                                        <a:pt x="769" y="124"/>
                                      </a:lnTo>
                                      <a:lnTo>
                                        <a:pt x="770" y="122"/>
                                      </a:lnTo>
                                      <a:lnTo>
                                        <a:pt x="771" y="116"/>
                                      </a:lnTo>
                                      <a:lnTo>
                                        <a:pt x="771" y="121"/>
                                      </a:lnTo>
                                      <a:lnTo>
                                        <a:pt x="772" y="117"/>
                                      </a:lnTo>
                                      <a:lnTo>
                                        <a:pt x="773" y="116"/>
                                      </a:lnTo>
                                      <a:lnTo>
                                        <a:pt x="774" y="111"/>
                                      </a:lnTo>
                                      <a:lnTo>
                                        <a:pt x="774" y="116"/>
                                      </a:lnTo>
                                      <a:lnTo>
                                        <a:pt x="775" y="108"/>
                                      </a:lnTo>
                                      <a:lnTo>
                                        <a:pt x="776" y="104"/>
                                      </a:lnTo>
                                      <a:lnTo>
                                        <a:pt x="776" y="106"/>
                                      </a:lnTo>
                                      <a:lnTo>
                                        <a:pt x="777" y="105"/>
                                      </a:lnTo>
                                      <a:lnTo>
                                        <a:pt x="778" y="98"/>
                                      </a:lnTo>
                                      <a:lnTo>
                                        <a:pt x="778" y="103"/>
                                      </a:lnTo>
                                      <a:lnTo>
                                        <a:pt x="779" y="97"/>
                                      </a:lnTo>
                                      <a:lnTo>
                                        <a:pt x="779" y="95"/>
                                      </a:lnTo>
                                      <a:lnTo>
                                        <a:pt x="780" y="89"/>
                                      </a:lnTo>
                                      <a:lnTo>
                                        <a:pt x="780" y="94"/>
                                      </a:lnTo>
                                      <a:lnTo>
                                        <a:pt x="781" y="88"/>
                                      </a:lnTo>
                                      <a:lnTo>
                                        <a:pt x="782" y="86"/>
                                      </a:lnTo>
                                      <a:lnTo>
                                        <a:pt x="782" y="88"/>
                                      </a:lnTo>
                                      <a:lnTo>
                                        <a:pt x="783" y="85"/>
                                      </a:lnTo>
                                      <a:lnTo>
                                        <a:pt x="784" y="77"/>
                                      </a:lnTo>
                                      <a:lnTo>
                                        <a:pt x="784" y="80"/>
                                      </a:lnTo>
                                      <a:lnTo>
                                        <a:pt x="785" y="76"/>
                                      </a:lnTo>
                                      <a:lnTo>
                                        <a:pt x="786" y="76"/>
                                      </a:lnTo>
                                      <a:lnTo>
                                        <a:pt x="786" y="78"/>
                                      </a:lnTo>
                                      <a:lnTo>
                                        <a:pt x="787" y="76"/>
                                      </a:lnTo>
                                      <a:lnTo>
                                        <a:pt x="788" y="75"/>
                                      </a:lnTo>
                                      <a:lnTo>
                                        <a:pt x="789" y="70"/>
                                      </a:lnTo>
                                      <a:lnTo>
                                        <a:pt x="789" y="73"/>
                                      </a:lnTo>
                                      <a:lnTo>
                                        <a:pt x="790" y="67"/>
                                      </a:lnTo>
                                      <a:lnTo>
                                        <a:pt x="791" y="62"/>
                                      </a:lnTo>
                                      <a:lnTo>
                                        <a:pt x="791" y="65"/>
                                      </a:lnTo>
                                      <a:lnTo>
                                        <a:pt x="792" y="61"/>
                                      </a:lnTo>
                                      <a:lnTo>
                                        <a:pt x="793" y="50"/>
                                      </a:lnTo>
                                      <a:lnTo>
                                        <a:pt x="793" y="56"/>
                                      </a:lnTo>
                                      <a:lnTo>
                                        <a:pt x="794" y="48"/>
                                      </a:lnTo>
                                      <a:lnTo>
                                        <a:pt x="795" y="43"/>
                                      </a:lnTo>
                                      <a:lnTo>
                                        <a:pt x="795" y="48"/>
                                      </a:lnTo>
                                      <a:lnTo>
                                        <a:pt x="796" y="43"/>
                                      </a:lnTo>
                                      <a:lnTo>
                                        <a:pt x="797" y="41"/>
                                      </a:lnTo>
                                      <a:lnTo>
                                        <a:pt x="798" y="39"/>
                                      </a:lnTo>
                                      <a:lnTo>
                                        <a:pt x="798" y="41"/>
                                      </a:lnTo>
                                      <a:lnTo>
                                        <a:pt x="799" y="39"/>
                                      </a:lnTo>
                                      <a:lnTo>
                                        <a:pt x="800" y="40"/>
                                      </a:lnTo>
                                      <a:lnTo>
                                        <a:pt x="801" y="38"/>
                                      </a:lnTo>
                                      <a:lnTo>
                                        <a:pt x="802" y="38"/>
                                      </a:lnTo>
                                      <a:lnTo>
                                        <a:pt x="802" y="41"/>
                                      </a:lnTo>
                                      <a:lnTo>
                                        <a:pt x="803" y="41"/>
                                      </a:lnTo>
                                      <a:lnTo>
                                        <a:pt x="803" y="42"/>
                                      </a:lnTo>
                                      <a:lnTo>
                                        <a:pt x="804" y="43"/>
                                      </a:lnTo>
                                      <a:lnTo>
                                        <a:pt x="805" y="46"/>
                                      </a:lnTo>
                                      <a:lnTo>
                                        <a:pt x="806" y="46"/>
                                      </a:lnTo>
                                      <a:lnTo>
                                        <a:pt x="806" y="47"/>
                                      </a:lnTo>
                                      <a:lnTo>
                                        <a:pt x="807" y="47"/>
                                      </a:lnTo>
                                      <a:lnTo>
                                        <a:pt x="808" y="50"/>
                                      </a:lnTo>
                                      <a:lnTo>
                                        <a:pt x="808" y="54"/>
                                      </a:lnTo>
                                      <a:lnTo>
                                        <a:pt x="809" y="56"/>
                                      </a:lnTo>
                                      <a:lnTo>
                                        <a:pt x="810" y="58"/>
                                      </a:lnTo>
                                      <a:lnTo>
                                        <a:pt x="810" y="60"/>
                                      </a:lnTo>
                                      <a:lnTo>
                                        <a:pt x="811" y="62"/>
                                      </a:lnTo>
                                      <a:lnTo>
                                        <a:pt x="812" y="64"/>
                                      </a:lnTo>
                                      <a:lnTo>
                                        <a:pt x="813" y="66"/>
                                      </a:lnTo>
                                      <a:lnTo>
                                        <a:pt x="813" y="67"/>
                                      </a:lnTo>
                                      <a:lnTo>
                                        <a:pt x="814" y="70"/>
                                      </a:lnTo>
                                      <a:lnTo>
                                        <a:pt x="815" y="74"/>
                                      </a:lnTo>
                                      <a:lnTo>
                                        <a:pt x="815" y="76"/>
                                      </a:lnTo>
                                      <a:lnTo>
                                        <a:pt x="816" y="77"/>
                                      </a:lnTo>
                                      <a:lnTo>
                                        <a:pt x="817" y="74"/>
                                      </a:lnTo>
                                      <a:lnTo>
                                        <a:pt x="817" y="78"/>
                                      </a:lnTo>
                                      <a:lnTo>
                                        <a:pt x="818" y="77"/>
                                      </a:lnTo>
                                      <a:lnTo>
                                        <a:pt x="819" y="80"/>
                                      </a:lnTo>
                                      <a:lnTo>
                                        <a:pt x="820" y="80"/>
                                      </a:lnTo>
                                      <a:lnTo>
                                        <a:pt x="820" y="84"/>
                                      </a:lnTo>
                                      <a:lnTo>
                                        <a:pt x="821" y="86"/>
                                      </a:lnTo>
                                      <a:lnTo>
                                        <a:pt x="822" y="86"/>
                                      </a:lnTo>
                                      <a:lnTo>
                                        <a:pt x="822" y="86"/>
                                      </a:lnTo>
                                      <a:lnTo>
                                        <a:pt x="823" y="86"/>
                                      </a:lnTo>
                                      <a:lnTo>
                                        <a:pt x="824" y="84"/>
                                      </a:lnTo>
                                      <a:lnTo>
                                        <a:pt x="824" y="86"/>
                                      </a:lnTo>
                                      <a:lnTo>
                                        <a:pt x="825" y="84"/>
                                      </a:lnTo>
                                      <a:lnTo>
                                        <a:pt x="826" y="78"/>
                                      </a:lnTo>
                                      <a:lnTo>
                                        <a:pt x="826" y="83"/>
                                      </a:lnTo>
                                      <a:lnTo>
                                        <a:pt x="827" y="77"/>
                                      </a:lnTo>
                                      <a:lnTo>
                                        <a:pt x="827" y="74"/>
                                      </a:lnTo>
                                      <a:lnTo>
                                        <a:pt x="828" y="62"/>
                                      </a:lnTo>
                                      <a:lnTo>
                                        <a:pt x="828" y="69"/>
                                      </a:lnTo>
                                      <a:lnTo>
                                        <a:pt x="829" y="62"/>
                                      </a:lnTo>
                                      <a:lnTo>
                                        <a:pt x="830" y="57"/>
                                      </a:lnTo>
                                      <a:lnTo>
                                        <a:pt x="830" y="61"/>
                                      </a:lnTo>
                                      <a:lnTo>
                                        <a:pt x="831" y="54"/>
                                      </a:lnTo>
                                      <a:lnTo>
                                        <a:pt x="832" y="50"/>
                                      </a:lnTo>
                                      <a:lnTo>
                                        <a:pt x="832" y="52"/>
                                      </a:lnTo>
                                      <a:lnTo>
                                        <a:pt x="833" y="51"/>
                                      </a:lnTo>
                                      <a:lnTo>
                                        <a:pt x="834" y="50"/>
                                      </a:lnTo>
                                      <a:lnTo>
                                        <a:pt x="835" y="46"/>
                                      </a:lnTo>
                                      <a:lnTo>
                                        <a:pt x="835" y="47"/>
                                      </a:lnTo>
                                      <a:lnTo>
                                        <a:pt x="836" y="44"/>
                                      </a:lnTo>
                                      <a:lnTo>
                                        <a:pt x="837" y="42"/>
                                      </a:lnTo>
                                      <a:lnTo>
                                        <a:pt x="837" y="46"/>
                                      </a:lnTo>
                                      <a:lnTo>
                                        <a:pt x="838" y="43"/>
                                      </a:lnTo>
                                      <a:lnTo>
                                        <a:pt x="839" y="43"/>
                                      </a:lnTo>
                                      <a:lnTo>
                                        <a:pt x="839" y="44"/>
                                      </a:lnTo>
                                      <a:lnTo>
                                        <a:pt x="840" y="46"/>
                                      </a:lnTo>
                                      <a:lnTo>
                                        <a:pt x="841" y="47"/>
                                      </a:lnTo>
                                      <a:lnTo>
                                        <a:pt x="841" y="50"/>
                                      </a:lnTo>
                                      <a:lnTo>
                                        <a:pt x="842" y="52"/>
                                      </a:lnTo>
                                      <a:lnTo>
                                        <a:pt x="843" y="54"/>
                                      </a:lnTo>
                                      <a:lnTo>
                                        <a:pt x="844" y="50"/>
                                      </a:lnTo>
                                      <a:lnTo>
                                        <a:pt x="844" y="55"/>
                                      </a:lnTo>
                                      <a:lnTo>
                                        <a:pt x="845" y="56"/>
                                      </a:lnTo>
                                      <a:lnTo>
                                        <a:pt x="846" y="56"/>
                                      </a:lnTo>
                                      <a:lnTo>
                                        <a:pt x="846" y="57"/>
                                      </a:lnTo>
                                      <a:lnTo>
                                        <a:pt x="847" y="56"/>
                                      </a:lnTo>
                                      <a:lnTo>
                                        <a:pt x="848" y="60"/>
                                      </a:lnTo>
                                      <a:lnTo>
                                        <a:pt x="848" y="63"/>
                                      </a:lnTo>
                                      <a:lnTo>
                                        <a:pt x="849" y="63"/>
                                      </a:lnTo>
                                      <a:lnTo>
                                        <a:pt x="850" y="62"/>
                                      </a:lnTo>
                                      <a:lnTo>
                                        <a:pt x="851" y="64"/>
                                      </a:lnTo>
                                      <a:lnTo>
                                        <a:pt x="851" y="69"/>
                                      </a:lnTo>
                                      <a:lnTo>
                                        <a:pt x="851" y="70"/>
                                      </a:lnTo>
                                      <a:lnTo>
                                        <a:pt x="852" y="71"/>
                                      </a:lnTo>
                                      <a:lnTo>
                                        <a:pt x="852" y="73"/>
                                      </a:lnTo>
                                      <a:lnTo>
                                        <a:pt x="853" y="73"/>
                                      </a:lnTo>
                                      <a:lnTo>
                                        <a:pt x="854" y="76"/>
                                      </a:lnTo>
                                      <a:lnTo>
                                        <a:pt x="854" y="82"/>
                                      </a:lnTo>
                                      <a:lnTo>
                                        <a:pt x="855" y="82"/>
                                      </a:lnTo>
                                      <a:lnTo>
                                        <a:pt x="856" y="81"/>
                                      </a:lnTo>
                                      <a:lnTo>
                                        <a:pt x="856" y="82"/>
                                      </a:lnTo>
                                      <a:lnTo>
                                        <a:pt x="857" y="85"/>
                                      </a:lnTo>
                                      <a:lnTo>
                                        <a:pt x="858" y="90"/>
                                      </a:lnTo>
                                      <a:lnTo>
                                        <a:pt x="859" y="96"/>
                                      </a:lnTo>
                                      <a:lnTo>
                                        <a:pt x="859" y="103"/>
                                      </a:lnTo>
                                      <a:lnTo>
                                        <a:pt x="860" y="105"/>
                                      </a:lnTo>
                                      <a:lnTo>
                                        <a:pt x="861" y="107"/>
                                      </a:lnTo>
                                      <a:lnTo>
                                        <a:pt x="862" y="106"/>
                                      </a:lnTo>
                                      <a:lnTo>
                                        <a:pt x="863" y="103"/>
                                      </a:lnTo>
                                      <a:lnTo>
                                        <a:pt x="863" y="104"/>
                                      </a:lnTo>
                                      <a:lnTo>
                                        <a:pt x="864" y="103"/>
                                      </a:lnTo>
                                      <a:lnTo>
                                        <a:pt x="865" y="104"/>
                                      </a:lnTo>
                                      <a:lnTo>
                                        <a:pt x="866" y="100"/>
                                      </a:lnTo>
                                      <a:lnTo>
                                        <a:pt x="866" y="103"/>
                                      </a:lnTo>
                                      <a:lnTo>
                                        <a:pt x="867" y="100"/>
                                      </a:lnTo>
                                      <a:lnTo>
                                        <a:pt x="868" y="98"/>
                                      </a:lnTo>
                                      <a:lnTo>
                                        <a:pt x="868" y="99"/>
                                      </a:lnTo>
                                      <a:lnTo>
                                        <a:pt x="869" y="95"/>
                                      </a:lnTo>
                                      <a:lnTo>
                                        <a:pt x="870" y="93"/>
                                      </a:lnTo>
                                      <a:lnTo>
                                        <a:pt x="871" y="87"/>
                                      </a:lnTo>
                                      <a:lnTo>
                                        <a:pt x="872" y="80"/>
                                      </a:lnTo>
                                      <a:lnTo>
                                        <a:pt x="872" y="84"/>
                                      </a:lnTo>
                                      <a:lnTo>
                                        <a:pt x="873" y="76"/>
                                      </a:lnTo>
                                      <a:lnTo>
                                        <a:pt x="874" y="79"/>
                                      </a:lnTo>
                                      <a:lnTo>
                                        <a:pt x="875" y="78"/>
                                      </a:lnTo>
                                      <a:lnTo>
                                        <a:pt x="875" y="81"/>
                                      </a:lnTo>
                                      <a:lnTo>
                                        <a:pt x="875" y="80"/>
                                      </a:lnTo>
                                      <a:lnTo>
                                        <a:pt x="876" y="78"/>
                                      </a:lnTo>
                                      <a:lnTo>
                                        <a:pt x="877" y="76"/>
                                      </a:lnTo>
                                      <a:lnTo>
                                        <a:pt x="878" y="74"/>
                                      </a:lnTo>
                                      <a:lnTo>
                                        <a:pt x="879" y="76"/>
                                      </a:lnTo>
                                      <a:lnTo>
                                        <a:pt x="880" y="74"/>
                                      </a:lnTo>
                                      <a:lnTo>
                                        <a:pt x="880" y="76"/>
                                      </a:lnTo>
                                      <a:lnTo>
                                        <a:pt x="881" y="78"/>
                                      </a:lnTo>
                                      <a:lnTo>
                                        <a:pt x="882" y="78"/>
                                      </a:lnTo>
                                      <a:lnTo>
                                        <a:pt x="883" y="76"/>
                                      </a:lnTo>
                                      <a:lnTo>
                                        <a:pt x="883" y="77"/>
                                      </a:lnTo>
                                      <a:lnTo>
                                        <a:pt x="884" y="76"/>
                                      </a:lnTo>
                                      <a:lnTo>
                                        <a:pt x="885" y="76"/>
                                      </a:lnTo>
                                      <a:lnTo>
                                        <a:pt x="886" y="77"/>
                                      </a:lnTo>
                                      <a:lnTo>
                                        <a:pt x="887" y="79"/>
                                      </a:lnTo>
                                      <a:lnTo>
                                        <a:pt x="887" y="80"/>
                                      </a:lnTo>
                                      <a:lnTo>
                                        <a:pt x="888" y="81"/>
                                      </a:lnTo>
                                      <a:lnTo>
                                        <a:pt x="889" y="83"/>
                                      </a:lnTo>
                                      <a:lnTo>
                                        <a:pt x="890" y="83"/>
                                      </a:lnTo>
                                      <a:lnTo>
                                        <a:pt x="891" y="88"/>
                                      </a:lnTo>
                                      <a:lnTo>
                                        <a:pt x="892" y="93"/>
                                      </a:lnTo>
                                      <a:lnTo>
                                        <a:pt x="892" y="99"/>
                                      </a:lnTo>
                                      <a:lnTo>
                                        <a:pt x="893" y="103"/>
                                      </a:lnTo>
                                      <a:lnTo>
                                        <a:pt x="894" y="100"/>
                                      </a:lnTo>
                                      <a:lnTo>
                                        <a:pt x="894" y="103"/>
                                      </a:lnTo>
                                      <a:lnTo>
                                        <a:pt x="895" y="105"/>
                                      </a:lnTo>
                                      <a:lnTo>
                                        <a:pt x="896" y="107"/>
                                      </a:lnTo>
                                      <a:lnTo>
                                        <a:pt x="896" y="108"/>
                                      </a:lnTo>
                                      <a:lnTo>
                                        <a:pt x="897" y="103"/>
                                      </a:lnTo>
                                      <a:lnTo>
                                        <a:pt x="898" y="107"/>
                                      </a:lnTo>
                                      <a:lnTo>
                                        <a:pt x="899" y="104"/>
                                      </a:lnTo>
                                      <a:lnTo>
                                        <a:pt x="899" y="110"/>
                                      </a:lnTo>
                                      <a:lnTo>
                                        <a:pt x="900" y="105"/>
                                      </a:lnTo>
                                      <a:lnTo>
                                        <a:pt x="900" y="109"/>
                                      </a:lnTo>
                                      <a:lnTo>
                                        <a:pt x="901" y="104"/>
                                      </a:lnTo>
                                      <a:lnTo>
                                        <a:pt x="902" y="108"/>
                                      </a:lnTo>
                                      <a:lnTo>
                                        <a:pt x="902" y="109"/>
                                      </a:lnTo>
                                      <a:lnTo>
                                        <a:pt x="903" y="110"/>
                                      </a:lnTo>
                                      <a:lnTo>
                                        <a:pt x="904" y="110"/>
                                      </a:lnTo>
                                      <a:lnTo>
                                        <a:pt x="905" y="108"/>
                                      </a:lnTo>
                                      <a:lnTo>
                                        <a:pt x="905" y="111"/>
                                      </a:lnTo>
                                      <a:lnTo>
                                        <a:pt x="906" y="109"/>
                                      </a:lnTo>
                                      <a:lnTo>
                                        <a:pt x="907" y="111"/>
                                      </a:lnTo>
                                      <a:lnTo>
                                        <a:pt x="907" y="111"/>
                                      </a:lnTo>
                                      <a:lnTo>
                                        <a:pt x="908" y="112"/>
                                      </a:lnTo>
                                      <a:lnTo>
                                        <a:pt x="909" y="113"/>
                                      </a:lnTo>
                                      <a:lnTo>
                                        <a:pt x="909" y="116"/>
                                      </a:lnTo>
                                      <a:lnTo>
                                        <a:pt x="910" y="116"/>
                                      </a:lnTo>
                                      <a:lnTo>
                                        <a:pt x="911" y="116"/>
                                      </a:lnTo>
                                      <a:lnTo>
                                        <a:pt x="912" y="116"/>
                                      </a:lnTo>
                                      <a:lnTo>
                                        <a:pt x="913" y="114"/>
                                      </a:lnTo>
                                      <a:lnTo>
                                        <a:pt x="914" y="108"/>
                                      </a:lnTo>
                                      <a:lnTo>
                                        <a:pt x="914" y="110"/>
                                      </a:lnTo>
                                      <a:lnTo>
                                        <a:pt x="915" y="103"/>
                                      </a:lnTo>
                                      <a:lnTo>
                                        <a:pt x="916" y="97"/>
                                      </a:lnTo>
                                      <a:lnTo>
                                        <a:pt x="916" y="100"/>
                                      </a:lnTo>
                                      <a:lnTo>
                                        <a:pt x="917" y="96"/>
                                      </a:lnTo>
                                      <a:lnTo>
                                        <a:pt x="918" y="92"/>
                                      </a:lnTo>
                                      <a:lnTo>
                                        <a:pt x="918" y="96"/>
                                      </a:lnTo>
                                      <a:lnTo>
                                        <a:pt x="919" y="92"/>
                                      </a:lnTo>
                                      <a:lnTo>
                                        <a:pt x="920" y="91"/>
                                      </a:lnTo>
                                      <a:lnTo>
                                        <a:pt x="921" y="90"/>
                                      </a:lnTo>
                                      <a:lnTo>
                                        <a:pt x="921" y="91"/>
                                      </a:lnTo>
                                      <a:lnTo>
                                        <a:pt x="922" y="93"/>
                                      </a:lnTo>
                                      <a:lnTo>
                                        <a:pt x="923" y="90"/>
                                      </a:lnTo>
                                      <a:lnTo>
                                        <a:pt x="923" y="91"/>
                                      </a:lnTo>
                                      <a:lnTo>
                                        <a:pt x="923" y="91"/>
                                      </a:lnTo>
                                      <a:lnTo>
                                        <a:pt x="924" y="86"/>
                                      </a:lnTo>
                                      <a:lnTo>
                                        <a:pt x="924" y="91"/>
                                      </a:lnTo>
                                      <a:lnTo>
                                        <a:pt x="925" y="84"/>
                                      </a:lnTo>
                                      <a:lnTo>
                                        <a:pt x="926" y="81"/>
                                      </a:lnTo>
                                      <a:lnTo>
                                        <a:pt x="926" y="83"/>
                                      </a:lnTo>
                                      <a:lnTo>
                                        <a:pt x="927" y="80"/>
                                      </a:lnTo>
                                      <a:lnTo>
                                        <a:pt x="928" y="80"/>
                                      </a:lnTo>
                                      <a:lnTo>
                                        <a:pt x="929" y="77"/>
                                      </a:lnTo>
                                      <a:lnTo>
                                        <a:pt x="929" y="78"/>
                                      </a:lnTo>
                                      <a:lnTo>
                                        <a:pt x="930" y="79"/>
                                      </a:lnTo>
                                      <a:lnTo>
                                        <a:pt x="931" y="77"/>
                                      </a:lnTo>
                                      <a:lnTo>
                                        <a:pt x="931" y="78"/>
                                      </a:lnTo>
                                      <a:lnTo>
                                        <a:pt x="932" y="81"/>
                                      </a:lnTo>
                                      <a:lnTo>
                                        <a:pt x="933" y="80"/>
                                      </a:lnTo>
                                      <a:lnTo>
                                        <a:pt x="933" y="83"/>
                                      </a:lnTo>
                                      <a:lnTo>
                                        <a:pt x="934" y="82"/>
                                      </a:lnTo>
                                      <a:lnTo>
                                        <a:pt x="935" y="84"/>
                                      </a:lnTo>
                                      <a:lnTo>
                                        <a:pt x="936" y="84"/>
                                      </a:lnTo>
                                      <a:lnTo>
                                        <a:pt x="936" y="90"/>
                                      </a:lnTo>
                                      <a:lnTo>
                                        <a:pt x="937" y="89"/>
                                      </a:lnTo>
                                      <a:lnTo>
                                        <a:pt x="938" y="89"/>
                                      </a:lnTo>
                                      <a:lnTo>
                                        <a:pt x="938" y="90"/>
                                      </a:lnTo>
                                      <a:lnTo>
                                        <a:pt x="939" y="90"/>
                                      </a:lnTo>
                                      <a:lnTo>
                                        <a:pt x="940" y="89"/>
                                      </a:lnTo>
                                      <a:lnTo>
                                        <a:pt x="941" y="89"/>
                                      </a:lnTo>
                                      <a:lnTo>
                                        <a:pt x="942" y="88"/>
                                      </a:lnTo>
                                      <a:lnTo>
                                        <a:pt x="942" y="89"/>
                                      </a:lnTo>
                                      <a:lnTo>
                                        <a:pt x="943" y="87"/>
                                      </a:lnTo>
                                      <a:lnTo>
                                        <a:pt x="944" y="84"/>
                                      </a:lnTo>
                                      <a:lnTo>
                                        <a:pt x="945" y="83"/>
                                      </a:lnTo>
                                      <a:lnTo>
                                        <a:pt x="945" y="84"/>
                                      </a:lnTo>
                                      <a:lnTo>
                                        <a:pt x="946" y="84"/>
                                      </a:lnTo>
                                      <a:lnTo>
                                        <a:pt x="947" y="82"/>
                                      </a:lnTo>
                                      <a:lnTo>
                                        <a:pt x="947" y="83"/>
                                      </a:lnTo>
                                      <a:lnTo>
                                        <a:pt x="947" y="79"/>
                                      </a:lnTo>
                                      <a:lnTo>
                                        <a:pt x="948" y="75"/>
                                      </a:lnTo>
                                      <a:lnTo>
                                        <a:pt x="948" y="76"/>
                                      </a:lnTo>
                                      <a:lnTo>
                                        <a:pt x="949" y="75"/>
                                      </a:lnTo>
                                      <a:lnTo>
                                        <a:pt x="950" y="73"/>
                                      </a:lnTo>
                                      <a:lnTo>
                                        <a:pt x="951" y="70"/>
                                      </a:lnTo>
                                      <a:lnTo>
                                        <a:pt x="952" y="67"/>
                                      </a:lnTo>
                                      <a:lnTo>
                                        <a:pt x="953" y="68"/>
                                      </a:lnTo>
                                      <a:lnTo>
                                        <a:pt x="954" y="69"/>
                                      </a:lnTo>
                                      <a:lnTo>
                                        <a:pt x="955" y="66"/>
                                      </a:lnTo>
                                      <a:lnTo>
                                        <a:pt x="955" y="68"/>
                                      </a:lnTo>
                                      <a:lnTo>
                                        <a:pt x="956" y="66"/>
                                      </a:lnTo>
                                      <a:lnTo>
                                        <a:pt x="957" y="66"/>
                                      </a:lnTo>
                                      <a:lnTo>
                                        <a:pt x="957" y="68"/>
                                      </a:lnTo>
                                      <a:lnTo>
                                        <a:pt x="958" y="68"/>
                                      </a:lnTo>
                                      <a:lnTo>
                                        <a:pt x="959" y="72"/>
                                      </a:lnTo>
                                      <a:lnTo>
                                        <a:pt x="960" y="69"/>
                                      </a:lnTo>
                                      <a:lnTo>
                                        <a:pt x="960" y="72"/>
                                      </a:lnTo>
                                      <a:lnTo>
                                        <a:pt x="961" y="69"/>
                                      </a:lnTo>
                                      <a:lnTo>
                                        <a:pt x="962" y="64"/>
                                      </a:lnTo>
                                      <a:lnTo>
                                        <a:pt x="962" y="65"/>
                                      </a:lnTo>
                                      <a:lnTo>
                                        <a:pt x="963" y="62"/>
                                      </a:lnTo>
                                      <a:lnTo>
                                        <a:pt x="964" y="62"/>
                                      </a:lnTo>
                                      <a:lnTo>
                                        <a:pt x="964" y="62"/>
                                      </a:lnTo>
                                      <a:lnTo>
                                        <a:pt x="965" y="60"/>
                                      </a:lnTo>
                                      <a:lnTo>
                                        <a:pt x="966" y="59"/>
                                      </a:lnTo>
                                      <a:lnTo>
                                        <a:pt x="966" y="60"/>
                                      </a:lnTo>
                                      <a:lnTo>
                                        <a:pt x="967" y="58"/>
                                      </a:lnTo>
                                      <a:lnTo>
                                        <a:pt x="968" y="57"/>
                                      </a:lnTo>
                                      <a:lnTo>
                                        <a:pt x="969" y="56"/>
                                      </a:lnTo>
                                      <a:lnTo>
                                        <a:pt x="970" y="56"/>
                                      </a:lnTo>
                                      <a:lnTo>
                                        <a:pt x="971" y="50"/>
                                      </a:lnTo>
                                      <a:lnTo>
                                        <a:pt x="971" y="53"/>
                                      </a:lnTo>
                                      <a:lnTo>
                                        <a:pt x="971" y="46"/>
                                      </a:lnTo>
                                      <a:lnTo>
                                        <a:pt x="972" y="43"/>
                                      </a:lnTo>
                                      <a:lnTo>
                                        <a:pt x="972" y="45"/>
                                      </a:lnTo>
                                      <a:lnTo>
                                        <a:pt x="973" y="43"/>
                                      </a:lnTo>
                                      <a:lnTo>
                                        <a:pt x="974" y="38"/>
                                      </a:lnTo>
                                      <a:lnTo>
                                        <a:pt x="975" y="30"/>
                                      </a:lnTo>
                                      <a:lnTo>
                                        <a:pt x="975" y="36"/>
                                      </a:lnTo>
                                      <a:lnTo>
                                        <a:pt x="976" y="26"/>
                                      </a:lnTo>
                                      <a:lnTo>
                                        <a:pt x="977" y="16"/>
                                      </a:lnTo>
                                      <a:lnTo>
                                        <a:pt x="977" y="22"/>
                                      </a:lnTo>
                                      <a:lnTo>
                                        <a:pt x="978" y="13"/>
                                      </a:lnTo>
                                      <a:lnTo>
                                        <a:pt x="979" y="6"/>
                                      </a:lnTo>
                                      <a:lnTo>
                                        <a:pt x="979" y="8"/>
                                      </a:lnTo>
                                      <a:lnTo>
                                        <a:pt x="980" y="4"/>
                                      </a:lnTo>
                                      <a:lnTo>
                                        <a:pt x="981" y="2"/>
                                      </a:lnTo>
                                      <a:lnTo>
                                        <a:pt x="981" y="3"/>
                                      </a:lnTo>
                                      <a:lnTo>
                                        <a:pt x="982" y="0"/>
                                      </a:lnTo>
                                      <a:lnTo>
                                        <a:pt x="983" y="0"/>
                                      </a:lnTo>
                                      <a:lnTo>
                                        <a:pt x="984" y="0"/>
                                      </a:lnTo>
                                      <a:lnTo>
                                        <a:pt x="984" y="4"/>
                                      </a:lnTo>
                                      <a:lnTo>
                                        <a:pt x="985" y="5"/>
                                      </a:lnTo>
                                      <a:lnTo>
                                        <a:pt x="986" y="7"/>
                                      </a:lnTo>
                                      <a:lnTo>
                                        <a:pt x="986" y="10"/>
                                      </a:lnTo>
                                      <a:lnTo>
                                        <a:pt x="987" y="10"/>
                                      </a:lnTo>
                                      <a:lnTo>
                                        <a:pt x="988" y="12"/>
                                      </a:lnTo>
                                      <a:lnTo>
                                        <a:pt x="988" y="15"/>
                                      </a:lnTo>
                                      <a:lnTo>
                                        <a:pt x="989" y="15"/>
                                      </a:lnTo>
                                      <a:lnTo>
                                        <a:pt x="990" y="16"/>
                                      </a:lnTo>
                                      <a:lnTo>
                                        <a:pt x="991" y="16"/>
                                      </a:lnTo>
                                      <a:lnTo>
                                        <a:pt x="992" y="16"/>
                                      </a:lnTo>
                                      <a:lnTo>
                                        <a:pt x="993" y="16"/>
                                      </a:lnTo>
                                      <a:lnTo>
                                        <a:pt x="993" y="17"/>
                                      </a:lnTo>
                                      <a:lnTo>
                                        <a:pt x="994" y="19"/>
                                      </a:lnTo>
                                      <a:lnTo>
                                        <a:pt x="995" y="15"/>
                                      </a:lnTo>
                                      <a:lnTo>
                                        <a:pt x="995" y="18"/>
                                      </a:lnTo>
                                      <a:lnTo>
                                        <a:pt x="995" y="18"/>
                                      </a:lnTo>
                                      <a:lnTo>
                                        <a:pt x="996" y="18"/>
                                      </a:lnTo>
                                      <a:lnTo>
                                        <a:pt x="996" y="22"/>
                                      </a:lnTo>
                                      <a:lnTo>
                                        <a:pt x="997" y="22"/>
                                      </a:lnTo>
                                      <a:lnTo>
                                        <a:pt x="998" y="24"/>
                                      </a:lnTo>
                                      <a:lnTo>
                                        <a:pt x="999" y="27"/>
                                      </a:lnTo>
                                      <a:lnTo>
                                        <a:pt x="999" y="29"/>
                                      </a:lnTo>
                                      <a:lnTo>
                                        <a:pt x="1000" y="30"/>
                                      </a:lnTo>
                                      <a:lnTo>
                                        <a:pt x="1001" y="31"/>
                                      </a:lnTo>
                                      <a:lnTo>
                                        <a:pt x="1001" y="35"/>
                                      </a:lnTo>
                                      <a:lnTo>
                                        <a:pt x="1002" y="36"/>
                                      </a:lnTo>
                                      <a:lnTo>
                                        <a:pt x="1003" y="30"/>
                                      </a:lnTo>
                                      <a:lnTo>
                                        <a:pt x="1003" y="35"/>
                                      </a:lnTo>
                                      <a:lnTo>
                                        <a:pt x="1004" y="30"/>
                                      </a:lnTo>
                                      <a:lnTo>
                                        <a:pt x="1005" y="29"/>
                                      </a:lnTo>
                                      <a:lnTo>
                                        <a:pt x="1006" y="30"/>
                                      </a:lnTo>
                                      <a:lnTo>
                                        <a:pt x="1007" y="30"/>
                                      </a:lnTo>
                                      <a:lnTo>
                                        <a:pt x="1008" y="29"/>
                                      </a:lnTo>
                                      <a:lnTo>
                                        <a:pt x="1009" y="30"/>
                                      </a:lnTo>
                                      <a:lnTo>
                                        <a:pt x="1010" y="30"/>
                                      </a:lnTo>
                                      <a:lnTo>
                                        <a:pt x="1011" y="30"/>
                                      </a:lnTo>
                                      <a:lnTo>
                                        <a:pt x="1012" y="30"/>
                                      </a:lnTo>
                                      <a:lnTo>
                                        <a:pt x="1013" y="31"/>
                                      </a:lnTo>
                                      <a:lnTo>
                                        <a:pt x="1014" y="33"/>
                                      </a:lnTo>
                                      <a:lnTo>
                                        <a:pt x="1015" y="36"/>
                                      </a:lnTo>
                                      <a:lnTo>
                                        <a:pt x="1016" y="34"/>
                                      </a:lnTo>
                                      <a:lnTo>
                                        <a:pt x="1017" y="29"/>
                                      </a:lnTo>
                                      <a:lnTo>
                                        <a:pt x="1017" y="30"/>
                                      </a:lnTo>
                                      <a:lnTo>
                                        <a:pt x="1018" y="31"/>
                                      </a:lnTo>
                                      <a:lnTo>
                                        <a:pt x="1019" y="33"/>
                                      </a:lnTo>
                                      <a:lnTo>
                                        <a:pt x="1019" y="36"/>
                                      </a:lnTo>
                                      <a:lnTo>
                                        <a:pt x="1019" y="38"/>
                                      </a:lnTo>
                                      <a:lnTo>
                                        <a:pt x="1020" y="38"/>
                                      </a:lnTo>
                                      <a:lnTo>
                                        <a:pt x="1021" y="41"/>
                                      </a:lnTo>
                                      <a:lnTo>
                                        <a:pt x="1021" y="43"/>
                                      </a:lnTo>
                                      <a:lnTo>
                                        <a:pt x="1022" y="48"/>
                                      </a:lnTo>
                                      <a:lnTo>
                                        <a:pt x="1023" y="50"/>
                                      </a:lnTo>
                                      <a:lnTo>
                                        <a:pt x="1023" y="51"/>
                                      </a:lnTo>
                                      <a:lnTo>
                                        <a:pt x="1024" y="51"/>
                                      </a:lnTo>
                                      <a:lnTo>
                                        <a:pt x="1025" y="51"/>
                                      </a:lnTo>
                                      <a:lnTo>
                                        <a:pt x="1025" y="52"/>
                                      </a:lnTo>
                                      <a:lnTo>
                                        <a:pt x="1026" y="53"/>
                                      </a:lnTo>
                                      <a:lnTo>
                                        <a:pt x="1027" y="52"/>
                                      </a:lnTo>
                                      <a:lnTo>
                                        <a:pt x="1027" y="55"/>
                                      </a:lnTo>
                                      <a:lnTo>
                                        <a:pt x="1028" y="55"/>
                                      </a:lnTo>
                                      <a:lnTo>
                                        <a:pt x="1029" y="56"/>
                                      </a:lnTo>
                                      <a:lnTo>
                                        <a:pt x="1030" y="60"/>
                                      </a:lnTo>
                                      <a:lnTo>
                                        <a:pt x="1030" y="62"/>
                                      </a:lnTo>
                                      <a:lnTo>
                                        <a:pt x="1031" y="62"/>
                                      </a:lnTo>
                                      <a:lnTo>
                                        <a:pt x="1032" y="62"/>
                                      </a:lnTo>
                                      <a:lnTo>
                                        <a:pt x="1032" y="68"/>
                                      </a:lnTo>
                                      <a:lnTo>
                                        <a:pt x="1033" y="72"/>
                                      </a:lnTo>
                                      <a:lnTo>
                                        <a:pt x="1034" y="74"/>
                                      </a:lnTo>
                                      <a:lnTo>
                                        <a:pt x="1034" y="75"/>
                                      </a:lnTo>
                                      <a:lnTo>
                                        <a:pt x="1035" y="76"/>
                                      </a:lnTo>
                                      <a:lnTo>
                                        <a:pt x="1036" y="75"/>
                                      </a:lnTo>
                                      <a:lnTo>
                                        <a:pt x="1037" y="71"/>
                                      </a:lnTo>
                                      <a:lnTo>
                                        <a:pt x="1037" y="74"/>
                                      </a:lnTo>
                                      <a:lnTo>
                                        <a:pt x="1038" y="64"/>
                                      </a:lnTo>
                                      <a:lnTo>
                                        <a:pt x="1039" y="65"/>
                                      </a:lnTo>
                                      <a:lnTo>
                                        <a:pt x="1040" y="69"/>
                                      </a:lnTo>
                                      <a:lnTo>
                                        <a:pt x="1041" y="72"/>
                                      </a:lnTo>
                                      <a:lnTo>
                                        <a:pt x="1041" y="74"/>
                                      </a:lnTo>
                                      <a:lnTo>
                                        <a:pt x="1042" y="77"/>
                                      </a:lnTo>
                                      <a:lnTo>
                                        <a:pt x="1043" y="84"/>
                                      </a:lnTo>
                                      <a:lnTo>
                                        <a:pt x="1043" y="86"/>
                                      </a:lnTo>
                                      <a:lnTo>
                                        <a:pt x="1043" y="89"/>
                                      </a:lnTo>
                                      <a:lnTo>
                                        <a:pt x="1044" y="89"/>
                                      </a:lnTo>
                                      <a:lnTo>
                                        <a:pt x="1045" y="81"/>
                                      </a:lnTo>
                                      <a:lnTo>
                                        <a:pt x="1045" y="84"/>
                                      </a:lnTo>
                                      <a:lnTo>
                                        <a:pt x="1046" y="81"/>
                                      </a:lnTo>
                                      <a:lnTo>
                                        <a:pt x="1047" y="76"/>
                                      </a:lnTo>
                                      <a:lnTo>
                                        <a:pt x="1047" y="78"/>
                                      </a:lnTo>
                                      <a:lnTo>
                                        <a:pt x="1048" y="76"/>
                                      </a:lnTo>
                                      <a:lnTo>
                                        <a:pt x="1049" y="69"/>
                                      </a:lnTo>
                                      <a:lnTo>
                                        <a:pt x="1049" y="73"/>
                                      </a:lnTo>
                                      <a:lnTo>
                                        <a:pt x="1050" y="65"/>
                                      </a:lnTo>
                                      <a:lnTo>
                                        <a:pt x="1051" y="63"/>
                                      </a:lnTo>
                                      <a:lnTo>
                                        <a:pt x="1052" y="62"/>
                                      </a:lnTo>
                                      <a:lnTo>
                                        <a:pt x="1053" y="69"/>
                                      </a:lnTo>
                                      <a:lnTo>
                                        <a:pt x="1054" y="65"/>
                                      </a:lnTo>
                                      <a:lnTo>
                                        <a:pt x="1054" y="68"/>
                                      </a:lnTo>
                                      <a:lnTo>
                                        <a:pt x="1055" y="63"/>
                                      </a:lnTo>
                                      <a:lnTo>
                                        <a:pt x="1056" y="66"/>
                                      </a:lnTo>
                                      <a:lnTo>
                                        <a:pt x="1056" y="67"/>
                                      </a:lnTo>
                                      <a:lnTo>
                                        <a:pt x="1057" y="62"/>
                                      </a:lnTo>
                                      <a:lnTo>
                                        <a:pt x="1058" y="58"/>
                                      </a:lnTo>
                                      <a:lnTo>
                                        <a:pt x="1058" y="60"/>
                                      </a:lnTo>
                                      <a:lnTo>
                                        <a:pt x="1059" y="55"/>
                                      </a:lnTo>
                                      <a:lnTo>
                                        <a:pt x="1060" y="53"/>
                                      </a:lnTo>
                                      <a:lnTo>
                                        <a:pt x="1061" y="47"/>
                                      </a:lnTo>
                                      <a:lnTo>
                                        <a:pt x="1061" y="49"/>
                                      </a:lnTo>
                                      <a:lnTo>
                                        <a:pt x="1062" y="44"/>
                                      </a:lnTo>
                                      <a:lnTo>
                                        <a:pt x="1063" y="47"/>
                                      </a:lnTo>
                                      <a:lnTo>
                                        <a:pt x="1063" y="48"/>
                                      </a:lnTo>
                                      <a:lnTo>
                                        <a:pt x="1064" y="50"/>
                                      </a:lnTo>
                                      <a:lnTo>
                                        <a:pt x="1065" y="55"/>
                                      </a:lnTo>
                                      <a:lnTo>
                                        <a:pt x="1066" y="56"/>
                                      </a:lnTo>
                                      <a:lnTo>
                                        <a:pt x="1067" y="54"/>
                                      </a:lnTo>
                                      <a:lnTo>
                                        <a:pt x="1067" y="56"/>
                                      </a:lnTo>
                                      <a:lnTo>
                                        <a:pt x="1067" y="57"/>
                                      </a:lnTo>
                                      <a:lnTo>
                                        <a:pt x="1068" y="57"/>
                                      </a:lnTo>
                                      <a:lnTo>
                                        <a:pt x="1069" y="62"/>
                                      </a:lnTo>
                                      <a:lnTo>
                                        <a:pt x="1069" y="66"/>
                                      </a:lnTo>
                                      <a:lnTo>
                                        <a:pt x="1070" y="62"/>
                                      </a:lnTo>
                                      <a:lnTo>
                                        <a:pt x="1071" y="60"/>
                                      </a:lnTo>
                                      <a:lnTo>
                                        <a:pt x="1071" y="62"/>
                                      </a:lnTo>
                                      <a:lnTo>
                                        <a:pt x="1072" y="56"/>
                                      </a:lnTo>
                                      <a:lnTo>
                                        <a:pt x="1073" y="48"/>
                                      </a:lnTo>
                                      <a:lnTo>
                                        <a:pt x="1073" y="50"/>
                                      </a:lnTo>
                                      <a:lnTo>
                                        <a:pt x="1074" y="50"/>
                                      </a:lnTo>
                                      <a:lnTo>
                                        <a:pt x="1075" y="50"/>
                                      </a:lnTo>
                                      <a:lnTo>
                                        <a:pt x="1076" y="47"/>
                                      </a:lnTo>
                                      <a:lnTo>
                                        <a:pt x="1076" y="48"/>
                                      </a:lnTo>
                                      <a:lnTo>
                                        <a:pt x="1077" y="49"/>
                                      </a:lnTo>
                                      <a:lnTo>
                                        <a:pt x="1078" y="47"/>
                                      </a:lnTo>
                                      <a:lnTo>
                                        <a:pt x="1078" y="48"/>
                                      </a:lnTo>
                                      <a:lnTo>
                                        <a:pt x="1079" y="49"/>
                                      </a:lnTo>
                                      <a:lnTo>
                                        <a:pt x="1080" y="45"/>
                                      </a:lnTo>
                                      <a:lnTo>
                                        <a:pt x="1080" y="46"/>
                                      </a:lnTo>
                                      <a:lnTo>
                                        <a:pt x="1081" y="42"/>
                                      </a:lnTo>
                                      <a:lnTo>
                                        <a:pt x="1082" y="40"/>
                                      </a:lnTo>
                                      <a:lnTo>
                                        <a:pt x="1082" y="43"/>
                                      </a:lnTo>
                                      <a:lnTo>
                                        <a:pt x="1083" y="41"/>
                                      </a:lnTo>
                                      <a:lnTo>
                                        <a:pt x="1084" y="42"/>
                                      </a:lnTo>
                                      <a:lnTo>
                                        <a:pt x="1085" y="42"/>
                                      </a:lnTo>
                                      <a:lnTo>
                                        <a:pt x="1085" y="45"/>
                                      </a:lnTo>
                                      <a:lnTo>
                                        <a:pt x="1086" y="42"/>
                                      </a:lnTo>
                                      <a:lnTo>
                                        <a:pt x="1087" y="39"/>
                                      </a:lnTo>
                                      <a:lnTo>
                                        <a:pt x="1087" y="40"/>
                                      </a:lnTo>
                                      <a:lnTo>
                                        <a:pt x="1088" y="38"/>
                                      </a:lnTo>
                                      <a:lnTo>
                                        <a:pt x="1089" y="40"/>
                                      </a:lnTo>
                                      <a:lnTo>
                                        <a:pt x="1089" y="41"/>
                                      </a:lnTo>
                                      <a:lnTo>
                                        <a:pt x="1090" y="45"/>
                                      </a:lnTo>
                                      <a:lnTo>
                                        <a:pt x="1091" y="50"/>
                                      </a:lnTo>
                                      <a:lnTo>
                                        <a:pt x="1091" y="51"/>
                                      </a:lnTo>
                                      <a:lnTo>
                                        <a:pt x="1091" y="54"/>
                                      </a:lnTo>
                                      <a:lnTo>
                                        <a:pt x="1092" y="55"/>
                                      </a:lnTo>
                                      <a:lnTo>
                                        <a:pt x="1093" y="54"/>
                                      </a:lnTo>
                                      <a:lnTo>
                                        <a:pt x="1093" y="56"/>
                                      </a:lnTo>
                                      <a:lnTo>
                                        <a:pt x="1094" y="53"/>
                                      </a:lnTo>
                                      <a:lnTo>
                                        <a:pt x="1095" y="54"/>
                                      </a:lnTo>
                                      <a:lnTo>
                                        <a:pt x="1096" y="52"/>
                                      </a:lnTo>
                                      <a:lnTo>
                                        <a:pt x="1097" y="51"/>
                                      </a:lnTo>
                                      <a:lnTo>
                                        <a:pt x="1098" y="54"/>
                                      </a:lnTo>
                                      <a:lnTo>
                                        <a:pt x="1099" y="51"/>
                                      </a:lnTo>
                                      <a:lnTo>
                                        <a:pt x="1100" y="54"/>
                                      </a:lnTo>
                                      <a:lnTo>
                                        <a:pt x="1101" y="55"/>
                                      </a:lnTo>
                                      <a:lnTo>
                                        <a:pt x="1102" y="57"/>
                                      </a:lnTo>
                                      <a:lnTo>
                                        <a:pt x="1102" y="60"/>
                                      </a:lnTo>
                                      <a:lnTo>
                                        <a:pt x="1103" y="62"/>
                                      </a:lnTo>
                                      <a:lnTo>
                                        <a:pt x="1104" y="62"/>
                                      </a:lnTo>
                                      <a:lnTo>
                                        <a:pt x="1104" y="63"/>
                                      </a:lnTo>
                                      <a:lnTo>
                                        <a:pt x="1105" y="62"/>
                                      </a:lnTo>
                                      <a:lnTo>
                                        <a:pt x="1106" y="62"/>
                                      </a:lnTo>
                                      <a:lnTo>
                                        <a:pt x="1107" y="62"/>
                                      </a:lnTo>
                                      <a:lnTo>
                                        <a:pt x="1107" y="64"/>
                                      </a:lnTo>
                                      <a:lnTo>
                                        <a:pt x="1108" y="66"/>
                                      </a:lnTo>
                                      <a:lnTo>
                                        <a:pt x="1109" y="66"/>
                                      </a:lnTo>
                                      <a:lnTo>
                                        <a:pt x="1109" y="69"/>
                                      </a:lnTo>
                                      <a:lnTo>
                                        <a:pt x="1110" y="70"/>
                                      </a:lnTo>
                                      <a:lnTo>
                                        <a:pt x="1111" y="74"/>
                                      </a:lnTo>
                                      <a:lnTo>
                                        <a:pt x="1111" y="79"/>
                                      </a:lnTo>
                                      <a:lnTo>
                                        <a:pt x="1112" y="81"/>
                                      </a:lnTo>
                                      <a:lnTo>
                                        <a:pt x="1113" y="77"/>
                                      </a:lnTo>
                                      <a:lnTo>
                                        <a:pt x="1113" y="82"/>
                                      </a:lnTo>
                                      <a:lnTo>
                                        <a:pt x="1114" y="78"/>
                                      </a:lnTo>
                                      <a:lnTo>
                                        <a:pt x="1115" y="83"/>
                                      </a:lnTo>
                                      <a:lnTo>
                                        <a:pt x="1115" y="79"/>
                                      </a:lnTo>
                                      <a:lnTo>
                                        <a:pt x="1115" y="82"/>
                                      </a:lnTo>
                                      <a:lnTo>
                                        <a:pt x="1116" y="78"/>
                                      </a:lnTo>
                                      <a:lnTo>
                                        <a:pt x="1117" y="72"/>
                                      </a:lnTo>
                                      <a:lnTo>
                                        <a:pt x="1118" y="72"/>
                                      </a:lnTo>
                                      <a:lnTo>
                                        <a:pt x="1119" y="74"/>
                                      </a:lnTo>
                                      <a:lnTo>
                                        <a:pt x="1119" y="76"/>
                                      </a:lnTo>
                                      <a:lnTo>
                                        <a:pt x="1120" y="76"/>
                                      </a:lnTo>
                                      <a:lnTo>
                                        <a:pt x="1121" y="77"/>
                                      </a:lnTo>
                                      <a:lnTo>
                                        <a:pt x="1122" y="83"/>
                                      </a:lnTo>
                                      <a:lnTo>
                                        <a:pt x="1122" y="84"/>
                                      </a:lnTo>
                                      <a:lnTo>
                                        <a:pt x="1123" y="86"/>
                                      </a:lnTo>
                                      <a:lnTo>
                                        <a:pt x="1124" y="86"/>
                                      </a:lnTo>
                                      <a:lnTo>
                                        <a:pt x="1125" y="85"/>
                                      </a:lnTo>
                                      <a:lnTo>
                                        <a:pt x="1126" y="82"/>
                                      </a:lnTo>
                                      <a:lnTo>
                                        <a:pt x="1126" y="83"/>
                                      </a:lnTo>
                                      <a:lnTo>
                                        <a:pt x="1127" y="78"/>
                                      </a:lnTo>
                                      <a:lnTo>
                                        <a:pt x="1128" y="73"/>
                                      </a:lnTo>
                                      <a:lnTo>
                                        <a:pt x="1128" y="75"/>
                                      </a:lnTo>
                                      <a:lnTo>
                                        <a:pt x="1129" y="71"/>
                                      </a:lnTo>
                                      <a:lnTo>
                                        <a:pt x="1130" y="69"/>
                                      </a:lnTo>
                                      <a:lnTo>
                                        <a:pt x="1131" y="66"/>
                                      </a:lnTo>
                                      <a:lnTo>
                                        <a:pt x="1131" y="68"/>
                                      </a:lnTo>
                                      <a:lnTo>
                                        <a:pt x="1132" y="70"/>
                                      </a:lnTo>
                                      <a:lnTo>
                                        <a:pt x="1133" y="68"/>
                                      </a:lnTo>
                                      <a:lnTo>
                                        <a:pt x="1133" y="69"/>
                                      </a:lnTo>
                                      <a:lnTo>
                                        <a:pt x="1134" y="71"/>
                                      </a:lnTo>
                                      <a:lnTo>
                                        <a:pt x="1135" y="69"/>
                                      </a:lnTo>
                                      <a:lnTo>
                                        <a:pt x="1136" y="64"/>
                                      </a:lnTo>
                                      <a:lnTo>
                                        <a:pt x="1137" y="64"/>
                                      </a:lnTo>
                                      <a:lnTo>
                                        <a:pt x="1137" y="67"/>
                                      </a:lnTo>
                                      <a:lnTo>
                                        <a:pt x="1138" y="64"/>
                                      </a:lnTo>
                                      <a:lnTo>
                                        <a:pt x="1139" y="68"/>
                                      </a:lnTo>
                                      <a:lnTo>
                                        <a:pt x="1139" y="65"/>
                                      </a:lnTo>
                                      <a:lnTo>
                                        <a:pt x="1139" y="66"/>
                                      </a:lnTo>
                                      <a:lnTo>
                                        <a:pt x="1140" y="69"/>
                                      </a:lnTo>
                                      <a:lnTo>
                                        <a:pt x="1141" y="69"/>
                                      </a:lnTo>
                                      <a:lnTo>
                                        <a:pt x="1142" y="71"/>
                                      </a:lnTo>
                                      <a:lnTo>
                                        <a:pt x="1143" y="74"/>
                                      </a:lnTo>
                                      <a:lnTo>
                                        <a:pt x="1143" y="77"/>
                                      </a:lnTo>
                                      <a:lnTo>
                                        <a:pt x="1144" y="79"/>
                                      </a:lnTo>
                                      <a:lnTo>
                                        <a:pt x="1145" y="78"/>
                                      </a:lnTo>
                                      <a:lnTo>
                                        <a:pt x="1146" y="81"/>
                                      </a:lnTo>
                                      <a:lnTo>
                                        <a:pt x="1146" y="83"/>
                                      </a:lnTo>
                                      <a:lnTo>
                                        <a:pt x="1147" y="83"/>
                                      </a:lnTo>
                                      <a:lnTo>
                                        <a:pt x="1148" y="83"/>
                                      </a:lnTo>
                                      <a:lnTo>
                                        <a:pt x="1148" y="85"/>
                                      </a:lnTo>
                                      <a:lnTo>
                                        <a:pt x="1149" y="82"/>
                                      </a:lnTo>
                                      <a:lnTo>
                                        <a:pt x="1150" y="78"/>
                                      </a:lnTo>
                                      <a:lnTo>
                                        <a:pt x="1150" y="80"/>
                                      </a:lnTo>
                                      <a:lnTo>
                                        <a:pt x="1151" y="76"/>
                                      </a:lnTo>
                                      <a:lnTo>
                                        <a:pt x="1152" y="76"/>
                                      </a:lnTo>
                                      <a:lnTo>
                                        <a:pt x="1152" y="77"/>
                                      </a:lnTo>
                                      <a:lnTo>
                                        <a:pt x="1153" y="77"/>
                                      </a:lnTo>
                                      <a:lnTo>
                                        <a:pt x="1154" y="74"/>
                                      </a:lnTo>
                                      <a:lnTo>
                                        <a:pt x="1155" y="69"/>
                                      </a:lnTo>
                                      <a:lnTo>
                                        <a:pt x="1155" y="72"/>
                                      </a:lnTo>
                                      <a:lnTo>
                                        <a:pt x="1156" y="69"/>
                                      </a:lnTo>
                                      <a:lnTo>
                                        <a:pt x="1157" y="64"/>
                                      </a:lnTo>
                                      <a:lnTo>
                                        <a:pt x="1157" y="68"/>
                                      </a:lnTo>
                                      <a:lnTo>
                                        <a:pt x="1158" y="66"/>
                                      </a:lnTo>
                                      <a:lnTo>
                                        <a:pt x="1159" y="62"/>
                                      </a:lnTo>
                                      <a:lnTo>
                                        <a:pt x="1160" y="58"/>
                                      </a:lnTo>
                                      <a:lnTo>
                                        <a:pt x="1161" y="59"/>
                                      </a:lnTo>
                                      <a:lnTo>
                                        <a:pt x="1162" y="59"/>
                                      </a:lnTo>
                                      <a:lnTo>
                                        <a:pt x="1163" y="62"/>
                                      </a:lnTo>
                                      <a:lnTo>
                                        <a:pt x="1163" y="63"/>
                                      </a:lnTo>
                                      <a:lnTo>
                                        <a:pt x="1163" y="64"/>
                                      </a:lnTo>
                                      <a:lnTo>
                                        <a:pt x="1164" y="65"/>
                                      </a:lnTo>
                                      <a:lnTo>
                                        <a:pt x="1165" y="62"/>
                                      </a:lnTo>
                                      <a:lnTo>
                                        <a:pt x="1165" y="63"/>
                                      </a:lnTo>
                                      <a:lnTo>
                                        <a:pt x="1166" y="62"/>
                                      </a:lnTo>
                                      <a:lnTo>
                                        <a:pt x="1167" y="61"/>
                                      </a:lnTo>
                                      <a:lnTo>
                                        <a:pt x="1167" y="62"/>
                                      </a:lnTo>
                                      <a:lnTo>
                                        <a:pt x="1168" y="62"/>
                                      </a:lnTo>
                                      <a:lnTo>
                                        <a:pt x="1169" y="68"/>
                                      </a:lnTo>
                                      <a:lnTo>
                                        <a:pt x="1170" y="71"/>
                                      </a:lnTo>
                                      <a:lnTo>
                                        <a:pt x="1170" y="76"/>
                                      </a:lnTo>
                                      <a:lnTo>
                                        <a:pt x="1171" y="80"/>
                                      </a:lnTo>
                                      <a:lnTo>
                                        <a:pt x="1172" y="81"/>
                                      </a:lnTo>
                                      <a:lnTo>
                                        <a:pt x="1173" y="82"/>
                                      </a:lnTo>
                                      <a:lnTo>
                                        <a:pt x="1174" y="84"/>
                                      </a:lnTo>
                                      <a:lnTo>
                                        <a:pt x="1174" y="86"/>
                                      </a:lnTo>
                                      <a:lnTo>
                                        <a:pt x="1175" y="86"/>
                                      </a:lnTo>
                                      <a:lnTo>
                                        <a:pt x="1176" y="89"/>
                                      </a:lnTo>
                                      <a:lnTo>
                                        <a:pt x="1177" y="90"/>
                                      </a:lnTo>
                                      <a:lnTo>
                                        <a:pt x="1177" y="91"/>
                                      </a:lnTo>
                                      <a:lnTo>
                                        <a:pt x="1178" y="92"/>
                                      </a:lnTo>
                                      <a:lnTo>
                                        <a:pt x="1179" y="89"/>
                                      </a:lnTo>
                                      <a:lnTo>
                                        <a:pt x="1180" y="89"/>
                                      </a:lnTo>
                                      <a:lnTo>
                                        <a:pt x="1181" y="88"/>
                                      </a:lnTo>
                                      <a:lnTo>
                                        <a:pt x="1181" y="90"/>
                                      </a:lnTo>
                                      <a:lnTo>
                                        <a:pt x="1182" y="88"/>
                                      </a:lnTo>
                                      <a:lnTo>
                                        <a:pt x="1183" y="84"/>
                                      </a:lnTo>
                                      <a:lnTo>
                                        <a:pt x="1183" y="86"/>
                                      </a:lnTo>
                                      <a:lnTo>
                                        <a:pt x="1184" y="83"/>
                                      </a:lnTo>
                                      <a:lnTo>
                                        <a:pt x="1185" y="83"/>
                                      </a:lnTo>
                                      <a:lnTo>
                                        <a:pt x="1186" y="81"/>
                                      </a:lnTo>
                                      <a:lnTo>
                                        <a:pt x="1186" y="82"/>
                                      </a:lnTo>
                                      <a:lnTo>
                                        <a:pt x="1187" y="84"/>
                                      </a:lnTo>
                                      <a:lnTo>
                                        <a:pt x="1187" y="84"/>
                                      </a:lnTo>
                                      <a:lnTo>
                                        <a:pt x="1187" y="86"/>
                                      </a:lnTo>
                                      <a:lnTo>
                                        <a:pt x="1188" y="86"/>
                                      </a:lnTo>
                                      <a:lnTo>
                                        <a:pt x="1189" y="89"/>
                                      </a:lnTo>
                                      <a:lnTo>
                                        <a:pt x="1190" y="93"/>
                                      </a:lnTo>
                                      <a:lnTo>
                                        <a:pt x="1191" y="91"/>
                                      </a:lnTo>
                                      <a:lnTo>
                                        <a:pt x="1192" y="90"/>
                                      </a:lnTo>
                                      <a:lnTo>
                                        <a:pt x="1192" y="91"/>
                                      </a:lnTo>
                                      <a:lnTo>
                                        <a:pt x="1193" y="89"/>
                                      </a:lnTo>
                                      <a:lnTo>
                                        <a:pt x="1194" y="83"/>
                                      </a:lnTo>
                                      <a:lnTo>
                                        <a:pt x="1194" y="86"/>
                                      </a:lnTo>
                                      <a:lnTo>
                                        <a:pt x="1195" y="82"/>
                                      </a:lnTo>
                                      <a:lnTo>
                                        <a:pt x="1196" y="80"/>
                                      </a:lnTo>
                                      <a:lnTo>
                                        <a:pt x="1196" y="82"/>
                                      </a:lnTo>
                                      <a:lnTo>
                                        <a:pt x="1197" y="86"/>
                                      </a:lnTo>
                                      <a:lnTo>
                                        <a:pt x="1198" y="86"/>
                                      </a:lnTo>
                                      <a:lnTo>
                                        <a:pt x="1198" y="88"/>
                                      </a:lnTo>
                                      <a:lnTo>
                                        <a:pt x="1199" y="88"/>
                                      </a:lnTo>
                                      <a:lnTo>
                                        <a:pt x="1200" y="93"/>
                                      </a:lnTo>
                                      <a:lnTo>
                                        <a:pt x="1201" y="92"/>
                                      </a:lnTo>
                                      <a:lnTo>
                                        <a:pt x="1201" y="94"/>
                                      </a:lnTo>
                                      <a:lnTo>
                                        <a:pt x="1202" y="90"/>
                                      </a:lnTo>
                                      <a:lnTo>
                                        <a:pt x="1203" y="90"/>
                                      </a:lnTo>
                                      <a:lnTo>
                                        <a:pt x="1203" y="91"/>
                                      </a:lnTo>
                                      <a:lnTo>
                                        <a:pt x="1204" y="87"/>
                                      </a:lnTo>
                                      <a:lnTo>
                                        <a:pt x="1205" y="77"/>
                                      </a:lnTo>
                                      <a:lnTo>
                                        <a:pt x="1205" y="83"/>
                                      </a:lnTo>
                                      <a:lnTo>
                                        <a:pt x="1206" y="76"/>
                                      </a:lnTo>
                                      <a:lnTo>
                                        <a:pt x="1207" y="69"/>
                                      </a:lnTo>
                                      <a:lnTo>
                                        <a:pt x="1208" y="65"/>
                                      </a:lnTo>
                                      <a:lnTo>
                                        <a:pt x="1208" y="68"/>
                                      </a:lnTo>
                                      <a:lnTo>
                                        <a:pt x="1209" y="63"/>
                                      </a:lnTo>
                                      <a:lnTo>
                                        <a:pt x="1210" y="62"/>
                                      </a:lnTo>
                                      <a:lnTo>
                                        <a:pt x="1211" y="63"/>
                                      </a:lnTo>
                                      <a:lnTo>
                                        <a:pt x="1211" y="64"/>
                                      </a:lnTo>
                                      <a:lnTo>
                                        <a:pt x="1211" y="66"/>
                                      </a:lnTo>
                                      <a:lnTo>
                                        <a:pt x="1212" y="62"/>
                                      </a:lnTo>
                                      <a:lnTo>
                                        <a:pt x="1213" y="59"/>
                                      </a:lnTo>
                                      <a:lnTo>
                                        <a:pt x="1213" y="62"/>
                                      </a:lnTo>
                                      <a:lnTo>
                                        <a:pt x="1214" y="59"/>
                                      </a:lnTo>
                                      <a:lnTo>
                                        <a:pt x="1215" y="57"/>
                                      </a:lnTo>
                                      <a:lnTo>
                                        <a:pt x="1216" y="55"/>
                                      </a:lnTo>
                                      <a:lnTo>
                                        <a:pt x="1217" y="57"/>
                                      </a:lnTo>
                                      <a:lnTo>
                                        <a:pt x="1218" y="54"/>
                                      </a:lnTo>
                                      <a:lnTo>
                                        <a:pt x="1218" y="58"/>
                                      </a:lnTo>
                                      <a:lnTo>
                                        <a:pt x="1219" y="52"/>
                                      </a:lnTo>
                                      <a:lnTo>
                                        <a:pt x="1220" y="46"/>
                                      </a:lnTo>
                                      <a:lnTo>
                                        <a:pt x="1220" y="49"/>
                                      </a:lnTo>
                                      <a:lnTo>
                                        <a:pt x="1221" y="47"/>
                                      </a:lnTo>
                                      <a:lnTo>
                                        <a:pt x="1222" y="46"/>
                                      </a:lnTo>
                                      <a:lnTo>
                                        <a:pt x="1222" y="47"/>
                                      </a:lnTo>
                                      <a:lnTo>
                                        <a:pt x="1223" y="44"/>
                                      </a:lnTo>
                                      <a:lnTo>
                                        <a:pt x="1224" y="45"/>
                                      </a:lnTo>
                                      <a:lnTo>
                                        <a:pt x="1225" y="50"/>
                                      </a:lnTo>
                                      <a:lnTo>
                                        <a:pt x="1225" y="53"/>
                                      </a:lnTo>
                                      <a:lnTo>
                                        <a:pt x="1226" y="54"/>
                                      </a:lnTo>
                                      <a:lnTo>
                                        <a:pt x="1227" y="59"/>
                                      </a:lnTo>
                                      <a:lnTo>
                                        <a:pt x="1227" y="60"/>
                                      </a:lnTo>
                                      <a:lnTo>
                                        <a:pt x="1228" y="57"/>
                                      </a:lnTo>
                                      <a:lnTo>
                                        <a:pt x="1229" y="61"/>
                                      </a:lnTo>
                                      <a:lnTo>
                                        <a:pt x="1229" y="62"/>
                                      </a:lnTo>
                                      <a:lnTo>
                                        <a:pt x="1230" y="62"/>
                                      </a:lnTo>
                                      <a:lnTo>
                                        <a:pt x="1231" y="66"/>
                                      </a:lnTo>
                                      <a:lnTo>
                                        <a:pt x="1232" y="66"/>
                                      </a:lnTo>
                                      <a:lnTo>
                                        <a:pt x="1232" y="68"/>
                                      </a:lnTo>
                                      <a:lnTo>
                                        <a:pt x="1233" y="69"/>
                                      </a:lnTo>
                                      <a:lnTo>
                                        <a:pt x="1234" y="70"/>
                                      </a:lnTo>
                                      <a:lnTo>
                                        <a:pt x="1234" y="72"/>
                                      </a:lnTo>
                                      <a:lnTo>
                                        <a:pt x="1235" y="69"/>
                                      </a:lnTo>
                                      <a:lnTo>
                                        <a:pt x="1235" y="66"/>
                                      </a:lnTo>
                                      <a:lnTo>
                                        <a:pt x="1235" y="69"/>
                                      </a:lnTo>
                                      <a:lnTo>
                                        <a:pt x="1236" y="67"/>
                                      </a:lnTo>
                                      <a:lnTo>
                                        <a:pt x="1237" y="60"/>
                                      </a:lnTo>
                                      <a:lnTo>
                                        <a:pt x="1237" y="62"/>
                                      </a:lnTo>
                                      <a:lnTo>
                                        <a:pt x="1238" y="56"/>
                                      </a:lnTo>
                                      <a:lnTo>
                                        <a:pt x="1239" y="53"/>
                                      </a:lnTo>
                                      <a:lnTo>
                                        <a:pt x="1240" y="55"/>
                                      </a:lnTo>
                                      <a:lnTo>
                                        <a:pt x="1241" y="58"/>
                                      </a:lnTo>
                                      <a:lnTo>
                                        <a:pt x="1242" y="54"/>
                                      </a:lnTo>
                                      <a:lnTo>
                                        <a:pt x="1242" y="56"/>
                                      </a:lnTo>
                                      <a:lnTo>
                                        <a:pt x="1243" y="53"/>
                                      </a:lnTo>
                                      <a:lnTo>
                                        <a:pt x="1244" y="54"/>
                                      </a:lnTo>
                                      <a:lnTo>
                                        <a:pt x="1244" y="55"/>
                                      </a:lnTo>
                                      <a:lnTo>
                                        <a:pt x="1245" y="53"/>
                                      </a:lnTo>
                                      <a:lnTo>
                                        <a:pt x="1246" y="50"/>
                                      </a:lnTo>
                                      <a:lnTo>
                                        <a:pt x="1247" y="49"/>
                                      </a:lnTo>
                                      <a:lnTo>
                                        <a:pt x="1247" y="50"/>
                                      </a:lnTo>
                                      <a:lnTo>
                                        <a:pt x="1248" y="50"/>
                                      </a:lnTo>
                                      <a:lnTo>
                                        <a:pt x="1249" y="50"/>
                                      </a:lnTo>
                                      <a:lnTo>
                                        <a:pt x="1249" y="51"/>
                                      </a:lnTo>
                                      <a:lnTo>
                                        <a:pt x="1250" y="48"/>
                                      </a:lnTo>
                                      <a:lnTo>
                                        <a:pt x="1251" y="46"/>
                                      </a:lnTo>
                                      <a:lnTo>
                                        <a:pt x="1251" y="51"/>
                                      </a:lnTo>
                                      <a:lnTo>
                                        <a:pt x="1252" y="52"/>
                                      </a:lnTo>
                                      <a:lnTo>
                                        <a:pt x="1253" y="50"/>
                                      </a:lnTo>
                                      <a:lnTo>
                                        <a:pt x="1253" y="51"/>
                                      </a:lnTo>
                                      <a:lnTo>
                                        <a:pt x="1254" y="51"/>
                                      </a:lnTo>
                                      <a:lnTo>
                                        <a:pt x="1255" y="48"/>
                                      </a:lnTo>
                                      <a:lnTo>
                                        <a:pt x="1256" y="49"/>
                                      </a:lnTo>
                                      <a:lnTo>
                                        <a:pt x="1256" y="50"/>
                                      </a:lnTo>
                                      <a:lnTo>
                                        <a:pt x="1257" y="44"/>
                                      </a:lnTo>
                                      <a:lnTo>
                                        <a:pt x="1258" y="44"/>
                                      </a:lnTo>
                                      <a:lnTo>
                                        <a:pt x="1259" y="44"/>
                                      </a:lnTo>
                                      <a:lnTo>
                                        <a:pt x="1259" y="42"/>
                                      </a:lnTo>
                                      <a:lnTo>
                                        <a:pt x="1259" y="45"/>
                                      </a:lnTo>
                                      <a:lnTo>
                                        <a:pt x="1260" y="43"/>
                                      </a:lnTo>
                                      <a:lnTo>
                                        <a:pt x="1261" y="45"/>
                                      </a:lnTo>
                                      <a:lnTo>
                                        <a:pt x="1262" y="43"/>
                                      </a:lnTo>
                                      <a:lnTo>
                                        <a:pt x="1263" y="43"/>
                                      </a:lnTo>
                                      <a:lnTo>
                                        <a:pt x="1264" y="45"/>
                                      </a:lnTo>
                                      <a:lnTo>
                                        <a:pt x="1264" y="48"/>
                                      </a:lnTo>
                                      <a:lnTo>
                                        <a:pt x="1265" y="49"/>
                                      </a:lnTo>
                                      <a:lnTo>
                                        <a:pt x="1266" y="51"/>
                                      </a:lnTo>
                                      <a:lnTo>
                                        <a:pt x="1266" y="53"/>
                                      </a:lnTo>
                                      <a:lnTo>
                                        <a:pt x="1267" y="54"/>
                                      </a:lnTo>
                                      <a:lnTo>
                                        <a:pt x="1268" y="53"/>
                                      </a:lnTo>
                                      <a:lnTo>
                                        <a:pt x="1268" y="55"/>
                                      </a:lnTo>
                                      <a:lnTo>
                                        <a:pt x="1269" y="51"/>
                                      </a:lnTo>
                                      <a:lnTo>
                                        <a:pt x="1270" y="51"/>
                                      </a:lnTo>
                                      <a:lnTo>
                                        <a:pt x="1271" y="55"/>
                                      </a:lnTo>
                                      <a:lnTo>
                                        <a:pt x="1271" y="56"/>
                                      </a:lnTo>
                                      <a:lnTo>
                                        <a:pt x="1272" y="53"/>
                                      </a:lnTo>
                                      <a:lnTo>
                                        <a:pt x="1273" y="56"/>
                                      </a:lnTo>
                                      <a:lnTo>
                                        <a:pt x="1273" y="57"/>
                                      </a:lnTo>
                                      <a:lnTo>
                                        <a:pt x="1274" y="57"/>
                                      </a:lnTo>
                                      <a:lnTo>
                                        <a:pt x="1275" y="56"/>
                                      </a:lnTo>
                                      <a:lnTo>
                                        <a:pt x="1276" y="59"/>
                                      </a:lnTo>
                                      <a:lnTo>
                                        <a:pt x="1277" y="56"/>
                                      </a:lnTo>
                                      <a:lnTo>
                                        <a:pt x="1278" y="53"/>
                                      </a:lnTo>
                                      <a:lnTo>
                                        <a:pt x="1278" y="55"/>
                                      </a:lnTo>
                                      <a:lnTo>
                                        <a:pt x="1279" y="50"/>
                                      </a:lnTo>
                                      <a:lnTo>
                                        <a:pt x="1280" y="51"/>
                                      </a:lnTo>
                                      <a:lnTo>
                                        <a:pt x="1281" y="52"/>
                                      </a:lnTo>
                                      <a:lnTo>
                                        <a:pt x="1282" y="54"/>
                                      </a:lnTo>
                                      <a:lnTo>
                                        <a:pt x="1282" y="55"/>
                                      </a:lnTo>
                                      <a:lnTo>
                                        <a:pt x="1283" y="53"/>
                                      </a:lnTo>
                                      <a:lnTo>
                                        <a:pt x="1283" y="50"/>
                                      </a:lnTo>
                                      <a:lnTo>
                                        <a:pt x="1283" y="52"/>
                                      </a:lnTo>
                                      <a:lnTo>
                                        <a:pt x="1284" y="50"/>
                                      </a:lnTo>
                                      <a:lnTo>
                                        <a:pt x="1285" y="51"/>
                                      </a:lnTo>
                                      <a:lnTo>
                                        <a:pt x="1286" y="50"/>
                                      </a:lnTo>
                                      <a:lnTo>
                                        <a:pt x="1286" y="53"/>
                                      </a:lnTo>
                                      <a:lnTo>
                                        <a:pt x="1287" y="52"/>
                                      </a:lnTo>
                                      <a:lnTo>
                                        <a:pt x="1288" y="53"/>
                                      </a:lnTo>
                                      <a:lnTo>
                                        <a:pt x="1288" y="56"/>
                                      </a:lnTo>
                                      <a:lnTo>
                                        <a:pt x="1289" y="58"/>
                                      </a:lnTo>
                                      <a:lnTo>
                                        <a:pt x="1290" y="55"/>
                                      </a:lnTo>
                                      <a:lnTo>
                                        <a:pt x="1290" y="56"/>
                                      </a:lnTo>
                                      <a:lnTo>
                                        <a:pt x="1291" y="50"/>
                                      </a:lnTo>
                                      <a:lnTo>
                                        <a:pt x="1292" y="46"/>
                                      </a:lnTo>
                                      <a:lnTo>
                                        <a:pt x="1293" y="43"/>
                                      </a:lnTo>
                                      <a:lnTo>
                                        <a:pt x="1294" y="43"/>
                                      </a:lnTo>
                                      <a:lnTo>
                                        <a:pt x="1295" y="42"/>
                                      </a:lnTo>
                                      <a:lnTo>
                                        <a:pt x="1295" y="45"/>
                                      </a:lnTo>
                                      <a:lnTo>
                                        <a:pt x="1296" y="47"/>
                                      </a:lnTo>
                                      <a:lnTo>
                                        <a:pt x="1297" y="50"/>
                                      </a:lnTo>
                                      <a:lnTo>
                                        <a:pt x="1297" y="52"/>
                                      </a:lnTo>
                                      <a:lnTo>
                                        <a:pt x="1298" y="56"/>
                                      </a:lnTo>
                                      <a:lnTo>
                                        <a:pt x="1299" y="56"/>
                                      </a:lnTo>
                                      <a:lnTo>
                                        <a:pt x="1299" y="58"/>
                                      </a:lnTo>
                                      <a:lnTo>
                                        <a:pt x="1300" y="57"/>
                                      </a:lnTo>
                                      <a:lnTo>
                                        <a:pt x="1301" y="56"/>
                                      </a:lnTo>
                                      <a:lnTo>
                                        <a:pt x="1302" y="59"/>
                                      </a:lnTo>
                                      <a:lnTo>
                                        <a:pt x="1302" y="62"/>
                                      </a:lnTo>
                                      <a:lnTo>
                                        <a:pt x="1303" y="66"/>
                                      </a:lnTo>
                                      <a:lnTo>
                                        <a:pt x="1304" y="69"/>
                                      </a:lnTo>
                                      <a:lnTo>
                                        <a:pt x="1304" y="70"/>
                                      </a:lnTo>
                                      <a:lnTo>
                                        <a:pt x="1305" y="72"/>
                                      </a:lnTo>
                                      <a:lnTo>
                                        <a:pt x="1306" y="77"/>
                                      </a:lnTo>
                                      <a:lnTo>
                                        <a:pt x="1306" y="78"/>
                                      </a:lnTo>
                                      <a:lnTo>
                                        <a:pt x="1307" y="78"/>
                                      </a:lnTo>
                                      <a:lnTo>
                                        <a:pt x="1307" y="80"/>
                                      </a:lnTo>
                                      <a:lnTo>
                                        <a:pt x="1307" y="81"/>
                                      </a:lnTo>
                                      <a:lnTo>
                                        <a:pt x="1308" y="83"/>
                                      </a:lnTo>
                                      <a:lnTo>
                                        <a:pt x="1309" y="83"/>
                                      </a:lnTo>
                                      <a:lnTo>
                                        <a:pt x="1310" y="79"/>
                                      </a:lnTo>
                                      <a:lnTo>
                                        <a:pt x="1310" y="80"/>
                                      </a:lnTo>
                                      <a:lnTo>
                                        <a:pt x="1311" y="83"/>
                                      </a:lnTo>
                                      <a:lnTo>
                                        <a:pt x="1312" y="78"/>
                                      </a:lnTo>
                                      <a:lnTo>
                                        <a:pt x="1312" y="80"/>
                                      </a:lnTo>
                                      <a:lnTo>
                                        <a:pt x="1313" y="77"/>
                                      </a:lnTo>
                                      <a:lnTo>
                                        <a:pt x="1314" y="75"/>
                                      </a:lnTo>
                                      <a:lnTo>
                                        <a:pt x="1314" y="78"/>
                                      </a:lnTo>
                                      <a:lnTo>
                                        <a:pt x="1315" y="73"/>
                                      </a:lnTo>
                                      <a:lnTo>
                                        <a:pt x="1316" y="74"/>
                                      </a:lnTo>
                                      <a:lnTo>
                                        <a:pt x="1317" y="70"/>
                                      </a:lnTo>
                                      <a:lnTo>
                                        <a:pt x="1318" y="72"/>
                                      </a:lnTo>
                                      <a:lnTo>
                                        <a:pt x="1319" y="73"/>
                                      </a:lnTo>
                                      <a:lnTo>
                                        <a:pt x="1319" y="78"/>
                                      </a:lnTo>
                                      <a:lnTo>
                                        <a:pt x="1320" y="80"/>
                                      </a:lnTo>
                                      <a:lnTo>
                                        <a:pt x="1321" y="88"/>
                                      </a:lnTo>
                                      <a:lnTo>
                                        <a:pt x="1321" y="89"/>
                                      </a:lnTo>
                                      <a:lnTo>
                                        <a:pt x="1322" y="93"/>
                                      </a:lnTo>
                                      <a:lnTo>
                                        <a:pt x="1323" y="95"/>
                                      </a:lnTo>
                                      <a:lnTo>
                                        <a:pt x="1323" y="96"/>
                                      </a:lnTo>
                                      <a:lnTo>
                                        <a:pt x="1324" y="96"/>
                                      </a:lnTo>
                                      <a:lnTo>
                                        <a:pt x="1325" y="95"/>
                                      </a:lnTo>
                                      <a:lnTo>
                                        <a:pt x="1326" y="93"/>
                                      </a:lnTo>
                                      <a:lnTo>
                                        <a:pt x="1326" y="94"/>
                                      </a:lnTo>
                                      <a:lnTo>
                                        <a:pt x="1327" y="89"/>
                                      </a:lnTo>
                                      <a:lnTo>
                                        <a:pt x="1328" y="89"/>
                                      </a:lnTo>
                                      <a:lnTo>
                                        <a:pt x="1328" y="90"/>
                                      </a:lnTo>
                                      <a:lnTo>
                                        <a:pt x="1329" y="86"/>
                                      </a:lnTo>
                                      <a:lnTo>
                                        <a:pt x="1330" y="85"/>
                                      </a:lnTo>
                                      <a:lnTo>
                                        <a:pt x="1330" y="86"/>
                                      </a:lnTo>
                                      <a:lnTo>
                                        <a:pt x="1331" y="85"/>
                                      </a:lnTo>
                                      <a:lnTo>
                                        <a:pt x="1331" y="85"/>
                                      </a:lnTo>
                                      <a:lnTo>
                                        <a:pt x="1332" y="79"/>
                                      </a:lnTo>
                                      <a:lnTo>
                                        <a:pt x="1332" y="82"/>
                                      </a:lnTo>
                                      <a:lnTo>
                                        <a:pt x="1333" y="76"/>
                                      </a:lnTo>
                                      <a:lnTo>
                                        <a:pt x="1334" y="74"/>
                                      </a:lnTo>
                                      <a:lnTo>
                                        <a:pt x="1334" y="76"/>
                                      </a:lnTo>
                                      <a:lnTo>
                                        <a:pt x="1335" y="73"/>
                                      </a:lnTo>
                                      <a:lnTo>
                                        <a:pt x="1336" y="72"/>
                                      </a:lnTo>
                                      <a:lnTo>
                                        <a:pt x="1336" y="74"/>
                                      </a:lnTo>
                                      <a:lnTo>
                                        <a:pt x="1337" y="70"/>
                                      </a:lnTo>
                                      <a:lnTo>
                                        <a:pt x="1338" y="76"/>
                                      </a:lnTo>
                                      <a:lnTo>
                                        <a:pt x="1339" y="74"/>
                                      </a:lnTo>
                                      <a:lnTo>
                                        <a:pt x="1340" y="71"/>
                                      </a:lnTo>
                                      <a:lnTo>
                                        <a:pt x="1341" y="73"/>
                                      </a:lnTo>
                                      <a:lnTo>
                                        <a:pt x="1342" y="71"/>
                                      </a:lnTo>
                                      <a:lnTo>
                                        <a:pt x="1343" y="74"/>
                                      </a:lnTo>
                                      <a:lnTo>
                                        <a:pt x="1343" y="78"/>
                                      </a:lnTo>
                                      <a:lnTo>
                                        <a:pt x="1344" y="77"/>
                                      </a:lnTo>
                                      <a:lnTo>
                                        <a:pt x="1345" y="77"/>
                                      </a:lnTo>
                                      <a:lnTo>
                                        <a:pt x="1345" y="78"/>
                                      </a:lnTo>
                                      <a:lnTo>
                                        <a:pt x="1346" y="76"/>
                                      </a:lnTo>
                                      <a:lnTo>
                                        <a:pt x="1347" y="76"/>
                                      </a:lnTo>
                                      <a:lnTo>
                                        <a:pt x="1348" y="76"/>
                                      </a:lnTo>
                                      <a:lnTo>
                                        <a:pt x="1349" y="73"/>
                                      </a:lnTo>
                                      <a:lnTo>
                                        <a:pt x="1350" y="70"/>
                                      </a:lnTo>
                                      <a:lnTo>
                                        <a:pt x="1350" y="72"/>
                                      </a:lnTo>
                                      <a:lnTo>
                                        <a:pt x="1351" y="67"/>
                                      </a:lnTo>
                                      <a:lnTo>
                                        <a:pt x="1352" y="67"/>
                                      </a:lnTo>
                                      <a:lnTo>
                                        <a:pt x="1352" y="68"/>
                                      </a:lnTo>
                                      <a:lnTo>
                                        <a:pt x="1353" y="69"/>
                                      </a:lnTo>
                                      <a:lnTo>
                                        <a:pt x="1354" y="71"/>
                                      </a:lnTo>
                                      <a:lnTo>
                                        <a:pt x="1355" y="76"/>
                                      </a:lnTo>
                                      <a:lnTo>
                                        <a:pt x="1355" y="77"/>
                                      </a:lnTo>
                                      <a:lnTo>
                                        <a:pt x="1356" y="75"/>
                                      </a:lnTo>
                                      <a:lnTo>
                                        <a:pt x="1356" y="79"/>
                                      </a:lnTo>
                                      <a:lnTo>
                                        <a:pt x="1357" y="76"/>
                                      </a:lnTo>
                                      <a:lnTo>
                                        <a:pt x="1358" y="76"/>
                                      </a:lnTo>
                                      <a:lnTo>
                                        <a:pt x="1358" y="78"/>
                                      </a:lnTo>
                                      <a:lnTo>
                                        <a:pt x="1359" y="79"/>
                                      </a:lnTo>
                                      <a:lnTo>
                                        <a:pt x="1360" y="77"/>
                                      </a:lnTo>
                                      <a:lnTo>
                                        <a:pt x="1361" y="78"/>
                                      </a:lnTo>
                                      <a:lnTo>
                                        <a:pt x="1362" y="80"/>
                                      </a:lnTo>
                                      <a:lnTo>
                                        <a:pt x="1363" y="80"/>
                                      </a:lnTo>
                                      <a:lnTo>
                                        <a:pt x="1363" y="85"/>
                                      </a:lnTo>
                                      <a:lnTo>
                                        <a:pt x="1364" y="86"/>
                                      </a:lnTo>
                                      <a:lnTo>
                                        <a:pt x="1365" y="89"/>
                                      </a:lnTo>
                                      <a:lnTo>
                                        <a:pt x="1365" y="90"/>
                                      </a:lnTo>
                                      <a:lnTo>
                                        <a:pt x="1366" y="91"/>
                                      </a:lnTo>
                                      <a:lnTo>
                                        <a:pt x="1367" y="89"/>
                                      </a:lnTo>
                                      <a:lnTo>
                                        <a:pt x="1367" y="94"/>
                                      </a:lnTo>
                                      <a:lnTo>
                                        <a:pt x="1368" y="100"/>
                                      </a:lnTo>
                                      <a:lnTo>
                                        <a:pt x="1369" y="102"/>
                                      </a:lnTo>
                                      <a:lnTo>
                                        <a:pt x="1369" y="108"/>
                                      </a:lnTo>
                                      <a:lnTo>
                                        <a:pt x="1370" y="111"/>
                                      </a:lnTo>
                                      <a:lnTo>
                                        <a:pt x="1371" y="110"/>
                                      </a:lnTo>
                                      <a:lnTo>
                                        <a:pt x="1372" y="112"/>
                                      </a:lnTo>
                                      <a:lnTo>
                                        <a:pt x="1372" y="116"/>
                                      </a:lnTo>
                                      <a:lnTo>
                                        <a:pt x="1373" y="122"/>
                                      </a:lnTo>
                                      <a:lnTo>
                                        <a:pt x="1374" y="127"/>
                                      </a:lnTo>
                                      <a:lnTo>
                                        <a:pt x="1374" y="132"/>
                                      </a:lnTo>
                                      <a:lnTo>
                                        <a:pt x="1375" y="135"/>
                                      </a:lnTo>
                                      <a:lnTo>
                                        <a:pt x="1376" y="137"/>
                                      </a:lnTo>
                                      <a:lnTo>
                                        <a:pt x="1376" y="139"/>
                                      </a:lnTo>
                                      <a:lnTo>
                                        <a:pt x="1377" y="141"/>
                                      </a:lnTo>
                                      <a:lnTo>
                                        <a:pt x="1378" y="142"/>
                                      </a:lnTo>
                                      <a:lnTo>
                                        <a:pt x="1378" y="148"/>
                                      </a:lnTo>
                                      <a:lnTo>
                                        <a:pt x="1379" y="147"/>
                                      </a:lnTo>
                                      <a:lnTo>
                                        <a:pt x="1379" y="149"/>
                                      </a:lnTo>
                                      <a:lnTo>
                                        <a:pt x="1380" y="149"/>
                                      </a:lnTo>
                                      <a:lnTo>
                                        <a:pt x="1381" y="150"/>
                                      </a:lnTo>
                                      <a:lnTo>
                                        <a:pt x="1382" y="147"/>
                                      </a:lnTo>
                                      <a:lnTo>
                                        <a:pt x="1382" y="149"/>
                                      </a:lnTo>
                                      <a:lnTo>
                                        <a:pt x="1383" y="143"/>
                                      </a:lnTo>
                                      <a:lnTo>
                                        <a:pt x="1384" y="138"/>
                                      </a:lnTo>
                                      <a:lnTo>
                                        <a:pt x="1384" y="140"/>
                                      </a:lnTo>
                                      <a:lnTo>
                                        <a:pt x="1385" y="143"/>
                                      </a:lnTo>
                                      <a:lnTo>
                                        <a:pt x="1386" y="140"/>
                                      </a:lnTo>
                                      <a:lnTo>
                                        <a:pt x="1387" y="132"/>
                                      </a:lnTo>
                                      <a:lnTo>
                                        <a:pt x="1387" y="137"/>
                                      </a:lnTo>
                                      <a:lnTo>
                                        <a:pt x="1388" y="129"/>
                                      </a:lnTo>
                                      <a:lnTo>
                                        <a:pt x="1389" y="120"/>
                                      </a:lnTo>
                                      <a:lnTo>
                                        <a:pt x="1389" y="127"/>
                                      </a:lnTo>
                                      <a:lnTo>
                                        <a:pt x="1390" y="121"/>
                                      </a:lnTo>
                                      <a:lnTo>
                                        <a:pt x="1391" y="119"/>
                                      </a:lnTo>
                                      <a:lnTo>
                                        <a:pt x="1391" y="120"/>
                                      </a:lnTo>
                                      <a:lnTo>
                                        <a:pt x="1392" y="118"/>
                                      </a:lnTo>
                                      <a:lnTo>
                                        <a:pt x="1393" y="116"/>
                                      </a:lnTo>
                                      <a:lnTo>
                                        <a:pt x="1393" y="117"/>
                                      </a:lnTo>
                                      <a:lnTo>
                                        <a:pt x="1394" y="111"/>
                                      </a:lnTo>
                                      <a:lnTo>
                                        <a:pt x="1395" y="111"/>
                                      </a:lnTo>
                                      <a:lnTo>
                                        <a:pt x="1396" y="110"/>
                                      </a:lnTo>
                                      <a:lnTo>
                                        <a:pt x="1396" y="111"/>
                                      </a:lnTo>
                                      <a:lnTo>
                                        <a:pt x="1397" y="106"/>
                                      </a:lnTo>
                                      <a:lnTo>
                                        <a:pt x="1398" y="101"/>
                                      </a:lnTo>
                                      <a:lnTo>
                                        <a:pt x="1398" y="106"/>
                                      </a:lnTo>
                                      <a:lnTo>
                                        <a:pt x="1399" y="96"/>
                                      </a:lnTo>
                                      <a:lnTo>
                                        <a:pt x="1400" y="94"/>
                                      </a:lnTo>
                                      <a:lnTo>
                                        <a:pt x="1400" y="95"/>
                                      </a:lnTo>
                                      <a:lnTo>
                                        <a:pt x="1401" y="92"/>
                                      </a:lnTo>
                                      <a:lnTo>
                                        <a:pt x="1402" y="86"/>
                                      </a:lnTo>
                                      <a:lnTo>
                                        <a:pt x="1403" y="79"/>
                                      </a:lnTo>
                                      <a:lnTo>
                                        <a:pt x="1403" y="83"/>
                                      </a:lnTo>
                                      <a:lnTo>
                                        <a:pt x="1403" y="77"/>
                                      </a:lnTo>
                                      <a:lnTo>
                                        <a:pt x="1404" y="75"/>
                                      </a:lnTo>
                                      <a:lnTo>
                                        <a:pt x="1404" y="76"/>
                                      </a:lnTo>
                                      <a:lnTo>
                                        <a:pt x="1405" y="75"/>
                                      </a:lnTo>
                                      <a:lnTo>
                                        <a:pt x="1406" y="74"/>
                                      </a:lnTo>
                                      <a:lnTo>
                                        <a:pt x="1406" y="77"/>
                                      </a:lnTo>
                                      <a:lnTo>
                                        <a:pt x="1407" y="76"/>
                                      </a:lnTo>
                                      <a:lnTo>
                                        <a:pt x="1408" y="76"/>
                                      </a:lnTo>
                                      <a:lnTo>
                                        <a:pt x="1408" y="79"/>
                                      </a:lnTo>
                                      <a:lnTo>
                                        <a:pt x="1409" y="80"/>
                                      </a:lnTo>
                                      <a:lnTo>
                                        <a:pt x="1410" y="79"/>
                                      </a:lnTo>
                                      <a:lnTo>
                                        <a:pt x="1411" y="78"/>
                                      </a:lnTo>
                                      <a:lnTo>
                                        <a:pt x="1411" y="80"/>
                                      </a:lnTo>
                                      <a:lnTo>
                                        <a:pt x="1412" y="77"/>
                                      </a:lnTo>
                                      <a:lnTo>
                                        <a:pt x="1413" y="77"/>
                                      </a:lnTo>
                                      <a:lnTo>
                                        <a:pt x="1413" y="79"/>
                                      </a:lnTo>
                                      <a:lnTo>
                                        <a:pt x="1414" y="80"/>
                                      </a:lnTo>
                                      <a:lnTo>
                                        <a:pt x="1415" y="81"/>
                                      </a:lnTo>
                                      <a:lnTo>
                                        <a:pt x="1415" y="85"/>
                                      </a:lnTo>
                                      <a:lnTo>
                                        <a:pt x="1416" y="83"/>
                                      </a:lnTo>
                                      <a:lnTo>
                                        <a:pt x="1417" y="84"/>
                                      </a:lnTo>
                                      <a:lnTo>
                                        <a:pt x="1418" y="84"/>
                                      </a:lnTo>
                                      <a:lnTo>
                                        <a:pt x="1418" y="85"/>
                                      </a:lnTo>
                                      <a:lnTo>
                                        <a:pt x="1419" y="86"/>
                                      </a:lnTo>
                                      <a:lnTo>
                                        <a:pt x="1420" y="88"/>
                                      </a:lnTo>
                                      <a:lnTo>
                                        <a:pt x="1420" y="89"/>
                                      </a:lnTo>
                                      <a:lnTo>
                                        <a:pt x="1421" y="89"/>
                                      </a:lnTo>
                                      <a:lnTo>
                                        <a:pt x="1422" y="89"/>
                                      </a:lnTo>
                                      <a:lnTo>
                                        <a:pt x="1423" y="89"/>
                                      </a:lnTo>
                                      <a:lnTo>
                                        <a:pt x="1424" y="88"/>
                                      </a:lnTo>
                                      <a:lnTo>
                                        <a:pt x="1425" y="84"/>
                                      </a:lnTo>
                                      <a:lnTo>
                                        <a:pt x="1426" y="83"/>
                                      </a:lnTo>
                                      <a:lnTo>
                                        <a:pt x="1427" y="81"/>
                                      </a:lnTo>
                                      <a:lnTo>
                                        <a:pt x="1427" y="83"/>
                                      </a:lnTo>
                                      <a:lnTo>
                                        <a:pt x="1427" y="85"/>
                                      </a:lnTo>
                                      <a:lnTo>
                                        <a:pt x="1428" y="84"/>
                                      </a:lnTo>
                                      <a:lnTo>
                                        <a:pt x="1428" y="85"/>
                                      </a:lnTo>
                                      <a:lnTo>
                                        <a:pt x="1429" y="85"/>
                                      </a:lnTo>
                                      <a:lnTo>
                                        <a:pt x="1430" y="89"/>
                                      </a:lnTo>
                                      <a:lnTo>
                                        <a:pt x="1431" y="92"/>
                                      </a:lnTo>
                                      <a:lnTo>
                                        <a:pt x="1432" y="94"/>
                                      </a:lnTo>
                                      <a:lnTo>
                                        <a:pt x="1433" y="91"/>
                                      </a:lnTo>
                                      <a:lnTo>
                                        <a:pt x="1433" y="93"/>
                                      </a:lnTo>
                                      <a:lnTo>
                                        <a:pt x="1434" y="95"/>
                                      </a:lnTo>
                                      <a:lnTo>
                                        <a:pt x="1435" y="96"/>
                                      </a:lnTo>
                                      <a:lnTo>
                                        <a:pt x="1436" y="99"/>
                                      </a:lnTo>
                                      <a:lnTo>
                                        <a:pt x="1437" y="102"/>
                                      </a:lnTo>
                                      <a:lnTo>
                                        <a:pt x="1437" y="104"/>
                                      </a:lnTo>
                                      <a:lnTo>
                                        <a:pt x="1438" y="105"/>
                                      </a:lnTo>
                                      <a:lnTo>
                                        <a:pt x="1439" y="104"/>
                                      </a:lnTo>
                                      <a:lnTo>
                                        <a:pt x="1439" y="106"/>
                                      </a:lnTo>
                                      <a:lnTo>
                                        <a:pt x="1440" y="104"/>
                                      </a:lnTo>
                                      <a:lnTo>
                                        <a:pt x="1441" y="103"/>
                                      </a:lnTo>
                                      <a:lnTo>
                                        <a:pt x="1442" y="106"/>
                                      </a:lnTo>
                                      <a:lnTo>
                                        <a:pt x="1443" y="108"/>
                                      </a:lnTo>
                                      <a:lnTo>
                                        <a:pt x="1444" y="103"/>
                                      </a:lnTo>
                                      <a:lnTo>
                                        <a:pt x="1444" y="109"/>
                                      </a:lnTo>
                                      <a:lnTo>
                                        <a:pt x="1445" y="99"/>
                                      </a:lnTo>
                                      <a:lnTo>
                                        <a:pt x="1446" y="93"/>
                                      </a:lnTo>
                                      <a:lnTo>
                                        <a:pt x="1446" y="96"/>
                                      </a:lnTo>
                                      <a:lnTo>
                                        <a:pt x="1447" y="90"/>
                                      </a:lnTo>
                                      <a:lnTo>
                                        <a:pt x="1448" y="89"/>
                                      </a:lnTo>
                                      <a:lnTo>
                                        <a:pt x="1449" y="90"/>
                                      </a:lnTo>
                                      <a:lnTo>
                                        <a:pt x="1449" y="91"/>
                                      </a:lnTo>
                                      <a:lnTo>
                                        <a:pt x="1450" y="89"/>
                                      </a:lnTo>
                                      <a:lnTo>
                                        <a:pt x="1451" y="88"/>
                                      </a:lnTo>
                                      <a:lnTo>
                                        <a:pt x="1451" y="89"/>
                                      </a:lnTo>
                                      <a:lnTo>
                                        <a:pt x="1451" y="91"/>
                                      </a:lnTo>
                                      <a:lnTo>
                                        <a:pt x="1452" y="91"/>
                                      </a:lnTo>
                                      <a:lnTo>
                                        <a:pt x="1452" y="94"/>
                                      </a:lnTo>
                                      <a:lnTo>
                                        <a:pt x="1453" y="92"/>
                                      </a:lnTo>
                                      <a:lnTo>
                                        <a:pt x="1454" y="96"/>
                                      </a:lnTo>
                                      <a:lnTo>
                                        <a:pt x="1454" y="97"/>
                                      </a:lnTo>
                                      <a:lnTo>
                                        <a:pt x="1455" y="96"/>
                                      </a:lnTo>
                                      <a:lnTo>
                                        <a:pt x="1456" y="96"/>
                                      </a:lnTo>
                                      <a:lnTo>
                                        <a:pt x="1457" y="98"/>
                                      </a:lnTo>
                                      <a:lnTo>
                                        <a:pt x="1457" y="100"/>
                                      </a:lnTo>
                                      <a:lnTo>
                                        <a:pt x="1458" y="103"/>
                                      </a:lnTo>
                                      <a:lnTo>
                                        <a:pt x="1459" y="103"/>
                                      </a:lnTo>
                                      <a:lnTo>
                                        <a:pt x="1459" y="105"/>
                                      </a:lnTo>
                                      <a:lnTo>
                                        <a:pt x="1460" y="105"/>
                                      </a:lnTo>
                                      <a:lnTo>
                                        <a:pt x="1461" y="106"/>
                                      </a:lnTo>
                                      <a:lnTo>
                                        <a:pt x="1461" y="108"/>
                                      </a:lnTo>
                                      <a:lnTo>
                                        <a:pt x="1462" y="103"/>
                                      </a:lnTo>
                                      <a:lnTo>
                                        <a:pt x="1463" y="100"/>
                                      </a:lnTo>
                                      <a:lnTo>
                                        <a:pt x="1463" y="102"/>
                                      </a:lnTo>
                                      <a:lnTo>
                                        <a:pt x="1464" y="100"/>
                                      </a:lnTo>
                                      <a:lnTo>
                                        <a:pt x="1465" y="98"/>
                                      </a:lnTo>
                                      <a:lnTo>
                                        <a:pt x="1466" y="92"/>
                                      </a:lnTo>
                                      <a:lnTo>
                                        <a:pt x="1466" y="95"/>
                                      </a:lnTo>
                                      <a:lnTo>
                                        <a:pt x="1467" y="94"/>
                                      </a:lnTo>
                                      <a:lnTo>
                                        <a:pt x="1468" y="93"/>
                                      </a:lnTo>
                                      <a:lnTo>
                                        <a:pt x="1469" y="91"/>
                                      </a:lnTo>
                                      <a:lnTo>
                                        <a:pt x="1470" y="96"/>
                                      </a:lnTo>
                                      <a:lnTo>
                                        <a:pt x="1470" y="101"/>
                                      </a:lnTo>
                                      <a:lnTo>
                                        <a:pt x="1471" y="103"/>
                                      </a:lnTo>
                                      <a:lnTo>
                                        <a:pt x="1472" y="103"/>
                                      </a:lnTo>
                                      <a:lnTo>
                                        <a:pt x="1473" y="104"/>
                                      </a:lnTo>
                                      <a:lnTo>
                                        <a:pt x="1473" y="106"/>
                                      </a:lnTo>
                                      <a:lnTo>
                                        <a:pt x="1474" y="104"/>
                                      </a:lnTo>
                                      <a:lnTo>
                                        <a:pt x="1475" y="106"/>
                                      </a:lnTo>
                                      <a:lnTo>
                                        <a:pt x="1475" y="110"/>
                                      </a:lnTo>
                                      <a:lnTo>
                                        <a:pt x="1475" y="110"/>
                                      </a:lnTo>
                                      <a:lnTo>
                                        <a:pt x="1476" y="111"/>
                                      </a:lnTo>
                                      <a:lnTo>
                                        <a:pt x="1476" y="112"/>
                                      </a:lnTo>
                                      <a:lnTo>
                                        <a:pt x="1477" y="114"/>
                                      </a:lnTo>
                                      <a:lnTo>
                                        <a:pt x="1478" y="114"/>
                                      </a:lnTo>
                                      <a:lnTo>
                                        <a:pt x="1478" y="115"/>
                                      </a:lnTo>
                                      <a:lnTo>
                                        <a:pt x="1479" y="111"/>
                                      </a:lnTo>
                                      <a:lnTo>
                                        <a:pt x="1480" y="110"/>
                                      </a:lnTo>
                                      <a:lnTo>
                                        <a:pt x="1481" y="111"/>
                                      </a:lnTo>
                                      <a:lnTo>
                                        <a:pt x="1481" y="114"/>
                                      </a:lnTo>
                                      <a:lnTo>
                                        <a:pt x="1482" y="117"/>
                                      </a:lnTo>
                                      <a:lnTo>
                                        <a:pt x="1483" y="119"/>
                                      </a:lnTo>
                                      <a:lnTo>
                                        <a:pt x="1483" y="122"/>
                                      </a:lnTo>
                                      <a:lnTo>
                                        <a:pt x="1484" y="122"/>
                                      </a:lnTo>
                                      <a:lnTo>
                                        <a:pt x="1485" y="120"/>
                                      </a:lnTo>
                                      <a:lnTo>
                                        <a:pt x="1486" y="120"/>
                                      </a:lnTo>
                                      <a:lnTo>
                                        <a:pt x="1487" y="121"/>
                                      </a:lnTo>
                                      <a:lnTo>
                                        <a:pt x="1488" y="118"/>
                                      </a:lnTo>
                                      <a:lnTo>
                                        <a:pt x="1488" y="119"/>
                                      </a:lnTo>
                                      <a:lnTo>
                                        <a:pt x="1489" y="119"/>
                                      </a:lnTo>
                                      <a:lnTo>
                                        <a:pt x="1490" y="117"/>
                                      </a:lnTo>
                                      <a:lnTo>
                                        <a:pt x="1490" y="119"/>
                                      </a:lnTo>
                                      <a:lnTo>
                                        <a:pt x="1491" y="116"/>
                                      </a:lnTo>
                                      <a:lnTo>
                                        <a:pt x="1492" y="112"/>
                                      </a:lnTo>
                                      <a:lnTo>
                                        <a:pt x="1493" y="111"/>
                                      </a:lnTo>
                                      <a:lnTo>
                                        <a:pt x="1494" y="112"/>
                                      </a:lnTo>
                                      <a:lnTo>
                                        <a:pt x="1494" y="113"/>
                                      </a:lnTo>
                                      <a:lnTo>
                                        <a:pt x="1495" y="113"/>
                                      </a:lnTo>
                                      <a:lnTo>
                                        <a:pt x="1496" y="115"/>
                                      </a:lnTo>
                                      <a:lnTo>
                                        <a:pt x="1497" y="117"/>
                                      </a:lnTo>
                                      <a:lnTo>
                                        <a:pt x="1498" y="115"/>
                                      </a:lnTo>
                                      <a:lnTo>
                                        <a:pt x="1499" y="114"/>
                                      </a:lnTo>
                                      <a:lnTo>
                                        <a:pt x="1499" y="116"/>
                                      </a:lnTo>
                                      <a:lnTo>
                                        <a:pt x="1499" y="113"/>
                                      </a:lnTo>
                                      <a:lnTo>
                                        <a:pt x="1500" y="110"/>
                                      </a:lnTo>
                                      <a:lnTo>
                                        <a:pt x="1500" y="111"/>
                                      </a:lnTo>
                                      <a:lnTo>
                                        <a:pt x="1501" y="110"/>
                                      </a:lnTo>
                                      <a:lnTo>
                                        <a:pt x="1502" y="110"/>
                                      </a:lnTo>
                                      <a:lnTo>
                                        <a:pt x="1503" y="111"/>
                                      </a:lnTo>
                                      <a:lnTo>
                                        <a:pt x="1503" y="111"/>
                                      </a:lnTo>
                                      <a:lnTo>
                                        <a:pt x="1504" y="112"/>
                                      </a:lnTo>
                                      <a:lnTo>
                                        <a:pt x="1505" y="113"/>
                                      </a:lnTo>
                                      <a:lnTo>
                                        <a:pt x="1505" y="115"/>
                                      </a:lnTo>
                                      <a:lnTo>
                                        <a:pt x="1506" y="116"/>
                                      </a:lnTo>
                                      <a:lnTo>
                                        <a:pt x="1507" y="114"/>
                                      </a:lnTo>
                                      <a:lnTo>
                                        <a:pt x="1507" y="116"/>
                                      </a:lnTo>
                                      <a:lnTo>
                                        <a:pt x="1508" y="114"/>
                                      </a:lnTo>
                                      <a:lnTo>
                                        <a:pt x="1509" y="115"/>
                                      </a:lnTo>
                                      <a:lnTo>
                                        <a:pt x="1510" y="117"/>
                                      </a:lnTo>
                                      <a:lnTo>
                                        <a:pt x="1511" y="114"/>
                                      </a:lnTo>
                                      <a:lnTo>
                                        <a:pt x="1512" y="114"/>
                                      </a:lnTo>
                                      <a:lnTo>
                                        <a:pt x="1512" y="116"/>
                                      </a:lnTo>
                                      <a:lnTo>
                                        <a:pt x="1513" y="112"/>
                                      </a:lnTo>
                                      <a:lnTo>
                                        <a:pt x="1514" y="108"/>
                                      </a:lnTo>
                                      <a:lnTo>
                                        <a:pt x="1514" y="110"/>
                                      </a:lnTo>
                                      <a:lnTo>
                                        <a:pt x="1515" y="103"/>
                                      </a:lnTo>
                                      <a:lnTo>
                                        <a:pt x="1516" y="99"/>
                                      </a:lnTo>
                                      <a:lnTo>
                                        <a:pt x="1517" y="96"/>
                                      </a:lnTo>
                                      <a:lnTo>
                                        <a:pt x="1518" y="98"/>
                                      </a:lnTo>
                                      <a:lnTo>
                                        <a:pt x="1519" y="102"/>
                                      </a:lnTo>
                                      <a:lnTo>
                                        <a:pt x="1519" y="104"/>
                                      </a:lnTo>
                                      <a:lnTo>
                                        <a:pt x="1520" y="102"/>
                                      </a:lnTo>
                                      <a:lnTo>
                                        <a:pt x="1521" y="100"/>
                                      </a:lnTo>
                                      <a:lnTo>
                                        <a:pt x="1521" y="103"/>
                                      </a:lnTo>
                                      <a:lnTo>
                                        <a:pt x="1522" y="103"/>
                                      </a:lnTo>
                                      <a:lnTo>
                                        <a:pt x="1523" y="105"/>
                                      </a:lnTo>
                                      <a:lnTo>
                                        <a:pt x="1523" y="106"/>
                                      </a:lnTo>
                                      <a:lnTo>
                                        <a:pt x="1524" y="109"/>
                                      </a:lnTo>
                                      <a:lnTo>
                                        <a:pt x="1524" y="110"/>
                                      </a:lnTo>
                                      <a:lnTo>
                                        <a:pt x="1525" y="110"/>
                                      </a:lnTo>
                                      <a:lnTo>
                                        <a:pt x="1526" y="109"/>
                                      </a:lnTo>
                                      <a:lnTo>
                                        <a:pt x="1527" y="105"/>
                                      </a:lnTo>
                                      <a:lnTo>
                                        <a:pt x="1527" y="108"/>
                                      </a:lnTo>
                                      <a:lnTo>
                                        <a:pt x="1528" y="106"/>
                                      </a:lnTo>
                                      <a:lnTo>
                                        <a:pt x="1529" y="101"/>
                                      </a:lnTo>
                                      <a:lnTo>
                                        <a:pt x="1530" y="99"/>
                                      </a:lnTo>
                                      <a:lnTo>
                                        <a:pt x="1531" y="100"/>
                                      </a:lnTo>
                                      <a:lnTo>
                                        <a:pt x="1532" y="99"/>
                                      </a:lnTo>
                                      <a:lnTo>
                                        <a:pt x="1533" y="101"/>
                                      </a:lnTo>
                                      <a:lnTo>
                                        <a:pt x="1534" y="93"/>
                                      </a:lnTo>
                                      <a:lnTo>
                                        <a:pt x="1534" y="96"/>
                                      </a:lnTo>
                                      <a:lnTo>
                                        <a:pt x="1535" y="93"/>
                                      </a:lnTo>
                                      <a:lnTo>
                                        <a:pt x="1536" y="88"/>
                                      </a:lnTo>
                                      <a:lnTo>
                                        <a:pt x="1536" y="91"/>
                                      </a:lnTo>
                                      <a:lnTo>
                                        <a:pt x="1537" y="83"/>
                                      </a:lnTo>
                                      <a:lnTo>
                                        <a:pt x="1538" y="83"/>
                                      </a:lnTo>
                                      <a:lnTo>
                                        <a:pt x="1538" y="86"/>
                                      </a:lnTo>
                                      <a:lnTo>
                                        <a:pt x="1539" y="87"/>
                                      </a:lnTo>
                                      <a:lnTo>
                                        <a:pt x="1540" y="87"/>
                                      </a:lnTo>
                                      <a:lnTo>
                                        <a:pt x="1541" y="89"/>
                                      </a:lnTo>
                                      <a:lnTo>
                                        <a:pt x="1542" y="89"/>
                                      </a:lnTo>
                                      <a:lnTo>
                                        <a:pt x="1543" y="86"/>
                                      </a:lnTo>
                                      <a:lnTo>
                                        <a:pt x="1544" y="83"/>
                                      </a:lnTo>
                                      <a:lnTo>
                                        <a:pt x="1545" y="76"/>
                                      </a:lnTo>
                                      <a:lnTo>
                                        <a:pt x="1545" y="77"/>
                                      </a:lnTo>
                                      <a:lnTo>
                                        <a:pt x="1546" y="77"/>
                                      </a:lnTo>
                                      <a:lnTo>
                                        <a:pt x="1547" y="79"/>
                                      </a:lnTo>
                                      <a:lnTo>
                                        <a:pt x="1547" y="83"/>
                                      </a:lnTo>
                                      <a:lnTo>
                                        <a:pt x="1547" y="83"/>
                                      </a:lnTo>
                                      <a:lnTo>
                                        <a:pt x="1548" y="86"/>
                                      </a:lnTo>
                                      <a:lnTo>
                                        <a:pt x="1548" y="86"/>
                                      </a:lnTo>
                                      <a:lnTo>
                                        <a:pt x="1549" y="86"/>
                                      </a:lnTo>
                                      <a:lnTo>
                                        <a:pt x="1550" y="83"/>
                                      </a:lnTo>
                                      <a:lnTo>
                                        <a:pt x="1551" y="78"/>
                                      </a:lnTo>
                                      <a:lnTo>
                                        <a:pt x="1551" y="85"/>
                                      </a:lnTo>
                                      <a:lnTo>
                                        <a:pt x="1552" y="76"/>
                                      </a:lnTo>
                                      <a:lnTo>
                                        <a:pt x="1553" y="75"/>
                                      </a:lnTo>
                                      <a:lnTo>
                                        <a:pt x="1553" y="78"/>
                                      </a:lnTo>
                                      <a:lnTo>
                                        <a:pt x="1554" y="77"/>
                                      </a:lnTo>
                                      <a:lnTo>
                                        <a:pt x="1555" y="78"/>
                                      </a:lnTo>
                                      <a:lnTo>
                                        <a:pt x="1555" y="80"/>
                                      </a:lnTo>
                                      <a:lnTo>
                                        <a:pt x="1556" y="80"/>
                                      </a:lnTo>
                                      <a:lnTo>
                                        <a:pt x="1557" y="85"/>
                                      </a:lnTo>
                                      <a:lnTo>
                                        <a:pt x="1558" y="80"/>
                                      </a:lnTo>
                                      <a:lnTo>
                                        <a:pt x="1558" y="81"/>
                                      </a:lnTo>
                                      <a:lnTo>
                                        <a:pt x="1559" y="80"/>
                                      </a:lnTo>
                                      <a:lnTo>
                                        <a:pt x="1560" y="78"/>
                                      </a:lnTo>
                                      <a:lnTo>
                                        <a:pt x="1560" y="80"/>
                                      </a:lnTo>
                                      <a:lnTo>
                                        <a:pt x="1561" y="77"/>
                                      </a:lnTo>
                                      <a:lnTo>
                                        <a:pt x="1562" y="76"/>
                                      </a:lnTo>
                                      <a:lnTo>
                                        <a:pt x="1562" y="78"/>
                                      </a:lnTo>
                                      <a:lnTo>
                                        <a:pt x="1563" y="78"/>
                                      </a:lnTo>
                                      <a:lnTo>
                                        <a:pt x="1564" y="83"/>
                                      </a:lnTo>
                                      <a:lnTo>
                                        <a:pt x="1564" y="84"/>
                                      </a:lnTo>
                                      <a:lnTo>
                                        <a:pt x="1565" y="83"/>
                                      </a:lnTo>
                                      <a:lnTo>
                                        <a:pt x="1566" y="86"/>
                                      </a:lnTo>
                                      <a:lnTo>
                                        <a:pt x="1567" y="82"/>
                                      </a:lnTo>
                                      <a:lnTo>
                                        <a:pt x="1567" y="83"/>
                                      </a:lnTo>
                                      <a:lnTo>
                                        <a:pt x="1568" y="85"/>
                                      </a:lnTo>
                                      <a:lnTo>
                                        <a:pt x="1569" y="86"/>
                                      </a:lnTo>
                                      <a:lnTo>
                                        <a:pt x="1569" y="86"/>
                                      </a:lnTo>
                                      <a:lnTo>
                                        <a:pt x="1570" y="85"/>
                                      </a:lnTo>
                                      <a:lnTo>
                                        <a:pt x="1571" y="84"/>
                                      </a:lnTo>
                                      <a:lnTo>
                                        <a:pt x="1571" y="84"/>
                                      </a:lnTo>
                                      <a:lnTo>
                                        <a:pt x="1572" y="83"/>
                                      </a:lnTo>
                                      <a:lnTo>
                                        <a:pt x="1573" y="77"/>
                                      </a:lnTo>
                                      <a:lnTo>
                                        <a:pt x="1573" y="79"/>
                                      </a:lnTo>
                                      <a:lnTo>
                                        <a:pt x="1574" y="71"/>
                                      </a:lnTo>
                                      <a:lnTo>
                                        <a:pt x="1575" y="68"/>
                                      </a:lnTo>
                                      <a:lnTo>
                                        <a:pt x="1575" y="69"/>
                                      </a:lnTo>
                                      <a:lnTo>
                                        <a:pt x="1576" y="67"/>
                                      </a:lnTo>
                                      <a:lnTo>
                                        <a:pt x="1577" y="70"/>
                                      </a:lnTo>
                                      <a:lnTo>
                                        <a:pt x="1578" y="71"/>
                                      </a:lnTo>
                                      <a:lnTo>
                                        <a:pt x="1579" y="71"/>
                                      </a:lnTo>
                                      <a:lnTo>
                                        <a:pt x="1579" y="73"/>
                                      </a:lnTo>
                                      <a:lnTo>
                                        <a:pt x="1580" y="75"/>
                                      </a:lnTo>
                                      <a:lnTo>
                                        <a:pt x="1581" y="76"/>
                                      </a:lnTo>
                                      <a:lnTo>
                                        <a:pt x="1582" y="79"/>
                                      </a:lnTo>
                                      <a:lnTo>
                                        <a:pt x="1582" y="81"/>
                                      </a:lnTo>
                                      <a:lnTo>
                                        <a:pt x="1583" y="83"/>
                                      </a:lnTo>
                                      <a:lnTo>
                                        <a:pt x="1584" y="76"/>
                                      </a:lnTo>
                                      <a:lnTo>
                                        <a:pt x="1584" y="77"/>
                                      </a:lnTo>
                                      <a:lnTo>
                                        <a:pt x="1585" y="78"/>
                                      </a:lnTo>
                                      <a:lnTo>
                                        <a:pt x="1586" y="77"/>
                                      </a:lnTo>
                                      <a:lnTo>
                                        <a:pt x="1586" y="79"/>
                                      </a:lnTo>
                                      <a:lnTo>
                                        <a:pt x="1587" y="78"/>
                                      </a:lnTo>
                                      <a:lnTo>
                                        <a:pt x="1588" y="78"/>
                                      </a:lnTo>
                                      <a:lnTo>
                                        <a:pt x="1589" y="78"/>
                                      </a:lnTo>
                                      <a:lnTo>
                                        <a:pt x="1590" y="76"/>
                                      </a:lnTo>
                                      <a:lnTo>
                                        <a:pt x="1591" y="72"/>
                                      </a:lnTo>
                                      <a:lnTo>
                                        <a:pt x="1591" y="76"/>
                                      </a:lnTo>
                                      <a:lnTo>
                                        <a:pt x="1592" y="71"/>
                                      </a:lnTo>
                                      <a:lnTo>
                                        <a:pt x="1593" y="69"/>
                                      </a:lnTo>
                                      <a:lnTo>
                                        <a:pt x="1593" y="71"/>
                                      </a:lnTo>
                                      <a:lnTo>
                                        <a:pt x="1594" y="65"/>
                                      </a:lnTo>
                                      <a:lnTo>
                                        <a:pt x="1595" y="64"/>
                                      </a:lnTo>
                                      <a:lnTo>
                                        <a:pt x="1595" y="65"/>
                                      </a:lnTo>
                                      <a:lnTo>
                                        <a:pt x="1595" y="64"/>
                                      </a:lnTo>
                                      <a:lnTo>
                                        <a:pt x="1596" y="64"/>
                                      </a:lnTo>
                                      <a:lnTo>
                                        <a:pt x="1597" y="61"/>
                                      </a:lnTo>
                                      <a:lnTo>
                                        <a:pt x="1597" y="62"/>
                                      </a:lnTo>
                                      <a:lnTo>
                                        <a:pt x="1598" y="60"/>
                                      </a:lnTo>
                                      <a:lnTo>
                                        <a:pt x="1599" y="59"/>
                                      </a:lnTo>
                                      <a:lnTo>
                                        <a:pt x="1599" y="60"/>
                                      </a:lnTo>
                                      <a:lnTo>
                                        <a:pt x="1600" y="56"/>
                                      </a:lnTo>
                                      <a:lnTo>
                                        <a:pt x="1601" y="54"/>
                                      </a:lnTo>
                                      <a:lnTo>
                                        <a:pt x="1601" y="56"/>
                                      </a:lnTo>
                                      <a:lnTo>
                                        <a:pt x="1602" y="53"/>
                                      </a:lnTo>
                                      <a:lnTo>
                                        <a:pt x="1603" y="54"/>
                                      </a:lnTo>
                                      <a:lnTo>
                                        <a:pt x="1604" y="50"/>
                                      </a:lnTo>
                                      <a:lnTo>
                                        <a:pt x="1604" y="52"/>
                                      </a:lnTo>
                                      <a:lnTo>
                                        <a:pt x="1605" y="50"/>
                                      </a:lnTo>
                                      <a:lnTo>
                                        <a:pt x="1606" y="43"/>
                                      </a:lnTo>
                                      <a:lnTo>
                                        <a:pt x="1606" y="45"/>
                                      </a:lnTo>
                                      <a:lnTo>
                                        <a:pt x="1607" y="41"/>
                                      </a:lnTo>
                                      <a:lnTo>
                                        <a:pt x="1608" y="41"/>
                                      </a:lnTo>
                                      <a:lnTo>
                                        <a:pt x="1608" y="42"/>
                                      </a:lnTo>
                                      <a:lnTo>
                                        <a:pt x="1609" y="44"/>
                                      </a:lnTo>
                                      <a:lnTo>
                                        <a:pt x="1610" y="40"/>
                                      </a:lnTo>
                                      <a:lnTo>
                                        <a:pt x="1610" y="42"/>
                                      </a:lnTo>
                                      <a:lnTo>
                                        <a:pt x="1611" y="43"/>
                                      </a:lnTo>
                                      <a:lnTo>
                                        <a:pt x="1612" y="43"/>
                                      </a:lnTo>
                                      <a:lnTo>
                                        <a:pt x="1613" y="39"/>
                                      </a:lnTo>
                                      <a:lnTo>
                                        <a:pt x="1613" y="41"/>
                                      </a:lnTo>
                                      <a:lnTo>
                                        <a:pt x="1614" y="43"/>
                                      </a:lnTo>
                                      <a:lnTo>
                                        <a:pt x="1615" y="42"/>
                                      </a:lnTo>
                                      <a:lnTo>
                                        <a:pt x="1615" y="43"/>
                                      </a:lnTo>
                                      <a:lnTo>
                                        <a:pt x="1616" y="42"/>
                                      </a:lnTo>
                                      <a:lnTo>
                                        <a:pt x="1617" y="40"/>
                                      </a:lnTo>
                                      <a:lnTo>
                                        <a:pt x="1617" y="41"/>
                                      </a:lnTo>
                                      <a:lnTo>
                                        <a:pt x="1618" y="42"/>
                                      </a:lnTo>
                                      <a:lnTo>
                                        <a:pt x="1619" y="39"/>
                                      </a:lnTo>
                                      <a:lnTo>
                                        <a:pt x="1619" y="38"/>
                                      </a:lnTo>
                                      <a:lnTo>
                                        <a:pt x="1619" y="40"/>
                                      </a:lnTo>
                                      <a:lnTo>
                                        <a:pt x="1620" y="38"/>
                                      </a:lnTo>
                                      <a:lnTo>
                                        <a:pt x="1621" y="34"/>
                                      </a:lnTo>
                                      <a:lnTo>
                                        <a:pt x="1621" y="35"/>
                                      </a:lnTo>
                                      <a:lnTo>
                                        <a:pt x="1622" y="35"/>
                                      </a:lnTo>
                                      <a:lnTo>
                                        <a:pt x="1623" y="37"/>
                                      </a:lnTo>
                                      <a:lnTo>
                                        <a:pt x="1624" y="38"/>
                                      </a:lnTo>
                                      <a:lnTo>
                                        <a:pt x="1625" y="37"/>
                                      </a:lnTo>
                                      <a:lnTo>
                                        <a:pt x="1625" y="38"/>
                                      </a:lnTo>
                                      <a:lnTo>
                                        <a:pt x="1626" y="37"/>
                                      </a:lnTo>
                                      <a:lnTo>
                                        <a:pt x="1627" y="38"/>
                                      </a:lnTo>
                                      <a:lnTo>
                                        <a:pt x="1628" y="35"/>
                                      </a:lnTo>
                                      <a:lnTo>
                                        <a:pt x="1628" y="36"/>
                                      </a:lnTo>
                                      <a:lnTo>
                                        <a:pt x="1629" y="34"/>
                                      </a:lnTo>
                                      <a:lnTo>
                                        <a:pt x="1630" y="35"/>
                                      </a:lnTo>
                                      <a:lnTo>
                                        <a:pt x="1630" y="37"/>
                                      </a:lnTo>
                                      <a:lnTo>
                                        <a:pt x="1631" y="33"/>
                                      </a:lnTo>
                                      <a:lnTo>
                                        <a:pt x="1632" y="35"/>
                                      </a:lnTo>
                                      <a:lnTo>
                                        <a:pt x="1632" y="36"/>
                                      </a:lnTo>
                                      <a:lnTo>
                                        <a:pt x="1633" y="38"/>
                                      </a:lnTo>
                                      <a:lnTo>
                                        <a:pt x="1634" y="42"/>
                                      </a:lnTo>
                                      <a:lnTo>
                                        <a:pt x="1634" y="43"/>
                                      </a:lnTo>
                                      <a:lnTo>
                                        <a:pt x="1635" y="44"/>
                                      </a:lnTo>
                                      <a:lnTo>
                                        <a:pt x="1636" y="43"/>
                                      </a:lnTo>
                                      <a:lnTo>
                                        <a:pt x="1637" y="47"/>
                                      </a:lnTo>
                                      <a:lnTo>
                                        <a:pt x="1638" y="46"/>
                                      </a:lnTo>
                                      <a:lnTo>
                                        <a:pt x="1639" y="44"/>
                                      </a:lnTo>
                                      <a:lnTo>
                                        <a:pt x="1640" y="46"/>
                                      </a:lnTo>
                                      <a:lnTo>
                                        <a:pt x="1641" y="47"/>
                                      </a:lnTo>
                                      <a:lnTo>
                                        <a:pt x="1642" y="46"/>
                                      </a:lnTo>
                                      <a:lnTo>
                                        <a:pt x="1643" y="47"/>
                                      </a:lnTo>
                                      <a:lnTo>
                                        <a:pt x="1643" y="44"/>
                                      </a:lnTo>
                                      <a:lnTo>
                                        <a:pt x="1643" y="46"/>
                                      </a:lnTo>
                                      <a:lnTo>
                                        <a:pt x="1644" y="44"/>
                                      </a:lnTo>
                                      <a:lnTo>
                                        <a:pt x="1645" y="41"/>
                                      </a:lnTo>
                                      <a:lnTo>
                                        <a:pt x="1646" y="40"/>
                                      </a:lnTo>
                                      <a:lnTo>
                                        <a:pt x="1647" y="40"/>
                                      </a:lnTo>
                                      <a:lnTo>
                                        <a:pt x="1647" y="42"/>
                                      </a:lnTo>
                                      <a:lnTo>
                                        <a:pt x="1648" y="43"/>
                                      </a:lnTo>
                                      <a:lnTo>
                                        <a:pt x="1649" y="42"/>
                                      </a:lnTo>
                                      <a:lnTo>
                                        <a:pt x="1650" y="46"/>
                                      </a:lnTo>
                                      <a:lnTo>
                                        <a:pt x="1651" y="50"/>
                                      </a:lnTo>
                                      <a:lnTo>
                                        <a:pt x="1652" y="52"/>
                                      </a:lnTo>
                                      <a:lnTo>
                                        <a:pt x="1652" y="56"/>
                                      </a:lnTo>
                                      <a:lnTo>
                                        <a:pt x="1653" y="57"/>
                                      </a:lnTo>
                                      <a:lnTo>
                                        <a:pt x="1654" y="58"/>
                                      </a:lnTo>
                                      <a:lnTo>
                                        <a:pt x="1654" y="60"/>
                                      </a:lnTo>
                                      <a:lnTo>
                                        <a:pt x="1655" y="60"/>
                                      </a:lnTo>
                                      <a:lnTo>
                                        <a:pt x="1656" y="63"/>
                                      </a:lnTo>
                                      <a:lnTo>
                                        <a:pt x="1656" y="65"/>
                                      </a:lnTo>
                                      <a:lnTo>
                                        <a:pt x="1657" y="68"/>
                                      </a:lnTo>
                                      <a:lnTo>
                                        <a:pt x="1658" y="70"/>
                                      </a:lnTo>
                                      <a:lnTo>
                                        <a:pt x="1659" y="69"/>
                                      </a:lnTo>
                                      <a:lnTo>
                                        <a:pt x="1659" y="70"/>
                                      </a:lnTo>
                                      <a:lnTo>
                                        <a:pt x="1660" y="72"/>
                                      </a:lnTo>
                                      <a:lnTo>
                                        <a:pt x="1661" y="70"/>
                                      </a:lnTo>
                                      <a:lnTo>
                                        <a:pt x="1662" y="71"/>
                                      </a:lnTo>
                                      <a:lnTo>
                                        <a:pt x="1663" y="68"/>
                                      </a:lnTo>
                                      <a:lnTo>
                                        <a:pt x="1663" y="70"/>
                                      </a:lnTo>
                                      <a:lnTo>
                                        <a:pt x="1664" y="70"/>
                                      </a:lnTo>
                                      <a:lnTo>
                                        <a:pt x="1665" y="64"/>
                                      </a:lnTo>
                                      <a:lnTo>
                                        <a:pt x="1665" y="68"/>
                                      </a:lnTo>
                                      <a:lnTo>
                                        <a:pt x="1666" y="66"/>
                                      </a:lnTo>
                                      <a:lnTo>
                                        <a:pt x="1667" y="66"/>
                                      </a:lnTo>
                                      <a:lnTo>
                                        <a:pt x="1667" y="66"/>
                                      </a:lnTo>
                                      <a:lnTo>
                                        <a:pt x="1667" y="68"/>
                                      </a:lnTo>
                                      <a:lnTo>
                                        <a:pt x="1668" y="68"/>
                                      </a:lnTo>
                                      <a:lnTo>
                                        <a:pt x="1669" y="71"/>
                                      </a:lnTo>
                                      <a:lnTo>
                                        <a:pt x="1669" y="72"/>
                                      </a:lnTo>
                                    </a:path>
                                  </a:pathLst>
                                </a:custGeom>
                                <a:noFill/>
                                <a:ln w="1588">
                                  <a:solidFill>
                                    <a:schemeClr val="tx1"/>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96" name="Line 1946"/>
                              <wps:cNvCnPr/>
                              <wps:spPr bwMode="auto">
                                <a:xfrm>
                                  <a:off x="3847094" y="723527"/>
                                  <a:ext cx="0" cy="585216"/>
                                </a:xfrm>
                                <a:prstGeom prst="line">
                                  <a:avLst/>
                                </a:prstGeom>
                                <a:noFill/>
                                <a:ln w="25400">
                                  <a:solidFill>
                                    <a:schemeClr val="tx1"/>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00" name="TextBox 170"/>
                              <wps:cNvSpPr txBox="1"/>
                              <wps:spPr>
                                <a:xfrm>
                                  <a:off x="3335164" y="960231"/>
                                  <a:ext cx="487156" cy="208169"/>
                                </a:xfrm>
                                <a:prstGeom prst="rect">
                                  <a:avLst/>
                                </a:prstGeom>
                                <a:noFill/>
                              </wps:spPr>
                              <wps:txbx>
                                <w:txbxContent>
                                  <w:p w14:paraId="6CFDBC3D" w14:textId="77777777" w:rsidR="00BC0A2E" w:rsidRDefault="00BC0A2E" w:rsidP="00BC0A2E">
                                    <w:pPr>
                                      <w:pStyle w:val="NormalWeb"/>
                                      <w:spacing w:before="0" w:beforeAutospacing="0" w:after="0" w:afterAutospacing="0"/>
                                    </w:pPr>
                                    <w:r>
                                      <w:rPr>
                                        <w:rFonts w:ascii="Arial" w:hAnsi="Arial" w:cs="Arial"/>
                                        <w:color w:val="000000" w:themeColor="text1"/>
                                        <w:kern w:val="24"/>
                                        <w:sz w:val="16"/>
                                        <w:szCs w:val="16"/>
                                      </w:rPr>
                                      <w:t>0.5mV</w:t>
                                    </w:r>
                                  </w:p>
                                </w:txbxContent>
                              </wps:txbx>
                              <wps:bodyPr wrap="square" lIns="0" tIns="0" rIns="0" bIns="0" rtlCol="0">
                                <a:noAutofit/>
                              </wps:bodyPr>
                            </wps:wsp>
                            <wps:wsp>
                              <wps:cNvPr id="301" name="TextBox 158"/>
                              <wps:cNvSpPr txBox="1"/>
                              <wps:spPr>
                                <a:xfrm>
                                  <a:off x="-59337" y="91176"/>
                                  <a:ext cx="486140" cy="220837"/>
                                </a:xfrm>
                                <a:prstGeom prst="rect">
                                  <a:avLst/>
                                </a:prstGeom>
                                <a:noFill/>
                              </wps:spPr>
                              <wps:txbx>
                                <w:txbxContent>
                                  <w:p w14:paraId="5D2B6040" w14:textId="77777777" w:rsidR="00BC0A2E" w:rsidRDefault="00BC0A2E" w:rsidP="00BC0A2E">
                                    <w:pPr>
                                      <w:pStyle w:val="NormalWeb"/>
                                      <w:spacing w:before="0" w:beforeAutospacing="0" w:after="0" w:afterAutospacing="0"/>
                                    </w:pPr>
                                    <w:r>
                                      <w:rPr>
                                        <w:rFonts w:ascii="Arial" w:hAnsi="Arial" w:cs="Arial"/>
                                        <w:b/>
                                        <w:bCs/>
                                        <w:color w:val="000000" w:themeColor="text1"/>
                                        <w:kern w:val="24"/>
                                        <w:sz w:val="16"/>
                                        <w:szCs w:val="16"/>
                                      </w:rPr>
                                      <w:t>LFC</w:t>
                                    </w:r>
                                  </w:p>
                                </w:txbxContent>
                              </wps:txbx>
                              <wps:bodyPr wrap="square" lIns="0" tIns="0" rIns="0" bIns="0" rtlCol="0">
                                <a:noAutofit/>
                              </wps:bodyPr>
                            </wps:wsp>
                            <wps:wsp>
                              <wps:cNvPr id="302" name="TextBox 159"/>
                              <wps:cNvSpPr txBox="1"/>
                              <wps:spPr>
                                <a:xfrm>
                                  <a:off x="-80065" y="290723"/>
                                  <a:ext cx="575721" cy="206822"/>
                                </a:xfrm>
                                <a:prstGeom prst="rect">
                                  <a:avLst/>
                                </a:prstGeom>
                                <a:noFill/>
                              </wps:spPr>
                              <wps:txbx>
                                <w:txbxContent>
                                  <w:p w14:paraId="64186D43" w14:textId="77777777" w:rsidR="00BC0A2E" w:rsidRDefault="00BC0A2E" w:rsidP="00BC0A2E">
                                    <w:pPr>
                                      <w:pStyle w:val="NormalWeb"/>
                                      <w:spacing w:before="0" w:beforeAutospacing="0" w:after="0" w:afterAutospacing="0"/>
                                    </w:pPr>
                                    <w:r>
                                      <w:rPr>
                                        <w:rFonts w:ascii="Arial" w:hAnsi="Arial" w:cs="Arial"/>
                                        <w:b/>
                                        <w:bCs/>
                                        <w:color w:val="000000" w:themeColor="text1"/>
                                        <w:kern w:val="24"/>
                                        <w:sz w:val="16"/>
                                        <w:szCs w:val="16"/>
                                      </w:rPr>
                                      <w:t>RFC</w:t>
                                    </w:r>
                                  </w:p>
                                </w:txbxContent>
                              </wps:txbx>
                              <wps:bodyPr wrap="square" lIns="0" tIns="0" rIns="0" bIns="0" rtlCol="0">
                                <a:noAutofit/>
                              </wps:bodyPr>
                            </wps:wsp>
                            <wps:wsp>
                              <wps:cNvPr id="303" name="TextBox 160"/>
                              <wps:cNvSpPr txBox="1"/>
                              <wps:spPr>
                                <a:xfrm>
                                  <a:off x="-80067" y="490345"/>
                                  <a:ext cx="449379" cy="253893"/>
                                </a:xfrm>
                                <a:prstGeom prst="rect">
                                  <a:avLst/>
                                </a:prstGeom>
                                <a:noFill/>
                              </wps:spPr>
                              <wps:txbx>
                                <w:txbxContent>
                                  <w:p w14:paraId="18248067" w14:textId="77777777" w:rsidR="00BC0A2E" w:rsidRDefault="00BC0A2E" w:rsidP="00BC0A2E">
                                    <w:pPr>
                                      <w:pStyle w:val="NormalWeb"/>
                                      <w:spacing w:before="0" w:beforeAutospacing="0" w:after="0" w:afterAutospacing="0"/>
                                    </w:pPr>
                                    <w:r>
                                      <w:rPr>
                                        <w:rFonts w:ascii="Arial" w:hAnsi="Arial" w:cs="Arial"/>
                                        <w:b/>
                                        <w:bCs/>
                                        <w:color w:val="000000" w:themeColor="text1"/>
                                        <w:kern w:val="24"/>
                                        <w:sz w:val="16"/>
                                        <w:szCs w:val="16"/>
                                      </w:rPr>
                                      <w:t>LTBI</w:t>
                                    </w:r>
                                  </w:p>
                                </w:txbxContent>
                              </wps:txbx>
                              <wps:bodyPr wrap="square" lIns="0" tIns="0" rIns="0" bIns="0" rtlCol="0">
                                <a:noAutofit/>
                              </wps:bodyPr>
                            </wps:wsp>
                            <wps:wsp>
                              <wps:cNvPr id="304" name="TextBox 161"/>
                              <wps:cNvSpPr txBox="1"/>
                              <wps:spPr>
                                <a:xfrm>
                                  <a:off x="-93957" y="808832"/>
                                  <a:ext cx="423323" cy="247272"/>
                                </a:xfrm>
                                <a:prstGeom prst="rect">
                                  <a:avLst/>
                                </a:prstGeom>
                                <a:noFill/>
                              </wps:spPr>
                              <wps:txbx>
                                <w:txbxContent>
                                  <w:p w14:paraId="4B5EB9D2" w14:textId="77777777" w:rsidR="00BC0A2E" w:rsidRDefault="00BC0A2E" w:rsidP="00BC0A2E">
                                    <w:pPr>
                                      <w:pStyle w:val="NormalWeb"/>
                                      <w:spacing w:before="0" w:beforeAutospacing="0" w:after="0" w:afterAutospacing="0"/>
                                    </w:pPr>
                                    <w:r>
                                      <w:rPr>
                                        <w:rFonts w:ascii="Arial" w:hAnsi="Arial" w:cs="Arial"/>
                                        <w:b/>
                                        <w:bCs/>
                                        <w:color w:val="000000" w:themeColor="text1"/>
                                        <w:kern w:val="24"/>
                                        <w:sz w:val="16"/>
                                        <w:szCs w:val="16"/>
                                      </w:rPr>
                                      <w:t>ATBI</w:t>
                                    </w:r>
                                  </w:p>
                                </w:txbxContent>
                              </wps:txbx>
                              <wps:bodyPr wrap="square" lIns="0" tIns="0" rIns="0" bIns="0" rtlCol="0">
                                <a:noAutofit/>
                              </wps:bodyPr>
                            </wps:wsp>
                            <wps:wsp>
                              <wps:cNvPr id="305" name="TextBox 162"/>
                              <wps:cNvSpPr txBox="1"/>
                              <wps:spPr>
                                <a:xfrm>
                                  <a:off x="-107838" y="1095702"/>
                                  <a:ext cx="437204" cy="226913"/>
                                </a:xfrm>
                                <a:prstGeom prst="rect">
                                  <a:avLst/>
                                </a:prstGeom>
                                <a:noFill/>
                              </wps:spPr>
                              <wps:txbx>
                                <w:txbxContent>
                                  <w:p w14:paraId="0C0B954B" w14:textId="77777777" w:rsidR="00BC0A2E" w:rsidRDefault="00BC0A2E" w:rsidP="00BC0A2E">
                                    <w:pPr>
                                      <w:pStyle w:val="NormalWeb"/>
                                      <w:spacing w:before="0" w:beforeAutospacing="0" w:after="0" w:afterAutospacing="0"/>
                                    </w:pPr>
                                    <w:r>
                                      <w:rPr>
                                        <w:rFonts w:ascii="Arial" w:hAnsi="Arial" w:cs="Arial"/>
                                        <w:b/>
                                        <w:bCs/>
                                        <w:color w:val="000000" w:themeColor="text1"/>
                                        <w:kern w:val="24"/>
                                        <w:sz w:val="16"/>
                                        <w:szCs w:val="16"/>
                                      </w:rPr>
                                      <w:t>TBI</w:t>
                                    </w:r>
                                  </w:p>
                                </w:txbxContent>
                              </wps:txbx>
                              <wps:bodyPr wrap="square" lIns="0" tIns="0" rIns="0" bIns="0" rtlCol="0">
                                <a:noAutofit/>
                              </wps:bodyPr>
                            </wps:wsp>
                            <wps:wsp>
                              <wps:cNvPr id="306" name="TextBox 163"/>
                              <wps:cNvSpPr txBox="1"/>
                              <wps:spPr>
                                <a:xfrm>
                                  <a:off x="-94552" y="1339031"/>
                                  <a:ext cx="463866" cy="298505"/>
                                </a:xfrm>
                                <a:prstGeom prst="rect">
                                  <a:avLst/>
                                </a:prstGeom>
                                <a:noFill/>
                              </wps:spPr>
                              <wps:txbx>
                                <w:txbxContent>
                                  <w:p w14:paraId="336B1638" w14:textId="77777777" w:rsidR="00BC0A2E" w:rsidRDefault="00BC0A2E" w:rsidP="00BC0A2E">
                                    <w:pPr>
                                      <w:pStyle w:val="NormalWeb"/>
                                      <w:spacing w:before="0" w:beforeAutospacing="0" w:after="0" w:afterAutospacing="0"/>
                                    </w:pPr>
                                    <w:r>
                                      <w:rPr>
                                        <w:rFonts w:ascii="Arial" w:hAnsi="Arial" w:cs="Arial"/>
                                        <w:b/>
                                        <w:bCs/>
                                        <w:color w:val="000000" w:themeColor="text1"/>
                                        <w:kern w:val="24"/>
                                        <w:sz w:val="16"/>
                                        <w:szCs w:val="16"/>
                                      </w:rPr>
                                      <w:t>PTBI</w:t>
                                    </w:r>
                                  </w:p>
                                </w:txbxContent>
                              </wps:txbx>
                              <wps:bodyPr wrap="square" lIns="0" tIns="0" rIns="0" bIns="0" rtlCol="0">
                                <a:noAutofit/>
                              </wps:bodyPr>
                            </wps:wsp>
                            <wps:wsp>
                              <wps:cNvPr id="308" name="TextBox 164"/>
                              <wps:cNvSpPr txBox="1"/>
                              <wps:spPr>
                                <a:xfrm>
                                  <a:off x="-107838" y="1786945"/>
                                  <a:ext cx="471653" cy="278256"/>
                                </a:xfrm>
                                <a:prstGeom prst="rect">
                                  <a:avLst/>
                                </a:prstGeom>
                                <a:noFill/>
                              </wps:spPr>
                              <wps:txbx>
                                <w:txbxContent>
                                  <w:p w14:paraId="2E40301F" w14:textId="77777777" w:rsidR="00BC0A2E" w:rsidRDefault="00BC0A2E" w:rsidP="00BC0A2E">
                                    <w:pPr>
                                      <w:pStyle w:val="NormalWeb"/>
                                      <w:spacing w:before="0" w:beforeAutospacing="0" w:after="0" w:afterAutospacing="0"/>
                                    </w:pPr>
                                    <w:r>
                                      <w:rPr>
                                        <w:rFonts w:ascii="Arial" w:hAnsi="Arial" w:cs="Arial"/>
                                        <w:b/>
                                        <w:bCs/>
                                        <w:color w:val="000000" w:themeColor="text1"/>
                                        <w:kern w:val="24"/>
                                        <w:sz w:val="16"/>
                                        <w:szCs w:val="16"/>
                                      </w:rPr>
                                      <w:t>CTBI</w:t>
                                    </w:r>
                                  </w:p>
                                </w:txbxContent>
                              </wps:txbx>
                              <wps:bodyPr wrap="square" lIns="0" tIns="0" rIns="0" bIns="0" rtlCol="0">
                                <a:noAutofit/>
                              </wps:bodyPr>
                            </wps:wsp>
                            <wps:wsp>
                              <wps:cNvPr id="309" name="TextBox 165"/>
                              <wps:cNvSpPr txBox="1"/>
                              <wps:spPr>
                                <a:xfrm>
                                  <a:off x="1949797" y="1945255"/>
                                  <a:ext cx="1165225" cy="200618"/>
                                </a:xfrm>
                                <a:prstGeom prst="rect">
                                  <a:avLst/>
                                </a:prstGeom>
                                <a:noFill/>
                              </wps:spPr>
                              <wps:txbx>
                                <w:txbxContent>
                                  <w:p w14:paraId="6F82DD91" w14:textId="77777777" w:rsidR="00BC0A2E" w:rsidRPr="00E16D3E" w:rsidRDefault="00BC0A2E" w:rsidP="00BC0A2E">
                                    <w:pPr>
                                      <w:pStyle w:val="NormalWeb"/>
                                      <w:spacing w:before="0" w:beforeAutospacing="0" w:after="0" w:afterAutospacing="0"/>
                                      <w:rPr>
                                        <w:sz w:val="18"/>
                                        <w:szCs w:val="18"/>
                                      </w:rPr>
                                    </w:pPr>
                                    <w:r w:rsidRPr="00E16D3E">
                                      <w:rPr>
                                        <w:rFonts w:ascii="Arial" w:hAnsi="Arial" w:cs="Arial"/>
                                        <w:color w:val="000000" w:themeColor="text1"/>
                                        <w:kern w:val="24"/>
                                        <w:sz w:val="18"/>
                                        <w:szCs w:val="18"/>
                                      </w:rPr>
                                      <w:t>normal sleep spindle</w:t>
                                    </w:r>
                                  </w:p>
                                </w:txbxContent>
                              </wps:txbx>
                              <wps:bodyPr wrap="square" lIns="0" tIns="0" rIns="0" bIns="0" rtlCol="0">
                                <a:noAutofit/>
                              </wps:bodyPr>
                            </wps:wsp>
                            <wps:wsp>
                              <wps:cNvPr id="310" name="TextBox 166"/>
                              <wps:cNvSpPr txBox="1"/>
                              <wps:spPr>
                                <a:xfrm>
                                  <a:off x="1586253" y="646583"/>
                                  <a:ext cx="741961" cy="268027"/>
                                </a:xfrm>
                                <a:prstGeom prst="rect">
                                  <a:avLst/>
                                </a:prstGeom>
                                <a:noFill/>
                              </wps:spPr>
                              <wps:txbx>
                                <w:txbxContent>
                                  <w:p w14:paraId="0A7AE862" w14:textId="77777777" w:rsidR="00BC0A2E" w:rsidRDefault="00BC0A2E" w:rsidP="00BC0A2E">
                                    <w:pPr>
                                      <w:pStyle w:val="NormalWeb"/>
                                      <w:spacing w:before="0" w:beforeAutospacing="0" w:after="0" w:afterAutospacing="0"/>
                                    </w:pPr>
                                    <w:r>
                                      <w:rPr>
                                        <w:rFonts w:ascii="Arial" w:hAnsi="Arial" w:cs="Arial"/>
                                        <w:color w:val="000000" w:themeColor="text1"/>
                                        <w:kern w:val="24"/>
                                        <w:sz w:val="20"/>
                                        <w:szCs w:val="20"/>
                                      </w:rPr>
                                      <w:t>rHFOS</w:t>
                                    </w:r>
                                  </w:p>
                                </w:txbxContent>
                              </wps:txbx>
                              <wps:bodyPr wrap="square" lIns="0" tIns="0" rIns="0" bIns="0" rtlCol="0">
                                <a:noAutofit/>
                              </wps:bodyPr>
                            </wps:wsp>
                            <wps:wsp>
                              <wps:cNvPr id="311" name="TextBox 167"/>
                              <wps:cNvSpPr txBox="1"/>
                              <wps:spPr>
                                <a:xfrm>
                                  <a:off x="27869" y="-172355"/>
                                  <a:ext cx="221281" cy="263531"/>
                                </a:xfrm>
                                <a:prstGeom prst="rect">
                                  <a:avLst/>
                                </a:prstGeom>
                                <a:noFill/>
                              </wps:spPr>
                              <wps:txbx>
                                <w:txbxContent>
                                  <w:p w14:paraId="2831AFE0" w14:textId="77777777" w:rsidR="00BC0A2E" w:rsidRDefault="00BC0A2E" w:rsidP="00BC0A2E">
                                    <w:pPr>
                                      <w:pStyle w:val="NormalWeb"/>
                                      <w:spacing w:before="0" w:beforeAutospacing="0" w:after="0" w:afterAutospacing="0"/>
                                    </w:pPr>
                                    <w:r>
                                      <w:rPr>
                                        <w:rFonts w:ascii="Arial" w:hAnsi="Arial" w:cs="Arial"/>
                                        <w:b/>
                                        <w:bCs/>
                                        <w:color w:val="000000" w:themeColor="text1"/>
                                        <w:kern w:val="24"/>
                                        <w:sz w:val="20"/>
                                        <w:szCs w:val="20"/>
                                      </w:rPr>
                                      <w:t>A</w:t>
                                    </w:r>
                                  </w:p>
                                </w:txbxContent>
                              </wps:txbx>
                              <wps:bodyPr wrap="square" lIns="0" tIns="0" rIns="0" bIns="0" rtlCol="0">
                                <a:noAutofit/>
                              </wps:bodyPr>
                            </wps:wsp>
                          </wpg:grpSp>
                          <wpg:grpSp>
                            <wpg:cNvPr id="312" name="Group 312"/>
                            <wpg:cNvGrpSpPr/>
                            <wpg:grpSpPr>
                              <a:xfrm>
                                <a:off x="3127543" y="3789941"/>
                                <a:ext cx="523124" cy="530352"/>
                                <a:chOff x="3127543" y="3789941"/>
                                <a:chExt cx="523124" cy="530352"/>
                              </a:xfrm>
                            </wpg:grpSpPr>
                            <wps:wsp>
                              <wps:cNvPr id="313" name="Line 201"/>
                              <wps:cNvCnPr/>
                              <wps:spPr bwMode="auto">
                                <a:xfrm>
                                  <a:off x="3650667" y="3789941"/>
                                  <a:ext cx="0" cy="530352"/>
                                </a:xfrm>
                                <a:prstGeom prst="line">
                                  <a:avLst/>
                                </a:prstGeom>
                                <a:noFill/>
                                <a:ln w="25400">
                                  <a:solidFill>
                                    <a:schemeClr val="tx1"/>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14" name="TextBox 473"/>
                              <wps:cNvSpPr txBox="1">
                                <a:spLocks noChangeAspect="1"/>
                              </wps:cNvSpPr>
                              <wps:spPr>
                                <a:xfrm>
                                  <a:off x="3127543" y="3845574"/>
                                  <a:ext cx="500146" cy="397522"/>
                                </a:xfrm>
                                <a:prstGeom prst="rect">
                                  <a:avLst/>
                                </a:prstGeom>
                                <a:noFill/>
                              </wps:spPr>
                              <wps:txbx>
                                <w:txbxContent>
                                  <w:p w14:paraId="1534E7AA" w14:textId="77777777" w:rsidR="00BC0A2E" w:rsidRDefault="00BC0A2E" w:rsidP="00BC0A2E">
                                    <w:pPr>
                                      <w:pStyle w:val="NormalWeb"/>
                                      <w:spacing w:before="0" w:beforeAutospacing="0" w:after="0" w:afterAutospacing="0"/>
                                    </w:pPr>
                                    <w:r>
                                      <w:rPr>
                                        <w:rFonts w:ascii="Arial" w:hAnsi="Arial" w:cs="Arial"/>
                                        <w:color w:val="000000" w:themeColor="text1"/>
                                        <w:kern w:val="24"/>
                                        <w:sz w:val="16"/>
                                        <w:szCs w:val="16"/>
                                      </w:rPr>
                                      <w:t>0.1mV</w:t>
                                    </w:r>
                                  </w:p>
                                  <w:p w14:paraId="29A81C95" w14:textId="77777777" w:rsidR="00BC0A2E" w:rsidRDefault="00BC0A2E" w:rsidP="00BC0A2E">
                                    <w:pPr>
                                      <w:pStyle w:val="NormalWeb"/>
                                      <w:spacing w:before="0" w:beforeAutospacing="0" w:after="0" w:afterAutospacing="0"/>
                                    </w:pPr>
                                    <w:r>
                                      <w:rPr>
                                        <w:rFonts w:ascii="Arial" w:hAnsi="Arial" w:cs="Arial"/>
                                        <w:color w:val="000000" w:themeColor="text1"/>
                                        <w:kern w:val="24"/>
                                        <w:sz w:val="16"/>
                                        <w:szCs w:val="16"/>
                                      </w:rPr>
                                      <w:t>0.5mV</w:t>
                                    </w:r>
                                  </w:p>
                                </w:txbxContent>
                              </wps:txbx>
                              <wps:bodyPr wrap="square" lIns="0" tIns="0" rIns="0" bIns="0" rtlCol="0">
                                <a:noAutofit/>
                              </wps:bodyPr>
                            </wps:wsp>
                          </wpg:grpSp>
                          <wpg:grpSp>
                            <wpg:cNvPr id="315" name="Group 315"/>
                            <wpg:cNvGrpSpPr/>
                            <wpg:grpSpPr>
                              <a:xfrm>
                                <a:off x="2833795" y="4272910"/>
                                <a:ext cx="607811" cy="337330"/>
                                <a:chOff x="2833795" y="4272910"/>
                                <a:chExt cx="607811" cy="337330"/>
                              </a:xfrm>
                            </wpg:grpSpPr>
                            <wps:wsp>
                              <wps:cNvPr id="316" name="Line 198"/>
                              <wps:cNvCnPr/>
                              <wps:spPr bwMode="auto">
                                <a:xfrm>
                                  <a:off x="2963632" y="4302359"/>
                                  <a:ext cx="310896" cy="0"/>
                                </a:xfrm>
                                <a:prstGeom prst="line">
                                  <a:avLst/>
                                </a:prstGeom>
                                <a:noFill/>
                                <a:ln w="25400">
                                  <a:solidFill>
                                    <a:schemeClr val="tx1"/>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17" name="TextBox 474"/>
                              <wps:cNvSpPr txBox="1">
                                <a:spLocks noChangeAspect="1"/>
                              </wps:cNvSpPr>
                              <wps:spPr>
                                <a:xfrm>
                                  <a:off x="2833795" y="4272910"/>
                                  <a:ext cx="607811" cy="337330"/>
                                </a:xfrm>
                                <a:prstGeom prst="rect">
                                  <a:avLst/>
                                </a:prstGeom>
                                <a:noFill/>
                              </wps:spPr>
                              <wps:txbx>
                                <w:txbxContent>
                                  <w:p w14:paraId="315D3FF8" w14:textId="77777777" w:rsidR="00BC0A2E" w:rsidRDefault="00BC0A2E" w:rsidP="00BC0A2E">
                                    <w:pPr>
                                      <w:pStyle w:val="NormalWeb"/>
                                      <w:spacing w:before="0" w:beforeAutospacing="0" w:after="0" w:afterAutospacing="0"/>
                                    </w:pPr>
                                    <w:r>
                                      <w:rPr>
                                        <w:rFonts w:ascii="Arial" w:hAnsi="Arial" w:cs="Arial"/>
                                        <w:color w:val="000000" w:themeColor="text1"/>
                                        <w:kern w:val="24"/>
                                        <w:sz w:val="16"/>
                                        <w:szCs w:val="16"/>
                                      </w:rPr>
                                      <w:t>5ms</w:t>
                                    </w:r>
                                  </w:p>
                                </w:txbxContent>
                              </wps:txbx>
                              <wps:bodyPr wrap="square" rtlCol="0">
                                <a:noAutofit/>
                              </wps:bodyPr>
                            </wps:wsp>
                          </wpg:grpSp>
                          <wpg:grpSp>
                            <wpg:cNvPr id="318" name="Group 318"/>
                            <wpg:cNvGrpSpPr/>
                            <wpg:grpSpPr>
                              <a:xfrm>
                                <a:off x="3189594" y="2187658"/>
                                <a:ext cx="683973" cy="941832"/>
                                <a:chOff x="3189594" y="2187658"/>
                                <a:chExt cx="683973" cy="941832"/>
                              </a:xfrm>
                            </wpg:grpSpPr>
                            <wps:wsp>
                              <wps:cNvPr id="319" name="Line 262"/>
                              <wps:cNvCnPr/>
                              <wps:spPr bwMode="auto">
                                <a:xfrm>
                                  <a:off x="3694694" y="2187658"/>
                                  <a:ext cx="0" cy="941832"/>
                                </a:xfrm>
                                <a:prstGeom prst="line">
                                  <a:avLst/>
                                </a:prstGeom>
                                <a:noFill/>
                                <a:ln w="25400">
                                  <a:solidFill>
                                    <a:schemeClr val="tx1"/>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20" name="TextBox 479"/>
                              <wps:cNvSpPr txBox="1">
                                <a:spLocks noChangeAspect="1"/>
                              </wps:cNvSpPr>
                              <wps:spPr>
                                <a:xfrm>
                                  <a:off x="3189594" y="2747455"/>
                                  <a:ext cx="683973" cy="271819"/>
                                </a:xfrm>
                                <a:prstGeom prst="rect">
                                  <a:avLst/>
                                </a:prstGeom>
                                <a:noFill/>
                              </wps:spPr>
                              <wps:txbx>
                                <w:txbxContent>
                                  <w:p w14:paraId="616BDDA4" w14:textId="77777777" w:rsidR="00BC0A2E" w:rsidRDefault="00BC0A2E" w:rsidP="00BC0A2E">
                                    <w:pPr>
                                      <w:pStyle w:val="NormalWeb"/>
                                      <w:spacing w:before="0" w:beforeAutospacing="0" w:after="0" w:afterAutospacing="0"/>
                                    </w:pPr>
                                    <w:r>
                                      <w:rPr>
                                        <w:rFonts w:ascii="Arial" w:hAnsi="Arial" w:cs="Arial"/>
                                        <w:color w:val="000000" w:themeColor="text1"/>
                                        <w:kern w:val="24"/>
                                        <w:sz w:val="16"/>
                                        <w:szCs w:val="16"/>
                                      </w:rPr>
                                      <w:t>0.5mV</w:t>
                                    </w:r>
                                  </w:p>
                                </w:txbxContent>
                              </wps:txbx>
                              <wps:bodyPr wrap="square" lIns="0" tIns="0" rIns="0" bIns="0" rtlCol="0">
                                <a:noAutofit/>
                              </wps:bodyPr>
                            </wps:wsp>
                          </wpg:grpSp>
                          <wpg:grpSp>
                            <wpg:cNvPr id="321" name="Group 321"/>
                            <wpg:cNvGrpSpPr/>
                            <wpg:grpSpPr>
                              <a:xfrm>
                                <a:off x="2529901" y="2957041"/>
                                <a:ext cx="996696" cy="320249"/>
                                <a:chOff x="2529901" y="2957041"/>
                                <a:chExt cx="996696" cy="320249"/>
                              </a:xfrm>
                            </wpg:grpSpPr>
                            <wps:wsp>
                              <wps:cNvPr id="322" name="Straight Connector 322"/>
                              <wps:cNvCnPr>
                                <a:cxnSpLocks noChangeAspect="1"/>
                              </wps:cNvCnPr>
                              <wps:spPr>
                                <a:xfrm>
                                  <a:off x="2529901" y="2957041"/>
                                  <a:ext cx="996696"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3" name="TextBox 481"/>
                              <wps:cNvSpPr txBox="1">
                                <a:spLocks noChangeAspect="1"/>
                              </wps:cNvSpPr>
                              <wps:spPr>
                                <a:xfrm>
                                  <a:off x="2912129" y="3001914"/>
                                  <a:ext cx="453472" cy="275376"/>
                                </a:xfrm>
                                <a:prstGeom prst="rect">
                                  <a:avLst/>
                                </a:prstGeom>
                                <a:noFill/>
                              </wps:spPr>
                              <wps:txbx>
                                <w:txbxContent>
                                  <w:p w14:paraId="0222C089" w14:textId="77777777" w:rsidR="00BC0A2E" w:rsidRDefault="00BC0A2E" w:rsidP="00BC0A2E">
                                    <w:pPr>
                                      <w:pStyle w:val="NormalWeb"/>
                                      <w:spacing w:before="0" w:beforeAutospacing="0" w:after="0" w:afterAutospacing="0"/>
                                    </w:pPr>
                                    <w:r>
                                      <w:rPr>
                                        <w:rFonts w:ascii="Arial" w:hAnsi="Arial" w:cs="Arial"/>
                                        <w:color w:val="000000" w:themeColor="text1"/>
                                        <w:kern w:val="24"/>
                                        <w:sz w:val="16"/>
                                        <w:szCs w:val="16"/>
                                      </w:rPr>
                                      <w:t>0.5 s</w:t>
                                    </w:r>
                                  </w:p>
                                </w:txbxContent>
                              </wps:txbx>
                              <wps:bodyPr wrap="square" lIns="0" tIns="0" rIns="0" bIns="0" rtlCol="0">
                                <a:noAutofit/>
                              </wps:bodyPr>
                            </wps:wsp>
                          </wpg:grpSp>
                          <wpg:grpSp>
                            <wpg:cNvPr id="324" name="Group 324"/>
                            <wpg:cNvGrpSpPr/>
                            <wpg:grpSpPr>
                              <a:xfrm>
                                <a:off x="70228" y="2145874"/>
                                <a:ext cx="3557461" cy="1108610"/>
                                <a:chOff x="70228" y="2145874"/>
                                <a:chExt cx="3557461" cy="1108610"/>
                              </a:xfrm>
                            </wpg:grpSpPr>
                            <wps:wsp>
                              <wps:cNvPr id="325" name="TextBox 168"/>
                              <wps:cNvSpPr txBox="1">
                                <a:spLocks noChangeAspect="1"/>
                              </wps:cNvSpPr>
                              <wps:spPr>
                                <a:xfrm>
                                  <a:off x="70228" y="2145874"/>
                                  <a:ext cx="244781" cy="388274"/>
                                </a:xfrm>
                                <a:prstGeom prst="rect">
                                  <a:avLst/>
                                </a:prstGeom>
                                <a:noFill/>
                              </wps:spPr>
                              <wps:txbx>
                                <w:txbxContent>
                                  <w:p w14:paraId="0A410716" w14:textId="77777777" w:rsidR="00BC0A2E" w:rsidRDefault="00BC0A2E" w:rsidP="00BC0A2E">
                                    <w:pPr>
                                      <w:pStyle w:val="NormalWeb"/>
                                      <w:spacing w:before="0" w:beforeAutospacing="0" w:after="0" w:afterAutospacing="0"/>
                                    </w:pPr>
                                    <w:r>
                                      <w:rPr>
                                        <w:rFonts w:ascii="Arial" w:hAnsi="Arial" w:cs="Arial"/>
                                        <w:b/>
                                        <w:bCs/>
                                        <w:color w:val="000000" w:themeColor="text1"/>
                                        <w:kern w:val="24"/>
                                        <w:sz w:val="20"/>
                                        <w:szCs w:val="20"/>
                                      </w:rPr>
                                      <w:t>B</w:t>
                                    </w:r>
                                  </w:p>
                                </w:txbxContent>
                              </wps:txbx>
                              <wps:bodyPr wrap="square" lIns="0" tIns="0" rIns="0" bIns="0" rtlCol="0">
                                <a:noAutofit/>
                              </wps:bodyPr>
                            </wps:wsp>
                            <wpg:grpSp>
                              <wpg:cNvPr id="326" name="Group 326"/>
                              <wpg:cNvGrpSpPr/>
                              <wpg:grpSpPr>
                                <a:xfrm>
                                  <a:off x="116399" y="2241882"/>
                                  <a:ext cx="3511290" cy="936402"/>
                                  <a:chOff x="116399" y="2241882"/>
                                  <a:chExt cx="3511290" cy="936402"/>
                                </a:xfrm>
                              </wpg:grpSpPr>
                              <wps:wsp>
                                <wps:cNvPr id="327" name="Freeform 327"/>
                                <wps:cNvSpPr>
                                  <a:spLocks/>
                                </wps:cNvSpPr>
                                <wps:spPr bwMode="auto">
                                  <a:xfrm>
                                    <a:off x="116399" y="2327308"/>
                                    <a:ext cx="879585" cy="492843"/>
                                  </a:xfrm>
                                  <a:custGeom>
                                    <a:avLst/>
                                    <a:gdLst>
                                      <a:gd name="T0" fmla="*/ 4 w 374"/>
                                      <a:gd name="T1" fmla="*/ 115 h 300"/>
                                      <a:gd name="T2" fmla="*/ 11 w 374"/>
                                      <a:gd name="T3" fmla="*/ 165 h 300"/>
                                      <a:gd name="T4" fmla="*/ 17 w 374"/>
                                      <a:gd name="T5" fmla="*/ 149 h 300"/>
                                      <a:gd name="T6" fmla="*/ 24 w 374"/>
                                      <a:gd name="T7" fmla="*/ 108 h 300"/>
                                      <a:gd name="T8" fmla="*/ 30 w 374"/>
                                      <a:gd name="T9" fmla="*/ 74 h 300"/>
                                      <a:gd name="T10" fmla="*/ 37 w 374"/>
                                      <a:gd name="T11" fmla="*/ 50 h 300"/>
                                      <a:gd name="T12" fmla="*/ 43 w 374"/>
                                      <a:gd name="T13" fmla="*/ 71 h 300"/>
                                      <a:gd name="T14" fmla="*/ 50 w 374"/>
                                      <a:gd name="T15" fmla="*/ 55 h 300"/>
                                      <a:gd name="T16" fmla="*/ 56 w 374"/>
                                      <a:gd name="T17" fmla="*/ 50 h 300"/>
                                      <a:gd name="T18" fmla="*/ 63 w 374"/>
                                      <a:gd name="T19" fmla="*/ 105 h 300"/>
                                      <a:gd name="T20" fmla="*/ 69 w 374"/>
                                      <a:gd name="T21" fmla="*/ 165 h 300"/>
                                      <a:gd name="T22" fmla="*/ 76 w 374"/>
                                      <a:gd name="T23" fmla="*/ 190 h 300"/>
                                      <a:gd name="T24" fmla="*/ 82 w 374"/>
                                      <a:gd name="T25" fmla="*/ 190 h 300"/>
                                      <a:gd name="T26" fmla="*/ 89 w 374"/>
                                      <a:gd name="T27" fmla="*/ 153 h 300"/>
                                      <a:gd name="T28" fmla="*/ 95 w 374"/>
                                      <a:gd name="T29" fmla="*/ 78 h 300"/>
                                      <a:gd name="T30" fmla="*/ 102 w 374"/>
                                      <a:gd name="T31" fmla="*/ 50 h 300"/>
                                      <a:gd name="T32" fmla="*/ 108 w 374"/>
                                      <a:gd name="T33" fmla="*/ 30 h 300"/>
                                      <a:gd name="T34" fmla="*/ 115 w 374"/>
                                      <a:gd name="T35" fmla="*/ 2 h 300"/>
                                      <a:gd name="T36" fmla="*/ 121 w 374"/>
                                      <a:gd name="T37" fmla="*/ 46 h 300"/>
                                      <a:gd name="T38" fmla="*/ 128 w 374"/>
                                      <a:gd name="T39" fmla="*/ 108 h 300"/>
                                      <a:gd name="T40" fmla="*/ 134 w 374"/>
                                      <a:gd name="T41" fmla="*/ 153 h 300"/>
                                      <a:gd name="T42" fmla="*/ 140 w 374"/>
                                      <a:gd name="T43" fmla="*/ 161 h 300"/>
                                      <a:gd name="T44" fmla="*/ 147 w 374"/>
                                      <a:gd name="T45" fmla="*/ 174 h 300"/>
                                      <a:gd name="T46" fmla="*/ 153 w 374"/>
                                      <a:gd name="T47" fmla="*/ 158 h 300"/>
                                      <a:gd name="T48" fmla="*/ 160 w 374"/>
                                      <a:gd name="T49" fmla="*/ 124 h 300"/>
                                      <a:gd name="T50" fmla="*/ 166 w 374"/>
                                      <a:gd name="T51" fmla="*/ 92 h 300"/>
                                      <a:gd name="T52" fmla="*/ 173 w 374"/>
                                      <a:gd name="T53" fmla="*/ 101 h 300"/>
                                      <a:gd name="T54" fmla="*/ 179 w 374"/>
                                      <a:gd name="T55" fmla="*/ 133 h 300"/>
                                      <a:gd name="T56" fmla="*/ 186 w 374"/>
                                      <a:gd name="T57" fmla="*/ 106 h 300"/>
                                      <a:gd name="T58" fmla="*/ 192 w 374"/>
                                      <a:gd name="T59" fmla="*/ 137 h 300"/>
                                      <a:gd name="T60" fmla="*/ 199 w 374"/>
                                      <a:gd name="T61" fmla="*/ 122 h 300"/>
                                      <a:gd name="T62" fmla="*/ 205 w 374"/>
                                      <a:gd name="T63" fmla="*/ 121 h 300"/>
                                      <a:gd name="T64" fmla="*/ 212 w 374"/>
                                      <a:gd name="T65" fmla="*/ 74 h 300"/>
                                      <a:gd name="T66" fmla="*/ 218 w 374"/>
                                      <a:gd name="T67" fmla="*/ 67 h 300"/>
                                      <a:gd name="T68" fmla="*/ 225 w 374"/>
                                      <a:gd name="T69" fmla="*/ 71 h 300"/>
                                      <a:gd name="T70" fmla="*/ 231 w 374"/>
                                      <a:gd name="T71" fmla="*/ 78 h 300"/>
                                      <a:gd name="T72" fmla="*/ 238 w 374"/>
                                      <a:gd name="T73" fmla="*/ 90 h 300"/>
                                      <a:gd name="T74" fmla="*/ 244 w 374"/>
                                      <a:gd name="T75" fmla="*/ 146 h 300"/>
                                      <a:gd name="T76" fmla="*/ 251 w 374"/>
                                      <a:gd name="T77" fmla="*/ 174 h 300"/>
                                      <a:gd name="T78" fmla="*/ 257 w 374"/>
                                      <a:gd name="T79" fmla="*/ 130 h 300"/>
                                      <a:gd name="T80" fmla="*/ 264 w 374"/>
                                      <a:gd name="T81" fmla="*/ 74 h 300"/>
                                      <a:gd name="T82" fmla="*/ 270 w 374"/>
                                      <a:gd name="T83" fmla="*/ 50 h 300"/>
                                      <a:gd name="T84" fmla="*/ 277 w 374"/>
                                      <a:gd name="T85" fmla="*/ 27 h 300"/>
                                      <a:gd name="T86" fmla="*/ 283 w 374"/>
                                      <a:gd name="T87" fmla="*/ 58 h 300"/>
                                      <a:gd name="T88" fmla="*/ 290 w 374"/>
                                      <a:gd name="T89" fmla="*/ 87 h 300"/>
                                      <a:gd name="T90" fmla="*/ 296 w 374"/>
                                      <a:gd name="T91" fmla="*/ 110 h 300"/>
                                      <a:gd name="T92" fmla="*/ 302 w 374"/>
                                      <a:gd name="T93" fmla="*/ 149 h 300"/>
                                      <a:gd name="T94" fmla="*/ 309 w 374"/>
                                      <a:gd name="T95" fmla="*/ 225 h 300"/>
                                      <a:gd name="T96" fmla="*/ 315 w 374"/>
                                      <a:gd name="T97" fmla="*/ 217 h 300"/>
                                      <a:gd name="T98" fmla="*/ 322 w 374"/>
                                      <a:gd name="T99" fmla="*/ 137 h 300"/>
                                      <a:gd name="T100" fmla="*/ 328 w 374"/>
                                      <a:gd name="T101" fmla="*/ 112 h 300"/>
                                      <a:gd name="T102" fmla="*/ 335 w 374"/>
                                      <a:gd name="T103" fmla="*/ 99 h 300"/>
                                      <a:gd name="T104" fmla="*/ 341 w 374"/>
                                      <a:gd name="T105" fmla="*/ 87 h 300"/>
                                      <a:gd name="T106" fmla="*/ 348 w 374"/>
                                      <a:gd name="T107" fmla="*/ 92 h 300"/>
                                      <a:gd name="T108" fmla="*/ 354 w 374"/>
                                      <a:gd name="T109" fmla="*/ 137 h 300"/>
                                      <a:gd name="T110" fmla="*/ 361 w 374"/>
                                      <a:gd name="T111" fmla="*/ 209 h 300"/>
                                      <a:gd name="T112" fmla="*/ 367 w 374"/>
                                      <a:gd name="T113" fmla="*/ 222 h 300"/>
                                      <a:gd name="T114" fmla="*/ 374 w 374"/>
                                      <a:gd name="T115" fmla="*/ 167 h 3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374" h="300">
                                        <a:moveTo>
                                          <a:pt x="0" y="119"/>
                                        </a:moveTo>
                                        <a:lnTo>
                                          <a:pt x="0" y="114"/>
                                        </a:lnTo>
                                        <a:lnTo>
                                          <a:pt x="0" y="119"/>
                                        </a:lnTo>
                                        <a:lnTo>
                                          <a:pt x="2" y="114"/>
                                        </a:lnTo>
                                        <a:lnTo>
                                          <a:pt x="2" y="130"/>
                                        </a:lnTo>
                                        <a:lnTo>
                                          <a:pt x="4" y="115"/>
                                        </a:lnTo>
                                        <a:lnTo>
                                          <a:pt x="4" y="133"/>
                                        </a:lnTo>
                                        <a:lnTo>
                                          <a:pt x="7" y="137"/>
                                        </a:lnTo>
                                        <a:lnTo>
                                          <a:pt x="7" y="202"/>
                                        </a:lnTo>
                                        <a:lnTo>
                                          <a:pt x="9" y="161"/>
                                        </a:lnTo>
                                        <a:lnTo>
                                          <a:pt x="9" y="197"/>
                                        </a:lnTo>
                                        <a:lnTo>
                                          <a:pt x="11" y="165"/>
                                        </a:lnTo>
                                        <a:lnTo>
                                          <a:pt x="11" y="201"/>
                                        </a:lnTo>
                                        <a:lnTo>
                                          <a:pt x="13" y="170"/>
                                        </a:lnTo>
                                        <a:lnTo>
                                          <a:pt x="13" y="195"/>
                                        </a:lnTo>
                                        <a:lnTo>
                                          <a:pt x="15" y="149"/>
                                        </a:lnTo>
                                        <a:lnTo>
                                          <a:pt x="15" y="186"/>
                                        </a:lnTo>
                                        <a:lnTo>
                                          <a:pt x="17" y="149"/>
                                        </a:lnTo>
                                        <a:lnTo>
                                          <a:pt x="17" y="167"/>
                                        </a:lnTo>
                                        <a:lnTo>
                                          <a:pt x="20" y="144"/>
                                        </a:lnTo>
                                        <a:lnTo>
                                          <a:pt x="20" y="167"/>
                                        </a:lnTo>
                                        <a:lnTo>
                                          <a:pt x="22" y="133"/>
                                        </a:lnTo>
                                        <a:lnTo>
                                          <a:pt x="22" y="149"/>
                                        </a:lnTo>
                                        <a:lnTo>
                                          <a:pt x="24" y="108"/>
                                        </a:lnTo>
                                        <a:lnTo>
                                          <a:pt x="24" y="137"/>
                                        </a:lnTo>
                                        <a:lnTo>
                                          <a:pt x="26" y="92"/>
                                        </a:lnTo>
                                        <a:lnTo>
                                          <a:pt x="26" y="106"/>
                                        </a:lnTo>
                                        <a:lnTo>
                                          <a:pt x="28" y="78"/>
                                        </a:lnTo>
                                        <a:lnTo>
                                          <a:pt x="28" y="92"/>
                                        </a:lnTo>
                                        <a:lnTo>
                                          <a:pt x="30" y="74"/>
                                        </a:lnTo>
                                        <a:lnTo>
                                          <a:pt x="30" y="87"/>
                                        </a:lnTo>
                                        <a:lnTo>
                                          <a:pt x="32" y="62"/>
                                        </a:lnTo>
                                        <a:lnTo>
                                          <a:pt x="32" y="80"/>
                                        </a:lnTo>
                                        <a:lnTo>
                                          <a:pt x="35" y="46"/>
                                        </a:lnTo>
                                        <a:lnTo>
                                          <a:pt x="35" y="66"/>
                                        </a:lnTo>
                                        <a:lnTo>
                                          <a:pt x="37" y="50"/>
                                        </a:lnTo>
                                        <a:lnTo>
                                          <a:pt x="37" y="62"/>
                                        </a:lnTo>
                                        <a:lnTo>
                                          <a:pt x="39" y="55"/>
                                        </a:lnTo>
                                        <a:lnTo>
                                          <a:pt x="39" y="80"/>
                                        </a:lnTo>
                                        <a:lnTo>
                                          <a:pt x="41" y="74"/>
                                        </a:lnTo>
                                        <a:lnTo>
                                          <a:pt x="41" y="87"/>
                                        </a:lnTo>
                                        <a:lnTo>
                                          <a:pt x="43" y="71"/>
                                        </a:lnTo>
                                        <a:lnTo>
                                          <a:pt x="43" y="80"/>
                                        </a:lnTo>
                                        <a:lnTo>
                                          <a:pt x="45" y="66"/>
                                        </a:lnTo>
                                        <a:lnTo>
                                          <a:pt x="45" y="80"/>
                                        </a:lnTo>
                                        <a:lnTo>
                                          <a:pt x="48" y="62"/>
                                        </a:lnTo>
                                        <a:lnTo>
                                          <a:pt x="48" y="74"/>
                                        </a:lnTo>
                                        <a:lnTo>
                                          <a:pt x="50" y="55"/>
                                        </a:lnTo>
                                        <a:lnTo>
                                          <a:pt x="50" y="66"/>
                                        </a:lnTo>
                                        <a:lnTo>
                                          <a:pt x="52" y="53"/>
                                        </a:lnTo>
                                        <a:lnTo>
                                          <a:pt x="52" y="62"/>
                                        </a:lnTo>
                                        <a:lnTo>
                                          <a:pt x="54" y="53"/>
                                        </a:lnTo>
                                        <a:lnTo>
                                          <a:pt x="54" y="58"/>
                                        </a:lnTo>
                                        <a:lnTo>
                                          <a:pt x="56" y="50"/>
                                        </a:lnTo>
                                        <a:lnTo>
                                          <a:pt x="56" y="62"/>
                                        </a:lnTo>
                                        <a:lnTo>
                                          <a:pt x="58" y="66"/>
                                        </a:lnTo>
                                        <a:lnTo>
                                          <a:pt x="58" y="82"/>
                                        </a:lnTo>
                                        <a:lnTo>
                                          <a:pt x="61" y="80"/>
                                        </a:lnTo>
                                        <a:lnTo>
                                          <a:pt x="61" y="106"/>
                                        </a:lnTo>
                                        <a:lnTo>
                                          <a:pt x="63" y="105"/>
                                        </a:lnTo>
                                        <a:lnTo>
                                          <a:pt x="63" y="126"/>
                                        </a:lnTo>
                                        <a:lnTo>
                                          <a:pt x="65" y="121"/>
                                        </a:lnTo>
                                        <a:lnTo>
                                          <a:pt x="65" y="149"/>
                                        </a:lnTo>
                                        <a:lnTo>
                                          <a:pt x="67" y="142"/>
                                        </a:lnTo>
                                        <a:lnTo>
                                          <a:pt x="67" y="174"/>
                                        </a:lnTo>
                                        <a:lnTo>
                                          <a:pt x="69" y="165"/>
                                        </a:lnTo>
                                        <a:lnTo>
                                          <a:pt x="69" y="195"/>
                                        </a:lnTo>
                                        <a:lnTo>
                                          <a:pt x="71" y="177"/>
                                        </a:lnTo>
                                        <a:lnTo>
                                          <a:pt x="71" y="202"/>
                                        </a:lnTo>
                                        <a:lnTo>
                                          <a:pt x="74" y="195"/>
                                        </a:lnTo>
                                        <a:lnTo>
                                          <a:pt x="74" y="218"/>
                                        </a:lnTo>
                                        <a:lnTo>
                                          <a:pt x="76" y="190"/>
                                        </a:lnTo>
                                        <a:lnTo>
                                          <a:pt x="76" y="211"/>
                                        </a:lnTo>
                                        <a:lnTo>
                                          <a:pt x="78" y="177"/>
                                        </a:lnTo>
                                        <a:lnTo>
                                          <a:pt x="78" y="217"/>
                                        </a:lnTo>
                                        <a:lnTo>
                                          <a:pt x="80" y="177"/>
                                        </a:lnTo>
                                        <a:lnTo>
                                          <a:pt x="80" y="217"/>
                                        </a:lnTo>
                                        <a:lnTo>
                                          <a:pt x="82" y="190"/>
                                        </a:lnTo>
                                        <a:lnTo>
                                          <a:pt x="82" y="241"/>
                                        </a:lnTo>
                                        <a:lnTo>
                                          <a:pt x="84" y="195"/>
                                        </a:lnTo>
                                        <a:lnTo>
                                          <a:pt x="84" y="236"/>
                                        </a:lnTo>
                                        <a:lnTo>
                                          <a:pt x="86" y="174"/>
                                        </a:lnTo>
                                        <a:lnTo>
                                          <a:pt x="86" y="227"/>
                                        </a:lnTo>
                                        <a:lnTo>
                                          <a:pt x="89" y="153"/>
                                        </a:lnTo>
                                        <a:lnTo>
                                          <a:pt x="89" y="208"/>
                                        </a:lnTo>
                                        <a:lnTo>
                                          <a:pt x="91" y="130"/>
                                        </a:lnTo>
                                        <a:lnTo>
                                          <a:pt x="91" y="174"/>
                                        </a:lnTo>
                                        <a:lnTo>
                                          <a:pt x="93" y="94"/>
                                        </a:lnTo>
                                        <a:lnTo>
                                          <a:pt x="93" y="131"/>
                                        </a:lnTo>
                                        <a:lnTo>
                                          <a:pt x="95" y="78"/>
                                        </a:lnTo>
                                        <a:lnTo>
                                          <a:pt x="95" y="99"/>
                                        </a:lnTo>
                                        <a:lnTo>
                                          <a:pt x="97" y="62"/>
                                        </a:lnTo>
                                        <a:lnTo>
                                          <a:pt x="97" y="74"/>
                                        </a:lnTo>
                                        <a:lnTo>
                                          <a:pt x="99" y="53"/>
                                        </a:lnTo>
                                        <a:lnTo>
                                          <a:pt x="99" y="66"/>
                                        </a:lnTo>
                                        <a:lnTo>
                                          <a:pt x="102" y="50"/>
                                        </a:lnTo>
                                        <a:lnTo>
                                          <a:pt x="102" y="62"/>
                                        </a:lnTo>
                                        <a:lnTo>
                                          <a:pt x="104" y="42"/>
                                        </a:lnTo>
                                        <a:lnTo>
                                          <a:pt x="104" y="58"/>
                                        </a:lnTo>
                                        <a:lnTo>
                                          <a:pt x="106" y="42"/>
                                        </a:lnTo>
                                        <a:lnTo>
                                          <a:pt x="106" y="53"/>
                                        </a:lnTo>
                                        <a:lnTo>
                                          <a:pt x="108" y="30"/>
                                        </a:lnTo>
                                        <a:lnTo>
                                          <a:pt x="108" y="50"/>
                                        </a:lnTo>
                                        <a:lnTo>
                                          <a:pt x="110" y="28"/>
                                        </a:lnTo>
                                        <a:lnTo>
                                          <a:pt x="110" y="39"/>
                                        </a:lnTo>
                                        <a:lnTo>
                                          <a:pt x="112" y="18"/>
                                        </a:lnTo>
                                        <a:lnTo>
                                          <a:pt x="112" y="34"/>
                                        </a:lnTo>
                                        <a:lnTo>
                                          <a:pt x="115" y="2"/>
                                        </a:lnTo>
                                        <a:lnTo>
                                          <a:pt x="115" y="23"/>
                                        </a:lnTo>
                                        <a:lnTo>
                                          <a:pt x="117" y="0"/>
                                        </a:lnTo>
                                        <a:lnTo>
                                          <a:pt x="117" y="19"/>
                                        </a:lnTo>
                                        <a:lnTo>
                                          <a:pt x="119" y="19"/>
                                        </a:lnTo>
                                        <a:lnTo>
                                          <a:pt x="119" y="46"/>
                                        </a:lnTo>
                                        <a:lnTo>
                                          <a:pt x="121" y="46"/>
                                        </a:lnTo>
                                        <a:lnTo>
                                          <a:pt x="121" y="67"/>
                                        </a:lnTo>
                                        <a:lnTo>
                                          <a:pt x="123" y="62"/>
                                        </a:lnTo>
                                        <a:lnTo>
                                          <a:pt x="123" y="82"/>
                                        </a:lnTo>
                                        <a:lnTo>
                                          <a:pt x="125" y="83"/>
                                        </a:lnTo>
                                        <a:lnTo>
                                          <a:pt x="125" y="108"/>
                                        </a:lnTo>
                                        <a:lnTo>
                                          <a:pt x="128" y="108"/>
                                        </a:lnTo>
                                        <a:lnTo>
                                          <a:pt x="128" y="121"/>
                                        </a:lnTo>
                                        <a:lnTo>
                                          <a:pt x="130" y="99"/>
                                        </a:lnTo>
                                        <a:lnTo>
                                          <a:pt x="130" y="121"/>
                                        </a:lnTo>
                                        <a:lnTo>
                                          <a:pt x="132" y="126"/>
                                        </a:lnTo>
                                        <a:lnTo>
                                          <a:pt x="132" y="174"/>
                                        </a:lnTo>
                                        <a:lnTo>
                                          <a:pt x="134" y="153"/>
                                        </a:lnTo>
                                        <a:lnTo>
                                          <a:pt x="134" y="186"/>
                                        </a:lnTo>
                                        <a:lnTo>
                                          <a:pt x="136" y="154"/>
                                        </a:lnTo>
                                        <a:lnTo>
                                          <a:pt x="136" y="190"/>
                                        </a:lnTo>
                                        <a:lnTo>
                                          <a:pt x="138" y="165"/>
                                        </a:lnTo>
                                        <a:lnTo>
                                          <a:pt x="138" y="183"/>
                                        </a:lnTo>
                                        <a:lnTo>
                                          <a:pt x="140" y="161"/>
                                        </a:lnTo>
                                        <a:lnTo>
                                          <a:pt x="140" y="209"/>
                                        </a:lnTo>
                                        <a:lnTo>
                                          <a:pt x="143" y="183"/>
                                        </a:lnTo>
                                        <a:lnTo>
                                          <a:pt x="143" y="218"/>
                                        </a:lnTo>
                                        <a:lnTo>
                                          <a:pt x="145" y="186"/>
                                        </a:lnTo>
                                        <a:lnTo>
                                          <a:pt x="145" y="208"/>
                                        </a:lnTo>
                                        <a:lnTo>
                                          <a:pt x="147" y="174"/>
                                        </a:lnTo>
                                        <a:lnTo>
                                          <a:pt x="147" y="202"/>
                                        </a:lnTo>
                                        <a:lnTo>
                                          <a:pt x="149" y="158"/>
                                        </a:lnTo>
                                        <a:lnTo>
                                          <a:pt x="149" y="177"/>
                                        </a:lnTo>
                                        <a:lnTo>
                                          <a:pt x="151" y="154"/>
                                        </a:lnTo>
                                        <a:lnTo>
                                          <a:pt x="151" y="170"/>
                                        </a:lnTo>
                                        <a:lnTo>
                                          <a:pt x="153" y="158"/>
                                        </a:lnTo>
                                        <a:lnTo>
                                          <a:pt x="153" y="177"/>
                                        </a:lnTo>
                                        <a:lnTo>
                                          <a:pt x="156" y="149"/>
                                        </a:lnTo>
                                        <a:lnTo>
                                          <a:pt x="156" y="174"/>
                                        </a:lnTo>
                                        <a:lnTo>
                                          <a:pt x="158" y="126"/>
                                        </a:lnTo>
                                        <a:lnTo>
                                          <a:pt x="158" y="165"/>
                                        </a:lnTo>
                                        <a:lnTo>
                                          <a:pt x="160" y="124"/>
                                        </a:lnTo>
                                        <a:lnTo>
                                          <a:pt x="160" y="142"/>
                                        </a:lnTo>
                                        <a:lnTo>
                                          <a:pt x="162" y="110"/>
                                        </a:lnTo>
                                        <a:lnTo>
                                          <a:pt x="162" y="124"/>
                                        </a:lnTo>
                                        <a:lnTo>
                                          <a:pt x="164" y="94"/>
                                        </a:lnTo>
                                        <a:lnTo>
                                          <a:pt x="164" y="110"/>
                                        </a:lnTo>
                                        <a:lnTo>
                                          <a:pt x="166" y="92"/>
                                        </a:lnTo>
                                        <a:lnTo>
                                          <a:pt x="166" y="106"/>
                                        </a:lnTo>
                                        <a:lnTo>
                                          <a:pt x="169" y="96"/>
                                        </a:lnTo>
                                        <a:lnTo>
                                          <a:pt x="169" y="108"/>
                                        </a:lnTo>
                                        <a:lnTo>
                                          <a:pt x="171" y="99"/>
                                        </a:lnTo>
                                        <a:lnTo>
                                          <a:pt x="171" y="112"/>
                                        </a:lnTo>
                                        <a:lnTo>
                                          <a:pt x="173" y="101"/>
                                        </a:lnTo>
                                        <a:lnTo>
                                          <a:pt x="173" y="112"/>
                                        </a:lnTo>
                                        <a:lnTo>
                                          <a:pt x="175" y="112"/>
                                        </a:lnTo>
                                        <a:lnTo>
                                          <a:pt x="175" y="130"/>
                                        </a:lnTo>
                                        <a:lnTo>
                                          <a:pt x="177" y="119"/>
                                        </a:lnTo>
                                        <a:lnTo>
                                          <a:pt x="177" y="149"/>
                                        </a:lnTo>
                                        <a:lnTo>
                                          <a:pt x="179" y="133"/>
                                        </a:lnTo>
                                        <a:lnTo>
                                          <a:pt x="179" y="161"/>
                                        </a:lnTo>
                                        <a:lnTo>
                                          <a:pt x="182" y="124"/>
                                        </a:lnTo>
                                        <a:lnTo>
                                          <a:pt x="182" y="149"/>
                                        </a:lnTo>
                                        <a:lnTo>
                                          <a:pt x="184" y="122"/>
                                        </a:lnTo>
                                        <a:lnTo>
                                          <a:pt x="184" y="144"/>
                                        </a:lnTo>
                                        <a:lnTo>
                                          <a:pt x="186" y="106"/>
                                        </a:lnTo>
                                        <a:lnTo>
                                          <a:pt x="186" y="130"/>
                                        </a:lnTo>
                                        <a:lnTo>
                                          <a:pt x="188" y="112"/>
                                        </a:lnTo>
                                        <a:lnTo>
                                          <a:pt x="188" y="137"/>
                                        </a:lnTo>
                                        <a:lnTo>
                                          <a:pt x="190" y="105"/>
                                        </a:lnTo>
                                        <a:lnTo>
                                          <a:pt x="190" y="142"/>
                                        </a:lnTo>
                                        <a:lnTo>
                                          <a:pt x="192" y="137"/>
                                        </a:lnTo>
                                        <a:lnTo>
                                          <a:pt x="192" y="174"/>
                                        </a:lnTo>
                                        <a:lnTo>
                                          <a:pt x="194" y="137"/>
                                        </a:lnTo>
                                        <a:lnTo>
                                          <a:pt x="194" y="174"/>
                                        </a:lnTo>
                                        <a:lnTo>
                                          <a:pt x="197" y="130"/>
                                        </a:lnTo>
                                        <a:lnTo>
                                          <a:pt x="197" y="195"/>
                                        </a:lnTo>
                                        <a:lnTo>
                                          <a:pt x="199" y="122"/>
                                        </a:lnTo>
                                        <a:lnTo>
                                          <a:pt x="199" y="154"/>
                                        </a:lnTo>
                                        <a:lnTo>
                                          <a:pt x="201" y="140"/>
                                        </a:lnTo>
                                        <a:lnTo>
                                          <a:pt x="201" y="177"/>
                                        </a:lnTo>
                                        <a:lnTo>
                                          <a:pt x="203" y="154"/>
                                        </a:lnTo>
                                        <a:lnTo>
                                          <a:pt x="203" y="174"/>
                                        </a:lnTo>
                                        <a:lnTo>
                                          <a:pt x="205" y="121"/>
                                        </a:lnTo>
                                        <a:lnTo>
                                          <a:pt x="205" y="165"/>
                                        </a:lnTo>
                                        <a:lnTo>
                                          <a:pt x="207" y="87"/>
                                        </a:lnTo>
                                        <a:lnTo>
                                          <a:pt x="207" y="121"/>
                                        </a:lnTo>
                                        <a:lnTo>
                                          <a:pt x="210" y="80"/>
                                        </a:lnTo>
                                        <a:lnTo>
                                          <a:pt x="210" y="92"/>
                                        </a:lnTo>
                                        <a:lnTo>
                                          <a:pt x="212" y="74"/>
                                        </a:lnTo>
                                        <a:lnTo>
                                          <a:pt x="212" y="90"/>
                                        </a:lnTo>
                                        <a:lnTo>
                                          <a:pt x="214" y="74"/>
                                        </a:lnTo>
                                        <a:lnTo>
                                          <a:pt x="214" y="82"/>
                                        </a:lnTo>
                                        <a:lnTo>
                                          <a:pt x="216" y="66"/>
                                        </a:lnTo>
                                        <a:lnTo>
                                          <a:pt x="216" y="78"/>
                                        </a:lnTo>
                                        <a:lnTo>
                                          <a:pt x="218" y="67"/>
                                        </a:lnTo>
                                        <a:lnTo>
                                          <a:pt x="218" y="80"/>
                                        </a:lnTo>
                                        <a:lnTo>
                                          <a:pt x="220" y="58"/>
                                        </a:lnTo>
                                        <a:lnTo>
                                          <a:pt x="220" y="71"/>
                                        </a:lnTo>
                                        <a:lnTo>
                                          <a:pt x="223" y="71"/>
                                        </a:lnTo>
                                        <a:lnTo>
                                          <a:pt x="223" y="82"/>
                                        </a:lnTo>
                                        <a:lnTo>
                                          <a:pt x="225" y="71"/>
                                        </a:lnTo>
                                        <a:lnTo>
                                          <a:pt x="225" y="101"/>
                                        </a:lnTo>
                                        <a:lnTo>
                                          <a:pt x="227" y="67"/>
                                        </a:lnTo>
                                        <a:lnTo>
                                          <a:pt x="227" y="83"/>
                                        </a:lnTo>
                                        <a:lnTo>
                                          <a:pt x="229" y="82"/>
                                        </a:lnTo>
                                        <a:lnTo>
                                          <a:pt x="229" y="105"/>
                                        </a:lnTo>
                                        <a:lnTo>
                                          <a:pt x="231" y="78"/>
                                        </a:lnTo>
                                        <a:lnTo>
                                          <a:pt x="231" y="101"/>
                                        </a:lnTo>
                                        <a:lnTo>
                                          <a:pt x="233" y="87"/>
                                        </a:lnTo>
                                        <a:lnTo>
                                          <a:pt x="233" y="110"/>
                                        </a:lnTo>
                                        <a:lnTo>
                                          <a:pt x="236" y="87"/>
                                        </a:lnTo>
                                        <a:lnTo>
                                          <a:pt x="236" y="114"/>
                                        </a:lnTo>
                                        <a:lnTo>
                                          <a:pt x="238" y="90"/>
                                        </a:lnTo>
                                        <a:lnTo>
                                          <a:pt x="238" y="105"/>
                                        </a:lnTo>
                                        <a:lnTo>
                                          <a:pt x="240" y="96"/>
                                        </a:lnTo>
                                        <a:lnTo>
                                          <a:pt x="240" y="133"/>
                                        </a:lnTo>
                                        <a:lnTo>
                                          <a:pt x="242" y="131"/>
                                        </a:lnTo>
                                        <a:lnTo>
                                          <a:pt x="242" y="174"/>
                                        </a:lnTo>
                                        <a:lnTo>
                                          <a:pt x="244" y="146"/>
                                        </a:lnTo>
                                        <a:lnTo>
                                          <a:pt x="244" y="202"/>
                                        </a:lnTo>
                                        <a:lnTo>
                                          <a:pt x="246" y="186"/>
                                        </a:lnTo>
                                        <a:lnTo>
                                          <a:pt x="246" y="229"/>
                                        </a:lnTo>
                                        <a:lnTo>
                                          <a:pt x="248" y="174"/>
                                        </a:lnTo>
                                        <a:lnTo>
                                          <a:pt x="248" y="211"/>
                                        </a:lnTo>
                                        <a:lnTo>
                                          <a:pt x="251" y="174"/>
                                        </a:lnTo>
                                        <a:lnTo>
                                          <a:pt x="251" y="197"/>
                                        </a:lnTo>
                                        <a:lnTo>
                                          <a:pt x="253" y="161"/>
                                        </a:lnTo>
                                        <a:lnTo>
                                          <a:pt x="253" y="183"/>
                                        </a:lnTo>
                                        <a:lnTo>
                                          <a:pt x="255" y="137"/>
                                        </a:lnTo>
                                        <a:lnTo>
                                          <a:pt x="255" y="167"/>
                                        </a:lnTo>
                                        <a:lnTo>
                                          <a:pt x="257" y="130"/>
                                        </a:lnTo>
                                        <a:lnTo>
                                          <a:pt x="257" y="142"/>
                                        </a:lnTo>
                                        <a:lnTo>
                                          <a:pt x="259" y="121"/>
                                        </a:lnTo>
                                        <a:lnTo>
                                          <a:pt x="259" y="137"/>
                                        </a:lnTo>
                                        <a:lnTo>
                                          <a:pt x="261" y="87"/>
                                        </a:lnTo>
                                        <a:lnTo>
                                          <a:pt x="261" y="126"/>
                                        </a:lnTo>
                                        <a:lnTo>
                                          <a:pt x="264" y="74"/>
                                        </a:lnTo>
                                        <a:lnTo>
                                          <a:pt x="264" y="92"/>
                                        </a:lnTo>
                                        <a:lnTo>
                                          <a:pt x="266" y="58"/>
                                        </a:lnTo>
                                        <a:lnTo>
                                          <a:pt x="266" y="80"/>
                                        </a:lnTo>
                                        <a:lnTo>
                                          <a:pt x="268" y="53"/>
                                        </a:lnTo>
                                        <a:lnTo>
                                          <a:pt x="268" y="62"/>
                                        </a:lnTo>
                                        <a:lnTo>
                                          <a:pt x="270" y="50"/>
                                        </a:lnTo>
                                        <a:lnTo>
                                          <a:pt x="270" y="58"/>
                                        </a:lnTo>
                                        <a:lnTo>
                                          <a:pt x="272" y="58"/>
                                        </a:lnTo>
                                        <a:lnTo>
                                          <a:pt x="272" y="66"/>
                                        </a:lnTo>
                                        <a:lnTo>
                                          <a:pt x="274" y="51"/>
                                        </a:lnTo>
                                        <a:lnTo>
                                          <a:pt x="274" y="62"/>
                                        </a:lnTo>
                                        <a:lnTo>
                                          <a:pt x="277" y="27"/>
                                        </a:lnTo>
                                        <a:lnTo>
                                          <a:pt x="277" y="53"/>
                                        </a:lnTo>
                                        <a:lnTo>
                                          <a:pt x="279" y="25"/>
                                        </a:lnTo>
                                        <a:lnTo>
                                          <a:pt x="279" y="34"/>
                                        </a:lnTo>
                                        <a:lnTo>
                                          <a:pt x="281" y="28"/>
                                        </a:lnTo>
                                        <a:lnTo>
                                          <a:pt x="281" y="62"/>
                                        </a:lnTo>
                                        <a:lnTo>
                                          <a:pt x="283" y="58"/>
                                        </a:lnTo>
                                        <a:lnTo>
                                          <a:pt x="283" y="94"/>
                                        </a:lnTo>
                                        <a:lnTo>
                                          <a:pt x="285" y="87"/>
                                        </a:lnTo>
                                        <a:lnTo>
                                          <a:pt x="285" y="106"/>
                                        </a:lnTo>
                                        <a:lnTo>
                                          <a:pt x="287" y="83"/>
                                        </a:lnTo>
                                        <a:lnTo>
                                          <a:pt x="287" y="99"/>
                                        </a:lnTo>
                                        <a:lnTo>
                                          <a:pt x="290" y="87"/>
                                        </a:lnTo>
                                        <a:lnTo>
                                          <a:pt x="290" y="121"/>
                                        </a:lnTo>
                                        <a:lnTo>
                                          <a:pt x="292" y="110"/>
                                        </a:lnTo>
                                        <a:lnTo>
                                          <a:pt x="292" y="124"/>
                                        </a:lnTo>
                                        <a:lnTo>
                                          <a:pt x="294" y="117"/>
                                        </a:lnTo>
                                        <a:lnTo>
                                          <a:pt x="294" y="142"/>
                                        </a:lnTo>
                                        <a:lnTo>
                                          <a:pt x="296" y="110"/>
                                        </a:lnTo>
                                        <a:lnTo>
                                          <a:pt x="296" y="130"/>
                                        </a:lnTo>
                                        <a:lnTo>
                                          <a:pt x="298" y="119"/>
                                        </a:lnTo>
                                        <a:lnTo>
                                          <a:pt x="298" y="161"/>
                                        </a:lnTo>
                                        <a:lnTo>
                                          <a:pt x="300" y="158"/>
                                        </a:lnTo>
                                        <a:lnTo>
                                          <a:pt x="300" y="174"/>
                                        </a:lnTo>
                                        <a:lnTo>
                                          <a:pt x="302" y="149"/>
                                        </a:lnTo>
                                        <a:lnTo>
                                          <a:pt x="302" y="170"/>
                                        </a:lnTo>
                                        <a:lnTo>
                                          <a:pt x="305" y="149"/>
                                        </a:lnTo>
                                        <a:lnTo>
                                          <a:pt x="305" y="177"/>
                                        </a:lnTo>
                                        <a:lnTo>
                                          <a:pt x="307" y="161"/>
                                        </a:lnTo>
                                        <a:lnTo>
                                          <a:pt x="307" y="236"/>
                                        </a:lnTo>
                                        <a:lnTo>
                                          <a:pt x="309" y="225"/>
                                        </a:lnTo>
                                        <a:lnTo>
                                          <a:pt x="309" y="277"/>
                                        </a:lnTo>
                                        <a:lnTo>
                                          <a:pt x="311" y="247"/>
                                        </a:lnTo>
                                        <a:lnTo>
                                          <a:pt x="311" y="300"/>
                                        </a:lnTo>
                                        <a:lnTo>
                                          <a:pt x="313" y="227"/>
                                        </a:lnTo>
                                        <a:lnTo>
                                          <a:pt x="313" y="275"/>
                                        </a:lnTo>
                                        <a:lnTo>
                                          <a:pt x="315" y="217"/>
                                        </a:lnTo>
                                        <a:lnTo>
                                          <a:pt x="315" y="241"/>
                                        </a:lnTo>
                                        <a:lnTo>
                                          <a:pt x="318" y="154"/>
                                        </a:lnTo>
                                        <a:lnTo>
                                          <a:pt x="318" y="217"/>
                                        </a:lnTo>
                                        <a:lnTo>
                                          <a:pt x="320" y="133"/>
                                        </a:lnTo>
                                        <a:lnTo>
                                          <a:pt x="320" y="161"/>
                                        </a:lnTo>
                                        <a:lnTo>
                                          <a:pt x="322" y="137"/>
                                        </a:lnTo>
                                        <a:lnTo>
                                          <a:pt x="322" y="183"/>
                                        </a:lnTo>
                                        <a:lnTo>
                                          <a:pt x="324" y="142"/>
                                        </a:lnTo>
                                        <a:lnTo>
                                          <a:pt x="324" y="179"/>
                                        </a:lnTo>
                                        <a:lnTo>
                                          <a:pt x="326" y="140"/>
                                        </a:lnTo>
                                        <a:lnTo>
                                          <a:pt x="326" y="161"/>
                                        </a:lnTo>
                                        <a:lnTo>
                                          <a:pt x="328" y="112"/>
                                        </a:lnTo>
                                        <a:lnTo>
                                          <a:pt x="328" y="140"/>
                                        </a:lnTo>
                                        <a:lnTo>
                                          <a:pt x="331" y="108"/>
                                        </a:lnTo>
                                        <a:lnTo>
                                          <a:pt x="331" y="124"/>
                                        </a:lnTo>
                                        <a:lnTo>
                                          <a:pt x="333" y="112"/>
                                        </a:lnTo>
                                        <a:lnTo>
                                          <a:pt x="333" y="121"/>
                                        </a:lnTo>
                                        <a:lnTo>
                                          <a:pt x="335" y="99"/>
                                        </a:lnTo>
                                        <a:lnTo>
                                          <a:pt x="335" y="114"/>
                                        </a:lnTo>
                                        <a:lnTo>
                                          <a:pt x="337" y="99"/>
                                        </a:lnTo>
                                        <a:lnTo>
                                          <a:pt x="337" y="110"/>
                                        </a:lnTo>
                                        <a:lnTo>
                                          <a:pt x="339" y="99"/>
                                        </a:lnTo>
                                        <a:lnTo>
                                          <a:pt x="339" y="108"/>
                                        </a:lnTo>
                                        <a:lnTo>
                                          <a:pt x="341" y="87"/>
                                        </a:lnTo>
                                        <a:lnTo>
                                          <a:pt x="341" y="105"/>
                                        </a:lnTo>
                                        <a:lnTo>
                                          <a:pt x="344" y="83"/>
                                        </a:lnTo>
                                        <a:lnTo>
                                          <a:pt x="344" y="96"/>
                                        </a:lnTo>
                                        <a:lnTo>
                                          <a:pt x="346" y="90"/>
                                        </a:lnTo>
                                        <a:lnTo>
                                          <a:pt x="346" y="105"/>
                                        </a:lnTo>
                                        <a:lnTo>
                                          <a:pt x="348" y="92"/>
                                        </a:lnTo>
                                        <a:lnTo>
                                          <a:pt x="348" y="106"/>
                                        </a:lnTo>
                                        <a:lnTo>
                                          <a:pt x="350" y="92"/>
                                        </a:lnTo>
                                        <a:lnTo>
                                          <a:pt x="350" y="131"/>
                                        </a:lnTo>
                                        <a:lnTo>
                                          <a:pt x="352" y="121"/>
                                        </a:lnTo>
                                        <a:lnTo>
                                          <a:pt x="352" y="146"/>
                                        </a:lnTo>
                                        <a:lnTo>
                                          <a:pt x="354" y="137"/>
                                        </a:lnTo>
                                        <a:lnTo>
                                          <a:pt x="354" y="161"/>
                                        </a:lnTo>
                                        <a:lnTo>
                                          <a:pt x="356" y="153"/>
                                        </a:lnTo>
                                        <a:lnTo>
                                          <a:pt x="356" y="211"/>
                                        </a:lnTo>
                                        <a:lnTo>
                                          <a:pt x="359" y="211"/>
                                        </a:lnTo>
                                        <a:lnTo>
                                          <a:pt x="359" y="234"/>
                                        </a:lnTo>
                                        <a:lnTo>
                                          <a:pt x="361" y="209"/>
                                        </a:lnTo>
                                        <a:lnTo>
                                          <a:pt x="361" y="261"/>
                                        </a:lnTo>
                                        <a:lnTo>
                                          <a:pt x="363" y="227"/>
                                        </a:lnTo>
                                        <a:lnTo>
                                          <a:pt x="363" y="252"/>
                                        </a:lnTo>
                                        <a:lnTo>
                                          <a:pt x="365" y="222"/>
                                        </a:lnTo>
                                        <a:lnTo>
                                          <a:pt x="365" y="284"/>
                                        </a:lnTo>
                                        <a:lnTo>
                                          <a:pt x="367" y="222"/>
                                        </a:lnTo>
                                        <a:lnTo>
                                          <a:pt x="367" y="277"/>
                                        </a:lnTo>
                                        <a:lnTo>
                                          <a:pt x="369" y="156"/>
                                        </a:lnTo>
                                        <a:lnTo>
                                          <a:pt x="369" y="236"/>
                                        </a:lnTo>
                                        <a:lnTo>
                                          <a:pt x="372" y="149"/>
                                        </a:lnTo>
                                        <a:lnTo>
                                          <a:pt x="372" y="174"/>
                                        </a:lnTo>
                                        <a:lnTo>
                                          <a:pt x="374" y="167"/>
                                        </a:lnTo>
                                        <a:lnTo>
                                          <a:pt x="374" y="213"/>
                                        </a:lnTo>
                                      </a:path>
                                    </a:pathLst>
                                  </a:custGeom>
                                  <a:noFill/>
                                  <a:ln w="3175">
                                    <a:solidFill>
                                      <a:schemeClr val="tx1"/>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328" name="Freeform 328"/>
                                <wps:cNvSpPr>
                                  <a:spLocks/>
                                </wps:cNvSpPr>
                                <wps:spPr bwMode="auto">
                                  <a:xfrm>
                                    <a:off x="995984" y="2241882"/>
                                    <a:ext cx="872530" cy="936402"/>
                                  </a:xfrm>
                                  <a:custGeom>
                                    <a:avLst/>
                                    <a:gdLst>
                                      <a:gd name="T0" fmla="*/ 4 w 371"/>
                                      <a:gd name="T1" fmla="*/ 102 h 570"/>
                                      <a:gd name="T2" fmla="*/ 11 w 371"/>
                                      <a:gd name="T3" fmla="*/ 16 h 570"/>
                                      <a:gd name="T4" fmla="*/ 17 w 371"/>
                                      <a:gd name="T5" fmla="*/ 0 h 570"/>
                                      <a:gd name="T6" fmla="*/ 24 w 371"/>
                                      <a:gd name="T7" fmla="*/ 11 h 570"/>
                                      <a:gd name="T8" fmla="*/ 30 w 371"/>
                                      <a:gd name="T9" fmla="*/ 47 h 570"/>
                                      <a:gd name="T10" fmla="*/ 36 w 371"/>
                                      <a:gd name="T11" fmla="*/ 146 h 570"/>
                                      <a:gd name="T12" fmla="*/ 43 w 371"/>
                                      <a:gd name="T13" fmla="*/ 222 h 570"/>
                                      <a:gd name="T14" fmla="*/ 49 w 371"/>
                                      <a:gd name="T15" fmla="*/ 359 h 570"/>
                                      <a:gd name="T16" fmla="*/ 56 w 371"/>
                                      <a:gd name="T17" fmla="*/ 118 h 570"/>
                                      <a:gd name="T18" fmla="*/ 62 w 371"/>
                                      <a:gd name="T19" fmla="*/ 71 h 570"/>
                                      <a:gd name="T20" fmla="*/ 69 w 371"/>
                                      <a:gd name="T21" fmla="*/ 38 h 570"/>
                                      <a:gd name="T22" fmla="*/ 75 w 371"/>
                                      <a:gd name="T23" fmla="*/ 41 h 570"/>
                                      <a:gd name="T24" fmla="*/ 82 w 371"/>
                                      <a:gd name="T25" fmla="*/ 32 h 570"/>
                                      <a:gd name="T26" fmla="*/ 88 w 371"/>
                                      <a:gd name="T27" fmla="*/ 47 h 570"/>
                                      <a:gd name="T28" fmla="*/ 95 w 371"/>
                                      <a:gd name="T29" fmla="*/ 144 h 570"/>
                                      <a:gd name="T30" fmla="*/ 101 w 371"/>
                                      <a:gd name="T31" fmla="*/ 258 h 570"/>
                                      <a:gd name="T32" fmla="*/ 108 w 371"/>
                                      <a:gd name="T33" fmla="*/ 398 h 570"/>
                                      <a:gd name="T34" fmla="*/ 114 w 371"/>
                                      <a:gd name="T35" fmla="*/ 139 h 570"/>
                                      <a:gd name="T36" fmla="*/ 121 w 371"/>
                                      <a:gd name="T37" fmla="*/ 91 h 570"/>
                                      <a:gd name="T38" fmla="*/ 127 w 371"/>
                                      <a:gd name="T39" fmla="*/ 77 h 570"/>
                                      <a:gd name="T40" fmla="*/ 134 w 371"/>
                                      <a:gd name="T41" fmla="*/ 45 h 570"/>
                                      <a:gd name="T42" fmla="*/ 140 w 371"/>
                                      <a:gd name="T43" fmla="*/ 41 h 570"/>
                                      <a:gd name="T44" fmla="*/ 147 w 371"/>
                                      <a:gd name="T45" fmla="*/ 77 h 570"/>
                                      <a:gd name="T46" fmla="*/ 153 w 371"/>
                                      <a:gd name="T47" fmla="*/ 148 h 570"/>
                                      <a:gd name="T48" fmla="*/ 160 w 371"/>
                                      <a:gd name="T49" fmla="*/ 299 h 570"/>
                                      <a:gd name="T50" fmla="*/ 166 w 371"/>
                                      <a:gd name="T51" fmla="*/ 348 h 570"/>
                                      <a:gd name="T52" fmla="*/ 173 w 371"/>
                                      <a:gd name="T53" fmla="*/ 164 h 570"/>
                                      <a:gd name="T54" fmla="*/ 179 w 371"/>
                                      <a:gd name="T55" fmla="*/ 91 h 570"/>
                                      <a:gd name="T56" fmla="*/ 186 w 371"/>
                                      <a:gd name="T57" fmla="*/ 59 h 570"/>
                                      <a:gd name="T58" fmla="*/ 192 w 371"/>
                                      <a:gd name="T59" fmla="*/ 86 h 570"/>
                                      <a:gd name="T60" fmla="*/ 198 w 371"/>
                                      <a:gd name="T61" fmla="*/ 123 h 570"/>
                                      <a:gd name="T62" fmla="*/ 205 w 371"/>
                                      <a:gd name="T63" fmla="*/ 151 h 570"/>
                                      <a:gd name="T64" fmla="*/ 211 w 371"/>
                                      <a:gd name="T65" fmla="*/ 348 h 570"/>
                                      <a:gd name="T66" fmla="*/ 218 w 371"/>
                                      <a:gd name="T67" fmla="*/ 288 h 570"/>
                                      <a:gd name="T68" fmla="*/ 224 w 371"/>
                                      <a:gd name="T69" fmla="*/ 254 h 570"/>
                                      <a:gd name="T70" fmla="*/ 231 w 371"/>
                                      <a:gd name="T71" fmla="*/ 288 h 570"/>
                                      <a:gd name="T72" fmla="*/ 237 w 371"/>
                                      <a:gd name="T73" fmla="*/ 235 h 570"/>
                                      <a:gd name="T74" fmla="*/ 244 w 371"/>
                                      <a:gd name="T75" fmla="*/ 151 h 570"/>
                                      <a:gd name="T76" fmla="*/ 250 w 371"/>
                                      <a:gd name="T77" fmla="*/ 114 h 570"/>
                                      <a:gd name="T78" fmla="*/ 257 w 371"/>
                                      <a:gd name="T79" fmla="*/ 93 h 570"/>
                                      <a:gd name="T80" fmla="*/ 263 w 371"/>
                                      <a:gd name="T81" fmla="*/ 102 h 570"/>
                                      <a:gd name="T82" fmla="*/ 270 w 371"/>
                                      <a:gd name="T83" fmla="*/ 189 h 570"/>
                                      <a:gd name="T84" fmla="*/ 276 w 371"/>
                                      <a:gd name="T85" fmla="*/ 274 h 570"/>
                                      <a:gd name="T86" fmla="*/ 283 w 371"/>
                                      <a:gd name="T87" fmla="*/ 281 h 570"/>
                                      <a:gd name="T88" fmla="*/ 289 w 371"/>
                                      <a:gd name="T89" fmla="*/ 235 h 570"/>
                                      <a:gd name="T90" fmla="*/ 296 w 371"/>
                                      <a:gd name="T91" fmla="*/ 144 h 570"/>
                                      <a:gd name="T92" fmla="*/ 302 w 371"/>
                                      <a:gd name="T93" fmla="*/ 93 h 570"/>
                                      <a:gd name="T94" fmla="*/ 309 w 371"/>
                                      <a:gd name="T95" fmla="*/ 77 h 570"/>
                                      <a:gd name="T96" fmla="*/ 315 w 371"/>
                                      <a:gd name="T97" fmla="*/ 80 h 570"/>
                                      <a:gd name="T98" fmla="*/ 322 w 371"/>
                                      <a:gd name="T99" fmla="*/ 91 h 570"/>
                                      <a:gd name="T100" fmla="*/ 328 w 371"/>
                                      <a:gd name="T101" fmla="*/ 164 h 570"/>
                                      <a:gd name="T102" fmla="*/ 335 w 371"/>
                                      <a:gd name="T103" fmla="*/ 329 h 570"/>
                                      <a:gd name="T104" fmla="*/ 341 w 371"/>
                                      <a:gd name="T105" fmla="*/ 324 h 570"/>
                                      <a:gd name="T106" fmla="*/ 348 w 371"/>
                                      <a:gd name="T107" fmla="*/ 201 h 570"/>
                                      <a:gd name="T108" fmla="*/ 354 w 371"/>
                                      <a:gd name="T109" fmla="*/ 148 h 570"/>
                                      <a:gd name="T110" fmla="*/ 360 w 371"/>
                                      <a:gd name="T111" fmla="*/ 134 h 570"/>
                                      <a:gd name="T112" fmla="*/ 367 w 371"/>
                                      <a:gd name="T113" fmla="*/ 126 h 5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71" h="570">
                                        <a:moveTo>
                                          <a:pt x="0" y="265"/>
                                        </a:moveTo>
                                        <a:lnTo>
                                          <a:pt x="0" y="189"/>
                                        </a:lnTo>
                                        <a:lnTo>
                                          <a:pt x="0" y="274"/>
                                        </a:lnTo>
                                        <a:lnTo>
                                          <a:pt x="2" y="114"/>
                                        </a:lnTo>
                                        <a:lnTo>
                                          <a:pt x="2" y="192"/>
                                        </a:lnTo>
                                        <a:lnTo>
                                          <a:pt x="4" y="102"/>
                                        </a:lnTo>
                                        <a:lnTo>
                                          <a:pt x="4" y="118"/>
                                        </a:lnTo>
                                        <a:lnTo>
                                          <a:pt x="6" y="61"/>
                                        </a:lnTo>
                                        <a:lnTo>
                                          <a:pt x="6" y="103"/>
                                        </a:lnTo>
                                        <a:lnTo>
                                          <a:pt x="8" y="41"/>
                                        </a:lnTo>
                                        <a:lnTo>
                                          <a:pt x="8" y="61"/>
                                        </a:lnTo>
                                        <a:lnTo>
                                          <a:pt x="11" y="16"/>
                                        </a:lnTo>
                                        <a:lnTo>
                                          <a:pt x="11" y="41"/>
                                        </a:lnTo>
                                        <a:lnTo>
                                          <a:pt x="13" y="9"/>
                                        </a:lnTo>
                                        <a:lnTo>
                                          <a:pt x="13" y="27"/>
                                        </a:lnTo>
                                        <a:lnTo>
                                          <a:pt x="15" y="4"/>
                                        </a:lnTo>
                                        <a:lnTo>
                                          <a:pt x="15" y="13"/>
                                        </a:lnTo>
                                        <a:lnTo>
                                          <a:pt x="17" y="0"/>
                                        </a:lnTo>
                                        <a:lnTo>
                                          <a:pt x="17" y="13"/>
                                        </a:lnTo>
                                        <a:lnTo>
                                          <a:pt x="19" y="2"/>
                                        </a:lnTo>
                                        <a:lnTo>
                                          <a:pt x="19" y="13"/>
                                        </a:lnTo>
                                        <a:lnTo>
                                          <a:pt x="21" y="7"/>
                                        </a:lnTo>
                                        <a:lnTo>
                                          <a:pt x="21" y="25"/>
                                        </a:lnTo>
                                        <a:lnTo>
                                          <a:pt x="24" y="11"/>
                                        </a:lnTo>
                                        <a:lnTo>
                                          <a:pt x="24" y="25"/>
                                        </a:lnTo>
                                        <a:lnTo>
                                          <a:pt x="26" y="11"/>
                                        </a:lnTo>
                                        <a:lnTo>
                                          <a:pt x="26" y="27"/>
                                        </a:lnTo>
                                        <a:lnTo>
                                          <a:pt x="28" y="25"/>
                                        </a:lnTo>
                                        <a:lnTo>
                                          <a:pt x="28" y="52"/>
                                        </a:lnTo>
                                        <a:lnTo>
                                          <a:pt x="30" y="47"/>
                                        </a:lnTo>
                                        <a:lnTo>
                                          <a:pt x="30" y="77"/>
                                        </a:lnTo>
                                        <a:lnTo>
                                          <a:pt x="32" y="75"/>
                                        </a:lnTo>
                                        <a:lnTo>
                                          <a:pt x="32" y="119"/>
                                        </a:lnTo>
                                        <a:lnTo>
                                          <a:pt x="34" y="114"/>
                                        </a:lnTo>
                                        <a:lnTo>
                                          <a:pt x="34" y="151"/>
                                        </a:lnTo>
                                        <a:lnTo>
                                          <a:pt x="36" y="146"/>
                                        </a:lnTo>
                                        <a:lnTo>
                                          <a:pt x="36" y="189"/>
                                        </a:lnTo>
                                        <a:lnTo>
                                          <a:pt x="39" y="169"/>
                                        </a:lnTo>
                                        <a:lnTo>
                                          <a:pt x="39" y="219"/>
                                        </a:lnTo>
                                        <a:lnTo>
                                          <a:pt x="41" y="194"/>
                                        </a:lnTo>
                                        <a:lnTo>
                                          <a:pt x="41" y="226"/>
                                        </a:lnTo>
                                        <a:lnTo>
                                          <a:pt x="43" y="222"/>
                                        </a:lnTo>
                                        <a:lnTo>
                                          <a:pt x="43" y="324"/>
                                        </a:lnTo>
                                        <a:lnTo>
                                          <a:pt x="45" y="318"/>
                                        </a:lnTo>
                                        <a:lnTo>
                                          <a:pt x="45" y="448"/>
                                        </a:lnTo>
                                        <a:lnTo>
                                          <a:pt x="47" y="460"/>
                                        </a:lnTo>
                                        <a:lnTo>
                                          <a:pt x="47" y="570"/>
                                        </a:lnTo>
                                        <a:lnTo>
                                          <a:pt x="49" y="359"/>
                                        </a:lnTo>
                                        <a:lnTo>
                                          <a:pt x="49" y="494"/>
                                        </a:lnTo>
                                        <a:lnTo>
                                          <a:pt x="52" y="304"/>
                                        </a:lnTo>
                                        <a:lnTo>
                                          <a:pt x="52" y="375"/>
                                        </a:lnTo>
                                        <a:lnTo>
                                          <a:pt x="54" y="206"/>
                                        </a:lnTo>
                                        <a:lnTo>
                                          <a:pt x="54" y="309"/>
                                        </a:lnTo>
                                        <a:lnTo>
                                          <a:pt x="56" y="118"/>
                                        </a:lnTo>
                                        <a:lnTo>
                                          <a:pt x="56" y="201"/>
                                        </a:lnTo>
                                        <a:lnTo>
                                          <a:pt x="58" y="80"/>
                                        </a:lnTo>
                                        <a:lnTo>
                                          <a:pt x="58" y="118"/>
                                        </a:lnTo>
                                        <a:lnTo>
                                          <a:pt x="60" y="77"/>
                                        </a:lnTo>
                                        <a:lnTo>
                                          <a:pt x="60" y="86"/>
                                        </a:lnTo>
                                        <a:lnTo>
                                          <a:pt x="62" y="71"/>
                                        </a:lnTo>
                                        <a:lnTo>
                                          <a:pt x="62" y="80"/>
                                        </a:lnTo>
                                        <a:lnTo>
                                          <a:pt x="65" y="61"/>
                                        </a:lnTo>
                                        <a:lnTo>
                                          <a:pt x="65" y="77"/>
                                        </a:lnTo>
                                        <a:lnTo>
                                          <a:pt x="67" y="45"/>
                                        </a:lnTo>
                                        <a:lnTo>
                                          <a:pt x="67" y="63"/>
                                        </a:lnTo>
                                        <a:lnTo>
                                          <a:pt x="69" y="38"/>
                                        </a:lnTo>
                                        <a:lnTo>
                                          <a:pt x="69" y="47"/>
                                        </a:lnTo>
                                        <a:lnTo>
                                          <a:pt x="71" y="41"/>
                                        </a:lnTo>
                                        <a:lnTo>
                                          <a:pt x="71" y="55"/>
                                        </a:lnTo>
                                        <a:lnTo>
                                          <a:pt x="73" y="50"/>
                                        </a:lnTo>
                                        <a:lnTo>
                                          <a:pt x="73" y="59"/>
                                        </a:lnTo>
                                        <a:lnTo>
                                          <a:pt x="75" y="41"/>
                                        </a:lnTo>
                                        <a:lnTo>
                                          <a:pt x="75" y="55"/>
                                        </a:lnTo>
                                        <a:lnTo>
                                          <a:pt x="78" y="36"/>
                                        </a:lnTo>
                                        <a:lnTo>
                                          <a:pt x="78" y="45"/>
                                        </a:lnTo>
                                        <a:lnTo>
                                          <a:pt x="80" y="36"/>
                                        </a:lnTo>
                                        <a:lnTo>
                                          <a:pt x="80" y="41"/>
                                        </a:lnTo>
                                        <a:lnTo>
                                          <a:pt x="82" y="32"/>
                                        </a:lnTo>
                                        <a:lnTo>
                                          <a:pt x="82" y="47"/>
                                        </a:lnTo>
                                        <a:lnTo>
                                          <a:pt x="84" y="36"/>
                                        </a:lnTo>
                                        <a:lnTo>
                                          <a:pt x="84" y="50"/>
                                        </a:lnTo>
                                        <a:lnTo>
                                          <a:pt x="86" y="41"/>
                                        </a:lnTo>
                                        <a:lnTo>
                                          <a:pt x="86" y="52"/>
                                        </a:lnTo>
                                        <a:lnTo>
                                          <a:pt x="88" y="47"/>
                                        </a:lnTo>
                                        <a:lnTo>
                                          <a:pt x="88" y="77"/>
                                        </a:lnTo>
                                        <a:lnTo>
                                          <a:pt x="90" y="77"/>
                                        </a:lnTo>
                                        <a:lnTo>
                                          <a:pt x="90" y="103"/>
                                        </a:lnTo>
                                        <a:lnTo>
                                          <a:pt x="93" y="105"/>
                                        </a:lnTo>
                                        <a:lnTo>
                                          <a:pt x="93" y="151"/>
                                        </a:lnTo>
                                        <a:lnTo>
                                          <a:pt x="95" y="144"/>
                                        </a:lnTo>
                                        <a:lnTo>
                                          <a:pt x="95" y="171"/>
                                        </a:lnTo>
                                        <a:lnTo>
                                          <a:pt x="97" y="151"/>
                                        </a:lnTo>
                                        <a:lnTo>
                                          <a:pt x="97" y="192"/>
                                        </a:lnTo>
                                        <a:lnTo>
                                          <a:pt x="99" y="183"/>
                                        </a:lnTo>
                                        <a:lnTo>
                                          <a:pt x="99" y="254"/>
                                        </a:lnTo>
                                        <a:lnTo>
                                          <a:pt x="101" y="258"/>
                                        </a:lnTo>
                                        <a:lnTo>
                                          <a:pt x="101" y="359"/>
                                        </a:lnTo>
                                        <a:lnTo>
                                          <a:pt x="103" y="338"/>
                                        </a:lnTo>
                                        <a:lnTo>
                                          <a:pt x="103" y="480"/>
                                        </a:lnTo>
                                        <a:lnTo>
                                          <a:pt x="106" y="444"/>
                                        </a:lnTo>
                                        <a:lnTo>
                                          <a:pt x="106" y="507"/>
                                        </a:lnTo>
                                        <a:lnTo>
                                          <a:pt x="108" y="398"/>
                                        </a:lnTo>
                                        <a:lnTo>
                                          <a:pt x="108" y="475"/>
                                        </a:lnTo>
                                        <a:lnTo>
                                          <a:pt x="110" y="281"/>
                                        </a:lnTo>
                                        <a:lnTo>
                                          <a:pt x="110" y="396"/>
                                        </a:lnTo>
                                        <a:lnTo>
                                          <a:pt x="112" y="201"/>
                                        </a:lnTo>
                                        <a:lnTo>
                                          <a:pt x="112" y="285"/>
                                        </a:lnTo>
                                        <a:lnTo>
                                          <a:pt x="114" y="139"/>
                                        </a:lnTo>
                                        <a:lnTo>
                                          <a:pt x="114" y="198"/>
                                        </a:lnTo>
                                        <a:lnTo>
                                          <a:pt x="116" y="105"/>
                                        </a:lnTo>
                                        <a:lnTo>
                                          <a:pt x="116" y="135"/>
                                        </a:lnTo>
                                        <a:lnTo>
                                          <a:pt x="119" y="91"/>
                                        </a:lnTo>
                                        <a:lnTo>
                                          <a:pt x="119" y="105"/>
                                        </a:lnTo>
                                        <a:lnTo>
                                          <a:pt x="121" y="91"/>
                                        </a:lnTo>
                                        <a:lnTo>
                                          <a:pt x="121" y="102"/>
                                        </a:lnTo>
                                        <a:lnTo>
                                          <a:pt x="123" y="86"/>
                                        </a:lnTo>
                                        <a:lnTo>
                                          <a:pt x="123" y="102"/>
                                        </a:lnTo>
                                        <a:lnTo>
                                          <a:pt x="125" y="86"/>
                                        </a:lnTo>
                                        <a:lnTo>
                                          <a:pt x="125" y="94"/>
                                        </a:lnTo>
                                        <a:lnTo>
                                          <a:pt x="127" y="77"/>
                                        </a:lnTo>
                                        <a:lnTo>
                                          <a:pt x="127" y="93"/>
                                        </a:lnTo>
                                        <a:lnTo>
                                          <a:pt x="129" y="52"/>
                                        </a:lnTo>
                                        <a:lnTo>
                                          <a:pt x="129" y="80"/>
                                        </a:lnTo>
                                        <a:lnTo>
                                          <a:pt x="132" y="45"/>
                                        </a:lnTo>
                                        <a:lnTo>
                                          <a:pt x="132" y="55"/>
                                        </a:lnTo>
                                        <a:lnTo>
                                          <a:pt x="134" y="45"/>
                                        </a:lnTo>
                                        <a:lnTo>
                                          <a:pt x="134" y="52"/>
                                        </a:lnTo>
                                        <a:lnTo>
                                          <a:pt x="136" y="45"/>
                                        </a:lnTo>
                                        <a:lnTo>
                                          <a:pt x="136" y="61"/>
                                        </a:lnTo>
                                        <a:lnTo>
                                          <a:pt x="138" y="50"/>
                                        </a:lnTo>
                                        <a:lnTo>
                                          <a:pt x="138" y="59"/>
                                        </a:lnTo>
                                        <a:lnTo>
                                          <a:pt x="140" y="41"/>
                                        </a:lnTo>
                                        <a:lnTo>
                                          <a:pt x="140" y="55"/>
                                        </a:lnTo>
                                        <a:lnTo>
                                          <a:pt x="142" y="47"/>
                                        </a:lnTo>
                                        <a:lnTo>
                                          <a:pt x="142" y="70"/>
                                        </a:lnTo>
                                        <a:lnTo>
                                          <a:pt x="144" y="63"/>
                                        </a:lnTo>
                                        <a:lnTo>
                                          <a:pt x="144" y="79"/>
                                        </a:lnTo>
                                        <a:lnTo>
                                          <a:pt x="147" y="77"/>
                                        </a:lnTo>
                                        <a:lnTo>
                                          <a:pt x="147" y="102"/>
                                        </a:lnTo>
                                        <a:lnTo>
                                          <a:pt x="149" y="98"/>
                                        </a:lnTo>
                                        <a:lnTo>
                                          <a:pt x="149" y="123"/>
                                        </a:lnTo>
                                        <a:lnTo>
                                          <a:pt x="151" y="118"/>
                                        </a:lnTo>
                                        <a:lnTo>
                                          <a:pt x="151" y="151"/>
                                        </a:lnTo>
                                        <a:lnTo>
                                          <a:pt x="153" y="148"/>
                                        </a:lnTo>
                                        <a:lnTo>
                                          <a:pt x="153" y="235"/>
                                        </a:lnTo>
                                        <a:lnTo>
                                          <a:pt x="155" y="235"/>
                                        </a:lnTo>
                                        <a:lnTo>
                                          <a:pt x="155" y="313"/>
                                        </a:lnTo>
                                        <a:lnTo>
                                          <a:pt x="157" y="308"/>
                                        </a:lnTo>
                                        <a:lnTo>
                                          <a:pt x="157" y="340"/>
                                        </a:lnTo>
                                        <a:lnTo>
                                          <a:pt x="160" y="299"/>
                                        </a:lnTo>
                                        <a:lnTo>
                                          <a:pt x="160" y="347"/>
                                        </a:lnTo>
                                        <a:lnTo>
                                          <a:pt x="162" y="336"/>
                                        </a:lnTo>
                                        <a:lnTo>
                                          <a:pt x="162" y="386"/>
                                        </a:lnTo>
                                        <a:lnTo>
                                          <a:pt x="164" y="359"/>
                                        </a:lnTo>
                                        <a:lnTo>
                                          <a:pt x="164" y="467"/>
                                        </a:lnTo>
                                        <a:lnTo>
                                          <a:pt x="166" y="348"/>
                                        </a:lnTo>
                                        <a:lnTo>
                                          <a:pt x="166" y="469"/>
                                        </a:lnTo>
                                        <a:lnTo>
                                          <a:pt x="168" y="293"/>
                                        </a:lnTo>
                                        <a:lnTo>
                                          <a:pt x="168" y="350"/>
                                        </a:lnTo>
                                        <a:lnTo>
                                          <a:pt x="170" y="226"/>
                                        </a:lnTo>
                                        <a:lnTo>
                                          <a:pt x="170" y="299"/>
                                        </a:lnTo>
                                        <a:lnTo>
                                          <a:pt x="173" y="164"/>
                                        </a:lnTo>
                                        <a:lnTo>
                                          <a:pt x="173" y="229"/>
                                        </a:lnTo>
                                        <a:lnTo>
                                          <a:pt x="175" y="114"/>
                                        </a:lnTo>
                                        <a:lnTo>
                                          <a:pt x="175" y="162"/>
                                        </a:lnTo>
                                        <a:lnTo>
                                          <a:pt x="177" y="98"/>
                                        </a:lnTo>
                                        <a:lnTo>
                                          <a:pt x="177" y="118"/>
                                        </a:lnTo>
                                        <a:lnTo>
                                          <a:pt x="179" y="91"/>
                                        </a:lnTo>
                                        <a:lnTo>
                                          <a:pt x="179" y="98"/>
                                        </a:lnTo>
                                        <a:lnTo>
                                          <a:pt x="181" y="79"/>
                                        </a:lnTo>
                                        <a:lnTo>
                                          <a:pt x="181" y="91"/>
                                        </a:lnTo>
                                        <a:lnTo>
                                          <a:pt x="183" y="61"/>
                                        </a:lnTo>
                                        <a:lnTo>
                                          <a:pt x="183" y="77"/>
                                        </a:lnTo>
                                        <a:lnTo>
                                          <a:pt x="186" y="59"/>
                                        </a:lnTo>
                                        <a:lnTo>
                                          <a:pt x="186" y="71"/>
                                        </a:lnTo>
                                        <a:lnTo>
                                          <a:pt x="188" y="70"/>
                                        </a:lnTo>
                                        <a:lnTo>
                                          <a:pt x="188" y="91"/>
                                        </a:lnTo>
                                        <a:lnTo>
                                          <a:pt x="190" y="82"/>
                                        </a:lnTo>
                                        <a:lnTo>
                                          <a:pt x="190" y="91"/>
                                        </a:lnTo>
                                        <a:lnTo>
                                          <a:pt x="192" y="86"/>
                                        </a:lnTo>
                                        <a:lnTo>
                                          <a:pt x="192" y="105"/>
                                        </a:lnTo>
                                        <a:lnTo>
                                          <a:pt x="194" y="105"/>
                                        </a:lnTo>
                                        <a:lnTo>
                                          <a:pt x="194" y="119"/>
                                        </a:lnTo>
                                        <a:lnTo>
                                          <a:pt x="196" y="118"/>
                                        </a:lnTo>
                                        <a:lnTo>
                                          <a:pt x="196" y="130"/>
                                        </a:lnTo>
                                        <a:lnTo>
                                          <a:pt x="198" y="123"/>
                                        </a:lnTo>
                                        <a:lnTo>
                                          <a:pt x="198" y="132"/>
                                        </a:lnTo>
                                        <a:lnTo>
                                          <a:pt x="201" y="126"/>
                                        </a:lnTo>
                                        <a:lnTo>
                                          <a:pt x="201" y="142"/>
                                        </a:lnTo>
                                        <a:lnTo>
                                          <a:pt x="203" y="144"/>
                                        </a:lnTo>
                                        <a:lnTo>
                                          <a:pt x="203" y="153"/>
                                        </a:lnTo>
                                        <a:lnTo>
                                          <a:pt x="205" y="151"/>
                                        </a:lnTo>
                                        <a:lnTo>
                                          <a:pt x="205" y="201"/>
                                        </a:lnTo>
                                        <a:lnTo>
                                          <a:pt x="207" y="205"/>
                                        </a:lnTo>
                                        <a:lnTo>
                                          <a:pt x="207" y="285"/>
                                        </a:lnTo>
                                        <a:lnTo>
                                          <a:pt x="209" y="279"/>
                                        </a:lnTo>
                                        <a:lnTo>
                                          <a:pt x="209" y="359"/>
                                        </a:lnTo>
                                        <a:lnTo>
                                          <a:pt x="211" y="348"/>
                                        </a:lnTo>
                                        <a:lnTo>
                                          <a:pt x="211" y="393"/>
                                        </a:lnTo>
                                        <a:lnTo>
                                          <a:pt x="214" y="320"/>
                                        </a:lnTo>
                                        <a:lnTo>
                                          <a:pt x="214" y="340"/>
                                        </a:lnTo>
                                        <a:lnTo>
                                          <a:pt x="216" y="299"/>
                                        </a:lnTo>
                                        <a:lnTo>
                                          <a:pt x="216" y="327"/>
                                        </a:lnTo>
                                        <a:lnTo>
                                          <a:pt x="218" y="288"/>
                                        </a:lnTo>
                                        <a:lnTo>
                                          <a:pt x="218" y="340"/>
                                        </a:lnTo>
                                        <a:lnTo>
                                          <a:pt x="220" y="286"/>
                                        </a:lnTo>
                                        <a:lnTo>
                                          <a:pt x="220" y="327"/>
                                        </a:lnTo>
                                        <a:lnTo>
                                          <a:pt x="222" y="247"/>
                                        </a:lnTo>
                                        <a:lnTo>
                                          <a:pt x="222" y="313"/>
                                        </a:lnTo>
                                        <a:lnTo>
                                          <a:pt x="224" y="254"/>
                                        </a:lnTo>
                                        <a:lnTo>
                                          <a:pt x="224" y="281"/>
                                        </a:lnTo>
                                        <a:lnTo>
                                          <a:pt x="227" y="238"/>
                                        </a:lnTo>
                                        <a:lnTo>
                                          <a:pt x="227" y="293"/>
                                        </a:lnTo>
                                        <a:lnTo>
                                          <a:pt x="229" y="254"/>
                                        </a:lnTo>
                                        <a:lnTo>
                                          <a:pt x="229" y="324"/>
                                        </a:lnTo>
                                        <a:lnTo>
                                          <a:pt x="231" y="288"/>
                                        </a:lnTo>
                                        <a:lnTo>
                                          <a:pt x="231" y="329"/>
                                        </a:lnTo>
                                        <a:lnTo>
                                          <a:pt x="233" y="279"/>
                                        </a:lnTo>
                                        <a:lnTo>
                                          <a:pt x="233" y="318"/>
                                        </a:lnTo>
                                        <a:lnTo>
                                          <a:pt x="235" y="274"/>
                                        </a:lnTo>
                                        <a:lnTo>
                                          <a:pt x="235" y="293"/>
                                        </a:lnTo>
                                        <a:lnTo>
                                          <a:pt x="237" y="235"/>
                                        </a:lnTo>
                                        <a:lnTo>
                                          <a:pt x="237" y="274"/>
                                        </a:lnTo>
                                        <a:lnTo>
                                          <a:pt x="240" y="196"/>
                                        </a:lnTo>
                                        <a:lnTo>
                                          <a:pt x="240" y="237"/>
                                        </a:lnTo>
                                        <a:lnTo>
                                          <a:pt x="242" y="166"/>
                                        </a:lnTo>
                                        <a:lnTo>
                                          <a:pt x="242" y="198"/>
                                        </a:lnTo>
                                        <a:lnTo>
                                          <a:pt x="244" y="151"/>
                                        </a:lnTo>
                                        <a:lnTo>
                                          <a:pt x="244" y="171"/>
                                        </a:lnTo>
                                        <a:lnTo>
                                          <a:pt x="246" y="139"/>
                                        </a:lnTo>
                                        <a:lnTo>
                                          <a:pt x="246" y="153"/>
                                        </a:lnTo>
                                        <a:lnTo>
                                          <a:pt x="248" y="123"/>
                                        </a:lnTo>
                                        <a:lnTo>
                                          <a:pt x="248" y="139"/>
                                        </a:lnTo>
                                        <a:lnTo>
                                          <a:pt x="250" y="114"/>
                                        </a:lnTo>
                                        <a:lnTo>
                                          <a:pt x="250" y="126"/>
                                        </a:lnTo>
                                        <a:lnTo>
                                          <a:pt x="252" y="98"/>
                                        </a:lnTo>
                                        <a:lnTo>
                                          <a:pt x="252" y="114"/>
                                        </a:lnTo>
                                        <a:lnTo>
                                          <a:pt x="255" y="93"/>
                                        </a:lnTo>
                                        <a:lnTo>
                                          <a:pt x="255" y="105"/>
                                        </a:lnTo>
                                        <a:lnTo>
                                          <a:pt x="257" y="93"/>
                                        </a:lnTo>
                                        <a:lnTo>
                                          <a:pt x="257" y="102"/>
                                        </a:lnTo>
                                        <a:lnTo>
                                          <a:pt x="259" y="91"/>
                                        </a:lnTo>
                                        <a:lnTo>
                                          <a:pt x="259" y="103"/>
                                        </a:lnTo>
                                        <a:lnTo>
                                          <a:pt x="261" y="102"/>
                                        </a:lnTo>
                                        <a:lnTo>
                                          <a:pt x="261" y="107"/>
                                        </a:lnTo>
                                        <a:lnTo>
                                          <a:pt x="263" y="102"/>
                                        </a:lnTo>
                                        <a:lnTo>
                                          <a:pt x="263" y="110"/>
                                        </a:lnTo>
                                        <a:lnTo>
                                          <a:pt x="265" y="98"/>
                                        </a:lnTo>
                                        <a:lnTo>
                                          <a:pt x="265" y="114"/>
                                        </a:lnTo>
                                        <a:lnTo>
                                          <a:pt x="268" y="114"/>
                                        </a:lnTo>
                                        <a:lnTo>
                                          <a:pt x="268" y="183"/>
                                        </a:lnTo>
                                        <a:lnTo>
                                          <a:pt x="270" y="189"/>
                                        </a:lnTo>
                                        <a:lnTo>
                                          <a:pt x="270" y="288"/>
                                        </a:lnTo>
                                        <a:lnTo>
                                          <a:pt x="272" y="263"/>
                                        </a:lnTo>
                                        <a:lnTo>
                                          <a:pt x="272" y="293"/>
                                        </a:lnTo>
                                        <a:lnTo>
                                          <a:pt x="274" y="254"/>
                                        </a:lnTo>
                                        <a:lnTo>
                                          <a:pt x="274" y="288"/>
                                        </a:lnTo>
                                        <a:lnTo>
                                          <a:pt x="276" y="274"/>
                                        </a:lnTo>
                                        <a:lnTo>
                                          <a:pt x="276" y="324"/>
                                        </a:lnTo>
                                        <a:lnTo>
                                          <a:pt x="278" y="281"/>
                                        </a:lnTo>
                                        <a:lnTo>
                                          <a:pt x="278" y="318"/>
                                        </a:lnTo>
                                        <a:lnTo>
                                          <a:pt x="281" y="277"/>
                                        </a:lnTo>
                                        <a:lnTo>
                                          <a:pt x="281" y="327"/>
                                        </a:lnTo>
                                        <a:lnTo>
                                          <a:pt x="283" y="281"/>
                                        </a:lnTo>
                                        <a:lnTo>
                                          <a:pt x="283" y="313"/>
                                        </a:lnTo>
                                        <a:lnTo>
                                          <a:pt x="285" y="263"/>
                                        </a:lnTo>
                                        <a:lnTo>
                                          <a:pt x="285" y="299"/>
                                        </a:lnTo>
                                        <a:lnTo>
                                          <a:pt x="287" y="254"/>
                                        </a:lnTo>
                                        <a:lnTo>
                                          <a:pt x="287" y="286"/>
                                        </a:lnTo>
                                        <a:lnTo>
                                          <a:pt x="289" y="235"/>
                                        </a:lnTo>
                                        <a:lnTo>
                                          <a:pt x="289" y="260"/>
                                        </a:lnTo>
                                        <a:lnTo>
                                          <a:pt x="291" y="213"/>
                                        </a:lnTo>
                                        <a:lnTo>
                                          <a:pt x="291" y="238"/>
                                        </a:lnTo>
                                        <a:lnTo>
                                          <a:pt x="294" y="182"/>
                                        </a:lnTo>
                                        <a:lnTo>
                                          <a:pt x="294" y="217"/>
                                        </a:lnTo>
                                        <a:lnTo>
                                          <a:pt x="296" y="144"/>
                                        </a:lnTo>
                                        <a:lnTo>
                                          <a:pt x="296" y="182"/>
                                        </a:lnTo>
                                        <a:lnTo>
                                          <a:pt x="298" y="105"/>
                                        </a:lnTo>
                                        <a:lnTo>
                                          <a:pt x="298" y="146"/>
                                        </a:lnTo>
                                        <a:lnTo>
                                          <a:pt x="300" y="93"/>
                                        </a:lnTo>
                                        <a:lnTo>
                                          <a:pt x="300" y="105"/>
                                        </a:lnTo>
                                        <a:lnTo>
                                          <a:pt x="302" y="93"/>
                                        </a:lnTo>
                                        <a:lnTo>
                                          <a:pt x="302" y="102"/>
                                        </a:lnTo>
                                        <a:lnTo>
                                          <a:pt x="304" y="93"/>
                                        </a:lnTo>
                                        <a:lnTo>
                                          <a:pt x="304" y="105"/>
                                        </a:lnTo>
                                        <a:lnTo>
                                          <a:pt x="306" y="80"/>
                                        </a:lnTo>
                                        <a:lnTo>
                                          <a:pt x="306" y="103"/>
                                        </a:lnTo>
                                        <a:lnTo>
                                          <a:pt x="309" y="77"/>
                                        </a:lnTo>
                                        <a:lnTo>
                                          <a:pt x="309" y="86"/>
                                        </a:lnTo>
                                        <a:lnTo>
                                          <a:pt x="311" y="71"/>
                                        </a:lnTo>
                                        <a:lnTo>
                                          <a:pt x="311" y="82"/>
                                        </a:lnTo>
                                        <a:lnTo>
                                          <a:pt x="313" y="77"/>
                                        </a:lnTo>
                                        <a:lnTo>
                                          <a:pt x="313" y="91"/>
                                        </a:lnTo>
                                        <a:lnTo>
                                          <a:pt x="315" y="80"/>
                                        </a:lnTo>
                                        <a:lnTo>
                                          <a:pt x="315" y="91"/>
                                        </a:lnTo>
                                        <a:lnTo>
                                          <a:pt x="317" y="77"/>
                                        </a:lnTo>
                                        <a:lnTo>
                                          <a:pt x="317" y="86"/>
                                        </a:lnTo>
                                        <a:lnTo>
                                          <a:pt x="319" y="77"/>
                                        </a:lnTo>
                                        <a:lnTo>
                                          <a:pt x="319" y="94"/>
                                        </a:lnTo>
                                        <a:lnTo>
                                          <a:pt x="322" y="91"/>
                                        </a:lnTo>
                                        <a:lnTo>
                                          <a:pt x="322" y="110"/>
                                        </a:lnTo>
                                        <a:lnTo>
                                          <a:pt x="324" y="110"/>
                                        </a:lnTo>
                                        <a:lnTo>
                                          <a:pt x="324" y="132"/>
                                        </a:lnTo>
                                        <a:lnTo>
                                          <a:pt x="326" y="126"/>
                                        </a:lnTo>
                                        <a:lnTo>
                                          <a:pt x="326" y="169"/>
                                        </a:lnTo>
                                        <a:lnTo>
                                          <a:pt x="328" y="164"/>
                                        </a:lnTo>
                                        <a:lnTo>
                                          <a:pt x="328" y="182"/>
                                        </a:lnTo>
                                        <a:lnTo>
                                          <a:pt x="330" y="182"/>
                                        </a:lnTo>
                                        <a:lnTo>
                                          <a:pt x="330" y="247"/>
                                        </a:lnTo>
                                        <a:lnTo>
                                          <a:pt x="332" y="253"/>
                                        </a:lnTo>
                                        <a:lnTo>
                                          <a:pt x="332" y="364"/>
                                        </a:lnTo>
                                        <a:lnTo>
                                          <a:pt x="335" y="329"/>
                                        </a:lnTo>
                                        <a:lnTo>
                                          <a:pt x="335" y="382"/>
                                        </a:lnTo>
                                        <a:lnTo>
                                          <a:pt x="337" y="357"/>
                                        </a:lnTo>
                                        <a:lnTo>
                                          <a:pt x="337" y="396"/>
                                        </a:lnTo>
                                        <a:lnTo>
                                          <a:pt x="339" y="332"/>
                                        </a:lnTo>
                                        <a:lnTo>
                                          <a:pt x="339" y="359"/>
                                        </a:lnTo>
                                        <a:lnTo>
                                          <a:pt x="341" y="324"/>
                                        </a:lnTo>
                                        <a:lnTo>
                                          <a:pt x="341" y="359"/>
                                        </a:lnTo>
                                        <a:lnTo>
                                          <a:pt x="343" y="254"/>
                                        </a:lnTo>
                                        <a:lnTo>
                                          <a:pt x="343" y="329"/>
                                        </a:lnTo>
                                        <a:lnTo>
                                          <a:pt x="345" y="235"/>
                                        </a:lnTo>
                                        <a:lnTo>
                                          <a:pt x="345" y="260"/>
                                        </a:lnTo>
                                        <a:lnTo>
                                          <a:pt x="348" y="201"/>
                                        </a:lnTo>
                                        <a:lnTo>
                                          <a:pt x="348" y="238"/>
                                        </a:lnTo>
                                        <a:lnTo>
                                          <a:pt x="350" y="182"/>
                                        </a:lnTo>
                                        <a:lnTo>
                                          <a:pt x="350" y="201"/>
                                        </a:lnTo>
                                        <a:lnTo>
                                          <a:pt x="352" y="157"/>
                                        </a:lnTo>
                                        <a:lnTo>
                                          <a:pt x="352" y="185"/>
                                        </a:lnTo>
                                        <a:lnTo>
                                          <a:pt x="354" y="148"/>
                                        </a:lnTo>
                                        <a:lnTo>
                                          <a:pt x="354" y="158"/>
                                        </a:lnTo>
                                        <a:lnTo>
                                          <a:pt x="356" y="119"/>
                                        </a:lnTo>
                                        <a:lnTo>
                                          <a:pt x="356" y="151"/>
                                        </a:lnTo>
                                        <a:lnTo>
                                          <a:pt x="358" y="123"/>
                                        </a:lnTo>
                                        <a:lnTo>
                                          <a:pt x="358" y="134"/>
                                        </a:lnTo>
                                        <a:lnTo>
                                          <a:pt x="360" y="134"/>
                                        </a:lnTo>
                                        <a:lnTo>
                                          <a:pt x="360" y="144"/>
                                        </a:lnTo>
                                        <a:lnTo>
                                          <a:pt x="363" y="139"/>
                                        </a:lnTo>
                                        <a:lnTo>
                                          <a:pt x="363" y="157"/>
                                        </a:lnTo>
                                        <a:lnTo>
                                          <a:pt x="365" y="142"/>
                                        </a:lnTo>
                                        <a:lnTo>
                                          <a:pt x="365" y="151"/>
                                        </a:lnTo>
                                        <a:lnTo>
                                          <a:pt x="367" y="126"/>
                                        </a:lnTo>
                                        <a:lnTo>
                                          <a:pt x="367" y="151"/>
                                        </a:lnTo>
                                        <a:lnTo>
                                          <a:pt x="369" y="102"/>
                                        </a:lnTo>
                                        <a:lnTo>
                                          <a:pt x="369" y="126"/>
                                        </a:lnTo>
                                        <a:lnTo>
                                          <a:pt x="371" y="105"/>
                                        </a:lnTo>
                                        <a:lnTo>
                                          <a:pt x="371" y="123"/>
                                        </a:lnTo>
                                      </a:path>
                                    </a:pathLst>
                                  </a:custGeom>
                                  <a:noFill/>
                                  <a:ln w="3175">
                                    <a:solidFill>
                                      <a:schemeClr val="tx1"/>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329" name="Freeform 329"/>
                                <wps:cNvSpPr>
                                  <a:spLocks/>
                                </wps:cNvSpPr>
                                <wps:spPr bwMode="auto">
                                  <a:xfrm>
                                    <a:off x="1868513" y="2259956"/>
                                    <a:ext cx="879585" cy="729408"/>
                                  </a:xfrm>
                                  <a:custGeom>
                                    <a:avLst/>
                                    <a:gdLst>
                                      <a:gd name="T0" fmla="*/ 5 w 374"/>
                                      <a:gd name="T1" fmla="*/ 107 h 444"/>
                                      <a:gd name="T2" fmla="*/ 11 w 374"/>
                                      <a:gd name="T3" fmla="*/ 146 h 444"/>
                                      <a:gd name="T4" fmla="*/ 18 w 374"/>
                                      <a:gd name="T5" fmla="*/ 185 h 444"/>
                                      <a:gd name="T6" fmla="*/ 24 w 374"/>
                                      <a:gd name="T7" fmla="*/ 226 h 444"/>
                                      <a:gd name="T8" fmla="*/ 31 w 374"/>
                                      <a:gd name="T9" fmla="*/ 282 h 444"/>
                                      <a:gd name="T10" fmla="*/ 37 w 374"/>
                                      <a:gd name="T11" fmla="*/ 147 h 444"/>
                                      <a:gd name="T12" fmla="*/ 43 w 374"/>
                                      <a:gd name="T13" fmla="*/ 99 h 444"/>
                                      <a:gd name="T14" fmla="*/ 50 w 374"/>
                                      <a:gd name="T15" fmla="*/ 92 h 444"/>
                                      <a:gd name="T16" fmla="*/ 56 w 374"/>
                                      <a:gd name="T17" fmla="*/ 115 h 444"/>
                                      <a:gd name="T18" fmla="*/ 63 w 374"/>
                                      <a:gd name="T19" fmla="*/ 123 h 444"/>
                                      <a:gd name="T20" fmla="*/ 69 w 374"/>
                                      <a:gd name="T21" fmla="*/ 156 h 444"/>
                                      <a:gd name="T22" fmla="*/ 76 w 374"/>
                                      <a:gd name="T23" fmla="*/ 218 h 444"/>
                                      <a:gd name="T24" fmla="*/ 82 w 374"/>
                                      <a:gd name="T25" fmla="*/ 371 h 444"/>
                                      <a:gd name="T26" fmla="*/ 89 w 374"/>
                                      <a:gd name="T27" fmla="*/ 197 h 444"/>
                                      <a:gd name="T28" fmla="*/ 95 w 374"/>
                                      <a:gd name="T29" fmla="*/ 43 h 444"/>
                                      <a:gd name="T30" fmla="*/ 102 w 374"/>
                                      <a:gd name="T31" fmla="*/ 0 h 444"/>
                                      <a:gd name="T32" fmla="*/ 108 w 374"/>
                                      <a:gd name="T33" fmla="*/ 20 h 444"/>
                                      <a:gd name="T34" fmla="*/ 115 w 374"/>
                                      <a:gd name="T35" fmla="*/ 18 h 444"/>
                                      <a:gd name="T36" fmla="*/ 121 w 374"/>
                                      <a:gd name="T37" fmla="*/ 43 h 444"/>
                                      <a:gd name="T38" fmla="*/ 128 w 374"/>
                                      <a:gd name="T39" fmla="*/ 103 h 444"/>
                                      <a:gd name="T40" fmla="*/ 134 w 374"/>
                                      <a:gd name="T41" fmla="*/ 160 h 444"/>
                                      <a:gd name="T42" fmla="*/ 141 w 374"/>
                                      <a:gd name="T43" fmla="*/ 202 h 444"/>
                                      <a:gd name="T44" fmla="*/ 147 w 374"/>
                                      <a:gd name="T45" fmla="*/ 313 h 444"/>
                                      <a:gd name="T46" fmla="*/ 154 w 374"/>
                                      <a:gd name="T47" fmla="*/ 243 h 444"/>
                                      <a:gd name="T48" fmla="*/ 160 w 374"/>
                                      <a:gd name="T49" fmla="*/ 140 h 444"/>
                                      <a:gd name="T50" fmla="*/ 167 w 374"/>
                                      <a:gd name="T51" fmla="*/ 115 h 444"/>
                                      <a:gd name="T52" fmla="*/ 173 w 374"/>
                                      <a:gd name="T53" fmla="*/ 103 h 444"/>
                                      <a:gd name="T54" fmla="*/ 180 w 374"/>
                                      <a:gd name="T55" fmla="*/ 119 h 444"/>
                                      <a:gd name="T56" fmla="*/ 186 w 374"/>
                                      <a:gd name="T57" fmla="*/ 195 h 444"/>
                                      <a:gd name="T58" fmla="*/ 193 w 374"/>
                                      <a:gd name="T59" fmla="*/ 218 h 444"/>
                                      <a:gd name="T60" fmla="*/ 199 w 374"/>
                                      <a:gd name="T61" fmla="*/ 211 h 444"/>
                                      <a:gd name="T62" fmla="*/ 205 w 374"/>
                                      <a:gd name="T63" fmla="*/ 243 h 444"/>
                                      <a:gd name="T64" fmla="*/ 212 w 374"/>
                                      <a:gd name="T65" fmla="*/ 215 h 444"/>
                                      <a:gd name="T66" fmla="*/ 218 w 374"/>
                                      <a:gd name="T67" fmla="*/ 121 h 444"/>
                                      <a:gd name="T68" fmla="*/ 225 w 374"/>
                                      <a:gd name="T69" fmla="*/ 91 h 444"/>
                                      <a:gd name="T70" fmla="*/ 231 w 374"/>
                                      <a:gd name="T71" fmla="*/ 82 h 444"/>
                                      <a:gd name="T72" fmla="*/ 238 w 374"/>
                                      <a:gd name="T73" fmla="*/ 94 h 444"/>
                                      <a:gd name="T74" fmla="*/ 244 w 374"/>
                                      <a:gd name="T75" fmla="*/ 119 h 444"/>
                                      <a:gd name="T76" fmla="*/ 251 w 374"/>
                                      <a:gd name="T77" fmla="*/ 266 h 444"/>
                                      <a:gd name="T78" fmla="*/ 257 w 374"/>
                                      <a:gd name="T79" fmla="*/ 258 h 444"/>
                                      <a:gd name="T80" fmla="*/ 264 w 374"/>
                                      <a:gd name="T81" fmla="*/ 226 h 444"/>
                                      <a:gd name="T82" fmla="*/ 270 w 374"/>
                                      <a:gd name="T83" fmla="*/ 190 h 444"/>
                                      <a:gd name="T84" fmla="*/ 277 w 374"/>
                                      <a:gd name="T85" fmla="*/ 119 h 444"/>
                                      <a:gd name="T86" fmla="*/ 283 w 374"/>
                                      <a:gd name="T87" fmla="*/ 64 h 444"/>
                                      <a:gd name="T88" fmla="*/ 290 w 374"/>
                                      <a:gd name="T89" fmla="*/ 59 h 444"/>
                                      <a:gd name="T90" fmla="*/ 296 w 374"/>
                                      <a:gd name="T91" fmla="*/ 71 h 444"/>
                                      <a:gd name="T92" fmla="*/ 303 w 374"/>
                                      <a:gd name="T93" fmla="*/ 108 h 444"/>
                                      <a:gd name="T94" fmla="*/ 309 w 374"/>
                                      <a:gd name="T95" fmla="*/ 233 h 444"/>
                                      <a:gd name="T96" fmla="*/ 316 w 374"/>
                                      <a:gd name="T97" fmla="*/ 195 h 444"/>
                                      <a:gd name="T98" fmla="*/ 322 w 374"/>
                                      <a:gd name="T99" fmla="*/ 172 h 444"/>
                                      <a:gd name="T100" fmla="*/ 329 w 374"/>
                                      <a:gd name="T101" fmla="*/ 185 h 444"/>
                                      <a:gd name="T102" fmla="*/ 335 w 374"/>
                                      <a:gd name="T103" fmla="*/ 124 h 444"/>
                                      <a:gd name="T104" fmla="*/ 342 w 374"/>
                                      <a:gd name="T105" fmla="*/ 92 h 444"/>
                                      <a:gd name="T106" fmla="*/ 348 w 374"/>
                                      <a:gd name="T107" fmla="*/ 92 h 444"/>
                                      <a:gd name="T108" fmla="*/ 355 w 374"/>
                                      <a:gd name="T109" fmla="*/ 128 h 444"/>
                                      <a:gd name="T110" fmla="*/ 361 w 374"/>
                                      <a:gd name="T111" fmla="*/ 190 h 444"/>
                                      <a:gd name="T112" fmla="*/ 367 w 374"/>
                                      <a:gd name="T113" fmla="*/ 202 h 444"/>
                                      <a:gd name="T114" fmla="*/ 374 w 374"/>
                                      <a:gd name="T115" fmla="*/ 215 h 4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374" h="444">
                                        <a:moveTo>
                                          <a:pt x="0" y="108"/>
                                        </a:moveTo>
                                        <a:lnTo>
                                          <a:pt x="0" y="107"/>
                                        </a:lnTo>
                                        <a:lnTo>
                                          <a:pt x="0" y="108"/>
                                        </a:lnTo>
                                        <a:lnTo>
                                          <a:pt x="2" y="99"/>
                                        </a:lnTo>
                                        <a:lnTo>
                                          <a:pt x="2" y="112"/>
                                        </a:lnTo>
                                        <a:lnTo>
                                          <a:pt x="5" y="107"/>
                                        </a:lnTo>
                                        <a:lnTo>
                                          <a:pt x="5" y="119"/>
                                        </a:lnTo>
                                        <a:lnTo>
                                          <a:pt x="7" y="112"/>
                                        </a:lnTo>
                                        <a:lnTo>
                                          <a:pt x="7" y="128"/>
                                        </a:lnTo>
                                        <a:lnTo>
                                          <a:pt x="9" y="123"/>
                                        </a:lnTo>
                                        <a:lnTo>
                                          <a:pt x="9" y="147"/>
                                        </a:lnTo>
                                        <a:lnTo>
                                          <a:pt x="11" y="146"/>
                                        </a:lnTo>
                                        <a:lnTo>
                                          <a:pt x="11" y="160"/>
                                        </a:lnTo>
                                        <a:lnTo>
                                          <a:pt x="13" y="155"/>
                                        </a:lnTo>
                                        <a:lnTo>
                                          <a:pt x="13" y="183"/>
                                        </a:lnTo>
                                        <a:lnTo>
                                          <a:pt x="15" y="185"/>
                                        </a:lnTo>
                                        <a:lnTo>
                                          <a:pt x="15" y="208"/>
                                        </a:lnTo>
                                        <a:lnTo>
                                          <a:pt x="18" y="185"/>
                                        </a:lnTo>
                                        <a:lnTo>
                                          <a:pt x="18" y="211"/>
                                        </a:lnTo>
                                        <a:lnTo>
                                          <a:pt x="20" y="195"/>
                                        </a:lnTo>
                                        <a:lnTo>
                                          <a:pt x="20" y="231"/>
                                        </a:lnTo>
                                        <a:lnTo>
                                          <a:pt x="22" y="236"/>
                                        </a:lnTo>
                                        <a:lnTo>
                                          <a:pt x="22" y="268"/>
                                        </a:lnTo>
                                        <a:lnTo>
                                          <a:pt x="24" y="226"/>
                                        </a:lnTo>
                                        <a:lnTo>
                                          <a:pt x="24" y="298"/>
                                        </a:lnTo>
                                        <a:lnTo>
                                          <a:pt x="26" y="288"/>
                                        </a:lnTo>
                                        <a:lnTo>
                                          <a:pt x="26" y="387"/>
                                        </a:lnTo>
                                        <a:lnTo>
                                          <a:pt x="28" y="313"/>
                                        </a:lnTo>
                                        <a:lnTo>
                                          <a:pt x="28" y="405"/>
                                        </a:lnTo>
                                        <a:lnTo>
                                          <a:pt x="31" y="282"/>
                                        </a:lnTo>
                                        <a:lnTo>
                                          <a:pt x="31" y="316"/>
                                        </a:lnTo>
                                        <a:lnTo>
                                          <a:pt x="33" y="226"/>
                                        </a:lnTo>
                                        <a:lnTo>
                                          <a:pt x="33" y="302"/>
                                        </a:lnTo>
                                        <a:lnTo>
                                          <a:pt x="35" y="199"/>
                                        </a:lnTo>
                                        <a:lnTo>
                                          <a:pt x="35" y="231"/>
                                        </a:lnTo>
                                        <a:lnTo>
                                          <a:pt x="37" y="147"/>
                                        </a:lnTo>
                                        <a:lnTo>
                                          <a:pt x="37" y="199"/>
                                        </a:lnTo>
                                        <a:lnTo>
                                          <a:pt x="39" y="115"/>
                                        </a:lnTo>
                                        <a:lnTo>
                                          <a:pt x="39" y="149"/>
                                        </a:lnTo>
                                        <a:lnTo>
                                          <a:pt x="41" y="103"/>
                                        </a:lnTo>
                                        <a:lnTo>
                                          <a:pt x="41" y="115"/>
                                        </a:lnTo>
                                        <a:lnTo>
                                          <a:pt x="43" y="99"/>
                                        </a:lnTo>
                                        <a:lnTo>
                                          <a:pt x="43" y="115"/>
                                        </a:lnTo>
                                        <a:lnTo>
                                          <a:pt x="46" y="99"/>
                                        </a:lnTo>
                                        <a:lnTo>
                                          <a:pt x="46" y="107"/>
                                        </a:lnTo>
                                        <a:lnTo>
                                          <a:pt x="48" y="99"/>
                                        </a:lnTo>
                                        <a:lnTo>
                                          <a:pt x="48" y="107"/>
                                        </a:lnTo>
                                        <a:lnTo>
                                          <a:pt x="50" y="92"/>
                                        </a:lnTo>
                                        <a:lnTo>
                                          <a:pt x="50" y="103"/>
                                        </a:lnTo>
                                        <a:lnTo>
                                          <a:pt x="52" y="103"/>
                                        </a:lnTo>
                                        <a:lnTo>
                                          <a:pt x="52" y="115"/>
                                        </a:lnTo>
                                        <a:lnTo>
                                          <a:pt x="54" y="108"/>
                                        </a:lnTo>
                                        <a:lnTo>
                                          <a:pt x="54" y="121"/>
                                        </a:lnTo>
                                        <a:lnTo>
                                          <a:pt x="56" y="115"/>
                                        </a:lnTo>
                                        <a:lnTo>
                                          <a:pt x="56" y="131"/>
                                        </a:lnTo>
                                        <a:lnTo>
                                          <a:pt x="59" y="128"/>
                                        </a:lnTo>
                                        <a:lnTo>
                                          <a:pt x="59" y="140"/>
                                        </a:lnTo>
                                        <a:lnTo>
                                          <a:pt x="61" y="140"/>
                                        </a:lnTo>
                                        <a:lnTo>
                                          <a:pt x="61" y="149"/>
                                        </a:lnTo>
                                        <a:lnTo>
                                          <a:pt x="63" y="123"/>
                                        </a:lnTo>
                                        <a:lnTo>
                                          <a:pt x="63" y="142"/>
                                        </a:lnTo>
                                        <a:lnTo>
                                          <a:pt x="65" y="123"/>
                                        </a:lnTo>
                                        <a:lnTo>
                                          <a:pt x="65" y="135"/>
                                        </a:lnTo>
                                        <a:lnTo>
                                          <a:pt x="67" y="135"/>
                                        </a:lnTo>
                                        <a:lnTo>
                                          <a:pt x="67" y="156"/>
                                        </a:lnTo>
                                        <a:lnTo>
                                          <a:pt x="69" y="156"/>
                                        </a:lnTo>
                                        <a:lnTo>
                                          <a:pt x="69" y="194"/>
                                        </a:lnTo>
                                        <a:lnTo>
                                          <a:pt x="72" y="187"/>
                                        </a:lnTo>
                                        <a:lnTo>
                                          <a:pt x="72" y="202"/>
                                        </a:lnTo>
                                        <a:lnTo>
                                          <a:pt x="74" y="195"/>
                                        </a:lnTo>
                                        <a:lnTo>
                                          <a:pt x="74" y="224"/>
                                        </a:lnTo>
                                        <a:lnTo>
                                          <a:pt x="76" y="218"/>
                                        </a:lnTo>
                                        <a:lnTo>
                                          <a:pt x="76" y="238"/>
                                        </a:lnTo>
                                        <a:lnTo>
                                          <a:pt x="78" y="233"/>
                                        </a:lnTo>
                                        <a:lnTo>
                                          <a:pt x="78" y="282"/>
                                        </a:lnTo>
                                        <a:lnTo>
                                          <a:pt x="80" y="282"/>
                                        </a:lnTo>
                                        <a:lnTo>
                                          <a:pt x="80" y="400"/>
                                        </a:lnTo>
                                        <a:lnTo>
                                          <a:pt x="82" y="371"/>
                                        </a:lnTo>
                                        <a:lnTo>
                                          <a:pt x="82" y="417"/>
                                        </a:lnTo>
                                        <a:lnTo>
                                          <a:pt x="85" y="355"/>
                                        </a:lnTo>
                                        <a:lnTo>
                                          <a:pt x="85" y="444"/>
                                        </a:lnTo>
                                        <a:lnTo>
                                          <a:pt x="87" y="298"/>
                                        </a:lnTo>
                                        <a:lnTo>
                                          <a:pt x="87" y="357"/>
                                        </a:lnTo>
                                        <a:lnTo>
                                          <a:pt x="89" y="197"/>
                                        </a:lnTo>
                                        <a:lnTo>
                                          <a:pt x="89" y="288"/>
                                        </a:lnTo>
                                        <a:lnTo>
                                          <a:pt x="91" y="131"/>
                                        </a:lnTo>
                                        <a:lnTo>
                                          <a:pt x="91" y="194"/>
                                        </a:lnTo>
                                        <a:lnTo>
                                          <a:pt x="93" y="75"/>
                                        </a:lnTo>
                                        <a:lnTo>
                                          <a:pt x="93" y="131"/>
                                        </a:lnTo>
                                        <a:lnTo>
                                          <a:pt x="95" y="43"/>
                                        </a:lnTo>
                                        <a:lnTo>
                                          <a:pt x="95" y="75"/>
                                        </a:lnTo>
                                        <a:lnTo>
                                          <a:pt x="97" y="14"/>
                                        </a:lnTo>
                                        <a:lnTo>
                                          <a:pt x="97" y="48"/>
                                        </a:lnTo>
                                        <a:lnTo>
                                          <a:pt x="100" y="5"/>
                                        </a:lnTo>
                                        <a:lnTo>
                                          <a:pt x="100" y="16"/>
                                        </a:lnTo>
                                        <a:lnTo>
                                          <a:pt x="102" y="0"/>
                                        </a:lnTo>
                                        <a:lnTo>
                                          <a:pt x="102" y="9"/>
                                        </a:lnTo>
                                        <a:lnTo>
                                          <a:pt x="104" y="5"/>
                                        </a:lnTo>
                                        <a:lnTo>
                                          <a:pt x="104" y="27"/>
                                        </a:lnTo>
                                        <a:lnTo>
                                          <a:pt x="106" y="27"/>
                                        </a:lnTo>
                                        <a:lnTo>
                                          <a:pt x="106" y="34"/>
                                        </a:lnTo>
                                        <a:lnTo>
                                          <a:pt x="108" y="20"/>
                                        </a:lnTo>
                                        <a:lnTo>
                                          <a:pt x="108" y="30"/>
                                        </a:lnTo>
                                        <a:lnTo>
                                          <a:pt x="110" y="20"/>
                                        </a:lnTo>
                                        <a:lnTo>
                                          <a:pt x="110" y="34"/>
                                        </a:lnTo>
                                        <a:lnTo>
                                          <a:pt x="113" y="20"/>
                                        </a:lnTo>
                                        <a:lnTo>
                                          <a:pt x="113" y="30"/>
                                        </a:lnTo>
                                        <a:lnTo>
                                          <a:pt x="115" y="18"/>
                                        </a:lnTo>
                                        <a:lnTo>
                                          <a:pt x="115" y="34"/>
                                        </a:lnTo>
                                        <a:lnTo>
                                          <a:pt x="117" y="20"/>
                                        </a:lnTo>
                                        <a:lnTo>
                                          <a:pt x="117" y="27"/>
                                        </a:lnTo>
                                        <a:lnTo>
                                          <a:pt x="119" y="25"/>
                                        </a:lnTo>
                                        <a:lnTo>
                                          <a:pt x="119" y="48"/>
                                        </a:lnTo>
                                        <a:lnTo>
                                          <a:pt x="121" y="43"/>
                                        </a:lnTo>
                                        <a:lnTo>
                                          <a:pt x="121" y="66"/>
                                        </a:lnTo>
                                        <a:lnTo>
                                          <a:pt x="123" y="59"/>
                                        </a:lnTo>
                                        <a:lnTo>
                                          <a:pt x="123" y="69"/>
                                        </a:lnTo>
                                        <a:lnTo>
                                          <a:pt x="126" y="69"/>
                                        </a:lnTo>
                                        <a:lnTo>
                                          <a:pt x="126" y="99"/>
                                        </a:lnTo>
                                        <a:lnTo>
                                          <a:pt x="128" y="103"/>
                                        </a:lnTo>
                                        <a:lnTo>
                                          <a:pt x="128" y="149"/>
                                        </a:lnTo>
                                        <a:lnTo>
                                          <a:pt x="130" y="146"/>
                                        </a:lnTo>
                                        <a:lnTo>
                                          <a:pt x="130" y="155"/>
                                        </a:lnTo>
                                        <a:lnTo>
                                          <a:pt x="132" y="146"/>
                                        </a:lnTo>
                                        <a:lnTo>
                                          <a:pt x="132" y="165"/>
                                        </a:lnTo>
                                        <a:lnTo>
                                          <a:pt x="134" y="160"/>
                                        </a:lnTo>
                                        <a:lnTo>
                                          <a:pt x="134" y="178"/>
                                        </a:lnTo>
                                        <a:lnTo>
                                          <a:pt x="136" y="178"/>
                                        </a:lnTo>
                                        <a:lnTo>
                                          <a:pt x="136" y="190"/>
                                        </a:lnTo>
                                        <a:lnTo>
                                          <a:pt x="139" y="187"/>
                                        </a:lnTo>
                                        <a:lnTo>
                                          <a:pt x="139" y="215"/>
                                        </a:lnTo>
                                        <a:lnTo>
                                          <a:pt x="141" y="202"/>
                                        </a:lnTo>
                                        <a:lnTo>
                                          <a:pt x="141" y="263"/>
                                        </a:lnTo>
                                        <a:lnTo>
                                          <a:pt x="143" y="250"/>
                                        </a:lnTo>
                                        <a:lnTo>
                                          <a:pt x="143" y="337"/>
                                        </a:lnTo>
                                        <a:lnTo>
                                          <a:pt x="145" y="307"/>
                                        </a:lnTo>
                                        <a:lnTo>
                                          <a:pt x="145" y="396"/>
                                        </a:lnTo>
                                        <a:lnTo>
                                          <a:pt x="147" y="313"/>
                                        </a:lnTo>
                                        <a:lnTo>
                                          <a:pt x="147" y="407"/>
                                        </a:lnTo>
                                        <a:lnTo>
                                          <a:pt x="149" y="274"/>
                                        </a:lnTo>
                                        <a:lnTo>
                                          <a:pt x="149" y="348"/>
                                        </a:lnTo>
                                        <a:lnTo>
                                          <a:pt x="151" y="263"/>
                                        </a:lnTo>
                                        <a:lnTo>
                                          <a:pt x="151" y="288"/>
                                        </a:lnTo>
                                        <a:lnTo>
                                          <a:pt x="154" y="243"/>
                                        </a:lnTo>
                                        <a:lnTo>
                                          <a:pt x="154" y="282"/>
                                        </a:lnTo>
                                        <a:lnTo>
                                          <a:pt x="156" y="202"/>
                                        </a:lnTo>
                                        <a:lnTo>
                                          <a:pt x="156" y="243"/>
                                        </a:lnTo>
                                        <a:lnTo>
                                          <a:pt x="158" y="178"/>
                                        </a:lnTo>
                                        <a:lnTo>
                                          <a:pt x="158" y="202"/>
                                        </a:lnTo>
                                        <a:lnTo>
                                          <a:pt x="160" y="140"/>
                                        </a:lnTo>
                                        <a:lnTo>
                                          <a:pt x="160" y="178"/>
                                        </a:lnTo>
                                        <a:lnTo>
                                          <a:pt x="162" y="128"/>
                                        </a:lnTo>
                                        <a:lnTo>
                                          <a:pt x="162" y="140"/>
                                        </a:lnTo>
                                        <a:lnTo>
                                          <a:pt x="164" y="128"/>
                                        </a:lnTo>
                                        <a:lnTo>
                                          <a:pt x="164" y="137"/>
                                        </a:lnTo>
                                        <a:lnTo>
                                          <a:pt x="167" y="115"/>
                                        </a:lnTo>
                                        <a:lnTo>
                                          <a:pt x="167" y="133"/>
                                        </a:lnTo>
                                        <a:lnTo>
                                          <a:pt x="169" y="112"/>
                                        </a:lnTo>
                                        <a:lnTo>
                                          <a:pt x="169" y="121"/>
                                        </a:lnTo>
                                        <a:lnTo>
                                          <a:pt x="171" y="103"/>
                                        </a:lnTo>
                                        <a:lnTo>
                                          <a:pt x="171" y="115"/>
                                        </a:lnTo>
                                        <a:lnTo>
                                          <a:pt x="173" y="103"/>
                                        </a:lnTo>
                                        <a:lnTo>
                                          <a:pt x="173" y="112"/>
                                        </a:lnTo>
                                        <a:lnTo>
                                          <a:pt x="175" y="103"/>
                                        </a:lnTo>
                                        <a:lnTo>
                                          <a:pt x="175" y="112"/>
                                        </a:lnTo>
                                        <a:lnTo>
                                          <a:pt x="177" y="103"/>
                                        </a:lnTo>
                                        <a:lnTo>
                                          <a:pt x="177" y="121"/>
                                        </a:lnTo>
                                        <a:lnTo>
                                          <a:pt x="180" y="119"/>
                                        </a:lnTo>
                                        <a:lnTo>
                                          <a:pt x="180" y="140"/>
                                        </a:lnTo>
                                        <a:lnTo>
                                          <a:pt x="182" y="133"/>
                                        </a:lnTo>
                                        <a:lnTo>
                                          <a:pt x="182" y="158"/>
                                        </a:lnTo>
                                        <a:lnTo>
                                          <a:pt x="184" y="153"/>
                                        </a:lnTo>
                                        <a:lnTo>
                                          <a:pt x="184" y="202"/>
                                        </a:lnTo>
                                        <a:lnTo>
                                          <a:pt x="186" y="195"/>
                                        </a:lnTo>
                                        <a:lnTo>
                                          <a:pt x="186" y="215"/>
                                        </a:lnTo>
                                        <a:lnTo>
                                          <a:pt x="188" y="190"/>
                                        </a:lnTo>
                                        <a:lnTo>
                                          <a:pt x="188" y="202"/>
                                        </a:lnTo>
                                        <a:lnTo>
                                          <a:pt x="190" y="195"/>
                                        </a:lnTo>
                                        <a:lnTo>
                                          <a:pt x="190" y="224"/>
                                        </a:lnTo>
                                        <a:lnTo>
                                          <a:pt x="193" y="218"/>
                                        </a:lnTo>
                                        <a:lnTo>
                                          <a:pt x="193" y="236"/>
                                        </a:lnTo>
                                        <a:lnTo>
                                          <a:pt x="195" y="236"/>
                                        </a:lnTo>
                                        <a:lnTo>
                                          <a:pt x="195" y="266"/>
                                        </a:lnTo>
                                        <a:lnTo>
                                          <a:pt x="197" y="250"/>
                                        </a:lnTo>
                                        <a:lnTo>
                                          <a:pt x="197" y="270"/>
                                        </a:lnTo>
                                        <a:lnTo>
                                          <a:pt x="199" y="211"/>
                                        </a:lnTo>
                                        <a:lnTo>
                                          <a:pt x="199" y="252"/>
                                        </a:lnTo>
                                        <a:lnTo>
                                          <a:pt x="201" y="215"/>
                                        </a:lnTo>
                                        <a:lnTo>
                                          <a:pt x="201" y="238"/>
                                        </a:lnTo>
                                        <a:lnTo>
                                          <a:pt x="203" y="236"/>
                                        </a:lnTo>
                                        <a:lnTo>
                                          <a:pt x="203" y="282"/>
                                        </a:lnTo>
                                        <a:lnTo>
                                          <a:pt x="205" y="243"/>
                                        </a:lnTo>
                                        <a:lnTo>
                                          <a:pt x="205" y="291"/>
                                        </a:lnTo>
                                        <a:lnTo>
                                          <a:pt x="208" y="238"/>
                                        </a:lnTo>
                                        <a:lnTo>
                                          <a:pt x="208" y="268"/>
                                        </a:lnTo>
                                        <a:lnTo>
                                          <a:pt x="210" y="238"/>
                                        </a:lnTo>
                                        <a:lnTo>
                                          <a:pt x="210" y="282"/>
                                        </a:lnTo>
                                        <a:lnTo>
                                          <a:pt x="212" y="215"/>
                                        </a:lnTo>
                                        <a:lnTo>
                                          <a:pt x="212" y="268"/>
                                        </a:lnTo>
                                        <a:lnTo>
                                          <a:pt x="214" y="208"/>
                                        </a:lnTo>
                                        <a:lnTo>
                                          <a:pt x="214" y="238"/>
                                        </a:lnTo>
                                        <a:lnTo>
                                          <a:pt x="216" y="155"/>
                                        </a:lnTo>
                                        <a:lnTo>
                                          <a:pt x="216" y="206"/>
                                        </a:lnTo>
                                        <a:lnTo>
                                          <a:pt x="218" y="121"/>
                                        </a:lnTo>
                                        <a:lnTo>
                                          <a:pt x="218" y="153"/>
                                        </a:lnTo>
                                        <a:lnTo>
                                          <a:pt x="221" y="91"/>
                                        </a:lnTo>
                                        <a:lnTo>
                                          <a:pt x="221" y="119"/>
                                        </a:lnTo>
                                        <a:lnTo>
                                          <a:pt x="223" y="94"/>
                                        </a:lnTo>
                                        <a:lnTo>
                                          <a:pt x="223" y="103"/>
                                        </a:lnTo>
                                        <a:lnTo>
                                          <a:pt x="225" y="91"/>
                                        </a:lnTo>
                                        <a:lnTo>
                                          <a:pt x="225" y="99"/>
                                        </a:lnTo>
                                        <a:lnTo>
                                          <a:pt x="227" y="83"/>
                                        </a:lnTo>
                                        <a:lnTo>
                                          <a:pt x="227" y="94"/>
                                        </a:lnTo>
                                        <a:lnTo>
                                          <a:pt x="229" y="80"/>
                                        </a:lnTo>
                                        <a:lnTo>
                                          <a:pt x="229" y="91"/>
                                        </a:lnTo>
                                        <a:lnTo>
                                          <a:pt x="231" y="82"/>
                                        </a:lnTo>
                                        <a:lnTo>
                                          <a:pt x="231" y="91"/>
                                        </a:lnTo>
                                        <a:lnTo>
                                          <a:pt x="234" y="82"/>
                                        </a:lnTo>
                                        <a:lnTo>
                                          <a:pt x="234" y="94"/>
                                        </a:lnTo>
                                        <a:lnTo>
                                          <a:pt x="236" y="94"/>
                                        </a:lnTo>
                                        <a:lnTo>
                                          <a:pt x="236" y="103"/>
                                        </a:lnTo>
                                        <a:lnTo>
                                          <a:pt x="238" y="94"/>
                                        </a:lnTo>
                                        <a:lnTo>
                                          <a:pt x="238" y="107"/>
                                        </a:lnTo>
                                        <a:lnTo>
                                          <a:pt x="240" y="96"/>
                                        </a:lnTo>
                                        <a:lnTo>
                                          <a:pt x="240" y="108"/>
                                        </a:lnTo>
                                        <a:lnTo>
                                          <a:pt x="242" y="107"/>
                                        </a:lnTo>
                                        <a:lnTo>
                                          <a:pt x="242" y="123"/>
                                        </a:lnTo>
                                        <a:lnTo>
                                          <a:pt x="244" y="119"/>
                                        </a:lnTo>
                                        <a:lnTo>
                                          <a:pt x="244" y="133"/>
                                        </a:lnTo>
                                        <a:lnTo>
                                          <a:pt x="247" y="133"/>
                                        </a:lnTo>
                                        <a:lnTo>
                                          <a:pt x="247" y="149"/>
                                        </a:lnTo>
                                        <a:lnTo>
                                          <a:pt x="249" y="146"/>
                                        </a:lnTo>
                                        <a:lnTo>
                                          <a:pt x="249" y="258"/>
                                        </a:lnTo>
                                        <a:lnTo>
                                          <a:pt x="251" y="266"/>
                                        </a:lnTo>
                                        <a:lnTo>
                                          <a:pt x="251" y="382"/>
                                        </a:lnTo>
                                        <a:lnTo>
                                          <a:pt x="253" y="309"/>
                                        </a:lnTo>
                                        <a:lnTo>
                                          <a:pt x="253" y="366"/>
                                        </a:lnTo>
                                        <a:lnTo>
                                          <a:pt x="255" y="263"/>
                                        </a:lnTo>
                                        <a:lnTo>
                                          <a:pt x="255" y="337"/>
                                        </a:lnTo>
                                        <a:lnTo>
                                          <a:pt x="257" y="258"/>
                                        </a:lnTo>
                                        <a:lnTo>
                                          <a:pt x="257" y="277"/>
                                        </a:lnTo>
                                        <a:lnTo>
                                          <a:pt x="259" y="243"/>
                                        </a:lnTo>
                                        <a:lnTo>
                                          <a:pt x="259" y="288"/>
                                        </a:lnTo>
                                        <a:lnTo>
                                          <a:pt x="262" y="215"/>
                                        </a:lnTo>
                                        <a:lnTo>
                                          <a:pt x="262" y="252"/>
                                        </a:lnTo>
                                        <a:lnTo>
                                          <a:pt x="264" y="226"/>
                                        </a:lnTo>
                                        <a:lnTo>
                                          <a:pt x="264" y="259"/>
                                        </a:lnTo>
                                        <a:lnTo>
                                          <a:pt x="266" y="206"/>
                                        </a:lnTo>
                                        <a:lnTo>
                                          <a:pt x="266" y="249"/>
                                        </a:lnTo>
                                        <a:lnTo>
                                          <a:pt x="268" y="190"/>
                                        </a:lnTo>
                                        <a:lnTo>
                                          <a:pt x="268" y="224"/>
                                        </a:lnTo>
                                        <a:lnTo>
                                          <a:pt x="270" y="190"/>
                                        </a:lnTo>
                                        <a:lnTo>
                                          <a:pt x="270" y="220"/>
                                        </a:lnTo>
                                        <a:lnTo>
                                          <a:pt x="272" y="167"/>
                                        </a:lnTo>
                                        <a:lnTo>
                                          <a:pt x="272" y="199"/>
                                        </a:lnTo>
                                        <a:lnTo>
                                          <a:pt x="275" y="135"/>
                                        </a:lnTo>
                                        <a:lnTo>
                                          <a:pt x="275" y="165"/>
                                        </a:lnTo>
                                        <a:lnTo>
                                          <a:pt x="277" y="119"/>
                                        </a:lnTo>
                                        <a:lnTo>
                                          <a:pt x="277" y="140"/>
                                        </a:lnTo>
                                        <a:lnTo>
                                          <a:pt x="279" y="96"/>
                                        </a:lnTo>
                                        <a:lnTo>
                                          <a:pt x="279" y="121"/>
                                        </a:lnTo>
                                        <a:lnTo>
                                          <a:pt x="281" y="83"/>
                                        </a:lnTo>
                                        <a:lnTo>
                                          <a:pt x="281" y="103"/>
                                        </a:lnTo>
                                        <a:lnTo>
                                          <a:pt x="283" y="64"/>
                                        </a:lnTo>
                                        <a:lnTo>
                                          <a:pt x="283" y="83"/>
                                        </a:lnTo>
                                        <a:lnTo>
                                          <a:pt x="285" y="55"/>
                                        </a:lnTo>
                                        <a:lnTo>
                                          <a:pt x="285" y="66"/>
                                        </a:lnTo>
                                        <a:lnTo>
                                          <a:pt x="288" y="55"/>
                                        </a:lnTo>
                                        <a:lnTo>
                                          <a:pt x="288" y="69"/>
                                        </a:lnTo>
                                        <a:lnTo>
                                          <a:pt x="290" y="59"/>
                                        </a:lnTo>
                                        <a:lnTo>
                                          <a:pt x="290" y="71"/>
                                        </a:lnTo>
                                        <a:lnTo>
                                          <a:pt x="292" y="60"/>
                                        </a:lnTo>
                                        <a:lnTo>
                                          <a:pt x="292" y="80"/>
                                        </a:lnTo>
                                        <a:lnTo>
                                          <a:pt x="294" y="69"/>
                                        </a:lnTo>
                                        <a:lnTo>
                                          <a:pt x="294" y="80"/>
                                        </a:lnTo>
                                        <a:lnTo>
                                          <a:pt x="296" y="71"/>
                                        </a:lnTo>
                                        <a:lnTo>
                                          <a:pt x="296" y="87"/>
                                        </a:lnTo>
                                        <a:lnTo>
                                          <a:pt x="298" y="80"/>
                                        </a:lnTo>
                                        <a:lnTo>
                                          <a:pt x="298" y="87"/>
                                        </a:lnTo>
                                        <a:lnTo>
                                          <a:pt x="301" y="82"/>
                                        </a:lnTo>
                                        <a:lnTo>
                                          <a:pt x="301" y="107"/>
                                        </a:lnTo>
                                        <a:lnTo>
                                          <a:pt x="303" y="108"/>
                                        </a:lnTo>
                                        <a:lnTo>
                                          <a:pt x="303" y="133"/>
                                        </a:lnTo>
                                        <a:lnTo>
                                          <a:pt x="305" y="128"/>
                                        </a:lnTo>
                                        <a:lnTo>
                                          <a:pt x="305" y="171"/>
                                        </a:lnTo>
                                        <a:lnTo>
                                          <a:pt x="307" y="171"/>
                                        </a:lnTo>
                                        <a:lnTo>
                                          <a:pt x="307" y="252"/>
                                        </a:lnTo>
                                        <a:lnTo>
                                          <a:pt x="309" y="233"/>
                                        </a:lnTo>
                                        <a:lnTo>
                                          <a:pt x="309" y="252"/>
                                        </a:lnTo>
                                        <a:lnTo>
                                          <a:pt x="311" y="215"/>
                                        </a:lnTo>
                                        <a:lnTo>
                                          <a:pt x="311" y="249"/>
                                        </a:lnTo>
                                        <a:lnTo>
                                          <a:pt x="313" y="215"/>
                                        </a:lnTo>
                                        <a:lnTo>
                                          <a:pt x="313" y="231"/>
                                        </a:lnTo>
                                        <a:lnTo>
                                          <a:pt x="316" y="195"/>
                                        </a:lnTo>
                                        <a:lnTo>
                                          <a:pt x="316" y="224"/>
                                        </a:lnTo>
                                        <a:lnTo>
                                          <a:pt x="318" y="183"/>
                                        </a:lnTo>
                                        <a:lnTo>
                                          <a:pt x="318" y="206"/>
                                        </a:lnTo>
                                        <a:lnTo>
                                          <a:pt x="320" y="172"/>
                                        </a:lnTo>
                                        <a:lnTo>
                                          <a:pt x="320" y="190"/>
                                        </a:lnTo>
                                        <a:lnTo>
                                          <a:pt x="322" y="172"/>
                                        </a:lnTo>
                                        <a:lnTo>
                                          <a:pt x="322" y="202"/>
                                        </a:lnTo>
                                        <a:lnTo>
                                          <a:pt x="324" y="171"/>
                                        </a:lnTo>
                                        <a:lnTo>
                                          <a:pt x="324" y="190"/>
                                        </a:lnTo>
                                        <a:lnTo>
                                          <a:pt x="326" y="178"/>
                                        </a:lnTo>
                                        <a:lnTo>
                                          <a:pt x="326" y="202"/>
                                        </a:lnTo>
                                        <a:lnTo>
                                          <a:pt x="329" y="185"/>
                                        </a:lnTo>
                                        <a:lnTo>
                                          <a:pt x="329" y="206"/>
                                        </a:lnTo>
                                        <a:lnTo>
                                          <a:pt x="331" y="155"/>
                                        </a:lnTo>
                                        <a:lnTo>
                                          <a:pt x="331" y="187"/>
                                        </a:lnTo>
                                        <a:lnTo>
                                          <a:pt x="333" y="140"/>
                                        </a:lnTo>
                                        <a:lnTo>
                                          <a:pt x="333" y="171"/>
                                        </a:lnTo>
                                        <a:lnTo>
                                          <a:pt x="335" y="124"/>
                                        </a:lnTo>
                                        <a:lnTo>
                                          <a:pt x="335" y="140"/>
                                        </a:lnTo>
                                        <a:lnTo>
                                          <a:pt x="337" y="107"/>
                                        </a:lnTo>
                                        <a:lnTo>
                                          <a:pt x="337" y="133"/>
                                        </a:lnTo>
                                        <a:lnTo>
                                          <a:pt x="339" y="94"/>
                                        </a:lnTo>
                                        <a:lnTo>
                                          <a:pt x="339" y="107"/>
                                        </a:lnTo>
                                        <a:lnTo>
                                          <a:pt x="342" y="92"/>
                                        </a:lnTo>
                                        <a:lnTo>
                                          <a:pt x="342" y="107"/>
                                        </a:lnTo>
                                        <a:lnTo>
                                          <a:pt x="344" y="94"/>
                                        </a:lnTo>
                                        <a:lnTo>
                                          <a:pt x="344" y="107"/>
                                        </a:lnTo>
                                        <a:lnTo>
                                          <a:pt x="346" y="91"/>
                                        </a:lnTo>
                                        <a:lnTo>
                                          <a:pt x="346" y="103"/>
                                        </a:lnTo>
                                        <a:lnTo>
                                          <a:pt x="348" y="92"/>
                                        </a:lnTo>
                                        <a:lnTo>
                                          <a:pt x="348" y="103"/>
                                        </a:lnTo>
                                        <a:lnTo>
                                          <a:pt x="350" y="94"/>
                                        </a:lnTo>
                                        <a:lnTo>
                                          <a:pt x="350" y="103"/>
                                        </a:lnTo>
                                        <a:lnTo>
                                          <a:pt x="352" y="103"/>
                                        </a:lnTo>
                                        <a:lnTo>
                                          <a:pt x="352" y="135"/>
                                        </a:lnTo>
                                        <a:lnTo>
                                          <a:pt x="355" y="128"/>
                                        </a:lnTo>
                                        <a:lnTo>
                                          <a:pt x="355" y="146"/>
                                        </a:lnTo>
                                        <a:lnTo>
                                          <a:pt x="357" y="140"/>
                                        </a:lnTo>
                                        <a:lnTo>
                                          <a:pt x="357" y="171"/>
                                        </a:lnTo>
                                        <a:lnTo>
                                          <a:pt x="359" y="160"/>
                                        </a:lnTo>
                                        <a:lnTo>
                                          <a:pt x="359" y="195"/>
                                        </a:lnTo>
                                        <a:lnTo>
                                          <a:pt x="361" y="190"/>
                                        </a:lnTo>
                                        <a:lnTo>
                                          <a:pt x="361" y="211"/>
                                        </a:lnTo>
                                        <a:lnTo>
                                          <a:pt x="363" y="195"/>
                                        </a:lnTo>
                                        <a:lnTo>
                                          <a:pt x="363" y="211"/>
                                        </a:lnTo>
                                        <a:lnTo>
                                          <a:pt x="365" y="202"/>
                                        </a:lnTo>
                                        <a:lnTo>
                                          <a:pt x="365" y="227"/>
                                        </a:lnTo>
                                        <a:lnTo>
                                          <a:pt x="367" y="202"/>
                                        </a:lnTo>
                                        <a:lnTo>
                                          <a:pt x="367" y="231"/>
                                        </a:lnTo>
                                        <a:lnTo>
                                          <a:pt x="370" y="231"/>
                                        </a:lnTo>
                                        <a:lnTo>
                                          <a:pt x="370" y="252"/>
                                        </a:lnTo>
                                        <a:lnTo>
                                          <a:pt x="372" y="224"/>
                                        </a:lnTo>
                                        <a:lnTo>
                                          <a:pt x="372" y="249"/>
                                        </a:lnTo>
                                        <a:lnTo>
                                          <a:pt x="374" y="215"/>
                                        </a:lnTo>
                                        <a:lnTo>
                                          <a:pt x="374" y="236"/>
                                        </a:lnTo>
                                      </a:path>
                                    </a:pathLst>
                                  </a:custGeom>
                                  <a:noFill/>
                                  <a:ln w="3175">
                                    <a:solidFill>
                                      <a:schemeClr val="tx1"/>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330" name="Freeform 330"/>
                                <wps:cNvSpPr>
                                  <a:spLocks/>
                                </wps:cNvSpPr>
                                <wps:spPr bwMode="auto">
                                  <a:xfrm>
                                    <a:off x="2748104" y="2292810"/>
                                    <a:ext cx="879585" cy="474773"/>
                                  </a:xfrm>
                                  <a:custGeom>
                                    <a:avLst/>
                                    <a:gdLst>
                                      <a:gd name="T0" fmla="*/ 4 w 374"/>
                                      <a:gd name="T1" fmla="*/ 131 h 289"/>
                                      <a:gd name="T2" fmla="*/ 11 w 374"/>
                                      <a:gd name="T3" fmla="*/ 95 h 289"/>
                                      <a:gd name="T4" fmla="*/ 17 w 374"/>
                                      <a:gd name="T5" fmla="*/ 79 h 289"/>
                                      <a:gd name="T6" fmla="*/ 24 w 374"/>
                                      <a:gd name="T7" fmla="*/ 67 h 289"/>
                                      <a:gd name="T8" fmla="*/ 30 w 374"/>
                                      <a:gd name="T9" fmla="*/ 83 h 289"/>
                                      <a:gd name="T10" fmla="*/ 37 w 374"/>
                                      <a:gd name="T11" fmla="*/ 104 h 289"/>
                                      <a:gd name="T12" fmla="*/ 43 w 374"/>
                                      <a:gd name="T13" fmla="*/ 170 h 289"/>
                                      <a:gd name="T14" fmla="*/ 50 w 374"/>
                                      <a:gd name="T15" fmla="*/ 151 h 289"/>
                                      <a:gd name="T16" fmla="*/ 56 w 374"/>
                                      <a:gd name="T17" fmla="*/ 145 h 289"/>
                                      <a:gd name="T18" fmla="*/ 63 w 374"/>
                                      <a:gd name="T19" fmla="*/ 126 h 289"/>
                                      <a:gd name="T20" fmla="*/ 69 w 374"/>
                                      <a:gd name="T21" fmla="*/ 142 h 289"/>
                                      <a:gd name="T22" fmla="*/ 76 w 374"/>
                                      <a:gd name="T23" fmla="*/ 158 h 289"/>
                                      <a:gd name="T24" fmla="*/ 82 w 374"/>
                                      <a:gd name="T25" fmla="*/ 145 h 289"/>
                                      <a:gd name="T26" fmla="*/ 89 w 374"/>
                                      <a:gd name="T27" fmla="*/ 170 h 289"/>
                                      <a:gd name="T28" fmla="*/ 95 w 374"/>
                                      <a:gd name="T29" fmla="*/ 177 h 289"/>
                                      <a:gd name="T30" fmla="*/ 101 w 374"/>
                                      <a:gd name="T31" fmla="*/ 218 h 289"/>
                                      <a:gd name="T32" fmla="*/ 108 w 374"/>
                                      <a:gd name="T33" fmla="*/ 230 h 289"/>
                                      <a:gd name="T34" fmla="*/ 114 w 374"/>
                                      <a:gd name="T35" fmla="*/ 207 h 289"/>
                                      <a:gd name="T36" fmla="*/ 121 w 374"/>
                                      <a:gd name="T37" fmla="*/ 177 h 289"/>
                                      <a:gd name="T38" fmla="*/ 127 w 374"/>
                                      <a:gd name="T39" fmla="*/ 151 h 289"/>
                                      <a:gd name="T40" fmla="*/ 134 w 374"/>
                                      <a:gd name="T41" fmla="*/ 147 h 289"/>
                                      <a:gd name="T42" fmla="*/ 140 w 374"/>
                                      <a:gd name="T43" fmla="*/ 158 h 289"/>
                                      <a:gd name="T44" fmla="*/ 147 w 374"/>
                                      <a:gd name="T45" fmla="*/ 120 h 289"/>
                                      <a:gd name="T46" fmla="*/ 153 w 374"/>
                                      <a:gd name="T47" fmla="*/ 154 h 289"/>
                                      <a:gd name="T48" fmla="*/ 160 w 374"/>
                                      <a:gd name="T49" fmla="*/ 126 h 289"/>
                                      <a:gd name="T50" fmla="*/ 166 w 374"/>
                                      <a:gd name="T51" fmla="*/ 76 h 289"/>
                                      <a:gd name="T52" fmla="*/ 173 w 374"/>
                                      <a:gd name="T53" fmla="*/ 48 h 289"/>
                                      <a:gd name="T54" fmla="*/ 179 w 374"/>
                                      <a:gd name="T55" fmla="*/ 83 h 289"/>
                                      <a:gd name="T56" fmla="*/ 186 w 374"/>
                                      <a:gd name="T57" fmla="*/ 115 h 289"/>
                                      <a:gd name="T58" fmla="*/ 192 w 374"/>
                                      <a:gd name="T59" fmla="*/ 88 h 289"/>
                                      <a:gd name="T60" fmla="*/ 199 w 374"/>
                                      <a:gd name="T61" fmla="*/ 83 h 289"/>
                                      <a:gd name="T62" fmla="*/ 205 w 374"/>
                                      <a:gd name="T63" fmla="*/ 79 h 289"/>
                                      <a:gd name="T64" fmla="*/ 212 w 374"/>
                                      <a:gd name="T65" fmla="*/ 71 h 289"/>
                                      <a:gd name="T66" fmla="*/ 218 w 374"/>
                                      <a:gd name="T67" fmla="*/ 71 h 289"/>
                                      <a:gd name="T68" fmla="*/ 225 w 374"/>
                                      <a:gd name="T69" fmla="*/ 60 h 289"/>
                                      <a:gd name="T70" fmla="*/ 231 w 374"/>
                                      <a:gd name="T71" fmla="*/ 62 h 289"/>
                                      <a:gd name="T72" fmla="*/ 238 w 374"/>
                                      <a:gd name="T73" fmla="*/ 46 h 289"/>
                                      <a:gd name="T74" fmla="*/ 244 w 374"/>
                                      <a:gd name="T75" fmla="*/ 0 h 289"/>
                                      <a:gd name="T76" fmla="*/ 251 w 374"/>
                                      <a:gd name="T77" fmla="*/ 19 h 289"/>
                                      <a:gd name="T78" fmla="*/ 257 w 374"/>
                                      <a:gd name="T79" fmla="*/ 48 h 289"/>
                                      <a:gd name="T80" fmla="*/ 263 w 374"/>
                                      <a:gd name="T81" fmla="*/ 62 h 289"/>
                                      <a:gd name="T82" fmla="*/ 270 w 374"/>
                                      <a:gd name="T83" fmla="*/ 62 h 289"/>
                                      <a:gd name="T84" fmla="*/ 276 w 374"/>
                                      <a:gd name="T85" fmla="*/ 88 h 289"/>
                                      <a:gd name="T86" fmla="*/ 283 w 374"/>
                                      <a:gd name="T87" fmla="*/ 88 h 289"/>
                                      <a:gd name="T88" fmla="*/ 289 w 374"/>
                                      <a:gd name="T89" fmla="*/ 83 h 289"/>
                                      <a:gd name="T90" fmla="*/ 296 w 374"/>
                                      <a:gd name="T91" fmla="*/ 92 h 289"/>
                                      <a:gd name="T92" fmla="*/ 302 w 374"/>
                                      <a:gd name="T93" fmla="*/ 103 h 289"/>
                                      <a:gd name="T94" fmla="*/ 309 w 374"/>
                                      <a:gd name="T95" fmla="*/ 138 h 289"/>
                                      <a:gd name="T96" fmla="*/ 315 w 374"/>
                                      <a:gd name="T97" fmla="*/ 243 h 289"/>
                                      <a:gd name="T98" fmla="*/ 322 w 374"/>
                                      <a:gd name="T99" fmla="*/ 248 h 289"/>
                                      <a:gd name="T100" fmla="*/ 328 w 374"/>
                                      <a:gd name="T101" fmla="*/ 142 h 289"/>
                                      <a:gd name="T102" fmla="*/ 335 w 374"/>
                                      <a:gd name="T103" fmla="*/ 104 h 289"/>
                                      <a:gd name="T104" fmla="*/ 341 w 374"/>
                                      <a:gd name="T105" fmla="*/ 79 h 289"/>
                                      <a:gd name="T106" fmla="*/ 348 w 374"/>
                                      <a:gd name="T107" fmla="*/ 71 h 289"/>
                                      <a:gd name="T108" fmla="*/ 354 w 374"/>
                                      <a:gd name="T109" fmla="*/ 83 h 289"/>
                                      <a:gd name="T110" fmla="*/ 361 w 374"/>
                                      <a:gd name="T111" fmla="*/ 92 h 289"/>
                                      <a:gd name="T112" fmla="*/ 367 w 374"/>
                                      <a:gd name="T113" fmla="*/ 71 h 289"/>
                                      <a:gd name="T114" fmla="*/ 374 w 374"/>
                                      <a:gd name="T115" fmla="*/ 108 h 2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374" h="289">
                                        <a:moveTo>
                                          <a:pt x="0" y="195"/>
                                        </a:moveTo>
                                        <a:lnTo>
                                          <a:pt x="0" y="182"/>
                                        </a:lnTo>
                                        <a:lnTo>
                                          <a:pt x="0" y="195"/>
                                        </a:lnTo>
                                        <a:lnTo>
                                          <a:pt x="2" y="158"/>
                                        </a:lnTo>
                                        <a:lnTo>
                                          <a:pt x="2" y="191"/>
                                        </a:lnTo>
                                        <a:lnTo>
                                          <a:pt x="4" y="131"/>
                                        </a:lnTo>
                                        <a:lnTo>
                                          <a:pt x="4" y="163"/>
                                        </a:lnTo>
                                        <a:lnTo>
                                          <a:pt x="6" y="113"/>
                                        </a:lnTo>
                                        <a:lnTo>
                                          <a:pt x="6" y="136"/>
                                        </a:lnTo>
                                        <a:lnTo>
                                          <a:pt x="9" y="101"/>
                                        </a:lnTo>
                                        <a:lnTo>
                                          <a:pt x="9" y="117"/>
                                        </a:lnTo>
                                        <a:lnTo>
                                          <a:pt x="11" y="95"/>
                                        </a:lnTo>
                                        <a:lnTo>
                                          <a:pt x="11" y="103"/>
                                        </a:lnTo>
                                        <a:lnTo>
                                          <a:pt x="13" y="87"/>
                                        </a:lnTo>
                                        <a:lnTo>
                                          <a:pt x="13" y="95"/>
                                        </a:lnTo>
                                        <a:lnTo>
                                          <a:pt x="15" y="83"/>
                                        </a:lnTo>
                                        <a:lnTo>
                                          <a:pt x="15" y="95"/>
                                        </a:lnTo>
                                        <a:lnTo>
                                          <a:pt x="17" y="79"/>
                                        </a:lnTo>
                                        <a:lnTo>
                                          <a:pt x="17" y="87"/>
                                        </a:lnTo>
                                        <a:lnTo>
                                          <a:pt x="19" y="62"/>
                                        </a:lnTo>
                                        <a:lnTo>
                                          <a:pt x="19" y="83"/>
                                        </a:lnTo>
                                        <a:lnTo>
                                          <a:pt x="22" y="60"/>
                                        </a:lnTo>
                                        <a:lnTo>
                                          <a:pt x="22" y="71"/>
                                        </a:lnTo>
                                        <a:lnTo>
                                          <a:pt x="24" y="67"/>
                                        </a:lnTo>
                                        <a:lnTo>
                                          <a:pt x="24" y="79"/>
                                        </a:lnTo>
                                        <a:lnTo>
                                          <a:pt x="26" y="63"/>
                                        </a:lnTo>
                                        <a:lnTo>
                                          <a:pt x="26" y="74"/>
                                        </a:lnTo>
                                        <a:lnTo>
                                          <a:pt x="28" y="71"/>
                                        </a:lnTo>
                                        <a:lnTo>
                                          <a:pt x="28" y="83"/>
                                        </a:lnTo>
                                        <a:lnTo>
                                          <a:pt x="30" y="83"/>
                                        </a:lnTo>
                                        <a:lnTo>
                                          <a:pt x="30" y="95"/>
                                        </a:lnTo>
                                        <a:lnTo>
                                          <a:pt x="32" y="92"/>
                                        </a:lnTo>
                                        <a:lnTo>
                                          <a:pt x="32" y="104"/>
                                        </a:lnTo>
                                        <a:lnTo>
                                          <a:pt x="35" y="95"/>
                                        </a:lnTo>
                                        <a:lnTo>
                                          <a:pt x="35" y="108"/>
                                        </a:lnTo>
                                        <a:lnTo>
                                          <a:pt x="37" y="104"/>
                                        </a:lnTo>
                                        <a:lnTo>
                                          <a:pt x="37" y="131"/>
                                        </a:lnTo>
                                        <a:lnTo>
                                          <a:pt x="39" y="131"/>
                                        </a:lnTo>
                                        <a:lnTo>
                                          <a:pt x="39" y="179"/>
                                        </a:lnTo>
                                        <a:lnTo>
                                          <a:pt x="41" y="177"/>
                                        </a:lnTo>
                                        <a:lnTo>
                                          <a:pt x="41" y="191"/>
                                        </a:lnTo>
                                        <a:lnTo>
                                          <a:pt x="43" y="170"/>
                                        </a:lnTo>
                                        <a:lnTo>
                                          <a:pt x="43" y="182"/>
                                        </a:lnTo>
                                        <a:lnTo>
                                          <a:pt x="45" y="170"/>
                                        </a:lnTo>
                                        <a:lnTo>
                                          <a:pt x="45" y="182"/>
                                        </a:lnTo>
                                        <a:lnTo>
                                          <a:pt x="47" y="158"/>
                                        </a:lnTo>
                                        <a:lnTo>
                                          <a:pt x="47" y="182"/>
                                        </a:lnTo>
                                        <a:lnTo>
                                          <a:pt x="50" y="151"/>
                                        </a:lnTo>
                                        <a:lnTo>
                                          <a:pt x="50" y="163"/>
                                        </a:lnTo>
                                        <a:lnTo>
                                          <a:pt x="52" y="158"/>
                                        </a:lnTo>
                                        <a:lnTo>
                                          <a:pt x="52" y="165"/>
                                        </a:lnTo>
                                        <a:lnTo>
                                          <a:pt x="54" y="154"/>
                                        </a:lnTo>
                                        <a:lnTo>
                                          <a:pt x="54" y="167"/>
                                        </a:lnTo>
                                        <a:lnTo>
                                          <a:pt x="56" y="145"/>
                                        </a:lnTo>
                                        <a:lnTo>
                                          <a:pt x="56" y="165"/>
                                        </a:lnTo>
                                        <a:lnTo>
                                          <a:pt x="58" y="136"/>
                                        </a:lnTo>
                                        <a:lnTo>
                                          <a:pt x="58" y="151"/>
                                        </a:lnTo>
                                        <a:lnTo>
                                          <a:pt x="60" y="129"/>
                                        </a:lnTo>
                                        <a:lnTo>
                                          <a:pt x="60" y="140"/>
                                        </a:lnTo>
                                        <a:lnTo>
                                          <a:pt x="63" y="126"/>
                                        </a:lnTo>
                                        <a:lnTo>
                                          <a:pt x="63" y="138"/>
                                        </a:lnTo>
                                        <a:lnTo>
                                          <a:pt x="65" y="127"/>
                                        </a:lnTo>
                                        <a:lnTo>
                                          <a:pt x="65" y="145"/>
                                        </a:lnTo>
                                        <a:lnTo>
                                          <a:pt x="67" y="142"/>
                                        </a:lnTo>
                                        <a:lnTo>
                                          <a:pt x="67" y="154"/>
                                        </a:lnTo>
                                        <a:lnTo>
                                          <a:pt x="69" y="142"/>
                                        </a:lnTo>
                                        <a:lnTo>
                                          <a:pt x="69" y="161"/>
                                        </a:lnTo>
                                        <a:lnTo>
                                          <a:pt x="71" y="145"/>
                                        </a:lnTo>
                                        <a:lnTo>
                                          <a:pt x="71" y="158"/>
                                        </a:lnTo>
                                        <a:lnTo>
                                          <a:pt x="73" y="147"/>
                                        </a:lnTo>
                                        <a:lnTo>
                                          <a:pt x="73" y="170"/>
                                        </a:lnTo>
                                        <a:lnTo>
                                          <a:pt x="76" y="158"/>
                                        </a:lnTo>
                                        <a:lnTo>
                                          <a:pt x="76" y="174"/>
                                        </a:lnTo>
                                        <a:lnTo>
                                          <a:pt x="78" y="154"/>
                                        </a:lnTo>
                                        <a:lnTo>
                                          <a:pt x="78" y="170"/>
                                        </a:lnTo>
                                        <a:lnTo>
                                          <a:pt x="80" y="152"/>
                                        </a:lnTo>
                                        <a:lnTo>
                                          <a:pt x="80" y="165"/>
                                        </a:lnTo>
                                        <a:lnTo>
                                          <a:pt x="82" y="145"/>
                                        </a:lnTo>
                                        <a:lnTo>
                                          <a:pt x="82" y="158"/>
                                        </a:lnTo>
                                        <a:lnTo>
                                          <a:pt x="84" y="158"/>
                                        </a:lnTo>
                                        <a:lnTo>
                                          <a:pt x="84" y="177"/>
                                        </a:lnTo>
                                        <a:lnTo>
                                          <a:pt x="86" y="163"/>
                                        </a:lnTo>
                                        <a:lnTo>
                                          <a:pt x="86" y="177"/>
                                        </a:lnTo>
                                        <a:lnTo>
                                          <a:pt x="89" y="170"/>
                                        </a:lnTo>
                                        <a:lnTo>
                                          <a:pt x="89" y="195"/>
                                        </a:lnTo>
                                        <a:lnTo>
                                          <a:pt x="91" y="170"/>
                                        </a:lnTo>
                                        <a:lnTo>
                                          <a:pt x="91" y="195"/>
                                        </a:lnTo>
                                        <a:lnTo>
                                          <a:pt x="93" y="165"/>
                                        </a:lnTo>
                                        <a:lnTo>
                                          <a:pt x="93" y="182"/>
                                        </a:lnTo>
                                        <a:lnTo>
                                          <a:pt x="95" y="177"/>
                                        </a:lnTo>
                                        <a:lnTo>
                                          <a:pt x="95" y="218"/>
                                        </a:lnTo>
                                        <a:lnTo>
                                          <a:pt x="97" y="216"/>
                                        </a:lnTo>
                                        <a:lnTo>
                                          <a:pt x="97" y="229"/>
                                        </a:lnTo>
                                        <a:lnTo>
                                          <a:pt x="99" y="216"/>
                                        </a:lnTo>
                                        <a:lnTo>
                                          <a:pt x="99" y="232"/>
                                        </a:lnTo>
                                        <a:lnTo>
                                          <a:pt x="101" y="218"/>
                                        </a:lnTo>
                                        <a:lnTo>
                                          <a:pt x="101" y="232"/>
                                        </a:lnTo>
                                        <a:lnTo>
                                          <a:pt x="104" y="206"/>
                                        </a:lnTo>
                                        <a:lnTo>
                                          <a:pt x="104" y="232"/>
                                        </a:lnTo>
                                        <a:lnTo>
                                          <a:pt x="106" y="211"/>
                                        </a:lnTo>
                                        <a:lnTo>
                                          <a:pt x="106" y="248"/>
                                        </a:lnTo>
                                        <a:lnTo>
                                          <a:pt x="108" y="230"/>
                                        </a:lnTo>
                                        <a:lnTo>
                                          <a:pt x="108" y="257"/>
                                        </a:lnTo>
                                        <a:lnTo>
                                          <a:pt x="110" y="216"/>
                                        </a:lnTo>
                                        <a:lnTo>
                                          <a:pt x="110" y="232"/>
                                        </a:lnTo>
                                        <a:lnTo>
                                          <a:pt x="112" y="218"/>
                                        </a:lnTo>
                                        <a:lnTo>
                                          <a:pt x="112" y="232"/>
                                        </a:lnTo>
                                        <a:lnTo>
                                          <a:pt x="114" y="207"/>
                                        </a:lnTo>
                                        <a:lnTo>
                                          <a:pt x="114" y="232"/>
                                        </a:lnTo>
                                        <a:lnTo>
                                          <a:pt x="117" y="179"/>
                                        </a:lnTo>
                                        <a:lnTo>
                                          <a:pt x="117" y="222"/>
                                        </a:lnTo>
                                        <a:lnTo>
                                          <a:pt x="119" y="179"/>
                                        </a:lnTo>
                                        <a:lnTo>
                                          <a:pt x="119" y="204"/>
                                        </a:lnTo>
                                        <a:lnTo>
                                          <a:pt x="121" y="177"/>
                                        </a:lnTo>
                                        <a:lnTo>
                                          <a:pt x="121" y="204"/>
                                        </a:lnTo>
                                        <a:lnTo>
                                          <a:pt x="123" y="177"/>
                                        </a:lnTo>
                                        <a:lnTo>
                                          <a:pt x="123" y="198"/>
                                        </a:lnTo>
                                        <a:lnTo>
                                          <a:pt x="125" y="170"/>
                                        </a:lnTo>
                                        <a:lnTo>
                                          <a:pt x="125" y="191"/>
                                        </a:lnTo>
                                        <a:lnTo>
                                          <a:pt x="127" y="151"/>
                                        </a:lnTo>
                                        <a:lnTo>
                                          <a:pt x="127" y="195"/>
                                        </a:lnTo>
                                        <a:lnTo>
                                          <a:pt x="130" y="145"/>
                                        </a:lnTo>
                                        <a:lnTo>
                                          <a:pt x="130" y="179"/>
                                        </a:lnTo>
                                        <a:lnTo>
                                          <a:pt x="132" y="158"/>
                                        </a:lnTo>
                                        <a:lnTo>
                                          <a:pt x="132" y="188"/>
                                        </a:lnTo>
                                        <a:lnTo>
                                          <a:pt x="134" y="147"/>
                                        </a:lnTo>
                                        <a:lnTo>
                                          <a:pt x="134" y="175"/>
                                        </a:lnTo>
                                        <a:lnTo>
                                          <a:pt x="136" y="145"/>
                                        </a:lnTo>
                                        <a:lnTo>
                                          <a:pt x="136" y="161"/>
                                        </a:lnTo>
                                        <a:lnTo>
                                          <a:pt x="138" y="151"/>
                                        </a:lnTo>
                                        <a:lnTo>
                                          <a:pt x="138" y="182"/>
                                        </a:lnTo>
                                        <a:lnTo>
                                          <a:pt x="140" y="158"/>
                                        </a:lnTo>
                                        <a:lnTo>
                                          <a:pt x="140" y="186"/>
                                        </a:lnTo>
                                        <a:lnTo>
                                          <a:pt x="143" y="151"/>
                                        </a:lnTo>
                                        <a:lnTo>
                                          <a:pt x="143" y="191"/>
                                        </a:lnTo>
                                        <a:lnTo>
                                          <a:pt x="145" y="127"/>
                                        </a:lnTo>
                                        <a:lnTo>
                                          <a:pt x="145" y="152"/>
                                        </a:lnTo>
                                        <a:lnTo>
                                          <a:pt x="147" y="120"/>
                                        </a:lnTo>
                                        <a:lnTo>
                                          <a:pt x="147" y="138"/>
                                        </a:lnTo>
                                        <a:lnTo>
                                          <a:pt x="149" y="129"/>
                                        </a:lnTo>
                                        <a:lnTo>
                                          <a:pt x="149" y="151"/>
                                        </a:lnTo>
                                        <a:lnTo>
                                          <a:pt x="151" y="142"/>
                                        </a:lnTo>
                                        <a:lnTo>
                                          <a:pt x="151" y="191"/>
                                        </a:lnTo>
                                        <a:lnTo>
                                          <a:pt x="153" y="154"/>
                                        </a:lnTo>
                                        <a:lnTo>
                                          <a:pt x="153" y="195"/>
                                        </a:lnTo>
                                        <a:lnTo>
                                          <a:pt x="155" y="136"/>
                                        </a:lnTo>
                                        <a:lnTo>
                                          <a:pt x="155" y="163"/>
                                        </a:lnTo>
                                        <a:lnTo>
                                          <a:pt x="158" y="126"/>
                                        </a:lnTo>
                                        <a:lnTo>
                                          <a:pt x="158" y="151"/>
                                        </a:lnTo>
                                        <a:lnTo>
                                          <a:pt x="160" y="126"/>
                                        </a:lnTo>
                                        <a:lnTo>
                                          <a:pt x="160" y="151"/>
                                        </a:lnTo>
                                        <a:lnTo>
                                          <a:pt x="162" y="108"/>
                                        </a:lnTo>
                                        <a:lnTo>
                                          <a:pt x="162" y="133"/>
                                        </a:lnTo>
                                        <a:lnTo>
                                          <a:pt x="164" y="87"/>
                                        </a:lnTo>
                                        <a:lnTo>
                                          <a:pt x="164" y="120"/>
                                        </a:lnTo>
                                        <a:lnTo>
                                          <a:pt x="166" y="76"/>
                                        </a:lnTo>
                                        <a:lnTo>
                                          <a:pt x="166" y="92"/>
                                        </a:lnTo>
                                        <a:lnTo>
                                          <a:pt x="168" y="67"/>
                                        </a:lnTo>
                                        <a:lnTo>
                                          <a:pt x="168" y="87"/>
                                        </a:lnTo>
                                        <a:lnTo>
                                          <a:pt x="171" y="49"/>
                                        </a:lnTo>
                                        <a:lnTo>
                                          <a:pt x="171" y="67"/>
                                        </a:lnTo>
                                        <a:lnTo>
                                          <a:pt x="173" y="48"/>
                                        </a:lnTo>
                                        <a:lnTo>
                                          <a:pt x="173" y="62"/>
                                        </a:lnTo>
                                        <a:lnTo>
                                          <a:pt x="175" y="46"/>
                                        </a:lnTo>
                                        <a:lnTo>
                                          <a:pt x="175" y="55"/>
                                        </a:lnTo>
                                        <a:lnTo>
                                          <a:pt x="177" y="56"/>
                                        </a:lnTo>
                                        <a:lnTo>
                                          <a:pt x="177" y="87"/>
                                        </a:lnTo>
                                        <a:lnTo>
                                          <a:pt x="179" y="83"/>
                                        </a:lnTo>
                                        <a:lnTo>
                                          <a:pt x="179" y="108"/>
                                        </a:lnTo>
                                        <a:lnTo>
                                          <a:pt x="181" y="104"/>
                                        </a:lnTo>
                                        <a:lnTo>
                                          <a:pt x="181" y="143"/>
                                        </a:lnTo>
                                        <a:lnTo>
                                          <a:pt x="184" y="111"/>
                                        </a:lnTo>
                                        <a:lnTo>
                                          <a:pt x="184" y="136"/>
                                        </a:lnTo>
                                        <a:lnTo>
                                          <a:pt x="186" y="115"/>
                                        </a:lnTo>
                                        <a:lnTo>
                                          <a:pt x="186" y="158"/>
                                        </a:lnTo>
                                        <a:lnTo>
                                          <a:pt x="188" y="120"/>
                                        </a:lnTo>
                                        <a:lnTo>
                                          <a:pt x="188" y="145"/>
                                        </a:lnTo>
                                        <a:lnTo>
                                          <a:pt x="190" y="104"/>
                                        </a:lnTo>
                                        <a:lnTo>
                                          <a:pt x="190" y="133"/>
                                        </a:lnTo>
                                        <a:lnTo>
                                          <a:pt x="192" y="88"/>
                                        </a:lnTo>
                                        <a:lnTo>
                                          <a:pt x="192" y="111"/>
                                        </a:lnTo>
                                        <a:lnTo>
                                          <a:pt x="194" y="83"/>
                                        </a:lnTo>
                                        <a:lnTo>
                                          <a:pt x="194" y="92"/>
                                        </a:lnTo>
                                        <a:lnTo>
                                          <a:pt x="197" y="83"/>
                                        </a:lnTo>
                                        <a:lnTo>
                                          <a:pt x="197" y="95"/>
                                        </a:lnTo>
                                        <a:lnTo>
                                          <a:pt x="199" y="83"/>
                                        </a:lnTo>
                                        <a:lnTo>
                                          <a:pt x="199" y="95"/>
                                        </a:lnTo>
                                        <a:lnTo>
                                          <a:pt x="201" y="95"/>
                                        </a:lnTo>
                                        <a:lnTo>
                                          <a:pt x="201" y="104"/>
                                        </a:lnTo>
                                        <a:lnTo>
                                          <a:pt x="203" y="95"/>
                                        </a:lnTo>
                                        <a:lnTo>
                                          <a:pt x="203" y="104"/>
                                        </a:lnTo>
                                        <a:lnTo>
                                          <a:pt x="205" y="79"/>
                                        </a:lnTo>
                                        <a:lnTo>
                                          <a:pt x="205" y="101"/>
                                        </a:lnTo>
                                        <a:lnTo>
                                          <a:pt x="207" y="72"/>
                                        </a:lnTo>
                                        <a:lnTo>
                                          <a:pt x="207" y="83"/>
                                        </a:lnTo>
                                        <a:lnTo>
                                          <a:pt x="209" y="71"/>
                                        </a:lnTo>
                                        <a:lnTo>
                                          <a:pt x="209" y="83"/>
                                        </a:lnTo>
                                        <a:lnTo>
                                          <a:pt x="212" y="71"/>
                                        </a:lnTo>
                                        <a:lnTo>
                                          <a:pt x="212" y="83"/>
                                        </a:lnTo>
                                        <a:lnTo>
                                          <a:pt x="214" y="79"/>
                                        </a:lnTo>
                                        <a:lnTo>
                                          <a:pt x="214" y="87"/>
                                        </a:lnTo>
                                        <a:lnTo>
                                          <a:pt x="216" y="79"/>
                                        </a:lnTo>
                                        <a:lnTo>
                                          <a:pt x="216" y="83"/>
                                        </a:lnTo>
                                        <a:lnTo>
                                          <a:pt x="218" y="71"/>
                                        </a:lnTo>
                                        <a:lnTo>
                                          <a:pt x="218" y="83"/>
                                        </a:lnTo>
                                        <a:lnTo>
                                          <a:pt x="220" y="62"/>
                                        </a:lnTo>
                                        <a:lnTo>
                                          <a:pt x="220" y="72"/>
                                        </a:lnTo>
                                        <a:lnTo>
                                          <a:pt x="222" y="56"/>
                                        </a:lnTo>
                                        <a:lnTo>
                                          <a:pt x="222" y="71"/>
                                        </a:lnTo>
                                        <a:lnTo>
                                          <a:pt x="225" y="60"/>
                                        </a:lnTo>
                                        <a:lnTo>
                                          <a:pt x="225" y="72"/>
                                        </a:lnTo>
                                        <a:lnTo>
                                          <a:pt x="227" y="67"/>
                                        </a:lnTo>
                                        <a:lnTo>
                                          <a:pt x="227" y="74"/>
                                        </a:lnTo>
                                        <a:lnTo>
                                          <a:pt x="229" y="63"/>
                                        </a:lnTo>
                                        <a:lnTo>
                                          <a:pt x="229" y="74"/>
                                        </a:lnTo>
                                        <a:lnTo>
                                          <a:pt x="231" y="62"/>
                                        </a:lnTo>
                                        <a:lnTo>
                                          <a:pt x="231" y="72"/>
                                        </a:lnTo>
                                        <a:lnTo>
                                          <a:pt x="233" y="62"/>
                                        </a:lnTo>
                                        <a:lnTo>
                                          <a:pt x="233" y="74"/>
                                        </a:lnTo>
                                        <a:lnTo>
                                          <a:pt x="235" y="48"/>
                                        </a:lnTo>
                                        <a:lnTo>
                                          <a:pt x="235" y="63"/>
                                        </a:lnTo>
                                        <a:lnTo>
                                          <a:pt x="238" y="46"/>
                                        </a:lnTo>
                                        <a:lnTo>
                                          <a:pt x="238" y="56"/>
                                        </a:lnTo>
                                        <a:lnTo>
                                          <a:pt x="240" y="23"/>
                                        </a:lnTo>
                                        <a:lnTo>
                                          <a:pt x="240" y="46"/>
                                        </a:lnTo>
                                        <a:lnTo>
                                          <a:pt x="242" y="5"/>
                                        </a:lnTo>
                                        <a:lnTo>
                                          <a:pt x="242" y="23"/>
                                        </a:lnTo>
                                        <a:lnTo>
                                          <a:pt x="244" y="0"/>
                                        </a:lnTo>
                                        <a:lnTo>
                                          <a:pt x="244" y="10"/>
                                        </a:lnTo>
                                        <a:lnTo>
                                          <a:pt x="246" y="1"/>
                                        </a:lnTo>
                                        <a:lnTo>
                                          <a:pt x="246" y="14"/>
                                        </a:lnTo>
                                        <a:lnTo>
                                          <a:pt x="248" y="10"/>
                                        </a:lnTo>
                                        <a:lnTo>
                                          <a:pt x="248" y="21"/>
                                        </a:lnTo>
                                        <a:lnTo>
                                          <a:pt x="251" y="19"/>
                                        </a:lnTo>
                                        <a:lnTo>
                                          <a:pt x="251" y="35"/>
                                        </a:lnTo>
                                        <a:lnTo>
                                          <a:pt x="253" y="30"/>
                                        </a:lnTo>
                                        <a:lnTo>
                                          <a:pt x="253" y="40"/>
                                        </a:lnTo>
                                        <a:lnTo>
                                          <a:pt x="255" y="35"/>
                                        </a:lnTo>
                                        <a:lnTo>
                                          <a:pt x="255" y="49"/>
                                        </a:lnTo>
                                        <a:lnTo>
                                          <a:pt x="257" y="48"/>
                                        </a:lnTo>
                                        <a:lnTo>
                                          <a:pt x="257" y="67"/>
                                        </a:lnTo>
                                        <a:lnTo>
                                          <a:pt x="259" y="60"/>
                                        </a:lnTo>
                                        <a:lnTo>
                                          <a:pt x="259" y="71"/>
                                        </a:lnTo>
                                        <a:lnTo>
                                          <a:pt x="261" y="63"/>
                                        </a:lnTo>
                                        <a:lnTo>
                                          <a:pt x="261" y="72"/>
                                        </a:lnTo>
                                        <a:lnTo>
                                          <a:pt x="263" y="62"/>
                                        </a:lnTo>
                                        <a:lnTo>
                                          <a:pt x="263" y="72"/>
                                        </a:lnTo>
                                        <a:lnTo>
                                          <a:pt x="266" y="60"/>
                                        </a:lnTo>
                                        <a:lnTo>
                                          <a:pt x="266" y="71"/>
                                        </a:lnTo>
                                        <a:lnTo>
                                          <a:pt x="268" y="56"/>
                                        </a:lnTo>
                                        <a:lnTo>
                                          <a:pt x="268" y="71"/>
                                        </a:lnTo>
                                        <a:lnTo>
                                          <a:pt x="270" y="62"/>
                                        </a:lnTo>
                                        <a:lnTo>
                                          <a:pt x="270" y="83"/>
                                        </a:lnTo>
                                        <a:lnTo>
                                          <a:pt x="272" y="83"/>
                                        </a:lnTo>
                                        <a:lnTo>
                                          <a:pt x="272" y="95"/>
                                        </a:lnTo>
                                        <a:lnTo>
                                          <a:pt x="274" y="87"/>
                                        </a:lnTo>
                                        <a:lnTo>
                                          <a:pt x="274" y="95"/>
                                        </a:lnTo>
                                        <a:lnTo>
                                          <a:pt x="276" y="88"/>
                                        </a:lnTo>
                                        <a:lnTo>
                                          <a:pt x="276" y="99"/>
                                        </a:lnTo>
                                        <a:lnTo>
                                          <a:pt x="279" y="92"/>
                                        </a:lnTo>
                                        <a:lnTo>
                                          <a:pt x="279" y="99"/>
                                        </a:lnTo>
                                        <a:lnTo>
                                          <a:pt x="281" y="83"/>
                                        </a:lnTo>
                                        <a:lnTo>
                                          <a:pt x="281" y="95"/>
                                        </a:lnTo>
                                        <a:lnTo>
                                          <a:pt x="283" y="88"/>
                                        </a:lnTo>
                                        <a:lnTo>
                                          <a:pt x="283" y="101"/>
                                        </a:lnTo>
                                        <a:lnTo>
                                          <a:pt x="285" y="79"/>
                                        </a:lnTo>
                                        <a:lnTo>
                                          <a:pt x="285" y="95"/>
                                        </a:lnTo>
                                        <a:lnTo>
                                          <a:pt x="287" y="79"/>
                                        </a:lnTo>
                                        <a:lnTo>
                                          <a:pt x="287" y="87"/>
                                        </a:lnTo>
                                        <a:lnTo>
                                          <a:pt x="289" y="83"/>
                                        </a:lnTo>
                                        <a:lnTo>
                                          <a:pt x="289" y="88"/>
                                        </a:lnTo>
                                        <a:lnTo>
                                          <a:pt x="292" y="83"/>
                                        </a:lnTo>
                                        <a:lnTo>
                                          <a:pt x="292" y="101"/>
                                        </a:lnTo>
                                        <a:lnTo>
                                          <a:pt x="294" y="83"/>
                                        </a:lnTo>
                                        <a:lnTo>
                                          <a:pt x="294" y="99"/>
                                        </a:lnTo>
                                        <a:lnTo>
                                          <a:pt x="296" y="92"/>
                                        </a:lnTo>
                                        <a:lnTo>
                                          <a:pt x="296" y="101"/>
                                        </a:lnTo>
                                        <a:lnTo>
                                          <a:pt x="298" y="95"/>
                                        </a:lnTo>
                                        <a:lnTo>
                                          <a:pt x="298" y="101"/>
                                        </a:lnTo>
                                        <a:lnTo>
                                          <a:pt x="300" y="95"/>
                                        </a:lnTo>
                                        <a:lnTo>
                                          <a:pt x="300" y="104"/>
                                        </a:lnTo>
                                        <a:lnTo>
                                          <a:pt x="302" y="103"/>
                                        </a:lnTo>
                                        <a:lnTo>
                                          <a:pt x="302" y="111"/>
                                        </a:lnTo>
                                        <a:lnTo>
                                          <a:pt x="305" y="101"/>
                                        </a:lnTo>
                                        <a:lnTo>
                                          <a:pt x="305" y="113"/>
                                        </a:lnTo>
                                        <a:lnTo>
                                          <a:pt x="307" y="111"/>
                                        </a:lnTo>
                                        <a:lnTo>
                                          <a:pt x="307" y="138"/>
                                        </a:lnTo>
                                        <a:lnTo>
                                          <a:pt x="309" y="138"/>
                                        </a:lnTo>
                                        <a:lnTo>
                                          <a:pt x="309" y="182"/>
                                        </a:lnTo>
                                        <a:lnTo>
                                          <a:pt x="311" y="175"/>
                                        </a:lnTo>
                                        <a:lnTo>
                                          <a:pt x="311" y="200"/>
                                        </a:lnTo>
                                        <a:lnTo>
                                          <a:pt x="313" y="198"/>
                                        </a:lnTo>
                                        <a:lnTo>
                                          <a:pt x="313" y="243"/>
                                        </a:lnTo>
                                        <a:lnTo>
                                          <a:pt x="315" y="243"/>
                                        </a:lnTo>
                                        <a:lnTo>
                                          <a:pt x="315" y="273"/>
                                        </a:lnTo>
                                        <a:lnTo>
                                          <a:pt x="317" y="264"/>
                                        </a:lnTo>
                                        <a:lnTo>
                                          <a:pt x="317" y="282"/>
                                        </a:lnTo>
                                        <a:lnTo>
                                          <a:pt x="320" y="273"/>
                                        </a:lnTo>
                                        <a:lnTo>
                                          <a:pt x="320" y="289"/>
                                        </a:lnTo>
                                        <a:lnTo>
                                          <a:pt x="322" y="248"/>
                                        </a:lnTo>
                                        <a:lnTo>
                                          <a:pt x="322" y="278"/>
                                        </a:lnTo>
                                        <a:lnTo>
                                          <a:pt x="324" y="227"/>
                                        </a:lnTo>
                                        <a:lnTo>
                                          <a:pt x="324" y="246"/>
                                        </a:lnTo>
                                        <a:lnTo>
                                          <a:pt x="326" y="186"/>
                                        </a:lnTo>
                                        <a:lnTo>
                                          <a:pt x="326" y="230"/>
                                        </a:lnTo>
                                        <a:lnTo>
                                          <a:pt x="328" y="142"/>
                                        </a:lnTo>
                                        <a:lnTo>
                                          <a:pt x="328" y="186"/>
                                        </a:lnTo>
                                        <a:lnTo>
                                          <a:pt x="330" y="126"/>
                                        </a:lnTo>
                                        <a:lnTo>
                                          <a:pt x="330" y="143"/>
                                        </a:lnTo>
                                        <a:lnTo>
                                          <a:pt x="333" y="120"/>
                                        </a:lnTo>
                                        <a:lnTo>
                                          <a:pt x="333" y="129"/>
                                        </a:lnTo>
                                        <a:lnTo>
                                          <a:pt x="335" y="104"/>
                                        </a:lnTo>
                                        <a:lnTo>
                                          <a:pt x="335" y="120"/>
                                        </a:lnTo>
                                        <a:lnTo>
                                          <a:pt x="337" y="83"/>
                                        </a:lnTo>
                                        <a:lnTo>
                                          <a:pt x="337" y="103"/>
                                        </a:lnTo>
                                        <a:lnTo>
                                          <a:pt x="339" y="79"/>
                                        </a:lnTo>
                                        <a:lnTo>
                                          <a:pt x="339" y="88"/>
                                        </a:lnTo>
                                        <a:lnTo>
                                          <a:pt x="341" y="79"/>
                                        </a:lnTo>
                                        <a:lnTo>
                                          <a:pt x="341" y="88"/>
                                        </a:lnTo>
                                        <a:lnTo>
                                          <a:pt x="343" y="74"/>
                                        </a:lnTo>
                                        <a:lnTo>
                                          <a:pt x="343" y="87"/>
                                        </a:lnTo>
                                        <a:lnTo>
                                          <a:pt x="346" y="71"/>
                                        </a:lnTo>
                                        <a:lnTo>
                                          <a:pt x="346" y="83"/>
                                        </a:lnTo>
                                        <a:lnTo>
                                          <a:pt x="348" y="71"/>
                                        </a:lnTo>
                                        <a:lnTo>
                                          <a:pt x="348" y="83"/>
                                        </a:lnTo>
                                        <a:lnTo>
                                          <a:pt x="350" y="67"/>
                                        </a:lnTo>
                                        <a:lnTo>
                                          <a:pt x="350" y="79"/>
                                        </a:lnTo>
                                        <a:lnTo>
                                          <a:pt x="352" y="71"/>
                                        </a:lnTo>
                                        <a:lnTo>
                                          <a:pt x="352" y="87"/>
                                        </a:lnTo>
                                        <a:lnTo>
                                          <a:pt x="354" y="83"/>
                                        </a:lnTo>
                                        <a:lnTo>
                                          <a:pt x="354" y="101"/>
                                        </a:lnTo>
                                        <a:lnTo>
                                          <a:pt x="356" y="87"/>
                                        </a:lnTo>
                                        <a:lnTo>
                                          <a:pt x="356" y="99"/>
                                        </a:lnTo>
                                        <a:lnTo>
                                          <a:pt x="359" y="95"/>
                                        </a:lnTo>
                                        <a:lnTo>
                                          <a:pt x="359" y="108"/>
                                        </a:lnTo>
                                        <a:lnTo>
                                          <a:pt x="361" y="92"/>
                                        </a:lnTo>
                                        <a:lnTo>
                                          <a:pt x="361" y="111"/>
                                        </a:lnTo>
                                        <a:lnTo>
                                          <a:pt x="363" y="87"/>
                                        </a:lnTo>
                                        <a:lnTo>
                                          <a:pt x="363" y="99"/>
                                        </a:lnTo>
                                        <a:lnTo>
                                          <a:pt x="365" y="67"/>
                                        </a:lnTo>
                                        <a:lnTo>
                                          <a:pt x="365" y="87"/>
                                        </a:lnTo>
                                        <a:lnTo>
                                          <a:pt x="367" y="71"/>
                                        </a:lnTo>
                                        <a:lnTo>
                                          <a:pt x="367" y="95"/>
                                        </a:lnTo>
                                        <a:lnTo>
                                          <a:pt x="369" y="92"/>
                                        </a:lnTo>
                                        <a:lnTo>
                                          <a:pt x="369" y="104"/>
                                        </a:lnTo>
                                        <a:lnTo>
                                          <a:pt x="371" y="88"/>
                                        </a:lnTo>
                                        <a:lnTo>
                                          <a:pt x="371" y="108"/>
                                        </a:lnTo>
                                        <a:lnTo>
                                          <a:pt x="374" y="108"/>
                                        </a:lnTo>
                                        <a:lnTo>
                                          <a:pt x="374" y="113"/>
                                        </a:lnTo>
                                      </a:path>
                                    </a:pathLst>
                                  </a:custGeom>
                                  <a:noFill/>
                                  <a:ln w="3175">
                                    <a:solidFill>
                                      <a:schemeClr val="tx1"/>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g:grpSp>
                            <wps:wsp>
                              <wps:cNvPr id="331" name="Rectangle 331"/>
                              <wps:cNvSpPr>
                                <a:spLocks noChangeAspect="1"/>
                              </wps:cNvSpPr>
                              <wps:spPr>
                                <a:xfrm>
                                  <a:off x="1027694" y="2209354"/>
                                  <a:ext cx="171125" cy="1045130"/>
                                </a:xfrm>
                                <a:prstGeom prst="rect">
                                  <a:avLst/>
                                </a:prstGeom>
                                <a:noFill/>
                                <a:ln w="63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32" name="Group 332"/>
                            <wpg:cNvGrpSpPr/>
                            <wpg:grpSpPr>
                              <a:xfrm>
                                <a:off x="44879" y="2965617"/>
                                <a:ext cx="3612016" cy="1863021"/>
                                <a:chOff x="44879" y="2965617"/>
                                <a:chExt cx="3612016" cy="1863021"/>
                              </a:xfrm>
                            </wpg:grpSpPr>
                            <wps:wsp>
                              <wps:cNvPr id="333" name="Straight Arrow Connector 333"/>
                              <wps:cNvCnPr>
                                <a:cxnSpLocks noChangeAspect="1"/>
                              </wps:cNvCnPr>
                              <wps:spPr>
                                <a:xfrm flipH="1">
                                  <a:off x="153780" y="3258031"/>
                                  <a:ext cx="842204" cy="188305"/>
                                </a:xfrm>
                                <a:prstGeom prst="straightConnector1">
                                  <a:avLst/>
                                </a:prstGeom>
                                <a:ln>
                                  <a:solidFill>
                                    <a:schemeClr val="tx1"/>
                                  </a:solidFill>
                                  <a:tailEnd type="stealth" w="med" len="lg"/>
                                </a:ln>
                              </wps:spPr>
                              <wps:style>
                                <a:lnRef idx="1">
                                  <a:schemeClr val="accent1"/>
                                </a:lnRef>
                                <a:fillRef idx="0">
                                  <a:schemeClr val="accent1"/>
                                </a:fillRef>
                                <a:effectRef idx="0">
                                  <a:schemeClr val="accent1"/>
                                </a:effectRef>
                                <a:fontRef idx="minor">
                                  <a:schemeClr val="tx1"/>
                                </a:fontRef>
                              </wps:style>
                              <wps:bodyPr/>
                            </wps:wsp>
                            <wps:wsp>
                              <wps:cNvPr id="334" name="TextBox 489"/>
                              <wps:cNvSpPr txBox="1">
                                <a:spLocks noChangeAspect="1"/>
                              </wps:cNvSpPr>
                              <wps:spPr>
                                <a:xfrm>
                                  <a:off x="44879" y="3019273"/>
                                  <a:ext cx="252867" cy="227155"/>
                                </a:xfrm>
                                <a:prstGeom prst="rect">
                                  <a:avLst/>
                                </a:prstGeom>
                                <a:noFill/>
                              </wps:spPr>
                              <wps:txbx>
                                <w:txbxContent>
                                  <w:p w14:paraId="7BB99D20" w14:textId="77777777" w:rsidR="00BC0A2E" w:rsidRDefault="00BC0A2E" w:rsidP="00BC0A2E">
                                    <w:pPr>
                                      <w:pStyle w:val="NormalWeb"/>
                                      <w:spacing w:before="0" w:beforeAutospacing="0" w:after="0" w:afterAutospacing="0"/>
                                    </w:pPr>
                                    <w:r>
                                      <w:rPr>
                                        <w:rFonts w:ascii="Arial" w:hAnsi="Arial" w:cs="Arial"/>
                                        <w:b/>
                                        <w:bCs/>
                                        <w:color w:val="000000" w:themeColor="text1"/>
                                        <w:kern w:val="24"/>
                                        <w:sz w:val="20"/>
                                        <w:szCs w:val="20"/>
                                      </w:rPr>
                                      <w:t>B1</w:t>
                                    </w:r>
                                  </w:p>
                                </w:txbxContent>
                              </wps:txbx>
                              <wps:bodyPr wrap="square" lIns="0" tIns="0" rIns="0" bIns="0" rtlCol="0">
                                <a:noAutofit/>
                              </wps:bodyPr>
                            </wps:wsp>
                            <wps:wsp>
                              <wps:cNvPr id="335" name="Straight Arrow Connector 335"/>
                              <wps:cNvCnPr>
                                <a:cxnSpLocks noChangeAspect="1"/>
                              </wps:cNvCnPr>
                              <wps:spPr>
                                <a:xfrm>
                                  <a:off x="1239651" y="3253296"/>
                                  <a:ext cx="2367770" cy="98136"/>
                                </a:xfrm>
                                <a:prstGeom prst="straightConnector1">
                                  <a:avLst/>
                                </a:prstGeom>
                                <a:ln>
                                  <a:solidFill>
                                    <a:schemeClr val="tx1"/>
                                  </a:solidFill>
                                  <a:tailEnd type="stealth" w="med" len="lg"/>
                                </a:ln>
                              </wps:spPr>
                              <wps:style>
                                <a:lnRef idx="1">
                                  <a:schemeClr val="accent1"/>
                                </a:lnRef>
                                <a:fillRef idx="0">
                                  <a:schemeClr val="accent1"/>
                                </a:fillRef>
                                <a:effectRef idx="0">
                                  <a:schemeClr val="accent1"/>
                                </a:effectRef>
                                <a:fontRef idx="minor">
                                  <a:schemeClr val="tx1"/>
                                </a:fontRef>
                              </wps:style>
                              <wps:bodyPr/>
                            </wps:wsp>
                            <wps:wsp>
                              <wps:cNvPr id="336" name="Freeform 336"/>
                              <wps:cNvSpPr>
                                <a:spLocks noChangeAspect="1"/>
                              </wps:cNvSpPr>
                              <wps:spPr bwMode="auto">
                                <a:xfrm>
                                  <a:off x="145605" y="2965617"/>
                                  <a:ext cx="3511290" cy="1138590"/>
                                </a:xfrm>
                                <a:custGeom>
                                  <a:avLst/>
                                  <a:gdLst>
                                    <a:gd name="T0" fmla="*/ 16 w 1321"/>
                                    <a:gd name="T1" fmla="*/ 401 h 786"/>
                                    <a:gd name="T2" fmla="*/ 37 w 1321"/>
                                    <a:gd name="T3" fmla="*/ 400 h 786"/>
                                    <a:gd name="T4" fmla="*/ 58 w 1321"/>
                                    <a:gd name="T5" fmla="*/ 435 h 786"/>
                                    <a:gd name="T6" fmla="*/ 79 w 1321"/>
                                    <a:gd name="T7" fmla="*/ 435 h 786"/>
                                    <a:gd name="T8" fmla="*/ 100 w 1321"/>
                                    <a:gd name="T9" fmla="*/ 428 h 786"/>
                                    <a:gd name="T10" fmla="*/ 121 w 1321"/>
                                    <a:gd name="T11" fmla="*/ 398 h 786"/>
                                    <a:gd name="T12" fmla="*/ 142 w 1321"/>
                                    <a:gd name="T13" fmla="*/ 437 h 786"/>
                                    <a:gd name="T14" fmla="*/ 163 w 1321"/>
                                    <a:gd name="T15" fmla="*/ 393 h 786"/>
                                    <a:gd name="T16" fmla="*/ 184 w 1321"/>
                                    <a:gd name="T17" fmla="*/ 386 h 786"/>
                                    <a:gd name="T18" fmla="*/ 205 w 1321"/>
                                    <a:gd name="T19" fmla="*/ 398 h 786"/>
                                    <a:gd name="T20" fmla="*/ 226 w 1321"/>
                                    <a:gd name="T21" fmla="*/ 389 h 786"/>
                                    <a:gd name="T22" fmla="*/ 247 w 1321"/>
                                    <a:gd name="T23" fmla="*/ 496 h 786"/>
                                    <a:gd name="T24" fmla="*/ 268 w 1321"/>
                                    <a:gd name="T25" fmla="*/ 428 h 786"/>
                                    <a:gd name="T26" fmla="*/ 289 w 1321"/>
                                    <a:gd name="T27" fmla="*/ 422 h 786"/>
                                    <a:gd name="T28" fmla="*/ 310 w 1321"/>
                                    <a:gd name="T29" fmla="*/ 406 h 786"/>
                                    <a:gd name="T30" fmla="*/ 331 w 1321"/>
                                    <a:gd name="T31" fmla="*/ 421 h 786"/>
                                    <a:gd name="T32" fmla="*/ 352 w 1321"/>
                                    <a:gd name="T33" fmla="*/ 317 h 786"/>
                                    <a:gd name="T34" fmla="*/ 373 w 1321"/>
                                    <a:gd name="T35" fmla="*/ 396 h 786"/>
                                    <a:gd name="T36" fmla="*/ 394 w 1321"/>
                                    <a:gd name="T37" fmla="*/ 351 h 786"/>
                                    <a:gd name="T38" fmla="*/ 415 w 1321"/>
                                    <a:gd name="T39" fmla="*/ 393 h 786"/>
                                    <a:gd name="T40" fmla="*/ 436 w 1321"/>
                                    <a:gd name="T41" fmla="*/ 442 h 786"/>
                                    <a:gd name="T42" fmla="*/ 457 w 1321"/>
                                    <a:gd name="T43" fmla="*/ 439 h 786"/>
                                    <a:gd name="T44" fmla="*/ 478 w 1321"/>
                                    <a:gd name="T45" fmla="*/ 357 h 786"/>
                                    <a:gd name="T46" fmla="*/ 499 w 1321"/>
                                    <a:gd name="T47" fmla="*/ 368 h 786"/>
                                    <a:gd name="T48" fmla="*/ 520 w 1321"/>
                                    <a:gd name="T49" fmla="*/ 459 h 786"/>
                                    <a:gd name="T50" fmla="*/ 541 w 1321"/>
                                    <a:gd name="T51" fmla="*/ 443 h 786"/>
                                    <a:gd name="T52" fmla="*/ 562 w 1321"/>
                                    <a:gd name="T53" fmla="*/ 355 h 786"/>
                                    <a:gd name="T54" fmla="*/ 583 w 1321"/>
                                    <a:gd name="T55" fmla="*/ 342 h 786"/>
                                    <a:gd name="T56" fmla="*/ 604 w 1321"/>
                                    <a:gd name="T57" fmla="*/ 276 h 786"/>
                                    <a:gd name="T58" fmla="*/ 625 w 1321"/>
                                    <a:gd name="T59" fmla="*/ 699 h 786"/>
                                    <a:gd name="T60" fmla="*/ 646 w 1321"/>
                                    <a:gd name="T61" fmla="*/ 413 h 786"/>
                                    <a:gd name="T62" fmla="*/ 667 w 1321"/>
                                    <a:gd name="T63" fmla="*/ 786 h 786"/>
                                    <a:gd name="T64" fmla="*/ 688 w 1321"/>
                                    <a:gd name="T65" fmla="*/ 265 h 786"/>
                                    <a:gd name="T66" fmla="*/ 709 w 1321"/>
                                    <a:gd name="T67" fmla="*/ 418 h 786"/>
                                    <a:gd name="T68" fmla="*/ 730 w 1321"/>
                                    <a:gd name="T69" fmla="*/ 313 h 786"/>
                                    <a:gd name="T70" fmla="*/ 751 w 1321"/>
                                    <a:gd name="T71" fmla="*/ 465 h 786"/>
                                    <a:gd name="T72" fmla="*/ 772 w 1321"/>
                                    <a:gd name="T73" fmla="*/ 432 h 786"/>
                                    <a:gd name="T74" fmla="*/ 794 w 1321"/>
                                    <a:gd name="T75" fmla="*/ 438 h 786"/>
                                    <a:gd name="T76" fmla="*/ 814 w 1321"/>
                                    <a:gd name="T77" fmla="*/ 330 h 786"/>
                                    <a:gd name="T78" fmla="*/ 836 w 1321"/>
                                    <a:gd name="T79" fmla="*/ 596 h 786"/>
                                    <a:gd name="T80" fmla="*/ 856 w 1321"/>
                                    <a:gd name="T81" fmla="*/ 343 h 786"/>
                                    <a:gd name="T82" fmla="*/ 877 w 1321"/>
                                    <a:gd name="T83" fmla="*/ 194 h 786"/>
                                    <a:gd name="T84" fmla="*/ 898 w 1321"/>
                                    <a:gd name="T85" fmla="*/ 379 h 786"/>
                                    <a:gd name="T86" fmla="*/ 919 w 1321"/>
                                    <a:gd name="T87" fmla="*/ 338 h 786"/>
                                    <a:gd name="T88" fmla="*/ 940 w 1321"/>
                                    <a:gd name="T89" fmla="*/ 417 h 786"/>
                                    <a:gd name="T90" fmla="*/ 961 w 1321"/>
                                    <a:gd name="T91" fmla="*/ 457 h 786"/>
                                    <a:gd name="T92" fmla="*/ 982 w 1321"/>
                                    <a:gd name="T93" fmla="*/ 409 h 786"/>
                                    <a:gd name="T94" fmla="*/ 1003 w 1321"/>
                                    <a:gd name="T95" fmla="*/ 387 h 786"/>
                                    <a:gd name="T96" fmla="*/ 1024 w 1321"/>
                                    <a:gd name="T97" fmla="*/ 370 h 786"/>
                                    <a:gd name="T98" fmla="*/ 1045 w 1321"/>
                                    <a:gd name="T99" fmla="*/ 398 h 786"/>
                                    <a:gd name="T100" fmla="*/ 1066 w 1321"/>
                                    <a:gd name="T101" fmla="*/ 340 h 786"/>
                                    <a:gd name="T102" fmla="*/ 1087 w 1321"/>
                                    <a:gd name="T103" fmla="*/ 406 h 786"/>
                                    <a:gd name="T104" fmla="*/ 1109 w 1321"/>
                                    <a:gd name="T105" fmla="*/ 381 h 786"/>
                                    <a:gd name="T106" fmla="*/ 1129 w 1321"/>
                                    <a:gd name="T107" fmla="*/ 416 h 786"/>
                                    <a:gd name="T108" fmla="*/ 1151 w 1321"/>
                                    <a:gd name="T109" fmla="*/ 354 h 786"/>
                                    <a:gd name="T110" fmla="*/ 1171 w 1321"/>
                                    <a:gd name="T111" fmla="*/ 409 h 786"/>
                                    <a:gd name="T112" fmla="*/ 1193 w 1321"/>
                                    <a:gd name="T113" fmla="*/ 355 h 786"/>
                                    <a:gd name="T114" fmla="*/ 1213 w 1321"/>
                                    <a:gd name="T115" fmla="*/ 369 h 786"/>
                                    <a:gd name="T116" fmla="*/ 1235 w 1321"/>
                                    <a:gd name="T117" fmla="*/ 409 h 786"/>
                                    <a:gd name="T118" fmla="*/ 1255 w 1321"/>
                                    <a:gd name="T119" fmla="*/ 376 h 786"/>
                                    <a:gd name="T120" fmla="*/ 1277 w 1321"/>
                                    <a:gd name="T121" fmla="*/ 371 h 786"/>
                                    <a:gd name="T122" fmla="*/ 1297 w 1321"/>
                                    <a:gd name="T123" fmla="*/ 462 h 786"/>
                                    <a:gd name="T124" fmla="*/ 1318 w 1321"/>
                                    <a:gd name="T125" fmla="*/ 399 h 7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321" h="786">
                                      <a:moveTo>
                                        <a:pt x="0" y="434"/>
                                      </a:moveTo>
                                      <a:lnTo>
                                        <a:pt x="0" y="434"/>
                                      </a:lnTo>
                                      <a:lnTo>
                                        <a:pt x="2" y="428"/>
                                      </a:lnTo>
                                      <a:lnTo>
                                        <a:pt x="6" y="377"/>
                                      </a:lnTo>
                                      <a:lnTo>
                                        <a:pt x="8" y="416"/>
                                      </a:lnTo>
                                      <a:lnTo>
                                        <a:pt x="10" y="411"/>
                                      </a:lnTo>
                                      <a:lnTo>
                                        <a:pt x="13" y="406"/>
                                      </a:lnTo>
                                      <a:lnTo>
                                        <a:pt x="16" y="401"/>
                                      </a:lnTo>
                                      <a:lnTo>
                                        <a:pt x="18" y="395"/>
                                      </a:lnTo>
                                      <a:lnTo>
                                        <a:pt x="21" y="389"/>
                                      </a:lnTo>
                                      <a:lnTo>
                                        <a:pt x="24" y="381"/>
                                      </a:lnTo>
                                      <a:lnTo>
                                        <a:pt x="26" y="373"/>
                                      </a:lnTo>
                                      <a:lnTo>
                                        <a:pt x="29" y="386"/>
                                      </a:lnTo>
                                      <a:lnTo>
                                        <a:pt x="32" y="420"/>
                                      </a:lnTo>
                                      <a:lnTo>
                                        <a:pt x="34" y="454"/>
                                      </a:lnTo>
                                      <a:lnTo>
                                        <a:pt x="37" y="400"/>
                                      </a:lnTo>
                                      <a:lnTo>
                                        <a:pt x="40" y="435"/>
                                      </a:lnTo>
                                      <a:lnTo>
                                        <a:pt x="42" y="424"/>
                                      </a:lnTo>
                                      <a:lnTo>
                                        <a:pt x="44" y="371"/>
                                      </a:lnTo>
                                      <a:lnTo>
                                        <a:pt x="48" y="406"/>
                                      </a:lnTo>
                                      <a:lnTo>
                                        <a:pt x="50" y="397"/>
                                      </a:lnTo>
                                      <a:lnTo>
                                        <a:pt x="52" y="388"/>
                                      </a:lnTo>
                                      <a:lnTo>
                                        <a:pt x="56" y="378"/>
                                      </a:lnTo>
                                      <a:lnTo>
                                        <a:pt x="58" y="435"/>
                                      </a:lnTo>
                                      <a:lnTo>
                                        <a:pt x="60" y="427"/>
                                      </a:lnTo>
                                      <a:lnTo>
                                        <a:pt x="63" y="373"/>
                                      </a:lnTo>
                                      <a:lnTo>
                                        <a:pt x="66" y="408"/>
                                      </a:lnTo>
                                      <a:lnTo>
                                        <a:pt x="68" y="355"/>
                                      </a:lnTo>
                                      <a:lnTo>
                                        <a:pt x="71" y="390"/>
                                      </a:lnTo>
                                      <a:lnTo>
                                        <a:pt x="74" y="427"/>
                                      </a:lnTo>
                                      <a:lnTo>
                                        <a:pt x="76" y="420"/>
                                      </a:lnTo>
                                      <a:lnTo>
                                        <a:pt x="79" y="435"/>
                                      </a:lnTo>
                                      <a:lnTo>
                                        <a:pt x="82" y="430"/>
                                      </a:lnTo>
                                      <a:lnTo>
                                        <a:pt x="84" y="425"/>
                                      </a:lnTo>
                                      <a:lnTo>
                                        <a:pt x="86" y="397"/>
                                      </a:lnTo>
                                      <a:lnTo>
                                        <a:pt x="90" y="393"/>
                                      </a:lnTo>
                                      <a:lnTo>
                                        <a:pt x="92" y="386"/>
                                      </a:lnTo>
                                      <a:lnTo>
                                        <a:pt x="94" y="335"/>
                                      </a:lnTo>
                                      <a:lnTo>
                                        <a:pt x="98" y="371"/>
                                      </a:lnTo>
                                      <a:lnTo>
                                        <a:pt x="100" y="428"/>
                                      </a:lnTo>
                                      <a:lnTo>
                                        <a:pt x="102" y="418"/>
                                      </a:lnTo>
                                      <a:lnTo>
                                        <a:pt x="105" y="407"/>
                                      </a:lnTo>
                                      <a:lnTo>
                                        <a:pt x="108" y="462"/>
                                      </a:lnTo>
                                      <a:lnTo>
                                        <a:pt x="110" y="405"/>
                                      </a:lnTo>
                                      <a:lnTo>
                                        <a:pt x="113" y="436"/>
                                      </a:lnTo>
                                      <a:lnTo>
                                        <a:pt x="116" y="357"/>
                                      </a:lnTo>
                                      <a:lnTo>
                                        <a:pt x="118" y="367"/>
                                      </a:lnTo>
                                      <a:lnTo>
                                        <a:pt x="121" y="398"/>
                                      </a:lnTo>
                                      <a:lnTo>
                                        <a:pt x="124" y="431"/>
                                      </a:lnTo>
                                      <a:lnTo>
                                        <a:pt x="126" y="375"/>
                                      </a:lnTo>
                                      <a:lnTo>
                                        <a:pt x="129" y="409"/>
                                      </a:lnTo>
                                      <a:lnTo>
                                        <a:pt x="132" y="420"/>
                                      </a:lnTo>
                                      <a:lnTo>
                                        <a:pt x="134" y="408"/>
                                      </a:lnTo>
                                      <a:lnTo>
                                        <a:pt x="136" y="397"/>
                                      </a:lnTo>
                                      <a:lnTo>
                                        <a:pt x="140" y="428"/>
                                      </a:lnTo>
                                      <a:lnTo>
                                        <a:pt x="142" y="437"/>
                                      </a:lnTo>
                                      <a:lnTo>
                                        <a:pt x="144" y="401"/>
                                      </a:lnTo>
                                      <a:lnTo>
                                        <a:pt x="147" y="385"/>
                                      </a:lnTo>
                                      <a:lnTo>
                                        <a:pt x="150" y="368"/>
                                      </a:lnTo>
                                      <a:lnTo>
                                        <a:pt x="152" y="373"/>
                                      </a:lnTo>
                                      <a:lnTo>
                                        <a:pt x="155" y="399"/>
                                      </a:lnTo>
                                      <a:lnTo>
                                        <a:pt x="158" y="425"/>
                                      </a:lnTo>
                                      <a:lnTo>
                                        <a:pt x="160" y="409"/>
                                      </a:lnTo>
                                      <a:lnTo>
                                        <a:pt x="163" y="393"/>
                                      </a:lnTo>
                                      <a:lnTo>
                                        <a:pt x="166" y="401"/>
                                      </a:lnTo>
                                      <a:lnTo>
                                        <a:pt x="168" y="390"/>
                                      </a:lnTo>
                                      <a:lnTo>
                                        <a:pt x="171" y="427"/>
                                      </a:lnTo>
                                      <a:lnTo>
                                        <a:pt x="174" y="444"/>
                                      </a:lnTo>
                                      <a:lnTo>
                                        <a:pt x="176" y="421"/>
                                      </a:lnTo>
                                      <a:lnTo>
                                        <a:pt x="179" y="378"/>
                                      </a:lnTo>
                                      <a:lnTo>
                                        <a:pt x="181" y="426"/>
                                      </a:lnTo>
                                      <a:lnTo>
                                        <a:pt x="184" y="386"/>
                                      </a:lnTo>
                                      <a:lnTo>
                                        <a:pt x="186" y="392"/>
                                      </a:lnTo>
                                      <a:lnTo>
                                        <a:pt x="189" y="442"/>
                                      </a:lnTo>
                                      <a:lnTo>
                                        <a:pt x="192" y="381"/>
                                      </a:lnTo>
                                      <a:lnTo>
                                        <a:pt x="194" y="386"/>
                                      </a:lnTo>
                                      <a:lnTo>
                                        <a:pt x="197" y="345"/>
                                      </a:lnTo>
                                      <a:lnTo>
                                        <a:pt x="200" y="393"/>
                                      </a:lnTo>
                                      <a:lnTo>
                                        <a:pt x="202" y="396"/>
                                      </a:lnTo>
                                      <a:lnTo>
                                        <a:pt x="205" y="398"/>
                                      </a:lnTo>
                                      <a:lnTo>
                                        <a:pt x="208" y="401"/>
                                      </a:lnTo>
                                      <a:lnTo>
                                        <a:pt x="210" y="471"/>
                                      </a:lnTo>
                                      <a:lnTo>
                                        <a:pt x="213" y="432"/>
                                      </a:lnTo>
                                      <a:lnTo>
                                        <a:pt x="215" y="436"/>
                                      </a:lnTo>
                                      <a:lnTo>
                                        <a:pt x="218" y="420"/>
                                      </a:lnTo>
                                      <a:lnTo>
                                        <a:pt x="221" y="381"/>
                                      </a:lnTo>
                                      <a:lnTo>
                                        <a:pt x="223" y="430"/>
                                      </a:lnTo>
                                      <a:lnTo>
                                        <a:pt x="226" y="389"/>
                                      </a:lnTo>
                                      <a:lnTo>
                                        <a:pt x="229" y="390"/>
                                      </a:lnTo>
                                      <a:lnTo>
                                        <a:pt x="231" y="323"/>
                                      </a:lnTo>
                                      <a:lnTo>
                                        <a:pt x="234" y="386"/>
                                      </a:lnTo>
                                      <a:lnTo>
                                        <a:pt x="236" y="380"/>
                                      </a:lnTo>
                                      <a:lnTo>
                                        <a:pt x="239" y="371"/>
                                      </a:lnTo>
                                      <a:lnTo>
                                        <a:pt x="242" y="428"/>
                                      </a:lnTo>
                                      <a:lnTo>
                                        <a:pt x="244" y="418"/>
                                      </a:lnTo>
                                      <a:lnTo>
                                        <a:pt x="247" y="496"/>
                                      </a:lnTo>
                                      <a:lnTo>
                                        <a:pt x="250" y="441"/>
                                      </a:lnTo>
                                      <a:lnTo>
                                        <a:pt x="252" y="453"/>
                                      </a:lnTo>
                                      <a:lnTo>
                                        <a:pt x="255" y="355"/>
                                      </a:lnTo>
                                      <a:lnTo>
                                        <a:pt x="257" y="348"/>
                                      </a:lnTo>
                                      <a:lnTo>
                                        <a:pt x="260" y="362"/>
                                      </a:lnTo>
                                      <a:lnTo>
                                        <a:pt x="263" y="421"/>
                                      </a:lnTo>
                                      <a:lnTo>
                                        <a:pt x="265" y="413"/>
                                      </a:lnTo>
                                      <a:lnTo>
                                        <a:pt x="268" y="428"/>
                                      </a:lnTo>
                                      <a:lnTo>
                                        <a:pt x="271" y="397"/>
                                      </a:lnTo>
                                      <a:lnTo>
                                        <a:pt x="273" y="387"/>
                                      </a:lnTo>
                                      <a:lnTo>
                                        <a:pt x="276" y="398"/>
                                      </a:lnTo>
                                      <a:lnTo>
                                        <a:pt x="279" y="364"/>
                                      </a:lnTo>
                                      <a:lnTo>
                                        <a:pt x="281" y="440"/>
                                      </a:lnTo>
                                      <a:lnTo>
                                        <a:pt x="284" y="382"/>
                                      </a:lnTo>
                                      <a:lnTo>
                                        <a:pt x="286" y="413"/>
                                      </a:lnTo>
                                      <a:lnTo>
                                        <a:pt x="289" y="422"/>
                                      </a:lnTo>
                                      <a:lnTo>
                                        <a:pt x="291" y="476"/>
                                      </a:lnTo>
                                      <a:lnTo>
                                        <a:pt x="294" y="375"/>
                                      </a:lnTo>
                                      <a:lnTo>
                                        <a:pt x="297" y="364"/>
                                      </a:lnTo>
                                      <a:lnTo>
                                        <a:pt x="299" y="375"/>
                                      </a:lnTo>
                                      <a:lnTo>
                                        <a:pt x="302" y="432"/>
                                      </a:lnTo>
                                      <a:lnTo>
                                        <a:pt x="305" y="401"/>
                                      </a:lnTo>
                                      <a:lnTo>
                                        <a:pt x="307" y="415"/>
                                      </a:lnTo>
                                      <a:lnTo>
                                        <a:pt x="310" y="406"/>
                                      </a:lnTo>
                                      <a:lnTo>
                                        <a:pt x="313" y="397"/>
                                      </a:lnTo>
                                      <a:lnTo>
                                        <a:pt x="315" y="411"/>
                                      </a:lnTo>
                                      <a:lnTo>
                                        <a:pt x="318" y="379"/>
                                      </a:lnTo>
                                      <a:lnTo>
                                        <a:pt x="321" y="369"/>
                                      </a:lnTo>
                                      <a:lnTo>
                                        <a:pt x="323" y="401"/>
                                      </a:lnTo>
                                      <a:lnTo>
                                        <a:pt x="325" y="432"/>
                                      </a:lnTo>
                                      <a:lnTo>
                                        <a:pt x="329" y="416"/>
                                      </a:lnTo>
                                      <a:lnTo>
                                        <a:pt x="331" y="421"/>
                                      </a:lnTo>
                                      <a:lnTo>
                                        <a:pt x="333" y="401"/>
                                      </a:lnTo>
                                      <a:lnTo>
                                        <a:pt x="336" y="444"/>
                                      </a:lnTo>
                                      <a:lnTo>
                                        <a:pt x="339" y="418"/>
                                      </a:lnTo>
                                      <a:lnTo>
                                        <a:pt x="341" y="389"/>
                                      </a:lnTo>
                                      <a:lnTo>
                                        <a:pt x="344" y="357"/>
                                      </a:lnTo>
                                      <a:lnTo>
                                        <a:pt x="347" y="412"/>
                                      </a:lnTo>
                                      <a:lnTo>
                                        <a:pt x="349" y="375"/>
                                      </a:lnTo>
                                      <a:lnTo>
                                        <a:pt x="352" y="317"/>
                                      </a:lnTo>
                                      <a:lnTo>
                                        <a:pt x="355" y="435"/>
                                      </a:lnTo>
                                      <a:lnTo>
                                        <a:pt x="357" y="420"/>
                                      </a:lnTo>
                                      <a:lnTo>
                                        <a:pt x="360" y="431"/>
                                      </a:lnTo>
                                      <a:lnTo>
                                        <a:pt x="363" y="466"/>
                                      </a:lnTo>
                                      <a:lnTo>
                                        <a:pt x="365" y="394"/>
                                      </a:lnTo>
                                      <a:lnTo>
                                        <a:pt x="367" y="413"/>
                                      </a:lnTo>
                                      <a:lnTo>
                                        <a:pt x="371" y="392"/>
                                      </a:lnTo>
                                      <a:lnTo>
                                        <a:pt x="373" y="396"/>
                                      </a:lnTo>
                                      <a:lnTo>
                                        <a:pt x="375" y="381"/>
                                      </a:lnTo>
                                      <a:lnTo>
                                        <a:pt x="379" y="434"/>
                                      </a:lnTo>
                                      <a:lnTo>
                                        <a:pt x="381" y="444"/>
                                      </a:lnTo>
                                      <a:lnTo>
                                        <a:pt x="383" y="366"/>
                                      </a:lnTo>
                                      <a:lnTo>
                                        <a:pt x="386" y="397"/>
                                      </a:lnTo>
                                      <a:lnTo>
                                        <a:pt x="389" y="383"/>
                                      </a:lnTo>
                                      <a:lnTo>
                                        <a:pt x="391" y="367"/>
                                      </a:lnTo>
                                      <a:lnTo>
                                        <a:pt x="394" y="351"/>
                                      </a:lnTo>
                                      <a:lnTo>
                                        <a:pt x="397" y="420"/>
                                      </a:lnTo>
                                      <a:lnTo>
                                        <a:pt x="399" y="401"/>
                                      </a:lnTo>
                                      <a:lnTo>
                                        <a:pt x="402" y="469"/>
                                      </a:lnTo>
                                      <a:lnTo>
                                        <a:pt x="405" y="470"/>
                                      </a:lnTo>
                                      <a:lnTo>
                                        <a:pt x="407" y="428"/>
                                      </a:lnTo>
                                      <a:lnTo>
                                        <a:pt x="409" y="341"/>
                                      </a:lnTo>
                                      <a:lnTo>
                                        <a:pt x="413" y="389"/>
                                      </a:lnTo>
                                      <a:lnTo>
                                        <a:pt x="415" y="393"/>
                                      </a:lnTo>
                                      <a:lnTo>
                                        <a:pt x="417" y="442"/>
                                      </a:lnTo>
                                      <a:lnTo>
                                        <a:pt x="421" y="359"/>
                                      </a:lnTo>
                                      <a:lnTo>
                                        <a:pt x="423" y="411"/>
                                      </a:lnTo>
                                      <a:lnTo>
                                        <a:pt x="425" y="397"/>
                                      </a:lnTo>
                                      <a:lnTo>
                                        <a:pt x="428" y="407"/>
                                      </a:lnTo>
                                      <a:lnTo>
                                        <a:pt x="431" y="395"/>
                                      </a:lnTo>
                                      <a:lnTo>
                                        <a:pt x="433" y="385"/>
                                      </a:lnTo>
                                      <a:lnTo>
                                        <a:pt x="436" y="442"/>
                                      </a:lnTo>
                                      <a:lnTo>
                                        <a:pt x="439" y="367"/>
                                      </a:lnTo>
                                      <a:lnTo>
                                        <a:pt x="441" y="425"/>
                                      </a:lnTo>
                                      <a:lnTo>
                                        <a:pt x="444" y="418"/>
                                      </a:lnTo>
                                      <a:lnTo>
                                        <a:pt x="447" y="433"/>
                                      </a:lnTo>
                                      <a:lnTo>
                                        <a:pt x="449" y="315"/>
                                      </a:lnTo>
                                      <a:lnTo>
                                        <a:pt x="452" y="417"/>
                                      </a:lnTo>
                                      <a:lnTo>
                                        <a:pt x="455" y="451"/>
                                      </a:lnTo>
                                      <a:lnTo>
                                        <a:pt x="457" y="439"/>
                                      </a:lnTo>
                                      <a:lnTo>
                                        <a:pt x="459" y="422"/>
                                      </a:lnTo>
                                      <a:lnTo>
                                        <a:pt x="463" y="424"/>
                                      </a:lnTo>
                                      <a:lnTo>
                                        <a:pt x="465" y="333"/>
                                      </a:lnTo>
                                      <a:lnTo>
                                        <a:pt x="467" y="368"/>
                                      </a:lnTo>
                                      <a:lnTo>
                                        <a:pt x="471" y="422"/>
                                      </a:lnTo>
                                      <a:lnTo>
                                        <a:pt x="473" y="382"/>
                                      </a:lnTo>
                                      <a:lnTo>
                                        <a:pt x="475" y="405"/>
                                      </a:lnTo>
                                      <a:lnTo>
                                        <a:pt x="478" y="357"/>
                                      </a:lnTo>
                                      <a:lnTo>
                                        <a:pt x="481" y="439"/>
                                      </a:lnTo>
                                      <a:lnTo>
                                        <a:pt x="483" y="388"/>
                                      </a:lnTo>
                                      <a:lnTo>
                                        <a:pt x="486" y="447"/>
                                      </a:lnTo>
                                      <a:lnTo>
                                        <a:pt x="489" y="439"/>
                                      </a:lnTo>
                                      <a:lnTo>
                                        <a:pt x="491" y="432"/>
                                      </a:lnTo>
                                      <a:lnTo>
                                        <a:pt x="494" y="381"/>
                                      </a:lnTo>
                                      <a:lnTo>
                                        <a:pt x="497" y="397"/>
                                      </a:lnTo>
                                      <a:lnTo>
                                        <a:pt x="499" y="368"/>
                                      </a:lnTo>
                                      <a:lnTo>
                                        <a:pt x="502" y="405"/>
                                      </a:lnTo>
                                      <a:lnTo>
                                        <a:pt x="505" y="394"/>
                                      </a:lnTo>
                                      <a:lnTo>
                                        <a:pt x="507" y="402"/>
                                      </a:lnTo>
                                      <a:lnTo>
                                        <a:pt x="509" y="428"/>
                                      </a:lnTo>
                                      <a:lnTo>
                                        <a:pt x="512" y="359"/>
                                      </a:lnTo>
                                      <a:lnTo>
                                        <a:pt x="515" y="481"/>
                                      </a:lnTo>
                                      <a:lnTo>
                                        <a:pt x="517" y="397"/>
                                      </a:lnTo>
                                      <a:lnTo>
                                        <a:pt x="520" y="459"/>
                                      </a:lnTo>
                                      <a:lnTo>
                                        <a:pt x="523" y="425"/>
                                      </a:lnTo>
                                      <a:lnTo>
                                        <a:pt x="525" y="340"/>
                                      </a:lnTo>
                                      <a:lnTo>
                                        <a:pt x="528" y="272"/>
                                      </a:lnTo>
                                      <a:lnTo>
                                        <a:pt x="531" y="398"/>
                                      </a:lnTo>
                                      <a:lnTo>
                                        <a:pt x="533" y="390"/>
                                      </a:lnTo>
                                      <a:lnTo>
                                        <a:pt x="536" y="382"/>
                                      </a:lnTo>
                                      <a:lnTo>
                                        <a:pt x="539" y="532"/>
                                      </a:lnTo>
                                      <a:lnTo>
                                        <a:pt x="541" y="443"/>
                                      </a:lnTo>
                                      <a:lnTo>
                                        <a:pt x="544" y="229"/>
                                      </a:lnTo>
                                      <a:lnTo>
                                        <a:pt x="546" y="530"/>
                                      </a:lnTo>
                                      <a:lnTo>
                                        <a:pt x="549" y="507"/>
                                      </a:lnTo>
                                      <a:lnTo>
                                        <a:pt x="551" y="446"/>
                                      </a:lnTo>
                                      <a:lnTo>
                                        <a:pt x="554" y="280"/>
                                      </a:lnTo>
                                      <a:lnTo>
                                        <a:pt x="557" y="385"/>
                                      </a:lnTo>
                                      <a:lnTo>
                                        <a:pt x="559" y="580"/>
                                      </a:lnTo>
                                      <a:lnTo>
                                        <a:pt x="562" y="355"/>
                                      </a:lnTo>
                                      <a:lnTo>
                                        <a:pt x="565" y="195"/>
                                      </a:lnTo>
                                      <a:lnTo>
                                        <a:pt x="567" y="252"/>
                                      </a:lnTo>
                                      <a:lnTo>
                                        <a:pt x="570" y="481"/>
                                      </a:lnTo>
                                      <a:lnTo>
                                        <a:pt x="573" y="639"/>
                                      </a:lnTo>
                                      <a:lnTo>
                                        <a:pt x="575" y="571"/>
                                      </a:lnTo>
                                      <a:lnTo>
                                        <a:pt x="578" y="188"/>
                                      </a:lnTo>
                                      <a:lnTo>
                                        <a:pt x="581" y="333"/>
                                      </a:lnTo>
                                      <a:lnTo>
                                        <a:pt x="583" y="342"/>
                                      </a:lnTo>
                                      <a:lnTo>
                                        <a:pt x="586" y="308"/>
                                      </a:lnTo>
                                      <a:lnTo>
                                        <a:pt x="588" y="432"/>
                                      </a:lnTo>
                                      <a:lnTo>
                                        <a:pt x="591" y="514"/>
                                      </a:lnTo>
                                      <a:lnTo>
                                        <a:pt x="594" y="492"/>
                                      </a:lnTo>
                                      <a:lnTo>
                                        <a:pt x="596" y="387"/>
                                      </a:lnTo>
                                      <a:lnTo>
                                        <a:pt x="599" y="556"/>
                                      </a:lnTo>
                                      <a:lnTo>
                                        <a:pt x="601" y="645"/>
                                      </a:lnTo>
                                      <a:lnTo>
                                        <a:pt x="604" y="276"/>
                                      </a:lnTo>
                                      <a:lnTo>
                                        <a:pt x="607" y="157"/>
                                      </a:lnTo>
                                      <a:lnTo>
                                        <a:pt x="609" y="291"/>
                                      </a:lnTo>
                                      <a:lnTo>
                                        <a:pt x="612" y="319"/>
                                      </a:lnTo>
                                      <a:lnTo>
                                        <a:pt x="615" y="264"/>
                                      </a:lnTo>
                                      <a:lnTo>
                                        <a:pt x="617" y="259"/>
                                      </a:lnTo>
                                      <a:lnTo>
                                        <a:pt x="620" y="500"/>
                                      </a:lnTo>
                                      <a:lnTo>
                                        <a:pt x="622" y="567"/>
                                      </a:lnTo>
                                      <a:lnTo>
                                        <a:pt x="625" y="699"/>
                                      </a:lnTo>
                                      <a:lnTo>
                                        <a:pt x="628" y="519"/>
                                      </a:lnTo>
                                      <a:lnTo>
                                        <a:pt x="630" y="576"/>
                                      </a:lnTo>
                                      <a:lnTo>
                                        <a:pt x="633" y="625"/>
                                      </a:lnTo>
                                      <a:lnTo>
                                        <a:pt x="636" y="332"/>
                                      </a:lnTo>
                                      <a:lnTo>
                                        <a:pt x="638" y="138"/>
                                      </a:lnTo>
                                      <a:lnTo>
                                        <a:pt x="641" y="0"/>
                                      </a:lnTo>
                                      <a:lnTo>
                                        <a:pt x="644" y="97"/>
                                      </a:lnTo>
                                      <a:lnTo>
                                        <a:pt x="646" y="413"/>
                                      </a:lnTo>
                                      <a:lnTo>
                                        <a:pt x="649" y="485"/>
                                      </a:lnTo>
                                      <a:lnTo>
                                        <a:pt x="651" y="523"/>
                                      </a:lnTo>
                                      <a:lnTo>
                                        <a:pt x="654" y="466"/>
                                      </a:lnTo>
                                      <a:lnTo>
                                        <a:pt x="656" y="364"/>
                                      </a:lnTo>
                                      <a:lnTo>
                                        <a:pt x="659" y="311"/>
                                      </a:lnTo>
                                      <a:lnTo>
                                        <a:pt x="662" y="353"/>
                                      </a:lnTo>
                                      <a:lnTo>
                                        <a:pt x="664" y="734"/>
                                      </a:lnTo>
                                      <a:lnTo>
                                        <a:pt x="667" y="786"/>
                                      </a:lnTo>
                                      <a:lnTo>
                                        <a:pt x="670" y="569"/>
                                      </a:lnTo>
                                      <a:lnTo>
                                        <a:pt x="672" y="385"/>
                                      </a:lnTo>
                                      <a:lnTo>
                                        <a:pt x="675" y="423"/>
                                      </a:lnTo>
                                      <a:lnTo>
                                        <a:pt x="678" y="276"/>
                                      </a:lnTo>
                                      <a:lnTo>
                                        <a:pt x="680" y="133"/>
                                      </a:lnTo>
                                      <a:lnTo>
                                        <a:pt x="683" y="145"/>
                                      </a:lnTo>
                                      <a:lnTo>
                                        <a:pt x="686" y="329"/>
                                      </a:lnTo>
                                      <a:lnTo>
                                        <a:pt x="688" y="265"/>
                                      </a:lnTo>
                                      <a:lnTo>
                                        <a:pt x="691" y="312"/>
                                      </a:lnTo>
                                      <a:lnTo>
                                        <a:pt x="694" y="386"/>
                                      </a:lnTo>
                                      <a:lnTo>
                                        <a:pt x="696" y="366"/>
                                      </a:lnTo>
                                      <a:lnTo>
                                        <a:pt x="698" y="614"/>
                                      </a:lnTo>
                                      <a:lnTo>
                                        <a:pt x="701" y="521"/>
                                      </a:lnTo>
                                      <a:lnTo>
                                        <a:pt x="704" y="627"/>
                                      </a:lnTo>
                                      <a:lnTo>
                                        <a:pt x="706" y="429"/>
                                      </a:lnTo>
                                      <a:lnTo>
                                        <a:pt x="709" y="418"/>
                                      </a:lnTo>
                                      <a:lnTo>
                                        <a:pt x="712" y="437"/>
                                      </a:lnTo>
                                      <a:lnTo>
                                        <a:pt x="714" y="595"/>
                                      </a:lnTo>
                                      <a:lnTo>
                                        <a:pt x="717" y="576"/>
                                      </a:lnTo>
                                      <a:lnTo>
                                        <a:pt x="720" y="326"/>
                                      </a:lnTo>
                                      <a:lnTo>
                                        <a:pt x="722" y="281"/>
                                      </a:lnTo>
                                      <a:lnTo>
                                        <a:pt x="725" y="121"/>
                                      </a:lnTo>
                                      <a:lnTo>
                                        <a:pt x="728" y="192"/>
                                      </a:lnTo>
                                      <a:lnTo>
                                        <a:pt x="730" y="313"/>
                                      </a:lnTo>
                                      <a:lnTo>
                                        <a:pt x="732" y="325"/>
                                      </a:lnTo>
                                      <a:lnTo>
                                        <a:pt x="736" y="493"/>
                                      </a:lnTo>
                                      <a:lnTo>
                                        <a:pt x="738" y="488"/>
                                      </a:lnTo>
                                      <a:lnTo>
                                        <a:pt x="740" y="314"/>
                                      </a:lnTo>
                                      <a:lnTo>
                                        <a:pt x="744" y="420"/>
                                      </a:lnTo>
                                      <a:lnTo>
                                        <a:pt x="746" y="592"/>
                                      </a:lnTo>
                                      <a:lnTo>
                                        <a:pt x="748" y="546"/>
                                      </a:lnTo>
                                      <a:lnTo>
                                        <a:pt x="751" y="465"/>
                                      </a:lnTo>
                                      <a:lnTo>
                                        <a:pt x="754" y="397"/>
                                      </a:lnTo>
                                      <a:lnTo>
                                        <a:pt x="756" y="434"/>
                                      </a:lnTo>
                                      <a:lnTo>
                                        <a:pt x="759" y="397"/>
                                      </a:lnTo>
                                      <a:lnTo>
                                        <a:pt x="762" y="350"/>
                                      </a:lnTo>
                                      <a:lnTo>
                                        <a:pt x="764" y="401"/>
                                      </a:lnTo>
                                      <a:lnTo>
                                        <a:pt x="767" y="325"/>
                                      </a:lnTo>
                                      <a:lnTo>
                                        <a:pt x="770" y="314"/>
                                      </a:lnTo>
                                      <a:lnTo>
                                        <a:pt x="772" y="432"/>
                                      </a:lnTo>
                                      <a:lnTo>
                                        <a:pt x="774" y="452"/>
                                      </a:lnTo>
                                      <a:lnTo>
                                        <a:pt x="778" y="393"/>
                                      </a:lnTo>
                                      <a:lnTo>
                                        <a:pt x="780" y="429"/>
                                      </a:lnTo>
                                      <a:lnTo>
                                        <a:pt x="782" y="339"/>
                                      </a:lnTo>
                                      <a:lnTo>
                                        <a:pt x="786" y="299"/>
                                      </a:lnTo>
                                      <a:lnTo>
                                        <a:pt x="788" y="335"/>
                                      </a:lnTo>
                                      <a:lnTo>
                                        <a:pt x="790" y="424"/>
                                      </a:lnTo>
                                      <a:lnTo>
                                        <a:pt x="794" y="438"/>
                                      </a:lnTo>
                                      <a:lnTo>
                                        <a:pt x="796" y="490"/>
                                      </a:lnTo>
                                      <a:lnTo>
                                        <a:pt x="798" y="405"/>
                                      </a:lnTo>
                                      <a:lnTo>
                                        <a:pt x="801" y="541"/>
                                      </a:lnTo>
                                      <a:lnTo>
                                        <a:pt x="804" y="633"/>
                                      </a:lnTo>
                                      <a:lnTo>
                                        <a:pt x="806" y="394"/>
                                      </a:lnTo>
                                      <a:lnTo>
                                        <a:pt x="809" y="312"/>
                                      </a:lnTo>
                                      <a:lnTo>
                                        <a:pt x="812" y="320"/>
                                      </a:lnTo>
                                      <a:lnTo>
                                        <a:pt x="814" y="330"/>
                                      </a:lnTo>
                                      <a:lnTo>
                                        <a:pt x="817" y="276"/>
                                      </a:lnTo>
                                      <a:lnTo>
                                        <a:pt x="820" y="291"/>
                                      </a:lnTo>
                                      <a:lnTo>
                                        <a:pt x="822" y="352"/>
                                      </a:lnTo>
                                      <a:lnTo>
                                        <a:pt x="824" y="374"/>
                                      </a:lnTo>
                                      <a:lnTo>
                                        <a:pt x="828" y="400"/>
                                      </a:lnTo>
                                      <a:lnTo>
                                        <a:pt x="830" y="519"/>
                                      </a:lnTo>
                                      <a:lnTo>
                                        <a:pt x="832" y="644"/>
                                      </a:lnTo>
                                      <a:lnTo>
                                        <a:pt x="836" y="596"/>
                                      </a:lnTo>
                                      <a:lnTo>
                                        <a:pt x="838" y="354"/>
                                      </a:lnTo>
                                      <a:lnTo>
                                        <a:pt x="840" y="314"/>
                                      </a:lnTo>
                                      <a:lnTo>
                                        <a:pt x="843" y="361"/>
                                      </a:lnTo>
                                      <a:lnTo>
                                        <a:pt x="846" y="430"/>
                                      </a:lnTo>
                                      <a:lnTo>
                                        <a:pt x="848" y="383"/>
                                      </a:lnTo>
                                      <a:lnTo>
                                        <a:pt x="851" y="310"/>
                                      </a:lnTo>
                                      <a:lnTo>
                                        <a:pt x="854" y="318"/>
                                      </a:lnTo>
                                      <a:lnTo>
                                        <a:pt x="856" y="343"/>
                                      </a:lnTo>
                                      <a:lnTo>
                                        <a:pt x="859" y="362"/>
                                      </a:lnTo>
                                      <a:lnTo>
                                        <a:pt x="862" y="398"/>
                                      </a:lnTo>
                                      <a:lnTo>
                                        <a:pt x="864" y="454"/>
                                      </a:lnTo>
                                      <a:lnTo>
                                        <a:pt x="867" y="399"/>
                                      </a:lnTo>
                                      <a:lnTo>
                                        <a:pt x="870" y="501"/>
                                      </a:lnTo>
                                      <a:lnTo>
                                        <a:pt x="872" y="717"/>
                                      </a:lnTo>
                                      <a:lnTo>
                                        <a:pt x="874" y="453"/>
                                      </a:lnTo>
                                      <a:lnTo>
                                        <a:pt x="877" y="194"/>
                                      </a:lnTo>
                                      <a:lnTo>
                                        <a:pt x="880" y="185"/>
                                      </a:lnTo>
                                      <a:lnTo>
                                        <a:pt x="882" y="426"/>
                                      </a:lnTo>
                                      <a:lnTo>
                                        <a:pt x="885" y="406"/>
                                      </a:lnTo>
                                      <a:lnTo>
                                        <a:pt x="888" y="457"/>
                                      </a:lnTo>
                                      <a:lnTo>
                                        <a:pt x="890" y="443"/>
                                      </a:lnTo>
                                      <a:lnTo>
                                        <a:pt x="893" y="431"/>
                                      </a:lnTo>
                                      <a:lnTo>
                                        <a:pt x="896" y="395"/>
                                      </a:lnTo>
                                      <a:lnTo>
                                        <a:pt x="898" y="379"/>
                                      </a:lnTo>
                                      <a:lnTo>
                                        <a:pt x="901" y="426"/>
                                      </a:lnTo>
                                      <a:lnTo>
                                        <a:pt x="904" y="357"/>
                                      </a:lnTo>
                                      <a:lnTo>
                                        <a:pt x="906" y="394"/>
                                      </a:lnTo>
                                      <a:lnTo>
                                        <a:pt x="909" y="426"/>
                                      </a:lnTo>
                                      <a:lnTo>
                                        <a:pt x="912" y="387"/>
                                      </a:lnTo>
                                      <a:lnTo>
                                        <a:pt x="914" y="432"/>
                                      </a:lnTo>
                                      <a:lnTo>
                                        <a:pt x="917" y="430"/>
                                      </a:lnTo>
                                      <a:lnTo>
                                        <a:pt x="919" y="338"/>
                                      </a:lnTo>
                                      <a:lnTo>
                                        <a:pt x="922" y="355"/>
                                      </a:lnTo>
                                      <a:lnTo>
                                        <a:pt x="924" y="419"/>
                                      </a:lnTo>
                                      <a:lnTo>
                                        <a:pt x="927" y="439"/>
                                      </a:lnTo>
                                      <a:lnTo>
                                        <a:pt x="930" y="463"/>
                                      </a:lnTo>
                                      <a:lnTo>
                                        <a:pt x="932" y="380"/>
                                      </a:lnTo>
                                      <a:lnTo>
                                        <a:pt x="935" y="412"/>
                                      </a:lnTo>
                                      <a:lnTo>
                                        <a:pt x="938" y="446"/>
                                      </a:lnTo>
                                      <a:lnTo>
                                        <a:pt x="940" y="417"/>
                                      </a:lnTo>
                                      <a:lnTo>
                                        <a:pt x="943" y="347"/>
                                      </a:lnTo>
                                      <a:lnTo>
                                        <a:pt x="946" y="388"/>
                                      </a:lnTo>
                                      <a:lnTo>
                                        <a:pt x="948" y="386"/>
                                      </a:lnTo>
                                      <a:lnTo>
                                        <a:pt x="951" y="404"/>
                                      </a:lnTo>
                                      <a:lnTo>
                                        <a:pt x="953" y="377"/>
                                      </a:lnTo>
                                      <a:lnTo>
                                        <a:pt x="956" y="391"/>
                                      </a:lnTo>
                                      <a:lnTo>
                                        <a:pt x="959" y="447"/>
                                      </a:lnTo>
                                      <a:lnTo>
                                        <a:pt x="961" y="457"/>
                                      </a:lnTo>
                                      <a:lnTo>
                                        <a:pt x="964" y="419"/>
                                      </a:lnTo>
                                      <a:lnTo>
                                        <a:pt x="966" y="335"/>
                                      </a:lnTo>
                                      <a:lnTo>
                                        <a:pt x="969" y="359"/>
                                      </a:lnTo>
                                      <a:lnTo>
                                        <a:pt x="972" y="405"/>
                                      </a:lnTo>
                                      <a:lnTo>
                                        <a:pt x="974" y="427"/>
                                      </a:lnTo>
                                      <a:lnTo>
                                        <a:pt x="977" y="428"/>
                                      </a:lnTo>
                                      <a:lnTo>
                                        <a:pt x="980" y="429"/>
                                      </a:lnTo>
                                      <a:lnTo>
                                        <a:pt x="982" y="409"/>
                                      </a:lnTo>
                                      <a:lnTo>
                                        <a:pt x="985" y="412"/>
                                      </a:lnTo>
                                      <a:lnTo>
                                        <a:pt x="987" y="394"/>
                                      </a:lnTo>
                                      <a:lnTo>
                                        <a:pt x="990" y="378"/>
                                      </a:lnTo>
                                      <a:lnTo>
                                        <a:pt x="993" y="428"/>
                                      </a:lnTo>
                                      <a:lnTo>
                                        <a:pt x="995" y="369"/>
                                      </a:lnTo>
                                      <a:lnTo>
                                        <a:pt x="998" y="398"/>
                                      </a:lnTo>
                                      <a:lnTo>
                                        <a:pt x="1001" y="382"/>
                                      </a:lnTo>
                                      <a:lnTo>
                                        <a:pt x="1003" y="387"/>
                                      </a:lnTo>
                                      <a:lnTo>
                                        <a:pt x="1006" y="391"/>
                                      </a:lnTo>
                                      <a:lnTo>
                                        <a:pt x="1009" y="481"/>
                                      </a:lnTo>
                                      <a:lnTo>
                                        <a:pt x="1011" y="458"/>
                                      </a:lnTo>
                                      <a:lnTo>
                                        <a:pt x="1014" y="410"/>
                                      </a:lnTo>
                                      <a:lnTo>
                                        <a:pt x="1016" y="382"/>
                                      </a:lnTo>
                                      <a:lnTo>
                                        <a:pt x="1019" y="373"/>
                                      </a:lnTo>
                                      <a:lnTo>
                                        <a:pt x="1022" y="361"/>
                                      </a:lnTo>
                                      <a:lnTo>
                                        <a:pt x="1024" y="370"/>
                                      </a:lnTo>
                                      <a:lnTo>
                                        <a:pt x="1027" y="420"/>
                                      </a:lnTo>
                                      <a:lnTo>
                                        <a:pt x="1029" y="405"/>
                                      </a:lnTo>
                                      <a:lnTo>
                                        <a:pt x="1032" y="412"/>
                                      </a:lnTo>
                                      <a:lnTo>
                                        <a:pt x="1035" y="397"/>
                                      </a:lnTo>
                                      <a:lnTo>
                                        <a:pt x="1037" y="427"/>
                                      </a:lnTo>
                                      <a:lnTo>
                                        <a:pt x="1040" y="415"/>
                                      </a:lnTo>
                                      <a:lnTo>
                                        <a:pt x="1043" y="428"/>
                                      </a:lnTo>
                                      <a:lnTo>
                                        <a:pt x="1045" y="398"/>
                                      </a:lnTo>
                                      <a:lnTo>
                                        <a:pt x="1048" y="392"/>
                                      </a:lnTo>
                                      <a:lnTo>
                                        <a:pt x="1051" y="409"/>
                                      </a:lnTo>
                                      <a:lnTo>
                                        <a:pt x="1053" y="450"/>
                                      </a:lnTo>
                                      <a:lnTo>
                                        <a:pt x="1056" y="356"/>
                                      </a:lnTo>
                                      <a:lnTo>
                                        <a:pt x="1059" y="416"/>
                                      </a:lnTo>
                                      <a:lnTo>
                                        <a:pt x="1061" y="386"/>
                                      </a:lnTo>
                                      <a:lnTo>
                                        <a:pt x="1063" y="398"/>
                                      </a:lnTo>
                                      <a:lnTo>
                                        <a:pt x="1066" y="340"/>
                                      </a:lnTo>
                                      <a:lnTo>
                                        <a:pt x="1069" y="413"/>
                                      </a:lnTo>
                                      <a:lnTo>
                                        <a:pt x="1071" y="415"/>
                                      </a:lnTo>
                                      <a:lnTo>
                                        <a:pt x="1074" y="416"/>
                                      </a:lnTo>
                                      <a:lnTo>
                                        <a:pt x="1077" y="415"/>
                                      </a:lnTo>
                                      <a:lnTo>
                                        <a:pt x="1079" y="435"/>
                                      </a:lnTo>
                                      <a:lnTo>
                                        <a:pt x="1082" y="410"/>
                                      </a:lnTo>
                                      <a:lnTo>
                                        <a:pt x="1085" y="408"/>
                                      </a:lnTo>
                                      <a:lnTo>
                                        <a:pt x="1087" y="406"/>
                                      </a:lnTo>
                                      <a:lnTo>
                                        <a:pt x="1090" y="407"/>
                                      </a:lnTo>
                                      <a:lnTo>
                                        <a:pt x="1093" y="343"/>
                                      </a:lnTo>
                                      <a:lnTo>
                                        <a:pt x="1095" y="414"/>
                                      </a:lnTo>
                                      <a:lnTo>
                                        <a:pt x="1097" y="420"/>
                                      </a:lnTo>
                                      <a:lnTo>
                                        <a:pt x="1101" y="363"/>
                                      </a:lnTo>
                                      <a:lnTo>
                                        <a:pt x="1103" y="441"/>
                                      </a:lnTo>
                                      <a:lnTo>
                                        <a:pt x="1105" y="410"/>
                                      </a:lnTo>
                                      <a:lnTo>
                                        <a:pt x="1109" y="381"/>
                                      </a:lnTo>
                                      <a:lnTo>
                                        <a:pt x="1111" y="396"/>
                                      </a:lnTo>
                                      <a:lnTo>
                                        <a:pt x="1113" y="434"/>
                                      </a:lnTo>
                                      <a:lnTo>
                                        <a:pt x="1116" y="405"/>
                                      </a:lnTo>
                                      <a:lnTo>
                                        <a:pt x="1119" y="443"/>
                                      </a:lnTo>
                                      <a:lnTo>
                                        <a:pt x="1121" y="389"/>
                                      </a:lnTo>
                                      <a:lnTo>
                                        <a:pt x="1124" y="401"/>
                                      </a:lnTo>
                                      <a:lnTo>
                                        <a:pt x="1127" y="387"/>
                                      </a:lnTo>
                                      <a:lnTo>
                                        <a:pt x="1129" y="416"/>
                                      </a:lnTo>
                                      <a:lnTo>
                                        <a:pt x="1132" y="355"/>
                                      </a:lnTo>
                                      <a:lnTo>
                                        <a:pt x="1135" y="358"/>
                                      </a:lnTo>
                                      <a:lnTo>
                                        <a:pt x="1137" y="404"/>
                                      </a:lnTo>
                                      <a:lnTo>
                                        <a:pt x="1139" y="405"/>
                                      </a:lnTo>
                                      <a:lnTo>
                                        <a:pt x="1143" y="430"/>
                                      </a:lnTo>
                                      <a:lnTo>
                                        <a:pt x="1145" y="477"/>
                                      </a:lnTo>
                                      <a:lnTo>
                                        <a:pt x="1147" y="414"/>
                                      </a:lnTo>
                                      <a:lnTo>
                                        <a:pt x="1151" y="354"/>
                                      </a:lnTo>
                                      <a:lnTo>
                                        <a:pt x="1153" y="428"/>
                                      </a:lnTo>
                                      <a:lnTo>
                                        <a:pt x="1155" y="436"/>
                                      </a:lnTo>
                                      <a:lnTo>
                                        <a:pt x="1159" y="380"/>
                                      </a:lnTo>
                                      <a:lnTo>
                                        <a:pt x="1161" y="368"/>
                                      </a:lnTo>
                                      <a:lnTo>
                                        <a:pt x="1163" y="401"/>
                                      </a:lnTo>
                                      <a:lnTo>
                                        <a:pt x="1166" y="435"/>
                                      </a:lnTo>
                                      <a:lnTo>
                                        <a:pt x="1169" y="378"/>
                                      </a:lnTo>
                                      <a:lnTo>
                                        <a:pt x="1171" y="409"/>
                                      </a:lnTo>
                                      <a:lnTo>
                                        <a:pt x="1174" y="350"/>
                                      </a:lnTo>
                                      <a:lnTo>
                                        <a:pt x="1177" y="401"/>
                                      </a:lnTo>
                                      <a:lnTo>
                                        <a:pt x="1179" y="428"/>
                                      </a:lnTo>
                                      <a:lnTo>
                                        <a:pt x="1182" y="409"/>
                                      </a:lnTo>
                                      <a:lnTo>
                                        <a:pt x="1185" y="435"/>
                                      </a:lnTo>
                                      <a:lnTo>
                                        <a:pt x="1187" y="438"/>
                                      </a:lnTo>
                                      <a:lnTo>
                                        <a:pt x="1189" y="418"/>
                                      </a:lnTo>
                                      <a:lnTo>
                                        <a:pt x="1193" y="355"/>
                                      </a:lnTo>
                                      <a:lnTo>
                                        <a:pt x="1195" y="357"/>
                                      </a:lnTo>
                                      <a:lnTo>
                                        <a:pt x="1197" y="382"/>
                                      </a:lnTo>
                                      <a:lnTo>
                                        <a:pt x="1201" y="429"/>
                                      </a:lnTo>
                                      <a:lnTo>
                                        <a:pt x="1203" y="432"/>
                                      </a:lnTo>
                                      <a:lnTo>
                                        <a:pt x="1205" y="456"/>
                                      </a:lnTo>
                                      <a:lnTo>
                                        <a:pt x="1208" y="369"/>
                                      </a:lnTo>
                                      <a:lnTo>
                                        <a:pt x="1211" y="436"/>
                                      </a:lnTo>
                                      <a:lnTo>
                                        <a:pt x="1213" y="369"/>
                                      </a:lnTo>
                                      <a:lnTo>
                                        <a:pt x="1216" y="433"/>
                                      </a:lnTo>
                                      <a:lnTo>
                                        <a:pt x="1219" y="363"/>
                                      </a:lnTo>
                                      <a:lnTo>
                                        <a:pt x="1221" y="314"/>
                                      </a:lnTo>
                                      <a:lnTo>
                                        <a:pt x="1224" y="439"/>
                                      </a:lnTo>
                                      <a:lnTo>
                                        <a:pt x="1227" y="410"/>
                                      </a:lnTo>
                                      <a:lnTo>
                                        <a:pt x="1229" y="447"/>
                                      </a:lnTo>
                                      <a:lnTo>
                                        <a:pt x="1232" y="416"/>
                                      </a:lnTo>
                                      <a:lnTo>
                                        <a:pt x="1235" y="409"/>
                                      </a:lnTo>
                                      <a:lnTo>
                                        <a:pt x="1237" y="401"/>
                                      </a:lnTo>
                                      <a:lnTo>
                                        <a:pt x="1239" y="418"/>
                                      </a:lnTo>
                                      <a:lnTo>
                                        <a:pt x="1243" y="392"/>
                                      </a:lnTo>
                                      <a:lnTo>
                                        <a:pt x="1245" y="390"/>
                                      </a:lnTo>
                                      <a:lnTo>
                                        <a:pt x="1247" y="389"/>
                                      </a:lnTo>
                                      <a:lnTo>
                                        <a:pt x="1250" y="413"/>
                                      </a:lnTo>
                                      <a:lnTo>
                                        <a:pt x="1253" y="394"/>
                                      </a:lnTo>
                                      <a:lnTo>
                                        <a:pt x="1255" y="376"/>
                                      </a:lnTo>
                                      <a:lnTo>
                                        <a:pt x="1258" y="405"/>
                                      </a:lnTo>
                                      <a:lnTo>
                                        <a:pt x="1261" y="412"/>
                                      </a:lnTo>
                                      <a:lnTo>
                                        <a:pt x="1263" y="442"/>
                                      </a:lnTo>
                                      <a:lnTo>
                                        <a:pt x="1266" y="428"/>
                                      </a:lnTo>
                                      <a:lnTo>
                                        <a:pt x="1269" y="414"/>
                                      </a:lnTo>
                                      <a:lnTo>
                                        <a:pt x="1271" y="422"/>
                                      </a:lnTo>
                                      <a:lnTo>
                                        <a:pt x="1274" y="363"/>
                                      </a:lnTo>
                                      <a:lnTo>
                                        <a:pt x="1277" y="371"/>
                                      </a:lnTo>
                                      <a:lnTo>
                                        <a:pt x="1279" y="376"/>
                                      </a:lnTo>
                                      <a:lnTo>
                                        <a:pt x="1282" y="381"/>
                                      </a:lnTo>
                                      <a:lnTo>
                                        <a:pt x="1284" y="407"/>
                                      </a:lnTo>
                                      <a:lnTo>
                                        <a:pt x="1287" y="454"/>
                                      </a:lnTo>
                                      <a:lnTo>
                                        <a:pt x="1289" y="390"/>
                                      </a:lnTo>
                                      <a:lnTo>
                                        <a:pt x="1292" y="414"/>
                                      </a:lnTo>
                                      <a:lnTo>
                                        <a:pt x="1295" y="416"/>
                                      </a:lnTo>
                                      <a:lnTo>
                                        <a:pt x="1297" y="462"/>
                                      </a:lnTo>
                                      <a:lnTo>
                                        <a:pt x="1300" y="396"/>
                                      </a:lnTo>
                                      <a:lnTo>
                                        <a:pt x="1303" y="308"/>
                                      </a:lnTo>
                                      <a:lnTo>
                                        <a:pt x="1305" y="462"/>
                                      </a:lnTo>
                                      <a:lnTo>
                                        <a:pt x="1308" y="395"/>
                                      </a:lnTo>
                                      <a:lnTo>
                                        <a:pt x="1311" y="393"/>
                                      </a:lnTo>
                                      <a:lnTo>
                                        <a:pt x="1313" y="389"/>
                                      </a:lnTo>
                                      <a:lnTo>
                                        <a:pt x="1316" y="405"/>
                                      </a:lnTo>
                                      <a:lnTo>
                                        <a:pt x="1318" y="399"/>
                                      </a:lnTo>
                                      <a:lnTo>
                                        <a:pt x="1321" y="392"/>
                                      </a:lnTo>
                                    </a:path>
                                  </a:pathLst>
                                </a:custGeom>
                                <a:noFill/>
                                <a:ln w="9525">
                                  <a:solidFill>
                                    <a:schemeClr val="tx1"/>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337" name="Freeform 337"/>
                              <wps:cNvSpPr>
                                <a:spLocks noChangeAspect="1"/>
                              </wps:cNvSpPr>
                              <wps:spPr bwMode="auto">
                                <a:xfrm>
                                  <a:off x="145603" y="3634296"/>
                                  <a:ext cx="3511290" cy="1194342"/>
                                </a:xfrm>
                                <a:custGeom>
                                  <a:avLst/>
                                  <a:gdLst>
                                    <a:gd name="T0" fmla="*/ 16 w 1321"/>
                                    <a:gd name="T1" fmla="*/ 6 h 908"/>
                                    <a:gd name="T2" fmla="*/ 37 w 1321"/>
                                    <a:gd name="T3" fmla="*/ 15 h 908"/>
                                    <a:gd name="T4" fmla="*/ 58 w 1321"/>
                                    <a:gd name="T5" fmla="*/ 28 h 908"/>
                                    <a:gd name="T6" fmla="*/ 79 w 1321"/>
                                    <a:gd name="T7" fmla="*/ 37 h 908"/>
                                    <a:gd name="T8" fmla="*/ 100 w 1321"/>
                                    <a:gd name="T9" fmla="*/ 42 h 908"/>
                                    <a:gd name="T10" fmla="*/ 121 w 1321"/>
                                    <a:gd name="T11" fmla="*/ 50 h 908"/>
                                    <a:gd name="T12" fmla="*/ 142 w 1321"/>
                                    <a:gd name="T13" fmla="*/ 67 h 908"/>
                                    <a:gd name="T14" fmla="*/ 163 w 1321"/>
                                    <a:gd name="T15" fmla="*/ 78 h 908"/>
                                    <a:gd name="T16" fmla="*/ 184 w 1321"/>
                                    <a:gd name="T17" fmla="*/ 80 h 908"/>
                                    <a:gd name="T18" fmla="*/ 205 w 1321"/>
                                    <a:gd name="T19" fmla="*/ 78 h 908"/>
                                    <a:gd name="T20" fmla="*/ 226 w 1321"/>
                                    <a:gd name="T21" fmla="*/ 72 h 908"/>
                                    <a:gd name="T22" fmla="*/ 247 w 1321"/>
                                    <a:gd name="T23" fmla="*/ 91 h 908"/>
                                    <a:gd name="T24" fmla="*/ 268 w 1321"/>
                                    <a:gd name="T25" fmla="*/ 91 h 908"/>
                                    <a:gd name="T26" fmla="*/ 289 w 1321"/>
                                    <a:gd name="T27" fmla="*/ 102 h 908"/>
                                    <a:gd name="T28" fmla="*/ 310 w 1321"/>
                                    <a:gd name="T29" fmla="*/ 111 h 908"/>
                                    <a:gd name="T30" fmla="*/ 331 w 1321"/>
                                    <a:gd name="T31" fmla="*/ 125 h 908"/>
                                    <a:gd name="T32" fmla="*/ 352 w 1321"/>
                                    <a:gd name="T33" fmla="*/ 141 h 908"/>
                                    <a:gd name="T34" fmla="*/ 373 w 1321"/>
                                    <a:gd name="T35" fmla="*/ 180 h 908"/>
                                    <a:gd name="T36" fmla="*/ 394 w 1321"/>
                                    <a:gd name="T37" fmla="*/ 189 h 908"/>
                                    <a:gd name="T38" fmla="*/ 415 w 1321"/>
                                    <a:gd name="T39" fmla="*/ 213 h 908"/>
                                    <a:gd name="T40" fmla="*/ 436 w 1321"/>
                                    <a:gd name="T41" fmla="*/ 233 h 908"/>
                                    <a:gd name="T42" fmla="*/ 457 w 1321"/>
                                    <a:gd name="T43" fmla="*/ 241 h 908"/>
                                    <a:gd name="T44" fmla="*/ 478 w 1321"/>
                                    <a:gd name="T45" fmla="*/ 263 h 908"/>
                                    <a:gd name="T46" fmla="*/ 499 w 1321"/>
                                    <a:gd name="T47" fmla="*/ 315 h 908"/>
                                    <a:gd name="T48" fmla="*/ 520 w 1321"/>
                                    <a:gd name="T49" fmla="*/ 396 h 908"/>
                                    <a:gd name="T50" fmla="*/ 541 w 1321"/>
                                    <a:gd name="T51" fmla="*/ 506 h 908"/>
                                    <a:gd name="T52" fmla="*/ 562 w 1321"/>
                                    <a:gd name="T53" fmla="*/ 578 h 908"/>
                                    <a:gd name="T54" fmla="*/ 583 w 1321"/>
                                    <a:gd name="T55" fmla="*/ 664 h 908"/>
                                    <a:gd name="T56" fmla="*/ 604 w 1321"/>
                                    <a:gd name="T57" fmla="*/ 739 h 908"/>
                                    <a:gd name="T58" fmla="*/ 625 w 1321"/>
                                    <a:gd name="T59" fmla="*/ 825 h 908"/>
                                    <a:gd name="T60" fmla="*/ 646 w 1321"/>
                                    <a:gd name="T61" fmla="*/ 845 h 908"/>
                                    <a:gd name="T62" fmla="*/ 667 w 1321"/>
                                    <a:gd name="T63" fmla="*/ 905 h 908"/>
                                    <a:gd name="T64" fmla="*/ 688 w 1321"/>
                                    <a:gd name="T65" fmla="*/ 769 h 908"/>
                                    <a:gd name="T66" fmla="*/ 709 w 1321"/>
                                    <a:gd name="T67" fmla="*/ 800 h 908"/>
                                    <a:gd name="T68" fmla="*/ 730 w 1321"/>
                                    <a:gd name="T69" fmla="*/ 656 h 908"/>
                                    <a:gd name="T70" fmla="*/ 751 w 1321"/>
                                    <a:gd name="T71" fmla="*/ 617 h 908"/>
                                    <a:gd name="T72" fmla="*/ 772 w 1321"/>
                                    <a:gd name="T73" fmla="*/ 510 h 908"/>
                                    <a:gd name="T74" fmla="*/ 794 w 1321"/>
                                    <a:gd name="T75" fmla="*/ 452 h 908"/>
                                    <a:gd name="T76" fmla="*/ 814 w 1321"/>
                                    <a:gd name="T77" fmla="*/ 432 h 908"/>
                                    <a:gd name="T78" fmla="*/ 836 w 1321"/>
                                    <a:gd name="T79" fmla="*/ 441 h 908"/>
                                    <a:gd name="T80" fmla="*/ 856 w 1321"/>
                                    <a:gd name="T81" fmla="*/ 369 h 908"/>
                                    <a:gd name="T82" fmla="*/ 877 w 1321"/>
                                    <a:gd name="T83" fmla="*/ 332 h 908"/>
                                    <a:gd name="T84" fmla="*/ 898 w 1321"/>
                                    <a:gd name="T85" fmla="*/ 308 h 908"/>
                                    <a:gd name="T86" fmla="*/ 919 w 1321"/>
                                    <a:gd name="T87" fmla="*/ 271 h 908"/>
                                    <a:gd name="T88" fmla="*/ 940 w 1321"/>
                                    <a:gd name="T89" fmla="*/ 255 h 908"/>
                                    <a:gd name="T90" fmla="*/ 961 w 1321"/>
                                    <a:gd name="T91" fmla="*/ 222 h 908"/>
                                    <a:gd name="T92" fmla="*/ 982 w 1321"/>
                                    <a:gd name="T93" fmla="*/ 191 h 908"/>
                                    <a:gd name="T94" fmla="*/ 1003 w 1321"/>
                                    <a:gd name="T95" fmla="*/ 161 h 908"/>
                                    <a:gd name="T96" fmla="*/ 1024 w 1321"/>
                                    <a:gd name="T97" fmla="*/ 141 h 908"/>
                                    <a:gd name="T98" fmla="*/ 1045 w 1321"/>
                                    <a:gd name="T99" fmla="*/ 136 h 908"/>
                                    <a:gd name="T100" fmla="*/ 1066 w 1321"/>
                                    <a:gd name="T101" fmla="*/ 114 h 908"/>
                                    <a:gd name="T102" fmla="*/ 1087 w 1321"/>
                                    <a:gd name="T103" fmla="*/ 122 h 908"/>
                                    <a:gd name="T104" fmla="*/ 1109 w 1321"/>
                                    <a:gd name="T105" fmla="*/ 111 h 908"/>
                                    <a:gd name="T106" fmla="*/ 1129 w 1321"/>
                                    <a:gd name="T107" fmla="*/ 102 h 908"/>
                                    <a:gd name="T108" fmla="*/ 1151 w 1321"/>
                                    <a:gd name="T109" fmla="*/ 91 h 908"/>
                                    <a:gd name="T110" fmla="*/ 1171 w 1321"/>
                                    <a:gd name="T111" fmla="*/ 89 h 908"/>
                                    <a:gd name="T112" fmla="*/ 1193 w 1321"/>
                                    <a:gd name="T113" fmla="*/ 78 h 908"/>
                                    <a:gd name="T114" fmla="*/ 1213 w 1321"/>
                                    <a:gd name="T115" fmla="*/ 78 h 908"/>
                                    <a:gd name="T116" fmla="*/ 1235 w 1321"/>
                                    <a:gd name="T117" fmla="*/ 89 h 908"/>
                                    <a:gd name="T118" fmla="*/ 1255 w 1321"/>
                                    <a:gd name="T119" fmla="*/ 86 h 908"/>
                                    <a:gd name="T120" fmla="*/ 1277 w 1321"/>
                                    <a:gd name="T121" fmla="*/ 78 h 908"/>
                                    <a:gd name="T122" fmla="*/ 1297 w 1321"/>
                                    <a:gd name="T123" fmla="*/ 86 h 908"/>
                                    <a:gd name="T124" fmla="*/ 1318 w 1321"/>
                                    <a:gd name="T125" fmla="*/ 80 h 9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321" h="908">
                                      <a:moveTo>
                                        <a:pt x="0" y="6"/>
                                      </a:moveTo>
                                      <a:lnTo>
                                        <a:pt x="0" y="6"/>
                                      </a:lnTo>
                                      <a:lnTo>
                                        <a:pt x="2" y="6"/>
                                      </a:lnTo>
                                      <a:lnTo>
                                        <a:pt x="6" y="0"/>
                                      </a:lnTo>
                                      <a:lnTo>
                                        <a:pt x="8" y="6"/>
                                      </a:lnTo>
                                      <a:lnTo>
                                        <a:pt x="10" y="6"/>
                                      </a:lnTo>
                                      <a:lnTo>
                                        <a:pt x="13" y="6"/>
                                      </a:lnTo>
                                      <a:lnTo>
                                        <a:pt x="16" y="6"/>
                                      </a:lnTo>
                                      <a:lnTo>
                                        <a:pt x="18" y="6"/>
                                      </a:lnTo>
                                      <a:lnTo>
                                        <a:pt x="21" y="6"/>
                                      </a:lnTo>
                                      <a:lnTo>
                                        <a:pt x="24" y="6"/>
                                      </a:lnTo>
                                      <a:lnTo>
                                        <a:pt x="26" y="6"/>
                                      </a:lnTo>
                                      <a:lnTo>
                                        <a:pt x="29" y="9"/>
                                      </a:lnTo>
                                      <a:lnTo>
                                        <a:pt x="32" y="15"/>
                                      </a:lnTo>
                                      <a:lnTo>
                                        <a:pt x="34" y="20"/>
                                      </a:lnTo>
                                      <a:lnTo>
                                        <a:pt x="37" y="15"/>
                                      </a:lnTo>
                                      <a:lnTo>
                                        <a:pt x="40" y="20"/>
                                      </a:lnTo>
                                      <a:lnTo>
                                        <a:pt x="42" y="20"/>
                                      </a:lnTo>
                                      <a:lnTo>
                                        <a:pt x="44" y="15"/>
                                      </a:lnTo>
                                      <a:lnTo>
                                        <a:pt x="48" y="20"/>
                                      </a:lnTo>
                                      <a:lnTo>
                                        <a:pt x="50" y="20"/>
                                      </a:lnTo>
                                      <a:lnTo>
                                        <a:pt x="52" y="20"/>
                                      </a:lnTo>
                                      <a:lnTo>
                                        <a:pt x="56" y="20"/>
                                      </a:lnTo>
                                      <a:lnTo>
                                        <a:pt x="58" y="28"/>
                                      </a:lnTo>
                                      <a:lnTo>
                                        <a:pt x="60" y="28"/>
                                      </a:lnTo>
                                      <a:lnTo>
                                        <a:pt x="63" y="22"/>
                                      </a:lnTo>
                                      <a:lnTo>
                                        <a:pt x="66" y="28"/>
                                      </a:lnTo>
                                      <a:lnTo>
                                        <a:pt x="68" y="22"/>
                                      </a:lnTo>
                                      <a:lnTo>
                                        <a:pt x="71" y="28"/>
                                      </a:lnTo>
                                      <a:lnTo>
                                        <a:pt x="74" y="34"/>
                                      </a:lnTo>
                                      <a:lnTo>
                                        <a:pt x="76" y="34"/>
                                      </a:lnTo>
                                      <a:lnTo>
                                        <a:pt x="79" y="37"/>
                                      </a:lnTo>
                                      <a:lnTo>
                                        <a:pt x="82" y="37"/>
                                      </a:lnTo>
                                      <a:lnTo>
                                        <a:pt x="84" y="37"/>
                                      </a:lnTo>
                                      <a:lnTo>
                                        <a:pt x="86" y="34"/>
                                      </a:lnTo>
                                      <a:lnTo>
                                        <a:pt x="90" y="34"/>
                                      </a:lnTo>
                                      <a:lnTo>
                                        <a:pt x="92" y="34"/>
                                      </a:lnTo>
                                      <a:lnTo>
                                        <a:pt x="94" y="28"/>
                                      </a:lnTo>
                                      <a:lnTo>
                                        <a:pt x="98" y="34"/>
                                      </a:lnTo>
                                      <a:lnTo>
                                        <a:pt x="100" y="42"/>
                                      </a:lnTo>
                                      <a:lnTo>
                                        <a:pt x="102" y="42"/>
                                      </a:lnTo>
                                      <a:lnTo>
                                        <a:pt x="105" y="42"/>
                                      </a:lnTo>
                                      <a:lnTo>
                                        <a:pt x="108" y="50"/>
                                      </a:lnTo>
                                      <a:lnTo>
                                        <a:pt x="110" y="45"/>
                                      </a:lnTo>
                                      <a:lnTo>
                                        <a:pt x="113" y="50"/>
                                      </a:lnTo>
                                      <a:lnTo>
                                        <a:pt x="116" y="42"/>
                                      </a:lnTo>
                                      <a:lnTo>
                                        <a:pt x="118" y="45"/>
                                      </a:lnTo>
                                      <a:lnTo>
                                        <a:pt x="121" y="50"/>
                                      </a:lnTo>
                                      <a:lnTo>
                                        <a:pt x="124" y="56"/>
                                      </a:lnTo>
                                      <a:lnTo>
                                        <a:pt x="126" y="50"/>
                                      </a:lnTo>
                                      <a:lnTo>
                                        <a:pt x="129" y="56"/>
                                      </a:lnTo>
                                      <a:lnTo>
                                        <a:pt x="132" y="58"/>
                                      </a:lnTo>
                                      <a:lnTo>
                                        <a:pt x="134" y="58"/>
                                      </a:lnTo>
                                      <a:lnTo>
                                        <a:pt x="136" y="58"/>
                                      </a:lnTo>
                                      <a:lnTo>
                                        <a:pt x="140" y="64"/>
                                      </a:lnTo>
                                      <a:lnTo>
                                        <a:pt x="142" y="67"/>
                                      </a:lnTo>
                                      <a:lnTo>
                                        <a:pt x="144" y="64"/>
                                      </a:lnTo>
                                      <a:lnTo>
                                        <a:pt x="147" y="64"/>
                                      </a:lnTo>
                                      <a:lnTo>
                                        <a:pt x="150" y="64"/>
                                      </a:lnTo>
                                      <a:lnTo>
                                        <a:pt x="152" y="67"/>
                                      </a:lnTo>
                                      <a:lnTo>
                                        <a:pt x="155" y="72"/>
                                      </a:lnTo>
                                      <a:lnTo>
                                        <a:pt x="158" y="78"/>
                                      </a:lnTo>
                                      <a:lnTo>
                                        <a:pt x="160" y="78"/>
                                      </a:lnTo>
                                      <a:lnTo>
                                        <a:pt x="163" y="78"/>
                                      </a:lnTo>
                                      <a:lnTo>
                                        <a:pt x="166" y="80"/>
                                      </a:lnTo>
                                      <a:lnTo>
                                        <a:pt x="168" y="80"/>
                                      </a:lnTo>
                                      <a:lnTo>
                                        <a:pt x="171" y="86"/>
                                      </a:lnTo>
                                      <a:lnTo>
                                        <a:pt x="174" y="89"/>
                                      </a:lnTo>
                                      <a:lnTo>
                                        <a:pt x="176" y="86"/>
                                      </a:lnTo>
                                      <a:lnTo>
                                        <a:pt x="179" y="80"/>
                                      </a:lnTo>
                                      <a:lnTo>
                                        <a:pt x="181" y="86"/>
                                      </a:lnTo>
                                      <a:lnTo>
                                        <a:pt x="184" y="80"/>
                                      </a:lnTo>
                                      <a:lnTo>
                                        <a:pt x="186" y="80"/>
                                      </a:lnTo>
                                      <a:lnTo>
                                        <a:pt x="189" y="86"/>
                                      </a:lnTo>
                                      <a:lnTo>
                                        <a:pt x="192" y="78"/>
                                      </a:lnTo>
                                      <a:lnTo>
                                        <a:pt x="194" y="78"/>
                                      </a:lnTo>
                                      <a:lnTo>
                                        <a:pt x="197" y="72"/>
                                      </a:lnTo>
                                      <a:lnTo>
                                        <a:pt x="200" y="78"/>
                                      </a:lnTo>
                                      <a:lnTo>
                                        <a:pt x="202" y="78"/>
                                      </a:lnTo>
                                      <a:lnTo>
                                        <a:pt x="205" y="78"/>
                                      </a:lnTo>
                                      <a:lnTo>
                                        <a:pt x="208" y="78"/>
                                      </a:lnTo>
                                      <a:lnTo>
                                        <a:pt x="210" y="86"/>
                                      </a:lnTo>
                                      <a:lnTo>
                                        <a:pt x="213" y="80"/>
                                      </a:lnTo>
                                      <a:lnTo>
                                        <a:pt x="215" y="80"/>
                                      </a:lnTo>
                                      <a:lnTo>
                                        <a:pt x="218" y="78"/>
                                      </a:lnTo>
                                      <a:lnTo>
                                        <a:pt x="221" y="72"/>
                                      </a:lnTo>
                                      <a:lnTo>
                                        <a:pt x="223" y="78"/>
                                      </a:lnTo>
                                      <a:lnTo>
                                        <a:pt x="226" y="72"/>
                                      </a:lnTo>
                                      <a:lnTo>
                                        <a:pt x="229" y="72"/>
                                      </a:lnTo>
                                      <a:lnTo>
                                        <a:pt x="231" y="64"/>
                                      </a:lnTo>
                                      <a:lnTo>
                                        <a:pt x="234" y="72"/>
                                      </a:lnTo>
                                      <a:lnTo>
                                        <a:pt x="236" y="72"/>
                                      </a:lnTo>
                                      <a:lnTo>
                                        <a:pt x="239" y="72"/>
                                      </a:lnTo>
                                      <a:lnTo>
                                        <a:pt x="242" y="80"/>
                                      </a:lnTo>
                                      <a:lnTo>
                                        <a:pt x="244" y="80"/>
                                      </a:lnTo>
                                      <a:lnTo>
                                        <a:pt x="247" y="91"/>
                                      </a:lnTo>
                                      <a:lnTo>
                                        <a:pt x="250" y="86"/>
                                      </a:lnTo>
                                      <a:lnTo>
                                        <a:pt x="252" y="89"/>
                                      </a:lnTo>
                                      <a:lnTo>
                                        <a:pt x="255" y="78"/>
                                      </a:lnTo>
                                      <a:lnTo>
                                        <a:pt x="257" y="78"/>
                                      </a:lnTo>
                                      <a:lnTo>
                                        <a:pt x="260" y="80"/>
                                      </a:lnTo>
                                      <a:lnTo>
                                        <a:pt x="263" y="89"/>
                                      </a:lnTo>
                                      <a:lnTo>
                                        <a:pt x="265" y="89"/>
                                      </a:lnTo>
                                      <a:lnTo>
                                        <a:pt x="268" y="91"/>
                                      </a:lnTo>
                                      <a:lnTo>
                                        <a:pt x="271" y="89"/>
                                      </a:lnTo>
                                      <a:lnTo>
                                        <a:pt x="273" y="89"/>
                                      </a:lnTo>
                                      <a:lnTo>
                                        <a:pt x="276" y="91"/>
                                      </a:lnTo>
                                      <a:lnTo>
                                        <a:pt x="279" y="89"/>
                                      </a:lnTo>
                                      <a:lnTo>
                                        <a:pt x="281" y="100"/>
                                      </a:lnTo>
                                      <a:lnTo>
                                        <a:pt x="284" y="95"/>
                                      </a:lnTo>
                                      <a:lnTo>
                                        <a:pt x="286" y="100"/>
                                      </a:lnTo>
                                      <a:lnTo>
                                        <a:pt x="289" y="102"/>
                                      </a:lnTo>
                                      <a:lnTo>
                                        <a:pt x="291" y="111"/>
                                      </a:lnTo>
                                      <a:lnTo>
                                        <a:pt x="294" y="100"/>
                                      </a:lnTo>
                                      <a:lnTo>
                                        <a:pt x="297" y="100"/>
                                      </a:lnTo>
                                      <a:lnTo>
                                        <a:pt x="299" y="102"/>
                                      </a:lnTo>
                                      <a:lnTo>
                                        <a:pt x="302" y="111"/>
                                      </a:lnTo>
                                      <a:lnTo>
                                        <a:pt x="305" y="108"/>
                                      </a:lnTo>
                                      <a:lnTo>
                                        <a:pt x="307" y="111"/>
                                      </a:lnTo>
                                      <a:lnTo>
                                        <a:pt x="310" y="111"/>
                                      </a:lnTo>
                                      <a:lnTo>
                                        <a:pt x="313" y="111"/>
                                      </a:lnTo>
                                      <a:lnTo>
                                        <a:pt x="315" y="114"/>
                                      </a:lnTo>
                                      <a:lnTo>
                                        <a:pt x="318" y="111"/>
                                      </a:lnTo>
                                      <a:lnTo>
                                        <a:pt x="321" y="111"/>
                                      </a:lnTo>
                                      <a:lnTo>
                                        <a:pt x="323" y="117"/>
                                      </a:lnTo>
                                      <a:lnTo>
                                        <a:pt x="325" y="122"/>
                                      </a:lnTo>
                                      <a:lnTo>
                                        <a:pt x="329" y="122"/>
                                      </a:lnTo>
                                      <a:lnTo>
                                        <a:pt x="331" y="125"/>
                                      </a:lnTo>
                                      <a:lnTo>
                                        <a:pt x="333" y="125"/>
                                      </a:lnTo>
                                      <a:lnTo>
                                        <a:pt x="336" y="133"/>
                                      </a:lnTo>
                                      <a:lnTo>
                                        <a:pt x="339" y="133"/>
                                      </a:lnTo>
                                      <a:lnTo>
                                        <a:pt x="341" y="133"/>
                                      </a:lnTo>
                                      <a:lnTo>
                                        <a:pt x="344" y="133"/>
                                      </a:lnTo>
                                      <a:lnTo>
                                        <a:pt x="347" y="144"/>
                                      </a:lnTo>
                                      <a:lnTo>
                                        <a:pt x="349" y="144"/>
                                      </a:lnTo>
                                      <a:lnTo>
                                        <a:pt x="352" y="141"/>
                                      </a:lnTo>
                                      <a:lnTo>
                                        <a:pt x="355" y="161"/>
                                      </a:lnTo>
                                      <a:lnTo>
                                        <a:pt x="357" y="163"/>
                                      </a:lnTo>
                                      <a:lnTo>
                                        <a:pt x="360" y="169"/>
                                      </a:lnTo>
                                      <a:lnTo>
                                        <a:pt x="363" y="178"/>
                                      </a:lnTo>
                                      <a:lnTo>
                                        <a:pt x="365" y="172"/>
                                      </a:lnTo>
                                      <a:lnTo>
                                        <a:pt x="367" y="178"/>
                                      </a:lnTo>
                                      <a:lnTo>
                                        <a:pt x="371" y="178"/>
                                      </a:lnTo>
                                      <a:lnTo>
                                        <a:pt x="373" y="180"/>
                                      </a:lnTo>
                                      <a:lnTo>
                                        <a:pt x="375" y="180"/>
                                      </a:lnTo>
                                      <a:lnTo>
                                        <a:pt x="379" y="189"/>
                                      </a:lnTo>
                                      <a:lnTo>
                                        <a:pt x="381" y="191"/>
                                      </a:lnTo>
                                      <a:lnTo>
                                        <a:pt x="383" y="183"/>
                                      </a:lnTo>
                                      <a:lnTo>
                                        <a:pt x="386" y="189"/>
                                      </a:lnTo>
                                      <a:lnTo>
                                        <a:pt x="389" y="189"/>
                                      </a:lnTo>
                                      <a:lnTo>
                                        <a:pt x="391" y="189"/>
                                      </a:lnTo>
                                      <a:lnTo>
                                        <a:pt x="394" y="189"/>
                                      </a:lnTo>
                                      <a:lnTo>
                                        <a:pt x="397" y="200"/>
                                      </a:lnTo>
                                      <a:lnTo>
                                        <a:pt x="399" y="200"/>
                                      </a:lnTo>
                                      <a:lnTo>
                                        <a:pt x="402" y="211"/>
                                      </a:lnTo>
                                      <a:lnTo>
                                        <a:pt x="405" y="213"/>
                                      </a:lnTo>
                                      <a:lnTo>
                                        <a:pt x="407" y="211"/>
                                      </a:lnTo>
                                      <a:lnTo>
                                        <a:pt x="409" y="202"/>
                                      </a:lnTo>
                                      <a:lnTo>
                                        <a:pt x="413" y="211"/>
                                      </a:lnTo>
                                      <a:lnTo>
                                        <a:pt x="415" y="213"/>
                                      </a:lnTo>
                                      <a:lnTo>
                                        <a:pt x="417" y="222"/>
                                      </a:lnTo>
                                      <a:lnTo>
                                        <a:pt x="421" y="213"/>
                                      </a:lnTo>
                                      <a:lnTo>
                                        <a:pt x="423" y="222"/>
                                      </a:lnTo>
                                      <a:lnTo>
                                        <a:pt x="425" y="222"/>
                                      </a:lnTo>
                                      <a:lnTo>
                                        <a:pt x="428" y="224"/>
                                      </a:lnTo>
                                      <a:lnTo>
                                        <a:pt x="431" y="224"/>
                                      </a:lnTo>
                                      <a:lnTo>
                                        <a:pt x="433" y="224"/>
                                      </a:lnTo>
                                      <a:lnTo>
                                        <a:pt x="436" y="233"/>
                                      </a:lnTo>
                                      <a:lnTo>
                                        <a:pt x="439" y="224"/>
                                      </a:lnTo>
                                      <a:lnTo>
                                        <a:pt x="441" y="233"/>
                                      </a:lnTo>
                                      <a:lnTo>
                                        <a:pt x="444" y="233"/>
                                      </a:lnTo>
                                      <a:lnTo>
                                        <a:pt x="447" y="235"/>
                                      </a:lnTo>
                                      <a:lnTo>
                                        <a:pt x="449" y="222"/>
                                      </a:lnTo>
                                      <a:lnTo>
                                        <a:pt x="452" y="235"/>
                                      </a:lnTo>
                                      <a:lnTo>
                                        <a:pt x="455" y="241"/>
                                      </a:lnTo>
                                      <a:lnTo>
                                        <a:pt x="457" y="241"/>
                                      </a:lnTo>
                                      <a:lnTo>
                                        <a:pt x="459" y="241"/>
                                      </a:lnTo>
                                      <a:lnTo>
                                        <a:pt x="463" y="244"/>
                                      </a:lnTo>
                                      <a:lnTo>
                                        <a:pt x="465" y="235"/>
                                      </a:lnTo>
                                      <a:lnTo>
                                        <a:pt x="467" y="244"/>
                                      </a:lnTo>
                                      <a:lnTo>
                                        <a:pt x="471" y="255"/>
                                      </a:lnTo>
                                      <a:lnTo>
                                        <a:pt x="473" y="255"/>
                                      </a:lnTo>
                                      <a:lnTo>
                                        <a:pt x="475" y="263"/>
                                      </a:lnTo>
                                      <a:lnTo>
                                        <a:pt x="478" y="263"/>
                                      </a:lnTo>
                                      <a:lnTo>
                                        <a:pt x="481" y="280"/>
                                      </a:lnTo>
                                      <a:lnTo>
                                        <a:pt x="483" y="280"/>
                                      </a:lnTo>
                                      <a:lnTo>
                                        <a:pt x="486" y="293"/>
                                      </a:lnTo>
                                      <a:lnTo>
                                        <a:pt x="489" y="299"/>
                                      </a:lnTo>
                                      <a:lnTo>
                                        <a:pt x="491" y="304"/>
                                      </a:lnTo>
                                      <a:lnTo>
                                        <a:pt x="494" y="304"/>
                                      </a:lnTo>
                                      <a:lnTo>
                                        <a:pt x="497" y="313"/>
                                      </a:lnTo>
                                      <a:lnTo>
                                        <a:pt x="499" y="315"/>
                                      </a:lnTo>
                                      <a:lnTo>
                                        <a:pt x="502" y="327"/>
                                      </a:lnTo>
                                      <a:lnTo>
                                        <a:pt x="505" y="332"/>
                                      </a:lnTo>
                                      <a:lnTo>
                                        <a:pt x="507" y="341"/>
                                      </a:lnTo>
                                      <a:lnTo>
                                        <a:pt x="509" y="352"/>
                                      </a:lnTo>
                                      <a:lnTo>
                                        <a:pt x="512" y="352"/>
                                      </a:lnTo>
                                      <a:lnTo>
                                        <a:pt x="515" y="376"/>
                                      </a:lnTo>
                                      <a:lnTo>
                                        <a:pt x="517" y="376"/>
                                      </a:lnTo>
                                      <a:lnTo>
                                        <a:pt x="520" y="396"/>
                                      </a:lnTo>
                                      <a:lnTo>
                                        <a:pt x="523" y="404"/>
                                      </a:lnTo>
                                      <a:lnTo>
                                        <a:pt x="525" y="407"/>
                                      </a:lnTo>
                                      <a:lnTo>
                                        <a:pt x="528" y="413"/>
                                      </a:lnTo>
                                      <a:lnTo>
                                        <a:pt x="531" y="443"/>
                                      </a:lnTo>
                                      <a:lnTo>
                                        <a:pt x="533" y="456"/>
                                      </a:lnTo>
                                      <a:lnTo>
                                        <a:pt x="536" y="471"/>
                                      </a:lnTo>
                                      <a:lnTo>
                                        <a:pt x="539" y="504"/>
                                      </a:lnTo>
                                      <a:lnTo>
                                        <a:pt x="541" y="506"/>
                                      </a:lnTo>
                                      <a:lnTo>
                                        <a:pt x="544" y="493"/>
                                      </a:lnTo>
                                      <a:lnTo>
                                        <a:pt x="546" y="543"/>
                                      </a:lnTo>
                                      <a:lnTo>
                                        <a:pt x="549" y="551"/>
                                      </a:lnTo>
                                      <a:lnTo>
                                        <a:pt x="551" y="554"/>
                                      </a:lnTo>
                                      <a:lnTo>
                                        <a:pt x="554" y="543"/>
                                      </a:lnTo>
                                      <a:lnTo>
                                        <a:pt x="557" y="565"/>
                                      </a:lnTo>
                                      <a:lnTo>
                                        <a:pt x="559" y="598"/>
                                      </a:lnTo>
                                      <a:lnTo>
                                        <a:pt x="562" y="578"/>
                                      </a:lnTo>
                                      <a:lnTo>
                                        <a:pt x="565" y="567"/>
                                      </a:lnTo>
                                      <a:lnTo>
                                        <a:pt x="567" y="584"/>
                                      </a:lnTo>
                                      <a:lnTo>
                                        <a:pt x="570" y="623"/>
                                      </a:lnTo>
                                      <a:lnTo>
                                        <a:pt x="573" y="654"/>
                                      </a:lnTo>
                                      <a:lnTo>
                                        <a:pt x="575" y="656"/>
                                      </a:lnTo>
                                      <a:lnTo>
                                        <a:pt x="578" y="620"/>
                                      </a:lnTo>
                                      <a:lnTo>
                                        <a:pt x="581" y="651"/>
                                      </a:lnTo>
                                      <a:lnTo>
                                        <a:pt x="583" y="664"/>
                                      </a:lnTo>
                                      <a:lnTo>
                                        <a:pt x="586" y="673"/>
                                      </a:lnTo>
                                      <a:lnTo>
                                        <a:pt x="588" y="700"/>
                                      </a:lnTo>
                                      <a:lnTo>
                                        <a:pt x="591" y="723"/>
                                      </a:lnTo>
                                      <a:lnTo>
                                        <a:pt x="594" y="730"/>
                                      </a:lnTo>
                                      <a:lnTo>
                                        <a:pt x="596" y="728"/>
                                      </a:lnTo>
                                      <a:lnTo>
                                        <a:pt x="599" y="758"/>
                                      </a:lnTo>
                                      <a:lnTo>
                                        <a:pt x="601" y="778"/>
                                      </a:lnTo>
                                      <a:lnTo>
                                        <a:pt x="604" y="739"/>
                                      </a:lnTo>
                                      <a:lnTo>
                                        <a:pt x="607" y="730"/>
                                      </a:lnTo>
                                      <a:lnTo>
                                        <a:pt x="609" y="753"/>
                                      </a:lnTo>
                                      <a:lnTo>
                                        <a:pt x="612" y="761"/>
                                      </a:lnTo>
                                      <a:lnTo>
                                        <a:pt x="615" y="758"/>
                                      </a:lnTo>
                                      <a:lnTo>
                                        <a:pt x="617" y="761"/>
                                      </a:lnTo>
                                      <a:lnTo>
                                        <a:pt x="620" y="795"/>
                                      </a:lnTo>
                                      <a:lnTo>
                                        <a:pt x="622" y="806"/>
                                      </a:lnTo>
                                      <a:lnTo>
                                        <a:pt x="625" y="825"/>
                                      </a:lnTo>
                                      <a:lnTo>
                                        <a:pt x="628" y="806"/>
                                      </a:lnTo>
                                      <a:lnTo>
                                        <a:pt x="630" y="817"/>
                                      </a:lnTo>
                                      <a:lnTo>
                                        <a:pt x="633" y="828"/>
                                      </a:lnTo>
                                      <a:lnTo>
                                        <a:pt x="636" y="797"/>
                                      </a:lnTo>
                                      <a:lnTo>
                                        <a:pt x="638" y="780"/>
                                      </a:lnTo>
                                      <a:lnTo>
                                        <a:pt x="641" y="772"/>
                                      </a:lnTo>
                                      <a:lnTo>
                                        <a:pt x="644" y="795"/>
                                      </a:lnTo>
                                      <a:lnTo>
                                        <a:pt x="646" y="845"/>
                                      </a:lnTo>
                                      <a:lnTo>
                                        <a:pt x="649" y="864"/>
                                      </a:lnTo>
                                      <a:lnTo>
                                        <a:pt x="651" y="877"/>
                                      </a:lnTo>
                                      <a:lnTo>
                                        <a:pt x="654" y="877"/>
                                      </a:lnTo>
                                      <a:lnTo>
                                        <a:pt x="656" y="869"/>
                                      </a:lnTo>
                                      <a:lnTo>
                                        <a:pt x="659" y="864"/>
                                      </a:lnTo>
                                      <a:lnTo>
                                        <a:pt x="662" y="866"/>
                                      </a:lnTo>
                                      <a:lnTo>
                                        <a:pt x="664" y="908"/>
                                      </a:lnTo>
                                      <a:lnTo>
                                        <a:pt x="667" y="905"/>
                                      </a:lnTo>
                                      <a:lnTo>
                                        <a:pt x="670" y="866"/>
                                      </a:lnTo>
                                      <a:lnTo>
                                        <a:pt x="672" y="830"/>
                                      </a:lnTo>
                                      <a:lnTo>
                                        <a:pt x="675" y="822"/>
                                      </a:lnTo>
                                      <a:lnTo>
                                        <a:pt x="678" y="791"/>
                                      </a:lnTo>
                                      <a:lnTo>
                                        <a:pt x="680" y="764"/>
                                      </a:lnTo>
                                      <a:lnTo>
                                        <a:pt x="683" y="758"/>
                                      </a:lnTo>
                                      <a:lnTo>
                                        <a:pt x="686" y="778"/>
                                      </a:lnTo>
                                      <a:lnTo>
                                        <a:pt x="688" y="769"/>
                                      </a:lnTo>
                                      <a:lnTo>
                                        <a:pt x="691" y="778"/>
                                      </a:lnTo>
                                      <a:lnTo>
                                        <a:pt x="694" y="791"/>
                                      </a:lnTo>
                                      <a:lnTo>
                                        <a:pt x="696" y="795"/>
                                      </a:lnTo>
                                      <a:lnTo>
                                        <a:pt x="698" y="830"/>
                                      </a:lnTo>
                                      <a:lnTo>
                                        <a:pt x="701" y="822"/>
                                      </a:lnTo>
                                      <a:lnTo>
                                        <a:pt x="704" y="836"/>
                                      </a:lnTo>
                                      <a:lnTo>
                                        <a:pt x="706" y="808"/>
                                      </a:lnTo>
                                      <a:lnTo>
                                        <a:pt x="709" y="800"/>
                                      </a:lnTo>
                                      <a:lnTo>
                                        <a:pt x="712" y="791"/>
                                      </a:lnTo>
                                      <a:lnTo>
                                        <a:pt x="714" y="797"/>
                                      </a:lnTo>
                                      <a:lnTo>
                                        <a:pt x="717" y="778"/>
                                      </a:lnTo>
                                      <a:lnTo>
                                        <a:pt x="720" y="728"/>
                                      </a:lnTo>
                                      <a:lnTo>
                                        <a:pt x="722" y="703"/>
                                      </a:lnTo>
                                      <a:lnTo>
                                        <a:pt x="725" y="664"/>
                                      </a:lnTo>
                                      <a:lnTo>
                                        <a:pt x="728" y="656"/>
                                      </a:lnTo>
                                      <a:lnTo>
                                        <a:pt x="730" y="656"/>
                                      </a:lnTo>
                                      <a:lnTo>
                                        <a:pt x="732" y="645"/>
                                      </a:lnTo>
                                      <a:lnTo>
                                        <a:pt x="736" y="656"/>
                                      </a:lnTo>
                                      <a:lnTo>
                                        <a:pt x="738" y="648"/>
                                      </a:lnTo>
                                      <a:lnTo>
                                        <a:pt x="740" y="620"/>
                                      </a:lnTo>
                                      <a:lnTo>
                                        <a:pt x="744" y="628"/>
                                      </a:lnTo>
                                      <a:lnTo>
                                        <a:pt x="746" y="645"/>
                                      </a:lnTo>
                                      <a:lnTo>
                                        <a:pt x="748" y="634"/>
                                      </a:lnTo>
                                      <a:lnTo>
                                        <a:pt x="751" y="617"/>
                                      </a:lnTo>
                                      <a:lnTo>
                                        <a:pt x="754" y="601"/>
                                      </a:lnTo>
                                      <a:lnTo>
                                        <a:pt x="756" y="595"/>
                                      </a:lnTo>
                                      <a:lnTo>
                                        <a:pt x="759" y="578"/>
                                      </a:lnTo>
                                      <a:lnTo>
                                        <a:pt x="762" y="559"/>
                                      </a:lnTo>
                                      <a:lnTo>
                                        <a:pt x="764" y="551"/>
                                      </a:lnTo>
                                      <a:lnTo>
                                        <a:pt x="767" y="526"/>
                                      </a:lnTo>
                                      <a:lnTo>
                                        <a:pt x="770" y="510"/>
                                      </a:lnTo>
                                      <a:lnTo>
                                        <a:pt x="772" y="510"/>
                                      </a:lnTo>
                                      <a:lnTo>
                                        <a:pt x="774" y="498"/>
                                      </a:lnTo>
                                      <a:lnTo>
                                        <a:pt x="778" y="479"/>
                                      </a:lnTo>
                                      <a:lnTo>
                                        <a:pt x="780" y="473"/>
                                      </a:lnTo>
                                      <a:lnTo>
                                        <a:pt x="782" y="454"/>
                                      </a:lnTo>
                                      <a:lnTo>
                                        <a:pt x="786" y="443"/>
                                      </a:lnTo>
                                      <a:lnTo>
                                        <a:pt x="788" y="443"/>
                                      </a:lnTo>
                                      <a:lnTo>
                                        <a:pt x="790" y="452"/>
                                      </a:lnTo>
                                      <a:lnTo>
                                        <a:pt x="794" y="452"/>
                                      </a:lnTo>
                                      <a:lnTo>
                                        <a:pt x="796" y="456"/>
                                      </a:lnTo>
                                      <a:lnTo>
                                        <a:pt x="798" y="446"/>
                                      </a:lnTo>
                                      <a:lnTo>
                                        <a:pt x="801" y="462"/>
                                      </a:lnTo>
                                      <a:lnTo>
                                        <a:pt x="804" y="473"/>
                                      </a:lnTo>
                                      <a:lnTo>
                                        <a:pt x="806" y="443"/>
                                      </a:lnTo>
                                      <a:lnTo>
                                        <a:pt x="809" y="432"/>
                                      </a:lnTo>
                                      <a:lnTo>
                                        <a:pt x="812" y="432"/>
                                      </a:lnTo>
                                      <a:lnTo>
                                        <a:pt x="814" y="432"/>
                                      </a:lnTo>
                                      <a:lnTo>
                                        <a:pt x="817" y="424"/>
                                      </a:lnTo>
                                      <a:lnTo>
                                        <a:pt x="820" y="424"/>
                                      </a:lnTo>
                                      <a:lnTo>
                                        <a:pt x="822" y="430"/>
                                      </a:lnTo>
                                      <a:lnTo>
                                        <a:pt x="824" y="430"/>
                                      </a:lnTo>
                                      <a:lnTo>
                                        <a:pt x="828" y="430"/>
                                      </a:lnTo>
                                      <a:lnTo>
                                        <a:pt x="830" y="441"/>
                                      </a:lnTo>
                                      <a:lnTo>
                                        <a:pt x="832" y="452"/>
                                      </a:lnTo>
                                      <a:lnTo>
                                        <a:pt x="836" y="441"/>
                                      </a:lnTo>
                                      <a:lnTo>
                                        <a:pt x="838" y="404"/>
                                      </a:lnTo>
                                      <a:lnTo>
                                        <a:pt x="840" y="393"/>
                                      </a:lnTo>
                                      <a:lnTo>
                                        <a:pt x="843" y="393"/>
                                      </a:lnTo>
                                      <a:lnTo>
                                        <a:pt x="846" y="396"/>
                                      </a:lnTo>
                                      <a:lnTo>
                                        <a:pt x="848" y="385"/>
                                      </a:lnTo>
                                      <a:lnTo>
                                        <a:pt x="851" y="371"/>
                                      </a:lnTo>
                                      <a:lnTo>
                                        <a:pt x="854" y="369"/>
                                      </a:lnTo>
                                      <a:lnTo>
                                        <a:pt x="856" y="369"/>
                                      </a:lnTo>
                                      <a:lnTo>
                                        <a:pt x="859" y="369"/>
                                      </a:lnTo>
                                      <a:lnTo>
                                        <a:pt x="862" y="371"/>
                                      </a:lnTo>
                                      <a:lnTo>
                                        <a:pt x="864" y="376"/>
                                      </a:lnTo>
                                      <a:lnTo>
                                        <a:pt x="867" y="369"/>
                                      </a:lnTo>
                                      <a:lnTo>
                                        <a:pt x="870" y="380"/>
                                      </a:lnTo>
                                      <a:lnTo>
                                        <a:pt x="872" y="404"/>
                                      </a:lnTo>
                                      <a:lnTo>
                                        <a:pt x="874" y="369"/>
                                      </a:lnTo>
                                      <a:lnTo>
                                        <a:pt x="877" y="332"/>
                                      </a:lnTo>
                                      <a:lnTo>
                                        <a:pt x="880" y="327"/>
                                      </a:lnTo>
                                      <a:lnTo>
                                        <a:pt x="882" y="352"/>
                                      </a:lnTo>
                                      <a:lnTo>
                                        <a:pt x="885" y="343"/>
                                      </a:lnTo>
                                      <a:lnTo>
                                        <a:pt x="888" y="343"/>
                                      </a:lnTo>
                                      <a:lnTo>
                                        <a:pt x="890" y="335"/>
                                      </a:lnTo>
                                      <a:lnTo>
                                        <a:pt x="893" y="327"/>
                                      </a:lnTo>
                                      <a:lnTo>
                                        <a:pt x="896" y="315"/>
                                      </a:lnTo>
                                      <a:lnTo>
                                        <a:pt x="898" y="308"/>
                                      </a:lnTo>
                                      <a:lnTo>
                                        <a:pt x="901" y="308"/>
                                      </a:lnTo>
                                      <a:lnTo>
                                        <a:pt x="904" y="293"/>
                                      </a:lnTo>
                                      <a:lnTo>
                                        <a:pt x="906" y="293"/>
                                      </a:lnTo>
                                      <a:lnTo>
                                        <a:pt x="909" y="293"/>
                                      </a:lnTo>
                                      <a:lnTo>
                                        <a:pt x="912" y="285"/>
                                      </a:lnTo>
                                      <a:lnTo>
                                        <a:pt x="914" y="288"/>
                                      </a:lnTo>
                                      <a:lnTo>
                                        <a:pt x="917" y="285"/>
                                      </a:lnTo>
                                      <a:lnTo>
                                        <a:pt x="919" y="271"/>
                                      </a:lnTo>
                                      <a:lnTo>
                                        <a:pt x="922" y="271"/>
                                      </a:lnTo>
                                      <a:lnTo>
                                        <a:pt x="924" y="277"/>
                                      </a:lnTo>
                                      <a:lnTo>
                                        <a:pt x="927" y="277"/>
                                      </a:lnTo>
                                      <a:lnTo>
                                        <a:pt x="930" y="277"/>
                                      </a:lnTo>
                                      <a:lnTo>
                                        <a:pt x="932" y="263"/>
                                      </a:lnTo>
                                      <a:lnTo>
                                        <a:pt x="935" y="263"/>
                                      </a:lnTo>
                                      <a:lnTo>
                                        <a:pt x="938" y="263"/>
                                      </a:lnTo>
                                      <a:lnTo>
                                        <a:pt x="940" y="255"/>
                                      </a:lnTo>
                                      <a:lnTo>
                                        <a:pt x="943" y="241"/>
                                      </a:lnTo>
                                      <a:lnTo>
                                        <a:pt x="946" y="241"/>
                                      </a:lnTo>
                                      <a:lnTo>
                                        <a:pt x="948" y="235"/>
                                      </a:lnTo>
                                      <a:lnTo>
                                        <a:pt x="951" y="233"/>
                                      </a:lnTo>
                                      <a:lnTo>
                                        <a:pt x="953" y="224"/>
                                      </a:lnTo>
                                      <a:lnTo>
                                        <a:pt x="956" y="222"/>
                                      </a:lnTo>
                                      <a:lnTo>
                                        <a:pt x="959" y="224"/>
                                      </a:lnTo>
                                      <a:lnTo>
                                        <a:pt x="961" y="222"/>
                                      </a:lnTo>
                                      <a:lnTo>
                                        <a:pt x="964" y="213"/>
                                      </a:lnTo>
                                      <a:lnTo>
                                        <a:pt x="966" y="200"/>
                                      </a:lnTo>
                                      <a:lnTo>
                                        <a:pt x="969" y="200"/>
                                      </a:lnTo>
                                      <a:lnTo>
                                        <a:pt x="972" y="202"/>
                                      </a:lnTo>
                                      <a:lnTo>
                                        <a:pt x="974" y="202"/>
                                      </a:lnTo>
                                      <a:lnTo>
                                        <a:pt x="977" y="200"/>
                                      </a:lnTo>
                                      <a:lnTo>
                                        <a:pt x="980" y="197"/>
                                      </a:lnTo>
                                      <a:lnTo>
                                        <a:pt x="982" y="191"/>
                                      </a:lnTo>
                                      <a:lnTo>
                                        <a:pt x="985" y="189"/>
                                      </a:lnTo>
                                      <a:lnTo>
                                        <a:pt x="987" y="183"/>
                                      </a:lnTo>
                                      <a:lnTo>
                                        <a:pt x="990" y="178"/>
                                      </a:lnTo>
                                      <a:lnTo>
                                        <a:pt x="993" y="180"/>
                                      </a:lnTo>
                                      <a:lnTo>
                                        <a:pt x="995" y="169"/>
                                      </a:lnTo>
                                      <a:lnTo>
                                        <a:pt x="998" y="169"/>
                                      </a:lnTo>
                                      <a:lnTo>
                                        <a:pt x="1001" y="163"/>
                                      </a:lnTo>
                                      <a:lnTo>
                                        <a:pt x="1003" y="161"/>
                                      </a:lnTo>
                                      <a:lnTo>
                                        <a:pt x="1006" y="158"/>
                                      </a:lnTo>
                                      <a:lnTo>
                                        <a:pt x="1009" y="167"/>
                                      </a:lnTo>
                                      <a:lnTo>
                                        <a:pt x="1011" y="161"/>
                                      </a:lnTo>
                                      <a:lnTo>
                                        <a:pt x="1014" y="152"/>
                                      </a:lnTo>
                                      <a:lnTo>
                                        <a:pt x="1016" y="147"/>
                                      </a:lnTo>
                                      <a:lnTo>
                                        <a:pt x="1019" y="144"/>
                                      </a:lnTo>
                                      <a:lnTo>
                                        <a:pt x="1022" y="141"/>
                                      </a:lnTo>
                                      <a:lnTo>
                                        <a:pt x="1024" y="141"/>
                                      </a:lnTo>
                                      <a:lnTo>
                                        <a:pt x="1027" y="147"/>
                                      </a:lnTo>
                                      <a:lnTo>
                                        <a:pt x="1029" y="144"/>
                                      </a:lnTo>
                                      <a:lnTo>
                                        <a:pt x="1032" y="144"/>
                                      </a:lnTo>
                                      <a:lnTo>
                                        <a:pt x="1035" y="141"/>
                                      </a:lnTo>
                                      <a:lnTo>
                                        <a:pt x="1037" y="144"/>
                                      </a:lnTo>
                                      <a:lnTo>
                                        <a:pt x="1040" y="141"/>
                                      </a:lnTo>
                                      <a:lnTo>
                                        <a:pt x="1043" y="141"/>
                                      </a:lnTo>
                                      <a:lnTo>
                                        <a:pt x="1045" y="136"/>
                                      </a:lnTo>
                                      <a:lnTo>
                                        <a:pt x="1048" y="133"/>
                                      </a:lnTo>
                                      <a:lnTo>
                                        <a:pt x="1051" y="133"/>
                                      </a:lnTo>
                                      <a:lnTo>
                                        <a:pt x="1053" y="136"/>
                                      </a:lnTo>
                                      <a:lnTo>
                                        <a:pt x="1056" y="122"/>
                                      </a:lnTo>
                                      <a:lnTo>
                                        <a:pt x="1059" y="128"/>
                                      </a:lnTo>
                                      <a:lnTo>
                                        <a:pt x="1061" y="122"/>
                                      </a:lnTo>
                                      <a:lnTo>
                                        <a:pt x="1063" y="122"/>
                                      </a:lnTo>
                                      <a:lnTo>
                                        <a:pt x="1066" y="114"/>
                                      </a:lnTo>
                                      <a:lnTo>
                                        <a:pt x="1069" y="122"/>
                                      </a:lnTo>
                                      <a:lnTo>
                                        <a:pt x="1071" y="122"/>
                                      </a:lnTo>
                                      <a:lnTo>
                                        <a:pt x="1074" y="122"/>
                                      </a:lnTo>
                                      <a:lnTo>
                                        <a:pt x="1077" y="122"/>
                                      </a:lnTo>
                                      <a:lnTo>
                                        <a:pt x="1079" y="125"/>
                                      </a:lnTo>
                                      <a:lnTo>
                                        <a:pt x="1082" y="122"/>
                                      </a:lnTo>
                                      <a:lnTo>
                                        <a:pt x="1085" y="122"/>
                                      </a:lnTo>
                                      <a:lnTo>
                                        <a:pt x="1087" y="122"/>
                                      </a:lnTo>
                                      <a:lnTo>
                                        <a:pt x="1090" y="122"/>
                                      </a:lnTo>
                                      <a:lnTo>
                                        <a:pt x="1093" y="114"/>
                                      </a:lnTo>
                                      <a:lnTo>
                                        <a:pt x="1095" y="122"/>
                                      </a:lnTo>
                                      <a:lnTo>
                                        <a:pt x="1097" y="122"/>
                                      </a:lnTo>
                                      <a:lnTo>
                                        <a:pt x="1101" y="114"/>
                                      </a:lnTo>
                                      <a:lnTo>
                                        <a:pt x="1103" y="122"/>
                                      </a:lnTo>
                                      <a:lnTo>
                                        <a:pt x="1105" y="117"/>
                                      </a:lnTo>
                                      <a:lnTo>
                                        <a:pt x="1109" y="111"/>
                                      </a:lnTo>
                                      <a:lnTo>
                                        <a:pt x="1111" y="111"/>
                                      </a:lnTo>
                                      <a:lnTo>
                                        <a:pt x="1113" y="114"/>
                                      </a:lnTo>
                                      <a:lnTo>
                                        <a:pt x="1116" y="108"/>
                                      </a:lnTo>
                                      <a:lnTo>
                                        <a:pt x="1119" y="111"/>
                                      </a:lnTo>
                                      <a:lnTo>
                                        <a:pt x="1121" y="102"/>
                                      </a:lnTo>
                                      <a:lnTo>
                                        <a:pt x="1124" y="102"/>
                                      </a:lnTo>
                                      <a:lnTo>
                                        <a:pt x="1127" y="100"/>
                                      </a:lnTo>
                                      <a:lnTo>
                                        <a:pt x="1129" y="102"/>
                                      </a:lnTo>
                                      <a:lnTo>
                                        <a:pt x="1132" y="95"/>
                                      </a:lnTo>
                                      <a:lnTo>
                                        <a:pt x="1135" y="95"/>
                                      </a:lnTo>
                                      <a:lnTo>
                                        <a:pt x="1137" y="100"/>
                                      </a:lnTo>
                                      <a:lnTo>
                                        <a:pt x="1139" y="100"/>
                                      </a:lnTo>
                                      <a:lnTo>
                                        <a:pt x="1143" y="102"/>
                                      </a:lnTo>
                                      <a:lnTo>
                                        <a:pt x="1145" y="108"/>
                                      </a:lnTo>
                                      <a:lnTo>
                                        <a:pt x="1147" y="100"/>
                                      </a:lnTo>
                                      <a:lnTo>
                                        <a:pt x="1151" y="91"/>
                                      </a:lnTo>
                                      <a:lnTo>
                                        <a:pt x="1153" y="100"/>
                                      </a:lnTo>
                                      <a:lnTo>
                                        <a:pt x="1155" y="100"/>
                                      </a:lnTo>
                                      <a:lnTo>
                                        <a:pt x="1159" y="91"/>
                                      </a:lnTo>
                                      <a:lnTo>
                                        <a:pt x="1161" y="89"/>
                                      </a:lnTo>
                                      <a:lnTo>
                                        <a:pt x="1163" y="91"/>
                                      </a:lnTo>
                                      <a:lnTo>
                                        <a:pt x="1166" y="95"/>
                                      </a:lnTo>
                                      <a:lnTo>
                                        <a:pt x="1169" y="86"/>
                                      </a:lnTo>
                                      <a:lnTo>
                                        <a:pt x="1171" y="89"/>
                                      </a:lnTo>
                                      <a:lnTo>
                                        <a:pt x="1174" y="80"/>
                                      </a:lnTo>
                                      <a:lnTo>
                                        <a:pt x="1177" y="86"/>
                                      </a:lnTo>
                                      <a:lnTo>
                                        <a:pt x="1179" y="89"/>
                                      </a:lnTo>
                                      <a:lnTo>
                                        <a:pt x="1182" y="86"/>
                                      </a:lnTo>
                                      <a:lnTo>
                                        <a:pt x="1185" y="89"/>
                                      </a:lnTo>
                                      <a:lnTo>
                                        <a:pt x="1187" y="89"/>
                                      </a:lnTo>
                                      <a:lnTo>
                                        <a:pt x="1189" y="86"/>
                                      </a:lnTo>
                                      <a:lnTo>
                                        <a:pt x="1193" y="78"/>
                                      </a:lnTo>
                                      <a:lnTo>
                                        <a:pt x="1195" y="78"/>
                                      </a:lnTo>
                                      <a:lnTo>
                                        <a:pt x="1197" y="80"/>
                                      </a:lnTo>
                                      <a:lnTo>
                                        <a:pt x="1201" y="86"/>
                                      </a:lnTo>
                                      <a:lnTo>
                                        <a:pt x="1203" y="86"/>
                                      </a:lnTo>
                                      <a:lnTo>
                                        <a:pt x="1205" y="89"/>
                                      </a:lnTo>
                                      <a:lnTo>
                                        <a:pt x="1208" y="78"/>
                                      </a:lnTo>
                                      <a:lnTo>
                                        <a:pt x="1211" y="86"/>
                                      </a:lnTo>
                                      <a:lnTo>
                                        <a:pt x="1213" y="78"/>
                                      </a:lnTo>
                                      <a:lnTo>
                                        <a:pt x="1216" y="86"/>
                                      </a:lnTo>
                                      <a:lnTo>
                                        <a:pt x="1219" y="78"/>
                                      </a:lnTo>
                                      <a:lnTo>
                                        <a:pt x="1221" y="72"/>
                                      </a:lnTo>
                                      <a:lnTo>
                                        <a:pt x="1224" y="89"/>
                                      </a:lnTo>
                                      <a:lnTo>
                                        <a:pt x="1227" y="86"/>
                                      </a:lnTo>
                                      <a:lnTo>
                                        <a:pt x="1229" y="91"/>
                                      </a:lnTo>
                                      <a:lnTo>
                                        <a:pt x="1232" y="89"/>
                                      </a:lnTo>
                                      <a:lnTo>
                                        <a:pt x="1235" y="89"/>
                                      </a:lnTo>
                                      <a:lnTo>
                                        <a:pt x="1237" y="89"/>
                                      </a:lnTo>
                                      <a:lnTo>
                                        <a:pt x="1239" y="91"/>
                                      </a:lnTo>
                                      <a:lnTo>
                                        <a:pt x="1243" y="89"/>
                                      </a:lnTo>
                                      <a:lnTo>
                                        <a:pt x="1245" y="89"/>
                                      </a:lnTo>
                                      <a:lnTo>
                                        <a:pt x="1247" y="89"/>
                                      </a:lnTo>
                                      <a:lnTo>
                                        <a:pt x="1250" y="91"/>
                                      </a:lnTo>
                                      <a:lnTo>
                                        <a:pt x="1253" y="89"/>
                                      </a:lnTo>
                                      <a:lnTo>
                                        <a:pt x="1255" y="86"/>
                                      </a:lnTo>
                                      <a:lnTo>
                                        <a:pt x="1258" y="89"/>
                                      </a:lnTo>
                                      <a:lnTo>
                                        <a:pt x="1261" y="89"/>
                                      </a:lnTo>
                                      <a:lnTo>
                                        <a:pt x="1263" y="91"/>
                                      </a:lnTo>
                                      <a:lnTo>
                                        <a:pt x="1266" y="89"/>
                                      </a:lnTo>
                                      <a:lnTo>
                                        <a:pt x="1269" y="86"/>
                                      </a:lnTo>
                                      <a:lnTo>
                                        <a:pt x="1271" y="86"/>
                                      </a:lnTo>
                                      <a:lnTo>
                                        <a:pt x="1274" y="78"/>
                                      </a:lnTo>
                                      <a:lnTo>
                                        <a:pt x="1277" y="78"/>
                                      </a:lnTo>
                                      <a:lnTo>
                                        <a:pt x="1279" y="78"/>
                                      </a:lnTo>
                                      <a:lnTo>
                                        <a:pt x="1282" y="78"/>
                                      </a:lnTo>
                                      <a:lnTo>
                                        <a:pt x="1284" y="80"/>
                                      </a:lnTo>
                                      <a:lnTo>
                                        <a:pt x="1287" y="86"/>
                                      </a:lnTo>
                                      <a:lnTo>
                                        <a:pt x="1289" y="78"/>
                                      </a:lnTo>
                                      <a:lnTo>
                                        <a:pt x="1292" y="80"/>
                                      </a:lnTo>
                                      <a:lnTo>
                                        <a:pt x="1295" y="80"/>
                                      </a:lnTo>
                                      <a:lnTo>
                                        <a:pt x="1297" y="86"/>
                                      </a:lnTo>
                                      <a:lnTo>
                                        <a:pt x="1300" y="78"/>
                                      </a:lnTo>
                                      <a:lnTo>
                                        <a:pt x="1303" y="67"/>
                                      </a:lnTo>
                                      <a:lnTo>
                                        <a:pt x="1305" y="86"/>
                                      </a:lnTo>
                                      <a:lnTo>
                                        <a:pt x="1308" y="78"/>
                                      </a:lnTo>
                                      <a:lnTo>
                                        <a:pt x="1311" y="78"/>
                                      </a:lnTo>
                                      <a:lnTo>
                                        <a:pt x="1313" y="78"/>
                                      </a:lnTo>
                                      <a:lnTo>
                                        <a:pt x="1316" y="80"/>
                                      </a:lnTo>
                                      <a:lnTo>
                                        <a:pt x="1318" y="80"/>
                                      </a:lnTo>
                                      <a:lnTo>
                                        <a:pt x="1321" y="80"/>
                                      </a:lnTo>
                                    </a:path>
                                  </a:pathLst>
                                </a:custGeom>
                                <a:noFill/>
                                <a:ln w="15875">
                                  <a:solidFill>
                                    <a:schemeClr val="tx1"/>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g:grpSp>
                        </wpg:grpSp>
                      </wpg:grpSp>
                      <wps:wsp>
                        <wps:cNvPr id="15" name="Rectangle 15"/>
                        <wps:cNvSpPr/>
                        <wps:spPr>
                          <a:xfrm>
                            <a:off x="19054" y="-75602"/>
                            <a:ext cx="2680966" cy="486867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33F84D" id="Group 21" o:spid="_x0000_s1067" style="position:absolute;margin-left:327pt;margin-top:-6.75pt;width:210.95pt;height:383.75pt;z-index:251650560;mso-wrap-distance-left:3.6pt;mso-wrap-distance-right:0;mso-position-horizontal-relative:margin;mso-position-vertical-relative:margin;mso-width-relative:margin;mso-height-relative:margin" coordorigin="190,-756" coordsize="26809,487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" o:allowoverlap="f">
                <v:group id="Group 338" o:spid="_x0000_s1068" style="position:absolute;left:857;top:-184;width:26143;height:48216" coordorigin="-112,-1397" coordsize="32719,603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1hoyBsEAAADcAAAADwAA&#10;AAAAAAAAAAAAAACqAgAAZHJzL2Rvd25yZXYueG1sUEsFBgAAAAAEAAQA+gAAAJgDAAAAAA==&#10;">
                  <v:rect id="Rectangle 4" o:spid="_x0000_s1069" style="position:absolute;left:280;top:40523;width:31963;height:183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ziXcMA&#10;AADbAAAADwAAAGRycy9kb3ducmV2LnhtbESPQYvCMBSE74L/ITzBm6YuKL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aziXcMAAADbAAAADwAAAAAAAAAAAAAAAACYAgAAZHJzL2Rv&#10;d25yZXYueG1sUEsFBgAAAAAEAAQA9QAAAIgDAAAAAA==&#10;" filled="f" stroked="f">
                    <v:textbox inset="0,0,0,0">
                      <w:txbxContent>
                        <w:p w14:paraId="712EF2C8" w14:textId="47EE1462" w:rsidR="00BC0A2E" w:rsidRPr="00FA0717" w:rsidRDefault="00BC0A2E" w:rsidP="00BC0A2E">
                          <w:pPr>
                            <w:pStyle w:val="CaptionFigure"/>
                          </w:pPr>
                          <w:r w:rsidRPr="000F3682">
                            <w:rPr>
                              <w:b/>
                              <w:bCs/>
                            </w:rPr>
                            <w:t xml:space="preserve">Figure 4. </w:t>
                          </w:r>
                          <w:r w:rsidRPr="000F3682">
                            <w:t xml:space="preserve"> </w:t>
                          </w:r>
                          <w:r w:rsidRPr="000F3682">
                            <w:rPr>
                              <w:b/>
                            </w:rPr>
                            <w:t>(A)</w:t>
                          </w:r>
                          <w:r w:rsidRPr="000F3682">
                            <w:t xml:space="preserve"> An example of rHFOS recorded anterior to TBI (ATBI) and normal spindle that coincidently occurred in the area contralateral to the TBI core (CTBI). </w:t>
                          </w:r>
                          <w:r w:rsidRPr="000F3682">
                            <w:rPr>
                              <w:b/>
                            </w:rPr>
                            <w:t>(B)</w:t>
                          </w:r>
                          <w:r w:rsidRPr="000F3682">
                            <w:t xml:space="preserve"> Another example of wide bandwidth (0.1 Hz -3 kHz) recorded rHFOS with population spike at onset (dashed box). B1) Expanded trace of population spike (bottom) and 500 Hz highpass filtered trace that contains multiunit activity (top). </w:t>
                          </w:r>
                          <w:r w:rsidRPr="00FA0717">
                            <w:t>Abbreviations same as Fig. 7. Adapted from</w:t>
                          </w:r>
                          <w:r>
                            <w:fldChar w:fldCharType="begin" w:fldLock="1"/>
                          </w:r>
                          <w:r w:rsidR="000F3682">
                            <w:instrText>ADDIN CSL_CITATION { "citationItems" : [ { "id" : "ITEM-1", "itemData" : { "author" : [ { "dropping-particle" : "", "family" : "Bragin", "given" : "Anatol", "non-dropping-particle" : "", "parse-names" : false, "suffix" : "" } ], "container-title" : "Epilepsia", "id" : "ITEM-1", "issued" : { "date-parts" : [ [ "2016" ] ] }, "page" : "in press", "title" : "Pathological electrographic changes after experimental traumatic brain injury", "type" : "article-journal" }, "uris" : [ "http://www.mendeley.com/documents/?uuid=513c379e-3a4b-4d3c-bc93-b2549f2ad5a5" ] } ], "mendeley" : { "formattedCitation" : "&lt;sup&gt;8&lt;/sup&gt;", "plainTextFormattedCitation" : "8", "previouslyFormattedCitation" : "&lt;sup&gt;25&lt;/sup&gt;" }, "properties" : { "noteIndex" : 0 }, "schema" : "https://github.com/citation-style-language/schema/raw/master/csl-citation.json" }</w:instrText>
                          </w:r>
                          <w:r>
                            <w:fldChar w:fldCharType="separate"/>
                          </w:r>
                          <w:r w:rsidR="000F3682" w:rsidRPr="000F3682">
                            <w:rPr>
                              <w:vertAlign w:val="superscript"/>
                            </w:rPr>
                            <w:t>8</w:t>
                          </w:r>
                          <w:r>
                            <w:fldChar w:fldCharType="end"/>
                          </w:r>
                          <w:r w:rsidRPr="00FA0717">
                            <w:t>.</w:t>
                          </w:r>
                        </w:p>
                      </w:txbxContent>
                    </v:textbox>
                  </v:rect>
                  <v:group id="Group 29" o:spid="_x0000_s1070" style="position:absolute;left:-112;top:-1397;width:32718;height:40562" coordorigin="-1078,-1723" coordsize="40343,500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group id="Group 61" o:spid="_x0000_s1071" style="position:absolute;left:-1078;top:-1723;width:40343;height:23181" coordorigin="-1078,-1723" coordsize="40343,231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group id="Group 62" o:spid="_x0000_s1072" style="position:absolute;left:33557;top:14288;width:5708;height:2871" coordorigin="33767,14484" coordsize="3472,2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rect id="Rectangle 63" o:spid="_x0000_s1073" style="position:absolute;left:33767;top:14484;width:3473;height:21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gfCsMA&#10;AADbAAAADwAAAGRycy9kb3ducmV2LnhtbESPQYvCMBSE7wv7H8Jb8LamqyBajSLqoke1gnp7NM+2&#10;bPNSmqyt/nojCB6HmfmGmcxaU4or1a6wrOCnG4EgTq0uOFNwSH6/hyCcR9ZYWiYFN3Iwm35+TDDW&#10;tuEdXfc+EwHCLkYFufdVLKVLczLourYiDt7F1gZ9kHUmdY1NgJtS9qJoIA0WHBZyrGiRU/q3/zcK&#10;1sNqftrYe5OVq/P6uD2OlsnIK9X5audjEJ5a/w6/2hutYNCH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gfCsMAAADbAAAADwAAAAAAAAAAAAAAAACYAgAAZHJzL2Rv&#10;d25yZXYueG1sUEsFBgAAAAAEAAQA9QAAAIgDAAAAAA==&#10;" filled="f" stroked="f">
                          <v:textbox inset="0,0,0,0">
                            <w:txbxContent>
                              <w:p w14:paraId="3124D4A0" w14:textId="77777777" w:rsidR="00BC0A2E" w:rsidRDefault="00BC0A2E" w:rsidP="00BC0A2E">
                                <w:pPr>
                                  <w:pStyle w:val="NormalWeb"/>
                                  <w:spacing w:before="0" w:beforeAutospacing="0" w:after="0" w:afterAutospacing="0"/>
                                  <w:textAlignment w:val="baseline"/>
                                </w:pPr>
                                <w:r>
                                  <w:rPr>
                                    <w:rFonts w:hAnsi="Calibri"/>
                                    <w:color w:val="000000" w:themeColor="text1"/>
                                    <w:kern w:val="24"/>
                                    <w:sz w:val="16"/>
                                    <w:szCs w:val="16"/>
                                  </w:rPr>
                                  <w:t xml:space="preserve"> 0.25s</w:t>
                                </w:r>
                              </w:p>
                            </w:txbxContent>
                          </v:textbox>
                        </v:rect>
                        <v:line id="Line 1943" o:spid="_x0000_s1074" style="position:absolute;visibility:visible;mso-wrap-style:square" from="34094,15989" to="36208,159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6zbsIAAADcAAAADwAAAGRycy9kb3ducmV2LnhtbERP3WrCMBS+H/gO4Qx2N9MVJl1nLEM2&#10;FIaDVR/g0Byb/uSkNNHWt18uhF1+fP/rYra9uNLoG8cKXpYJCOLK6YZrBafj13MGwgdkjb1jUnAj&#10;D8Vm8bDGXLuJf+lahlrEEPY5KjAhDLmUvjJk0S/dQBy5sxsthgjHWuoRpxhue5kmyUpabDg2GBxo&#10;a6jqyotV8BZOrfnsdtl3+XqcflbmULdnrdTT4/zxDiLQHP7Fd/deK0izuDaeiUdAb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O6zbsIAAADcAAAADwAAAAAAAAAAAAAA&#10;AAChAgAAZHJzL2Rvd25yZXYueG1sUEsFBgAAAAAEAAQA+QAAAJADAAAAAA==&#10;" strokecolor="black [3213]" strokeweight="2pt"/>
                      </v:group>
                      <v:shape id="Freeform 289" o:spid="_x0000_s1075" style="position:absolute;left:3150;top:392;width:34838;height:2045;visibility:visible;mso-wrap-style:square;v-text-anchor:top" coordsize="1669,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2o58UA&#10;AADcAAAADwAAAGRycy9kb3ducmV2LnhtbESPQWvCQBSE70L/w/IK3nSTFcRGNyJtBb0Ita3g7ZF9&#10;JsHs25Ddxvjvu4WCx2FmvmFW68E2oqfO1441pNMEBHHhTM2lhq/P7WQBwgdkg41j0nAnD+v8abTC&#10;zLgbf1B/DKWIEPYZaqhCaDMpfVGRRT91LXH0Lq6zGKLsSmk6vEW4baRKkrm0WHNcqLCl14qK6/HH&#10;ati/n71K01QNGz7NzoeD3b19K63Hz8NmCSLQEB7h//bOaFCLF/g7E4+A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rajnxQAAANwAAAAPAAAAAAAAAAAAAAAAAJgCAABkcnMv&#10;ZG93bnJldi54bWxQSwUGAAAAAAQABAD1AAAAigMAAAAA&#10;" path="m,83l,80r,3l1,82,2,78r,1l3,74,4,72,5,70r,2l6,73r1,4l7,79r1,6l9,77r,6l10,83r1,-4l11,78r,6l12,78r1,-6l13,83r1,-4l15,73r,7l16,77r1,3l17,84r1,-5l19,75r1,5l20,82r1,3l22,83r,2l23,87r1,-1l24,88r1,-4l26,89r1,3l27,93r1,l29,86r,2l30,90r1,-9l31,86r1,-2l33,78r1,-4l35,74r,-2l35,78r1,-8l37,72r,3l38,70r1,-5l40,70,41,59r,7l42,54r1,5l44,56r,3l45,52r1,-3l47,45r1,2l48,50r1,-1l50,52r1,-9l51,50r1,-7l53,40r,5l54,46r1,-6l55,42r1,l57,40r,12l58,48r1,l59,51r1,-1l61,50r,2l62,52r1,-4l63,51r1,-1l65,46r1,l66,49r1,3l68,52r1,1l70,52r,5l71,59r1,1l72,65r1,l74,70r1,-2l75,74r1,-5l77,69r,1l78,67r1,2l79,70r1,1l81,70r1,8l82,81r1,-1l83,79r,3l84,80r1,-3l85,79r1,3l87,79r,4l88,84r1,5l90,90r,1l91,95r1,l92,97r1,-2l94,98r1,3l96,103r1,-5l97,105r1,-2l99,97r,1l100,96r1,2l101,100r1,l103,91r,1l104,90r1,6l106,89r,3l107,96r,-7l107,90r1,-1l109,86r,3l110,89r1,2l112,93r,2l113,100r1,-8l114,98r1,-1l116,91r,4l117,92r1,l118,96r1,-5l120,93r1,-10l121,86r1,-5l123,79r,9l124,85r1,-9l125,79r1,-3l127,72r,3l128,77r1,-6l130,63r,5l131,65r,-4l132,59r1,-3l133,57r1,-3l135,56r1,-2l136,57r1,l138,53r,5l139,57r1,-1l140,58r1,-4l142,61r,1l143,57r1,1l145,56r,3l146,60r1,-2l148,60r1,-2l149,61r1,-2l151,61r1,3l152,65r1,-5l154,62r,1l155,62r,-1l155,62r1,-1l157,60r,5l158,62r1,-4l160,60r1,3l162,62r,3l163,64r1,2l164,68r1,4l166,70r1,l167,72r1,l169,70r,3l170,70r1,3l171,74r1,-4l173,70r,7l174,71r1,1l176,71r,1l177,73r1,l178,80r1,-4l179,72r,4l180,68r1,2l182,69r,3l183,72r1,-2l184,71r1,6l186,72r,1l187,78r1,-5l188,77r1,-4l190,78r1,-9l191,72r1,-3l193,65r,2l194,65r1,-1l195,65r1,1l197,66r1,2l198,73r1,-8l200,63r,3l201,65r1,2l202,68r1,6l203,70r,3l204,75r1,-2l206,75r,2l207,73r1,l209,75r1,-4l210,73r1,-1l212,69r,2l213,70r1,5l215,66r,6l216,75r1,-7l217,70r1,-3l219,60r,5l220,65r1,-4l222,56r,6l223,62r1,-7l224,58r1,-1l226,52r,1l227,55r,-3l227,56r1,-6l229,50r1,-2l230,53r1,-1l232,54r,2l233,53r1,-1l234,60r1,-5l236,60r1,-6l237,58r1,1l239,59r,2l240,62r1,-3l241,60r1,-1l243,59r,6l244,59r1,2l246,55r,4l247,56r1,1l248,64r1,-2l250,59r,4l251,64r,1l252,62r,3l253,64r1,3l255,71r1,-6l256,72r1,l258,70r,1l259,71r1,-2l261,69r,3l262,74r1,-6l263,73r1,1l265,75r,2l266,72r1,-7l268,67r,4l269,65r1,3l270,69r1,-5l272,59r,3l273,59r1,-1l274,60r1,-2l275,55r1,l276,62r1,-6l278,52r,5l279,54r1,-2l280,56r1,-3l282,50r1,l283,55r1,-2l285,48r,5l286,52r1,2l287,55r1,4l289,54r,1l290,52r1,-3l292,49r,5l293,48r1,1l294,51r1,-1l296,48r1,4l298,49r,3l299,50r,1l300,49r1,-5l302,43r1,l304,34r,2l305,28r1,5l307,26r,1l308,29r1,-1l309,30r1,1l311,26r,3l312,28r1,-1l313,33r1,4l315,39r1,l317,43r1,-1l318,47r1,-3l320,41r,5l321,47r1,1l323,47r,5l324,52r,1l325,59r1,-5l326,56r1,-5l328,52r,1l329,50r1,l331,54r,2l332,55r1,2l333,61r1,-2l335,58r,1l336,62r1,-5l338,56r,9l339,60r1,-9l340,56r1,-6l342,52r,2l343,56r1,-7l344,52r1,-1l346,54r1,-4l347,55r,-3l348,53r1,1l350,49r,4l351,55r1,-7l353,52r1,l355,47r,4l356,48r1,4l357,53r1,1l359,49r,2l360,49r1,4l362,53r,1l363,52r1,-6l364,51r1,6l366,52r,4l367,49r1,-2l369,50r,1l370,52r1,3l371,58r,-2l372,59r,6l373,66r1,1l374,70r1,-3l376,70r1,-5l377,68r1,-3l379,59r,2l380,62r1,-6l381,61r1,-2l383,63r,1l384,62r1,3l386,62r,6l387,63r1,-3l388,65r1,-6l390,57r,3l391,54r1,-3l393,40r,1l394,40r1,5l395,46r,7l396,45r,1l397,45r1,-5l398,44r1,-7l400,34r1,-8l401,31r1,l403,26r,1l404,24r1,-5l405,25r1,-2l407,21r1,-5l408,22r1,2l410,17r,4l411,19r1,l413,21r1,3l414,25r1,-1l416,25r1,l417,28r1,-1l419,32r,1l419,32r1,5l420,42r1,-2l422,33r1,l423,37r1,1l425,38r,1l426,38r1,3l427,44r1,9l429,53r,3l430,52r1,7l432,58r,4l433,56r1,5l434,62r1,5l436,62r1,3l438,65r1,-1l439,65r1,2l441,68r,3l442,75r1,-3l443,74r,-2l444,69r,2l445,71r1,1l447,70r,7l448,70r1,l449,72r1,-1l451,72r,2l452,72r1,1l454,78r,1l455,74r1,l456,76r1,4l458,81r,1l459,82r1,-1l460,90r1,-4l462,89r1,l463,90r1,l465,88r1,5l467,94r,1l467,92r1,5l468,98r1,3l470,104r1,1l471,110r1,-1l473,112r1,1l475,109r,4l476,112r1,-4l478,111r,1l479,112r1,1l480,115r1,3l482,112r1,l484,113r,5l485,111r1,-2l487,103r,2l488,98r1,-10l489,98r1,-9l491,81r,6l491,75r1,-2l493,65r,4l494,59r1,-10l495,59r1,-7l497,45r,2l498,49r1,-2l499,52r1,3l501,52r1,-4l502,51r1,l504,43r,3l505,45r1,-2l506,49r1,-9l508,44r1,l510,40r1,5l511,46r1,-4l513,44r,4l514,33r1,-1l515,40r,l516,40r1,-1l517,43r1,-3l519,39r1,5l521,47r,5l522,52r1,-4l524,51r,5l525,57r1,l526,58r1,-1l528,56r,3l529,62r1,3l530,68r1,-3l532,67r1,1l533,70r1,l535,67r,5l536,72r1,-3l537,71r1,1l539,69r,3l539,77r1,1l541,79r,2l542,79r1,4l543,84r1,1l545,85r,3l546,84r1,3l548,83r,6l549,80r1,-8l550,79r1,-2l552,70r1,2l554,68r,2l555,69r1,-1l557,64r,1l558,67r1,-8l559,62r1,-4l561,51r,1l562,49r1,3l563,50r1,-6l565,49r,2l566,52r1,-9l567,52r1,-4l569,52r,2l570,58r1,-3l572,56r,3l573,62r1,-4l574,63r1,1l576,65r,1l577,67r1,-2l579,65r1,-1l581,63r,1l582,67r1,-3l583,65r1,6l585,65r,1l586,66r1,5l587,67r,2l588,70r1,-3l589,68r1,-1l591,65r,l592,66r1,-4l594,67r1,5l596,70r,8l597,79r1,-5l598,76r1,3l600,76r1,-3l602,76r1,-2l603,76r1,3l605,78r,2l606,79r1,-7l607,79r1,l609,78r1,2l610,81r1,5l611,82r1,-1l613,77r,1l614,79r1,3l615,87r1,-4l617,85r1,-4l618,84r1,1l620,84r,6l621,91r1,-2l623,85r1,1l625,89r,4l626,87r1,5l627,94r1,4l629,97r,2l630,94r1,-5l631,98r1,l633,95r1,-4l634,95r1,3l635,93r,5l636,94r1,-4l637,94r1,1l639,89r,2l640,91r1,-5l642,82r,4l643,87r1,-8l644,81r1,-6l646,69r,1l647,70r1,-5l649,66r,9l650,74r1,-2l651,73r1,-1l653,74r1,4l655,78r,1l656,79r1,-1l658,79r,1l659,87r,-4l660,85r1,-7l661,79r1,-1l663,78r1,l664,79r1,-4l666,74r,3l667,81r1,-3l668,82r1,-3l670,73r,1l671,72r1,-2l673,64r,5l674,65r1,-6l675,64r1,-2l677,55r,8l678,64r1,-2l680,62r,1l681,59r1,1l682,63r1,-4l683,65r1,2l685,68r,3l686,70r1,2l688,73r,1l689,73r1,-1l690,77r1,1l692,79r1,-4l694,76r1,-2l695,77r1,-3l697,76r,2l698,77r1,-5l699,74r1,-2l701,74r1,l703,72r1,3l704,79r1,-1l706,76r,5l707,74r,2l707,77r1,l709,71r,5l710,75r1,2l712,74r,4l713,73r1,1l714,76r1,7l716,71r,8l717,84r1,l719,88r,4l720,90r1,1l721,95r1,-1l723,89r,4l724,89r1,-8l725,85r1,-2l727,82r1,l728,83r1,6l730,85r,5l731,93r,-3l731,92r1,-1l733,86r1,-1l734,86r1,-3l736,76r,3l737,78r1,-2l738,77r1,2l740,72r,5l741,74r1,-1l743,71r,1l744,68r1,-1l745,69r1,3l747,65r,l748,66r1,3l750,65r,1l751,65r1,3l752,72r1,l754,65r,7l755,68r,l755,71r1,4l757,72r1,8l758,82r1,-3l760,77r,2l761,85r1,-10l762,78r1,2l764,80r1,3l765,88r1,-4l767,86r,2l768,82r1,3l769,87r1,4l771,89r,1l772,98r1,-10l774,88r,7l775,97r1,-9l776,93r1,-5l778,87r,4l779,87r,-2l780,86r,3l781,84r1,2l782,87r1,-1l784,79r,9l785,86r1,-3l786,84r1,-2l788,84r1,-3l789,83r1,-5l791,74r,6l792,73r1,-4l793,79r1,-6l795,72r,1l796,69r1,l798,65r,4l799,60r1,-2l800,65r1,-2l802,54r,5l803,51r,3l804,50r,4l805,44r1,-4l806,45r1,l808,40r1,8l810,50r,14l811,59r1,5l813,67r,3l814,76r1,3l815,82r1,1l817,86r1,3l819,89r1,2l820,96r1,-6l822,96r,6l823,99r1,-3l825,101r1,l827,103r,-5l828,99r,6l829,103r1,-8l831,93r1,-5l832,89r1,-3l834,79r1,-3l835,80r1,-1l837,75r,2l838,79r1,-7l839,75r1,l841,70r1,1l843,67r1,5l844,74r1,l846,71r,1l847,72r1,-2l848,74r1,-2l850,71r1,-6l851,67r,-2l852,65r1,-2l854,65r,7l855,72r1,2l856,76r1,2l858,77r1,-6l859,74r1,-10l861,59r,2l862,59r1,l863,62r1,2l865,65r1,4l866,76r1,-6l868,70r,1l869,69r1,-2l870,72r1,-7l872,58r,2l873,55r1,-8l875,46r,3l875,44r1,-4l876,51r1,-6l878,43r,3l879,45r1,-3l880,43r1,3l882,44r1,-4l883,43r1,-4l885,41r,6l886,45r1,-2l887,44r1,3l889,45r1,l890,52r1,-5l892,52r,1l893,56r1,-1l894,58r1,1l896,58r,1l897,63r1,-6l899,59r,2l900,62r,3l901,66r1,1l902,68r1,2l904,68r1,2l905,71r1,-1l907,65r,5l908,64r1,-5l909,62r1,-3l911,58r,1l912,63r1,1l914,65r,2l915,67r1,-2l916,67r1,1l918,61r,8l919,65r1,-6l921,59r,1l922,59r1,-7l923,54r,-6l924,42r,8l925,44r1,1l927,52r1,l929,51r,1l930,48r1,-1l932,45r1,-10l933,40r1,-8l935,35r1,-5l936,34r1,-2l938,33r,1l939,28r1,6l940,40r1,-4l942,33r,4l943,43r1,2l945,49r,4l946,50r1,-1l947,59r,-8l948,51r,1l949,49r1,l951,51r,3l952,48r1,5l953,56r1,-3l955,54r,3l956,59r1,-5l957,56r1,2l959,51r1,1l960,55r1,-3l962,53r,4l963,53r1,l964,59r1,-1l966,52r,1l967,61r1,-7l969,53r,4l970,55r1,1l971,58r,-5l972,55r,1l973,52r1,2l975,51r,6l976,53r1,5l977,61r1,-2l979,55r,4l980,56r1,-3l981,57r1,-9l983,51r1,-3l985,43r1,3l986,47r1,3l988,48r,6l989,52r1,-1l991,48r1,-4l993,45r1,1l995,45r,2l995,49r1,l996,50r1,l998,52r1,2l999,59r1,-1l1001,59r,6l1002,65r1,1l1003,70r1,-4l1005,70r1,-7l1006,72r1,-2l1008,66r,7l1009,59r1,1l1010,63r1,-6l1012,52r,6l1013,52r1,3l1015,56r,5l1016,52r1,1l1017,55r1,l1019,60r,1l1019,63r1,-1l1021,61r,4l1022,59r1,l1023,60r1,-3l1025,50r,5l1026,49r1,6l1027,59r1,l1029,57r1,-3l1030,57r1,-5l1032,51r,2l1033,48r1,1l1034,51r1,-4l1036,43r1,2l1037,51r1,-1l1039,45r,3l1040,46r1,l1041,49r1,3l1043,57r,2l1043,62r1,-8l1045,58r,4l1046,52r1,1l1047,54r1,-4l1049,47r,5l1050,45r1,-2l1051,45r1,l1053,41r1,-1l1054,40r1,2l1056,36r,2l1057,39r1,-2l1058,38r1,2l1060,42r1,-1l1061,44r1,3l1063,50r,2l1064,45r1,7l1065,55r1,3l1067,56r,7l1067,62r1,-2l1069,63r,2l1070,66r1,-1l1071,72r1,-7l1073,64r,4l1074,66r1,1l1076,65r,l1077,64r1,1l1078,72r1,l1080,71r,3l1081,74r1,-2l1083,68r1,3l1085,69r,2l1086,66r1,3l1087,74r1,-2l1089,72r,10l1090,78r1,11l1091,80r,6l1092,84r1,1l1093,86r1,-2l1095,79r,3l1096,83r1,-2l1097,83r1,-2l1099,86r1,-1l1100,88r1,-1l1102,87r,4l1103,84r1,5l1104,90r1,-3l1106,85r1,-4l1107,85r1,-1l1109,74r,7l1110,69r1,4l1111,76r1,-6l1113,71r,1l1114,72r1,3l1115,70r,1l1116,71r1,-6l1117,66r1,-3l1119,65r,2l1120,67r1,-4l1122,63r,2l1123,65r1,-5l1124,63r1,-4l1126,59r,2l1127,61r1,-2l1128,65r1,-4l1130,59r1,3l1131,65r1,-1l1133,56r,3l1134,62r1,-2l1135,63r1,-4l1137,56r,3l1138,54r1,4l1139,55r,4l1140,59r1,-9l1141,53r1,2l1143,49r,2l1144,46r1,2l1146,48r,4l1147,51r1,-2l1149,48r1,l1150,51r1,-12l1152,35r,5l1153,32r1,l1155,29r,2l1156,25r1,-4l1157,25r1,-7l1159,18r,6l1160,16r1,3l1162,10r,3l1163,16r,l1163,23r1,-3l1165,24r,3l1166,31r1,1l1167,35r1,1l1169,39r1,3l1170,45r1,3l1172,43r,6l1173,50r1,-4l1174,49r1,-2l1176,48r1,2l1177,54r1,-7l1179,40r,5l1180,38r1,-1l1181,43r1,-3l1183,42r,4l1184,47r1,5l1186,45r,6l1187,51r,-2l1187,52r1,-2l1189,55r1,2l1191,57r1,-6l1192,57r1,-5l1194,52r,6l1195,56r1,-3l1196,57r1,-1l1198,53r,4l1199,59r1,-2l1201,55r,3l1202,58r1,-6l1203,53r1,l1205,47r,3l1206,50r1,4l1208,54r,6l1209,65r1,-5l1210,65r1,l1211,67r,1l1212,68r1,-3l1213,72r1,-5l1215,72r1,2l1216,76r1,l1218,74r,5l1219,81r1,-6l1220,78r1,-1l1222,66r,5l1223,65r1,l1225,64r,1l1226,62r1,-6l1227,62r1,3l1229,60r,3l1230,59r1,-1l1232,58r1,3l1234,60r,1l1235,65r,-5l1236,54r1,-4l1237,55r1,-6l1239,49r1,-2l1240,49r1,l1242,48r,4l1243,47r1,-4l1244,46r1,-5l1246,45r1,-3l1247,43r1,7l1249,45r,4l1250,50r1,-5l1251,51r1,-8l1253,40r,4l1254,40r1,4l1256,45r1,5l1258,44r,3l1259,45r,-3l1259,45r1,l1261,40r1,l1262,42r1,2l1264,41r,3l1265,43r1,-3l1266,44r1,1l1268,38r,4l1269,30r1,-4l1271,26r,3l1272,39r1,-2l1273,40r1,4l1275,40r,2l1276,40r1,1l1278,39r,6l1279,49r1,-10l1280,45r1,-3l1282,44r,3l1283,46r,-7l1283,45r1,-5l1285,42r1,-2l1286,46r1,-2l1288,41r,1l1289,38r1,-3l1290,39r1,-7l1292,26r1,-8l1293,23r1,-4l1295,18r,7l1296,27r1,-1l1297,29r1,l1299,30r,2l1300,32r1,-4l1302,32r,6l1303,38r1,1l1304,42r1,3l1306,44r,2l1307,46r,2l1307,52r1,3l1309,64r1,-5l1310,63r1,-1l1312,59r,3l1313,55r1,3l1314,63r1,-3l1316,64r1,1l1317,69r1,-2l1319,74r,3l1320,82r1,-5l1321,83r1,-1l1323,83r,1l1324,82r1,-1l1326,81r,6l1327,89r1,l1328,89r1,1l1330,86r1,l1331,81r1,-6l1332,83r1,-9l1334,75r,3l1335,76r1,1l1336,80r1,-1l1338,81r,4l1339,81r1,-3l1341,77r,1l1342,79r1,-1l1344,80r1,2l1345,86r1,1l1347,83r1,3l1348,88r1,-1l1350,87r,4l1351,79r1,-5l1352,86r1,-7l1354,76r,3l1355,78r,2l1356,85r,3l1357,82r1,2l1358,86r1,-3l1360,69r,6l1361,65r1,-1l1363,62r,3l1364,62r1,1l1365,64r1,2l1367,65r,3l1368,72r1,-4l1369,73r1,-2l1371,68r1,-3l1372,71r1,-3l1374,66r,3l1375,69r1,-4l1377,64r1,1l1379,63r,-3l1380,59r,4l1381,65r1,l1383,65r1,-6l1384,60r1,-2l1386,58r1,-1l1387,61r1,-2l1389,58r,1l1390,61r1,-3l1391,62r1,1l1393,56r,1l1394,56r1,-11l1396,43r,5l1397,46r1,l1398,50r1,1l1400,46r,4l1401,50r1,-6l1403,44r,2l1403,45r1,-6l1404,45r1,-1l1406,49r,1l1407,54r1,2l1408,61r1,-2l1410,61r1,-2l1412,53r1,l1413,54r1,8l1415,62r,8l1416,73r1,-7l1418,72r,1l1419,74r1,-2l1420,77r1,-2l1422,77r,2l1423,81r1,-2l1425,74r1,3l1427,74r,6l1427,73r1,2l1428,76r1,1l1430,72r,6l1431,80r1,-3l1433,73r,4l1434,74r1,l1435,75r1,2l1437,74r,2l1438,79r1,2l1439,86r1,l1441,91r1,-1l1442,92r1,5l1444,91r,7l1445,98r1,-5l1446,94r1,-6l1448,87r1,5l1450,91r1,l1451,94r,-2l1452,91r,2l1453,91r1,l1454,92r1,l1456,90r1,-1l1457,91r1,-1l1459,88r,1l1460,89r1,l1462,89r1,-2l1463,89r1,-3l1465,84r1,-8l1466,82r1,-3l1468,76r,2l1469,75r1,2l1470,79r1,1l1472,76r1,2l1474,79r1,-3l1475,77r,-2l1476,75r,2l1477,76r1,-4l1478,75r1,3l1480,67r1,l1481,72r1,-6l1483,67r,3l1484,62r1,-3l1485,65r1,-2l1487,52r1,2l1488,56r1,-2l1490,48r,10l1491,54r1,-7l1492,53r1,l1494,48r,4l1495,45r1,1l1497,39r,4l1498,41r1,-9l1499,42r,-5l1500,34r,3l1501,36r1,-4l1503,29r,1l1504,30r1,7l1505,38r1,1l1507,33r,5l1508,37r1,-5l1509,36r1,-1l1511,34r1,l1513,33r1,1l1515,31r1,-2l1516,32r1,-4l1518,33r1,-3l1519,34r1,-6l1521,31r,5l1522,29r1,5l1523,32r1,5l1525,39r1,l1527,39r,7l1528,41r1,3l1529,48r1,1l1531,46r,1l1532,46r1,l1534,45r,6l1535,49r1,2l1536,52r1,l1538,51r,5l1539,48r1,-8l1540,46r1,-6l1542,33r1,-2l1543,33r1,-1l1545,25r,5l1546,22r1,-6l1547,25r,-8l1548,10r,4l1549,10r1,-6l1551,6r1,-5l1553,8r1,-2l1555,5r,1l1556,6r1,-2l1558,1r1,-1l1560,6r,5l1561,6r1,7l1563,15r1,-1l1564,16r1,-1l1566,19r1,-3l1567,19r1,-2l1569,21r,4l1570,26r1,1l1571,31r,-1l1572,35r1,-2l1573,34r1,l1575,33r,3l1576,31r1,-1l1577,34r1,-4l1579,31r1,2l1581,39r1,-2l1582,40r1,1l1584,45r1,2l1586,49r,3l1587,54r1,3l1589,55r,5l1590,61r1,-2l1591,63r1,3l1593,63r,1l1594,65r1,-1l1595,72r,-7l1596,64r1,-2l1597,65r1,-8l1599,58r,1l1600,52r1,7l1601,62r1,-2l1603,64r1,-4l1604,63r1,l1606,61r,1l1607,59r1,l1608,63r1,-4l1610,63r,2l1611,65r1,l1613,63r,4l1614,73r1,-6l1615,71r1,-6l1617,65r,5l1618,58r1,-2l1619,54r,7l1620,59r1,-2l1621,59r1,-9l1623,57r,6l1624,53r1,6l1625,63r1,2l1627,61r1,-1l1628,61r1,-4l1630,52r,7l1631,56r1,-4l1632,57r1,-4l1634,52r,2l1635,51r1,2l1637,45r,2l1638,43r1,l1640,45r1,l1642,44r1,7l1643,45r,3l1644,49r1,-8l1645,48r1,-2l1647,45r,2l1648,45r1,-2l1649,44r1,-3l1651,39r1,-4l1652,41r1,-2l1654,41r,2l1655,44r1,1l1656,50r1,6l1658,64r1,-3l1659,65r1,1l1661,68r,7l1662,74r1,3l1663,78r1,-1l1665,78r,2l1666,78r1,4l1667,87r,2l1668,91r1,l1669,98e" filled="f" strokecolor="black [3213]" strokeweight=".04411mm">
                        <v:path arrowok="t" o:connecttype="custom" o:connectlocs="50097,149035;106457,86648;162816,116109;217088,155967;271360,109177;323545,107444;379904,119575;432089,126507;486361,91847;540633,123041;594905,83182;651265,48523;707624,103978;763984,90114;816168,93580;870440,48523;924712,128239;976897,169831;1033257,102245;1089616,90114;1143888,143836;1198160,109177;1256607,131705;1312966,168098;1367239,135171;1421511,102245;1475783,133438;1530055,149035;1582239,142103;1636511,136904;1690784,86648;1749230,136904;1805590,112643;1857774,90114;1912047,116109;1968406,74518;2022678,91847;2076950,84915;2131222,105711;2183407,90114;2235592,124774;2289864,143836;2344136,112643;2398408,83182;2450592,84915;2506952,95313;2559137,107444;2615496,69319;2669768,84915;2721953,72785;2776225,149035;2830497,147302;2886856,112643;2939041,105711;2995400,129972;3051760,154234;3106032,97046;3162391,53722;3218751,57188;3277198,45057;3331470,110910;3383654,102245;3440014,77983" o:connectangles="0,0,0,0,0,0,0,0,0,0,0,0,0,0,0,0,0,0,0,0,0,0,0,0,0,0,0,0,0,0,0,0,0,0,0,0,0,0,0,0,0,0,0,0,0,0,0,0,0,0,0,0,0,0,0,0,0,0,0,0,0,0,0"/>
                        <o:lock v:ext="edit" aspectratio="t"/>
                      </v:shape>
                      <v:shape id="Freeform 290" o:spid="_x0000_s1076" style="position:absolute;left:3150;top:2719;width:34838;height:2184;visibility:visible;mso-wrap-style:square;v-text-anchor:top" coordsize="1669,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r78MA&#10;AADcAAAADwAAAGRycy9kb3ducmV2LnhtbERPz2vCMBS+C/sfwhvsNtMVHLYzLcOhbCjInJfdns2z&#10;LUteShO1+tebw8Djx/d7Vg7WiBP1vnWs4GWcgCCunG65VrD7WTxPQfiArNE4JgUX8lAWD6MZ5tqd&#10;+ZtO21CLGMI+RwVNCF0upa8asujHriOO3MH1FkOEfS11j+cYbo1Mk+RVWmw5NjTY0byh6m97tArm&#10;H2tz3Jjl9Xdnlnu/yr582k6Uenoc3t9ABBrCXfzv/tQK0izOj2fiEZD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Vr78MAAADcAAAADwAAAAAAAAAAAAAAAACYAgAAZHJzL2Rv&#10;d25yZXYueG1sUEsFBgAAAAAEAAQA9QAAAIgDAAAAAA==&#10;" path="m,73r,l,74,1,73,2,67r,6l3,60r1,2l5,63r1,7l7,67r,1l8,71,9,67r1,l11,66r,3l11,71r1,-6l13,66r,5l14,76r1,-3l15,77r1,-1l17,79r,2l18,82r1,-3l20,80r,2l21,81r1,l22,82r1,-2l24,75r,4l25,81r1,-2l27,74r1,l29,66r,7l30,65r1,-7l31,61r1,-4l33,50r,3l34,48r1,l35,47r,2l36,46r1,5l38,51r1,-7l39,48r1,-1l41,41r1,l43,41r1,-1l45,37r1,-8l46,34r1,l48,34r,2l49,34r1,1l51,34r,l52,32r1,-4l53,35r1,2l55,28r,1l56,33r1,l57,34r1,1l59,34r,6l59,45r1,2l61,47r,5l62,48r1,3l64,52r1,l66,54r,4l67,58r1,l68,60r1,6l70,65r,2l71,69r1,-1l72,72r1,1l74,72r1,1l75,78,76,66r1,-2l77,67r1,-7l79,59r,4l80,60r1,l82,60r,1l83,59r,3l83,63r1,-3l85,56r1,2l87,55r,1l88,54r1,l90,55r,3l91,58r1,1l93,67r1,-1l94,67r1,4l96,69r1,-3l97,71r1,-4l99,63r,5l100,66r1,1l102,69r1,-2l104,72r1,5l106,77r,1l107,72r,5l107,80r1,4l109,84r,2l110,87r1,2l112,86r,2l113,85r1,-3l114,84r1,l116,74r,7l117,78r1,-11l118,72r1,l120,72r1,-5l121,73r1,-9l123,65r,7l124,64r1,-5l125,60r1,-4l127,54r1,-2l129,50r1,-4l130,48r1,-6l131,36r,6l132,35r1,-4l133,34r1,-1l135,29r1,6l136,36r1,-1l138,34r,3l139,36r1,-2l140,35r1,-1l142,31r,3l143,33r1,-3l145,33r1,1l147,37r1,1l149,41r1,2l151,46r1,l152,51r1,-6l154,47r1,-6l155,41r,3l156,43r1,-4l157,47r1,-3l159,42r1,2l160,47r1,-7l162,44r,3l163,47r1,1l164,51r1,6l166,54r1,1l167,58r1,-1l169,59r1,4l171,63r,4l172,61r1,-1l173,62r1,2l175,60r1,3l176,67r1,1l178,65r,1l179,64r,-9l179,57r1,1l181,57r1,1l182,62r1,-4l184,61r,5l185,67r1,-2l186,67r1,-2l188,65r1,1l190,60r1,-3l191,63r1,-3l193,60r,1l194,60r1,-5l195,58r1,-1l197,54r1,-3l198,56r1,-6l200,54r,1l201,53r1,2l202,58r1,l203,58r,2l204,62r1,3l206,65r,5l207,66r1,-1l208,67r1,-3l210,62r,4l211,67r1,l212,68r1,6l214,76r1,3l215,80r1,-6l217,61r,14l218,68r1,-5l219,64r1,-2l221,58r1,l222,58r1,l224,56r,2l225,56r1,-5l226,52r1,l227,45r,2l228,42r1,2l230,42r,2l231,43r1,-2l232,51r1,1l234,44r,2l235,43r1,4l237,42r,2l238,44r1,3l239,49r1,-2l241,47r1,l243,48r,2l244,44r1,-5l246,42r,5l247,45r1,-3l249,48r1,3l250,56r1,l251,56r1,2l252,60r1,l254,59r1,2l256,62r,2l257,64r1,1l258,68r1,1l260,69r1,-9l261,68r1,-2l263,58r,1l264,60r1,-6l265,64r1,-6l267,58r1,l268,61r1,-1l270,58r,2l271,61r1,-7l273,53r1,-1l274,53r1,-2l275,47r1,-4l276,48r1,-4l278,40r,4l279,47r1,l281,43r1,1l283,46r,1l284,48r1,-5l285,47r1,-7l287,48r1,1l289,44r,1l290,47r1,-7l292,42r,2l293,46r1,-2l294,47r1,-3l296,43r,1l297,43r1,-3l298,41r1,l299,37r1,-2l300,41r1,-6l302,37r,1l303,34r1,-1l304,34r1,-8l306,28r1,-3l307,28r1,-2l309,21r,4l310,18r1,-1l311,20r1,1l313,18r,2l314,27r1,-5l316,29r,3l317,32r1,2l319,36r1,1l320,40r1,6l322,39r1,l323,40r,2l324,42r,1l325,46r1,1l327,46r1,2l328,49r1,-4l330,47r1,-2l331,46r1,1l333,50r,2l334,51r1,l335,54r1,2l337,52r1,3l338,58r1,-4l340,54r,1l341,49r1,-1l342,53r1,2l344,44r,8l345,47r1,l347,47r,l348,43r,7l349,46r1,-4l350,46r1,l352,45r1,l353,46r1,-4l355,41r,7l356,42r1,-3l357,40r1,4l359,43r,2l360,41r1,5l362,46r,3l363,49r1,7l364,57r1,-1l366,56r,4l367,56r1,1l369,55r,3l370,58r1,l371,61r,l372,61r,3l373,61r1,-1l374,62r1,3l376,62r1,2l377,69r1,-2l379,69r,3l380,73r1,l381,75r1,3l383,75r,3l384,75r1,-2l386,67r,1l387,67r1,-5l388,65r1,-7l390,48r,7l391,47r1,-6l393,34r,6l394,35r1,-1l395,34r,l396,31r,6l397,34r1,-9l398,31r1,-9l400,22r1,-12l401,18r1,-8l403,9r,3l404,11r1,-2l405,10r1,-3l407,9r1,-8l408,8r1,-4l410,9r,2l411,11r1,2l412,15r1,1l414,15r,5l415,17r1,9l417,21r,10l418,29r1,5l419,37r,7l420,47r,4l421,51r1,-2l423,50r,2l424,47r1,-6l425,50r1,-4l427,46r1,2l429,48r1,-2l431,48r1,-4l432,49r1,-3l434,47r1,1l436,45r,3l437,46r1,-3l439,46r,1l440,46r1,10l442,59r1,-4l443,58r,l444,56r,4l445,61r1,1l447,62r,1l448,61r1,2l449,68r1,-4l451,66r1,5l453,70r1,4l454,79r1,-3l456,74r,4l457,78r1,-4l458,76r1,5l460,80r,2l461,81r1,1l463,84r,2l464,84r1,-1l465,84r1,5l467,87r,2l467,94r1,1l468,99r1,7l470,106r1,1l471,107r1,4l473,113r,2l474,115r1,-1l476,117r1,l478,116r,3l479,121r1,-1l480,126r1,-4l482,120r1,1l484,116r,6l485,114r1,-4l487,104r,4l488,100r1,-11l489,96r1,-14l491,75r,4l491,77r1,-9l493,59r,7l494,57r1,-15l495,55r1,-13l497,35r,3l498,39r1,-3l499,40r1,-1l501,41r1,-3l502,42r1,-3l504,34r,6l505,34r1,1l506,40r1,-6l508,27r1,4l509,34r1,-2l511,27r,7l512,30r1,-5l513,30r1,-5l515,20r,6l515,19r1,1l517,20r,5l518,18r1,l519,20r1,4l521,24r,3l522,26r1,-1l524,31r,2l525,35r1,2l526,39r1,-4l528,41r,2l529,48r1,2l530,51r1,-5l532,49r1,l533,52r1,-3l535,54r1,1l537,54r,1l538,60r1,4l539,62r1,1l541,66r,1l542,73r1,-3l543,75r1,l545,71r,6l546,76r1,-1l548,75r,3l549,64r1,-5l550,67r1,-7l552,56r,2l553,57r1,-2l554,60r1,-2l556,53r1,l558,55r1,-1l560,54r1,-1l562,52r1,-3l563,47r,6l564,48r1,-1l565,50r1,-3l567,44r,8l568,50r1,-1l569,55r1,-5l571,52r1,l572,53r1,l574,54r,1l575,55r1,-2l576,55r1,1l578,55r1,-1l579,56r1,-2l581,53r,2l582,49r1,7l583,58r1,l585,57r,1l586,60r1,-2l587,58r1,4l589,58r,3l590,61r1,l591,62r1,2l593,60r1,5l595,71r1,-4l596,69r1,1l598,69r,2l599,74r1,-6l600,71r1,2l602,72r1,-3l603,74r1,-3l605,75r,6l606,78r1,-1l607,78r1,2l609,79r1,l610,81r1,1l611,80r,3l612,81r1,1l613,84r1,1l615,87r,2l616,87r1,-1l618,87r,2l619,89r1,-1l620,90r1,-4l622,90r,3l623,89r1,4l625,93r,5l626,92r1,-4l627,92r1,-4l629,93r,1l630,89r1,-5l631,89r1,1l633,87r1,l634,93r1,-2l635,94r,1l636,88r1,5l637,96r1,-4l639,88r,2l640,87r1,-1l642,84r,3l643,79r1,-1l644,82r1,-6l646,69r,6l647,73r1,-7l649,63r,4l650,63r1,4l652,67r1,-7l653,67r1,-4l655,64r,3l656,62r1,4l658,67r,2l659,65r,-3l659,66r1,-4l661,58r1,l663,59r1,l664,60r1,-2l666,54r,4l667,61r1,-3l668,62r1,l670,58r,4l671,58r1,l673,54r,1l674,53r1,-1l675,58r1,-4l677,57r,1l678,58r1,2l680,62r,5l681,66r1,8l682,78r1,-2l683,77r,5l684,86r1,1l685,91r1,3l687,91r1,-3l688,90r1,-3l690,85r,4l691,84r1,-10l692,82r1,-4l694,78r1,-8l695,75r1,-1l697,74r,2l698,72r1,-2l699,73r1,-1l701,68r,8l702,67r1,4l704,74r1,3l706,75r,2l707,73r,1l707,79r1,-6l709,74r1,-6l711,73r1,-1l712,74r1,-6l714,69r,5l715,73r1,l716,74r1,5l718,79r1,l719,82r1,1l721,83r,3l722,84r1,-1l723,87r1,1l725,82r,1l726,82r1,l728,83r1,2l730,86r,3l731,92r,-3l731,90r1,1l733,84r1,-3l734,83r1,-6l736,80r1,-4l738,72r,5l739,73r1,-8l740,68r1,1l742,62r1,-4l743,60r1,-5l745,58r,l746,58r1,1l748,58r1,l750,53r,2l751,53r1,-3l752,57r1,-8l754,47r,3l755,47r,1l755,53r1,2l757,51r1,4l758,56r1,-2l760,58r,3l761,61r1,-5l762,61r1,l764,58r1,2l765,68r1,l767,70r,1l768,70r1,-4l769,69r1,3l771,69r,5l772,73r1,l774,72r,1l775,71r1,l776,73r1,-7l778,63r,7l779,66r,-3l780,63r,1l781,63r1,3l782,68r1,-4l784,70r,1l785,73r1,-1l786,75r1,-1l788,77r1,-3l789,77r1,-4l791,70r,4l792,69r1,-1l793,72r1,-1l795,71r,2l796,68r1,-4l798,64r,3l799,62r1,-7l800,65r1,-14l802,51r1,-1l803,50r1,-5l804,46r1,-4l806,42r,2l807,44r1,3l808,50r1,2l810,58r,1l811,62r1,4l813,77r,4l814,86r1,l815,93r1,4l817,101r,1l818,100r1,-4l820,93r,7l821,96r1,4l822,102r1,-3l824,95r,7l825,93r1,2l827,91r,l828,90r,2l829,87r1,l830,89r1,-11l832,70r,7l833,67r1,-5l835,57r,3l836,56r1,-1l837,58r1,-5l839,50r,3l840,51r1,-3l841,50r1,-3l843,49r1,-5l844,51r1,2l846,52r,2l847,55r1,-5l848,55r1,-2l850,49r1,-3l851,47r,l852,46r1,-6l854,46r,2l855,52r1,1l856,59r1,1l858,60r1,-5l859,56r1,-10l861,48r,2l862,50r1,2l863,53r1,-1l865,54r1,l866,58r1,-3l868,55r,1l869,54r1,l871,49r1,-5l872,50r1,-8l874,43r1,-4l875,40r,-4l876,33r,2l877,34r1,l878,34r1,3l880,34r,5l881,38r1,-3l883,37r,2l884,39r1,3l885,45r1,-4l887,41r,6l888,43r1,3l890,49r,2l891,52r1,-1l892,58r1,-1l894,55r,4l895,58r1,1l897,56r1,-1l899,54r,4l899,58r1,1l900,65r1,-2l902,62r,7l903,65r1,2l905,63r,1l906,61r1,2l908,57r1,6l909,67r1,1l911,67r,4l912,66r1,5l914,67r,5l915,66r1,2l916,70r1,-2l918,73r,1l919,71r1,-4l921,60r,2l922,60r1,-8l923,53r,-7l924,43r,6l925,46r1,l926,49r1,-6l928,50r1,-6l929,49r1,-5l931,37r,5l932,38r1,-13l933,34r1,-12l935,25r1,-4l936,22r1,l938,19r,3l939,22r1,-4l940,19r1,-3l942,25r1,-1l944,30r1,l945,35r1,4l947,38r,2l947,35r1,3l948,39r1,-5l950,40r1,-3l951,41r1,-4l953,37r,3l954,40r1,-1l955,44r1,-4l957,38r,4l958,36r1,2l960,36r,3l961,37r1,-2l962,38r1,-3l964,33r,7l965,34r1,l966,39r1,-4l968,34r1,l969,36r1,-2l971,35r,5l971,34r1,7l972,44r1,-1l974,41r1,1l975,45r1,2l977,52r1,-2l979,53r,3l980,54r1,-6l981,50r1,-2l983,51r1,-4l984,48r1,-6l986,45r,2l987,52r1,-2l988,51r1,1l990,51r1,-3l992,52r1,-4l993,54r1,-3l995,51r,2l995,48r1,2l996,53r1,l998,55r1,-2l999,58r1,l1001,62r,2l1002,68r1,-4l1003,72r1,1l1005,77r1,-4l1006,79r1,-4l1008,75r,1l1009,69r1,-5l1010,67r1,-5l1012,58r,3l1013,61r1,-1l1015,58r,2l1016,55r1,-2l1017,58r1,-1l1019,57r,1l1019,58r1,2l1021,55r,3l1022,55r1,l1023,57r1,-4l1025,52r,3l1026,48r1,-2l1027,54r1,-7l1029,48r1,-3l1031,43r1,-3l1032,43r1,-2l1034,33r,7l1035,33r1,l1037,28r,5l1038,29r1,2l1040,35r1,3l1041,40r1,1l1043,46r,1l1043,50r1,3l1045,53r,2l1046,55r1,-5l1047,58r1,-4l1049,56r,5l1050,58r1,-2l1051,58r1,-3l1053,57r1,-5l1054,57r1,-4l1056,47r,4l1057,44r1,-7l1058,44r1,-9l1060,39r1,-2l1061,39r1,5l1063,49r,2l1064,55r1,l1066,58r1,l1067,61r,-3l1068,59r1,2l1069,66r1,-4l1071,63r,1l1072,66r1,-5l1073,66r1,-5l1075,69r1,-7l1076,67r1,-2l1078,63r,4l1079,66r1,-6l1081,57r1,3l1083,58r1,-3l1085,55r,2l1086,56r1,1l1087,62r1,3l1089,66r,1l1090,66r1,11l1091,74r,2l1092,78r1,-5l1093,74r1,-1l1095,69r,5l1096,71r1,4l1097,77r1,3l1099,79r1,4l1100,84r1,-1l1102,82r,3l1103,84r1,-3l1104,82r1,4l1106,82r1,-9l1107,83r1,-7l1109,68r,5l1110,68r1,-6l1111,63r1,-2l1113,58r,4l1114,56r1,-3l1115,46r,4l1116,50r1,-3l1117,53r1,-3l1119,52r,2l1120,54r1,-6l1122,47r,6l1123,48r1,-8l1124,46r1,-4l1126,41r1,-1l1128,34r,6l1129,37r1,2l1131,37r,3l1132,37r1,-4l1133,35r1,-1l1135,32r1,-2l1137,33r,1l1138,34r1,3l1139,28r,6l1140,31r1,-2l1141,30r1,4l1143,31r,7l1144,36r1,-1l1146,38r1,2l1148,41r,2l1149,45r1,-11l1150,36r1,-4l1152,27r,3l1153,26r1,-5l1155,20r,4l1156,21r1,-4l1157,18r1,-3l1159,11r,2l1160,10r1,-6l1162,4r1,l1163,12r1,6l1165,14r,10l1166,24r1,l1167,27r1,1l1169,28r1,6l1170,36r1,1l1172,38r,2l1173,40r1,-2l1174,43r1,-1l1176,41r1,7l1178,50r1,-5l1179,46r1,-11l1181,38r,1l1182,42r1,-2l1183,48r1,1l1185,46r1,-5l1186,50r1,-3l1187,46r,5l1188,48r1,l1189,53r1,2l1191,51r1,1l1192,53r1,-2l1194,50r,1l1195,51r1,-5l1196,48r1,-1l1198,44r,7l1199,47r1,3l1201,42r,3l1202,46r1,-4l1203,45r1,-4l1205,39r,2l1206,42r1,-1l1208,45r,4l1209,48r1,2l1210,52r1,2l1211,53r1,l1213,51r1,-4l1215,52r1,l1216,55r1,-7l1218,54r,2l1219,58r1,l1220,59r1,3l1222,64r,1l1223,59r1,-6l1225,52r,2l1226,58r1,-1l1228,58r1,-4l1229,57r1,-2l1231,52r1,1l1232,55r1,l1234,54r,1l1235,54r,-4l1235,51r1,-3l1237,41r,6l1238,43r1,-2l1240,39r,3l1241,38r1,-5l1243,30r1,-2l1245,29r1,-7l1247,20r,3l1248,25r1,-2l1249,26r1,-5l1251,22r,2l1252,26r1,-9l1253,23r1,-1l1255,22r1,1l1256,30r1,-3l1258,24r,4l1259,27r,l1259,29r1,1l1261,28r1,2l1262,34r1,-1l1264,32r1,-1l1266,29r,5l1267,34r1,-11l1268,28r1,-5l1270,21r1,l1271,22r1,l1273,28r,1l1274,29r1,-4l1275,28r1,l1277,28r1,2l1279,29r1,5l1280,34r1,l1282,30r,1l1283,34r,-6l1283,30r1,1l1285,31r1,-9l1286,27r1,-5l1288,17r,2l1289,19r1,l1291,20r1,-6l1293,8r,3l1294,2r1,-2l1295,4r1,1l1297,4r,1l1298,7r1,l1300,9r1,l1302,15r,5l1303,25r1,3l1305,31r1,l1307,34r,l1307,36r1,5l1309,36r1,4l1310,42r1,l1312,45r1,l1314,47r,4l1315,56r1,2l1317,61r,1l1318,66r1,1l1319,73r1,2l1321,75r,3l1322,79r1,-7l1323,80r1,-2l1325,78r1,-5l1326,78r1,3l1328,80r,2l1329,82r1,l1330,84r1,-3l1331,72r1,-2l1332,74r1,-8l1334,67r1,-6l1336,62r1,2l1338,66r,4l1339,67r1,2l1341,73r,1l1342,69r1,-3l1343,69r1,5l1345,71r,3l1346,76r1,-2l1348,79r1,-3l1350,75r,3l1351,71r1,-11l1352,69r1,-3l1354,59r,1l1355,63r,-4l1356,62r,1l1357,60r1,-2l1358,64r1,l1360,56r1,-3l1362,47r1,-2l1364,41r1,4l1365,47r1,-1l1367,48r,4l1368,55r1,-1l1369,57r1,-2l1371,53r1,2l1372,56r1,-7l1374,52r,1l1375,52r1,-4l1376,51r1,-3l1378,41r,7l1379,48r,-5l1380,41r,5l1381,51r1,-3l1382,49r1,-3l1384,49r,3l1385,50r1,-10l1387,48r,1l1388,47r1,-1l1389,49r1,-3l1391,48r1,l1393,47r1,2l1395,45r1,5l1396,51r1,-4l1398,50r,4l1399,52r1,2l1401,54r1,-3l1403,53r,1l1403,51r1,l1404,54r1,-2l1406,54r,3l1407,60r1,2l1408,63r1,-3l1410,61r1,-1l1412,57r1,1l1414,66r1,-2l1415,68r1,1l1417,71r1,-1l1418,76r1,-2l1420,72r,6l1421,81r1,-5l1422,77r1,-1l1424,71r,4l1425,67r1,3l1427,67r,1l1427,65r1,3l1428,74r1,-7l1430,68r,1l1431,71r1,-5l1433,63r,2l1434,63r1,-1l1435,66r1,-1l1437,67r1,l1439,75r,2l1440,80r1,l1442,81r,3l1443,87r1,-2l1444,89r1,-1l1446,84r,5l1447,87r1,l1449,86r,7l1450,89r1,1l1451,92r,-1l1452,91r,1l1453,91r1,-4l1454,88r1,3l1456,86r1,l1457,90r1,-8l1459,78r,3l1460,74r1,2l1461,78r1,-8l1463,67r,3l1464,66r1,-5l1466,61r,2l1467,58r1,-4l1468,58r1,-9l1470,49r,5l1471,51r1,1l1473,50r,2l1474,49r1,-3l1475,48r,-2l1476,50r1,l1478,55r1,-2l1480,48r1,2l1481,53r1,-7l1483,47r,2l1484,43r1,-2l1485,46r1,-9l1487,40r1,-5l1488,40r1,-6l1490,32r,3l1491,27r1,l1492,33r1,-5l1494,24r,6l1495,24r1,l1497,19r,8l1498,25r1,-1l1499,27r,-6l1500,20r,4l1501,17r1,4l1503,16r,6l1504,22r1,-1l1505,23r1,-2l1507,16r,6l1508,17r1,-1l1509,19r1,3l1511,24r1,1l1512,26r1,-3l1514,20r,2l1515,24r1,-5l1516,23r1,2l1518,25r1,-2l1519,27r1,-4l1521,28r,2l1522,32r1,-5l1523,29r,-3l1524,23r,4l1525,33r1,-3l1527,29r,5l1528,37r1,2l1529,46r1,-5l1531,41r,3l1532,45r1,1l1534,44r,2l1535,48r1,l1536,53r1,-2l1538,53r,2l1539,47r1,l1541,47r1,-6l1543,34r,l1544,32r1,-9l1545,26r1,-6l1547,19r,-3l1548,15r,3l1549,14r1,-4l1551,10r,2l1552,5r1,-3l1553,6r1,-4l1555,2r,3l1556,6r1,1l1558,7r1,-3l1560,5r,5l1561,9r1,l1562,9r1,l1564,12r,1l1565,15r1,3l1567,15r,2l1568,20r1,4l1569,27r1,l1571,29r,3l1571,31r1,3l1573,34r,l1574,34r1,-2l1575,34r1,-3l1577,29r,1l1578,29r1,l1579,30r1,1l1581,34r1,-1l1582,34r1,l1584,35r,1l1585,34r1,4l1586,39r1,-5l1588,40r1,-2l1589,40r1,1l1591,37r,3l1592,43r1,1l1594,38r1,3l1595,42r,-1l1596,43r1,-3l1597,41r1,l1599,40r,1l1600,39r1,1l1601,41r1,-2l1603,43r1,-1l1604,44r1,2l1606,44r1,1l1608,45r1,-1l1610,45r,1l1611,46r1,6l1613,46r,2l1614,53r1,l1615,59r1,-2l1617,49r,8l1618,51r1,-2l1619,48r1,7l1621,49r,3l1622,49r1,2l1624,50r1,2l1625,53r1,l1627,57r1,-6l1628,53r1,1l1630,49r1,-1l1632,49r,1l1633,46r1,l1634,48r1,-2l1636,48r1,-7l1637,43r1,-1l1639,41r,2l1640,41r1,-1l1641,41r1,-4l1643,41r,2l1644,47r1,-5l1645,46r1,1l1647,41r1,4l1649,45r,2l1650,44r1,-2l1652,40r,1l1653,43r1,-4l1654,45r1,3l1656,51r,5l1657,57r1,3l1659,54r,1l1660,58r1,l1661,62r1,l1663,60r,2l1664,55r1,3l1665,61r1,3l1667,62r,5l1668,74r1,l1669,77e" filled="f" strokecolor="black [3213]" strokeweight=".04411mm">
                        <v:path arrowok="t" o:connecttype="custom" o:connectlocs="52185,140372;110632,60654;164904,109178;223351,133440;277623,53723;336070,69319;390342,112644;444614,128241;498887,81450;555246,100513;613693,76251;667965,64120;722237,81450;774422,105712;826607,64120;880879,84916;939326,110911;995686,202759;1049958,67586;1102143,74518;1158502,100513;1216949,97047;1273309,136906;1325493,157702;1377678,107445;1431950,162901;1488310,117843;1544670,112644;1598942,117843;1651126,128241;1705399,176764;1761758,76251;1816030,93581;1870303,102246;1926662,90115;1978847,65853;2031032,74518;2087391,100513;2139576,95314;2195936,95314;2250208,116110;2306567,149037;2360840,69319;2417199,25995;2475646,71052;2527831,93581;2582103,81450;2640550,53723;2696909,24262;2755356,129974;2811716,128241;2868076,91848;2926523,88382;2980795,117843;3035067,150770;3091426,86649;3143611,36393;3195796,76251;3254243,6932;3306428,62387;3364875,90115;3421234,74518;3477594,110911" o:connectangles="0,0,0,0,0,0,0,0,0,0,0,0,0,0,0,0,0,0,0,0,0,0,0,0,0,0,0,0,0,0,0,0,0,0,0,0,0,0,0,0,0,0,0,0,0,0,0,0,0,0,0,0,0,0,0,0,0,0,0,0,0,0,0"/>
                        <o:lock v:ext="edit" aspectratio="t"/>
                      </v:shape>
                      <v:shape id="Freeform 291" o:spid="_x0000_s1077" style="position:absolute;left:3150;top:4975;width:34838;height:1490;visibility:visible;mso-wrap-style:square;v-text-anchor:top" coordsize="1669,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iUj8MA&#10;AADcAAAADwAAAGRycy9kb3ducmV2LnhtbESPS2vCQBSF94L/YbhCd3USodVGJ8G+xJ2o3bi7ZG4n&#10;qZk7ITPG9N93hILLw3l8nFUx2Eb01PnasYJ0moAgLp2u2Sj4On4+LkD4gKyxcUwKfslDkY9HK8y0&#10;u/Ke+kMwIo6wz1BBFUKbSenLiiz6qWuJo/ftOoshys5I3eE1jttGzpLkWVqsORIqbOmtovJ8uNgI&#10;mb+mx52h9vJhTn7z1L/7hn6UepgM6yWIQEO4h//bW61g9pLC7Uw8A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GiUj8MAAADcAAAADwAAAAAAAAAAAAAAAACYAgAAZHJzL2Rv&#10;d25yZXYueG1sUEsFBgAAAAAEAAQA9QAAAIgDAAAAAA==&#10;" path="m,52r,l,53,1,51,2,49r,1l3,48,4,47r1,l5,48r1,1l7,49r,1l8,52r1,l9,53r1,-1l11,53r,l11,55r1,l13,54r,1l14,54r1,2l15,57r1,-1l17,56r1,-2l19,52r1,-1l20,52r1,-4l22,49r1,l24,50r,1l25,53r1,3l27,56r,3l28,60r1,l29,61r1,l31,61r,1l32,61r1,-2l33,61r1,-2l35,58r,1l35,60r1,-4l37,57r,1l38,56r1,-2l39,56r1,l41,53r,1l42,54r1,-1l44,51r,3l45,50r1,-1l46,51r1,-2l48,49r,2l49,51r1,-2l51,46r,3l52,45r1,-1l53,45r1,l55,44r,1l56,46r1,l57,51r1,l59,49r,l59,53r1,l61,53r1,-2l63,50r,1l64,50r1,-1l66,48r1,-1l68,47r,1l69,46r1,-1l70,46r1,3l72,46r,2l73,51r1,l75,52r,1l76,50r1,-1l77,52r1,-4l79,46r,2l80,46r1,3l82,49r,2l83,52r,l84,55r1,-5l85,51r1,l87,52r,2l88,56r1,4l90,58r,3l91,63r1,l93,65r1,l94,66r1,1l96,68r1,-1l97,69r1,-1l99,68r1,l101,69r1,l103,69r1,l105,69r1,-1l106,69r1,-3l107,66r,1l108,67r1,-2l109,66r1,1l111,67r1,l112,69r1,-1l114,66r,1l115,67r1,l116,68r1,l118,68r,1l119,65r1,l121,57r,6l122,62r1,-2l123,62r1,-3l125,59r1,4l127,63r1,1l129,63r1,-3l130,61r1,-2l131,58r,1l132,57r1,-3l133,56r1,-2l135,52r1,-2l137,50r1,-1l138,50r1,l140,50r,1l141,49r1,l142,51r1,-2l144,48r1,-1l145,49r1,l147,46r,2l148,44r1,l149,45r1,-1l151,44r1,-4l152,42r1,-3l154,39r1,-1l155,36r,1l156,35r1,-1l157,35r1,1l159,36r1,l160,37r1,l162,36r1,1l164,41r,1l165,43r1,1l167,43r,1l168,43r1,1l169,45r1,l171,45r,l172,44r1,1l173,48r1,-2l175,45r1,2l177,48r1,1l178,50r1,l179,50r1,l181,49r1,1l182,52r1,l184,53r1,l186,53r1,-2l188,49r,2l189,49r1,-4l191,45r1,l193,44r,1l194,43r1,-3l195,43r1,l197,39r1,-1l199,38r1,-2l200,39r1,2l202,43r,1l203,45r,-1l203,45r1,l205,45r1,l206,45r1,l208,44r1,l210,44r,1l211,43r1,l213,45r1,-1l215,45r1,l217,41r,2l218,41r1,-3l219,41r1,-3l221,38r1,-3l222,36r1,-1l224,34r,1l225,35r1,-1l226,36r1,l227,36r,1l228,34r1,l230,34r1,1l232,35r,1l233,36r1,l235,36r1,2l237,39r,2l238,43r1,l239,44r1,1l241,44r,1l242,44r1,l243,47r1,-2l245,45r1,l247,45r1,1l249,46r1,l251,46r,-1l252,46r1,-1l254,47r1,-1l256,47r,2l257,47r1,-3l258,48r1,-3l260,45r1,1l261,47r1,1l263,47r,2l264,49r1,-1l265,49r1,l267,46r1,l268,47r1,l270,46r1,l272,45r1,l274,46r,1l275,48r,-1l276,45r,2l277,45r1,-1l278,45r1,l280,45r,2l281,46r1,l283,45r,4l284,48r1,2l285,53r1,-2l287,51r,1l288,50r1,l290,49r1,-1l292,47r,2l293,47r1,1l294,49r1,-2l296,45r,2l297,52r1,-2l298,53r1,-4l299,49r1,-1l301,47r1,-1l302,47r1,-3l304,41r,3l305,42r1,-2l307,36r1,l309,34r,1l310,32r1,l312,33r1,l313,36r1,-2l315,36r1,-4l316,35r1,-2l318,32r,2l319,34r1,2l320,37r1,2l322,39r1,2l323,42r,1l324,43r,1l325,47r1,1l326,49r1,l328,49r1,-1l330,51r1,3l331,55r1,l333,54r,2l334,55r1,1l336,54r1,l338,52r,4l339,53r1,-3l341,49r1,-1l342,49r1,-1l344,48r,1l345,46r1,2l347,45r,2l347,44r1,l349,44r1,l350,45r1,1l352,45r1,1l353,47r1,-1l355,47r1,l357,46r,3l358,46r1,-2l359,45r1,-1l361,43r1,l363,41r1,2l364,44r1,-1l366,43r,2l367,44r1,l369,43r,1l370,44r1,1l371,47r,-1l372,45r1,l374,46r,1l375,47r1,1l377,49r1,-1l379,48r1,-2l381,46r,2l382,49r1,2l384,51r1,2l386,53r,1l387,53r1,l388,54r1,-2l390,49r,1l391,49r1,-2l393,44r,1l394,45r1,3l395,50r,2l396,49r,2l397,49r1,-2l398,48r1,-3l400,44r1,-1l402,42r1,-3l403,40r1,-4l405,34r,2l406,32r1,-2l408,29r1,1l410,26r,1l411,28r1,l412,29r1,l414,28r,3l415,28r1,-1l417,27r,4l418,29r1,3l419,34r1,2l421,36r1,l423,35r,1l424,38r1,-1l425,40r1,1l427,45r,1l428,50r1,4l429,56r1,2l431,60r1,l433,62r1,3l434,66r1,l436,67r,2l437,69r1,l439,67r,2l440,69r1,1l441,74r1,2l443,77r,1l444,76r,2l445,75r1,1l447,72r,4l448,73r1,-3l449,71r1,3l451,70r,1l452,70r1,-1l454,69r,1l455,69r1,l456,69r1,l458,69r1,l460,69r,1l461,72r1,-1l463,72r,2l464,75r1,1l466,79r1,l467,83r,-3l468,82r,1l469,85r1,1l471,85r,1l472,82r1,1l474,82r1,-2l475,81r1,-3l477,77r1,-2l478,78r1,-2l480,76r,1l481,73r1,-4l482,70r1,l484,70r,3l485,72r1,l487,69r,1l488,69r1,-2l489,69r1,-3l491,61r,3l491,60r1,-2l493,53r,5l494,53r1,-2l495,54r1,-5l497,50r,3l498,54r1,-1l499,56r1,l501,56r1,-2l502,56r1,-2l504,52r,1l505,50r1,-1l506,50r1,-2l508,48r1,-2l509,47r1,-2l511,44r,1l512,45r1,-2l513,45r1,-6l515,39r,3l515,43r1,l517,44r,1l518,43r1,-1l520,45r1,1l521,49r1,1l523,49r1,1l524,52r1,-2l526,51r,2l527,52r1,-1l528,54r1,2l530,56r1,l532,56r1,1l533,58r1,-3l535,53r1,-3l537,49r,1l538,49r1,l539,48r,1l540,49r1,l542,51r1,1l543,54r1,1l545,55r,1l546,56r1,l548,53r,5l549,50r1,1l551,51r1,l552,53r1,-2l554,51r,1l555,51r1,1l557,49r1,-2l559,48r,1l560,48r1,-3l561,45r1,-1l563,43r,2l564,43r1,2l565,46r1,-1l567,45r1,1l569,45r,1l570,47r1,l572,49r1,1l574,49r1,3l576,49r,2l577,46r1,3l579,49r1,-2l581,46r,2l582,49r1,l583,51r1,-3l585,47r,1l586,45r1,1l587,44r,1l588,43r1,l590,43r1,l591,44r1,-1l593,44r1,1l594,47r1,2l596,55r,2l597,61r1,1l598,64r1,-1l600,66r,1l601,65r1,l603,67r,2l604,69r1,l605,70r1,-3l607,62r,3l608,61r1,1l610,57r,2l611,58r,-5l611,56r1,-1l613,54r1,-1l615,54r1,l617,56r1,-1l618,56r1,l620,52r,1l621,52r1,-4l622,49r1,l624,49r1,l626,50r1,-1l628,49r1,l629,51r1,-1l631,51r1,3l633,53r1,1l634,55r1,-1l635,52r,1l636,54r1,-2l637,54r1,1l639,56r1,-1l641,55r1,-1l642,56r1,-2l644,51r,1l645,50r1,-2l646,50r1,-1l648,50r1,l650,50r1,1l651,52r1,l653,56r1,1l655,60r,3l656,65r1,l658,67r,1l659,69r,l659,69r1,l661,68r,1l662,66r1,l664,61r,1l665,60r1,1l667,61r1,l669,59r1,-2l670,59r1,-2l672,55r1,-3l673,54r1,-3l675,49r1,-2l677,46r,3l678,48r1,-3l680,44r,3l681,44r1,l682,45r1,-1l683,44r,1l684,46r1,-1l685,46r1,-1l687,46r1,-1l688,48r1,-2l690,46r,1l691,48r1,1l693,47r1,l695,46r,2l696,48r1,l697,49r1,-2l699,47r,2l700,48r1,-1l701,50r1,1l703,51r1,-1l704,51r1,-1l706,49r,1l707,49r,1l708,49r1,2l709,54r1,-2l711,54r1,-1l712,55r1,-2l714,52r,1l715,55r1,-2l716,55r1,1l718,59r1,-1l719,60r1,2l721,63r1,-2l723,61r1,-3l725,56r,3l726,56r1,1l728,56r1,l730,56r1,-1l731,54r1,-1l733,51r1,-2l735,48r1,-3l736,46r1,-1l738,45r,l739,45r1,-2l740,45r1,-2l742,43r1,-4l743,43r1,-5l745,38r,1l746,41r1,l748,43r1,-2l750,40r,2l751,40r1,-2l752,41r1,-2l754,39r1,l755,39r,1l756,39r1,2l758,43r,1l759,43r1,2l760,45r1,2l762,46r,2l763,50r1,1l765,52r,4l766,56r1,l767,58r1,-2l769,57r1,4l771,63r,1l772,63r1,3l774,67r,1l775,65r1,l776,66r1,-2l778,64r1,-1l779,63r1,l780,64r1,1l782,66r,1l783,66r1,-2l784,65r1,1l786,68r1,-2l788,66r1,-2l789,67r1,-1l791,61r,1l792,60r1,-1l793,60r1,-3l795,56r,2l796,56r1,-1l798,53r,1l799,53r1,-4l800,51r1,-3l802,47r1,-3l803,44r1,-6l804,42r1,-6l806,36r1,l808,37r,1l809,39r1,2l810,43r1,l812,46r1,l813,47r1,2l815,51r,1l816,53r1,l817,54r1,l819,55r1,1l821,58r1,-1l822,60r1,2l824,60r,1l825,62r1,1l826,64r1,l827,63r1,2l829,65r1,1l831,64r1,l832,65r1,-1l834,63r1,l835,64r1,-1l837,62r,1l838,60r1,1l840,63r1,-2l841,62r1,-1l843,63r1,l844,65r1,l846,63r,3l847,67r1,-2l848,66r1,-3l850,63r1,-6l851,61r,-3l852,56r,1l853,54r1,2l855,57r1,-1l857,56r1,l859,54r,1l860,51r1,-2l861,50r1,l863,50r,3l864,50r1,1l866,54r,1l867,53r1,-2l868,54r1,-3l870,47r,1l871,45r1,-2l873,41r1,-4l875,38r,2l875,40r1,-3l876,40r1,-2l878,40r,1l879,41r1,-3l880,39r1,l882,39r1,-2l883,39r1,-3l885,37r,1l886,39r1,-2l888,35r1,1l890,34r,2l891,37r1,l892,39r1,1l894,39r1,1l896,38r,2l897,41r1,1l899,40r,2l899,42r1,-2l900,41r1,l902,42r,1l903,41r1,1l905,40r,1l906,41r1,-3l907,39r1,-1l909,38r,1l910,39r1,-1l911,39r1,l913,42r1,1l914,44r1,l916,46r1,-1l918,45r,l919,45r1,-3l921,42r,1l922,42r1,l923,39r1,l924,40r1,l926,39r,5l927,43r1,l929,43r1,2l931,45r,1l932,45r1,-1l934,43r1,1l936,43r,1l937,45r1,l938,47r1,-1l940,46r,3l941,48r1,1l942,50r1,5l944,58r1,l945,60r1,1l947,60r,2l947,60r1,-2l948,59r1,1l950,61r1,-1l951,62r1,l953,62r,1l954,63r1,l956,64r1,-3l957,63r1,-2l959,58r1,1l960,60r1,-4l962,57r1,-1l964,55r,1l965,51r1,l967,51r1,-1l969,48r,1l970,47r1,-3l971,45r,l972,43r,1l973,43r1,1l975,46r,3l976,46r1,-1l977,47r1,-2l979,45r,2l980,44r1,-1l982,40r1,1l984,37r,3l985,37r1,l986,38r1,2l988,42r1,l990,42r1,-3l991,41r1,-2l993,39r1,-1l995,36r,-2l996,32r,4l997,33r1,l999,33r,1l1000,37r1,l1001,38r1,1l1003,36r,2l1004,39r1,l1006,36r,2l1007,38r1,-2l1008,39r1,-4l1010,30r,4l1011,30r1,1l1013,33r1,-1l1015,31r1,-2l1017,31r,1l1018,32r1,3l1019,38r1,l1021,39r,2l1022,40r1,1l1024,41r1,-2l1026,36r1,l1027,37r1,1l1029,37r1,-1l1030,37r1,-1l1032,33r,2l1033,32r1,2l1034,35r1,l1036,36r1,-1l1037,36r1,1l1039,36r,3l1040,38r1,-1l1041,40r1,l1043,43r,1l1043,44r1,l1045,43r,2l1046,43r1,-1l1048,40r1,l1049,41r1,-3l1051,38r,1l1052,36r1,-1l1054,34r1,-2l1056,29r,3l1057,29r1,1l1059,31r1,-2l1061,30r,2l1062,36r1,1l1063,39r1,3l1065,43r,2l1066,46r1,1l1067,49r,1l1068,49r1,4l1069,55r1,1l1071,56r,2l1072,56r1,-2l1073,55r1,1l1075,54r1,-2l1076,53r1,-2l1078,52r,1l1079,53r1,1l1081,54r1,l1082,55r1,-3l1084,53r1,l1085,54r1,l1087,54r1,l1089,53r,1l1090,54r1,2l1091,56r,1l1092,56r1,l1093,58r1,-2l1095,54r,1l1096,57r1,-1l1097,58r1,-1l1099,59r1,2l1101,60r1,-2l1102,59r1,-2l1104,56r,1l1105,53r1,3l1107,55r,1l1108,53r1,l1109,54r1,-4l1111,51r,2l1112,50r1,1l1113,52r1,-2l1115,49r,l1115,50r1,-2l1117,46r,1l1118,47r1,1l1119,49r1,l1121,49r1,l1123,49r1,-1l1124,49r1,-3l1126,48r,1l1127,49r1,l1128,51r1,-1l1130,48r1,1l1132,49r1,-2l1134,48r1,-2l1135,48r1,-2l1137,43r,2l1138,44r1,-1l1139,43r1,l1141,42r,1l1142,43r1,-1l1144,42r1,l1146,43r1,-2l1148,40r,2l1149,42r1,-3l1150,42r1,-5l1152,33r,3l1153,34r1,-3l1155,30r,1l1156,28r1,-4l1157,26r1,-5l1159,17r,3l1160,14r1,-2l1162,9r1,1l1163,13r,1l1164,13r1,1l1165,15r1,1l1167,15r1,4l1169,21r1,2l1170,24r1,2l1172,27r,1l1173,27r1,1l1174,29r1,l1176,29r1,l1178,25r1,-2l1179,26r1,-3l1181,26r1,3l1183,30r,1l1184,31r1,1l1186,29r,1l1187,29r,2l1187,32r1,l1189,32r1,2l1191,32r1,l1192,33r1,l1194,34r1,-3l1196,30r1,l1198,34r1,2l1200,36r1,l1201,37r1,-1l1203,36r,2l1204,36r1,-3l1205,34r1,-1l1207,32r1,-1l1208,33r1,-1l1210,31r,1l1211,31r,-1l1211,32r1,-3l1213,29r1,1l1215,33r1,1l1216,36r1,l1218,37r1,1l1220,38r1,-1l1222,35r,1l1223,36r1,-1l1225,33r,2l1226,37r1,-2l1227,36r1,-3l1229,34r1,l1231,34r1,-1l1232,34r1,l1234,32r,2l1235,34r,-1l1235,35r1,-1l1237,34r,2l1238,36r1,l1240,34r,2l1241,36r1,-1l1243,33r1,-1l1244,33r1,-4l1246,30r1,-1l1248,30r1,l1250,31r1,-2l1251,33r1,-1l1253,34r,1l1254,38r1,-2l1256,36r1,l1258,36r1,l1259,35r,1l1260,34r1,1l1262,36r1,1l1264,37r,1l1265,36r1,1l1266,38r1,-1l1268,35r,1l1269,32r1,-3l1271,27r,2l1272,28r1,1l1273,30r1,2l1275,32r,3l1276,35r1,1l1278,37r,3l1279,39r1,-1l1280,40r1,-2l1282,37r1,l1283,36r,1l1284,35r1,-2l1286,32r,1l1287,30r1,-1l1288,31r1,-1l1290,28r,2l1291,26r1,-3l1293,21r,l1294,18r1,-1l1295,19r1,-1l1297,21r1,l1299,18r,2l1300,19r1,1l1302,22r1,2l1304,28r,4l1305,29r1,l1306,30r1,2l1307,34r,1l1308,36r1,1l1310,36r,2l1311,37r1,-2l1312,37r1,-1l1314,36r1,-1l1316,38r1,-1l1317,39r1,-2l1319,39r,4l1320,45r1,l1321,48r1,1l1323,48r,1l1324,47r1,1l1326,45r,3l1327,48r1,-1l1328,48r1,-2l1330,47r,1l1331,48r,-3l1332,44r,1l1333,43r1,1l1335,43r1,1l1336,45r1,l1338,48r1,-1l1340,49r1,l1341,52r1,-2l1343,53r,1l1344,55r1,2l1345,58r1,l1347,58r1,-1l1348,58r1,2l1350,56r,4l1351,54r1,-2l1352,54r1,-3l1354,53r,1l1355,55r,1l1356,56r,2l1357,57r1,l1358,59r1,-2l1360,55r,1l1361,52r1,-1l1363,49r1,2l1365,52r1,l1367,54r,1l1368,54r1,1l1370,55r1,1l1372,56r1,l1374,55r,1l1375,55r1,l1376,56r1,-4l1378,52r,1l1379,53r,-1l1380,52r1,l1382,51r,1l1383,50r1,-2l1384,49r1,-2l1386,48r1,-1l1387,49r1,l1389,49r1,l1391,46r,2l1392,46r1,1l1394,46r1,-1l1396,44r1,-1l1398,43r,1l1399,44r1,-1l1401,42r1,l1403,41r,1l1403,40r1,l1404,43r1,l1406,45r,2l1407,47r1,2l1409,48r1,1l1411,46r,1l1412,45r1,-1l1413,46r1,l1415,47r,2l1416,49r1,4l1418,54r,2l1419,57r1,l1420,58r1,-2l1422,57r,2l1423,56r1,1l1424,58r1,l1426,57r1,-2l1427,56r,-1l1428,56r,1l1429,57r1,-1l1430,57r1,1l1432,60r1,-3l1433,60r1,-3l1435,56r,2l1436,57r1,-1l1437,57r1,l1439,59r,1l1440,60r1,1l1442,62r,1l1443,65r1,-3l1444,63r1,-1l1446,60r,1l1447,59r1,l1449,60r,1l1450,60r1,2l1451,63r,l1452,61r,2l1453,62r1,-2l1454,62r1,1l1456,65r1,-2l1458,63r1,l1460,63r1,l1462,62r1,-3l1463,60r1,-2l1465,58r1,-2l1466,58r1,-2l1468,54r,2l1469,54r1,-2l1470,55r1,-1l1472,55r1,-1l1474,54r1,-2l1475,49r1,-1l1477,47r1,-1l1479,45r1,l1481,45r,2l1482,44r1,-1l1483,44r1,-1l1485,40r1,-1l1487,39r1,-2l1488,40r1,-2l1490,39r1,-1l1492,37r,2l1493,38r1,1l1495,39r1,-2l1497,36r,2l1498,39r1,-1l1499,39r,l1500,39r,2l1501,40r1,-1l1503,37r,2l1504,36r1,-1l1505,36r1,l1507,34r,1l1508,35r1,-3l1510,33r1,-1l1512,29r,4l1513,30r1,-2l1514,29r1,-2l1516,27r,1l1517,25r1,1l1519,25r,2l1520,26r1,-2l1521,25r1,l1523,25r,1l1523,27r1,-1l1525,27r1,1l1527,28r,1l1528,29r1,3l1530,30r1,-1l1531,30r1,2l1533,29r1,l1534,31r1,-3l1536,27r,2l1537,29r1,-3l1539,25r1,-3l1541,21r1,1l1543,21r,1l1544,20r1,-4l1545,20r1,-5l1547,9r,3l1547,8r1,-5l1548,5r1,-4l1550,r1,l1551,2r1,1l1553,1r,1l1554,r1,3l1555,4r1,2l1557,7r1,-1l1558,7r1,l1560,8r,4l1561,10r1,1l1563,13r1,-1l1564,13r1,-1l1566,14r1,-1l1567,15r1,l1569,16r,2l1570,20r1,1l1571,22r,8l1572,29r1,-4l1573,29r1,-3l1575,25r1,-2l1577,24r,1l1578,22r1,l1579,24r1,1l1581,25r1,1l1582,28r1,-1l1584,28r,1l1585,29r1,1l1587,30r1,l1589,30r,2l1590,30r1,1l1592,32r1,-3l1594,30r1,1l1595,32r,l1596,32r1,l1598,32r1,-1l1599,33r1,-1l1601,31r1,3l1603,35r1,1l1605,36r1,-1l1607,34r1,1l1608,36r1,-1l1610,39r,1l1611,40r1,1l1613,42r,1l1614,45r1,-1l1616,44r1,1l1617,45r1,-2l1619,40r,-3l1619,39r1,-1l1621,37r1,1l1623,36r,1l1624,39r1,1l1625,41r1,-1l1627,41r1,-3l1629,36r1,-3l1630,35r1,l1632,31r,3l1633,32r1,l1634,34r1,l1636,33r1,-2l1637,34r1,-3l1639,30r1,l1641,29r1,l1643,31r,1l1643,34r1,-2l1645,31r1,-1l1647,28r1,l1649,29r1,l1651,26r1,-1l1652,26r1,1l1654,29r,5l1655,36r1,1l1656,42r1,3l1658,45r1,4l1659,50r1,6l1661,58r,4l1662,63r1,2l1664,65r1,-1l1665,65r1,3l1667,67r,2l1667,69r1,3l1669,72r,1e" filled="f" strokecolor="black [3213]" strokeweight=".04411mm">
                        <v:path arrowok="t" o:connecttype="custom" o:connectlocs="50098,88383;102283,88383;156556,91849;215003,119577;271364,103980;323549,62388;379909,86650;438356,76252;494717,71053;553164,84917;609524,84917;665884,58922;722244,83184;776517,77985;832877,77985;891325,77985;945597,119577;1001958,131708;1052055,91849;1106328,97048;1164776,81451;1223223,77985;1275409,91849;1333856,97048;1390216,105713;1446576,81451;1500849,100514;1561384,74519;1615657,117844;1669929,88383;1726289,110912;1780562,93582;1836922,65854;1891195,71053;1947555,76252;2001828,100514;2058188,64121;2114548,57189;2172996,64121;2227268,84917;2281541,97048;2333726,81451;2394261,71053;2448534,46791;2509069,62388;2565429,58922;2623876,62388;2678149,62388;2732422,64121;2786695,74519;2838880,97048;2899415,84917;2957862,91849;3010048,107446;3064320,97048;3126943,67587;3179128,45058;3235488,0;3289761,39859;3350296,62388;3406656,58922;3467191,100514" o:connectangles="0,0,0,0,0,0,0,0,0,0,0,0,0,0,0,0,0,0,0,0,0,0,0,0,0,0,0,0,0,0,0,0,0,0,0,0,0,0,0,0,0,0,0,0,0,0,0,0,0,0,0,0,0,0,0,0,0,0,0,0,0,0"/>
                        <o:lock v:ext="edit" aspectratio="t"/>
                      </v:shape>
                      <v:shape id="Freeform 292" o:spid="_x0000_s1078" style="position:absolute;left:3150;top:7672;width:34838;height:4246;visibility:visible;mso-wrap-style:square;v-text-anchor:top" coordsize="1669,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qwkMIA&#10;AADcAAAADwAAAGRycy9kb3ducmV2LnhtbESPQWsCMRSE74L/ITzBm2bdQ7FboxRBKdKLq/T8mrxu&#10;lm5eliTq+u8bQehxmJlvmNVmcJ24UoitZwWLeQGCWHvTcqPgfNrNliBiQjbYeSYFd4qwWY9HK6yM&#10;v/GRrnVqRIZwrFCBTamvpIzaksM49z1x9n58cJiyDI00AW8Z7jpZFsWLdNhyXrDY09aS/q0vToGW&#10;dXH4PB7812J/+m6CGeqltkpNJ8P7G4hEQ/oPP9sfRkH5WsLjTD4C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OrCQwgAAANwAAAAPAAAAAAAAAAAAAAAAAJgCAABkcnMvZG93&#10;bnJldi54bWxQSwUGAAAAAAQABAD1AAAAhwMAAAAA&#10;" path="m,86l,83r,3l1,84,2,77r,5l3,75r1,1l5,75r,2l6,82r1,6l7,94r1,13l9,116r,6l10,124r1,-1l11,131r,22l12,125r1,-6l13,127r1,-12l15,109r,8l16,106r1,l18,112r1,1l20,106r,4l21,102r1,-2l22,102r1,4l24,107r,1l25,110r1,5l27,108r,1l28,107r1,-1l29,109r1,l31,103r,1l32,104,33,93r,5l34,90r1,-7l35,75r,4l36,68r1,-3l37,66r1,-1l39,59r1,-2l41,48r,5l42,48r1,2l44,44r,1l45,47r1,-4l46,43r1,-2l48,36r,5l49,39r1,-4l51,32r,1l52,33r1,-3l53,31r1,-1l55,28r,3l56,33r1,-3l57,33r1,-1l59,32r,5l59,40r1,l61,39r,3l62,34r1,1l63,39r1,-4l65,39r1,l66,40r1,12l68,54r,6l69,55r1,-1l70,59r1,15l72,66r,5l73,72r1,7l75,89r,5l76,81r1,-8l77,84,78,74r1,-4l80,55r1,-3l82,56r,1l83,62r,-3l83,64r1,-2l85,56r,3l86,58r1,8l88,69r1,7l90,81r,3l91,85r1,1l92,87r1,-6l94,84r,2l95,84r1,2l97,87r,2l98,86r1,l99,90r1,6l101,95r1,-3l103,96r,2l104,86r1,-3l106,76r,3l107,75r,l107,79r1,3l109,86r,8l110,96r1,11l112,97r,1l113,96r1,2l114,107r1,-1l116,112r,6l117,125r1,-2l118,125r1,-13l120,99r1,l121,101r1,-11l123,91r,8l124,94r1,l125,98r1,-6l127,89r,3l128,107r1,-18l130,83r,9l131,92r,2l131,96r1,-21l133,69r,2l134,67r1,-7l136,56r,2l137,58r1,1l139,59r1,4l140,66r1,l142,67r,1l143,63r1,5l145,62r,7l146,73r1,-7l147,72r1,4l149,72r,8l150,78r1,-10l152,62r,2l153,66r1,5l154,72r1,4l155,73r,6l156,78r1,-6l158,71r1,1l160,60r,3l161,66r1,7l162,81r1,2l164,86r,22l165,93r1,l167,90r,5l168,92r1,11l169,105r1,-1l171,102r,11l172,112r1,-2l173,114r1,-11l175,111r1,-16l176,107r1,-11l178,92r,4l179,86r,-14l179,79r1,-10l181,65r1,-6l182,63r1,-2l184,67r,3l185,79r1,7l186,89r1,3l188,86r,3l189,76r1,-1l191,82r,4l192,88r1,-1l193,93r1,-15l195,82r,4l196,92r1,-6l198,79r,2l199,79r1,l200,80r1,-2l202,72r,2l203,71r,6l203,81r1,-1l205,77r1,-5l206,79r1,4l208,71r,6l209,72r1,-4l210,72r1,-6l212,61r,5l213,56r1,3l215,65r,9l216,84r1,-1l217,86r1,-4l219,71r,6l220,74r1,-6l222,60r,6l223,59r1,-2l224,63r1,-5l226,49r,3l227,53r,-2l227,52r1,-7l229,42r1,-6l230,38r1,-2l232,35r,6l233,48r1,8l234,68r1,-5l236,65r1,3l237,72r1,12l239,79r,4l240,72r1,3l241,79r1,l243,66r,10l244,62r1,4l246,59r,3l247,56r1,6l248,63r1,5l250,65r,5l251,69r,9l252,81r,5l253,80r1,6l254,88r1,-5l256,82r,6l257,98r1,-5l258,96r1,-5l260,81r1,9l261,103r1,-17l263,82r,5l264,84r1,-1l265,87r1,-6l267,82r1,-3l268,81r1,-2l270,68r,7l271,65r1,3l273,65r1,-4l274,66r1,-8l275,54r1,-4l276,53r1,-8l278,46r,1l279,43r1,-6l280,40r1,-5l282,33r1,l283,35r1,-1l285,34r,2l286,37r1,-2l287,37r1,-4l289,33r,1l290,31r1,-5l292,31r,1l293,31r1,2l294,36r1,-2l296,38r,2l297,44r1,1l298,50r1,-5l299,45r1,1l300,51r1,l302,51r,1l303,50r1,-6l304,47r1,l306,47r1,7l307,56r1,2l309,59r,8l310,72r1,l311,99r1,-20l313,86r,6l314,83r1,8l316,88r,4l317,80r1,-9l318,79r1,-4l320,77r,3l321,83r1,-4l323,71r,1l323,69r1,-6l324,68r1,-5l326,56r,4l327,60r1,-5l328,57r1,2l330,59r1,l331,60r1,l333,59r1,-4l335,52r,6l336,53r1,6l338,52r1,-2l340,45r1,l342,43r,2l343,44r1,-1l344,44r1,-2l346,45r1,-2l347,44r,-1l348,45r,4l349,52r1,l350,54r1,2l352,54r1,-2l353,58r1,1l355,52r,5l356,61r1,-2l357,66r1,1l359,66r,10l360,79r1,9l362,85r,9l363,98r1,l364,99r1,-9l366,102r,14l367,102r1,7l369,103r,7l370,100r1,3l371,105r,-9l372,100r,7l373,97r1,-17l374,87r1,-6l376,79r1,2l377,82r1,-6l379,66r,6l380,64r1,-3l381,65r1,l383,62r1,-3l385,59r1,-2l386,59r1,-5l388,53r,2l389,52r1,-6l390,48r1,-4l392,43r1,-5l394,36r1,2l395,39r,3l396,43r1,-1l398,39r1,-2l400,38r1,-4l401,36r1,-3l403,36r1,-1l405,34r,6l406,43r1,7l408,44r,1l409,59r1,l410,69r1,15l412,92r,24l413,105r1,-9l414,106r1,4l416,88r1,-10l417,86r1,-5l419,79r,7l419,92r1,-6l420,93r1,-7l422,84r1,1l423,90r1,1l425,88r,1l426,89r1,-6l427,84r1,-2l429,82r1,-3l431,78r1,-6l432,73r1,-1l434,72r1,4l436,68r,3l437,67r1,l439,66r1,2l441,68r,l442,69r1,-1l443,69r,-1l444,66r,1l445,68r1,-2l447,63r,2l448,59r1,l449,64r1,-1l451,63r,1l452,65r1,1l454,66r,3l455,72r1,1l456,76r1,2l458,80r,3l459,86r1,3l460,92r1,3l462,101r1,5l463,116r1,4l465,125r,10l466,152r1,13l467,178r,-4l468,185r,23l469,188r1,-15l471,176r,17l472,182r1,-17l473,182r1,-22l475,146r,2l476,143r1,-8l478,131r,1l479,131r1,-2l480,130r1,-3l482,121r,1l483,119r1,-3l484,118r1,-8l486,109r1,-8l487,104r1,-7l489,90r,3l490,86r1,-10l491,81r,-9l492,69r1,-7l493,66r1,-7l495,55r,4l496,53r1,-2l497,52r1,l499,56r,1l500,57r1,2l502,63r1,-3l504,60r,1l505,62r1,l506,63r1,1l508,79r1,-1l509,79r1,6l511,74r,7l512,77r1,5l513,84r1,8l515,94r,2l515,99r1,-2l517,100r,2l518,91r1,-5l519,96r1,-4l521,92r,3l522,89r1,2l524,92r,2l525,92r1,-13l526,85r1,-4l528,72r,1l529,73r1,-4l530,73r1,-5l532,68r1,-4l533,67r1,-3l535,58r,3l536,60r1,-2l537,59r1,-3l539,58r,l539,60r1,-1l541,63r,1l542,69r1,-1l543,71r1,l545,74r1,-2l547,68r1,-2l548,68r1,-5l550,61r,2l551,57r1,l552,58r1,l554,58r,5l555,64r1,4l557,64r,2l558,62r1,4l560,87r1,17l561,141r1,8l563,143r,-3l563,149r1,-12l565,119r,6l566,116r1,-18l567,111r1,-16l569,88r,3l570,85r1,-1l572,82r,5l573,84r1,-3l574,84r1,-1l576,77r,2l577,72r1,-2l579,66r,2l580,61r1,-2l582,62r1,-2l583,62r1,-3l585,55r,5l586,54r1,3l587,51r,1l588,52r1,-7l589,46r1,2l591,50r,1l592,48r1,l594,52r,4l595,61r1,l596,64r1,3l598,66r,2l599,67r1,-1l600,68r1,-1l602,69r1,2l603,76r1,2l605,86r,8l606,104r1,-1l607,108r1,3l609,114r1,10l610,150r1,33l611,167r,13l612,165r1,-13l613,164r1,-7l615,141r,3l616,132r1,1l618,128r1,-8l620,107r,9l621,97r1,-12l622,93r1,-7l624,85r1,4l625,91r1,-1l627,86r,6l628,86r1,2l629,90r1,2l631,94r1,-2l633,95r1,-2l635,90r,-7l635,86r1,-3l637,84r,1l638,87r1,-1l639,91r1,-7l641,82r1,-3l642,82r1,-3l644,75r,2l645,72r1,-5l646,68r1,1l648,68r1,l649,69r1,-3l651,69r,6l652,79r1,7l653,89r1,6l655,105r,1l656,111r1,10l658,127r,12l659,152r,15l659,189r1,12l661,185r,14l662,169r1,-13l664,127r,5l665,137r1,-11l666,127r1,13l668,137r,4l669,125r1,-15l670,119r1,-12l672,95r1,-17l673,89r1,-13l675,68r,2l676,64r1,-3l677,65r1,-6l679,60r1,-7l680,56r1,-4l682,52r,3l683,52r,-1l683,52r1,-1l685,49r1,l687,48r1,1l688,52r1,-3l690,49r,1l691,48r1,-2l692,47r1,l694,45r1,-2l695,45r1,l697,45r,4l698,48r1,4l699,54r1,3l701,57r,5l702,59r1,8l704,77r,4l705,90r1,3l706,97r1,-2l707,117r,2l708,118r1,7l709,145r1,-20l711,138r1,-1l712,147r1,3l714,115r,9l715,107r1,-2l716,107r1,10l718,116r1,-11l719,109r1,-6l721,98r,6l722,91r1,-10l723,85r1,-9l725,70r,3l726,68r1,l728,63r,1l729,65r1,-3l730,63r1,-1l731,59r,3l732,63r1,-3l734,59r,1l735,53r1,-5l736,51r1,-4l738,44r,1l739,45r1,-2l740,47r1,2l742,48r1,-3l743,47r1,-4l745,43r,l746,43r1,l747,44r1,l749,45r1,l750,48r1,4l752,59r,4l753,64r1,15l754,90r1,4l755,94r,22l756,128r1,23l758,157r,14l759,165r1,-10l760,170r1,-17l762,149r,3l763,141r1,-2l765,123r,9l766,125r1,-13l767,118r1,-12l769,99r,6l770,98r1,-3l771,98r1,-6l773,89r1,-5l774,86r1,-1l776,84r,1l777,79r1,-2l778,79r1,-9l779,68r1,-5l780,66r1,-7l782,58r1,1l784,56r,2l785,56r1,1l786,58r1,-2l788,56r1,-6l789,56r1,-6l791,46r,4l792,45r1,1l793,47r1,-2l795,41r,5l796,40r1,l798,40r,1l799,38r1,-2l800,39r1,-1l802,37r,4l803,45r,9l804,58r,11l805,73r1,13l806,98r1,41l808,152r,12l809,169r1,-17l811,108r1,9l813,108r,3l814,104r1,-7l815,100r1,-4l817,89r,3l818,84r1,-3l820,81r,4l821,83r1,l822,84r1,-5l824,78r1,l826,76r,3l827,77r,3l828,77r,2l829,79r1,-4l830,78r1,-6l832,70r,2l833,68r1,l835,61r,3l836,60r1,2l837,65r1,-4l839,62r,3l840,67r1,-4l841,66r1,-1l843,72r1,2l844,79r1,6l846,86r,5l847,100r1,4l848,123r1,-2l850,121r1,13l851,146r,19l852,178r,11l853,159r1,-37l854,165r1,-52l856,103r,3l857,112r1,-2l859,92r,10l860,86r1,-16l861,76r1,-7l863,65r,3l864,64r1,3l866,66r1,-3l868,53r,5l869,52r1,2l870,57r1,-5l872,43r,5l873,41r1,-2l875,39r,-5l876,33r1,-1l878,29r,2l879,28r1,-2l880,28r1,-8l882,19r1,-2l883,19r1,-1l885,17r,1l886,19r1,l887,19r1,1l889,26r1,l890,37r1,5l892,45r,12l893,60r1,8l894,72r1,14l896,93r,9l897,131r1,13l899,167r,66l899,232r1,-119l900,201,901,68r1,-18l902,71r1,15l904,92r1,-6l905,87r1,-3l907,80r,5l908,76r1,-8l909,69r1,-6l911,56r,7l912,58r1,-2l914,59r1,-3l916,53r,3l917,52r1,-6l918,49r1,-4l920,42r1,1l921,44r1,1l923,41r,1l923,38r1,-6l924,36r1,-7l926,32r,2l927,33r1,2l929,34r,3l930,36r1,-3l931,37r1,-3l933,32r,1l934,33r1,-7l936,27r,1l937,29r1,1l938,33r1,6l940,43r,3l941,54r1,12l942,74r1,32l944,130r1,44l945,229r1,16l947,155r,46l947,116r1,-19l948,106r1,-17l950,80r1,-12l951,77r1,-11l953,62r,1l954,54r1,-2l956,49r1,-5l958,43r1,-4l960,38r,1l961,34r1,l963,32r1,-2l964,31r1,-3l966,29r,1l967,31r1,-3l969,28r,2l970,26r1,-1l971,26r,2l972,27r,2l973,32r1,1l975,33r1,l977,37r1,-1l979,33r1,l981,31r,2l982,33r1,l984,33r,5l985,39r1,1l986,42r1,1l988,44r,1l989,52r1,-2l991,49r,10l992,73r1,19l993,108r1,22l995,151r,14l995,157r1,-34l996,152r1,-43l998,100r1,-6l999,97r1,-5l1001,86r,6l1002,78r1,-17l1003,68r1,-9l1005,51r1,-5l1006,50r1,-5l1008,41r,4l1009,35r1,l1010,37r1,-4l1012,28r,3l1013,28r1,-2l1015,28r1,-1l1017,27r1,l1019,31r,2l1019,38r1,2l1021,43r,3l1022,45r1,-1l1023,46r1,-1l1025,43r,1l1026,41r1,-6l1027,37r1,l1029,40r1,-3l1030,39r1,3l1032,43r,1l1033,45r1,-2l1034,46r1,3l1036,45r1,7l1037,54r1,8l1039,68r,3l1040,71r1,21l1041,115r1,21l1043,130r,20l1043,139r1,-14l1045,95r,19l1046,82r1,-16l1047,78r1,-10l1049,52r,11l1050,45r1,-1l1052,42r1,-5l1054,33r,4l1055,33r1,-6l1056,31r1,-5l1058,24r1,-2l1060,20r1,2l1061,23r1,4l1063,31r,1l1064,35r1,1l1065,40r1,l1067,40r,1l1067,42r1,1l1069,43r,3l1070,47r1,1l1071,49r1,-1l1073,52r,2l1074,54r1,4l1076,53r,4l1077,57r1,1l1078,61r1,1l1080,70r1,3l1082,72r,3l1083,79r1,5l1085,88r,1l1086,87r1,10l1087,108r1,8l1089,127r,13l1090,151r1,-4l1091,135r,1l1092,118r1,l1093,123r1,-7l1095,105r,2l1096,106r1,l1097,107r1,-2l1099,107r1,-6l1100,103r1,1l1102,101r,2l1103,104r1,-1l1104,104r1,1l1106,103r1,-4l1107,100r1,4l1109,106r,2l1110,104r1,-5l1111,100r1,-1l1113,92r,4l1114,93r1,1l1115,93r,1l1116,96r1,-8l1117,94r1,-7l1119,91r,1l1120,87r1,-5l1122,79r,4l1123,80r1,l1124,81r1,-2l1126,76r,1l1127,79r1,-3l1128,79r1,-6l1130,76r1,-1l1131,77r1,-1l1133,69r,7l1134,70r1,-2l1135,69r1,-4l1137,59r,6l1138,63r1,-2l1139,61r,3l1140,65r1,-4l1141,66r1,-1l1143,63r,2l1144,66r1,l1146,68r,4l1147,72r1,l1148,75r1,4l1150,66r,6l1151,64r1,-5l1152,63r1,-5l1154,57r1,-12l1155,51r1,-11l1157,33r,1l1158,32r1,-8l1159,29r1,-10l1161,16r1,l1162,18r1,1l1163,19r,1l1164,19r1,l1165,19r1,1l1167,25r,1l1168,26r1,6l1170,40r,3l1171,43r1,2l1172,47r1,3l1174,51r,3l1175,52r1,l1177,51r,1l1178,50r1,-4l1180,46r1,-2l1181,46r1,4l1183,51r,1l1184,50r1,4l1186,51r,1l1187,55r,6l1187,64r1,1l1189,67r,1l1190,69r1,1l1192,67r,1l1193,66r1,3l1194,70r1,2l1196,70r,4l1197,66r1,-5l1198,63r1,3l1200,71r1,2l1201,75r1,l1203,77r,1l1204,75r1,-6l1205,72r1,-4l1207,68r1,1l1208,72r1,l1210,72r,3l1211,77r,l1211,78r1,-6l1213,76r,6l1214,84r1,2l1216,92r,7l1217,100r1,1l1218,106r1,-3l1220,99r,4l1221,106r1,-6l1222,107r1,-10l1224,100r1,-3l1226,99r1,-1l1227,99r1,-1l1229,86r,3l1230,86r1,l1232,92r,1l1233,95r1,-5l1234,94r1,-11l1235,79r,4l1236,78r1,-5l1237,78r1,-3l1239,78r1,-9l1240,79r1,-9l1242,67r1,-7l1244,60r,9l1245,60r1,2l1247,56r,3l1248,60r1,l1249,66r1,-7l1251,61r,9l1252,78r1,1l1253,80r1,-1l1255,77r1,-12l1256,70r1,-6l1258,64r,7l1259,72r,-4l1259,71r1,-9l1261,61r1,5l1262,67r1,6l1264,82r,1l1265,81r1,-9l1266,80r1,-13l1268,52r,4l1269,55r1,7l1271,60r,7l1272,70r1,-8l1273,66r1,l1275,59r,2l1276,64r1,7l1278,81r,3l1279,93r1,-19l1280,82r1,-2l1282,86r1,-2l1283,83r1,-8l1285,80r1,-17l1286,66r1,5l1288,64r,1l1289,63r1,-4l1290,60r1,-1l1292,53r1,-3l1293,54r1,-2l1295,45r,3l1296,55r1,3l1297,62r1,-2l1299,59r,2l1300,53r1,-6l1302,45r,7l1303,64r1,4l1304,72r1,5l1306,79r1,13l1307,83r,2l1308,80r1,1l1310,80r1,-3l1312,73r1,-2l1314,73r,4l1315,69r1,2l1317,75r,2l1318,70r1,2l1319,79r1,2l1321,84r,2l1322,88r1,-2l1323,91r1,1l1325,99r1,7l1326,110r1,-2l1328,106r1,4l1330,105r,6l1331,102r,-3l1332,100r,2l1333,106r1,-14l1334,93r1,-7l1336,84r,1l1337,83r1,3l1338,87r1,-1l1340,99r1,-5l1341,95r1,4l1343,88r,5l1344,84r1,4l1345,93r1,6l1347,97r1,4l1348,112r1,2l1350,107r,3l1351,104r1,-12l1352,102r1,-13l1354,86r1,7l1355,92r1,-1l1356,96r1,-3l1358,101r,6l1359,118r1,-8l1361,98r1,-10l1363,86r,4l1364,92r1,1l1365,99r1,-2l1367,100r1,-8l1369,87r,5l1370,88r1,-10l1372,72r,4l1373,78r1,-3l1374,78r1,-1l1376,76r,2l1377,75r1,-5l1378,72r1,-7l1379,65r1,3l1380,68r1,4l1382,72r,1l1383,66r1,-6l1384,62r1,-6l1386,55r1,5l1387,61r1,-2l1389,57r,2l1390,58r1,-3l1391,56r1,-2l1393,46r,1l1394,43r1,-4l1396,29r,5l1397,28r1,-3l1398,26r1,l1400,26r,3l1401,23r1,2l1403,21r,-1l1404,20r,4l1405,23r1,l1406,26r1,1l1408,32r,2l1409,33r1,-3l1411,31r,2l1412,29r1,3l1413,33r1,4l1415,37r,3l1416,40r1,4l1418,48r,3l1419,55r1,-2l1420,54r1,1l1422,57r,3l1423,59r1,l1424,65r1,-5l1426,60r1,-1l1427,62r1,-2l1428,63r1,2l1430,66r,2l1431,68r1,-1l1433,65r,1l1434,64r1,-2l1435,65r1,1l1437,67r,5l1438,72r1,l1439,78r1,-3l1441,79r1,9l1442,90r1,l1444,88r,2l1445,85r1,-3l1446,83r1,l1448,79r1,3l1449,85r1,-1l1451,78r,1l1451,79r1,-6l1452,78r1,-2l1454,76r,3l1455,79r1,5l1457,84r,2l1458,86r1,l1460,86r1,l1462,83r1,-3l1463,83r1,1l1465,85r1,-5l1466,85r1,-5l1468,80r,3l1469,87r1,1l1470,95r1,-2l1472,98r1,2l1473,109r1,l1475,115r,1l1475,114r1,-9l1476,106r1,-7l1478,101r1,2l1480,105r1,-3l1481,106r1,-8l1483,94r,1l1484,95r1,-6l1485,92r1,-10l1487,79r1,-6l1488,76r1,-2l1490,73r,5l1491,79r1,-7l1492,79r1,-9l1494,62r,2l1495,62r1,-1l1497,60r,3l1498,60r1,-5l1499,56r,-4l1500,50r,5l1501,46r1,-5l1503,40r,2l1504,38r1,l1506,34r1,-3l1507,34r1,-1l1509,33r,1l1510,31r1,-2l1512,27r,2l1513,26r1,-2l1514,27r1,2l1516,29r,4l1517,34r1,-4l1519,33r1,2l1521,41r1,-1l1523,36r,4l1523,41r1,2l1524,45r1,4l1526,52r1,3l1527,58r1,1l1529,66r,1l1530,67r1,-6l1531,63r1,4l1533,67r1,-6l1534,67r1,-6l1536,56r,8l1537,57r1,-1l1538,57r1,-5l1540,52r1,l1542,50r1,-9l1543,45r1,-2l1545,27r,6l1546,23r1,-6l1547,19r,-6l1548,13r,3l1549,13r1,-4l1551,8r,2l1552,4r1,-4l1553,2r1,-2l1555,r,5l1556,4r1,-3l1558,2r,3l1559,4r1,-1l1560,5r1,l1562,5r,1l1563,8r1,5l1564,19r1,l1566,22r1,3l1567,30r1,1l1569,33r,3l1570,43r1,4l1571,51r,2l1572,59r1,-6l1573,56r1,3l1575,59r,1l1576,59r1,-1l1578,60r1,l1580,64r1,-1l1582,65r,1l1583,68r1,-1l1584,68r1,3l1586,78r1,1l1588,81r1,-2l1589,82r1,-3l1591,83r,2l1592,86r1,-3l1593,85r1,2l1595,90r,1l1595,92r1,-3l1597,91r,1l1598,96r1,-13l1599,90r1,2l1601,92r,l1602,86r1,-2l1604,81r,2l1605,78r1,-6l1607,72r1,1l1608,78r1,5l1610,86r,3l1611,90r1,-7l1613,85r,2l1614,85r1,-1l1615,86r1,1l1617,72r,6l1618,66r1,1l1619,68r,4l1620,66r1,-3l1621,66r1,-8l1623,59r,5l1624,62r1,l1625,66r1,-4l1627,68r1,-5l1629,60r1,-1l1631,58r1,-6l1632,53r1,1l1634,51r,2l1635,52r1,l1637,44r,2l1638,45r1,2l1639,50r1,4l1641,54r,5l1642,53r1,7l1643,54r,3l1644,50r1,-7l1645,43r1,3l1647,45r1,3l1649,51r,1l1650,45r1,-2l1652,37r,2l1653,44r1,-1l1654,44r1,6l1656,49r,2l1657,56r1,2l1659,63r,2l1660,70r1,5l1661,79r1,6l1663,82r,4l1664,86r1,-2l1665,86r1,2l1667,86r,-3l1667,86r1,4l1669,90r,3e" filled="f" strokecolor="black [3213]" strokeweight=".04411mm">
                        <v:path arrowok="t" o:connecttype="custom" o:connectlocs="50097,187164;106457,55456;158642,140373;215001,169834;269274,154237;323546,131708;375731,119577;430003,124776;482188,62388;534372,152504;590732,57189;642917,100514;697189,95315;753549,152504;807821,93582;866268,190630;924715,117844;974812,301541;1029084,107446;1083357,149038;1135541,123043;1191901,145572;1246173,116111;1300445,149038;1356805,114378;1408990,121310;1463262,107446;1517534,117844;1569719,109179;1623991,133441;1676176,93582;1732536,129975;1784721,195829;1843168,29461;1895352,131708;1949625,57189;2005984,58922;2064431,90116;2118703,48524;2172976,199295;2227248,72786;2281520,213158;2335792,157703;2387977,114378;2442249,69320;2496521,121310;2548706,183698;2605066,103980;2657251,114378;2713610,91849;2772057,183698;2826329,149038;2880602,117844;2934874,45058;2991233,112645;3043418,149038;3099778,159436;3156137,46791;3210410,98781;3264682,32927;3323129,149038;3377401,114378;3431673,86650" o:connectangles="0,0,0,0,0,0,0,0,0,0,0,0,0,0,0,0,0,0,0,0,0,0,0,0,0,0,0,0,0,0,0,0,0,0,0,0,0,0,0,0,0,0,0,0,0,0,0,0,0,0,0,0,0,0,0,0,0,0,0,0,0,0,0"/>
                        <o:lock v:ext="edit" aspectratio="t"/>
                      </v:shape>
                      <v:shape id="Freeform 293" o:spid="_x0000_s1079" style="position:absolute;left:3150;top:11276;width:34838;height:2114;visibility:visible;mso-wrap-style:square;v-text-anchor:top" coordsize="1669,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FxgcYA&#10;AADcAAAADwAAAGRycy9kb3ducmV2LnhtbESPzWsCMRTE7wX/h/CE3mrWD6SuZkXFQrGX1vbQ42Pz&#10;3A83L2uSuut/3wiFHoeZ+Q2zWvemEVdyvrKsYDxKQBDnVldcKPj6fHl6BuEDssbGMim4kYd1NnhY&#10;Yaptxx90PYZCRAj7FBWUIbSplD4vyaAf2ZY4eifrDIYoXSG1wy7CTSMnSTKXBiuOCyW2tCspPx9/&#10;jIID+nq76Wd7mtl64S/jzr19vyv1OOw3SxCB+vAf/mu/agWTxRTuZ+IRk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QFxgcYAAADcAAAADwAAAAAAAAAAAAAAAACYAgAAZHJz&#10;L2Rvd25yZXYueG1sUEsFBgAAAAAEAAQA9QAAAIsDAAAAAA==&#10;" path="m,47r,l,47r1,l2,47r,l3,50r1,4l5,55r,2l6,59r1,2l7,62r1,3l9,68r,1l10,70r1,1l11,73r,2l12,73r1,-4l13,72r1,-4l15,66r,3l16,71r1,-1l17,71r1,-4l19,64r1,-6l20,60r1,-9l22,51r,1l23,47r1,l24,49r1,-2l26,49r1,5l27,60r1,3l29,66r,2l30,73r1,2l31,76r1,2l33,82r1,5l35,87r,-2l35,86r1,1l37,89r,1l38,93r1,1l40,95r1,-1l42,96r1,2l44,98r,2l45,99r1,1l46,103r1,-1l48,103r,1l49,103r1,-2l51,96r,3l52,95r1,-2l53,95r1,-3l55,91r,2l56,95r1,-2l57,94r1,1l59,95r,l59,96r1,-1l61,95r1,-2l63,92r,2l64,87r1,2l66,87r,2l67,87r1,-2l68,87r1,-4l70,83r,2l71,83r1,l72,85r1,1l74,88r1,3l75,92r1,-1l77,88r,2l78,86r1,-3l80,81r1,5l82,83r,3l83,82r,-2l83,82r1,1l85,82r,1l86,81r1,-2l87,80r1,3l89,86r1,-4l90,85r1,-3l92,81r1,1l94,76r,3l95,78r1,-1l97,76r,1l98,79r1,1l99,81r1,2l101,80r1,l103,74r,3l104,73r1,l106,73r,2l107,78r,3l107,84r1,l109,82r,5l110,91r1,1l112,90r,2l113,87r1,-3l115,84r1,-8l116,78r1,-6l118,72r1,1l120,73r1,l121,76r1,l123,78r,1l124,80r1,4l125,86r1,2l127,90r,3l128,95r1,-1l130,89r,1l131,88r,-2l131,87r1,-4l133,80r,2l134,79r1,-3l136,73r,5l137,73r1,-2l138,73r1,-3l140,70r,1l141,70r1,-3l142,69r1,-2l144,66r1,-3l145,65r1,-6l147,53r,4l148,51r1,-7l149,47r1,-8l151,36r1,-6l152,31r1,-2l154,24r,3l155,26r,-5l155,23r1,-7l157,13r,1l158,13r1,-1l160,12r,2l161,9r1,2l162,12r1,2l164,13r,1l165,14r1,3l167,17r1,-1l169,16r,3l170,16r1,1l171,19r1,-1l173,16r1,2l175,22r1,l176,23r1,3l178,27r1,2l179,28r,6l180,29r1,1l182,32r,1l183,34r1,l185,35r1,3l187,36r1,3l189,39r1,-1l191,37r,2l192,36r1,-2l193,36r1,l195,36r1,2l197,38r1,-1l198,38r1,-3l200,38r,3l201,40r1,-2l202,40r1,1l203,42r,3l204,41r1,l206,40r,1l207,39r1,2l208,44r1,2l210,47r,2l211,49r1,3l212,53r1,-1l214,53r1,2l215,57r1,-2l217,56r,1l218,54r1,3l220,58r1,-5l222,52r1,1l224,53r,2l225,53r1,-4l226,53r1,-1l227,48r,2l228,49r1,l230,47r,2l231,49r1,1l232,52r1,l234,51r,1l235,55r1,3l237,60r,4l238,69r1,1l239,71r1,1l241,78r,1l242,79r1,-6l243,74r1,-3l245,70r1,l246,72r1,-2l248,71r,1l249,71r1,3l250,76r1,2l251,82r1,-5l252,80r1,-3l254,77r1,1l256,79r,1l257,77r1,-4l258,77r1,-2l260,73r1,5l261,79r1,1l263,80r,2l264,81r1,l265,84r1,3l267,86r1,5l269,90r1,-7l270,89r1,-5l272,81r,3l273,84r1,-2l274,84r1,3l275,82r1,2l277,87r1,l278,88r1,1l280,93r,2l281,93r1,-2l283,90r,2l284,91r1,2l285,95r1,l287,92r,2l288,91r1,-9l289,90r1,-10l291,77r1,-2l292,76r1,l294,80r,1l295,78r1,2l296,83r1,l298,82r,2l299,81r,2l300,79r,1l301,80r1,1l302,83r1,-3l304,73r,7l305,73r1,-2l307,72r1,l309,73r,1l310,70r1,-3l312,67r1,-3l314,60r1,-1l316,56r,4l317,52r1,1l319,58r1,l320,59r1,5l322,67r1,1l323,69r,l324,69r,2l325,73r1,2l326,76r1,1l328,76r,1l329,80r1,2l331,82r,1l332,84r1,-2l333,85r1,3l335,92r1,2l337,92r1,3l338,97r1,-3l340,84r,5l341,81r1,-5l343,78r1,l344,80r1,l346,77r1,l347,74r1,-1l348,75r1,-2l350,71r,2l351,74r1,-3l353,71r,2l354,75r1,-2l355,74r1,-3l357,67r,4l358,67r1,l360,70r1,1l362,67r1,-4l364,67r1,1l366,70r1,l368,72r1,2l369,76r1,3l371,75r,9l371,82r1,-2l373,80r1,l375,80r1,-1l377,78r,2l378,80r1,-2l379,79r1,-3l381,74r,3l382,77r1,-2l383,76r1,-2l385,77r1,1l387,78r1,2l389,80r1,-4l390,77r1,-4l392,73r1,-4l393,71r1,2l395,76r,2l395,80r1,-3l396,80r1,-2l398,72r,4l399,67r1,-2l401,62r,1l402,65r1,l403,66r1,1l405,64r,2l406,66r1,1l408,67r1,l410,64r,3l411,69r1,3l412,74r1,2l414,80r1,-6l416,75r1,3l417,84r1,l419,85r,3l419,88r1,l420,91r1,l422,93r1,-9l423,85r1,4l425,84r,2l426,87r1,1l427,90r1,2l429,91r,3l430,96r1,1l432,100r1,-3l434,100r,1l435,100r1,-1l436,100r1,-1l438,95r1,-2l440,94r1,l442,94r1,-8l443,92r,-5l444,87r,1l445,86r1,1l447,88r,3l448,86r1,-3l449,88r1,-3l451,83r,1l452,85r1,1l454,89r1,2l456,94r1,1l458,97r1,3l460,105r,1l461,108r1,l463,113r,1l464,117r1,1l465,120r1,2l467,118r,2l467,120r1,l469,118r1,-1l471,111r,6l472,109r1,-3l473,108r1,-5l475,100r,1l476,103r1,2l478,108r1,-1l480,103r,3l481,101r1,-1l483,98r1,-5l484,94r1,-2l486,92r1,-1l487,94r1,1l489,95r,2l490,100r1,-1l491,100r,2l492,101r1,-1l494,99r1,-4l495,98r1,-1l497,97r,2l498,95r1,3l499,101r1,1l501,106r1,l502,109r1,2l504,106r,1l505,106r1,-4l506,105r1,-10l508,94r1,-5l510,84r1,-6l511,82r1,-6l513,73r,2l514,69r1,-6l515,67r,-1l516,65r1,-7l517,62r1,-10l519,49r,2l520,47r1,4l521,52r1,3l523,58r1,1l525,60r1,l526,62r1,-1l528,54r,3l529,55r1,-6l530,54r1,-1l532,53r1,-4l533,52r1,-4l535,44r,3l536,46r1,-2l537,47r1,l539,47r,l539,50r1,2l541,54r,1l542,59r1,4l543,64r1,3l545,67r,6l546,73r1,l548,75r,2l549,76r1,4l550,82r1,3l552,83r,4l553,81r1,l554,84r1,-1l556,84r1,-3l557,84r1,-3l559,80r,1l560,80r1,-7l561,75r1,1l563,73r,2l563,78r1,-1l565,76r,1l566,80r1,1l567,85r1,-2l569,86r,1l570,86r1,2l572,87r,3l573,89r1,-2l574,89r1,l576,90r,1l577,90r1,-3l579,85r,1l580,81r1,3l581,86r1,-2l583,82r,2l584,81r1,-4l585,80r1,-1l587,76r,-5l587,75r1,-6l589,65r,2l590,67r1,l591,70r1,1l593,74r1,4l594,79r1,8l596,91r,3l597,95r1,3l598,99r1,l600,99r,1l601,99r1,l603,98r,1l604,101r1,-3l605,102r1,-6l607,90r,5l608,89r1,-4l610,80r,1l611,76r,-3l611,76r1,l613,71r,1l614,70r1,-3l616,67r1,-2l618,59r,2l619,53r1,l621,50r1,-10l622,46r1,-7l624,38r1,-2l625,39r1,-5l627,32r,1l628,33r1,3l629,37r1,l631,40r,4l632,45r1,-1l634,45r,2l635,46r,1l635,48r1,1l637,48r,3l638,54r1,2l640,57r1,1l642,62r,1l643,60r1,-4l644,57r1,-3l646,55r1,-2l648,53r1,2l649,59r1,-1l651,60r,1l652,62r1,1l653,64r1,4l655,71r,4l656,78r1,2l658,86r,1l659,88r,l659,89r1,4l661,90r,2l662,87r1,-3l664,81r,1l665,79r1,-1l666,80r1,1l668,79r,1l669,79r1,-3l671,76r1,-1l673,67r,4l674,66r1,-6l675,63r1,-3l677,62r,1l678,62r1,-1l680,60r,1l681,60r1,l682,64r1,-5l683,53r,5l684,53r1,1l685,56r1,4l687,62r1,4l688,67r1,-1l690,67r,3l691,71r1,-1l692,71r1,-3l694,71r1,l695,73r1,l697,73r1,-2l699,71r,2l700,73r1,2l701,77r1,-2l703,77r1,-3l704,77r1,l706,75r,2l707,77r,l707,78r1,-3l709,81r,2l710,80r1,3l712,79r,1l713,75r1,-4l714,71r1,-2l716,71r,1l717,70r1,-1l719,69r,1l720,66r1,1l722,66r1,-5l723,62r1,-2l725,50r,7l726,49r1,-2l728,44r,2l729,44r1,-3l730,44r1,-3l731,41r,1l732,42r1,-1l734,37r,1l735,33r1,-2l736,32r1,-3l738,27r1,-3l740,26r,2l741,27r1,l743,27r,1l744,27r1,2l745,30r1,4l747,40r1,5l749,45r1,l750,47r1,-1l752,48r1,1l754,50r,6l755,58r,5l755,66r1,3l757,71r1,2l758,78r1,2l760,84r,1l761,85r1,1l762,88r1,l764,92r1,2l765,100r1,1l767,105r,1l768,102r1,3l769,106r1,l771,109r,3l772,111r1,-1l774,106r,3l775,111r1,-1l776,111r1,-2l778,106r,2l779,106r,-2l780,95r,3l781,95r1,-1l783,95r1,l784,96r1,l786,96r,3l787,99r1,1l789,99r,1l790,96r1,-4l791,94r1,-6l793,85r,1l794,82r1,-7l795,78r1,-5l797,74r1,-5l798,73r1,-2l800,66r,1l801,66r1,-5l802,63r1,-4l803,60r1,-4l804,58r1,l806,54r,1l807,56r1,l808,58r1,2l810,63r1,2l812,68r1,2l813,71r1,-1l815,70r,1l816,72r1,-3l817,73r1,-2l819,73r1,l820,76r1,l822,77r,3l823,81r1,-1l824,82r1,2l826,82r,2l827,79r,3l828,82r,3l829,83r1,-3l830,82r1,l832,81r,1l833,83r1,l835,82r1,l837,80r,1l838,77r1,-4l839,75r1,-2l841,71r,2l842,72r1,l844,73r1,-2l846,67r,2l847,63r1,-1l848,65r1,-5l850,60r1,-1l851,60r,-1l852,58r,2l853,58r1,-2l854,57r1,-1l856,60r1,l858,64r1,-3l859,62r1,-1l861,57r,2l862,56r1,-1l864,53r1,l866,55r,2l867,54r1,-2l868,54r1,-4l870,45r,2l871,42r1,-3l873,34r1,-3l875,33r,1l875,36r1,-2l877,33r1,-1l878,33r1,3l880,35r,3l881,40r1,l883,40r,2l884,41r1,l885,44r1,1l887,41r,3l888,43r1,4l890,47r,2l891,50r1,4l892,58r1,-3l894,57r,2l895,60r1,5l896,68r1,1l898,68r1,l899,69r1,1l900,74r1,-3l902,66r,3l903,63r1,1l905,60r,1l906,59r1,-3l907,60r1,l909,58r,1l910,60r1,-1l911,63r1,2l913,64r1,2l914,68r1,-1l916,67r1,-1l918,69r1,l920,68r1,2l921,71r1,-3l923,65r,3l923,62r1,1l924,64r1,l926,68r,4l927,72r1,-1l929,72r,1l930,72r1,1l931,74r1,5l933,82r1,-1l935,80r1,l937,83r1,-5l939,80r1,1l940,82r1,5l942,88r,3l943,93r1,2l945,99r,5l946,101r1,-6l947,98r,-4l948,95r,2l949,97r1,3l951,103r,2l952,100r1,4l953,105r1,-2l955,104r,1l956,104r1,-5l958,100r1,l960,96r,2l961,93r1,-6l962,94r1,-12l964,80r,1l965,80r1,-1l966,80r1,-2l968,78r1,-5l970,69r1,-5l971,67r,-2l972,67r,1l973,68r1,l975,67r,1l976,63r1,-3l977,66r1,-8l979,49r,4l980,44r1,-4l981,43r1,-5l983,34r1,2l984,40r1,1l986,41r,1l987,45r1,-4l988,43r1,2l990,42r1,-3l991,40r1,l993,39r,1l994,39r1,-5l995,35r,-4l996,34r,2l997,34r1,1l999,37r1,4l1001,47r,1l1002,48r1,-1l1004,44r1,-2l1006,43r,1l1007,46r1,-8l1008,43r1,-9l1010,27r,5l1011,26r1,-3l1012,24r1,l1014,26r1,-3l1015,24r1,-1l1017,19r,2l1018,21r1,l1019,26r,6l1020,34r1,4l1021,43r1,3l1023,47r,1l1024,48r1,-4l1025,46r1,l1027,46r,1l1028,46r1,l1030,45r,2l1031,42r1,4l1032,47r1,l1034,44r,3l1035,42r1,5l1037,45r,2l1038,49r1,3l1039,53r1,-1l1041,50r,2l1042,53r1,2l1043,59r1,1l1045,59r,2l1046,60r1,-1l1047,62r1,1l1049,67r,1l1050,67r1,l1052,67r1,-2l1054,63r,4l1055,62r1,l1056,64r1,-3l1058,59r,1l1059,60r1,l1061,59r1,5l1063,64r,3l1064,69r1,2l1065,72r1,-1l1067,71r,1l1067,71r1,l1069,69r,3l1070,68r1,-5l1071,64r1,-5l1073,60r1,-5l1075,57r1,-2l1077,57r1,-1l1078,57r1,2l1080,57r,3l1081,52r1,-8l1082,48r1,-6l1084,43r1,-1l1085,44r1,-1l1087,40r,4l1088,42r1,-1l1089,43r1,4l1091,52r,-1l1091,53r1,l1093,51r,2l1094,51r1,2l1095,56r1,1l1097,61r,4l1098,67r1,1l1100,68r,3l1101,75r1,-1l1102,77r1,-3l1104,73r,1l1105,77r1,2l1107,76r,3l1108,81r1,1l1109,87r1,l1111,92r,1l1112,94r1,l1114,93r1,-1l1115,89r,5l1116,88r1,-3l1117,87r1,-2l1119,89r,1l1120,91r1,3l1122,94r,1l1123,94r1,l1125,94r1,-5l1126,92r1,-4l1128,87r1,l1130,87r1,-1l1131,87r1,1l1133,85r,4l1134,84r1,-8l1135,81r1,-2l1137,78r,2l1138,80r1,-1l1139,78r,1l1140,76r1,-2l1141,76r1,l1143,73r,2l1144,72r1,-2l1146,67r,2l1147,67r1,-1l1148,67r1,-1l1150,61r,3l1151,60r1,-9l1152,52r1,-5l1154,47r1,-9l1155,43r1,-10l1157,24r,3l1158,21r1,-9l1159,16r1,-9l1161,3r1,-3l1162,2r1,5l1163,7r1,1l1165,9r,3l1166,21r1,1l1167,25r1,3l1169,34r1,3l1170,40r1,1l1172,43r,4l1173,47r1,-1l1174,47r1,-3l1176,45r1,l1177,47r1,-2l1179,43r,2l1180,45r1,l1182,44r1,-2l1184,40r1,l1186,39r,1l1187,42r,4l1187,47r1,6l1189,54r,2l1190,60r1,-3l1192,56r,4l1193,56r1,1l1195,57r1,l1196,60r1,3l1198,67r1,3l1200,71r1,-1l1201,72r1,-4l1203,65r,1l1204,65r1,-2l1205,65r1,-4l1207,65r1,-4l1209,62r1,2l1210,67r1,-1l1211,61r,5l1212,62r1,-4l1213,59r1,2l1215,63r1,l1216,64r1,1l1218,67r,2l1219,69r1,-1l1220,72r1,-4l1222,66r1,-4l1224,62r1,2l1225,66r1,l1227,68r,1l1228,68r1,-3l1229,69r1,-1l1231,68r1,1l1232,72r1,1l1234,75r,2l1235,78r,l1235,79r1,1l1237,77r,1l1238,79r1,-3l1240,71r,2l1241,68r1,-4l1242,70r1,-10l1244,56r,2l1245,54r1,-3l1247,47r,5l1248,50r1,1l1250,51r1,2l1252,53r1,2l1253,58r1,2l1255,60r1,l1257,60r1,l1259,62r,3l1260,62r1,2l1262,64r,2l1263,61r1,-1l1265,63r1,-3l1267,64r1,1l1269,58r1,2l1271,59r,1l1272,60r1,2l1273,64r1,2l1275,67r1,l1277,68r1,-3l1278,67r1,-4l1280,59r,7l1281,58r1,-6l1282,53r1,-1l1283,49r,2l1284,49r1,-2l1286,43r,1l1287,41r1,l1289,40r1,l1290,41r1,-3l1292,34r1,-10l1293,28r1,-5l1295,21r,1l1296,23r1,l1297,27r1,3l1299,25r,1l1300,22r1,-1l1302,22r,3l1303,24r1,3l1304,33r1,-2l1306,29r,2l1307,30r,1l1307,32r1,2l1309,34r1,1l1310,38r1,-1l1312,37r,1l1313,38r1,-5l1314,34r1,l1316,30r1,2l1317,33r1,l1319,37r,2l1320,42r1,5l1321,47r1,2l1323,48r,2l1324,48r1,2l1326,46r,2l1327,45r1,-2l1328,45r1,-5l1330,41r,1l1331,41r,l1332,39r1,-4l1334,34r1,1l1336,32r,1l1337,31r1,-2l1338,32r1,-2l1340,30r1,2l1341,34r1,2l1343,35r,1l1344,37r1,1l1345,42r1,3l1347,44r1,1l1348,46r1,l1350,42r,1l1351,43r1,2l1352,47r1,-2l1354,48r,1l1355,53r,2l1356,60r,4l1357,65r1,2l1358,69r1,-2l1360,67r,2l1361,67r1,l1363,64r,2l1364,65r1,6l1365,73r1,2l1367,78r1,1l1369,80r1,l1371,74r1,-4l1372,71r1,-2l1374,71r,l1375,71r1,l1376,76r1,4l1378,86r,2l1379,90r,-1l1380,92r,3l1381,98r1,-3l1382,100r1,-5l1384,93r,6l1385,100r1,l1387,99r,1l1388,100r1,l1389,101r1,-1l1391,98r,3l1392,101r1,-2l1393,100r1,-5l1395,89r1,-8l1396,87r1,-8l1398,77r,1l1399,77r1,1l1400,79r1,-5l1402,73r1,-5l1403,71r,-4l1404,61r,5l1405,62r1,-4l1406,62r1,-3l1408,59r,1l1409,60r1,1l1411,60r,2l1412,60r1,-2l1414,58r1,-2l1415,60r1,5l1417,68r1,5l1418,78r1,8l1420,87r,1l1421,82r1,-7l1422,81r1,-8l1424,77r,2l1425,83r1,l1427,87r,1l1427,89r1,-1l1428,89r1,-5l1430,83r,2l1431,84r1,3l1433,87r1,3l1435,93r,2l1436,100r1,6l1437,108r1,2l1439,108r,2l1440,110r1,2l1442,114r,2l1443,116r1,-9l1444,111r1,-6l1446,106r,2l1447,109r1,5l1449,118r,1l1450,119r1,-2l1451,120r,l1452,115r,3l1453,113r1,-2l1454,112r1,-4l1456,110r1,-1l1458,112r1,1l1459,115r1,l1461,115r1,-3l1463,109r,4l1464,106r1,l1466,98r,2l1467,99r1,-5l1468,95r1,l1470,96r1,-1l1472,95r1,-5l1473,92r1,-2l1475,86r,1l1475,84r1,-4l1476,82r1,-2l1478,77r,2l1479,79r1,-1l1481,75r,3l1482,76r1,1l1484,77r1,l1486,77r1,-2l1488,77r1,-2l1490,77r,3l1491,77r1,6l1492,85r1,-2l1494,81r,2l1495,81r1,1l1497,80r,1l1498,80r1,3l1499,82r1,l1500,84r1,-1l1502,85r1,-1l1503,86r1,3l1505,92r,1l1506,95r1,-3l1507,95r1,-3l1509,89r,1l1510,87r1,1l1512,84r,2l1513,80r1,-5l1514,78r1,-5l1516,70r,5l1517,70r1,-1l1519,63r,4l1520,65r1,1l1521,67r1,l1523,68r,3l1523,67r1,l1524,71r1,-2l1526,73r1,-2l1527,72r1,1l1529,71r,2l1530,68r1,2l1532,70r1,-1l1534,67r,2l1535,68r1,-1l1536,70r1,-3l1538,61r,5l1539,61r1,-4l1540,60r1,l1542,58r1,-5l1543,60r1,-11l1545,40r,5l1546,38r1,-10l1547,31r,-4l1548,23r,4l1549,21r1,2l1551,21r,2l1552,20r1,-3l1553,18r1,l1555,20r,1l1556,23r1,l1558,21r,1l1559,21r1,l1560,22r1,-4l1562,18r,2l1563,23r1,l1565,25r1,l1567,28r,3l1568,35r1,2l1569,40r1,l1571,46r,1l1571,51r1,4l1573,53r,3l1574,54r1,-5l1575,51r1,2l1577,47r,5l1578,49r1,-1l1579,51r1,-3l1581,49r1,-1l1582,49r1,2l1584,53r,2l1585,55r1,2l1586,59r1,-4l1588,55r1,1l1589,59r1,-7l1591,50r,2l1592,53r1,-1l1593,53r1,l1595,55r,2l1595,59r1,1l1597,58r,4l1598,58r1,-5l1599,58r1,-4l1601,52r,1l1602,49r1,-3l1604,44r,3l1605,44r1,-6l1606,43r1,-5l1608,35r,1l1609,33r1,7l1610,41r1,2l1612,47r1,4l1613,54r1,l1615,55r,3l1616,59r1,-2l1617,60r1,-3l1619,53r,-5l1619,51r1,-1l1621,47r,3l1622,47r1,l1623,47r1,3l1625,51r,2l1626,51r1,-2l1628,47r,4l1629,49r1,-1l1630,49r1,-2l1632,47r,l1633,48r1,-1l1634,48r1,3l1636,47r1,l1637,49r1,l1639,48r1,l1641,47r1,2l1643,50r,l1644,50r1,-3l1645,50r1,-2l1647,47r,l1648,47r1,l1649,47r1,-2l1651,43r1,l1652,45r1,-5l1654,37r,2l1655,45r1,3l1656,49r1,5l1658,54r1,2l1660,59r1,1l1661,62r1,l1663,66r,1l1664,68r1,1l1665,71r1,-3l1667,68r,1l1667,71r1,1l1669,74r,1e" filled="f" strokecolor="black [3213]" strokeweight=".04411mm">
                        <v:path arrowok="t" o:connecttype="custom" o:connectlocs="50097,81451;106457,171566;160729,155969;219176,126508;273448,149037;325633,27728;384080,58922;442527,90116;498887,121309;553159,140372;609519,129974;667966,100514;724325,133440;784860,136906;841219,112644;895491,162901;958113,173299;1016560,157702;1070832,129974;1125105,81451;1177289,133440;1229474,116110;1283746,116110;1340106,109178;1394378,138639;1450738,123042;1505010,116110;1561370,77985;1615642,188896;1669914,116110;1724186,145571;1778458,103980;1836905,65854;1893265,97048;1949625,140372;2008072,150770;2062344,71053;2118703,39859;2170888,90116;2227248,124775;2281520,91849;2335792,155969;2392152,119576;2446424,81451;2506958,121309;2561231,119576;2617590,103980;2678125,88383;2734484,60655;2788756,57189;2843029,116110;2899388,173299;2953660,97048;3007933,194095;3064292,162901;3122739,142105;3177011,116110;3229196,46791;3283468,97048;3337741,91849;3389925,86650;3448372,74519" o:connectangles="0,0,0,0,0,0,0,0,0,0,0,0,0,0,0,0,0,0,0,0,0,0,0,0,0,0,0,0,0,0,0,0,0,0,0,0,0,0,0,0,0,0,0,0,0,0,0,0,0,0,0,0,0,0,0,0,0,0,0,0,0,0"/>
                        <o:lock v:ext="edit" aspectratio="t"/>
                      </v:shape>
                      <v:shape id="Freeform 294" o:spid="_x0000_s1080" style="position:absolute;left:3150;top:13714;width:34838;height:1924;visibility:visible;mso-wrap-style:square;v-text-anchor:top" coordsize="1669,1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SwhcUA&#10;AADcAAAADwAAAGRycy9kb3ducmV2LnhtbESPS2vDMBCE74X8B7GB3hrZ7oPUjRxKoanJKc3jvlgb&#10;28RauZYcO/8+ChRyHGbmG2axHE0jztS52rKCeBaBIC6srrlUsN99P81BOI+ssbFMCi7kYJlNHhaY&#10;ajvwL523vhQBwi5FBZX3bSqlKyoy6Ga2JQ7e0XYGfZBdKXWHQ4CbRiZR9CYN1hwWKmzpq6LitO2N&#10;gr9175rNqz6sevkT1ZvnVZy7RKnH6fj5AcLT6O/h/3auFSTvL3A7E46AzK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NLCFxQAAANwAAAAPAAAAAAAAAAAAAAAAAJgCAABkcnMv&#10;ZG93bnJldi54bWxQSwUGAAAAAAQABAD1AAAAigMAAAAA&#10;" path="m,44l,39r,5l1,39,2,37r1,l4,37r1,3l6,44r1,l7,45r1,2l9,50r1,5l11,52r,5l11,58r1,2l13,57r,2l14,54r1,2l15,58r1,-2l17,56r1,-1l19,56r1,-7l20,53r1,-6l22,45r,2l23,48r1,3l24,52r1,3l26,57r1,2l27,60r1,1l29,60r,4l30,64r1,3l31,70r1,l33,70r,1l34,65r1,2l35,65r,2l36,64r1,l37,65r1,-5l39,60r,4l40,63r1,-5l41,63r1,-3l43,62r1,-5l44,62r1,-5l46,55r,1l47,57r1,-2l48,57r1,l50,56r1,-4l51,53r1,-1l53,52r1,1l55,52r,3l56,58r1,2l57,61r1,-2l59,58r,-3l59,57r1,l61,56r,1l62,55r1,l64,53r1,-2l66,48r,3l67,51r1,-1l68,53r1,1l70,57r,2l71,59r1,-1l73,61r1,2l75,65r,1l76,64r1,l78,61r1,-3l79,60r1,1l81,59r1,5l83,62r,-3l83,60r1,2l85,59r,1l86,60r1,-1l87,60r1,5l89,68r1,-2l90,68r1,-3l92,65r,2l93,66r1,-3l94,64r1,1l96,65r1,2l97,69r1,-1l99,62r,3l100,62r1,-2l101,61r1,l103,58r,5l104,60r1,3l106,65r,2l107,67r,-2l107,71r1,l109,69r,2l110,70r1,3l112,67r,3l113,64r1,-4l114,63r1,-1l116,59r,1l117,60r1,-3l118,58r1,-3l120,51r1,-1l121,51r1,1l123,54r1,-5l125,54r,2l126,58r1,5l127,64r1,1l129,65r1,-3l130,64r1,1l131,64r1,1l133,61r,3l134,64r1,-1l136,61r,3l137,59r1,-1l138,60r1,-3l140,57r,1l141,57r1,l142,58r1,-1l144,54r1,-3l145,55r1,-4l147,45r,5l148,48r1,-10l149,40r1,-6l151,33r1,-4l152,30r1,-5l154,26r,2l155,23r,2l155,27r1,-4l157,19r,1l158,18r1,5l160,22r1,3l162,23r,1l163,23r1,l164,23r1,3l166,23r1,3l168,24r1,3l169,29r1,1l171,30r1,3l173,30r,1l174,28r1,1l176,29r,3l177,35r1,2l179,41r,-2l179,40r1,-1l181,36r1,l182,40r1,-2l184,37r1,2l186,37r,1l187,37r1,-5l188,37r1,-2l190,37r1,1l191,40r1,-1l193,37r,2l194,35r1,-1l195,35r1,-2l197,30r1,-2l198,29r1,1l200,30r1,-3l202,29r,3l203,29r,1l203,31r1,-3l205,26r1,2l206,31r1,-1l208,34r,1l209,34r1,1l210,37r1,1l212,33r,4l213,36r1,5l215,37r,2l216,39r1,l218,38r1,4l220,43r1,1l222,38r,1l223,37r1,1l224,39r1,1l226,43r1,l227,43r,2l228,43r1,2l230,47r,1l231,49r1,1l233,50r1,-2l234,51r1,-1l236,49r1,5l237,56r1,-1l239,55r,2l240,54r1,-3l241,53r1,1l243,50r,1l244,50r1,3l246,48r1,l248,49r,1l249,54r1,-6l250,50r1,-1l251,50r1,-1l252,51r1,-1l254,50r,1l255,49r1,l256,50r1,-2l258,44r,2l259,47r1,2l261,45r,3l262,48r1,-2l263,48r1,2l265,50r1,l267,49r1,2l268,52r1,l270,52r1,-1l272,46r,2l273,48r1,l274,49r1,2l275,54r1,-3l276,54r1,1l278,52r,3l279,55r1,1l280,58r1,-1l282,60r1,l283,66r1,-2l285,64r1,1l287,66r,1l288,65r1,-5l289,64r1,-5l291,58r1,-4l292,57r1,-3l294,51r,5l295,54r1,1l296,57r1,3l298,60r,2l299,59r,-2l300,57r,2l301,58r1,-6l302,55r1,-1l304,50r1,-2l306,49r1,-2l307,48r1,-1l309,45r,2l310,46r1,l311,47r1,-1l313,43r,5l314,45r1,-1l316,38r,2l317,37r1,-7l318,35r1,l320,38r,1l321,44r1,3l323,51r,3l323,53r1,3l324,60r1,-1l326,59r,2l327,58r1,7l328,66r1,5l330,72r1,3l332,76r1,-3l333,74r1,3l335,77r,1l336,77r1,l338,75r1,2l340,72r,1l341,72r1,-2l342,71r1,-2l344,71r,1l345,73r1,-1l347,64r,7l347,64r1,-2l348,64r1,-3l350,61r,1l351,64r1,l353,62r1,l355,60r,4l356,60r1,-3l357,61r1,-7l359,51r,4l360,50r1,l362,49r,1l363,48r1,l364,49r1,-1l366,48r1,2l368,53r1,-2l369,54r1,3l371,58r,6l371,64r1,-3l372,63r1,-2l374,58r,1l375,61r1,-2l377,58r,4l378,58r1,-1l379,62r1,-3l381,56r,2l382,59r1,l383,61r1,2l385,64r1,-1l386,66r1,-1l388,65r1,-1l390,59r,1l391,61r1,-2l393,57r,1l394,57r1,4l395,64r,-2l396,59r,4l397,61r1,-4l398,59r1,-1l400,58r1,2l401,62r1,-1l403,59r,2l404,63r1,-1l406,59r1,-1l408,62r,1l409,64r1,-1l410,64r1,1l412,67r,3l413,69r1,-1l415,70r1,-3l417,67r,3l418,72r1,l419,72r,2l420,76r,1l421,74r1,3l423,77r,4l424,80r1,3l425,84r1,1l427,86r,5l428,92r1,4l429,98r1,2l431,104r1,l432,107r1,-3l434,107r,3l435,109r1,-1l436,110r1,-3l438,104r1,2l439,107r1,-2l441,108r,2l442,111r1,-1l443,109r1,-4l444,109r1,-8l446,98r1,-2l447,98r1,-3l449,95r,1l450,91r1,-7l451,87r1,-3l453,82r1,1l454,85r1,-1l456,84r,2l457,83r1,-3l458,81r1,1l460,84r,3l461,89r1,2l463,96r1,6l465,104r,3l466,109r1,1l467,110r1,-2l468,111r1,-1l470,110r1,-6l471,107r1,-4l473,102r,1l474,101r1,-4l475,99r1,-3l477,96r1,-2l478,95r1,-4l480,88r,3l481,84r1,l482,85r1,3l484,87r,1l485,88r1,3l487,91r1,-2l489,88r,3l490,89r1,-1l491,91r,-4l492,86r1,2l493,91r1,-3l495,86r,3l496,87r1,-1l497,88r1,-1l499,85r,3l500,88r1,-1l502,87r,1l503,88r1,-2l504,87r1,3l506,89r,1l507,87r1,-1l509,79r,4l510,77r1,-5l511,77r1,-4l513,70r,4l514,69r1,-5l515,66r1,-1l517,66r1,-3l519,60r,3l520,62r1,-2l521,65r1,-5l523,62r1,l524,63r1,2l526,64r,2l527,66r1,-2l528,65r1,2l530,64r,2l531,66r1,1l533,66r,2l534,68r1,-10l535,60r1,-3l537,54r,2l538,54r1,1l539,55r,2l540,57r1,-2l541,56r1,-2l543,57r,5l544,62r1,-3l545,61r1,-3l547,59r1,-3l548,57r1,l550,57r1,1l552,57r,2l553,58r1,l555,57r1,-1l557,56r,2l558,58r1,-1l560,57r1,-4l561,54r1,2l563,55r,2l564,55r1,-2l565,56r1,l567,58r,3l568,61r1,4l569,66r1,2l571,71r1,4l572,76r1,l574,73r,2l575,72r1,l576,73r1,-2l578,72r1,l579,75r1,-3l581,73r1,-1l583,72r1,-4l585,68r,1l586,67r1,l587,61r,1l588,57r1,-4l589,58r1,-4l591,50r,1l592,51r1,3l594,56r,5l595,61r1,9l596,72r1,2l598,80r,2l599,84r1,2l600,91r1,l602,91r1,-1l603,92r1,-4l605,81r,4l606,79r1,-9l607,75r1,-6l609,63r1,-6l610,63r1,-6l611,59r,1l612,59r1,-5l613,56r1,1l615,55r,2l616,57r1,3l618,62r,3l619,67r1,-4l620,64r1,2l622,62r,1l623,59r1,-1l625,56r,1l626,55r1,-3l627,53r1,-3l629,52r,4l630,56r1,-1l631,57r1,2l633,61r1,l635,61r,-1l635,61r1,-1l637,64r1,4l639,68r,1l640,70r1,2l642,74r1,-5l644,67r,1l645,64r1,1l647,65r1,1l649,67r,3l650,72r1,-1l651,72r1,l653,76r,1l654,79r1,4l655,88r1,2l657,91r1,1l658,93r1,3l659,92r,1l660,92r1,-2l661,93r1,-6l663,84r1,-4l665,80r1,-3l667,76r1,-2l668,78r1,-6l670,70r,3l671,70r1,-3l673,62r,2l674,56r1,-5l675,55r1,-4l677,49r,2l678,50r1,l680,49r,2l681,50r1,1l682,52r1,3l683,50r,1l684,51r1,-6l685,49r1,l687,47r1,1l688,49r1,3l690,48r,2l691,50r1,4l692,57r1,-3l694,57r1,l695,58r1,1l697,57r,1l698,61r1,-3l699,59r1,1l701,62r,1l702,66r1,-4l704,64r1,-2l706,62r,2l707,64r,-1l707,64r1,1l709,68r,1l710,66r1,3l712,67r,2l713,68r1,-3l714,69r1,-4l716,68r,3l717,70r1,l719,71r,2l720,71r1,-2l721,70r1,-5l723,59r,4l724,60r1,-7l725,56r1,-3l727,50r1,2l728,53r1,2l730,52r,1l731,53r,-3l731,53r1,1l733,50r1,l734,51r1,2l736,50r1,l738,49r,2l739,51r1,-6l740,50r1,l742,52r1,-3l744,51r1,l745,52r1,1l747,56r,1l748,59r1,-3l750,56r,2l751,59r1,-2l752,59r1,-3l754,57r,2l755,60r,-3l755,61r1,2l757,62r1,2l759,66r1,l760,70r1,-2l762,68r,4l763,75r1,l765,77r,3l766,83r1,-4l767,82r1,-5l769,81r,1l770,84r1,2l771,88r1,-1l773,89r1,1l774,91r1,l776,86r,4l777,84r1,-2l778,83r1,l779,78r1,-2l780,78r1,-3l782,73r,4l783,77r1,-6l784,73r1,-2l786,70r,1l787,71r1,l789,67r,2l790,65r1,-6l791,61r1,-4l793,58r,1l794,58r1,-1l795,58r1,3l797,59r1,-1l798,62r1,-3l800,56r,2l801,56r1,-3l802,55r1,-1l803,50r1,-6l804,49r1,-6l806,40r,4l807,45r1,4l808,50r1,4l810,57r,3l811,62r1,1l813,61r,3l814,65r1,2l815,68r1,-2l817,64r,4l818,65r1,5l820,71r,2l821,72r1,4l822,77r1,-3l824,73r,1l825,76r1,2l826,80r1,-1l827,80r1,-1l828,80r1,2l830,82r1,-5l832,76r,1l833,74r1,2l835,79r,2l836,77r1,5l837,83r1,-3l839,77r,2l840,80r1,l841,82r1,-2l843,79r1,-2l844,79r1,1l846,79r,3l847,79r1,1l849,80r1,1l851,79r,2l851,77r1,l852,78r1,3l854,81r,1l855,80r1,-2l856,80r1,-3l858,79r1,-4l859,77r1,-3l861,75r,1l862,77r1,-3l864,73r1,1l866,71r,2l867,72r1,-2l868,71r1,-6l870,61r,6l871,61r1,-5l872,58r1,-4l874,53r1,1l875,52r1,-4l876,49r1,-5l878,44r1,1l880,44r,4l881,48r1,l883,45r,1l884,44r1,l885,45r1,2l887,45r1,-2l889,43r1,-3l890,41r1,3l892,42r,2l893,44r1,-3l894,42r1,-2l896,39r,2l897,40r1,-2l899,39r,3l899,42r1,-2l900,44r1,-2l902,41r,1l903,40r1,-3l905,37r1,-2l907,31r,4l908,33r1,-1l909,35r1,-4l911,35r,1l912,39r1,l914,42r,1l915,44r1,-1l916,47r1,-5l918,40r,3l919,41r1,-3l921,38r,6l922,42r1,3l923,46r,-1l924,43r,1l925,42r1,-3l926,42r1,-4l928,38r1,l929,39r1,2l931,39r1,-1l933,41r1,3l935,44r1,2l936,48r1,l938,46r,2l939,51r1,l940,53r1,l942,53r,4l943,59r1,1l945,60r,4l946,64r1,1l947,68r,-4l948,68r,1l949,68r1,2l951,72r,2l952,72r1,2l953,75r1,-3l955,71r,5l956,72r1,-2l958,69r1,2l960,69r,3l961,66r1,-5l962,64r1,l964,59r,5l965,57r1,-1l966,58r1,-5l968,52r1,3l970,50r1,l971,52r,-5l972,46r,1l973,45r1,1l975,42r,4l976,40r1,3l977,46r1,-4l979,43r,1l980,44r1,l981,45r1,-1l983,40r1,l984,42r1,-3l986,40r,3l987,42r1,4l989,46r1,-1l991,44r1,-1l993,43r,2l994,39r1,-1l995,40r,-3l996,34r,3l997,33r1,2l999,31r,4l1000,32r1,6l1001,41r1,-2l1003,31r,4l1004,33r1,1l1006,30r,2l1007,28r1,-3l1008,27r1,-2l1010,24r,1l1011,23r1,-5l1012,23r1,-2l1014,23r1,1l1015,26r1,-2l1017,24r,1l1018,23r1,1l1019,25r,l1020,30r1,1l1022,35r1,-5l1023,31r1,-5l1025,29r,1l1026,29r1,-2l1027,28r1,1l1029,29r1,l1031,29r1,l1032,30r1,-1l1034,33r,3l1035,39r1,5l1037,45r,3l1038,47r1,3l1040,49r1,l1042,49r1,2l1043,57r,-1l1044,59r1,-4l1045,57r1,-5l1047,52r1,-1l1049,51r1,-1l1051,51r,2l1052,52r1,-2l1054,48r1,-1l1056,44r1,2l1058,43r,2l1059,44r1,l1061,44r,1l1062,47r1,l1063,51r1,1l1065,53r1,2l1067,53r,4l1067,58r1,l1069,62r,1l1070,63r1,-1l1071,64r1,l1073,61r,3l1074,58r1,2l1076,57r1,-2l1078,52r,2l1079,54r1,-1l1080,55r1,-3l1082,50r,5l1083,50r1,4l1085,52r,4l1086,55r1,-5l1088,50r1,l1089,52r1,-1l1091,56r,-1l1091,57r1,1l1093,57r1,l1095,57r1,l1097,56r,1l1098,56r1,4l1100,60r1,3l1102,62r,1l1103,62r1,2l1105,68r1,l1107,66r,1l1108,64r1,1l1109,67r1,1l1111,67r,1l1112,71r1,-2l1113,71r1,-1l1115,69r,-1l1115,69r1,l1117,67r,1l1118,66r1,4l1119,72r1,-1l1121,72r1,-2l1122,71r1,-2l1124,71r1,1l1126,73r,1l1127,72r1,-1l1128,72r1,-3l1130,67r1,-4l1131,64r1,-1l1133,58r,1l1134,58r1,-1l1135,60r1,-4l1137,50r,3l1138,49r1,1l1139,49r1,1l1141,50r1,l1143,50r,1l1144,47r1,l1146,45r,1l1147,44r1,-4l1148,44r1,-6l1150,36r,1l1151,32r1,-5l1152,28r1,-3l1154,25r1,-6l1155,24r1,-7l1157,10r,5l1158,8r1,-4l1159,8r1,-8l1161,4r1,l1163,6r,4l1163,11r1,1l1165,12r,4l1166,18r1,l1167,19r1,3l1169,26r1,-1l1170,30r1,l1172,34r,3l1173,38r1,1l1174,41r1,-3l1176,44r1,l1177,45r1,-1l1179,39r,3l1180,45r1,2l1181,49r1,-1l1183,45r,1l1184,44r1,l1186,39r,1l1187,40r,-1l1188,37r1,1l1189,39r1,2l1191,40r1,2l1192,43r1,-1l1194,40r,1l1195,37r1,-1l1196,37r1,1l1198,41r,3l1199,43r1,3l1201,45r,3l1202,46r1,3l1203,52r1,-4l1205,45r,1l1206,43r1,2l1208,41r1,-3l1210,39r1,2l1211,35r,2l1212,33r1,2l1213,37r1,-1l1215,37r1,2l1216,40r1,4l1218,47r,1l1219,48r1,-3l1220,47r1,-2l1222,44r,1l1223,44r1,-1l1225,41r,3l1226,47r1,-2l1227,46r1,-2l1229,39r,1l1230,40r1,-3l1232,41r,3l1233,44r1,2l1234,47r1,2l1235,48r1,3l1237,46r,4l1238,47r1,-2l1240,43r,1l1241,44r1,-2l1242,45r1,-1l1244,39r,2l1245,39r1,-2l1247,33r1,2l1249,36r1,1l1251,38r,3l1252,41r1,3l1253,47r1,1l1255,41r1,1l1256,45r1,l1258,42r,2l1259,44r,l1259,45r1,-3l1261,45r1,-1l1263,47r1,-3l1264,45r1,1l1266,45r,2l1267,47r1,-1l1268,48r1,-4l1270,44r1,-2l1271,46r1,-5l1273,39r,5l1274,40r1,1l1275,42r1,1l1277,40r1,1l1278,44r1,-1l1280,40r1,l1282,38r1,4l1283,38r,5l1284,37r1,l1286,34r,3l1287,37r1,-3l1288,36r1,2l1290,37r,1l1291,40r1,l1293,38r,1l1294,37r1,-3l1295,36r1,-1l1297,32r,3l1298,35r1,-2l1299,35r1,l1301,31r1,2l1303,37r1,2l1304,40r1,2l1306,38r,6l1307,40r,-2l1307,39r1,-2l1309,37r1,l1310,41r1,1l1312,42r,1l1313,40r1,-2l1314,39r1,-2l1316,42r1,-1l1317,43r1,1l1319,44r,4l1320,48r1,1l1321,50r1,2l1323,54r,2l1324,56r1,1l1326,56r1,1l1328,56r,1l1329,55r1,l1331,54r,-2l1332,54r,2l1333,51r1,l1335,51r1,l1336,53r1,-2l1338,52r,1l1339,52r1,l1341,50r1,1l1343,52r,1l1344,51r1,3l1345,57r1,l1347,56r1,-3l1348,54r1,1l1350,52r,4l1351,47r1,-3l1352,46r1,-2l1354,44r,2l1355,48r,l1356,50r,2l1357,51r1,-1l1359,50r1,-1l1360,51r1,-3l1362,48r1,2l1363,51r1,5l1365,57r1,4l1367,63r,5l1368,65r1,3l1369,69r1,2l1371,70r1,l1372,71r1,l1374,69r,3l1375,69r1,2l1376,73r1,-2l1378,72r1,l1379,72r1,l1380,74r1,-1l1382,75r,1l1383,72r1,l1384,73r1,-1l1386,71r1,1l1387,73r1,-4l1389,70r,2l1390,72r1,-2l1391,71r1,2l1393,70r,2l1394,69r1,1l1396,65r,2l1397,68r1,-6l1398,63r1,l1400,64r,2l1401,67r1,1l1403,66r,2l1403,64r1,l1405,64r1,l1406,68r1,3l1408,71r,1l1409,71r1,l1411,66r,2l1412,62r1,-3l1413,62r1,-3l1415,57r,4l1416,64r1,1l1418,64r,3l1419,68r1,4l1421,73r1,-1l1422,74r1,-1l1424,73r,1l1425,74r1,-2l1427,71r,l1428,71r1,1l1430,72r,2l1431,75r1,5l1433,79r,1l1434,77r1,-8l1435,74r1,-2l1437,71r,2l1438,75r1,l1439,77r1,l1441,84r1,2l1442,87r1,-3l1444,83r,1l1445,84r1,l1446,86r1,-5l1448,80r1,-1l1449,81r1,1l1451,79r,2l1451,77r1,-1l1453,75r1,-2l1454,74r1,l1456,76r1,l1457,77r1,-2l1459,72r,2l1460,72r1,l1461,73r1,-3l1463,64r,6l1464,62r1,l1466,58r,2l1467,60r1,-4l1468,59r1,-2l1470,53r,2l1471,52r1,-4l1473,46r,2l1474,45r1,-10l1475,39r,-6l1476,30r1,-3l1478,25r,4l1479,25r1,l1481,26r,2l1482,24r1,-1l1484,22r1,2l1486,24r1,-2l1488,24r,3l1489,25r1,2l1490,29r1,l1492,33r,1l1493,34r1,1l1494,37r1,1l1496,36r1,-1l1497,41r1,-4l1499,41r,3l1499,46r1,4l1500,52r1,2l1502,57r1,-3l1503,58r1,4l1505,61r,1l1506,63r1,-2l1507,63r1,1l1509,60r,1l1510,61r1,2l1512,60r,1l1513,60r1,l1514,62r1,-4l1516,57r,1l1517,56r1,-4l1519,50r,3l1520,51r1,-3l1521,50r1,l1523,49r,1l1523,50r1,-3l1524,48r1,1l1526,47r1,1l1527,49r1,-1l1529,45r,2l1530,48r1,-2l1531,47r1,-3l1533,45r1,l1534,46r1,l1536,47r,1l1537,47r1,-4l1538,44r1,-7l1540,37r,3l1541,43r1,-4l1543,37r,7l1544,42r1,-5l1545,39r1,-3l1547,25r,6l1547,23r1,-4l1548,20r1,2l1550,26r1,-3l1551,27r1,-4l1553,24r1,2l1555,28r,2l1556,28r1,-2l1558,28r1,-3l1560,24r,3l1561,23r1,-3l1562,21r1,2l1564,23r1,-1l1566,23r1,l1567,25r1,-1l1569,25r,4l1570,32r1,-1l1571,35r,2l1572,42r1,1l1573,44r1,-2l1575,44r1,-1l1577,44r1,l1579,45r1,3l1581,46r1,-2l1583,44r1,l1585,48r1,-1l1587,45r1,3l1589,46r,3l1590,48r1,-2l1591,48r1,1l1593,45r,3l1594,47r1,-5l1595,44r,4l1596,48r1,l1597,51r1,-7l1599,40r,2l1600,37r1,l1601,41r1,1l1603,44r1,4l1604,48r1,-2l1606,44r,2l1607,42r1,-4l1609,39r1,2l1610,44r1,1l1612,47r1,1l1613,50r1,l1615,50r1,l1617,52r,1l1618,52r1,-1l1619,44r,4l1620,42r1,-3l1621,44r1,-4l1623,40r,4l1624,44r1,l1625,45r1,l1627,45r1,-1l1628,48r1,-4l1630,44r,1l1631,39r1,l1632,40r1,4l1634,45r1,1l1636,46r1,-2l1638,42r1,-6l1639,38r1,-2l1641,34r,1l1642,38r1,-1l1643,37r1,3l1645,36r,2l1646,33r1,1l1647,36r1,1l1649,39r,1l1650,42r1,-2l1652,43r,3l1653,45r1,l1654,48r1,3l1656,54r,2l1657,64r1,-4l1659,64r,3l1660,70r1,l1661,71r1,-4l1663,67r,5l1664,71r1,l1666,70r1,l1667,68r,3l1668,72r1,-1l1669,73e" filled="f" strokecolor="black [3213]" strokeweight=".04411mm">
                        <v:path arrowok="t" o:connecttype="custom" o:connectlocs="56360,102245;108544,90114;166991,105711;221264,116109;275536,112643;327721,34659;388255,65853;442527,64120;503062,88381;559421,88381;613693,97046;667966,67586;724325,123040;778597,105711;832870,100512;889229,147302;943501,145569;999861,157700;1054133,155967;1110493,116109;1166852,98779;1225299,116109;1275397,103978;1331756,117842;1390203,133438;1444476,93580;1498748,121307;1555107,88381;1609380,149035;1661564,105711;1715837,131705;1770109,138637;1826468,93580;1880741,72784;1935013,65853;1991372,124773;2047732,76250;2104092,43324;2158364,62387;2220986,90114;2277345,95313;2335792,121307;2392152,79716;2446424,64120;2500696,76250;2557056,76250;2615503,76250;2669775,74517;2726135,76250;2780407,97046;2838854,84915;2895213,124773;2949486,102245;3005845,133438;3060117,103978;3118564,60654;3170749,91847;3225021,64120;3279294,64120;3341915,64120;3398275,76250;3454635,88381" o:connectangles="0,0,0,0,0,0,0,0,0,0,0,0,0,0,0,0,0,0,0,0,0,0,0,0,0,0,0,0,0,0,0,0,0,0,0,0,0,0,0,0,0,0,0,0,0,0,0,0,0,0,0,0,0,0,0,0,0,0,0,0,0,0"/>
                        <o:lock v:ext="edit" aspectratio="t"/>
                      </v:shape>
                      <v:shape id="Freeform 295" o:spid="_x0000_s1081" style="position:absolute;left:3150;top:16000;width:34838;height:5145;visibility:visible;mso-wrap-style:square;v-text-anchor:top" coordsize="1669,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D7MQA&#10;AADcAAAADwAAAGRycy9kb3ducmV2LnhtbESPQWsCMRSE7wX/Q3hCL6LZLih1axQRC/bQQ9f+gMfm&#10;dbOYvCybV13/fVMo9DjMzDfMZjcGr640pC6ygadFAYq4ibbj1sDn+XX+DCoJskUfmQzcKcFuO3nY&#10;YGXjjT/oWkurMoRThQacSF9pnRpHAdMi9sTZ+4pDQMlyaLUd8JbhweuyKFY6YMd5wWFPB0fNpf4O&#10;Bg54PPm3S3kk0d7N9ksp9P3dmMfpuH8BJTTKf/ivfbIGyvUSfs/k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Pg+zEAAAA3AAAAA8AAAAAAAAAAAAAAAAAmAIAAGRycy9k&#10;b3ducmV2LnhtbFBLBQYAAAAABAAEAPUAAACJAwAAAAA=&#10;" path="m,101r,l1,98,2,91r,5l3,92,4,91r1,1l5,96r1,4l7,102r,1l8,107r1,-1l9,109r1,-3l11,100r,-1l11,100r1,2l13,99r,3l14,96r1,-2l15,96r1,-6l17,89r,1l18,91r1,2l20,83r,6l21,79r1,-3l22,78r1,2l24,82r,1l25,83r1,2l27,83r,2l28,84r1,-1l29,85r1,1l31,84r,2l32,86r1,-3l33,84r1,-3l35,80r,-6l36,69r1,-4l37,68r1,-2l39,66r,3l40,71r1,-5l41,72r1,-4l43,62r1,-5l44,58r1,-1l46,59r,1l47,60r1,2l49,62r1,1l51,65r,4l52,71r1,-8l53,69r1,-7l55,61r,1l56,62r1,l58,62r1,2l59,68r,5l60,72r1,1l61,75r1,1l63,76r,1l64,73r1,-3l66,66r,3l67,64r1,3l68,68r1,-2l70,63r,1l71,62r1,-2l72,61r1,l74,62r1,2l75,65r1,4l77,73r,1l78,76r1,-1l79,77r1,-1l81,72r1,l82,74r1,l83,78r,5l84,84r1,l85,87r1,-3l87,83r,3l88,85r1,-2l90,76r,7l91,75r1,-1l92,76r1,-5l94,70r,1l95,69r1,-1l97,66r,3l98,64r1,-1l99,64r1,-1l101,62r,l102,62r1,-3l103,61r1,-1l105,62r1,l106,62r1,4l107,69r,1l108,70r1,4l109,75r1,2l111,80r1,-2l112,81r1,-5l114,74r,2l115,73r1,-4l117,68r1,1l118,71r1,-2l120,69r1,-7l121,65r1,-5l123,60r,1l124,62r1,l125,62r1,2l127,59r,2l128,62r1,-3l130,58r,1l131,61r,2l131,64r1,-1l133,62r,1l134,63r1,l136,63r,3l137,65r1,4l139,69r1,-2l140,69r1,2l142,73r,3l143,77r1,2l145,80r1,-1l147,77r,3l148,75r1,2l149,80r1,l151,79r1,4l153,88r1,l154,91r1,3l155,94r1,5l157,100r,3l158,101r1,2l160,100r,1l161,97r1,4l162,102r1,3l164,108r,1l165,111r1,-2l167,110r1,l169,108r1,-2l171,105r1,l173,102r,4l174,103r1,1l176,103r,2l177,105r1,-1l178,109r1,1l179,109r,1l180,111r1,-1l182,110r,1l183,109r1,-1l184,111r1,2l186,116r,5l187,123r1,4l188,128r1,1l190,132r1,1l191,136r1,5l193,146r,3l194,151r1,5l195,157r1,5l197,161r1,-1l198,166r1,-3l200,163r,1l201,165r1,-5l203,155r,-11l203,154r1,-18l205,129r1,-7l206,124r1,-8l208,115r1,-3l210,103r,4l211,101r1,-3l212,100r1,-5l214,95r1,1l215,97r1,-1l217,96r1,2l219,93r,3l220,89r1,-2l222,83r,1l223,80r1,-4l224,81r1,-5l226,70r,3l227,66r,-4l228,62r1,-4l230,54r,2l231,52r1,1l233,54r1,3l234,61r1,5l236,71r1,8l237,82r1,1l239,84r,3l240,87r1,-3l241,89r1,l243,93r,2l244,98r1,4l246,103r,4l247,107r1,3l249,107r1,-5l250,108r1,-3l251,103r1,l252,110r1,-3l254,101r,2l255,99r1,-3l256,97r1,l258,93r,2l259,96r1,-2l261,90r,2l262,93r1,-1l263,96r1,-4l265,89r,2l266,85r1,-2l268,82r,2l269,83r1,-5l270,81r1,-11l272,69r,2l273,72r1,-3l274,70r1,1l275,71r1,-2l276,73r1,1l278,78r,3l279,81r1,-3l280,81r1,-3l282,77r1,1l284,77r1,3l285,81r1,3l287,88r,1l288,84r1,-1l289,85r1,-2l291,77r1,-3l293,73r1,-3l294,74r1,-6l296,69r,1l297,73r1,3l298,77r1,2l299,83r1,2l300,86r1,l302,88r1,1l304,84r,4l305,82r1,l307,81r,2l308,79r1,-6l309,76r1,-10l311,59r,4l312,52r1,-6l313,48r1,-5l315,38r1,-3l316,37r1,-6l318,33r,1l319,35r1,2l320,38r1,9l322,48r1,5l323,56r,-3l324,50r1,-3l326,46r1,-1l328,47r,1l329,46r1,4l331,49r,3l332,54r1,2l333,62r1,4l335,69r,2l336,75r1,3l338,84r,2l339,89r1,3l340,95r1,4l342,102r,4l343,108r1,3l344,115r1,3l346,127r1,1l347,129r,-5l348,125r,1l349,121r1,-4l350,120r1,-4l352,116r1,-4l353,114r1,-5l355,98r,5l356,94r1,-8l357,90r1,-7l359,78r,3l360,76r1,-6l362,59r,5l363,56r1,l365,56r1,-6l366,53r1,-2l368,51r1,l369,55r1,1l371,54r,2l371,57r1,-4l372,56r1,-4l374,46r,4l375,49r1,l377,50r1,-1l379,52r,2l380,53r1,9l381,63r1,7l383,74r,4l384,80r1,4l386,87r,8l387,96r1,l388,101r1,1l390,94r,3l391,96r1,l393,96r,7l394,112r1,6l395,123r,8l396,136r,1l397,141r1,8l398,155r1,-2l400,157r1,5l401,163r1,-4l403,158r,1l404,156r1,-6l405,154r1,-8l407,138r1,-14l408,130r1,-10l410,112r,2l411,108r1,-7l412,108r1,-10l414,84r,4l415,80r1,-3l417,69r,6l418,62r1,l419,64r,-2l420,62r,l421,58r1,-3l423,53r,3l424,59r1,2l425,62r1,-2l427,63r,4l428,65r1,3l429,69r1,6l431,78r1,l432,79r1,1l434,81r,2l435,84r1,2l436,87r1,1l438,89r1,-2l439,89r1,-4l441,86r,2l442,86r1,2l443,89r,-1l444,84r,2l445,89r1,2l447,99r,9l448,114r1,8l450,125r1,-1l451,125r1,l453,129r1,6l455,135r1,-6l456,134r1,-9l458,121r,1l459,120r1,2l460,123r1,1l462,125r1,-4l463,123r1,1l465,123r,1l466,123r1,-7l467,120r,-4l468,109r,2l469,107r1,-1l471,101r,3l472,103r1,-3l473,101r1,-1l475,103r,3l476,108r1,2l478,111r,2l479,120r1,5l480,126r1,3l482,131r,4l483,135r1,-4l484,135r1,-5l486,129r1,l488,132r1,-4l489,131r1,4l491,130r,4l491,133r1,2l493,136r,4l494,146r1,1l495,149r1,-1l497,141r,3l498,142r1,-6l499,140r1,-7l501,126r1,-10l502,122r1,-9l504,103r,4l505,94r1,-11l506,89r1,-13l508,70r1,-8l509,65r1,-4l511,55r,3l512,55r1,-6l513,56r1,-7l515,45r,5l515,49r1,-2l517,43r,3l518,41r1,-3l519,39r1,3l521,48r,2l522,50r1,4l524,56r,1l525,62r1,l526,63r1,6l528,69r,4l529,78r1,2l530,85r1,-1l532,90r1,-1l533,94r1,-1l535,91r,1l536,93r1,1l537,96r1,l539,98r,-4l540,96r1,l541,98r1,l543,93r,5l544,96r1,-4l545,96r1,-3l547,91r1,-1l548,91r1,4l550,96r,7l551,103r1,-4l552,101r1,-5l554,93r,2l555,94r1,-5l557,86r,1l558,84r1,-4l559,81r1,-5l561,69r,4l562,69r1,-1l563,69r,2l564,67r1,-1l565,68r1,1l567,70r,7l568,78r1,5l570,85r1,2l572,90r,1l573,92r1,l575,96r1,-3l576,95r1,-2l578,92r1,-4l579,89r1,-2l581,84r,1l582,83r1,-2l583,83r1,-1l585,82r1,1l587,82r,-4l587,80r1,-6l589,74r,1l590,77r1,2l591,81r1,-2l593,83r1,3l594,88r1,2l596,95r,7l597,105r1,5l598,116r1,l600,117r,5l601,121r1,6l603,129r,4l604,135r1,-1l605,135r1,5l607,139r,1l608,142r1,-3l610,136r,1l611,135r,l611,140r1,2l613,141r,1l614,143r1,-3l615,142r1,-7l617,134r1,-10l618,126r1,-6l620,117r,1l621,114r1,-3l622,113r1,-6l624,102r1,-7l625,100r1,-5l627,94r,1l628,93r1,l629,96r1,-7l631,85r,4l632,83r1,-3l634,72r,2l635,67r,-5l635,68r1,-6l637,62r1,l639,58r,3l640,58r1,1l642,59r,1l643,59r1,-1l644,62r1,2l646,67r,2l647,68r1,7l649,78r,1l650,81r1,-2l651,83r1,-2l653,87r,2l654,94r1,9l655,111r1,10l657,128r1,-3l659,123r,-4l659,122r1,-6l661,110r,2l662,109r1,-6l664,99r,4l665,96r1,l666,98r1,-4l668,93r,1l669,89r1,-6l670,86r1,-8l672,76r1,-5l673,76r1,-8l675,62r,3l676,60r1,l677,62r1,-3l679,59r1,1l681,57r1,-1l682,57r1,-3l683,51r,2l684,55r1,-2l685,56r1,l687,57r1,3l688,62r1,l690,62r,1l691,65r1,-1l693,64r1,l695,66r,2l696,70r1,l697,74r1,-2l699,74r1,3l701,79r,1l702,85r1,3l704,91r,1l705,94r1,5l706,100r1,2l707,103r,1l708,106r1,3l709,110r1,5l711,120r1,-2l712,123r1,1l714,122r,2l715,119r1,3l716,125r1,l718,122r1,-2l719,123r1,-7l721,110r,6l722,108r1,-13l723,103r1,-11l725,88r,4l726,86r1,-9l728,71r,4l729,69r1,-7l731,59r,-3l731,61r1,-4l733,55r1,-5l734,55r1,-7l736,44r,2l737,46r1,-2l738,48r1,l740,48r,2l741,51r1,-1l743,51r,3l744,53r1,3l746,57r1,1l747,61r1,-1l749,61r1,1l750,62r1,7l752,68r,5l753,76r1,l754,78r1,l755,79r,2l756,79r1,3l758,83r,2l759,84r1,2l760,94r1,1l762,96r,7l763,106r1,5l765,113r,5l766,123r1,-1l767,126r1,-3l769,124r1,-2l771,116r,5l772,117r1,-1l774,111r,5l775,108r1,-4l776,106r1,-1l778,98r,5l779,97r,-2l780,89r,5l781,88r1,-2l782,88r1,-3l784,77r,3l785,76r1,l786,78r1,-2l788,75r1,-5l789,73r1,-6l791,62r,3l792,61r1,-11l793,56r1,-8l795,43r,5l796,43r1,-2l798,39r,2l799,39r1,1l801,38r1,l802,41r1,l803,42r1,1l805,46r1,l806,47r1,l808,50r,4l809,56r1,2l810,60r1,2l812,64r1,2l813,67r1,3l815,74r,2l816,77r1,-3l817,78r1,-1l819,80r1,l820,84r1,2l822,86r,l823,86r1,-2l824,86r1,-2l826,78r,5l827,77r,-3l828,62r,7l829,62r1,-5l830,61r1,-7l832,50r,2l833,51r1,-1l835,46r,1l836,44r1,-2l837,46r1,-3l839,43r,1l840,46r1,1l841,50r1,2l843,54r1,-4l844,55r1,1l846,56r,1l847,56r1,4l848,63r1,l850,62r1,2l851,69r,1l852,71r,2l853,73r1,3l854,82r1,l856,81r,1l857,85r1,5l859,96r,7l860,105r1,2l862,106r1,-3l863,104r1,-1l865,104r1,-4l866,103r1,-3l868,98r,1l869,95r1,-2l871,87r1,-7l872,84r1,-8l874,79r1,-1l875,81r,-1l876,78r1,-2l878,74r1,2l880,74r,2l881,78r1,l883,76r,1l884,76r1,l886,77r1,2l887,80r1,1l889,83r1,l891,88r1,5l892,99r1,4l894,100r,3l895,105r1,2l896,108r1,-5l898,107r1,-3l899,110r1,-5l900,109r1,-5l902,108r,1l903,110r1,l905,108r,3l906,109r1,2l907,111r1,1l909,113r,3l910,116r1,l912,116r1,-2l914,108r,2l915,103r1,-6l916,100r1,-4l918,92r,4l919,92r1,-1l921,90r,1l922,93r1,-3l923,91r,l924,86r,5l925,84r1,-3l926,83r1,-3l928,80r1,-3l929,78r1,1l931,77r,1l932,81r1,-1l933,83r1,-1l935,84r1,l936,90r1,-1l938,89r,1l939,90r1,-1l941,89r1,-1l942,89r1,-2l944,84r1,-1l945,84r1,l947,82r,1l947,79r1,-4l948,76r1,-1l950,73r1,-3l952,67r1,1l954,69r1,-3l955,68r1,-2l957,66r,2l958,68r1,4l960,69r,3l961,69r1,-5l962,65r1,-3l964,62r,l965,60r1,-1l966,60r1,-2l968,57r1,-1l970,56r1,-6l971,53r,-7l972,43r,2l973,43r1,-5l975,30r,6l976,26r1,-10l977,22r1,-9l979,6r,2l980,4r1,-2l981,3,982,r1,l984,r,4l985,5r1,2l986,10r1,l988,12r,3l989,15r1,1l991,16r1,l993,16r,1l994,19r1,-4l995,18r,l996,18r,4l997,22r1,2l999,27r,2l1000,30r1,1l1001,35r1,1l1003,30r,5l1004,30r1,-1l1006,30r1,l1008,29r1,1l1010,30r1,l1012,30r1,1l1014,33r1,3l1016,34r1,-5l1017,30r1,1l1019,33r,3l1019,38r1,l1021,41r,2l1022,48r1,2l1023,51r1,l1025,51r,1l1026,53r1,-1l1027,55r1,l1029,56r1,4l1030,62r1,l1032,62r,6l1033,72r1,2l1034,75r1,1l1036,75r1,-4l1037,74r1,-10l1039,65r1,4l1041,72r,2l1042,77r1,7l1043,86r,3l1044,89r1,-8l1045,84r1,-3l1047,76r,2l1048,76r1,-7l1049,73r1,-8l1051,63r1,-1l1053,69r1,-4l1054,68r1,-5l1056,66r,1l1057,62r1,-4l1058,60r1,-5l1060,53r1,-6l1061,49r1,-5l1063,47r,1l1064,50r1,5l1066,56r1,-2l1067,56r,1l1068,57r1,5l1069,66r1,-4l1071,60r,2l1072,56r1,-8l1073,50r1,l1075,50r1,-3l1076,48r1,1l1078,47r,1l1079,49r1,-4l1080,46r1,-4l1082,40r,3l1083,41r1,1l1085,42r,3l1086,42r1,-3l1087,40r1,-2l1089,40r,1l1090,45r1,5l1091,51r,3l1092,55r1,-1l1093,56r1,-3l1095,54r1,-2l1097,51r1,3l1099,51r1,3l1101,55r1,2l1102,60r1,2l1104,62r,1l1105,62r1,l1107,62r,2l1108,66r1,l1109,69r1,1l1111,74r,5l1112,81r1,-4l1113,82r1,-4l1115,83r,-4l1115,82r1,-4l1117,72r1,l1119,74r,2l1120,76r1,1l1122,83r,1l1123,86r1,l1125,85r1,-3l1126,83r1,-5l1128,73r,2l1129,71r1,-2l1131,66r,2l1132,70r1,-2l1133,69r1,2l1135,69r1,-5l1137,64r,3l1138,64r1,4l1139,65r,1l1140,69r1,l1142,71r1,3l1143,77r1,2l1145,78r1,3l1146,83r1,l1148,83r,2l1149,82r1,-4l1150,80r1,-4l1152,76r,1l1153,77r1,-3l1155,69r,3l1156,69r1,-5l1157,68r1,-2l1159,62r1,-4l1161,59r1,l1163,62r,1l1163,64r1,1l1165,62r,1l1166,62r1,-1l1167,62r1,l1169,68r1,3l1170,76r1,4l1172,81r1,1l1174,84r,2l1175,86r1,3l1177,90r,1l1178,92r1,-3l1180,89r1,-1l1181,90r1,-2l1183,84r,2l1184,83r1,l1186,81r,1l1187,84r,l1187,86r1,l1189,89r1,4l1191,91r1,-1l1192,91r1,-2l1194,83r,3l1195,82r1,-2l1196,82r1,4l1198,86r,2l1199,88r1,5l1201,92r,2l1202,90r1,l1203,91r1,-4l1205,77r,6l1206,76r1,-7l1208,65r,3l1209,63r1,-1l1211,63r,1l1211,66r1,-4l1213,59r,3l1214,59r1,-2l1216,55r1,2l1218,54r,4l1219,52r1,-6l1220,49r1,-2l1222,46r,1l1223,44r1,1l1225,50r,3l1226,54r1,5l1227,60r1,-3l1229,61r,1l1230,62r1,4l1232,66r,2l1233,69r1,1l1234,72r1,-3l1235,66r,3l1236,67r1,-7l1237,62r1,-6l1239,53r1,2l1241,58r1,-4l1242,56r1,-3l1244,54r,1l1245,53r1,-3l1247,49r,1l1248,50r1,l1249,51r1,-3l1251,46r,5l1252,52r1,-2l1253,51r1,l1255,48r1,1l1256,50r1,-6l1258,44r1,l1259,42r,3l1260,43r1,2l1262,43r1,l1264,45r,3l1265,49r1,2l1266,53r1,1l1268,53r,2l1269,51r1,l1271,55r,1l1272,53r1,3l1273,57r1,l1275,56r1,3l1277,56r1,-3l1278,55r1,-5l1280,51r1,1l1282,54r,1l1283,53r,-3l1283,52r1,-2l1285,51r1,-1l1286,53r1,-1l1288,53r,3l1289,58r1,-3l1290,56r1,-6l1292,46r1,-3l1294,43r1,-1l1295,45r1,2l1297,50r,2l1298,56r1,l1299,58r1,-1l1301,56r1,3l1302,62r1,4l1304,69r,1l1305,72r1,5l1306,78r1,l1307,80r,1l1308,83r1,l1310,79r,1l1311,83r1,-5l1312,80r1,-3l1314,75r,3l1315,73r1,1l1317,70r1,2l1319,73r,5l1320,80r1,8l1321,89r1,4l1323,95r,1l1324,96r1,-1l1326,93r,1l1327,89r1,l1328,90r1,-4l1330,85r,1l1331,85r,l1332,79r,3l1333,76r1,-2l1334,76r1,-3l1336,72r,2l1337,70r1,6l1339,74r1,-3l1341,73r1,-2l1343,74r,4l1344,77r1,l1345,78r1,-2l1347,76r1,l1349,73r1,-3l1350,72r1,-5l1352,67r,1l1353,69r1,2l1355,76r,1l1356,75r,4l1357,76r1,l1358,78r1,1l1360,77r1,1l1362,80r1,l1363,85r1,1l1365,89r,1l1366,91r1,-2l1367,94r1,6l1369,102r,6l1370,111r1,-1l1372,112r,4l1373,122r1,5l1374,132r1,3l1376,137r,2l1377,141r1,1l1378,148r1,-1l1379,149r1,l1381,150r1,-3l1382,149r1,-6l1384,138r,2l1385,143r1,-3l1387,132r,5l1388,129r1,-9l1389,127r1,-6l1391,119r,1l1392,118r1,-2l1393,117r1,-6l1395,111r1,-1l1396,111r1,-5l1398,101r,5l1399,96r1,-2l1400,95r1,-3l1402,86r1,-7l1403,83r,-6l1404,75r,1l1405,75r1,-1l1406,77r1,-1l1408,76r,3l1409,80r1,-1l1411,78r,2l1412,77r1,l1413,79r1,1l1415,81r,4l1416,83r1,1l1418,84r,1l1419,86r1,2l1420,89r1,l1422,89r1,l1424,88r1,-4l1426,83r1,-2l1427,83r,2l1428,84r,1l1429,85r1,4l1431,92r1,2l1433,91r,2l1434,95r1,1l1436,99r1,3l1437,104r1,1l1439,104r,2l1440,104r1,-1l1442,106r1,2l1444,103r,6l1445,99r1,-6l1446,96r1,-6l1448,89r1,1l1449,91r1,-2l1451,88r,1l1451,91r1,l1452,94r1,-2l1454,96r,1l1455,96r1,l1457,98r,2l1458,103r1,l1459,105r1,l1461,106r,2l1462,103r1,-3l1463,102r1,-2l1465,98r1,-6l1466,95r1,-1l1468,93r1,-2l1470,96r,5l1471,103r1,l1473,104r,2l1474,104r1,2l1475,110r,l1476,111r,1l1477,114r1,l1478,115r1,-4l1480,110r1,1l1481,114r1,3l1483,119r,3l1484,122r1,-2l1486,120r1,1l1488,118r,1l1489,119r1,-2l1490,119r1,-3l1492,112r1,-1l1494,112r,1l1495,113r1,2l1497,117r1,-2l1499,114r,2l1499,113r1,-3l1500,111r1,-1l1502,110r1,1l1503,111r1,1l1505,113r,2l1506,116r1,-2l1507,116r1,-2l1509,115r1,2l1511,114r1,l1512,116r1,-4l1514,108r,2l1515,103r1,-4l1517,96r1,2l1519,102r,2l1520,102r1,-2l1521,103r1,l1523,105r,1l1524,109r,1l1525,110r1,-1l1527,105r,3l1528,106r1,-5l1530,99r1,1l1532,99r1,2l1534,93r,3l1535,93r1,-5l1536,91r1,-8l1538,83r,3l1539,87r1,l1541,89r1,l1543,86r1,-3l1545,76r,1l1546,77r1,2l1547,83r,l1548,86r,l1549,86r1,-3l1551,78r,7l1552,76r1,-1l1553,78r1,-1l1555,78r,2l1556,80r1,5l1558,80r,1l1559,80r1,-2l1560,80r1,-3l1562,76r,2l1563,78r1,5l1564,84r1,-1l1566,86r1,-4l1567,83r1,2l1569,86r,l1570,85r1,-1l1571,84r1,-1l1573,77r,2l1574,71r1,-3l1575,69r1,-2l1577,70r1,1l1579,71r,2l1580,75r1,1l1582,79r,2l1583,83r1,-7l1584,77r1,1l1586,77r,2l1587,78r1,l1589,78r1,-2l1591,72r,4l1592,71r1,-2l1593,71r1,-6l1595,64r,1l1595,64r1,l1597,61r,1l1598,60r1,-1l1599,60r1,-4l1601,54r,2l1602,53r1,1l1604,50r,2l1605,50r1,-7l1606,45r1,-4l1608,41r,1l1609,44r1,-4l1610,42r1,1l1612,43r1,-4l1613,41r1,2l1615,42r,1l1616,42r1,-2l1617,41r1,1l1619,39r,-1l1619,40r1,-2l1621,34r,1l1622,35r1,2l1624,38r1,-1l1625,38r1,-1l1627,38r1,-3l1628,36r1,-2l1630,35r,2l1631,33r1,2l1632,36r1,2l1634,42r,1l1635,44r1,-1l1637,47r1,-1l1639,44r1,2l1641,47r1,-1l1643,47r,-3l1643,46r1,-2l1645,41r1,-1l1647,40r,2l1648,43r1,-1l1650,46r1,4l1652,52r,4l1653,57r1,1l1654,60r1,l1656,63r,2l1657,68r1,2l1659,69r,1l1660,72r1,-2l1662,71r1,-3l1663,70r1,l1665,64r,4l1666,66r1,l1667,66r,2l1668,68r1,3l1669,72e" filled="f" strokecolor="black [3213]" strokeweight=".04411mm">
                        <v:path arrowok="t" o:connecttype="custom" o:connectlocs="50097,257269;106457,213874;160729,229372;215001,182878;269274,182878;325633,306862;384080,334759;438352,331659;496799,257269;551072,285165;605344,257269;661703,96088;718063,344058;772335,173579;824520,406050;876705,192176;930977,282065;987337,309962;1041609,421548;1093794,176678;1148066,319261;1204425,288265;1258698,412250;1312970,288265;1367242,319261;1423602,173579;1475786,322361;1532146,154981;1586418,266567;1640690,235571;1697050,204575;1749235,133284;1803507,319261;1864041,319261;1920401,282065;1974673,260368;2028945,139483;2085305,83690;2143752,170479;2200112,210774;2254384,142583;2312831,204575;2369190,213874;2427637,192176;2481910,275866;2538269,170479;2592541,173579;2648901,158081;2707348,154981;2761620,294464;2817980,223173;2874339,437046;2928612,257269;2982884,263468;3041331,303763;3095603,368855;3154050,353357;3212497,269667;3268857,266567;3325216,220073;3379488,120885;3437935,123985" o:connectangles="0,0,0,0,0,0,0,0,0,0,0,0,0,0,0,0,0,0,0,0,0,0,0,0,0,0,0,0,0,0,0,0,0,0,0,0,0,0,0,0,0,0,0,0,0,0,0,0,0,0,0,0,0,0,0,0,0,0,0,0,0,0"/>
                        <o:lock v:ext="edit" aspectratio="t"/>
                      </v:shape>
                      <v:line id="Line 1946" o:spid="_x0000_s1082" style="position:absolute;visibility:visible;mso-wrap-style:square" from="38470,7235" to="38470,130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UWsQAAADcAAAADwAAAGRycy9kb3ducmV2LnhtbESP0WrCQBRE3wv+w3KFvtWNgkGjq4go&#10;FooFox9wyV6z0ezdkF1N+vfdgtDHYWbOMMt1b2vxpNZXjhWMRwkI4sLpiksFl/P+YwbCB2SNtWNS&#10;8EMe1qvB2xIz7To+0TMPpYgQ9hkqMCE0mZS+MGTRj1xDHL2ray2GKNtS6ha7CLe1nCRJKi1WHBcM&#10;NrQ1VNzzh1UwD5eb2d0Ps698eu6+U3Msb1et1Puw3yxABOrDf/jV/tQKJvMU/s7EIy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5BRaxAAAANwAAAAPAAAAAAAAAAAA&#10;AAAAAKECAABkcnMvZG93bnJldi54bWxQSwUGAAAAAAQABAD5AAAAkgMAAAAA&#10;" strokecolor="black [3213]" strokeweight="2pt"/>
                      <v:shape id="TextBox 170" o:spid="_x0000_s1083" type="#_x0000_t202" style="position:absolute;left:33351;top:9602;width:4872;height:2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o/DsEA&#10;AADcAAAADwAAAGRycy9kb3ducmV2LnhtbERPz2vCMBS+D/wfwhN2m4kbyKxGEdlAGIi1Hjw+m2cb&#10;bF66Jmr335uDsOPH93u+7F0jbtQF61nDeKRAEJfeWK40HIrvt08QISIbbDyThj8KsFwMXuaYGX/n&#10;nG77WIkUwiFDDXWMbSZlKGtyGEa+JU7c2XcOY4JdJU2H9xTuGvmu1EQ6tJwaamxpXVN52V+dhtWR&#10;8y/7uz3t8nNui2Kq+Gdy0fp12K9mICL18V/8dG+Mhg+V5qcz6Qj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waPw7BAAAA3AAAAA8AAAAAAAAAAAAAAAAAmAIAAGRycy9kb3du&#10;cmV2LnhtbFBLBQYAAAAABAAEAPUAAACGAwAAAAA=&#10;" filled="f" stroked="f">
                        <v:textbox inset="0,0,0,0">
                          <w:txbxContent>
                            <w:p w14:paraId="6CFDBC3D" w14:textId="77777777" w:rsidR="00BC0A2E" w:rsidRDefault="00BC0A2E" w:rsidP="00BC0A2E">
                              <w:pPr>
                                <w:pStyle w:val="NormalWeb"/>
                                <w:spacing w:before="0" w:beforeAutospacing="0" w:after="0" w:afterAutospacing="0"/>
                              </w:pPr>
                              <w:r>
                                <w:rPr>
                                  <w:rFonts w:ascii="Arial" w:hAnsi="Arial" w:cs="Arial"/>
                                  <w:color w:val="000000" w:themeColor="text1"/>
                                  <w:kern w:val="24"/>
                                  <w:sz w:val="16"/>
                                  <w:szCs w:val="16"/>
                                </w:rPr>
                                <w:t>0.5mV</w:t>
                              </w:r>
                            </w:p>
                          </w:txbxContent>
                        </v:textbox>
                      </v:shape>
                      <v:shape id="TextBox 158" o:spid="_x0000_s1084" type="#_x0000_t202" style="position:absolute;left:-593;top:911;width:4861;height:2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aalcUA&#10;AADcAAAADwAAAGRycy9kb3ducmV2LnhtbESPQWsCMRSE70L/Q3iF3jTRgtitUaRUEITiuj30+Lp5&#10;7gY3L9tN1PXfN4LgcZiZb5j5sneNOFMXrGcN45ECQVx6Y7nS8F2shzMQISIbbDyThisFWC6eBnPM&#10;jL9wTud9rESCcMhQQx1jm0kZypochpFviZN38J3DmGRXSdPhJcFdIydKTaVDy2mhxpY+aiqP+5PT&#10;sPrh/NP+ff3u8kNui+JN8XZ61PrluV+9g4jUx0f43t4YDa9qDLcz6Qj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VpqVxQAAANwAAAAPAAAAAAAAAAAAAAAAAJgCAABkcnMv&#10;ZG93bnJldi54bWxQSwUGAAAAAAQABAD1AAAAigMAAAAA&#10;" filled="f" stroked="f">
                        <v:textbox inset="0,0,0,0">
                          <w:txbxContent>
                            <w:p w14:paraId="5D2B6040" w14:textId="77777777" w:rsidR="00BC0A2E" w:rsidRDefault="00BC0A2E" w:rsidP="00BC0A2E">
                              <w:pPr>
                                <w:pStyle w:val="NormalWeb"/>
                                <w:spacing w:before="0" w:beforeAutospacing="0" w:after="0" w:afterAutospacing="0"/>
                              </w:pPr>
                              <w:r>
                                <w:rPr>
                                  <w:rFonts w:ascii="Arial" w:hAnsi="Arial" w:cs="Arial"/>
                                  <w:b/>
                                  <w:bCs/>
                                  <w:color w:val="000000" w:themeColor="text1"/>
                                  <w:kern w:val="24"/>
                                  <w:sz w:val="16"/>
                                  <w:szCs w:val="16"/>
                                </w:rPr>
                                <w:t>LFC</w:t>
                              </w:r>
                            </w:p>
                          </w:txbxContent>
                        </v:textbox>
                      </v:shape>
                      <v:shape id="TextBox 159" o:spid="_x0000_s1085" type="#_x0000_t202" style="position:absolute;left:-800;top:2907;width:5756;height:20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QE4sUA&#10;AADcAAAADwAAAGRycy9kb3ducmV2LnhtbESPQWsCMRSE7wX/Q3iCt5pUQerWKCItCELpuh56fN08&#10;d4Obl3UTdf33TaHgcZiZb5jFqneNuFIXrGcNL2MFgrj0xnKl4VB8PL+CCBHZYOOZNNwpwGo5eFpg&#10;ZvyNc7ruYyUShEOGGuoY20zKUNbkMIx9S5y8o+8cxiS7SpoObwnuGjlRaiYdWk4LNba0qak87S9O&#10;w/qb83d7/vz5yo+5LYq54t3spPVo2K/fQETq4yP8394aDVM1gb8z6Qj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hATixQAAANwAAAAPAAAAAAAAAAAAAAAAAJgCAABkcnMv&#10;ZG93bnJldi54bWxQSwUGAAAAAAQABAD1AAAAigMAAAAA&#10;" filled="f" stroked="f">
                        <v:textbox inset="0,0,0,0">
                          <w:txbxContent>
                            <w:p w14:paraId="64186D43" w14:textId="77777777" w:rsidR="00BC0A2E" w:rsidRDefault="00BC0A2E" w:rsidP="00BC0A2E">
                              <w:pPr>
                                <w:pStyle w:val="NormalWeb"/>
                                <w:spacing w:before="0" w:beforeAutospacing="0" w:after="0" w:afterAutospacing="0"/>
                              </w:pPr>
                              <w:r>
                                <w:rPr>
                                  <w:rFonts w:ascii="Arial" w:hAnsi="Arial" w:cs="Arial"/>
                                  <w:b/>
                                  <w:bCs/>
                                  <w:color w:val="000000" w:themeColor="text1"/>
                                  <w:kern w:val="24"/>
                                  <w:sz w:val="16"/>
                                  <w:szCs w:val="16"/>
                                </w:rPr>
                                <w:t>RFC</w:t>
                              </w:r>
                            </w:p>
                          </w:txbxContent>
                        </v:textbox>
                      </v:shape>
                      <v:shape id="TextBox 160" o:spid="_x0000_s1086" type="#_x0000_t202" style="position:absolute;left:-800;top:4903;width:4493;height:2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ihecUA&#10;AADcAAAADwAAAGRycy9kb3ducmV2LnhtbESPQWsCMRSE70L/Q3iF3jSpgtitUUQUCkLpuj30+Lp5&#10;7gY3L+sm6vrvm4LgcZiZb5j5sneNuFAXrGcNryMFgrj0xnKl4bvYDmcgQkQ22HgmDTcKsFw8DeaY&#10;GX/lnC77WIkE4ZChhjrGNpMylDU5DCPfEifv4DuHMcmukqbDa4K7Ro6VmkqHltNCjS2tayqP+7PT&#10;sPrhfGNPn79f+SG3RfGmeDc9av3y3K/eQUTq4yN8b38YDRM1gf8z6QjI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yKF5xQAAANwAAAAPAAAAAAAAAAAAAAAAAJgCAABkcnMv&#10;ZG93bnJldi54bWxQSwUGAAAAAAQABAD1AAAAigMAAAAA&#10;" filled="f" stroked="f">
                        <v:textbox inset="0,0,0,0">
                          <w:txbxContent>
                            <w:p w14:paraId="18248067" w14:textId="77777777" w:rsidR="00BC0A2E" w:rsidRDefault="00BC0A2E" w:rsidP="00BC0A2E">
                              <w:pPr>
                                <w:pStyle w:val="NormalWeb"/>
                                <w:spacing w:before="0" w:beforeAutospacing="0" w:after="0" w:afterAutospacing="0"/>
                              </w:pPr>
                              <w:r>
                                <w:rPr>
                                  <w:rFonts w:ascii="Arial" w:hAnsi="Arial" w:cs="Arial"/>
                                  <w:b/>
                                  <w:bCs/>
                                  <w:color w:val="000000" w:themeColor="text1"/>
                                  <w:kern w:val="24"/>
                                  <w:sz w:val="16"/>
                                  <w:szCs w:val="16"/>
                                </w:rPr>
                                <w:t>LTBI</w:t>
                              </w:r>
                            </w:p>
                          </w:txbxContent>
                        </v:textbox>
                      </v:shape>
                      <v:shape id="TextBox 161" o:spid="_x0000_s1087" type="#_x0000_t202" style="position:absolute;left:-939;top:8088;width:4232;height:24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E5DcUA&#10;AADcAAAADwAAAGRycy9kb3ducmV2LnhtbESPQWsCMRSE7wX/Q3iF3mpSW6TdGkVEQShI1+2hx9fN&#10;cze4eVk3Udd/b4SCx2FmvmEms9414kRdsJ41vAwVCOLSG8uVhp9i9fwOIkRkg41n0nChALPp4GGC&#10;mfFnzum0jZVIEA4ZaqhjbDMpQ1mTwzD0LXHydr5zGJPsKmk6PCe4a+RIqbF0aDkt1NjSoqZyvz06&#10;DfNfzpf2sPn7zne5LYoPxV/jvdZPj/38E0SkPt7D/+210fCq3uB2Jh0BOb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ITkNxQAAANwAAAAPAAAAAAAAAAAAAAAAAJgCAABkcnMv&#10;ZG93bnJldi54bWxQSwUGAAAAAAQABAD1AAAAigMAAAAA&#10;" filled="f" stroked="f">
                        <v:textbox inset="0,0,0,0">
                          <w:txbxContent>
                            <w:p w14:paraId="4B5EB9D2" w14:textId="77777777" w:rsidR="00BC0A2E" w:rsidRDefault="00BC0A2E" w:rsidP="00BC0A2E">
                              <w:pPr>
                                <w:pStyle w:val="NormalWeb"/>
                                <w:spacing w:before="0" w:beforeAutospacing="0" w:after="0" w:afterAutospacing="0"/>
                              </w:pPr>
                              <w:r>
                                <w:rPr>
                                  <w:rFonts w:ascii="Arial" w:hAnsi="Arial" w:cs="Arial"/>
                                  <w:b/>
                                  <w:bCs/>
                                  <w:color w:val="000000" w:themeColor="text1"/>
                                  <w:kern w:val="24"/>
                                  <w:sz w:val="16"/>
                                  <w:szCs w:val="16"/>
                                </w:rPr>
                                <w:t>ATBI</w:t>
                              </w:r>
                            </w:p>
                          </w:txbxContent>
                        </v:textbox>
                      </v:shape>
                      <v:shape id="TextBox 162" o:spid="_x0000_s1088" type="#_x0000_t202" style="position:absolute;left:-1078;top:10957;width:4371;height:22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2clsUA&#10;AADcAAAADwAAAGRycy9kb3ducmV2LnhtbESPQWsCMRSE7wX/Q3iF3mpSS6XdGkVEQShI1+2hx9fN&#10;cze4eVk3Udd/b4SCx2FmvmEms9414kRdsJ41vAwVCOLSG8uVhp9i9fwOIkRkg41n0nChALPp4GGC&#10;mfFnzum0jZVIEA4ZaqhjbDMpQ1mTwzD0LXHydr5zGJPsKmk6PCe4a+RIqbF0aDkt1NjSoqZyvz06&#10;DfNfzpf2sPn7zne5LYoPxV/jvdZPj/38E0SkPt7D/+210fCq3uB2Jh0BOb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bZyWxQAAANwAAAAPAAAAAAAAAAAAAAAAAJgCAABkcnMv&#10;ZG93bnJldi54bWxQSwUGAAAAAAQABAD1AAAAigMAAAAA&#10;" filled="f" stroked="f">
                        <v:textbox inset="0,0,0,0">
                          <w:txbxContent>
                            <w:p w14:paraId="0C0B954B" w14:textId="77777777" w:rsidR="00BC0A2E" w:rsidRDefault="00BC0A2E" w:rsidP="00BC0A2E">
                              <w:pPr>
                                <w:pStyle w:val="NormalWeb"/>
                                <w:spacing w:before="0" w:beforeAutospacing="0" w:after="0" w:afterAutospacing="0"/>
                              </w:pPr>
                              <w:r>
                                <w:rPr>
                                  <w:rFonts w:ascii="Arial" w:hAnsi="Arial" w:cs="Arial"/>
                                  <w:b/>
                                  <w:bCs/>
                                  <w:color w:val="000000" w:themeColor="text1"/>
                                  <w:kern w:val="24"/>
                                  <w:sz w:val="16"/>
                                  <w:szCs w:val="16"/>
                                </w:rPr>
                                <w:t>TBI</w:t>
                              </w:r>
                            </w:p>
                          </w:txbxContent>
                        </v:textbox>
                      </v:shape>
                      <v:shape id="TextBox 163" o:spid="_x0000_s1089" type="#_x0000_t202" style="position:absolute;left:-945;top:13390;width:4638;height:2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8C4cUA&#10;AADcAAAADwAAAGRycy9kb3ducmV2LnhtbESPQWsCMRSE74X+h/CE3mpiC4tdjSKlBaEgrttDj8/N&#10;cze4edluom7/vRGEHoeZ+YaZLwfXijP1wXrWMBkrEMSVN5ZrDd/l5/MURIjIBlvPpOGPAiwXjw9z&#10;zI2/cEHnXaxFgnDIUUMTY5dLGaqGHIax74iTd/C9w5hkX0vT4yXBXStflMqkQ8tpocGO3huqjruT&#10;07D64eLD/m722+JQ2LJ8U/yVHbV+Gg2rGYhIQ/wP39tro+FVZXA7k46AX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vwLhxQAAANwAAAAPAAAAAAAAAAAAAAAAAJgCAABkcnMv&#10;ZG93bnJldi54bWxQSwUGAAAAAAQABAD1AAAAigMAAAAA&#10;" filled="f" stroked="f">
                        <v:textbox inset="0,0,0,0">
                          <w:txbxContent>
                            <w:p w14:paraId="336B1638" w14:textId="77777777" w:rsidR="00BC0A2E" w:rsidRDefault="00BC0A2E" w:rsidP="00BC0A2E">
                              <w:pPr>
                                <w:pStyle w:val="NormalWeb"/>
                                <w:spacing w:before="0" w:beforeAutospacing="0" w:after="0" w:afterAutospacing="0"/>
                              </w:pPr>
                              <w:r>
                                <w:rPr>
                                  <w:rFonts w:ascii="Arial" w:hAnsi="Arial" w:cs="Arial"/>
                                  <w:b/>
                                  <w:bCs/>
                                  <w:color w:val="000000" w:themeColor="text1"/>
                                  <w:kern w:val="24"/>
                                  <w:sz w:val="16"/>
                                  <w:szCs w:val="16"/>
                                </w:rPr>
                                <w:t>PTBI</w:t>
                              </w:r>
                            </w:p>
                          </w:txbxContent>
                        </v:textbox>
                      </v:shape>
                      <v:shape id="TextBox 164" o:spid="_x0000_s1090" type="#_x0000_t202" style="position:absolute;left:-1078;top:17869;width:4716;height:27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wzCMEA&#10;AADcAAAADwAAAGRycy9kb3ducmV2LnhtbERPz2vCMBS+D/wfwhN2m4kbyKxGEdlAGIi1Hjw+m2cb&#10;bF66Jmr335uDsOPH93u+7F0jbtQF61nDeKRAEJfeWK40HIrvt08QISIbbDyThj8KsFwMXuaYGX/n&#10;nG77WIkUwiFDDXWMbSZlKGtyGEa+JU7c2XcOY4JdJU2H9xTuGvmu1EQ6tJwaamxpXVN52V+dhtWR&#10;8y/7uz3t8nNui2Kq+Gdy0fp12K9mICL18V/8dG+Mhg+V1qYz6Qj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JsMwjBAAAA3AAAAA8AAAAAAAAAAAAAAAAAmAIAAGRycy9kb3du&#10;cmV2LnhtbFBLBQYAAAAABAAEAPUAAACGAwAAAAA=&#10;" filled="f" stroked="f">
                        <v:textbox inset="0,0,0,0">
                          <w:txbxContent>
                            <w:p w14:paraId="2E40301F" w14:textId="77777777" w:rsidR="00BC0A2E" w:rsidRDefault="00BC0A2E" w:rsidP="00BC0A2E">
                              <w:pPr>
                                <w:pStyle w:val="NormalWeb"/>
                                <w:spacing w:before="0" w:beforeAutospacing="0" w:after="0" w:afterAutospacing="0"/>
                              </w:pPr>
                              <w:r>
                                <w:rPr>
                                  <w:rFonts w:ascii="Arial" w:hAnsi="Arial" w:cs="Arial"/>
                                  <w:b/>
                                  <w:bCs/>
                                  <w:color w:val="000000" w:themeColor="text1"/>
                                  <w:kern w:val="24"/>
                                  <w:sz w:val="16"/>
                                  <w:szCs w:val="16"/>
                                </w:rPr>
                                <w:t>CTBI</w:t>
                              </w:r>
                            </w:p>
                          </w:txbxContent>
                        </v:textbox>
                      </v:shape>
                      <v:shape id="TextBox 165" o:spid="_x0000_s1091" type="#_x0000_t202" style="position:absolute;left:19497;top:19452;width:11653;height:20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CWk8UA&#10;AADcAAAADwAAAGRycy9kb3ducmV2LnhtbESPQWsCMRSE7wX/Q3gFbzVpBalbo4hYEArFdT14fN08&#10;d4Obl3UTdfvvG6HgcZiZb5jZoneNuFIXrGcNryMFgrj0xnKlYV98vryDCBHZYOOZNPxSgMV88DTD&#10;zPgb53TdxUokCIcMNdQxtpmUoazJYRj5ljh5R985jEl2lTQd3hLcNfJNqYl0aDkt1NjSqqbytLs4&#10;DcsD52t7/v7Z5sfcFsVU8dfkpPXwuV9+gIjUx0f4v70xGsZqCvcz6QjI+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IJaTxQAAANwAAAAPAAAAAAAAAAAAAAAAAJgCAABkcnMv&#10;ZG93bnJldi54bWxQSwUGAAAAAAQABAD1AAAAigMAAAAA&#10;" filled="f" stroked="f">
                        <v:textbox inset="0,0,0,0">
                          <w:txbxContent>
                            <w:p w14:paraId="6F82DD91" w14:textId="77777777" w:rsidR="00BC0A2E" w:rsidRPr="00E16D3E" w:rsidRDefault="00BC0A2E" w:rsidP="00BC0A2E">
                              <w:pPr>
                                <w:pStyle w:val="NormalWeb"/>
                                <w:spacing w:before="0" w:beforeAutospacing="0" w:after="0" w:afterAutospacing="0"/>
                                <w:rPr>
                                  <w:sz w:val="18"/>
                                  <w:szCs w:val="18"/>
                                </w:rPr>
                              </w:pPr>
                              <w:r w:rsidRPr="00E16D3E">
                                <w:rPr>
                                  <w:rFonts w:ascii="Arial" w:hAnsi="Arial" w:cs="Arial"/>
                                  <w:color w:val="000000" w:themeColor="text1"/>
                                  <w:kern w:val="24"/>
                                  <w:sz w:val="18"/>
                                  <w:szCs w:val="18"/>
                                </w:rPr>
                                <w:t>normal sleep spindle</w:t>
                              </w:r>
                            </w:p>
                          </w:txbxContent>
                        </v:textbox>
                      </v:shape>
                      <v:shape id="TextBox 166" o:spid="_x0000_s1092" type="#_x0000_t202" style="position:absolute;left:15862;top:6465;width:7420;height:26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Op08MA&#10;AADcAAAADwAAAGRycy9kb3ducmV2LnhtbERPz2vCMBS+D/wfwhN2m2k3kK0aS5ENBgOxdgePz+bZ&#10;BpuXrslq99+bg7Djx/d7nU+2EyMN3jhWkC4SEMS104YbBd/Vx9MrCB+QNXaOScEfecg3s4c1Ztpd&#10;uaTxEBoRQ9hnqKANoc+k9HVLFv3C9cSRO7vBYohwaKQe8BrDbSefk2QpLRqODS32tG2pvhx+rYLi&#10;yOW7+dmd9uW5NFX1lvDX8qLU43wqViACTeFffHd/agUvaZwfz8QjID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cOp08MAAADcAAAADwAAAAAAAAAAAAAAAACYAgAAZHJzL2Rv&#10;d25yZXYueG1sUEsFBgAAAAAEAAQA9QAAAIgDAAAAAA==&#10;" filled="f" stroked="f">
                        <v:textbox inset="0,0,0,0">
                          <w:txbxContent>
                            <w:p w14:paraId="0A7AE862" w14:textId="77777777" w:rsidR="00BC0A2E" w:rsidRDefault="00BC0A2E" w:rsidP="00BC0A2E">
                              <w:pPr>
                                <w:pStyle w:val="NormalWeb"/>
                                <w:spacing w:before="0" w:beforeAutospacing="0" w:after="0" w:afterAutospacing="0"/>
                              </w:pPr>
                              <w:r>
                                <w:rPr>
                                  <w:rFonts w:ascii="Arial" w:hAnsi="Arial" w:cs="Arial"/>
                                  <w:color w:val="000000" w:themeColor="text1"/>
                                  <w:kern w:val="24"/>
                                  <w:sz w:val="20"/>
                                  <w:szCs w:val="20"/>
                                </w:rPr>
                                <w:t>rHFOS</w:t>
                              </w:r>
                            </w:p>
                          </w:txbxContent>
                        </v:textbox>
                      </v:shape>
                      <v:shape id="TextBox 167" o:spid="_x0000_s1093" type="#_x0000_t202" style="position:absolute;left:278;top:-1723;width:2213;height:26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8MSMUA&#10;AADcAAAADwAAAGRycy9kb3ducmV2LnhtbESPQWvCQBSE74X+h+UJvdVNLEiNbkRKBaFQjPHQ42v2&#10;JVnMvk2zq6b/visUPA4z8w2zWo+2ExcavHGsIJ0mIIgrpw03Co7l9vkVhA/IGjvHpOCXPKzzx4cV&#10;ZtpduaDLITQiQthnqKANoc+k9FVLFv3U9cTRq91gMUQ5NFIPeI1w28lZksylRcNxocWe3lqqToez&#10;VbD54uLd/Hx+74u6MGW5SPhjflLqaTJuliACjeEe/m/vtIKXNIXbmXgEZP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jwxIxQAAANwAAAAPAAAAAAAAAAAAAAAAAJgCAABkcnMv&#10;ZG93bnJldi54bWxQSwUGAAAAAAQABAD1AAAAigMAAAAA&#10;" filled="f" stroked="f">
                        <v:textbox inset="0,0,0,0">
                          <w:txbxContent>
                            <w:p w14:paraId="2831AFE0" w14:textId="77777777" w:rsidR="00BC0A2E" w:rsidRDefault="00BC0A2E" w:rsidP="00BC0A2E">
                              <w:pPr>
                                <w:pStyle w:val="NormalWeb"/>
                                <w:spacing w:before="0" w:beforeAutospacing="0" w:after="0" w:afterAutospacing="0"/>
                              </w:pPr>
                              <w:r>
                                <w:rPr>
                                  <w:rFonts w:ascii="Arial" w:hAnsi="Arial" w:cs="Arial"/>
                                  <w:b/>
                                  <w:bCs/>
                                  <w:color w:val="000000" w:themeColor="text1"/>
                                  <w:kern w:val="24"/>
                                  <w:sz w:val="20"/>
                                  <w:szCs w:val="20"/>
                                </w:rPr>
                                <w:t>A</w:t>
                              </w:r>
                            </w:p>
                          </w:txbxContent>
                        </v:textbox>
                      </v:shape>
                    </v:group>
                    <v:group id="Group 312" o:spid="_x0000_s1094" style="position:absolute;left:31275;top:37899;width:5231;height:5303" coordorigin="31275,37899" coordsize="5231,53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ZjMQAAADcAAAADwAAAGRycy9kb3ducmV2LnhtbESPQYvCMBSE78L+h/AW&#10;vGlaZRepRhFR8SDCVkG8PZpnW2xeShPb+u83wsIeh5n5hlmselOJlhpXWlYQjyMQxJnVJecKLufd&#10;aAbCeWSNlWVS8CIHq+XHYIGJth3/UJv6XAQIuwQVFN7XiZQuK8igG9uaOHh32xj0QTa51A12AW4q&#10;OYmib2mw5LBQYE2bgrJH+jQK9h1262m8bY+P++Z1O3+drseYlBp+9us5CE+9/w//tQ9awTSewP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ZjMQAAADcAAAA&#10;DwAAAAAAAAAAAAAAAACqAgAAZHJzL2Rvd25yZXYueG1sUEsFBgAAAAAEAAQA+gAAAJsDAAAAAA==&#10;">
                      <v:line id="Line 201" o:spid="_x0000_s1095" style="position:absolute;visibility:visible;mso-wrap-style:square" from="36506,37899" to="36506,432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G7BcQAAADcAAAADwAAAGRycy9kb3ducmV2LnhtbESP0WrCQBRE3wv+w3ILvtWNFSVNXUWK&#10;oiAVGv2AS/aajWbvhuxq4t+7hUIfh5k5w8yXva3FnVpfOVYwHiUgiAunKy4VnI6btxSED8gaa8ek&#10;4EEelovByxwz7Tr+oXseShEh7DNUYEJoMil9YciiH7mGOHpn11oMUbal1C12EW5r+Z4kM2mx4rhg&#10;sKEvQ8U1v1kFH+F0MevrNt3n02N3mJnv8nLWSg1f+9UniEB9+A//tXdawWQ8gd8z8QjIx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obsFxAAAANwAAAAPAAAAAAAAAAAA&#10;AAAAAKECAABkcnMvZG93bnJldi54bWxQSwUGAAAAAAQABAD5AAAAkgMAAAAA&#10;" strokecolor="black [3213]" strokeweight="2pt"/>
                      <v:shape id="TextBox 473" o:spid="_x0000_s1096" type="#_x0000_t202" style="position:absolute;left:31275;top:38455;width:5001;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D18cUA&#10;AADcAAAADwAAAGRycy9kb3ducmV2LnhtbESPQWsCMRSE74X+h/AK3mpWbatsjVIsYqF40Cr0+Ng8&#10;N4ublyWJa/z3TaHQ4zAz3zDzZbKt6MmHxrGC0bAAQVw53XCt4PC1fpyBCBFZY+uYFNwowHJxfzfH&#10;Ursr76jfx1pkCIcSFZgYu1LKUBmyGIauI87eyXmLMUtfS+3xmuG2leOieJEWG84LBjtaGarO+4tV&#10;cFx168/0bXDbP+vN+3i6u/kqKTV4SG+vICKl+B/+a39oBZPRE/yeyUdAL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IPXxxQAAANwAAAAPAAAAAAAAAAAAAAAAAJgCAABkcnMv&#10;ZG93bnJldi54bWxQSwUGAAAAAAQABAD1AAAAigMAAAAA&#10;" filled="f" stroked="f">
                        <v:path arrowok="t"/>
                        <o:lock v:ext="edit" aspectratio="t"/>
                        <v:textbox inset="0,0,0,0">
                          <w:txbxContent>
                            <w:p w14:paraId="1534E7AA" w14:textId="77777777" w:rsidR="00BC0A2E" w:rsidRDefault="00BC0A2E" w:rsidP="00BC0A2E">
                              <w:pPr>
                                <w:pStyle w:val="NormalWeb"/>
                                <w:spacing w:before="0" w:beforeAutospacing="0" w:after="0" w:afterAutospacing="0"/>
                              </w:pPr>
                              <w:r>
                                <w:rPr>
                                  <w:rFonts w:ascii="Arial" w:hAnsi="Arial" w:cs="Arial"/>
                                  <w:color w:val="000000" w:themeColor="text1"/>
                                  <w:kern w:val="24"/>
                                  <w:sz w:val="16"/>
                                  <w:szCs w:val="16"/>
                                </w:rPr>
                                <w:t>0.1mV</w:t>
                              </w:r>
                            </w:p>
                            <w:p w14:paraId="29A81C95" w14:textId="77777777" w:rsidR="00BC0A2E" w:rsidRDefault="00BC0A2E" w:rsidP="00BC0A2E">
                              <w:pPr>
                                <w:pStyle w:val="NormalWeb"/>
                                <w:spacing w:before="0" w:beforeAutospacing="0" w:after="0" w:afterAutospacing="0"/>
                              </w:pPr>
                              <w:r>
                                <w:rPr>
                                  <w:rFonts w:ascii="Arial" w:hAnsi="Arial" w:cs="Arial"/>
                                  <w:color w:val="000000" w:themeColor="text1"/>
                                  <w:kern w:val="24"/>
                                  <w:sz w:val="16"/>
                                  <w:szCs w:val="16"/>
                                </w:rPr>
                                <w:t>0.5mV</w:t>
                              </w:r>
                            </w:p>
                          </w:txbxContent>
                        </v:textbox>
                      </v:shape>
                    </v:group>
                    <v:group id="Group 315" o:spid="_x0000_s1097" style="position:absolute;left:28337;top:42729;width:6079;height:3373" coordorigin="28337,42729" coordsize="6078,33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7B+MYAAADcAAAADwAAAGRycy9kb3ducmV2LnhtbESPT2vCQBTE74V+h+UV&#10;vNVNFIuk2YiIFQ9SqArS2yP78odk34bsNonf3i0Uehxm5jdMuplMKwbqXW1ZQTyPQBDnVtdcKrhe&#10;Pl7XIJxH1thaJgV3crDJnp9STLQd+YuGsy9FgLBLUEHlfZdI6fKKDLq57YiDV9jeoA+yL6XucQxw&#10;08pFFL1JgzWHhQo72lWUN+cfo+Aw4rhdxvvh1BS7+/dl9Xk7xaTU7GXavoPwNPn/8F/7qBUs4xX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rsH4xgAAANwA&#10;AAAPAAAAAAAAAAAAAAAAAKoCAABkcnMvZG93bnJldi54bWxQSwUGAAAAAAQABAD6AAAAnQMAAAAA&#10;">
                      <v:line id="Line 198" o:spid="_x0000_s1098" style="position:absolute;visibility:visible;mso-wrap-style:square" from="29636,43023" to="32745,430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YYncQAAADcAAAADwAAAGRycy9kb3ducmV2LnhtbESP0WrCQBRE3wv+w3KFvtWNLQ0aXUWk&#10;YkFaaPQDLtlrNpq9G7KriX/vCkIfh5k5w8yXva3FlVpfOVYwHiUgiAunKy4VHPabtwkIH5A11o5J&#10;wY08LBeDlzlm2nX8R9c8lCJC2GeowITQZFL6wpBFP3INcfSOrrUYomxLqVvsItzW8j1JUmmx4rhg&#10;sKG1oeKcX6yCaTiczNd5O9nln/vuNzU/5emolXod9qsZiEB9+A8/299awcc4hceZeATk4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1hidxAAAANwAAAAPAAAAAAAAAAAA&#10;AAAAAKECAABkcnMvZG93bnJldi54bWxQSwUGAAAAAAQABAD5AAAAkgMAAAAA&#10;" strokecolor="black [3213]" strokeweight="2pt"/>
                      <v:shape id="TextBox 474" o:spid="_x0000_s1099" type="#_x0000_t202" style="position:absolute;left:28337;top:42729;width:6079;height:3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5U8sMA&#10;AADcAAAADwAAAGRycy9kb3ducmV2LnhtbESP3WoCMRSE7wu+QziCdzWrQiurUUSQSulNVx/gsDlu&#10;lt2chE32p336plDo5TAz3zD742RbMVAXascKVssMBHHpdM2Vgvvt8rwFESKyxtYxKfiiAMfD7GmP&#10;uXYjf9JQxEokCIccFZgYfS5lKA1ZDEvniZP3cJ3FmGRXSd3hmOC2lesse5EWa04LBj2dDZVN0VsF&#10;l/7taodv2fv3ohzZ+Ka/fzRKLebTaQci0hT/w3/tq1awWb3C75l0BOTh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R5U8sMAAADcAAAADwAAAAAAAAAAAAAAAACYAgAAZHJzL2Rv&#10;d25yZXYueG1sUEsFBgAAAAAEAAQA9QAAAIgDAAAAAA==&#10;" filled="f" stroked="f">
                        <v:path arrowok="t"/>
                        <o:lock v:ext="edit" aspectratio="t"/>
                        <v:textbox>
                          <w:txbxContent>
                            <w:p w14:paraId="315D3FF8" w14:textId="77777777" w:rsidR="00BC0A2E" w:rsidRDefault="00BC0A2E" w:rsidP="00BC0A2E">
                              <w:pPr>
                                <w:pStyle w:val="NormalWeb"/>
                                <w:spacing w:before="0" w:beforeAutospacing="0" w:after="0" w:afterAutospacing="0"/>
                              </w:pPr>
                              <w:r>
                                <w:rPr>
                                  <w:rFonts w:ascii="Arial" w:hAnsi="Arial" w:cs="Arial"/>
                                  <w:color w:val="000000" w:themeColor="text1"/>
                                  <w:kern w:val="24"/>
                                  <w:sz w:val="16"/>
                                  <w:szCs w:val="16"/>
                                </w:rPr>
                                <w:t>5ms</w:t>
                              </w:r>
                            </w:p>
                          </w:txbxContent>
                        </v:textbox>
                      </v:shape>
                    </v:group>
                    <v:group id="Group 318" o:spid="_x0000_s1100" style="position:absolute;left:31895;top:21876;width:6840;height:9418" coordorigin="31895,21876" coordsize="6839,94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a9uZsIAAADcAAAADwAAAGRycy9kb3ducmV2LnhtbERPy4rCMBTdC/5DuMLs&#10;NO2IIh1TERkHFyKoA8PsLs3tA5ub0sS2/r1ZCC4P573eDKYWHbWusqwgnkUgiDOrKy4U/F730xUI&#10;55E11pZJwYMcbNLxaI2Jtj2fqbv4QoQQdgkqKL1vEildVpJBN7MNceBy2xr0AbaF1C32IdzU8jOK&#10;ltJgxaGhxIZ2JWW3y90o+Omx387j7+54y3eP/+vi9HeMSamPybD9AuFp8G/xy33QCuZx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2vbmbCAAAA3AAAAA8A&#10;AAAAAAAAAAAAAAAAqgIAAGRycy9kb3ducmV2LnhtbFBLBQYAAAAABAAEAPoAAACZAwAAAAA=&#10;">
                      <v:line id="Line 262" o:spid="_x0000_s1101" style="position:absolute;visibility:visible;mso-wrap-style:square" from="36946,21876" to="36946,312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mM78QAAADcAAAADwAAAGRycy9kb3ducmV2LnhtbESP0WrCQBRE3wv+w3KFvtWNFUWjq0hR&#10;WpAKRj/gkr1mo9m7Ibua9O9doeDjMDNnmMWqs5W4U+NLxwqGgwQEce50yYWC03H7MQXhA7LGyjEp&#10;+CMPq2XvbYGpdi0f6J6FQkQI+xQVmBDqVEqfG7LoB64mjt7ZNRZDlE0hdYNthNtKfibJRFosOS4Y&#10;rOnLUH7NblbBLJwuZnP9nu6y8bHdT8xvcTlrpd773XoOIlAXXuH/9o9WMBrO4HkmHgG5f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SYzvxAAAANwAAAAPAAAAAAAAAAAA&#10;AAAAAKECAABkcnMvZG93bnJldi54bWxQSwUGAAAAAAQABAD5AAAAkgMAAAAA&#10;" strokecolor="black [3213]" strokeweight="2pt"/>
                      <v:shape id="TextBox 479" o:spid="_x0000_s1102" type="#_x0000_t202" style="position:absolute;left:31895;top:27474;width:6840;height:2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c5T8IA&#10;AADcAAAADwAAAGRycy9kb3ducmV2LnhtbERPTWsCMRC9C/6HMEJvmu2WatkaRRRpQTyoLfQ4bKab&#10;pZvJkqRr/PfmUOjx8b6X62Q7MZAPrWMFj7MCBHHtdMuNgo/LfvoCIkRkjZ1jUnCjAOvVeLTESrsr&#10;n2g4x0bkEA4VKjAx9pWUoTZkMcxcT5y5b+ctxgx9I7XHaw63nSyLYi4ttpwbDPa0NVT/nH+tgs9t&#10;vz+kL4PH4Vm/7crF6ebrpNTDJG1eQURK8V/8537XCp7KPD+fyUdAr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dzlPwgAAANwAAAAPAAAAAAAAAAAAAAAAAJgCAABkcnMvZG93&#10;bnJldi54bWxQSwUGAAAAAAQABAD1AAAAhwMAAAAA&#10;" filled="f" stroked="f">
                        <v:path arrowok="t"/>
                        <o:lock v:ext="edit" aspectratio="t"/>
                        <v:textbox inset="0,0,0,0">
                          <w:txbxContent>
                            <w:p w14:paraId="616BDDA4" w14:textId="77777777" w:rsidR="00BC0A2E" w:rsidRDefault="00BC0A2E" w:rsidP="00BC0A2E">
                              <w:pPr>
                                <w:pStyle w:val="NormalWeb"/>
                                <w:spacing w:before="0" w:beforeAutospacing="0" w:after="0" w:afterAutospacing="0"/>
                              </w:pPr>
                              <w:r>
                                <w:rPr>
                                  <w:rFonts w:ascii="Arial" w:hAnsi="Arial" w:cs="Arial"/>
                                  <w:color w:val="000000" w:themeColor="text1"/>
                                  <w:kern w:val="24"/>
                                  <w:sz w:val="16"/>
                                  <w:szCs w:val="16"/>
                                </w:rPr>
                                <w:t>0.5mV</w:t>
                              </w:r>
                            </w:p>
                          </w:txbxContent>
                        </v:textbox>
                      </v:shape>
                    </v:group>
                    <v:group id="Group 321" o:spid="_x0000_s1103" style="position:absolute;left:25299;top:29570;width:9966;height:3202" coordorigin="25299,29570" coordsize="9966,3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vkNRsQAAADcAAAADwAAAGRycy9kb3ducmV2LnhtbESPQYvCMBSE78L+h/AW&#10;vGlaZRepRhFR8SDCVkG8PZpnW2xeShPb+u83wsIeh5n5hlmselOJlhpXWlYQjyMQxJnVJecKLufd&#10;aAbCeWSNlWVS8CIHq+XHYIGJth3/UJv6XAQIuwQVFN7XiZQuK8igG9uaOHh32xj0QTa51A12AW4q&#10;OYmib2mw5LBQYE2bgrJH+jQK9h1262m8bY+P++Z1O3+drseYlBp+9us5CE+9/w//tQ9awXQSw/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vkNRsQAAADcAAAA&#10;DwAAAAAAAAAAAAAAAACqAgAAZHJzL2Rvd25yZXYueG1sUEsFBgAAAAAEAAQA+gAAAJsDAAAAAA==&#10;">
                      <v:line id="Straight Connector 322" o:spid="_x0000_s1104" style="position:absolute;visibility:visible;mso-wrap-style:square" from="25299,29570" to="35265,295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YHUI8QAAADcAAAADwAAAGRycy9kb3ducmV2LnhtbESP0WrCQBRE3wv9h+UKvtWNEcWmrlJK&#10;RUEqGP2AS/aajWbvhuxq4t+7hUIfh5k5wyxWva3FnVpfOVYwHiUgiAunKy4VnI7rtzkIH5A11o5J&#10;wYM8rJavLwvMtOv4QPc8lCJC2GeowITQZFL6wpBFP3INcfTOrrUYomxLqVvsItzWMk2SmbRYcVww&#10;2NCXoeKa36yC93C6mO/rZr7Lp8duPzM/5eWslRoO+s8PEIH68B/+a2+1gkmawu+ZeATk8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gdQjxAAAANwAAAAPAAAAAAAAAAAA&#10;AAAAAKECAABkcnMvZG93bnJldi54bWxQSwUGAAAAAAQABAD5AAAAkgMAAAAA&#10;" strokecolor="black [3213]" strokeweight="2pt">
                        <o:lock v:ext="edit" aspectratio="t" shapetype="f"/>
                      </v:line>
                      <v:shape id="TextBox 481" o:spid="_x0000_s1105" type="#_x0000_t202" style="position:absolute;left:29121;top:30019;width:4535;height:2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WnOMUA&#10;AADcAAAADwAAAGRycy9kb3ducmV2LnhtbESPQUsDMRSE7wX/Q3iCtzbrlmpZmxapFAvioasFj4/N&#10;c7O4eVmSuE3/vSkUPA4z8w2z2iTbi5F86BwruJ8VIIgbpztuFXx+7KZLECEia+wdk4IzBdisbyYr&#10;rLQ78YHGOrYiQzhUqMDEOFRShsaQxTBzA3H2vp23GLP0rdQeTxlue1kWxYO02HFeMDjQ1lDzU/9a&#10;BcftsHtLXwbfx4V+fSkfD2ffJKXubtPzE4hIKf6Hr+29VjAv53A5k4+AX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pac4xQAAANwAAAAPAAAAAAAAAAAAAAAAAJgCAABkcnMv&#10;ZG93bnJldi54bWxQSwUGAAAAAAQABAD1AAAAigMAAAAA&#10;" filled="f" stroked="f">
                        <v:path arrowok="t"/>
                        <o:lock v:ext="edit" aspectratio="t"/>
                        <v:textbox inset="0,0,0,0">
                          <w:txbxContent>
                            <w:p w14:paraId="0222C089" w14:textId="77777777" w:rsidR="00BC0A2E" w:rsidRDefault="00BC0A2E" w:rsidP="00BC0A2E">
                              <w:pPr>
                                <w:pStyle w:val="NormalWeb"/>
                                <w:spacing w:before="0" w:beforeAutospacing="0" w:after="0" w:afterAutospacing="0"/>
                              </w:pPr>
                              <w:r>
                                <w:rPr>
                                  <w:rFonts w:ascii="Arial" w:hAnsi="Arial" w:cs="Arial"/>
                                  <w:color w:val="000000" w:themeColor="text1"/>
                                  <w:kern w:val="24"/>
                                  <w:sz w:val="16"/>
                                  <w:szCs w:val="16"/>
                                </w:rPr>
                                <w:t>0.5 s</w:t>
                              </w:r>
                            </w:p>
                          </w:txbxContent>
                        </v:textbox>
                      </v:shape>
                    </v:group>
                    <v:group id="Group 324" o:spid="_x0000_s1106" style="position:absolute;left:702;top:21458;width:35574;height:11086" coordorigin="702,21458" coordsize="35574,110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6u3sYAAADcAAAADwAAAGRycy9kb3ducmV2LnhtbESPT2vCQBTE7wW/w/IK&#10;vdXNH1skdQ0itngQoSqU3h7ZZxKSfRuy2yR++25B6HGYmd8wq3wyrRiod7VlBfE8AkFcWF1zqeBy&#10;fn9egnAeWWNrmRTcyEG+nj2sMNN25E8aTr4UAcIuQwWV910mpSsqMujmtiMO3tX2Bn2QfSl1j2OA&#10;m1YmUfQqDdYcFirsaFtR0Zx+jIKPEcdNGu+GQ3Pd3r7PL8evQ0xKPT1OmzcQnib/H76391pBmi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jq7exgAAANwA&#10;AAAPAAAAAAAAAAAAAAAAAKoCAABkcnMvZG93bnJldi54bWxQSwUGAAAAAAQABAD6AAAAnQMAAAAA&#10;">
                      <v:shape id="TextBox 168" o:spid="_x0000_s1107" type="#_x0000_t202" style="position:absolute;left:702;top:21458;width:2448;height:38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Ca18UA&#10;AADcAAAADwAAAGRycy9kb3ducmV2LnhtbESPQWsCMRSE7wX/Q3hCbzXrFlvZGkUs0kLpQVuhx8fm&#10;uVncvCxJusZ/3whCj8PMfMMsVsl2YiAfWscKppMCBHHtdMuNgu+v7cMcRIjIGjvHpOBCAVbL0d0C&#10;K+3OvKNhHxuRIRwqVGBi7CspQ23IYpi4njh7R+ctxix9I7XHc4bbTpZF8SQttpwXDPa0MVSf9r9W&#10;wWHTbz/Sj8HPYabfXsvn3cXXSan7cVq/gIiU4n/41n7XCh7LGVzP5CM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AJrXxQAAANwAAAAPAAAAAAAAAAAAAAAAAJgCAABkcnMv&#10;ZG93bnJldi54bWxQSwUGAAAAAAQABAD1AAAAigMAAAAA&#10;" filled="f" stroked="f">
                        <v:path arrowok="t"/>
                        <o:lock v:ext="edit" aspectratio="t"/>
                        <v:textbox inset="0,0,0,0">
                          <w:txbxContent>
                            <w:p w14:paraId="0A410716" w14:textId="77777777" w:rsidR="00BC0A2E" w:rsidRDefault="00BC0A2E" w:rsidP="00BC0A2E">
                              <w:pPr>
                                <w:pStyle w:val="NormalWeb"/>
                                <w:spacing w:before="0" w:beforeAutospacing="0" w:after="0" w:afterAutospacing="0"/>
                              </w:pPr>
                              <w:r>
                                <w:rPr>
                                  <w:rFonts w:ascii="Arial" w:hAnsi="Arial" w:cs="Arial"/>
                                  <w:b/>
                                  <w:bCs/>
                                  <w:color w:val="000000" w:themeColor="text1"/>
                                  <w:kern w:val="24"/>
                                  <w:sz w:val="20"/>
                                  <w:szCs w:val="20"/>
                                </w:rPr>
                                <w:t>B</w:t>
                              </w:r>
                            </w:p>
                          </w:txbxContent>
                        </v:textbox>
                      </v:shape>
                      <v:group id="Group 326" o:spid="_x0000_s1108" style="position:absolute;left:1163;top:22418;width:35113;height:9364" coordorigin="1163,22418" coordsize="35112,93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RCVMsQAAADcAAAADwAAAGRycy9kb3ducmV2LnhtbESPQYvCMBSE78L+h/AW&#10;9qZpFUW6RhFZFw8iWIVlb4/m2Rabl9LEtv57Iwgeh5n5hlmselOJlhpXWlYQjyIQxJnVJecKzqft&#10;cA7CeWSNlWVScCcHq+XHYIGJth0fqU19LgKEXYIKCu/rREqXFWTQjWxNHLyLbQz6IJtc6ga7ADeV&#10;HEfRTBosOSwUWNOmoOya3oyC3w679ST+affXy+b+f5oe/vYxKfX12a+/QXjq/Tv8au+0gsl4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RCVMsQAAADcAAAA&#10;DwAAAAAAAAAAAAAAAACqAgAAZHJzL2Rvd25yZXYueG1sUEsFBgAAAAAEAAQA+gAAAJsDAAAAAA==&#10;">
                        <v:shape id="Freeform 327" o:spid="_x0000_s1109" style="position:absolute;left:1163;top:23273;width:8796;height:4928;visibility:visible;mso-wrap-style:square;v-text-anchor:top" coordsize="374,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KiCcYA&#10;AADcAAAADwAAAGRycy9kb3ducmV2LnhtbESPQWvCQBSE70L/w/IKvRTdVKVK6kaKoFgPhVq9P7Kv&#10;SUj2bciuydZf7xYKHoeZ+YZZrYNpRE+dqywreJkkIIhzqysuFJy+t+MlCOeRNTaWScEvOVhnD6MV&#10;ptoO/EX90RciQtilqKD0vk2ldHlJBt3EtsTR+7GdQR9lV0jd4RDhppHTJHmVBiuOCyW2tCkpr48X&#10;oyBsP86H6y5U3IeTrGfDfvf8OVfq6TG8v4HwFPw9/N/eawWz6QL+zsQjIL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5KiCcYAAADcAAAADwAAAAAAAAAAAAAAAACYAgAAZHJz&#10;L2Rvd25yZXYueG1sUEsFBgAAAAAEAAQA9QAAAIsDAAAAAA==&#10;" path="m,119r,-5l,119r2,-5l2,130,4,115r,18l7,137r,65l9,161r,36l11,165r,36l13,170r,25l15,149r,37l17,149r,18l20,144r,23l22,133r,16l24,108r,29l26,92r,14l28,78r,14l30,74r,13l32,62r,18l35,46r,20l37,50r,12l39,55r,25l41,74r,13l43,71r,9l45,66r,14l48,62r,12l50,55r,11l52,53r,9l54,53r,5l56,50r,12l58,66r,16l61,80r,26l63,105r,21l65,121r,28l67,142r,32l69,165r,30l71,177r,25l74,195r,23l76,190r,21l78,177r,40l80,177r,40l82,190r,51l84,195r,41l86,174r,53l89,153r,55l91,130r,44l93,94r,37l95,78r,21l97,62r,12l99,53r,13l102,50r,12l104,42r,16l106,42r,11l108,30r,20l110,28r,11l112,18r,16l115,2r,21l117,r,19l119,19r,27l121,46r,21l123,62r,20l125,83r,25l128,108r,13l130,99r,22l132,126r,48l134,153r,33l136,154r,36l138,165r,18l140,161r,48l143,183r,35l145,186r,22l147,174r,28l149,158r,19l151,154r,16l153,158r,19l156,149r,25l158,126r,39l160,124r,18l162,110r,14l164,94r,16l166,92r,14l169,96r,12l171,99r,13l173,101r,11l175,112r,18l177,119r,30l179,133r,28l182,124r,25l184,122r,22l186,106r,24l188,112r,25l190,105r,37l192,137r,37l194,137r,37l197,130r,65l199,122r,32l201,140r,37l203,154r,20l205,121r,44l207,87r,34l210,80r,12l212,74r,16l214,74r,8l216,66r,12l218,67r,13l220,58r,13l223,71r,11l225,71r,30l227,67r,16l229,82r,23l231,78r,23l233,87r,23l236,87r,27l238,90r,15l240,96r,37l242,131r,43l244,146r,56l246,186r,43l248,174r,37l251,174r,23l253,161r,22l255,137r,30l257,130r,12l259,121r,16l261,87r,39l264,74r,18l266,58r,22l268,53r,9l270,50r,8l272,58r,8l274,51r,11l277,27r,26l279,25r,9l281,28r,34l283,58r,36l285,87r,19l287,83r,16l290,87r,34l292,110r,14l294,117r,25l296,110r,20l298,119r,42l300,158r,16l302,149r,21l305,149r,28l307,161r,75l309,225r,52l311,247r,53l313,227r,48l315,217r,24l318,154r,63l320,133r,28l322,137r,46l324,142r,37l326,140r,21l328,112r,28l331,108r,16l333,112r,9l335,99r,15l337,99r,11l339,99r,9l341,87r,18l344,83r,13l346,90r,15l348,92r,14l350,92r,39l352,121r,25l354,137r,24l356,153r,58l359,211r,23l361,209r,52l363,227r,25l365,222r,62l367,222r,55l369,156r,80l372,149r,25l374,167r,46e" filled="f" strokecolor="black [3213]" strokeweight=".25pt">
                          <v:path arrowok="t" o:connecttype="custom" o:connectlocs="9407,188923;25870,271064;39981,244779;56444,177423;70555,121568;87018,82141;101129,116640;117592,90355;131703,82141;148165,172495;162276,271064;178739,312134;192850,312134;209313,251350;223424,128139;239887,82141;253998,49284;270461,3286;284572,75569;301034,177423;315145,251350;329256,264492;345719,285849;359830,259564;376293,203708;390404,151139;406867,165924;420978,218494;437441,174138;451552,225065;468014,200423;482125,198780;498588,121568;512699,110068;529162,116640;543273,128139;559736,147853;573847,239850;590310,285849;604421,213565;620884,121568;634995,82141;651457,44356;665568,95283;682031,142924;696142,180709;710253,244779;726716,369632;740827,356490;757290,225065;771401,183995;787864,162638;801975,142924;818437,151139;832548,225065;849011,343347;863122,364704;879585,274349" o:connectangles="0,0,0,0,0,0,0,0,0,0,0,0,0,0,0,0,0,0,0,0,0,0,0,0,0,0,0,0,0,0,0,0,0,0,0,0,0,0,0,0,0,0,0,0,0,0,0,0,0,0,0,0,0,0,0,0,0,0"/>
                        </v:shape>
                        <v:shape id="Freeform 328" o:spid="_x0000_s1110" style="position:absolute;left:9959;top:22418;width:8726;height:9364;visibility:visible;mso-wrap-style:square;v-text-anchor:top" coordsize="371,5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U9rMIA&#10;AADcAAAADwAAAGRycy9kb3ducmV2LnhtbERPy2rCQBTdC/2H4Ra600ktBE0dRaUFaVdR6foyc02C&#10;mTtpZvKwX99ZCC4P573ajLYWPbW+cqzgdZaAINbOVFwoOJ8+pwsQPiAbrB2Tght52KyfJivMjBs4&#10;p/4YChFD2GeooAyhyaT0uiSLfuYa4shdXGsxRNgW0rQ4xHBby3mSpNJixbGhxIb2JenrsbMKws6l&#10;+uNvoXf7n677zpe/5iq/lHp5HrfvIAKN4SG+uw9Gwds8ro1n4hGQ6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ZT2swgAAANwAAAAPAAAAAAAAAAAAAAAAAJgCAABkcnMvZG93&#10;bnJldi54bWxQSwUGAAAAAAQABAD1AAAAhwMAAAAA&#10;" path="m,265l,189r,85l2,114r,78l4,102r,16l6,61r,42l8,41r,20l11,16r,25l13,9r,18l15,4r,9l17,r,13l19,2r,11l21,7r,18l24,11r,14l26,11r,16l28,25r,27l30,47r,30l32,75r,44l34,114r,37l36,146r,43l39,169r,50l41,194r,32l43,222r,102l45,318r,130l47,460r,110l49,359r,135l52,304r,71l54,206r,103l56,118r,83l58,80r,38l60,77r,9l62,71r,9l65,61r,16l67,45r,18l69,38r,9l71,41r,14l73,50r,9l75,41r,14l78,36r,9l80,36r,5l82,32r,15l84,36r,14l86,41r,11l88,47r,30l90,77r,26l93,105r,46l95,144r,27l97,151r,41l99,183r,71l101,258r,101l103,338r,142l106,444r,63l108,398r,77l110,281r,115l112,201r,84l114,139r,59l116,105r,30l119,91r,14l121,91r,11l123,86r,16l125,86r,8l127,77r,16l129,52r,28l132,45r,10l134,45r,7l136,45r,16l138,50r,9l140,41r,14l142,47r,23l144,63r,16l147,77r,25l149,98r,25l151,118r,33l153,148r,87l155,235r,78l157,308r,32l160,299r,48l162,336r,50l164,359r,108l166,348r,121l168,293r,57l170,226r,73l173,164r,65l175,114r,48l177,98r,20l179,91r,7l181,79r,12l183,61r,16l186,59r,12l188,70r,21l190,82r,9l192,86r,19l194,105r,14l196,118r,12l198,123r,9l201,126r,16l203,144r,9l205,151r,50l207,205r,80l209,279r,80l211,348r,45l214,320r,20l216,299r,28l218,288r,52l220,286r,41l222,247r,66l224,254r,27l227,238r,55l229,254r,70l231,288r,41l233,279r,39l235,274r,19l237,235r,39l240,196r,41l242,166r,32l244,151r,20l246,139r,14l248,123r,16l250,114r,12l252,98r,16l255,93r,12l257,93r,9l259,91r,12l261,102r,5l263,102r,8l265,98r,16l268,114r,69l270,189r,99l272,263r,30l274,254r,34l276,274r,50l278,281r,37l281,277r,50l283,281r,32l285,263r,36l287,254r,32l289,235r,25l291,213r,25l294,182r,35l296,144r,38l298,105r,41l300,93r,12l302,93r,9l304,93r,12l306,80r,23l309,77r,9l311,71r,11l313,77r,14l315,80r,11l317,77r,9l319,77r,17l322,91r,19l324,110r,22l326,126r,43l328,164r,18l330,182r,65l332,253r,111l335,329r,53l337,357r,39l339,332r,27l341,324r,35l343,254r,75l345,235r,25l348,201r,37l350,182r,19l352,157r,28l354,148r,10l356,119r,32l358,123r,11l360,134r,10l363,139r,18l365,142r,9l367,126r,25l369,102r,24l371,105r,18e" filled="f" strokecolor="black [3213]" strokeweight=".25pt">
                          <v:path arrowok="t" o:connecttype="custom" o:connectlocs="9407,167567;25870,26285;39981,0;56444,18071;70555,77212;84666,239850;101129,364704;115240,589769;131703,193852;145814,116640;162276,62427;176387,67355;192850,52570;206961,77212;223424,236565;237535,423845;253998,653839;268109,228351;284572,149496;298683,126496;315146,73926;329257,67355;345719,126496;359830,243136;376293,491200;390404,571698;406867,269421;420978,149496;437441,96926;451552,141282;465663,202066;482126,248064;496237,571698;512700,473129;526811,417274;543273,473129;557384,386060;573847,248064;587958,187280;604421,152781;618532,167567;634995,310491;649106,450130;665569,461630;679680,386060;696143,236565;710254,152781;726716,126496;740827,131425;757290,149496;771401,269421;787864,540485;801975,532271;818438,330205;832549,243136;846660,220137;863123,206994" o:connectangles="0,0,0,0,0,0,0,0,0,0,0,0,0,0,0,0,0,0,0,0,0,0,0,0,0,0,0,0,0,0,0,0,0,0,0,0,0,0,0,0,0,0,0,0,0,0,0,0,0,0,0,0,0,0,0,0,0"/>
                        </v:shape>
                        <v:shape id="Freeform 329" o:spid="_x0000_s1111" style="position:absolute;left:18685;top:22599;width:8795;height:7294;visibility:visible;mso-wrap-style:square;v-text-anchor:top" coordsize="374,4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VC58MA&#10;AADcAAAADwAAAGRycy9kb3ducmV2LnhtbESPQWsCMRSE74X+h/AEbzVRsbTrZqWIQqlQ0Nb7Y/Pc&#10;Xdy8rEnU9d8bodDjMDPfMPmit624kA+NYw3jkQJBXDrTcKXh92f98gYiRGSDrWPScKMAi+L5KcfM&#10;uCtv6bKLlUgQDhlqqGPsMilDWZPFMHIdcfIOzluMSfpKGo/XBLetnCj1Ki02nBZq7GhZU3ncnW2i&#10;3Faz8dl8N0t/2JzMeq/il1RaDwf9xxxEpD7+h//an0bDdPIOjzPpCMj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VC58MAAADcAAAADwAAAAAAAAAAAAAAAACYAgAAZHJzL2Rv&#10;d25yZXYueG1sUEsFBgAAAAAEAAQA9QAAAIgDAAAAAA==&#10;" path="m,108r,-1l,108,2,99r,13l5,107r,12l7,112r,16l9,123r,24l11,146r,14l13,155r,28l15,185r,23l18,185r,26l20,195r,36l22,236r,32l24,226r,72l26,288r,99l28,313r,92l31,282r,34l33,226r,76l35,199r,32l37,147r,52l39,115r,34l41,103r,12l43,99r,16l46,99r,8l48,99r,8l50,92r,11l52,103r,12l54,108r,13l56,115r,16l59,128r,12l61,140r,9l63,123r,19l65,123r,12l67,135r,21l69,156r,38l72,187r,15l74,195r,29l76,218r,20l78,233r,49l80,282r,118l82,371r,46l85,355r,89l87,298r,59l89,197r,91l91,131r,63l93,75r,56l95,43r,32l97,14r,34l100,5r,11l102,r,9l104,5r,22l106,27r,7l108,20r,10l110,20r,14l113,20r,10l115,18r,16l117,20r,7l119,25r,23l121,43r,23l123,59r,10l126,69r,30l128,103r,46l130,146r,9l132,146r,19l134,160r,18l136,178r,12l139,187r,28l141,202r,61l143,250r,87l145,307r,89l147,313r,94l149,274r,74l151,263r,25l154,243r,39l156,202r,41l158,178r,24l160,140r,38l162,128r,12l164,128r,9l167,115r,18l169,112r,9l171,103r,12l173,103r,9l175,103r,9l177,103r,18l180,119r,21l182,133r,25l184,153r,49l186,195r,20l188,190r,12l190,195r,29l193,218r,18l195,236r,30l197,250r,20l199,211r,41l201,215r,23l203,236r,46l205,243r,48l208,238r,30l210,238r,44l212,215r,53l214,208r,30l216,155r,51l218,121r,32l221,91r,28l223,94r,9l225,91r,8l227,83r,11l229,80r,11l231,82r,9l234,82r,12l236,94r,9l238,94r,13l240,96r,12l242,107r,16l244,119r,14l247,133r,16l249,146r,112l251,266r,116l253,309r,57l255,263r,74l257,258r,19l259,243r,45l262,215r,37l264,226r,33l266,206r,43l268,190r,34l270,190r,30l272,167r,32l275,135r,30l277,119r,21l279,96r,25l281,83r,20l283,64r,19l285,55r,11l288,55r,14l290,59r,12l292,60r,20l294,69r,11l296,71r,16l298,80r,7l301,82r,25l303,108r,25l305,128r,43l307,171r,81l309,233r,19l311,215r,34l313,215r,16l316,195r,29l318,183r,23l320,172r,18l322,172r,30l324,171r,19l326,178r,24l329,185r,21l331,155r,32l333,140r,31l335,124r,16l337,107r,26l339,94r,13l342,92r,15l344,94r,13l346,91r,12l348,92r,11l350,94r,9l352,103r,32l355,128r,18l357,140r,31l359,160r,35l361,190r,21l363,195r,16l365,202r,25l367,202r,29l370,231r,21l372,224r,25l374,215r,21e" filled="f" strokecolor="black [3213]" strokeweight=".25pt">
                          <v:path arrowok="t" o:connecttype="custom" o:connectlocs="11759,175781;25870,239850;42333,303920;56444,371275;72907,463273;87018,241493;101129,162638;117592,151139;131703,188923;148165,202066;162276,256278;178739,358133;192850,609483;209313,323634;223424,70641;239887,0;253998,32856;270461,29571;284572,70641;301034,169210;315145,262850;331608,331848;345719,514200;362182,399203;376293,229994;392756,188923;406867,169210;423330,195494;437441,320348;453903,358133;468014,346633;482125,399203;498588,353204;512699,198780;529162,149496;543273,134710;559736,154424;573847,195494;590310,436988;604421,423845;620884,371275;634995,312134;651457,195494;665568,105140;682031,96926;696142,116640;712605,177424;726716,382775;743179,320348;757290,282563;773753,303920;787864,203709;804326,151139;818437,151139;834900,210280;849011,312134;863122,331848;879585,353204" o:connectangles="0,0,0,0,0,0,0,0,0,0,0,0,0,0,0,0,0,0,0,0,0,0,0,0,0,0,0,0,0,0,0,0,0,0,0,0,0,0,0,0,0,0,0,0,0,0,0,0,0,0,0,0,0,0,0,0,0,0"/>
                        </v:shape>
                        <v:shape id="Freeform 330" o:spid="_x0000_s1112" style="position:absolute;left:27481;top:22928;width:8795;height:4747;visibility:visible;mso-wrap-style:square;v-text-anchor:top" coordsize="374,2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6hJMEA&#10;AADcAAAADwAAAGRycy9kb3ducmV2LnhtbERPy4rCMBTdD/gP4QpuBk1VZpBqFBEEUWHGxwdcmmtT&#10;bG5qE231681iYJaH854tWluKB9W+cKxgOEhAEGdOF5wrOJ/W/QkIH5A1lo5JwZM8LOadjxmm2jV8&#10;oMcx5CKGsE9RgQmhSqX0mSGLfuAq4shdXG0xRFjnUtfYxHBbylGSfEuLBccGgxWtDGXX490q2P98&#10;bXafr+eWgmnp8IvNbVgtlep12+UURKA2/Iv/3ButYDyO8+OZeATk/A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5eoSTBAAAA3AAAAA8AAAAAAAAAAAAAAAAAmAIAAGRycy9kb3du&#10;cmV2LnhtbFBLBQYAAAAABAAEAPUAAACGAwAAAAA=&#10;" path="m,195l,182r,13l2,158r,33l4,131r,32l6,113r,23l9,101r,16l11,95r,8l13,87r,8l15,83r,12l17,79r,8l19,62r,21l22,60r,11l24,67r,12l26,63r,11l28,71r,12l30,83r,12l32,92r,12l35,95r,13l37,104r,27l39,131r,48l41,177r,14l43,170r,12l45,170r,12l47,158r,24l50,151r,12l52,158r,7l54,154r,13l56,145r,20l58,136r,15l60,129r,11l63,126r,12l65,127r,18l67,142r,12l69,142r,19l71,145r,13l73,147r,23l76,158r,16l78,154r,16l80,152r,13l82,145r,13l84,158r,19l86,163r,14l89,170r,25l91,170r,25l93,165r,17l95,177r,41l97,216r,13l99,216r,16l101,218r,14l104,206r,26l106,211r,37l108,230r,27l110,216r,16l112,218r,14l114,207r,25l117,179r,43l119,179r,25l121,177r,27l123,177r,21l125,170r,21l127,151r,44l130,145r,34l132,158r,30l134,147r,28l136,145r,16l138,151r,31l140,158r,28l143,151r,40l145,127r,25l147,120r,18l149,129r,22l151,142r,49l153,154r,41l155,136r,27l158,126r,25l160,126r,25l162,108r,25l164,87r,33l166,76r,16l168,67r,20l171,49r,18l173,48r,14l175,46r,9l177,56r,31l179,83r,25l181,104r,39l184,111r,25l186,115r,43l188,120r,25l190,104r,29l192,88r,23l194,83r,9l197,83r,12l199,83r,12l201,95r,9l203,95r,9l205,79r,22l207,72r,11l209,71r,12l212,71r,12l214,79r,8l216,79r,4l218,71r,12l220,62r,10l222,56r,15l225,60r,12l227,67r,7l229,63r,11l231,62r,10l233,62r,12l235,48r,15l238,46r,10l240,23r,23l242,5r,18l244,r,10l246,1r,13l248,10r,11l251,19r,16l253,30r,10l255,35r,14l257,48r,19l259,60r,11l261,63r,9l263,62r,10l266,60r,11l268,56r,15l270,62r,21l272,83r,12l274,87r,8l276,88r,11l279,92r,7l281,83r,12l283,88r,13l285,79r,16l287,79r,8l289,83r,5l292,83r,18l294,83r,16l296,92r,9l298,95r,6l300,95r,9l302,103r,8l305,101r,12l307,111r,27l309,138r,44l311,175r,25l313,198r,45l315,243r,30l317,264r,18l320,273r,16l322,248r,30l324,227r,19l326,186r,44l328,142r,44l330,126r,17l333,120r,9l335,104r,16l337,83r,20l339,79r,9l341,79r,9l343,74r,13l346,71r,12l348,71r,12l350,67r,12l352,71r,16l354,83r,18l356,87r,12l359,95r,13l361,92r,19l363,87r,12l365,67r,20l367,71r,24l369,92r,12l371,88r,20l374,108r,5e" filled="f" strokecolor="black [3213]" strokeweight=".25pt">
                          <v:path arrowok="t" o:connecttype="custom" o:connectlocs="9407,215209;25870,156067;39981,129782;56444,110068;70555,136353;87018,170853;101129,279278;117592,248065;131703,238208;148165,206994;162276,233279;178739,259564;192850,238208;209313,279278;223424,290778;237535,358133;253998,377847;268109,340062;284572,290778;298683,248065;315145,241494;329256,259564;345719,197138;359830,252993;376293,206994;390404,124854;406867,78855;420978,136353;437441,188924;451552,144568;468014,136353;482125,129782;498588,116640;512699,116640;529162,98569;543273,101854;559736,75569;573847,0;590310,31213;604421,78855;618532,101854;634995,101854;649106,144568;665568,144568;679679,136353;696142,151139;710253,169210;726716,226708;740827,399204;757290,407418;771401,233279;787864,170853;801975,129782;818437,116640;832548,136353;849011,151139;863122,116640;879585,177424" o:connectangles="0,0,0,0,0,0,0,0,0,0,0,0,0,0,0,0,0,0,0,0,0,0,0,0,0,0,0,0,0,0,0,0,0,0,0,0,0,0,0,0,0,0,0,0,0,0,0,0,0,0,0,0,0,0,0,0,0,0"/>
                        </v:shape>
                      </v:group>
                      <v:rect id="Rectangle 331" o:spid="_x0000_s1113" style="position:absolute;left:10276;top:22093;width:1712;height:10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UPT8QA&#10;AADcAAAADwAAAGRycy9kb3ducmV2LnhtbESPS4sCMRCE74L/IbTgTTM6IDJrlEUQBBF8Lcvemkk7&#10;j510hiTq+O/NwoLHoqq+oharzjTiTs5XlhVMxgkI4tzqigsFl/NmNAfhA7LGxjIpeJKH1bLfW2Cm&#10;7YOPdD+FQkQI+wwVlCG0mZQ+L8mgH9uWOHpX6wyGKF0htcNHhJtGTpNkJg1WHBdKbGldUv57uhkF&#10;Z9Pu6usX1vX3j7+lh6fbbyun1HDQfX6ACNSFd/i/vdUK0nQCf2fiEZ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lD0/EAAAA3AAAAA8AAAAAAAAAAAAAAAAAmAIAAGRycy9k&#10;b3ducmV2LnhtbFBLBQYAAAAABAAEAPUAAACJAwAAAAA=&#10;" filled="f" strokecolor="black [3213]" strokeweight=".5pt">
                        <v:stroke dashstyle="dash"/>
                        <v:path arrowok="t"/>
                        <o:lock v:ext="edit" aspectratio="t"/>
                      </v:rect>
                    </v:group>
                    <v:group id="Group 332" o:spid="_x0000_s1114" style="position:absolute;left:448;top:29656;width:36120;height:18630" coordorigin="448,29656" coordsize="36120,18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F7MQAAADcAAAADwAAAGRycy9kb3ducmV2LnhtbESPQYvCMBSE7wv+h/AE&#10;b2tayy5SjSKi4kEWVgXx9miebbF5KU1s67/fLAgeh5n5hpkve1OJlhpXWlYQjyMQxJnVJecKzqft&#10;5xSE88gaK8uk4EkOlovBxxxTbTv+pfbocxEg7FJUUHhfp1K6rCCDbmxr4uDdbGPQB9nkUjfYBbip&#10;5CSKvqXBksNCgTWtC8rux4dRsOuwWyXxpj3cb+vn9fT1cznEpNRo2K9mIDz1/h1+tfdaQZJM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IF7MQAAADcAAAA&#10;DwAAAAAAAAAAAAAAAACqAgAAZHJzL2Rvd25yZXYueG1sUEsFBgAAAAAEAAQA+gAAAJsDAAAAAA==&#10;">
                      <v:shapetype id="_x0000_t32" coordsize="21600,21600" o:spt="32" o:oned="t" path="m,l21600,21600e" filled="f">
                        <v:path arrowok="t" fillok="f" o:connecttype="none"/>
                        <o:lock v:ext="edit" shapetype="t"/>
                      </v:shapetype>
                      <v:shape id="Straight Arrow Connector 333" o:spid="_x0000_s1115" type="#_x0000_t32" style="position:absolute;left:1537;top:32580;width:8422;height:188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CPF8UAAADcAAAADwAAAGRycy9kb3ducmV2LnhtbESPQWvCQBSE7wX/w/KE3urGBkWjq4hQ&#10;9SI0qeD1mX0mwezbsLtq+u+7hUKPw8x8wyzXvWnFg5xvLCsYjxIQxKXVDVcKTl8fbzMQPiBrbC2T&#10;gm/ysF4NXpaYafvknB5FqESEsM9QQR1Cl0npy5oM+pHtiKN3tc5giNJVUjt8Rrhp5XuSTKXBhuNC&#10;jR1taypvxd0o+Dzvd8di0l9dccln0/ExrfL5XqnXYb9ZgAjUh//wX/ugFaRpCr9n4hGQq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OCPF8UAAADcAAAADwAAAAAAAAAA&#10;AAAAAAChAgAAZHJzL2Rvd25yZXYueG1sUEsFBgAAAAAEAAQA+QAAAJMDAAAAAA==&#10;" strokecolor="black [3213]">
                        <v:stroke endarrow="classic" endarrowlength="long"/>
                        <o:lock v:ext="edit" aspectratio="t" shapetype="f"/>
                      </v:shape>
                      <v:shape id="TextBox 489" o:spid="_x0000_s1116" type="#_x0000_t202" style="position:absolute;left:448;top:30192;width:2529;height:22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WpkcUA&#10;AADcAAAADwAAAGRycy9kb3ducmV2LnhtbESPQUsDMRSE74L/ITyhtzZrW7WsTYu0FAXpYasFj4/N&#10;c7O4eVmSuE3/fSMUPA4z8w2zXCfbiYF8aB0ruJ8UIIhrp1tuFHx+7MYLECEia+wck4IzBVivbm+W&#10;WGp34oqGQ2xEhnAoUYGJsS+lDLUhi2HieuLsfTtvMWbpG6k9njLcdnJaFI/SYst5wWBPG0P1z+HX&#10;Kjhu+t17+jK4Hx7063b6VJ19nZQa3aWXZxCRUvwPX9tvWsFsNoe/M/kIy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lamRxQAAANwAAAAPAAAAAAAAAAAAAAAAAJgCAABkcnMv&#10;ZG93bnJldi54bWxQSwUGAAAAAAQABAD1AAAAigMAAAAA&#10;" filled="f" stroked="f">
                        <v:path arrowok="t"/>
                        <o:lock v:ext="edit" aspectratio="t"/>
                        <v:textbox inset="0,0,0,0">
                          <w:txbxContent>
                            <w:p w14:paraId="7BB99D20" w14:textId="77777777" w:rsidR="00BC0A2E" w:rsidRDefault="00BC0A2E" w:rsidP="00BC0A2E">
                              <w:pPr>
                                <w:pStyle w:val="NormalWeb"/>
                                <w:spacing w:before="0" w:beforeAutospacing="0" w:after="0" w:afterAutospacing="0"/>
                              </w:pPr>
                              <w:r>
                                <w:rPr>
                                  <w:rFonts w:ascii="Arial" w:hAnsi="Arial" w:cs="Arial"/>
                                  <w:b/>
                                  <w:bCs/>
                                  <w:color w:val="000000" w:themeColor="text1"/>
                                  <w:kern w:val="24"/>
                                  <w:sz w:val="20"/>
                                  <w:szCs w:val="20"/>
                                </w:rPr>
                                <w:t>B1</w:t>
                              </w:r>
                            </w:p>
                          </w:txbxContent>
                        </v:textbox>
                      </v:shape>
                      <v:shape id="Straight Arrow Connector 335" o:spid="_x0000_s1117" type="#_x0000_t32" style="position:absolute;left:12396;top:32532;width:23678;height:9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iAMUAAADcAAAADwAAAGRycy9kb3ducmV2LnhtbESP3WoCMRSE7wu+QzhC72pWl4qsRpFC&#10;VUopuP5cHzbH3cXNSUiibt++KRR6OczMN8xi1ZtO3MmH1rKC8SgDQVxZ3XKt4Hh4f5mBCBFZY2eZ&#10;FHxTgNVy8LTAQtsH7+lexlokCIcCFTQxukLKUDVkMIysI07exXqDMUlfS+3xkeCmk5Msm0qDLaeF&#10;Bh29NVRdy5tRwNvx182fJtPz7iM/14fSbcynU+p52K/nICL18T/8195pBXn+Cr9n0hGQy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WiAMUAAADcAAAADwAAAAAAAAAA&#10;AAAAAAChAgAAZHJzL2Rvd25yZXYueG1sUEsFBgAAAAAEAAQA+QAAAJMDAAAAAA==&#10;" strokecolor="black [3213]">
                        <v:stroke endarrow="classic" endarrowlength="long"/>
                        <o:lock v:ext="edit" aspectratio="t" shapetype="f"/>
                      </v:shape>
                      <v:shape id="Freeform 336" o:spid="_x0000_s1118" style="position:absolute;left:1456;top:29656;width:35112;height:11386;visibility:visible;mso-wrap-style:square;v-text-anchor:top" coordsize="1321,7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3cncQA&#10;AADcAAAADwAAAGRycy9kb3ducmV2LnhtbESPQWsCMRSE7wX/Q3iF3mq2iruyGkUKghcLWgs9PjfP&#10;zeLmZZtEXf+9KRR6HGbmG2a+7G0rruRD41jB2zADQVw53XCt4PC5fp2CCBFZY+uYFNwpwHIxeJpj&#10;qd2Nd3Tdx1okCIcSFZgYu1LKUBmyGIauI07eyXmLMUlfS+3xluC2laMsy6XFhtOCwY7eDVXn/cUq&#10;aI753VMxOW6L9lD8fJmP7+2OlHp57lczEJH6+B/+a2+0gvE4h98z6QjIx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7N3J3EAAAA3AAAAA8AAAAAAAAAAAAAAAAAmAIAAGRycy9k&#10;b3ducmV2LnhtbFBLBQYAAAAABAAEAPUAAACJAwAAAAA=&#10;" path="m,434r,l2,428,6,377r2,39l10,411r3,-5l16,401r2,-6l21,389r3,-8l26,373r3,13l32,420r2,34l37,400r3,35l42,424r2,-53l48,406r2,-9l52,388r4,-10l58,435r2,-8l63,373r3,35l68,355r3,35l74,427r2,-7l79,435r3,-5l84,425r2,-28l90,393r2,-7l94,335r4,36l100,428r2,-10l105,407r3,55l110,405r3,31l116,357r2,10l121,398r3,33l126,375r3,34l132,420r2,-12l136,397r4,31l142,437r2,-36l147,385r3,-17l152,373r3,26l158,425r2,-16l163,393r3,8l168,390r3,37l174,444r2,-23l179,378r2,48l184,386r2,6l189,442r3,-61l194,386r3,-41l200,393r2,3l205,398r3,3l210,471r3,-39l215,436r3,-16l221,381r2,49l226,389r3,1l231,323r3,63l236,380r3,-9l242,428r2,-10l247,496r3,-55l252,453r3,-98l257,348r3,14l263,421r2,-8l268,428r3,-31l273,387r3,11l279,364r2,76l284,382r2,31l289,422r2,54l294,375r3,-11l299,375r3,57l305,401r2,14l310,406r3,-9l315,411r3,-32l321,369r2,32l325,432r4,-16l331,421r2,-20l336,444r3,-26l341,389r3,-32l347,412r2,-37l352,317r3,118l357,420r3,11l363,466r2,-72l367,413r4,-21l373,396r2,-15l379,434r2,10l383,366r3,31l389,383r2,-16l394,351r3,69l399,401r3,68l405,470r2,-42l409,341r4,48l415,393r2,49l421,359r2,52l425,397r3,10l431,395r2,-10l436,442r3,-75l441,425r3,-7l447,433r2,-118l452,417r3,34l457,439r2,-17l463,424r2,-91l467,368r4,54l473,382r2,23l478,357r3,82l483,388r3,59l489,439r2,-7l494,381r3,16l499,368r3,37l505,394r2,8l509,428r3,-69l515,481r2,-84l520,459r3,-34l525,340r3,-68l531,398r2,-8l536,382r3,150l541,443r3,-214l546,530r3,-23l551,446r3,-166l557,385r2,195l562,355r3,-160l567,252r3,229l573,639r2,-68l578,188r3,145l583,342r3,-34l588,432r3,82l594,492r2,-105l599,556r2,89l604,276r3,-119l609,291r3,28l615,264r2,-5l620,500r2,67l625,699r3,-180l630,576r3,49l636,332r2,-194l641,r3,97l646,413r3,72l651,523r3,-57l656,364r3,-53l662,353r2,381l667,786r3,-217l672,385r3,38l678,276r2,-143l683,145r3,184l688,265r3,47l694,386r2,-20l698,614r3,-93l704,627r2,-198l709,418r3,19l714,595r3,-19l720,326r2,-45l725,121r3,71l730,313r2,12l736,493r2,-5l740,314r4,106l746,592r2,-46l751,465r3,-68l756,434r3,-37l762,350r2,51l767,325r3,-11l772,432r2,20l778,393r2,36l782,339r4,-40l788,335r2,89l794,438r2,52l798,405r3,136l804,633r2,-239l809,312r3,8l814,330r3,-54l820,291r2,61l824,374r4,26l830,519r2,125l836,596r2,-242l840,314r3,47l846,430r2,-47l851,310r3,8l856,343r3,19l862,398r2,56l867,399r3,102l872,717r2,-264l877,194r3,-9l882,426r3,-20l888,457r2,-14l893,431r3,-36l898,379r3,47l904,357r2,37l909,426r3,-39l914,432r3,-2l919,338r3,17l924,419r3,20l930,463r2,-83l935,412r3,34l940,417r3,-70l946,388r2,-2l951,404r2,-27l956,391r3,56l961,457r3,-38l966,335r3,24l972,405r2,22l977,428r3,1l982,409r3,3l987,394r3,-16l993,428r2,-59l998,398r3,-16l1003,387r3,4l1009,481r2,-23l1014,410r2,-28l1019,373r3,-12l1024,370r3,50l1029,405r3,7l1035,397r2,30l1040,415r3,13l1045,398r3,-6l1051,409r2,41l1056,356r3,60l1061,386r2,12l1066,340r3,73l1071,415r3,1l1077,415r2,20l1082,410r3,-2l1087,406r3,1l1093,343r2,71l1097,420r4,-57l1103,441r2,-31l1109,381r2,15l1113,434r3,-29l1119,443r2,-54l1124,401r3,-14l1129,416r3,-61l1135,358r2,46l1139,405r4,25l1145,477r2,-63l1151,354r2,74l1155,436r4,-56l1161,368r2,33l1166,435r3,-57l1171,409r3,-59l1177,401r2,27l1182,409r3,26l1187,438r2,-20l1193,355r2,2l1197,382r4,47l1203,432r2,24l1208,369r3,67l1213,369r3,64l1219,363r2,-49l1224,439r3,-29l1229,447r3,-31l1235,409r2,-8l1239,418r4,-26l1245,390r2,-1l1250,413r3,-19l1255,376r3,29l1261,412r2,30l1266,428r3,-14l1271,422r3,-59l1277,371r2,5l1282,381r2,26l1287,454r2,-64l1292,414r3,2l1297,462r3,-66l1303,308r2,154l1308,395r3,-2l1313,389r3,16l1318,399r3,-7e" filled="f" strokecolor="black [3213]">
                        <v:path arrowok="t" o:connecttype="custom" o:connectlocs="42529,580884;98348,579435;154167,630136;209986,630136;265805,619996;321625,576538;377444,633033;433263,569295;489082,559155;544901,576538;600720,563501;656539,718500;712359,619996;768178,611304;823997,588127;879816,609855;935635,459202;991454,573641;1047273,508454;1103093,569295;1158912,640276;1214731,635930;1270550,517146;1326369,533080;1382188,664902;1438007,641724;1493827,514249;1549646,495417;1605465,399810;1661284,1012563;1717103,598267;1772922,1138590;1828741,383876;1884561,605510;1940380,453408;1996199,673593;2052018,625790;2110495,634481;2163656,478034;2222134,863358;2275295,496866;2331114,281026;2386933,549015;2442752,489623;2498571,604061;2554390,662005;2610210,592472;2666029,560603;2721848,535977;2777667,576538;2833486,492520;2889305,588127;2947782,551912;3000944,602613;3059421,512800;3112582,592472;3171059,514249;3224220,534529;3282697,592472;3335858,544669;3394336,537426;3447497,669248;3503316,577987" o:connectangles="0,0,0,0,0,0,0,0,0,0,0,0,0,0,0,0,0,0,0,0,0,0,0,0,0,0,0,0,0,0,0,0,0,0,0,0,0,0,0,0,0,0,0,0,0,0,0,0,0,0,0,0,0,0,0,0,0,0,0,0,0,0,0"/>
                        <o:lock v:ext="edit" aspectratio="t"/>
                      </v:shape>
                      <v:shape id="Freeform 337" o:spid="_x0000_s1119" style="position:absolute;left:1456;top:36342;width:35112;height:11944;visibility:visible;mso-wrap-style:square;v-text-anchor:top" coordsize="1321,9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B2ysQA&#10;AADcAAAADwAAAGRycy9kb3ducmV2LnhtbESPQWsCMRSE7wX/Q3iCt5q1C7ZsjSKK6KE9uPoDHpvn&#10;ZnHzsiSpu/rrTaHQ4zAz3zCL1WBbcSMfGscKZtMMBHHldMO1gvNp9/oBIkRkja1jUnCnAKvl6GWB&#10;hXY9H+lWxlokCIcCFZgYu0LKUBmyGKauI07exXmLMUlfS+2xT3Dbyrcsm0uLDacFgx1tDFXX8scq&#10;2F9k2e2+zfHxmLvs/LXfctyclJqMh/UniEhD/A//tQ9aQZ6/w++ZdATk8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AdsrEAAAA3AAAAA8AAAAAAAAAAAAAAAAAmAIAAGRycy9k&#10;b3ducmV2LnhtbFBLBQYAAAAABAAEAPUAAACJAwAAAAA=&#10;" path="m,6r,l2,6,6,,8,6r2,l13,6r3,l18,6r3,l24,6r2,l29,9r3,6l34,20r3,-5l40,20r2,l44,15r4,5l50,20r2,l56,20r2,8l60,28r3,-6l66,28r2,-6l71,28r3,6l76,34r3,3l82,37r2,l86,34r4,l92,34r2,-6l98,34r2,8l102,42r3,l108,50r2,-5l113,50r3,-8l118,45r3,5l124,56r2,-6l129,56r3,2l134,58r2,l140,64r2,3l144,64r3,l150,64r2,3l155,72r3,6l160,78r3,l166,80r2,l171,86r3,3l176,86r3,-6l181,86r3,-6l186,80r3,6l192,78r2,l197,72r3,6l202,78r3,l208,78r2,8l213,80r2,l218,78r3,-6l223,78r3,-6l229,72r2,-8l234,72r2,l239,72r3,8l244,80r3,11l250,86r2,3l255,78r2,l260,80r3,9l265,89r3,2l271,89r2,l276,91r3,-2l281,100r3,-5l286,100r3,2l291,111r3,-11l297,100r2,2l302,111r3,-3l307,111r3,l313,111r2,3l318,111r3,l323,117r2,5l329,122r2,3l333,125r3,8l339,133r2,l344,133r3,11l349,144r3,-3l355,161r2,2l360,169r3,9l365,172r2,6l371,178r2,2l375,180r4,9l381,191r2,-8l386,189r3,l391,189r3,l397,200r2,l402,211r3,2l407,211r2,-9l413,211r2,2l417,222r4,-9l423,222r2,l428,224r3,l433,224r3,9l439,224r2,9l444,233r3,2l449,222r3,13l455,241r2,l459,241r4,3l465,235r2,9l471,255r2,l475,263r3,l481,280r2,l486,293r3,6l491,304r3,l497,313r2,2l502,327r3,5l507,341r2,11l512,352r3,24l517,376r3,20l523,404r2,3l528,413r3,30l533,456r3,15l539,504r2,2l544,493r2,50l549,551r2,3l554,543r3,22l559,598r3,-20l565,567r2,17l570,623r3,31l575,656r3,-36l581,651r2,13l586,673r2,27l591,723r3,7l596,728r3,30l601,778r3,-39l607,730r2,23l612,761r3,-3l617,761r3,34l622,806r3,19l628,806r2,11l633,828r3,-31l638,780r3,-8l644,795r2,50l649,864r2,13l654,877r2,-8l659,864r3,2l664,908r3,-3l670,866r2,-36l675,822r3,-31l680,764r3,-6l686,778r2,-9l691,778r3,13l696,795r2,35l701,822r3,14l706,808r3,-8l712,791r2,6l717,778r3,-50l722,703r3,-39l728,656r2,l732,645r4,11l738,648r2,-28l744,628r2,17l748,634r3,-17l754,601r2,-6l759,578r3,-19l764,551r3,-25l770,510r2,l774,498r4,-19l780,473r2,-19l786,443r2,l790,452r4,l796,456r2,-10l801,462r3,11l806,443r3,-11l812,432r2,l817,424r3,l822,430r2,l828,430r2,11l832,452r4,-11l838,404r2,-11l843,393r3,3l848,385r3,-14l854,369r2,l859,369r3,2l864,376r3,-7l870,380r2,24l874,369r3,-37l880,327r2,25l885,343r3,l890,335r3,-8l896,315r2,-7l901,308r3,-15l906,293r3,l912,285r2,3l917,285r2,-14l922,271r2,6l927,277r3,l932,263r3,l938,263r2,-8l943,241r3,l948,235r3,-2l953,224r3,-2l959,224r2,-2l964,213r2,-13l969,200r3,2l974,202r3,-2l980,197r2,-6l985,189r2,-6l990,178r3,2l995,169r3,l1001,163r2,-2l1006,158r3,9l1011,161r3,-9l1016,147r3,-3l1022,141r2,l1027,147r2,-3l1032,144r3,-3l1037,144r3,-3l1043,141r2,-5l1048,133r3,l1053,136r3,-14l1059,128r2,-6l1063,122r3,-8l1069,122r2,l1074,122r3,l1079,125r3,-3l1085,122r2,l1090,122r3,-8l1095,122r2,l1101,114r2,8l1105,117r4,-6l1111,111r2,3l1116,108r3,3l1121,102r3,l1127,100r2,2l1132,95r3,l1137,100r2,l1143,102r2,6l1147,100r4,-9l1153,100r2,l1159,91r2,-2l1163,91r3,4l1169,86r2,3l1174,80r3,6l1179,89r3,-3l1185,89r2,l1189,86r4,-8l1195,78r2,2l1201,86r2,l1205,89r3,-11l1211,86r2,-8l1216,86r3,-8l1221,72r3,17l1227,86r2,5l1232,89r3,l1237,89r2,2l1243,89r2,l1247,89r3,2l1253,89r2,-3l1258,89r3,l1263,91r3,-2l1269,86r2,l1274,78r3,l1279,78r3,l1284,80r3,6l1289,78r3,2l1295,80r2,6l1300,78r3,-11l1305,86r3,-8l1311,78r2,l1316,80r2,l1321,80e" filled="f" strokecolor="black [3213]" strokeweight="1.25pt">
                        <v:path arrowok="t" o:connecttype="custom" o:connectlocs="42529,7892;98348,19730;154167,36830;209986,48668;265805,55245;321625,65768;377444,88129;433263,102598;489082,105228;544901,102598;600720,94706;656539,119697;712359,119697;768178,134166;823997,146004;879816,164419;935635,185465;991454,236764;1047273,248602;1103093,280171;1158912,306478;1214731,317000;1270550,345938;1326369,414337;1382188,520880;1438007,665569;1493827,760275;1549646,873395;1605465,972047;1661284,1085168;1717103,1111475;1772922,1190396;1828741,1011508;1884561,1052284;1940380,862873;1996199,811574;2052018,670831;2110495,594540;2163656,568233;2222134,580071;2275295,485366;2331114,436698;2386933,405129;2442752,356461;2498571,335415;2554390,292009;2610210,251233;2666029,211772;2721848,185465;2777667,178888;2833486,149950;2889305,160473;2947782,146004;3000944,134166;3059421,119697;3112582,117067;3171059,102598;3224220,102598;3282697,117067;3335858,113120;3394336,102598;3447497,113120;3503316,105228" o:connectangles="0,0,0,0,0,0,0,0,0,0,0,0,0,0,0,0,0,0,0,0,0,0,0,0,0,0,0,0,0,0,0,0,0,0,0,0,0,0,0,0,0,0,0,0,0,0,0,0,0,0,0,0,0,0,0,0,0,0,0,0,0,0,0"/>
                        <o:lock v:ext="edit" aspectratio="t"/>
                      </v:shape>
                    </v:group>
                  </v:group>
                </v:group>
                <v:rect id="Rectangle 15" o:spid="_x0000_s1120" style="position:absolute;left:190;top:-756;width:26810;height:486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66PMEA&#10;AADbAAAADwAAAGRycy9kb3ducmV2LnhtbERPTWvCQBC9C/6HZYRepG5aqkh0E0QI9FSoFXsdsmOS&#10;NjMbsqtJ/n23UOhtHu9z9vnIrbpT7xsnBp5WCSiS0tlGKgPnj+JxC8oHFIutEzIwkYc8m8/2mFo3&#10;yDvdT6FSMUR8igbqELpUa1/WxOhXriOJ3NX1jCHCvtK2xyGGc6ufk2SjGRuJDTV2dKyp/D7d2MDL&#10;p19etm96SgKfv5inYn0bCmMeFuNhByrQGP7Ff+5XG+ev4feXeIDO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ZeujzBAAAA2wAAAA8AAAAAAAAAAAAAAAAAmAIAAGRycy9kb3du&#10;cmV2LnhtbFBLBQYAAAAABAAEAPUAAACGAwAAAAA=&#10;" filled="f" strokecolor="black [3213]" strokeweight=".25pt"/>
                <w10:wrap type="square" anchorx="margin" anchory="margin"/>
              </v:group>
            </w:pict>
          </mc:Fallback>
        </mc:AlternateContent>
      </w:r>
      <w:r w:rsidR="00224200" w:rsidRPr="000F3682">
        <w:rPr>
          <w:i/>
        </w:rPr>
        <w:t xml:space="preserve">Project 2 </w:t>
      </w:r>
      <w:r w:rsidR="00224200" w:rsidRPr="000F3682">
        <w:t>preliminary data suggests the temporal lobes to be the location of TBI most likely to result in PTE in humans</w:t>
      </w:r>
      <w:r w:rsidR="006E37BA" w:rsidRPr="000F3682">
        <w:t xml:space="preserve">; </w:t>
      </w:r>
      <w:r w:rsidR="00447165" w:rsidRPr="0036688F">
        <w:fldChar w:fldCharType="begin" w:fldLock="1"/>
      </w:r>
      <w:r w:rsidR="000F3682" w:rsidRPr="000F3682">
        <w:instrText xml:space="preserve">ADDIN CSL_CITATION { "citationItems" : [ { "id" : "ITEM-1", "itemData" : { "DOI" : "10.1089/neu.2013.3221", "ISSN" : "1557-9042", "PMID" : "24693960", "abstract" : "Post-traumatic epilepsy (PTE) is a consequence of traumatic brain injury (TBI), occurring in 10-25% of patients with moderate to severe injuries. The development of animal models for testing antiepileptogenic therapies and validation of biomarkers to follow epileptogenesis in humans necessitates sophisticated understanding of the subtypes of PTE, which is the objective of this study. In this study, retrospective review was performed of patients with moderate to severe TBI with subsequent development of medically refractory epilepsy referred for video-electroencephalography (EEG) monitoring at a single center over a 10-year period. Information regarding details of injury, neuroimaging studies, seizures, video-EEG, and surgery outcomes were collected and analyzed. There were 123 patients with PTE identified, representing 4.3% of all patients evaluated in the epilepsy monitoring unit. Most of them had localization-related epilepsy, of which 57% had temporal lobe epilepsy (TLE), 35% had frontal lobe epilepsy (FLE), and 3% each had parietal and occipital lobe epilepsy. Of patients with TLE, 44% had mesial temporal sclerosis (MTS), 26% had temporal neocortical lesions, and 30% were nonlesional. There was no difference in age at injury between the different PTE subtypes. Twenty-two patients, 13 of whom had MTS, proceeded to surgical resection. At a mean follow-up of 2.5 years, Engel Class I outcomes were seen in 69% of those with TLE and 33% of those with FLE. Our findings suggest PTE is a heterogeneous condition, and careful evaluation with video-EEG monitoring and high resolution MRI can identify distinct syndromes. These results have implications for the design of clinical trials of antiepileptogenic therapies for PTE.", "author" : [ { "dropping-particle" : "", "family" : "Gupta", "given" : "Puneet K", "non-dropping-particle" : "", "parse-names" : false, "suffix" : "" }, { "dropping-particle" : "", "family" : "Sayed", "given" : "Nasreen", "non-dropping-particle" : "", "parse-names" : false, "suffix" : "" }, { "dropping-particle" : "", "family" : "Ding", "given" : "Kan", "non-dropping-particle" : "", "parse-names" : false, "suffix" : "" }, { "dropping-particle" : "", "family" : "Agostini", "given" : "Mark A", "non-dropping-particle" : "", "parse-names" : false, "suffix" : "" }, { "dropping-particle" : "", "family" : "Ness", "given" : "Paul C", "non-dropping-particle" : "Van", "parse-names" : false, "suffix" : "" }, { "dropping-particle" : "", "family" : "Yablon", "given" : "Stuart", "non-dropping-particle" : "", "parse-names" : false, "suffix" : "" }, { "dropping-particle" : "", "family" : "Madden", "given" : "Christopher", "non-dropping-particle" : "", "parse-names" : </w:instrText>
      </w:r>
      <w:r w:rsidR="000F3682">
        <w:instrText>false, "suffix" : "" }, { "dropping-particle" : "", "family" : "Mickey", "given" : "Bruce", "non-dropping-particle" : "", "parse-names" : false, "suffix" : "" }, { "dropping-particle" : "", "family" : "D'Ambrosio", "given" : "Raimondo", "non-dropping-particle" : "", "parse-names" : false, "suffix" : "" }, { "dropping-particle" : "", "family" : "Diaz-Arrastia", "given" : "Ramon", "non-dropping-particle" : "", "parse-names" : false, "suffix" : "" } ], "container-title" : "Journal of neurotrauma", "id" : "ITEM-1", "issue" : "16", "issued" : { "date-parts" : [ [ "2014", "8", "15" ] ] }, "page" : "1439-43", "title" : "Subtypes of post-traumatic epilepsy: clinical, electrophysiological, and imaging features.", "type" : "article-journal", "volume" : "31" }, "uris" : [ "http://www.mendeley.com/documents/?uuid=9e08b16e-cb69-4ffb-98fc-09e8a3628f43" ] }, { "id" : "ITEM-2", "itemData" : { "ISSN" : "0885-9701", "PMID" : "15263856", "abstract" : "BACKGROUND: Transient paroxysmal alterations of consciousness or behavior are common sequelae of moderate and severe traumatic brain injury (TBI). Clinicians caring for patients with such episodes often diagnose them as epileptic seizures, a frequent and well-studied complication of TBI. As it is difficult to confirm this diagnosis, antiepileptic drugs are often used empirically. However, as such therapy is frequently ineffective, we studied the usefulness of prolonged video electroencephalogram (VEEG) monitoring in the clinical management of paroxysmal behaviors in TBI survivors.\n\nMETHODS: Records of patients referred evaluation in an epilepsy monitoring unit for management of medically intractable epilepsy were retrospectively reviewed. Patients with a documented history of moderate-to-severe brain injury preceding the onset of epilepsy were identified. These patients were studied by simultaneous videotape and scalp electroencephalographic recordings, and the majority also underwent magnetic resonance imaging and neuropsychologic studies.\n\nRESULTS: Of the 1858 consecutive admissions over a 66-month period, 127 (7%) fulfilled enrollment criteria. VEEG monitoring was conducted for an average of 4.6 days. Monitoring was successful in establishing a diagnosis in 82% of the cases referred: 62% had focal seizures, 6% had generalized seizures, and 33% had psychogenic nonepileptic seizures. Of those with temporal lobe epilepsy, 53% had mesial temporal sclerosis, as shown by magnetic resonance imaging.\n\nCONCLUSIONS: VEEG is a useful procedure in the evaluation of TBI survivors with spells. The yield of diagnoses that may alter treatment is substantial. Additionally, mesial temporal sclerosis is associated with TBI. Given the variety of seizure types found in survivors of moderate-to-severe TBI, obtaining specific diagnosis of seizure type by VEEG monitoring impacts treatment options.", "author" : [ { "dropping-particle" : "", "family" : "Hudak", "given" : "Anne M", "non-dropping-particle" : "", "parse-names" : false, "suffix" : "" }, { "dropping-particle" : "", "family" : "Trivedi", "given" : "Kavita", "non-dropping-particle" : "", "parse-names" : false, "suffix" : "" }, { "dropping-particle" : "", "family" : "Har</w:instrText>
      </w:r>
      <w:r w:rsidR="000F3682" w:rsidRPr="000F3682">
        <w:instrText>per", "given" : "Caryn R", "non-dropping-particle" : "", "parse-names" : false, "suffix" : "" }, { "dropping-particle" : "", "family" : "Booker", "given" : "Kimberly", "non-dropping-particle" : "", "parse-names" : false, "suffix" : "" }, { "dropping-particle" : "", "family" : "Caesar", "given" : "Rajani R", "non-dropping-particle" : "", "parse-names" : false, "suffix" : "" }, { "dropping-particle" : "", "family" : "Agostini", "given" : "Mark", "non-dropping-particle" : "", "parse-names" : false, "suffix" : "" }, { "dropping-particle" : "", "family" : "Ness", "given" : "Paul C", "non-dropping-particle" : "Van", "parse-names" : false, "suffix" : "" }, { "dropping-particle" : "", "family" : "Diaz-Arrastia", "given" : "Ramon", "non-dropping-particle" : "", "parse-names" : false, "suffix" : "" } ], "container-title" : "The Journal of head trauma rehabilitation", "id" : "ITEM-2", "issue" : "4", "issued" : { "date-parts" : [ [ "0", "1" ] ] }, "page" : "290-5", "title" : "Evaluation of seizure-like episodes in survivors of moderate and severe traumatic brain injury.", "type" : "article-journal", "volume" : "19" }, "uris" : [ "http://www.mendeley.com/documents/?uuid=234c342e-8bac-426b-a1ce-70edaf20112c" ] } ], "mendeley" : { "formattedCitation" : "&lt;sup&gt;20,21&lt;/sup&gt;", "plainTextFormattedCitation" : "20,21", "previouslyFormattedCitation" : "&lt;sup&gt;6,7&lt;/sup&gt;" }, "properties" : { "noteIndex" : 0 }, "schema" : "https://github.com/citation-style-language/schema/raw/master/csl-citation.json" }</w:instrText>
      </w:r>
      <w:r w:rsidR="00447165" w:rsidRPr="0036688F">
        <w:fldChar w:fldCharType="separate"/>
      </w:r>
      <w:r w:rsidR="000F3682" w:rsidRPr="000F3682">
        <w:rPr>
          <w:noProof/>
          <w:vertAlign w:val="superscript"/>
        </w:rPr>
        <w:t>20,21</w:t>
      </w:r>
      <w:r w:rsidR="00447165" w:rsidRPr="0036688F">
        <w:fldChar w:fldCharType="end"/>
      </w:r>
      <w:r w:rsidR="006E37BA" w:rsidRPr="000F3682">
        <w:t xml:space="preserve">). To model </w:t>
      </w:r>
      <w:r w:rsidR="00A427B0" w:rsidRPr="000F3682">
        <w:t xml:space="preserve">this </w:t>
      </w:r>
      <w:r w:rsidR="006E37BA" w:rsidRPr="000F3682">
        <w:t>clinical situation, w</w:t>
      </w:r>
      <w:r w:rsidR="00CC2F19" w:rsidRPr="000F3682">
        <w:t xml:space="preserve">e </w:t>
      </w:r>
      <w:r w:rsidR="00110F47" w:rsidRPr="000F3682">
        <w:t xml:space="preserve">will </w:t>
      </w:r>
      <w:r w:rsidR="00CC2F19" w:rsidRPr="000F3682">
        <w:t xml:space="preserve">induce </w:t>
      </w:r>
      <w:r w:rsidR="00FC2A77" w:rsidRPr="000F3682">
        <w:t>severe</w:t>
      </w:r>
      <w:r w:rsidR="00427E90" w:rsidRPr="000F3682">
        <w:t xml:space="preserve"> TBI to</w:t>
      </w:r>
      <w:r w:rsidR="00FC2A77" w:rsidRPr="000F3682">
        <w:t xml:space="preserve"> </w:t>
      </w:r>
      <w:r w:rsidR="00427E90" w:rsidRPr="000F3682">
        <w:t xml:space="preserve">the </w:t>
      </w:r>
      <w:r w:rsidR="00CC2F19" w:rsidRPr="000F3682">
        <w:t>temporal</w:t>
      </w:r>
      <w:r w:rsidR="00CF1624" w:rsidRPr="000F3682">
        <w:t xml:space="preserve"> </w:t>
      </w:r>
      <w:r w:rsidR="00427E90" w:rsidRPr="000F3682">
        <w:t xml:space="preserve">cortex </w:t>
      </w:r>
      <w:r w:rsidR="00CC2F19" w:rsidRPr="000F3682">
        <w:t>in rats using lateral fluid-percussion injury (FPI)</w:t>
      </w:r>
      <w:r w:rsidR="00A427B0" w:rsidRPr="000F3682">
        <w:t xml:space="preserve">. </w:t>
      </w:r>
      <w:r w:rsidR="00CB52D2" w:rsidRPr="000F3682">
        <w:t xml:space="preserve">Lateral FPI </w:t>
      </w:r>
      <w:r w:rsidR="00A427B0" w:rsidRPr="000F3682">
        <w:t>is</w:t>
      </w:r>
      <w:r w:rsidR="00CC2F19" w:rsidRPr="000F3682">
        <w:t xml:space="preserve"> a commonly used model of closed-head injury in humans</w:t>
      </w:r>
      <w:r w:rsidR="00447165" w:rsidRPr="0036688F">
        <w:fldChar w:fldCharType="begin" w:fldLock="1"/>
      </w:r>
      <w:r w:rsidR="000F3682" w:rsidRPr="000F3682">
        <w:instrText xml:space="preserve">ADDIN CSL_CITATION { "citationItems" : [ { "id" : "ITEM-1", "itemData" : { "ISSN" : "0306-4522", "PMID" : "2761692", "abstract" : "Experimental fluid-percussion models produce brain injury by rapidly injecting saline into the closed cranium. In the present study we characterize the physiological, histopathological and neurological responses to mechanical brain injury in the rat produced by lateral fluid-percussion injury of graded severity. Physiological experiments (n = 105) demonstrated that all levels of injury produced an acute and transient systemic hypertension and bradycardia. Acute hypertension followed by significant hypotension occurred at higher magnitudes of injury. Post-injury suppression of electroencephalographic amplitude was related to the severity of injury. An increase in slow wave (delta/theta) electroencephalographic activity with a concomitant decrease in alpha/beta electroencephalographic activity were observed only at moderate and high magnitude of injury and were correlated with a worsened neurological outcome (r = 0.84; P less than 0.05) and increased mortality (r = 0.66; P less than 0.05). Alterations in brainstem auditory-evoked potentials were also observed only at the higher levels of injury. Histopathological analysis revealed that the extent of post-injury hemorrhage, cavitation and vascular disruption (as measured by extravasation of Evans Blue dye) was greater at the higher </w:instrText>
      </w:r>
      <w:r w:rsidR="000F3682">
        <w:instrText>magnitudes of injury. Neurological scoring performed over a 4-week post-injury period demonstrated that lateral fluid-percussion brain injury produces a chronic neurological deficit that is directly related to the severity of injury. Survival was also significantly reduced at the higher magnitudes of injury. These data demonstrate that the lateral model of fluid-percussion injury in the rat reproduces many of the features of head injury observed in other models and species and may therefore be a useful experimental model for the study of the pathophysiology of traumatic brain injury.", "author" : [ { "dropping-particle" : "", "family" : "McIntosh", "given" : "T K", "non-dropping-particle" : "", "pa</w:instrText>
      </w:r>
      <w:r w:rsidR="000F3682" w:rsidRPr="000F3682">
        <w:instrText>rse-names" : false, "suffix" : "" }, { "dropping-particle" : "", "family" : "Vink", "given" : "R", "non-dropping-particle" : "", "parse-names" : false, "suffix" : "" }, { "dropping-particle" : "", "family" : "Noble", "given" : "L", "non-dropping-particle" : "", "parse-names" : false, "suffix" : "" }, { "dropping-particle" : "", "family" : "Yamakami", "given" : "I", "non-dropping-particle" : "", "parse-names" : false, "suffix" : "" }, { "dropping-particle" : "", "family" : "Fernyak", "given" : "S", "non-dropping-particle" : "", "parse-names" : false, "suffix" : "" }, { "dropping-particle" : "", "family" : "Soares", "given" : "H", "non-dropping-particle" : "", "parse-names" : false, "suffix" : "" }, { "dropping-particle" : "", "family" : "Faden", "given" : "A L", "non-dropping-particle" : "", "parse-names" : false, "suffix" : "" } ], "container-title" : "Neuroscience", "id" : "ITEM-1", "issue" : "1", "issued" : { "date-parts" : [ [ "1989", "1" ] ] }, "page" : "233-44", "title" : "Traumatic brain injury in the rat: characterization of a lateral fluid-percussion model.", "type" : "article-journal", "volume" : "28" }, "uris" : [ "http://www.mendeley.com/documents/?uuid=7a8cb027-5fd2-4b29-bfa8-acbb458f2332" ] } ], "mendeley" : { "formattedCitation" : "&lt;sup&gt;33&lt;/sup&gt;", "plainTextFormattedCitation" : "33", "previouslyFormattedCitation" : "&lt;sup&gt;23&lt;/sup&gt;" }, "properties" : { "noteIndex" : 0 }, "schema" : "https://github.com/citation-style-language/schema/raw/master/csl-citation.json" }</w:instrText>
      </w:r>
      <w:r w:rsidR="00447165" w:rsidRPr="0036688F">
        <w:fldChar w:fldCharType="separate"/>
      </w:r>
      <w:r w:rsidR="000F3682" w:rsidRPr="000F3682">
        <w:rPr>
          <w:noProof/>
          <w:vertAlign w:val="superscript"/>
        </w:rPr>
        <w:t>33</w:t>
      </w:r>
      <w:r w:rsidR="00447165" w:rsidRPr="0036688F">
        <w:fldChar w:fldCharType="end"/>
      </w:r>
      <w:r w:rsidR="001C62EB" w:rsidRPr="000F3682">
        <w:t xml:space="preserve"> </w:t>
      </w:r>
      <w:r w:rsidR="00D807EC" w:rsidRPr="000F3682">
        <w:t xml:space="preserve">which results in epilepsy in about 50% of rats in </w:t>
      </w:r>
      <w:r w:rsidR="00110F47" w:rsidRPr="000F3682">
        <w:t xml:space="preserve">a </w:t>
      </w:r>
      <w:r w:rsidR="005A7310" w:rsidRPr="000F3682">
        <w:t>one-year</w:t>
      </w:r>
      <w:r w:rsidR="00D807EC" w:rsidRPr="000F3682">
        <w:t xml:space="preserve"> follow-up</w:t>
      </w:r>
      <w:r w:rsidR="00447165" w:rsidRPr="0036688F">
        <w:fldChar w:fldCharType="begin" w:fldLock="1"/>
      </w:r>
      <w:r w:rsidR="000F3682" w:rsidRPr="000F3682">
        <w:instrText>ADDIN CSL_CITATION { "citationItems" : [ { "id" : "ITEM-1", "itemData" : { "DOI" : "10.1016/j.neuroscience.2006.03.012", "ISSN" : "0306-4522", "PMID" : "16650603", "abstract" : "Although traumatic brain injury is a major cause of symptomatic epilepsy, the mechanism by which it leads to recurrent seizures is unknown. An animal model of posttraumatic epilepsy that reliably reproduces the clinical sequelae of human traumatic brain injury is essential to identify the molecular and cellular substrates of posttraumatic epileptogenesis, and perform preclinical screening of new antiepileptogenic compounds. We studied the electrophysiologic, behavioral, and structural features of posttraumatic epilepsy induced by severe, non-penetrating lateral fluid-percussion brain injury in rats. Data from two independent experiments indicated that 43% to 50% of injured animals developed epilepsy, with a latency period between 7 weeks to 1 year. Mean seizure frequency was 0.3+/-0.2 seizures per day and mean seizure duration was 113+/-46 s. Behavioral seizure severity increased over time in the majority of animals. Secondarily-generalized seizures comprised an average of 66+/-37% of all seizures. Mossy fiber sprouting was increased in the ipsilateral hippocampus of animals with posttraumatic epilepsy compared with those subjected to traumatic brain injury without epilepsy. Stereologic cell counts indicated a loss of dentate h</w:instrText>
      </w:r>
      <w:r w:rsidR="000F3682">
        <w:instrText>ilar neurons ipsilaterally following traumatic brain injury. Our data suggest that posttraumatic epilepsy occurs with a frequency of 40% to 50% after severe non-penetrating fluid-percussion brain injury in rats, and that the lateral fluid percussion model can serve as a clinically-relevant tool for pathophysiologic and preclinical studies.", "author" : [ { "dropping-particle" : "", "family" : "Kharatishvili", "given" : "I", "non-dropping-particle" : "", "parse-names" : false, "suffix" : "" }, { "dropping-particle" : "", "family" : "Nissinen", "given" : "J P", "non-dropping-particle" : "", "parse-names" : false, "suffix" : "" }, { "dropping-particle" : "", "family" : "McIntosh", "given" : "T K", "non-dropping-particle" : "", "parse-names" : false, "suffix" : "" }, { "dropping-particle" : "", "family" : "Pitk\u00e4nen", "given" : "A", "non-dropping-particle" : "", "parse-names" : false, "suffix" : "" } ], "container-title" : "Neuroscience", "id" : "ITEM-1", "issue" : "2", "issued" : { "date-parts" : [ [ "2006", "6", "30" ] ] }, "page" : "685-97", "title" : "A model of posttraumatic epilepsy induced by lateral fluid-percussion brain injury in rats.", "type" : "article-journal", "volume" : "140" }, "uris" : [ "http://www.mendeley.com/documents/?uuid=7fd88a74-328b-4a64-8775-88a652bdc9d1" ] }, { "id" : "ITEM-2", "itemData" : { "DOI" : "10.1111/epi.12223", "ISSN" : "1528-1167", "PMID" : "23718645", "abstract" : "PURPOSE: Posttraumatic epilepsy (PTE) occurs in a proportion of traumatic brain injury (TBI) cases, significantly compounding the disability, and risk of injury and death for sufferers. To date, predictive biomarkers for PTE have not been identified. This study used the lateral fluid percussion injury (LFPI) rat model of TBI to investigate whether structural, functional, and behavioral changes post-TBI relate to the later development of PTE.\n\nMETHODS: Adult male Wistar rats underwent LFPI or sham injury. Serial magnetic resonance (MR) and positron emission tomography (PET) imaging, and behavioral analyses were performed over 6 months postinjury. Rats were then implanted with recording electrodes and monitored for two consecutive weeks using video-electroencephalography (EEG) to assess for PTE. Of the LFPI rats, 52% (n = 12) displayed spontaneous recurring seizures and/or epileptic discharges on the video-EEG recordings.\n\nKEY FINDINGS: MRI volumetric and signal analysis of changes in cortex, hippocampus, thalamus, and amygdala, (18) F-fluorodeoxyglucose (FDG)-PET analysis of metabolic function, and behavioral analysis of cognitive and emotional changes, at 1 week, and 1, 3, and 6 months post-LFPI, all failed to identify significant differences on univariate analysis between the epileptic and nonepileptic groups. However, hippocampal surface shape analysis using large-deformation high-dimensional mapping identified significant changes in the ipsilateral hippocampus at 1 week postinjury relative to baseline that differed between rats that would go onto become epileptic versus those who did not. Furthermore, a multivariate logistic regression model that incorporated the 1 week, and 1 and 3 month (18) F-FDG PET parameters from the ipsilateral hippocampus was able to correctly predict the epileptic outcome in all of the LFPI cases. As such, these subtle changes in the ipsilateral hippocampus at acute phases after LFPI may be related to PTE and require further examination.\n\nSIGNIFICANCE: These findings suggest that PTE may be independent of major structural, functional, and behavioral changes induced by TBI, and suggest that more subtle abnormalities are likely involved. However, there are limitations associated with studying acquired epilepsies in animal models that must be considered when interpreting these results, in particular the failure to detect differences between the groups may be related to the limitations of properly identifying/separating the epil\u2026", "author" : [ { "dropping-particle" : "", "family" : "Shultz", "given" : "Sandy R", "non-dropping-particle" : "", "parse-names" : false, "suffix" : "" }, { "dropping-particle" : "", "family" : "Cardamone", "given" : "Lisa", "non-dropping-particle" : "", "parse-names" : false, "suffix" : "" }, { "dropping-particle" : "", "family" : "Liu", "given" : "Ying R", "non-dropping-particle" : "", "parse-names" : false, "suffix" : "" }, { "dropping-particle" : "", "family" : "Hogan", "given" : "R Edward", "non-dropping-particle" : "", "parse-names" : false, "suffix" : "" }, { "dropping-particle" : "", "family" : "Maccotta", "given" : "Luigi", "non-dropping-particle" : "", "parse-names" : false, "suffix" : "" }, { "dropping-particle" : "", "family" : "Wright", "given" : "David K", "non-dropping-particle" : "", "parse-names" : false, "suffix" : "" }, { "dropping-particle" : "", "family" : "Zheng", "given" : "Ping", "non-dropping-particle" : "", "parse-names" : false, "suffix" : "" }, { "dropping-particle" : "", "family" : "Koe", "given" : "Amelia", "non-dropping-particle" : "", "parse-names" : false, "suffix" : "" }, { "dropping-particle" : "", "family" : "Gregoire", "given" : "Marie-Claude", "non-dropping-particle" : "", "parse-names" : false, "suffix" : "" }, { "dropping-particle" : "", "f</w:instrText>
      </w:r>
      <w:r w:rsidR="000F3682" w:rsidRPr="000F3682">
        <w:instrText>amily" : "Williams", "given" : "John P", "non-dropping-particle" : "", "parse-names" : false, "suffix" : "" }, { "dropping-particle" : "", "family" : "Hicks", "given" : "Rodney J", "non-dropping-particle" : "", "parse-names" : false, "suffix" : "" }, { "dropping-particle" : "", "family" : "Jones", "given" : "Nigel C", "non-dropping-particle" : "", "parse-names" : false, "suffix" : "" }, { "dropping-particle" : "", "family" : "Myers", "given" : "Damian E", "non-dropping-particle" : "", "parse-names" : false, "suffix" : "" }, { "dropping-particle" : "", "family" : "O'Brien", "given" : "Terence J", "non-dropping-particle" : "", "parse-names" : false, "suffix" : "" }, { "dropping-particle" : "", "family" : "Bouilleret", "given" : "Viviane", "non-dropping-particle" : "", "parse-names" : false, "suffix" : "" } ], "container-title" : "Epilepsia", "id" : "ITEM-2", "issue" : "7", "issued" : { "date-parts" : [ [ "2013", "7" ] ] }, "page" : "1240-50", "title" : "Can structural or functional changes following traumatic brain injury in the rat predict epileptic outcome?", "type" : "article-journal", "volume" : "54" }, "uris" : [ "http://www.mendeley.com/documents/?uuid=57e36a93-3a58-4aa5-8645-9007e115a2bb" ] } ], "mendeley" : { "formattedCitation" : "&lt;sup&gt;27,44&lt;/sup&gt;", "plainTextFormattedCitation" : "27,44", "previouslyFormattedCitation" : "&lt;sup&gt;9,10&lt;/sup&gt;" }, "properties" : { "noteIndex" : 0 }, "schema" : "https://github.com/citation-style-language/schema/raw/master/csl-citation.json" }</w:instrText>
      </w:r>
      <w:r w:rsidR="00447165" w:rsidRPr="0036688F">
        <w:fldChar w:fldCharType="separate"/>
      </w:r>
      <w:r w:rsidR="000F3682" w:rsidRPr="000F3682">
        <w:rPr>
          <w:noProof/>
          <w:vertAlign w:val="superscript"/>
        </w:rPr>
        <w:t>27,44</w:t>
      </w:r>
      <w:r w:rsidR="00447165" w:rsidRPr="0036688F">
        <w:fldChar w:fldCharType="end"/>
      </w:r>
      <w:r w:rsidR="00CC2F19" w:rsidRPr="000F3682">
        <w:t xml:space="preserve">. </w:t>
      </w:r>
      <w:r w:rsidR="00CB52D2" w:rsidRPr="000F3682">
        <w:t>We will adjust the location of l</w:t>
      </w:r>
      <w:r w:rsidR="00CC2F19" w:rsidRPr="000F3682">
        <w:t xml:space="preserve">ateral FPI </w:t>
      </w:r>
      <w:r w:rsidR="00CB52D2" w:rsidRPr="000F3682">
        <w:t xml:space="preserve">impact to </w:t>
      </w:r>
      <w:r w:rsidR="00CC2F19" w:rsidRPr="000F3682">
        <w:t xml:space="preserve">cause damage to temporal lobe regions which are homologous </w:t>
      </w:r>
      <w:r w:rsidR="00CC2F19" w:rsidRPr="000F3682">
        <w:rPr>
          <w:color w:val="000000" w:themeColor="text1"/>
        </w:rPr>
        <w:t>to</w:t>
      </w:r>
      <w:r w:rsidR="00046B86" w:rsidRPr="000F3682">
        <w:rPr>
          <w:color w:val="000000" w:themeColor="text1"/>
        </w:rPr>
        <w:t xml:space="preserve"> those in humans known to pose greatest risk of PTE: the</w:t>
      </w:r>
      <w:r w:rsidR="00CC2F19" w:rsidRPr="000F3682">
        <w:rPr>
          <w:color w:val="000000" w:themeColor="text1"/>
        </w:rPr>
        <w:t xml:space="preserve"> lateral temporal cortex, temporal pole, </w:t>
      </w:r>
      <w:r w:rsidR="002A05E4" w:rsidRPr="000F3682">
        <w:rPr>
          <w:color w:val="000000" w:themeColor="text1"/>
        </w:rPr>
        <w:t xml:space="preserve">perirhinal and entorhinal cortices, </w:t>
      </w:r>
      <w:r w:rsidR="00CC2F19" w:rsidRPr="000F3682">
        <w:rPr>
          <w:color w:val="000000" w:themeColor="text1"/>
        </w:rPr>
        <w:t>parahippocampal gyrus (areas TH, TF), and hippocampu</w:t>
      </w:r>
      <w:r w:rsidR="00046B86" w:rsidRPr="000F3682">
        <w:rPr>
          <w:color w:val="000000" w:themeColor="text1"/>
        </w:rPr>
        <w:t>s</w:t>
      </w:r>
      <w:r w:rsidR="00447165" w:rsidRPr="0036688F">
        <w:fldChar w:fldCharType="begin" w:fldLock="1"/>
      </w:r>
      <w:r w:rsidR="000F3682" w:rsidRPr="000F3682">
        <w:instrText>ADDIN CSL_CITATION { "citationItems" : [ { "id" : "ITEM-1", "itemData" : { "DOI" : "10.1002/hipo.450050503", "ISSN" : "1050-9631", "PMID" : "8773253", "author" : [ { "dropping-particle" : "", "family" : "Burwell", "given" : "R D", "non-dropping-particle" : "", "parse-names" : false, "suffix" : "" }, { "dropping-particle" : "", "family" : "Witter", "given" : "M P", "non-dropping-particle" : "", "parse-names" : false, "suffix" : "" }, { "dropping-particle" : "", "family" : "Amaral", "given" : "D G", "non-dropping-particle" : "", "parse-names" : false, "suffix" : "" } ], "container-title" : "Hippocampus", "id" : "ITEM-1", "issue" : "5", "issued" : { "date-parts" : [ [ "1995", "1" ] ] }, "page" : "390-408", "title" : "Perirhinal and postrhinal cortices of the rat: a review of the neuroanatomical literature and comparison with findings from the monkey brain.", "type" : "article-journal", "volume" : "5" }, "uris" : [ "http://www.mendeley.com/documents/?uuid=806cd608-3347-40b5-af95-6db219630432" ] } ], "mendeley" : { "formattedCitation" : "&lt;sup&gt;9&lt;/sup&gt;", "plainTextFormattedCitation" : "9", "previouslyFormattedCitation" : "&lt;sup&gt;24&lt;/sup&gt;" }, "properties" : { "noteIndex" : 0 }, "schema" : "https://github.com/citation-style-language/schema/raw/master/csl-citation.json" }</w:instrText>
      </w:r>
      <w:r w:rsidR="00447165" w:rsidRPr="0036688F">
        <w:fldChar w:fldCharType="separate"/>
      </w:r>
      <w:r w:rsidR="000F3682" w:rsidRPr="000F3682">
        <w:rPr>
          <w:noProof/>
          <w:vertAlign w:val="superscript"/>
        </w:rPr>
        <w:t>9</w:t>
      </w:r>
      <w:r w:rsidR="00447165" w:rsidRPr="0036688F">
        <w:fldChar w:fldCharType="end"/>
      </w:r>
      <w:r w:rsidR="00CC2F19" w:rsidRPr="000F3682">
        <w:t>. In addition</w:t>
      </w:r>
      <w:r w:rsidR="002A05E4" w:rsidRPr="000F3682">
        <w:t xml:space="preserve">, like in humans, there </w:t>
      </w:r>
      <w:r w:rsidR="00CC2F19" w:rsidRPr="000F3682">
        <w:t>is thalamic damage (</w:t>
      </w:r>
      <w:r w:rsidR="00CC2F19" w:rsidRPr="000F3682">
        <w:rPr>
          <w:b/>
        </w:rPr>
        <w:t xml:space="preserve">Figs. </w:t>
      </w:r>
      <w:r w:rsidR="005A5307" w:rsidRPr="000F3682">
        <w:rPr>
          <w:b/>
        </w:rPr>
        <w:t>3</w:t>
      </w:r>
      <w:r w:rsidR="00124333" w:rsidRPr="000F3682">
        <w:rPr>
          <w:b/>
        </w:rPr>
        <w:t>, 6</w:t>
      </w:r>
      <w:r w:rsidR="00CC2F19" w:rsidRPr="000F3682">
        <w:t xml:space="preserve">). Thus, lateral FPI results in </w:t>
      </w:r>
      <w:r w:rsidR="00D26365" w:rsidRPr="000F3682">
        <w:t xml:space="preserve">distribution of </w:t>
      </w:r>
      <w:r w:rsidR="00CC2F19" w:rsidRPr="000F3682">
        <w:t xml:space="preserve">pathologies that are the most common in human PTE. </w:t>
      </w:r>
      <w:r w:rsidR="00447165" w:rsidRPr="000F3682">
        <w:rPr>
          <w:rFonts w:eastAsia="Times New Roman" w:cs="Arial"/>
        </w:rPr>
        <w:t>In</w:t>
      </w:r>
      <w:r w:rsidR="00447165" w:rsidRPr="000F3682">
        <w:rPr>
          <w:rFonts w:eastAsia="Times New Roman" w:cs="Arial"/>
          <w:b/>
        </w:rPr>
        <w:t xml:space="preserve"> </w:t>
      </w:r>
      <w:r w:rsidR="00D52D89" w:rsidRPr="000F3682">
        <w:t>Specific A</w:t>
      </w:r>
      <w:r w:rsidR="00BC017B" w:rsidRPr="000F3682">
        <w:t>im</w:t>
      </w:r>
      <w:r w:rsidR="00BC017B" w:rsidRPr="000F3682">
        <w:rPr>
          <w:rFonts w:eastAsia="Times New Roman" w:cs="Arial"/>
        </w:rPr>
        <w:t xml:space="preserve"> 1</w:t>
      </w:r>
      <w:r w:rsidR="00BC017B" w:rsidRPr="000F3682">
        <w:rPr>
          <w:rFonts w:eastAsia="Times New Roman" w:cs="Arial"/>
          <w:b/>
          <w:i/>
        </w:rPr>
        <w:t xml:space="preserve"> </w:t>
      </w:r>
      <w:r w:rsidR="00447165" w:rsidRPr="000F3682">
        <w:rPr>
          <w:rFonts w:eastAsia="Times New Roman" w:cs="Arial"/>
        </w:rPr>
        <w:t>we</w:t>
      </w:r>
      <w:r w:rsidR="00447165" w:rsidRPr="000F3682">
        <w:rPr>
          <w:rFonts w:eastAsia="Times New Roman" w:cs="Arial"/>
          <w:b/>
        </w:rPr>
        <w:t xml:space="preserve"> </w:t>
      </w:r>
      <w:r w:rsidR="00BC017B" w:rsidRPr="000F3682">
        <w:rPr>
          <w:rFonts w:eastAsia="Times New Roman" w:cs="Arial"/>
        </w:rPr>
        <w:t xml:space="preserve">will </w:t>
      </w:r>
      <w:r w:rsidR="00CC2F19" w:rsidRPr="000F3682">
        <w:rPr>
          <w:rFonts w:eastAsia="Times New Roman" w:cs="Arial"/>
        </w:rPr>
        <w:t xml:space="preserve">assess </w:t>
      </w:r>
      <w:r w:rsidR="00BC017B" w:rsidRPr="000F3682">
        <w:rPr>
          <w:rFonts w:eastAsia="Times New Roman" w:cs="Arial"/>
          <w:noProof/>
        </w:rPr>
        <w:t xml:space="preserve">whether specific EEG changes </w:t>
      </w:r>
      <w:r w:rsidR="005A5307" w:rsidRPr="000F3682">
        <w:rPr>
          <w:rFonts w:eastAsia="Times New Roman" w:cs="Arial"/>
          <w:noProof/>
        </w:rPr>
        <w:t>(</w:t>
      </w:r>
      <w:r w:rsidR="00EA50C8" w:rsidRPr="000F3682">
        <w:rPr>
          <w:rFonts w:eastAsia="Times New Roman" w:cs="Arial"/>
          <w:noProof/>
        </w:rPr>
        <w:t>pHFOs</w:t>
      </w:r>
      <w:r w:rsidR="005A5307" w:rsidRPr="000F3682">
        <w:rPr>
          <w:rFonts w:eastAsia="Times New Roman" w:cs="Arial"/>
          <w:noProof/>
        </w:rPr>
        <w:t xml:space="preserve">, </w:t>
      </w:r>
      <w:r w:rsidR="00EA50C8" w:rsidRPr="000F3682">
        <w:rPr>
          <w:rFonts w:eastAsia="Times New Roman" w:cs="Arial"/>
          <w:noProof/>
        </w:rPr>
        <w:t>rHFOSs)</w:t>
      </w:r>
      <w:r w:rsidR="00050CFD" w:rsidRPr="000F3682">
        <w:rPr>
          <w:rFonts w:eastAsia="Times New Roman" w:cs="Arial"/>
          <w:noProof/>
        </w:rPr>
        <w:t xml:space="preserve"> </w:t>
      </w:r>
      <w:r w:rsidR="005A5307" w:rsidRPr="000F3682">
        <w:rPr>
          <w:rFonts w:eastAsia="Times New Roman" w:cs="Arial"/>
          <w:b/>
          <w:noProof/>
        </w:rPr>
        <w:t xml:space="preserve">(Figs. </w:t>
      </w:r>
      <w:r w:rsidR="00447165" w:rsidRPr="000F3682">
        <w:rPr>
          <w:rFonts w:eastAsia="Times New Roman" w:cs="Arial"/>
          <w:b/>
          <w:noProof/>
        </w:rPr>
        <w:t>2</w:t>
      </w:r>
      <w:r w:rsidR="005A5307" w:rsidRPr="000F3682">
        <w:rPr>
          <w:rFonts w:eastAsia="Times New Roman" w:cs="Arial"/>
          <w:b/>
          <w:noProof/>
        </w:rPr>
        <w:t>, 4</w:t>
      </w:r>
      <w:r w:rsidR="00482E9A" w:rsidRPr="000F3682">
        <w:rPr>
          <w:rFonts w:eastAsia="Times New Roman" w:cs="Arial"/>
          <w:b/>
          <w:noProof/>
        </w:rPr>
        <w:t>; Appendix 2</w:t>
      </w:r>
      <w:r w:rsidR="00482E9A">
        <w:rPr>
          <w:rFonts w:eastAsia="Times New Roman" w:cs="Arial"/>
          <w:b/>
          <w:noProof/>
        </w:rPr>
        <w:fldChar w:fldCharType="begin" w:fldLock="1"/>
      </w:r>
      <w:r w:rsidR="000F3682" w:rsidRPr="000F3682">
        <w:rPr>
          <w:rFonts w:eastAsia="Times New Roman" w:cs="Arial"/>
          <w:b/>
          <w:noProof/>
        </w:rPr>
        <w:instrText>ADDIN CSL_CITATION { "citationItems" : [ { "id" : "ITEM-1", "itemData" : { "author" : [ { "dropping-particle" : "", "family" : "Bragin", "given" : "Anatol", "non-dropping-particle" : "", "parse-names" : false, "suffix" : "" } ], "container-title" : "Epilepsia", "id" : "ITEM-1", "issued" : { "date-parts" : [ [ "2016" ] ] }, "page" : "in press", "title" : "Pathological electrographic changes after experimental traumatic brain injury", "type" : "article-journal" }, "uris" : [ "http://www.mendeley.com/documents/?uuid=513c379e-3a4b-4d3c-bc93-b2549f2ad5a5" ] } ], "mendeley" : { "formattedCitation" : "&lt;sup&gt;8&lt;/sup&gt;", "plainTextFormattedCitation" : "8", "previouslyFormattedCitation" : "&lt;sup&gt;25&lt;/sup&gt;" }, "properties" : { "noteIndex" : 0 }, "schema" : "https://github.com/citation-style-language/schema/raw/master/csl-citation.json" }</w:instrText>
      </w:r>
      <w:r w:rsidR="00482E9A">
        <w:rPr>
          <w:rFonts w:eastAsia="Times New Roman" w:cs="Arial"/>
          <w:b/>
          <w:noProof/>
        </w:rPr>
        <w:fldChar w:fldCharType="separate"/>
      </w:r>
      <w:r w:rsidR="000F3682" w:rsidRPr="000F3682">
        <w:rPr>
          <w:rFonts w:eastAsia="Times New Roman" w:cs="Arial"/>
          <w:noProof/>
          <w:vertAlign w:val="superscript"/>
        </w:rPr>
        <w:t>8</w:t>
      </w:r>
      <w:r w:rsidR="00482E9A">
        <w:rPr>
          <w:rFonts w:eastAsia="Times New Roman" w:cs="Arial"/>
          <w:b/>
          <w:noProof/>
        </w:rPr>
        <w:fldChar w:fldCharType="end"/>
      </w:r>
      <w:r w:rsidR="005A5307" w:rsidRPr="000F3682">
        <w:rPr>
          <w:rFonts w:eastAsia="Times New Roman" w:cs="Arial"/>
          <w:b/>
          <w:noProof/>
        </w:rPr>
        <w:t>)</w:t>
      </w:r>
      <w:r w:rsidR="00EA50C8" w:rsidRPr="000F3682">
        <w:rPr>
          <w:rFonts w:eastAsia="Times New Roman" w:cs="Arial"/>
          <w:noProof/>
        </w:rPr>
        <w:t xml:space="preserve"> </w:t>
      </w:r>
      <w:r w:rsidR="00BC017B" w:rsidRPr="000F3682">
        <w:rPr>
          <w:rFonts w:eastAsia="Times New Roman" w:cs="Arial"/>
          <w:noProof/>
        </w:rPr>
        <w:t xml:space="preserve">in the perilesional temporal and extratemporal cortex </w:t>
      </w:r>
      <w:r w:rsidR="00C7527A" w:rsidRPr="000F3682">
        <w:rPr>
          <w:rFonts w:eastAsia="Times New Roman" w:cs="Arial"/>
          <w:noProof/>
        </w:rPr>
        <w:t xml:space="preserve">and/or in the septal hippocampus </w:t>
      </w:r>
      <w:r w:rsidR="00BC017B" w:rsidRPr="000F3682">
        <w:rPr>
          <w:rFonts w:eastAsia="Times New Roman" w:cs="Arial"/>
          <w:noProof/>
        </w:rPr>
        <w:t xml:space="preserve">provide </w:t>
      </w:r>
      <w:r w:rsidR="0092763D" w:rsidRPr="000F3682">
        <w:rPr>
          <w:rFonts w:eastAsia="Times New Roman" w:cs="Arial"/>
          <w:noProof/>
        </w:rPr>
        <w:t xml:space="preserve">sensitive and specific </w:t>
      </w:r>
      <w:r w:rsidR="00BC017B" w:rsidRPr="000F3682">
        <w:rPr>
          <w:rFonts w:eastAsia="Times New Roman" w:cs="Arial"/>
          <w:noProof/>
        </w:rPr>
        <w:t>biomarkers for PTEgenesis.</w:t>
      </w:r>
      <w:r w:rsidR="00447165" w:rsidRPr="000F3682">
        <w:rPr>
          <w:rFonts w:eastAsia="Times New Roman" w:cs="Arial"/>
          <w:noProof/>
        </w:rPr>
        <w:t xml:space="preserve"> In</w:t>
      </w:r>
      <w:r w:rsidR="00BC017B" w:rsidRPr="000F3682">
        <w:rPr>
          <w:rFonts w:eastAsia="Times New Roman" w:cs="Arial"/>
        </w:rPr>
        <w:t xml:space="preserve"> </w:t>
      </w:r>
      <w:r w:rsidR="00D52D89" w:rsidRPr="000F3682">
        <w:rPr>
          <w:rFonts w:eastAsia="Times New Roman" w:cs="Arial"/>
        </w:rPr>
        <w:t xml:space="preserve">Specific </w:t>
      </w:r>
      <w:r w:rsidR="00BC017B" w:rsidRPr="000F3682">
        <w:rPr>
          <w:rFonts w:eastAsia="Times New Roman" w:cs="Arial"/>
        </w:rPr>
        <w:t xml:space="preserve">Aim 2 </w:t>
      </w:r>
      <w:r w:rsidR="00447165" w:rsidRPr="000F3682">
        <w:rPr>
          <w:rFonts w:eastAsia="Times New Roman" w:cs="Arial"/>
        </w:rPr>
        <w:t xml:space="preserve">we </w:t>
      </w:r>
      <w:r w:rsidR="00BC017B" w:rsidRPr="000F3682">
        <w:rPr>
          <w:rFonts w:eastAsia="Times New Roman" w:cs="Arial"/>
        </w:rPr>
        <w:t>will investigate underlying microstructural changes in hippocampal (perforant pathway, fimbria-f</w:t>
      </w:r>
      <w:r w:rsidR="00447165" w:rsidRPr="000F3682">
        <w:rPr>
          <w:rFonts w:eastAsia="Times New Roman" w:cs="Arial"/>
        </w:rPr>
        <w:t>ornix)</w:t>
      </w:r>
      <w:r w:rsidR="00BC017B" w:rsidRPr="000F3682">
        <w:rPr>
          <w:rFonts w:eastAsia="Times New Roman" w:cs="Arial"/>
        </w:rPr>
        <w:t xml:space="preserve"> and thalamo-cortical pathways</w:t>
      </w:r>
      <w:r w:rsidR="002C3F0C" w:rsidRPr="000F3682">
        <w:rPr>
          <w:rFonts w:eastAsia="Times New Roman" w:cs="Arial"/>
        </w:rPr>
        <w:t xml:space="preserve"> (capsula interna)</w:t>
      </w:r>
      <w:r w:rsidR="00447165" w:rsidRPr="000F3682">
        <w:rPr>
          <w:rFonts w:eastAsia="Times New Roman" w:cs="Arial"/>
        </w:rPr>
        <w:t xml:space="preserve"> using sMRI</w:t>
      </w:r>
      <w:r w:rsidR="002C3F0C" w:rsidRPr="000F3682">
        <w:rPr>
          <w:rFonts w:eastAsia="Times New Roman" w:cs="Arial"/>
        </w:rPr>
        <w:t xml:space="preserve"> </w:t>
      </w:r>
      <w:r w:rsidR="00447165" w:rsidRPr="000F3682">
        <w:rPr>
          <w:rFonts w:eastAsia="Times New Roman" w:cs="Arial"/>
        </w:rPr>
        <w:t xml:space="preserve">sensitive </w:t>
      </w:r>
      <w:r w:rsidR="002C3F0C" w:rsidRPr="000F3682">
        <w:rPr>
          <w:rFonts w:eastAsia="Times New Roman" w:cs="Arial"/>
        </w:rPr>
        <w:t>for detection of</w:t>
      </w:r>
      <w:r w:rsidR="00C7527A" w:rsidRPr="000F3682">
        <w:rPr>
          <w:rFonts w:eastAsia="Times New Roman" w:cs="Arial"/>
        </w:rPr>
        <w:t xml:space="preserve"> neurodegeneration, axonal/myelin pathology</w:t>
      </w:r>
      <w:r w:rsidR="00447165" w:rsidRPr="000F3682">
        <w:rPr>
          <w:rFonts w:eastAsia="Times New Roman" w:cs="Arial"/>
        </w:rPr>
        <w:t xml:space="preserve"> (</w:t>
      </w:r>
      <w:r w:rsidR="00447165" w:rsidRPr="000F3682">
        <w:rPr>
          <w:rFonts w:eastAsia="Times New Roman" w:cs="Arial"/>
          <w:b/>
        </w:rPr>
        <w:t>Fig</w:t>
      </w:r>
      <w:r w:rsidR="002C3F0C" w:rsidRPr="000F3682">
        <w:rPr>
          <w:rFonts w:eastAsia="Times New Roman" w:cs="Arial"/>
          <w:b/>
        </w:rPr>
        <w:t>s</w:t>
      </w:r>
      <w:r w:rsidR="00447165" w:rsidRPr="000F3682">
        <w:rPr>
          <w:rFonts w:eastAsia="Times New Roman" w:cs="Arial"/>
          <w:b/>
        </w:rPr>
        <w:t>. 3</w:t>
      </w:r>
      <w:r w:rsidR="002C3F0C" w:rsidRPr="000F3682">
        <w:rPr>
          <w:rFonts w:eastAsia="Times New Roman" w:cs="Arial"/>
          <w:b/>
        </w:rPr>
        <w:t>, 7, 8</w:t>
      </w:r>
      <w:r w:rsidR="00447165" w:rsidRPr="000F3682">
        <w:rPr>
          <w:rFonts w:eastAsia="Times New Roman" w:cs="Arial"/>
        </w:rPr>
        <w:t>)</w:t>
      </w:r>
      <w:r w:rsidR="00C7527A" w:rsidRPr="000F3682">
        <w:rPr>
          <w:rFonts w:eastAsia="Times New Roman" w:cs="Arial"/>
        </w:rPr>
        <w:t>, inflammation, and iron accumulation</w:t>
      </w:r>
      <w:r w:rsidR="002C3F0C" w:rsidRPr="000F3682">
        <w:rPr>
          <w:rFonts w:eastAsia="Times New Roman" w:cs="Arial"/>
        </w:rPr>
        <w:t xml:space="preserve"> </w:t>
      </w:r>
      <w:r w:rsidR="002C3F0C" w:rsidRPr="000F3682">
        <w:rPr>
          <w:rFonts w:eastAsia="Times New Roman" w:cs="Arial"/>
          <w:b/>
        </w:rPr>
        <w:t>(Fig. 10)</w:t>
      </w:r>
      <w:r w:rsidR="00AE28C8" w:rsidRPr="000F3682">
        <w:rPr>
          <w:rFonts w:eastAsia="Times New Roman" w:cs="Arial"/>
        </w:rPr>
        <w:t>,</w:t>
      </w:r>
      <w:r w:rsidR="00C7527A" w:rsidRPr="000F3682">
        <w:rPr>
          <w:rFonts w:eastAsia="Times New Roman" w:cs="Arial"/>
        </w:rPr>
        <w:t xml:space="preserve"> </w:t>
      </w:r>
      <w:r w:rsidR="00BC017B" w:rsidRPr="000F3682">
        <w:rPr>
          <w:rFonts w:eastAsia="Times New Roman" w:cs="Arial"/>
        </w:rPr>
        <w:t>and whether</w:t>
      </w:r>
      <w:r w:rsidR="00CC2F19" w:rsidRPr="000F3682">
        <w:rPr>
          <w:rFonts w:eastAsia="Times New Roman" w:cs="Arial"/>
        </w:rPr>
        <w:t xml:space="preserve"> </w:t>
      </w:r>
      <w:r w:rsidR="006E37BA" w:rsidRPr="000F3682">
        <w:rPr>
          <w:rFonts w:eastAsia="Times New Roman" w:cs="Arial"/>
        </w:rPr>
        <w:t xml:space="preserve">specific </w:t>
      </w:r>
      <w:r w:rsidR="00CC2F19" w:rsidRPr="000F3682">
        <w:rPr>
          <w:rFonts w:eastAsia="Times New Roman" w:cs="Arial"/>
        </w:rPr>
        <w:t>pathologies can be used as biomarkers for post-traumatic epileptogenesis (PTEgene</w:t>
      </w:r>
      <w:r w:rsidR="00A30252" w:rsidRPr="000F3682">
        <w:rPr>
          <w:rFonts w:eastAsia="Times New Roman" w:cs="Arial"/>
        </w:rPr>
        <w:t>sis)</w:t>
      </w:r>
      <w:r w:rsidR="00BC017B" w:rsidRPr="000F3682">
        <w:rPr>
          <w:rFonts w:eastAsia="Times New Roman" w:cs="Arial"/>
        </w:rPr>
        <w:t>.</w:t>
      </w:r>
      <w:r w:rsidR="00CB52D2" w:rsidRPr="000F3682">
        <w:rPr>
          <w:rFonts w:eastAsia="Times New Roman" w:cs="Arial"/>
        </w:rPr>
        <w:t xml:space="preserve"> </w:t>
      </w:r>
      <w:r w:rsidR="00D52D89" w:rsidRPr="000F3682">
        <w:rPr>
          <w:rFonts w:eastAsia="Times New Roman" w:cs="Arial"/>
          <w:noProof/>
        </w:rPr>
        <w:t>Speficic Aim 3</w:t>
      </w:r>
      <w:r w:rsidR="00BC017B" w:rsidRPr="000F3682">
        <w:rPr>
          <w:rFonts w:eastAsia="Times New Roman" w:cs="Arial"/>
          <w:noProof/>
        </w:rPr>
        <w:t xml:space="preserve"> </w:t>
      </w:r>
      <w:r w:rsidR="00557CEE" w:rsidRPr="000F3682">
        <w:rPr>
          <w:rFonts w:eastAsia="Times New Roman" w:cs="Arial"/>
          <w:noProof/>
        </w:rPr>
        <w:t>will</w:t>
      </w:r>
      <w:r w:rsidR="004F533A" w:rsidRPr="000F3682">
        <w:rPr>
          <w:rFonts w:eastAsia="Times New Roman" w:cs="Arial"/>
          <w:noProof/>
        </w:rPr>
        <w:t xml:space="preserve"> assess wh</w:t>
      </w:r>
      <w:r w:rsidR="00557CEE" w:rsidRPr="000F3682">
        <w:rPr>
          <w:rFonts w:eastAsia="Times New Roman" w:cs="Arial"/>
          <w:noProof/>
        </w:rPr>
        <w:t>e</w:t>
      </w:r>
      <w:r w:rsidR="004F533A" w:rsidRPr="000F3682">
        <w:rPr>
          <w:rFonts w:eastAsia="Times New Roman" w:cs="Arial"/>
          <w:noProof/>
        </w:rPr>
        <w:t xml:space="preserve">ther specific </w:t>
      </w:r>
      <w:r w:rsidR="00BC017B" w:rsidRPr="000F3682">
        <w:rPr>
          <w:rFonts w:eastAsia="Times New Roman" w:cs="Arial"/>
          <w:noProof/>
        </w:rPr>
        <w:t xml:space="preserve">changes in </w:t>
      </w:r>
      <w:r w:rsidR="00CB52D2" w:rsidRPr="000F3682">
        <w:rPr>
          <w:rFonts w:eastAsia="Times New Roman" w:cs="Arial"/>
          <w:noProof/>
        </w:rPr>
        <w:t xml:space="preserve">15 </w:t>
      </w:r>
      <w:r w:rsidR="00BC017B" w:rsidRPr="000F3682">
        <w:rPr>
          <w:rFonts w:eastAsia="Times New Roman" w:cs="Arial"/>
          <w:noProof/>
        </w:rPr>
        <w:t xml:space="preserve">plasma proteins and microRNA </w:t>
      </w:r>
      <w:r w:rsidR="00EA50C8" w:rsidRPr="000F3682">
        <w:rPr>
          <w:rFonts w:eastAsia="Times New Roman" w:cs="Arial"/>
          <w:noProof/>
        </w:rPr>
        <w:t xml:space="preserve">which signal </w:t>
      </w:r>
      <w:r w:rsidR="00BC017B" w:rsidRPr="000F3682">
        <w:rPr>
          <w:rFonts w:eastAsia="Times New Roman" w:cs="Arial"/>
          <w:noProof/>
        </w:rPr>
        <w:t>about neuro</w:t>
      </w:r>
      <w:r w:rsidR="00EA50C8" w:rsidRPr="000F3682">
        <w:rPr>
          <w:rFonts w:eastAsia="Times New Roman" w:cs="Arial"/>
          <w:noProof/>
        </w:rPr>
        <w:t xml:space="preserve">nal and glial </w:t>
      </w:r>
      <w:r w:rsidR="00BC017B" w:rsidRPr="000F3682">
        <w:rPr>
          <w:rFonts w:eastAsia="Times New Roman" w:cs="Arial"/>
          <w:noProof/>
        </w:rPr>
        <w:t>degeneration</w:t>
      </w:r>
      <w:r w:rsidR="00AE28C8" w:rsidRPr="000F3682">
        <w:rPr>
          <w:rFonts w:eastAsia="Times New Roman" w:cs="Arial"/>
          <w:noProof/>
        </w:rPr>
        <w:t>,</w:t>
      </w:r>
      <w:r w:rsidR="00EA50C8" w:rsidRPr="000F3682">
        <w:rPr>
          <w:rFonts w:eastAsia="Times New Roman" w:cs="Arial"/>
          <w:noProof/>
        </w:rPr>
        <w:t xml:space="preserve"> </w:t>
      </w:r>
      <w:r w:rsidR="00BC017B" w:rsidRPr="000F3682">
        <w:rPr>
          <w:rFonts w:eastAsia="Times New Roman" w:cs="Arial"/>
          <w:noProof/>
        </w:rPr>
        <w:t>neuroinflammati</w:t>
      </w:r>
      <w:r w:rsidR="00BF3876" w:rsidRPr="000F3682">
        <w:rPr>
          <w:rFonts w:eastAsia="Times New Roman" w:cs="Arial"/>
          <w:noProof/>
        </w:rPr>
        <w:t>o</w:t>
      </w:r>
      <w:r w:rsidR="00BC017B" w:rsidRPr="000F3682">
        <w:rPr>
          <w:rFonts w:eastAsia="Times New Roman" w:cs="Arial"/>
          <w:noProof/>
        </w:rPr>
        <w:t>n, axonal/dendritic damage, and metabolic changes</w:t>
      </w:r>
      <w:r w:rsidR="005A5307" w:rsidRPr="000F3682">
        <w:rPr>
          <w:rFonts w:eastAsia="Times New Roman" w:cs="Arial"/>
          <w:noProof/>
        </w:rPr>
        <w:t xml:space="preserve"> </w:t>
      </w:r>
      <w:r w:rsidR="00BC017B" w:rsidRPr="000F3682">
        <w:rPr>
          <w:rFonts w:eastAsia="Times New Roman" w:cs="Arial"/>
          <w:noProof/>
        </w:rPr>
        <w:t>will prov</w:t>
      </w:r>
      <w:r w:rsidR="00B70266" w:rsidRPr="000F3682">
        <w:rPr>
          <w:rFonts w:eastAsia="Times New Roman" w:cs="Arial"/>
          <w:noProof/>
        </w:rPr>
        <w:t xml:space="preserve">ide useful biomarkers </w:t>
      </w:r>
      <w:r w:rsidR="00BC017B" w:rsidRPr="000F3682">
        <w:rPr>
          <w:rFonts w:eastAsia="Times New Roman" w:cs="Arial"/>
          <w:noProof/>
        </w:rPr>
        <w:t xml:space="preserve">for </w:t>
      </w:r>
      <w:r w:rsidR="004F533A" w:rsidRPr="000F3682">
        <w:rPr>
          <w:rFonts w:eastAsia="Times New Roman" w:cs="Arial"/>
          <w:noProof/>
        </w:rPr>
        <w:t xml:space="preserve">PTEgenesis. </w:t>
      </w:r>
      <w:r w:rsidR="00427E90" w:rsidRPr="000F3682">
        <w:rPr>
          <w:rFonts w:eastAsia="Times New Roman" w:cs="Arial"/>
          <w:noProof/>
        </w:rPr>
        <w:t xml:space="preserve">In </w:t>
      </w:r>
      <w:r w:rsidR="00CB52D2" w:rsidRPr="000F3682">
        <w:rPr>
          <w:rFonts w:eastAsia="Times New Roman" w:cs="Arial"/>
          <w:noProof/>
        </w:rPr>
        <w:t xml:space="preserve">unbiased </w:t>
      </w:r>
      <w:r w:rsidR="00427E90" w:rsidRPr="000F3682">
        <w:rPr>
          <w:rFonts w:eastAsia="Times New Roman" w:cs="Arial"/>
          <w:noProof/>
        </w:rPr>
        <w:t xml:space="preserve">RNA-seq analysis we </w:t>
      </w:r>
      <w:r w:rsidR="00EA50C8" w:rsidRPr="000F3682">
        <w:rPr>
          <w:rFonts w:eastAsia="Times New Roman" w:cs="Arial"/>
          <w:noProof/>
        </w:rPr>
        <w:t xml:space="preserve">will </w:t>
      </w:r>
      <w:r w:rsidR="00427E90" w:rsidRPr="000F3682">
        <w:rPr>
          <w:rFonts w:eastAsia="Times New Roman" w:cs="Arial"/>
          <w:noProof/>
        </w:rPr>
        <w:t>apply advanced bioinformatics tools</w:t>
      </w:r>
      <w:r w:rsidR="00EA50C8" w:rsidRPr="000F3682">
        <w:rPr>
          <w:rFonts w:eastAsia="Times New Roman" w:cs="Arial"/>
          <w:noProof/>
        </w:rPr>
        <w:t xml:space="preserve"> to discover novel candidate </w:t>
      </w:r>
      <w:r w:rsidR="00A5725E" w:rsidRPr="000F3682">
        <w:rPr>
          <w:rFonts w:eastAsia="Times New Roman" w:cs="Arial"/>
          <w:noProof/>
        </w:rPr>
        <w:t xml:space="preserve">plasma </w:t>
      </w:r>
      <w:r w:rsidR="00EA50C8" w:rsidRPr="000F3682">
        <w:rPr>
          <w:rFonts w:eastAsia="Times New Roman" w:cs="Arial"/>
          <w:noProof/>
        </w:rPr>
        <w:t xml:space="preserve">biomarkers </w:t>
      </w:r>
      <w:r w:rsidR="002C3F0C" w:rsidRPr="000F3682">
        <w:rPr>
          <w:rFonts w:eastAsia="Times New Roman" w:cs="Arial"/>
          <w:noProof/>
        </w:rPr>
        <w:t>beyond</w:t>
      </w:r>
      <w:r w:rsidR="00A5725E" w:rsidRPr="000F3682">
        <w:rPr>
          <w:rFonts w:eastAsia="Times New Roman" w:cs="Arial"/>
          <w:noProof/>
        </w:rPr>
        <w:t xml:space="preserve"> </w:t>
      </w:r>
      <w:r w:rsidR="00EA50C8" w:rsidRPr="000F3682">
        <w:rPr>
          <w:rFonts w:eastAsia="Times New Roman" w:cs="Arial"/>
          <w:noProof/>
        </w:rPr>
        <w:t>the above pathologi</w:t>
      </w:r>
      <w:r w:rsidR="002C3F0C" w:rsidRPr="000F3682">
        <w:rPr>
          <w:rFonts w:eastAsia="Times New Roman" w:cs="Arial"/>
          <w:noProof/>
        </w:rPr>
        <w:t>es</w:t>
      </w:r>
      <w:r w:rsidR="00427E90" w:rsidRPr="000F3682">
        <w:rPr>
          <w:rFonts w:eastAsia="Times New Roman" w:cs="Arial"/>
          <w:noProof/>
        </w:rPr>
        <w:t>.</w:t>
      </w:r>
      <w:r w:rsidR="002C3F0C" w:rsidRPr="000F3682">
        <w:rPr>
          <w:rFonts w:eastAsia="Times New Roman" w:cs="Arial"/>
          <w:noProof/>
        </w:rPr>
        <w:t xml:space="preserve"> </w:t>
      </w:r>
    </w:p>
    <w:p w14:paraId="32B16A20" w14:textId="690FD401" w:rsidR="004F533A" w:rsidRPr="000F3682" w:rsidRDefault="00BC017B" w:rsidP="006A4104">
      <w:pPr>
        <w:pStyle w:val="NoSpacing"/>
        <w:widowControl w:val="0"/>
        <w:spacing w:afterLines="20" w:after="48"/>
        <w:rPr>
          <w:noProof/>
          <w:color w:val="000000" w:themeColor="text1"/>
        </w:rPr>
      </w:pPr>
      <w:r w:rsidRPr="000F3682">
        <w:rPr>
          <w:noProof/>
        </w:rPr>
        <w:t xml:space="preserve">In the end of the </w:t>
      </w:r>
      <w:r w:rsidR="005A7310" w:rsidRPr="000F3682">
        <w:rPr>
          <w:noProof/>
        </w:rPr>
        <w:t>Year 3</w:t>
      </w:r>
      <w:r w:rsidRPr="000F3682">
        <w:rPr>
          <w:noProof/>
        </w:rPr>
        <w:t>, we will</w:t>
      </w:r>
      <w:r w:rsidR="004F533A" w:rsidRPr="000F3682">
        <w:t xml:space="preserve"> combine data from </w:t>
      </w:r>
      <w:r w:rsidRPr="000F3682">
        <w:t xml:space="preserve">plasma markers, EEG and </w:t>
      </w:r>
      <w:r w:rsidR="00B70266" w:rsidRPr="000F3682">
        <w:t>structural</w:t>
      </w:r>
      <w:r w:rsidR="00BF3876" w:rsidRPr="000F3682">
        <w:t xml:space="preserve"> MRI</w:t>
      </w:r>
      <w:r w:rsidR="00B70266" w:rsidRPr="000F3682">
        <w:t xml:space="preserve"> </w:t>
      </w:r>
      <w:r w:rsidR="00166CA9" w:rsidRPr="000F3682">
        <w:t>(s</w:t>
      </w:r>
      <w:r w:rsidR="00B70266" w:rsidRPr="000F3682">
        <w:t>M</w:t>
      </w:r>
      <w:r w:rsidR="00166CA9" w:rsidRPr="000F3682">
        <w:t>R</w:t>
      </w:r>
      <w:r w:rsidR="00B70266" w:rsidRPr="000F3682">
        <w:t>I</w:t>
      </w:r>
      <w:r w:rsidR="00166CA9" w:rsidRPr="000F3682">
        <w:t>)</w:t>
      </w:r>
      <w:r w:rsidR="005A5307" w:rsidRPr="000F3682">
        <w:t>,</w:t>
      </w:r>
      <w:r w:rsidR="00B70266" w:rsidRPr="000F3682">
        <w:t xml:space="preserve"> </w:t>
      </w:r>
      <w:r w:rsidR="00557CEE" w:rsidRPr="000F3682">
        <w:t xml:space="preserve">and test the biomarker value of different parameters alone </w:t>
      </w:r>
      <w:r w:rsidR="00D26365" w:rsidRPr="000F3682">
        <w:t xml:space="preserve">and </w:t>
      </w:r>
      <w:r w:rsidR="00557CEE" w:rsidRPr="000F3682">
        <w:t>in combination</w:t>
      </w:r>
      <w:r w:rsidR="004F533A" w:rsidRPr="000F3682">
        <w:t>.</w:t>
      </w:r>
      <w:r w:rsidR="00497AA5" w:rsidRPr="000F3682">
        <w:t xml:space="preserve"> </w:t>
      </w:r>
      <w:r w:rsidRPr="000F3682">
        <w:t>Then, the</w:t>
      </w:r>
      <w:r w:rsidR="00D26365" w:rsidRPr="000F3682">
        <w:t xml:space="preserve"> a</w:t>
      </w:r>
      <w:r w:rsidR="00497AA5" w:rsidRPr="000F3682">
        <w:t xml:space="preserve">nimal biomarkers </w:t>
      </w:r>
      <w:r w:rsidR="00530D05" w:rsidRPr="000F3682">
        <w:t xml:space="preserve">will be </w:t>
      </w:r>
      <w:r w:rsidR="00497AA5" w:rsidRPr="000F3682">
        <w:t>compared to human biomarkers</w:t>
      </w:r>
      <w:r w:rsidR="00D26365" w:rsidRPr="000F3682">
        <w:t xml:space="preserve"> of PTEgenesis</w:t>
      </w:r>
      <w:r w:rsidRPr="000F3682">
        <w:t xml:space="preserve"> </w:t>
      </w:r>
      <w:r w:rsidR="0092763D" w:rsidRPr="000F3682">
        <w:t xml:space="preserve">from </w:t>
      </w:r>
      <w:r w:rsidRPr="000F3682">
        <w:rPr>
          <w:i/>
        </w:rPr>
        <w:t>Project 3</w:t>
      </w:r>
      <w:r w:rsidR="00497AA5" w:rsidRPr="000F3682">
        <w:rPr>
          <w:i/>
        </w:rPr>
        <w:t>.</w:t>
      </w:r>
      <w:r w:rsidR="00A200FA" w:rsidRPr="000F3682">
        <w:rPr>
          <w:b/>
          <w:noProof/>
        </w:rPr>
        <w:t xml:space="preserve"> </w:t>
      </w:r>
      <w:r w:rsidR="00BF507B" w:rsidRPr="000F3682">
        <w:rPr>
          <w:noProof/>
        </w:rPr>
        <w:t>The most</w:t>
      </w:r>
      <w:r w:rsidRPr="000F3682">
        <w:rPr>
          <w:noProof/>
        </w:rPr>
        <w:t xml:space="preserve"> predictive animal biomarker</w:t>
      </w:r>
      <w:r w:rsidR="005A5307" w:rsidRPr="000F3682">
        <w:rPr>
          <w:noProof/>
        </w:rPr>
        <w:t xml:space="preserve"> panel</w:t>
      </w:r>
      <w:r w:rsidR="00BF507B" w:rsidRPr="000F3682">
        <w:rPr>
          <w:noProof/>
        </w:rPr>
        <w:t>will</w:t>
      </w:r>
      <w:r w:rsidR="005A5307" w:rsidRPr="000F3682">
        <w:rPr>
          <w:noProof/>
          <w:color w:val="000000" w:themeColor="text1"/>
        </w:rPr>
        <w:t xml:space="preserve"> be validated </w:t>
      </w:r>
      <w:r w:rsidRPr="000F3682">
        <w:rPr>
          <w:noProof/>
          <w:color w:val="000000" w:themeColor="text1"/>
        </w:rPr>
        <w:t>in an independent cohort</w:t>
      </w:r>
      <w:r w:rsidR="005A5307" w:rsidRPr="000F3682">
        <w:rPr>
          <w:noProof/>
          <w:color w:val="000000" w:themeColor="text1"/>
        </w:rPr>
        <w:t xml:space="preserve"> in </w:t>
      </w:r>
      <w:r w:rsidRPr="000F3682">
        <w:rPr>
          <w:i/>
          <w:noProof/>
          <w:color w:val="000000" w:themeColor="text1"/>
        </w:rPr>
        <w:t>Project 2</w:t>
      </w:r>
      <w:r w:rsidR="005A5307" w:rsidRPr="000F3682">
        <w:rPr>
          <w:b/>
          <w:noProof/>
          <w:color w:val="000000" w:themeColor="text1"/>
        </w:rPr>
        <w:t xml:space="preserve"> </w:t>
      </w:r>
      <w:r w:rsidR="005A5307" w:rsidRPr="000F3682">
        <w:rPr>
          <w:noProof/>
          <w:color w:val="000000" w:themeColor="text1"/>
        </w:rPr>
        <w:t xml:space="preserve">and tested </w:t>
      </w:r>
      <w:r w:rsidR="00BF507B" w:rsidRPr="000F3682">
        <w:rPr>
          <w:noProof/>
          <w:color w:val="000000" w:themeColor="text1"/>
        </w:rPr>
        <w:t>for prediction of</w:t>
      </w:r>
      <w:r w:rsidRPr="000F3682">
        <w:rPr>
          <w:noProof/>
          <w:color w:val="000000" w:themeColor="text1"/>
        </w:rPr>
        <w:t xml:space="preserve"> treatment response in </w:t>
      </w:r>
      <w:r w:rsidRPr="000F3682">
        <w:rPr>
          <w:i/>
          <w:noProof/>
          <w:color w:val="000000" w:themeColor="text1"/>
        </w:rPr>
        <w:t>Project 2</w:t>
      </w:r>
      <w:r w:rsidR="005A5307" w:rsidRPr="000F3682">
        <w:rPr>
          <w:b/>
          <w:noProof/>
          <w:color w:val="000000" w:themeColor="text1"/>
        </w:rPr>
        <w:t xml:space="preserve"> </w:t>
      </w:r>
      <w:r w:rsidR="005A5307" w:rsidRPr="000F3682">
        <w:rPr>
          <w:noProof/>
          <w:color w:val="000000" w:themeColor="text1"/>
        </w:rPr>
        <w:t>(</w:t>
      </w:r>
      <w:r w:rsidR="00BF507B" w:rsidRPr="000F3682">
        <w:rPr>
          <w:noProof/>
          <w:color w:val="000000" w:themeColor="text1"/>
        </w:rPr>
        <w:t>Y</w:t>
      </w:r>
      <w:r w:rsidR="005A5307" w:rsidRPr="000F3682">
        <w:rPr>
          <w:noProof/>
          <w:color w:val="000000" w:themeColor="text1"/>
        </w:rPr>
        <w:t>ears 4-5)</w:t>
      </w:r>
      <w:r w:rsidRPr="000F3682">
        <w:rPr>
          <w:noProof/>
          <w:color w:val="000000" w:themeColor="text1"/>
        </w:rPr>
        <w:t>.</w:t>
      </w:r>
    </w:p>
    <w:p w14:paraId="67EEEFE7" w14:textId="65B6F34C" w:rsidR="00CB52D2" w:rsidRPr="000F3682" w:rsidRDefault="00000070" w:rsidP="006A4104">
      <w:pPr>
        <w:pStyle w:val="NoSpacing"/>
        <w:widowControl w:val="0"/>
        <w:spacing w:afterLines="20" w:after="48"/>
        <w:rPr>
          <w:rFonts w:eastAsia="Arial"/>
          <w:b/>
          <w:color w:val="0000FF"/>
          <w:spacing w:val="-2"/>
          <w:position w:val="-1"/>
        </w:rPr>
      </w:pPr>
      <w:r>
        <w:rPr>
          <w:rStyle w:val="Heading2Char"/>
        </w:rPr>
        <w:t>3.1</w:t>
      </w:r>
      <w:r w:rsidR="00A54877">
        <w:rPr>
          <w:rStyle w:val="Heading2Char"/>
        </w:rPr>
        <w:t>.</w:t>
      </w:r>
      <w:r>
        <w:rPr>
          <w:rStyle w:val="Heading2Char"/>
        </w:rPr>
        <w:t xml:space="preserve"> </w:t>
      </w:r>
      <w:r w:rsidR="00CB52D2" w:rsidRPr="00C642B0">
        <w:rPr>
          <w:rStyle w:val="Heading2Char"/>
        </w:rPr>
        <w:t>Specific Aim 1:</w:t>
      </w:r>
      <w:r w:rsidR="00CB52D2" w:rsidRPr="000F3682">
        <w:t xml:space="preserve"> (1) To investigate the occurrence and progression of abnormalities in cortical and hippocampal wideband EEG recordings acquired immediately after temporal lobe TBI for up to 12 months post-injury</w:t>
      </w:r>
      <w:r w:rsidR="006F3D43" w:rsidRPr="000F3682">
        <w:t>;</w:t>
      </w:r>
      <w:r w:rsidR="00CB52D2" w:rsidRPr="000F3682">
        <w:t xml:space="preserve"> (2) To compare the severity and progression of changes between animals that </w:t>
      </w:r>
      <w:r w:rsidR="00CB52D2" w:rsidRPr="000F3682">
        <w:rPr>
          <w:color w:val="000000" w:themeColor="text1"/>
        </w:rPr>
        <w:t>will or will not develop epilepsy</w:t>
      </w:r>
      <w:r w:rsidR="006F3D43" w:rsidRPr="000F3682">
        <w:rPr>
          <w:color w:val="000000" w:themeColor="text1"/>
        </w:rPr>
        <w:t>;</w:t>
      </w:r>
      <w:r w:rsidR="00CB52D2" w:rsidRPr="000F3682">
        <w:rPr>
          <w:color w:val="000000" w:themeColor="text1"/>
        </w:rPr>
        <w:t xml:space="preserve"> </w:t>
      </w:r>
      <w:r w:rsidR="00CB52D2" w:rsidRPr="000F3682">
        <w:rPr>
          <w:rFonts w:eastAsia="Arial"/>
          <w:color w:val="000000" w:themeColor="text1"/>
          <w:spacing w:val="-2"/>
          <w:position w:val="-1"/>
        </w:rPr>
        <w:t xml:space="preserve">(3) To provide a set of candidate biomarkers to be validated in an independent animal cohort in </w:t>
      </w:r>
      <w:r w:rsidR="00CB52D2" w:rsidRPr="000F3682">
        <w:rPr>
          <w:rFonts w:eastAsia="Arial"/>
          <w:i/>
          <w:color w:val="000000" w:themeColor="text1"/>
          <w:spacing w:val="-2"/>
          <w:position w:val="-1"/>
        </w:rPr>
        <w:t>Project 2</w:t>
      </w:r>
      <w:r w:rsidR="00CB52D2" w:rsidRPr="000F3682">
        <w:rPr>
          <w:rFonts w:eastAsia="Arial"/>
          <w:color w:val="000000" w:themeColor="text1"/>
          <w:spacing w:val="-2"/>
          <w:position w:val="-1"/>
        </w:rPr>
        <w:t xml:space="preserve"> and human cohort with temporal lobe TBI in </w:t>
      </w:r>
      <w:r w:rsidR="00CB52D2" w:rsidRPr="000F3682">
        <w:rPr>
          <w:rFonts w:eastAsia="Arial"/>
          <w:i/>
          <w:color w:val="000000" w:themeColor="text1"/>
          <w:spacing w:val="-2"/>
          <w:position w:val="-1"/>
        </w:rPr>
        <w:t>Project 3</w:t>
      </w:r>
      <w:r w:rsidR="006F3D43" w:rsidRPr="000F3682">
        <w:rPr>
          <w:rFonts w:eastAsia="Arial"/>
          <w:i/>
          <w:color w:val="000000" w:themeColor="text1"/>
          <w:spacing w:val="-2"/>
          <w:position w:val="-1"/>
        </w:rPr>
        <w:t>;</w:t>
      </w:r>
      <w:r w:rsidR="00CB52D2" w:rsidRPr="000F3682">
        <w:rPr>
          <w:rFonts w:eastAsia="Arial"/>
          <w:color w:val="000000" w:themeColor="text1"/>
          <w:spacing w:val="-2"/>
          <w:position w:val="-1"/>
        </w:rPr>
        <w:t xml:space="preserve"> (4) To assess whether a combination of imaging and plasma markers increases the sensitivity and specificity of electrophysiological markers.</w:t>
      </w:r>
    </w:p>
    <w:p w14:paraId="54764F40" w14:textId="4B4547DA" w:rsidR="00CB52D2" w:rsidRPr="000F3682" w:rsidRDefault="00000070" w:rsidP="006A4104">
      <w:pPr>
        <w:pStyle w:val="NoSpacing"/>
        <w:widowControl w:val="0"/>
        <w:spacing w:afterLines="20" w:after="48"/>
      </w:pPr>
      <w:r>
        <w:rPr>
          <w:rStyle w:val="Heading2Char"/>
        </w:rPr>
        <w:t>3.1.1</w:t>
      </w:r>
      <w:r w:rsidR="00A54877">
        <w:rPr>
          <w:rStyle w:val="Heading2Char"/>
        </w:rPr>
        <w:t>.</w:t>
      </w:r>
      <w:r>
        <w:rPr>
          <w:rStyle w:val="Heading2Char"/>
        </w:rPr>
        <w:t xml:space="preserve"> </w:t>
      </w:r>
      <w:r w:rsidR="00CB52D2" w:rsidRPr="00C642B0">
        <w:rPr>
          <w:rStyle w:val="Heading2Char"/>
        </w:rPr>
        <w:t>Hypothesis 1</w:t>
      </w:r>
      <w:r w:rsidR="00CB52D2" w:rsidRPr="000F3682">
        <w:rPr>
          <w:b/>
          <w:i/>
        </w:rPr>
        <w:t>:</w:t>
      </w:r>
      <w:r w:rsidR="00CB52D2" w:rsidRPr="000F3682">
        <w:t xml:space="preserve"> Temporal lobe TBI in the rat will result in electrophysiological abnormalities in the perilesional cortex and hippocampus</w:t>
      </w:r>
      <w:r w:rsidR="00A475BF" w:rsidRPr="000F3682">
        <w:t>, some of which</w:t>
      </w:r>
      <w:r w:rsidR="00CB52D2" w:rsidRPr="000F3682">
        <w:t xml:space="preserve"> will be biomarkers for epileptogenesis both in animals and </w:t>
      </w:r>
      <w:r w:rsidR="006A4104" w:rsidRPr="005722E7">
        <w:rPr>
          <w:rStyle w:val="Heading2Char"/>
          <w:noProof/>
        </w:rPr>
        <w:lastRenderedPageBreak/>
        <mc:AlternateContent>
          <mc:Choice Requires="wpg">
            <w:drawing>
              <wp:anchor distT="0" distB="0" distL="45720" distR="0" simplePos="0" relativeHeight="251641344" behindDoc="0" locked="0" layoutInCell="1" allowOverlap="1" wp14:anchorId="0435C01F" wp14:editId="47E0A6D5">
                <wp:simplePos x="0" y="0"/>
                <wp:positionH relativeFrom="margin">
                  <wp:posOffset>3752850</wp:posOffset>
                </wp:positionH>
                <wp:positionV relativeFrom="margin">
                  <wp:posOffset>19050</wp:posOffset>
                </wp:positionV>
                <wp:extent cx="3181985" cy="3419475"/>
                <wp:effectExtent l="0" t="0" r="0" b="9525"/>
                <wp:wrapSquare wrapText="bothSides"/>
                <wp:docPr id="520" name="Group 520"/>
                <wp:cNvGraphicFramePr/>
                <a:graphic xmlns:a="http://schemas.openxmlformats.org/drawingml/2006/main">
                  <a:graphicData uri="http://schemas.microsoft.com/office/word/2010/wordprocessingGroup">
                    <wpg:wgp>
                      <wpg:cNvGrpSpPr/>
                      <wpg:grpSpPr>
                        <a:xfrm>
                          <a:off x="0" y="0"/>
                          <a:ext cx="3181985" cy="3419475"/>
                          <a:chOff x="3709076" y="-120"/>
                          <a:chExt cx="3267940" cy="3426965"/>
                        </a:xfrm>
                      </wpg:grpSpPr>
                      <pic:pic xmlns:pic="http://schemas.openxmlformats.org/drawingml/2006/picture">
                        <pic:nvPicPr>
                          <pic:cNvPr id="521" name="Picture 521"/>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3809171" y="-120"/>
                            <a:ext cx="2994508" cy="1793991"/>
                          </a:xfrm>
                          <a:prstGeom prst="rect">
                            <a:avLst/>
                          </a:prstGeom>
                          <a:noFill/>
                          <a:ln>
                            <a:noFill/>
                          </a:ln>
                        </pic:spPr>
                      </pic:pic>
                      <wps:wsp>
                        <wps:cNvPr id="522" name="Text Box 2"/>
                        <wps:cNvSpPr txBox="1">
                          <a:spLocks noChangeArrowheads="1"/>
                        </wps:cNvSpPr>
                        <wps:spPr bwMode="auto">
                          <a:xfrm>
                            <a:off x="3709076" y="1784323"/>
                            <a:ext cx="3267940" cy="1642522"/>
                          </a:xfrm>
                          <a:prstGeom prst="rect">
                            <a:avLst/>
                          </a:prstGeom>
                          <a:solidFill>
                            <a:srgbClr val="FFFFFF"/>
                          </a:solidFill>
                          <a:ln w="9525">
                            <a:noFill/>
                            <a:miter lim="800000"/>
                            <a:headEnd/>
                            <a:tailEnd/>
                          </a:ln>
                        </wps:spPr>
                        <wps:txbx>
                          <w:txbxContent>
                            <w:p w14:paraId="4515F7DC" w14:textId="77777777" w:rsidR="00050CFD" w:rsidRPr="000F3682" w:rsidRDefault="00050CFD" w:rsidP="007931EF">
                              <w:pPr>
                                <w:pStyle w:val="CaptionFigure"/>
                              </w:pPr>
                              <w:r w:rsidRPr="000F3682">
                                <w:rPr>
                                  <w:b/>
                                </w:rPr>
                                <w:t>Figure 5</w:t>
                              </w:r>
                              <w:r w:rsidRPr="000F3682">
                                <w:t xml:space="preserve">. Randomization and expected animal numbers. The animal cohort consists of 189 rats from which 161 are randomized to TBI and 28 to sham-operation. After acute mortality (30% expected), follow-up cohort consists of 140 rats (112 TBI, 28 sham-operated). After expected 25% follow-up mortality, we will have 21 TBI rats with epilepsy, 63 TBI rats without epilepsy, and 21 sham-operated controls. To achieve this, follow-up of animals is divided equally between the 3 sites (Kuopio, Melbourne, UCLA), each producing at least 7 TBI rats with epilepsy, 21 without epilepsy, and 7 sham-operated animals.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435C01F" id="Group 520" o:spid="_x0000_s1121" style="position:absolute;margin-left:295.5pt;margin-top:1.5pt;width:250.55pt;height:269.25pt;z-index:251641344;mso-wrap-distance-left:3.6pt;mso-wrap-distance-right:0;mso-position-horizontal-relative:margin;mso-position-vertical-relative:margin;mso-width-relative:margin;mso-height-relative:margin" coordorigin="37090,-1" coordsize="32679,3426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">
                <v:shape id="Picture 521" o:spid="_x0000_s1122" type="#_x0000_t75" style="position:absolute;left:38091;top:-1;width:29945;height:17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YpvEAAAA3AAAAA8AAABkcnMvZG93bnJldi54bWxEj0FrwkAUhO8F/8PyBC9FNwbaSnQVESql&#10;JxtFr4/sMxvNvg3ZrUn/vSsIPQ4z8w2zWPW2FjdqfeVYwXSSgCAunK64VHDYf45nIHxA1lg7JgV/&#10;5GG1HLwsMNOu4x+65aEUEcI+QwUmhCaT0heGLPqJa4ijd3atxRBlW0rdYhfhtpZpkrxLixXHBYMN&#10;bQwV1/zXKrjsv9N1U3avlTsW3uxO+fZD5kqNhv16DiJQH/7Dz/aXVvCWTuFxJh4Bub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z+YpvEAAAA3AAAAA8AAAAAAAAAAAAAAAAA&#10;nwIAAGRycy9kb3ducmV2LnhtbFBLBQYAAAAABAAEAPcAAACQAwAAAAA=&#10;">
                  <v:imagedata r:id="rId13" o:title=""/>
                  <v:path arrowok="t"/>
                </v:shape>
                <v:shape id="Text Box 2" o:spid="_x0000_s1123" type="#_x0000_t202" style="position:absolute;left:37090;top:17843;width:32680;height:164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iEhMQA&#10;AADcAAAADwAAAGRycy9kb3ducmV2LnhtbESPzWrDMBCE74W+g9hCL6WWaxK7caKEtJDia34eYGOt&#10;f6i1MpYS229fFQo9DjPzDbPZTaYTdxpca1nBWxSDIC6tbrlWcDkfXt9BOI+ssbNMCmZysNs+Pmww&#10;13bkI91PvhYBwi5HBY33fS6lKxsy6CLbEwevsoNBH+RQSz3gGOCmk0kcp9Jgy2GhwZ4+Gyq/Tzej&#10;oCrGl+VqvH75S3ZcpB/YZlc7K/X8NO3XIDxN/j/81y60gmWSwO+ZcAT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4hITEAAAA3AAAAA8AAAAAAAAAAAAAAAAAmAIAAGRycy9k&#10;b3ducmV2LnhtbFBLBQYAAAAABAAEAPUAAACJAwAAAAA=&#10;" stroked="f">
                  <v:textbox>
                    <w:txbxContent>
                      <w:p w14:paraId="4515F7DC" w14:textId="77777777" w:rsidR="00050CFD" w:rsidRPr="000F3682" w:rsidRDefault="00050CFD" w:rsidP="007931EF">
                        <w:pPr>
                          <w:pStyle w:val="CaptionFigure"/>
                        </w:pPr>
                        <w:r w:rsidRPr="000F3682">
                          <w:rPr>
                            <w:b/>
                          </w:rPr>
                          <w:t>Figure 5</w:t>
                        </w:r>
                        <w:r w:rsidRPr="000F3682">
                          <w:t xml:space="preserve">. Randomization and expected animal numbers. The animal cohort consists of 189 rats from which 161 are randomized to TBI and 28 to sham-operation. After acute mortality (30% expected), follow-up cohort consists of 140 rats (112 TBI, 28 sham-operated). After expected 25% follow-up mortality, we will have 21 TBI rats with epilepsy, 63 TBI rats without epilepsy, and 21 sham-operated controls. To achieve this, follow-up of animals is divided equally between the 3 sites (Kuopio, Melbourne, UCLA), each producing at least 7 TBI rats with epilepsy, 21 without epilepsy, and 7 sham-operated animals. </w:t>
                        </w:r>
                      </w:p>
                    </w:txbxContent>
                  </v:textbox>
                </v:shape>
                <w10:wrap type="square" anchorx="margin" anchory="margin"/>
              </v:group>
            </w:pict>
          </mc:Fallback>
        </mc:AlternateContent>
      </w:r>
      <w:r w:rsidR="00CB52D2" w:rsidRPr="000F3682">
        <w:t xml:space="preserve">humans. </w:t>
      </w:r>
      <w:r w:rsidR="0092763D" w:rsidRPr="000F3682">
        <w:t>Integration with</w:t>
      </w:r>
      <w:r w:rsidR="00CB52D2" w:rsidRPr="000F3682">
        <w:t xml:space="preserve"> concomitant molecular and structural abnormalities will increase the sensitivity and specificity of electrophysiological biomarkers.</w:t>
      </w:r>
    </w:p>
    <w:p w14:paraId="30753FB4" w14:textId="5CD6969C" w:rsidR="00A30252" w:rsidRPr="000F3682" w:rsidRDefault="003D0866" w:rsidP="006A4104">
      <w:pPr>
        <w:pStyle w:val="NoSpacing"/>
        <w:widowControl w:val="0"/>
        <w:spacing w:afterLines="20" w:after="48"/>
        <w:rPr>
          <w:b/>
        </w:rPr>
      </w:pPr>
      <w:r w:rsidRPr="000F3682">
        <w:t xml:space="preserve">Preliminary results to support Hypothesis 1 </w:t>
      </w:r>
      <w:r w:rsidR="008F2C88" w:rsidRPr="000F3682">
        <w:t>–</w:t>
      </w:r>
      <w:r w:rsidRPr="000F3682">
        <w:t xml:space="preserve"> Electrophysiology</w:t>
      </w:r>
      <w:r w:rsidR="008F2C88" w:rsidRPr="000F3682">
        <w:t xml:space="preserve">: </w:t>
      </w:r>
      <w:r w:rsidRPr="000F3682">
        <w:t>Recent published work from UCLA</w:t>
      </w:r>
      <w:r w:rsidR="002C3F0C" w:rsidRPr="0036688F">
        <w:fldChar w:fldCharType="begin" w:fldLock="1"/>
      </w:r>
      <w:r w:rsidR="000F3682" w:rsidRPr="000F3682">
        <w:instrText>ADDIN CSL_CITATION { "citationItems" : [ { "id" : "ITEM-1", "itemData" : { "author" : [ { "dropping-particle" : "", "family" : "Bragin", "given" : "Anatol", "non-dropping-particle" : "", "parse-names" : false, "suffix" : "" } ], "container-title" : "Epilepsia", "id" : "ITEM-1", "issued" : { "date-parts" : [ [ "2016" ] ] }, "page" : "in press", "title" : "Pathological electrographic changes after experimental traumatic brain injury", "type" : "article-journal" }, "uris" : [ "http://www.mendeley.com/documents/?uuid=513c379e-3a4b-4d3c-bc93-b2549f2ad5a5" ] } ], "mendeley" : { "formattedCitation" : "&lt;sup&gt;8&lt;/sup&gt;", "plainTextFormattedCitation" : "8", "previouslyFormattedCitation" : "&lt;sup&gt;25&lt;/sup&gt;" }, "properties" : { "noteIndex" : 0 }, "schema" : "https://github.com/citation-style-language/schema/raw/master/csl-citation.json" }</w:instrText>
      </w:r>
      <w:r w:rsidR="002C3F0C" w:rsidRPr="0036688F">
        <w:fldChar w:fldCharType="separate"/>
      </w:r>
      <w:r w:rsidR="000F3682" w:rsidRPr="000F3682">
        <w:rPr>
          <w:noProof/>
          <w:vertAlign w:val="superscript"/>
        </w:rPr>
        <w:t>8</w:t>
      </w:r>
      <w:r w:rsidR="002C3F0C" w:rsidRPr="0036688F">
        <w:fldChar w:fldCharType="end"/>
      </w:r>
      <w:r w:rsidRPr="000F3682">
        <w:t xml:space="preserve"> </w:t>
      </w:r>
      <w:r w:rsidR="000526B8" w:rsidRPr="000F3682">
        <w:t>(</w:t>
      </w:r>
      <w:r w:rsidR="000526B8" w:rsidRPr="000F3682">
        <w:rPr>
          <w:b/>
        </w:rPr>
        <w:t>Appendix 2</w:t>
      </w:r>
      <w:r w:rsidR="000526B8" w:rsidRPr="000F3682">
        <w:t xml:space="preserve">) </w:t>
      </w:r>
      <w:r w:rsidRPr="000F3682">
        <w:t xml:space="preserve">found pHFOs in cortical areas within or adjacent to injury site of 58% of TBI rats (n=12), but none in controls (n=14; </w:t>
      </w:r>
      <w:r w:rsidRPr="000F3682">
        <w:rPr>
          <w:b/>
        </w:rPr>
        <w:t xml:space="preserve">Fig. </w:t>
      </w:r>
      <w:r w:rsidR="005A5307" w:rsidRPr="000F3682">
        <w:rPr>
          <w:b/>
        </w:rPr>
        <w:t>2</w:t>
      </w:r>
      <w:r w:rsidRPr="000F3682">
        <w:t xml:space="preserve">). All pHFOs were detected between </w:t>
      </w:r>
      <w:r w:rsidR="008F2C88" w:rsidRPr="000F3682">
        <w:t>two and seven days</w:t>
      </w:r>
      <w:r w:rsidRPr="000F3682">
        <w:t xml:space="preserve"> after TBI. In these same areas within </w:t>
      </w:r>
      <w:r w:rsidR="008F2C88" w:rsidRPr="000F3682">
        <w:t xml:space="preserve">three days </w:t>
      </w:r>
      <w:r w:rsidRPr="000F3682">
        <w:t>after the appearance of pHFOs, paroxysmal activity was found consisting repetitive pHFOs and EEG spikes (rHFOSs) in a 10-16 Hz arcuate-shaped pattern (</w:t>
      </w:r>
      <w:r w:rsidRPr="000F3682">
        <w:rPr>
          <w:b/>
        </w:rPr>
        <w:t xml:space="preserve">Fig. </w:t>
      </w:r>
      <w:r w:rsidR="00031365" w:rsidRPr="000F3682">
        <w:rPr>
          <w:b/>
        </w:rPr>
        <w:t>4</w:t>
      </w:r>
      <w:r w:rsidRPr="000F3682">
        <w:t>). The EEG spike component of rHFOSs had a mean duration of 25±11 ms and corresponded with an increase in neuronal spike firing (</w:t>
      </w:r>
      <w:r w:rsidRPr="000F3682">
        <w:rPr>
          <w:b/>
        </w:rPr>
        <w:t xml:space="preserve">Fig. </w:t>
      </w:r>
      <w:r w:rsidR="00031365" w:rsidRPr="000F3682">
        <w:rPr>
          <w:b/>
        </w:rPr>
        <w:t>4B</w:t>
      </w:r>
      <w:r w:rsidRPr="000F3682">
        <w:t>). In addition, immediately after injury 83% of TBI rats had paroxysmal delta (1-3 Hz) activity that had maximum amplitude within and near the injury site, but normalized within 96 h of injury and likely associated with non-specific changes in the extracellular ionic and neurochemical milieu (data not shown). However, four rats that had pHFOs and rHFOSs within the first two weeks later developed seizures, whereas as none of the rats without these events developed late seizures.</w:t>
      </w:r>
    </w:p>
    <w:p w14:paraId="3C77C87C" w14:textId="3BE24F5C" w:rsidR="009A315D" w:rsidRPr="000F3682" w:rsidRDefault="00357359" w:rsidP="006A4104">
      <w:pPr>
        <w:pStyle w:val="NoSpacing"/>
        <w:widowControl w:val="0"/>
        <w:spacing w:afterLines="20" w:after="48"/>
      </w:pPr>
      <w:r>
        <w:rPr>
          <w:b/>
          <w:bCs/>
          <w:noProof/>
        </w:rPr>
        <mc:AlternateContent>
          <mc:Choice Requires="wps">
            <w:drawing>
              <wp:anchor distT="0" distB="0" distL="0" distR="0" simplePos="0" relativeHeight="251671040" behindDoc="0" locked="0" layoutInCell="1" allowOverlap="1" wp14:anchorId="44674FFD" wp14:editId="15DC01F4">
                <wp:simplePos x="0" y="0"/>
                <wp:positionH relativeFrom="margin">
                  <wp:posOffset>3762375</wp:posOffset>
                </wp:positionH>
                <wp:positionV relativeFrom="paragraph">
                  <wp:posOffset>-3874770</wp:posOffset>
                </wp:positionV>
                <wp:extent cx="3126105" cy="3438525"/>
                <wp:effectExtent l="0" t="0" r="17145" b="28575"/>
                <wp:wrapSquare wrapText="bothSides"/>
                <wp:docPr id="12" name="Rectangle 12"/>
                <wp:cNvGraphicFramePr/>
                <a:graphic xmlns:a="http://schemas.openxmlformats.org/drawingml/2006/main">
                  <a:graphicData uri="http://schemas.microsoft.com/office/word/2010/wordprocessingShape">
                    <wps:wsp>
                      <wps:cNvSpPr/>
                      <wps:spPr>
                        <a:xfrm>
                          <a:off x="0" y="0"/>
                          <a:ext cx="3126105" cy="343852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DF6281" id="Rectangle 12" o:spid="_x0000_s1026" style="position:absolute;margin-left:296.25pt;margin-top:-305.1pt;width:246.15pt;height:270.75pt;z-index:25167104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" filled="f" strokecolor="black [3213]" strokeweight=".25pt">
                <w10:wrap type="square" anchorx="margin"/>
              </v:rect>
            </w:pict>
          </mc:Fallback>
        </mc:AlternateContent>
      </w:r>
      <w:r w:rsidR="007578CA">
        <w:rPr>
          <w:noProof/>
        </w:rPr>
        <mc:AlternateContent>
          <mc:Choice Requires="wpg">
            <w:drawing>
              <wp:anchor distT="0" distB="0" distL="45720" distR="0" simplePos="0" relativeHeight="251664896" behindDoc="0" locked="0" layoutInCell="1" allowOverlap="1" wp14:anchorId="2D03AC9F" wp14:editId="04540CA3">
                <wp:simplePos x="0" y="0"/>
                <wp:positionH relativeFrom="margin">
                  <wp:posOffset>2562225</wp:posOffset>
                </wp:positionH>
                <wp:positionV relativeFrom="margin">
                  <wp:posOffset>5029200</wp:posOffset>
                </wp:positionV>
                <wp:extent cx="4324350" cy="4196715"/>
                <wp:effectExtent l="0" t="0" r="19050" b="13335"/>
                <wp:wrapSquare wrapText="bothSides"/>
                <wp:docPr id="572" name="Group 572"/>
                <wp:cNvGraphicFramePr/>
                <a:graphic xmlns:a="http://schemas.openxmlformats.org/drawingml/2006/main">
                  <a:graphicData uri="http://schemas.microsoft.com/office/word/2010/wordprocessingGroup">
                    <wpg:wgp>
                      <wpg:cNvGrpSpPr/>
                      <wpg:grpSpPr>
                        <a:xfrm>
                          <a:off x="0" y="0"/>
                          <a:ext cx="4324350" cy="4196715"/>
                          <a:chOff x="127404" y="-76232"/>
                          <a:chExt cx="4328488" cy="4205227"/>
                        </a:xfrm>
                      </wpg:grpSpPr>
                      <wps:wsp>
                        <wps:cNvPr id="571" name="Rectangle 571"/>
                        <wps:cNvSpPr/>
                        <wps:spPr>
                          <a:xfrm>
                            <a:off x="127404" y="-76232"/>
                            <a:ext cx="4328488" cy="4205226"/>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18" name="Group 518"/>
                        <wpg:cNvGrpSpPr/>
                        <wpg:grpSpPr>
                          <a:xfrm>
                            <a:off x="165532" y="-25995"/>
                            <a:ext cx="4280190" cy="4154990"/>
                            <a:chOff x="1053512" y="-57174"/>
                            <a:chExt cx="4280583" cy="4155226"/>
                          </a:xfrm>
                        </wpg:grpSpPr>
                        <wps:wsp>
                          <wps:cNvPr id="339" name="Text Box 2"/>
                          <wps:cNvSpPr txBox="1">
                            <a:spLocks noChangeArrowheads="1"/>
                          </wps:cNvSpPr>
                          <wps:spPr bwMode="auto">
                            <a:xfrm>
                              <a:off x="1053512" y="2180881"/>
                              <a:ext cx="4280583" cy="1917171"/>
                            </a:xfrm>
                            <a:prstGeom prst="rect">
                              <a:avLst/>
                            </a:prstGeom>
                            <a:noFill/>
                            <a:ln w="9525">
                              <a:noFill/>
                              <a:miter lim="800000"/>
                              <a:headEnd/>
                              <a:tailEnd/>
                            </a:ln>
                          </wps:spPr>
                          <wps:txbx>
                            <w:txbxContent>
                              <w:p w14:paraId="25D48491" w14:textId="77777777" w:rsidR="00A43686" w:rsidRPr="000F3682" w:rsidRDefault="00A43686" w:rsidP="00A43686">
                                <w:pPr>
                                  <w:pStyle w:val="CaptionFigure"/>
                                </w:pPr>
                                <w:r w:rsidRPr="000F3682">
                                  <w:rPr>
                                    <w:b/>
                                  </w:rPr>
                                  <w:t xml:space="preserve">Figure 6. </w:t>
                                </w:r>
                                <w:r w:rsidRPr="000F3682">
                                  <w:t>Study design: SA1. Lateral FPI -induced temporal lobe injury.</w:t>
                                </w:r>
                                <w:r w:rsidRPr="000F3682">
                                  <w:rPr>
                                    <w:b/>
                                  </w:rPr>
                                  <w:t xml:space="preserve"> (A) </w:t>
                                </w:r>
                                <w:r w:rsidRPr="000F3682">
                                  <w:t>Location of craniotomy and EEG recording electrodes (red dots). Blue dashed lines show the levels of MRIs in panels B and C,</w:t>
                                </w:r>
                                <w:r w:rsidRPr="000F3682">
                                  <w:rPr>
                                    <w:b/>
                                  </w:rPr>
                                  <w:t xml:space="preserve"> (B</w:t>
                                </w:r>
                                <w:r w:rsidRPr="000F3682">
                                  <w:rPr>
                                    <w:b/>
                                    <w:vertAlign w:val="subscript"/>
                                  </w:rPr>
                                  <w:t>B</w:t>
                                </w:r>
                                <w:r w:rsidRPr="000F3682">
                                  <w:rPr>
                                    <w:b/>
                                  </w:rPr>
                                  <w:t xml:space="preserve">) </w:t>
                                </w:r>
                                <w:r w:rsidRPr="000F3682">
                                  <w:t>Typical lesion at 3 months after lateral FPI. The lesioned areas include perirhinal cortex (PRCx), auditory and visual association cortices (A and V Cx), and extends caudally to postrhinal cortex [PoRCx; Panel</w:t>
                                </w:r>
                                <w:r w:rsidRPr="000F3682">
                                  <w:rPr>
                                    <w:b/>
                                  </w:rPr>
                                  <w:t xml:space="preserve"> (B</w:t>
                                </w:r>
                                <w:r w:rsidRPr="000F3682">
                                  <w:rPr>
                                    <w:b/>
                                    <w:vertAlign w:val="subscript"/>
                                  </w:rPr>
                                  <w:t>C</w:t>
                                </w:r>
                                <w:r w:rsidRPr="000F3682">
                                  <w:rPr>
                                    <w:b/>
                                  </w:rPr>
                                  <w:t>)</w:t>
                                </w:r>
                                <w:r w:rsidRPr="000F3682">
                                  <w:t>]</w:t>
                                </w:r>
                                <w:r w:rsidRPr="000F3682">
                                  <w:rPr>
                                    <w:b/>
                                  </w:rPr>
                                  <w:t xml:space="preserve">. </w:t>
                                </w:r>
                                <w:r w:rsidRPr="000F3682">
                                  <w:t>Thus, the lesioned regions correspond to temporopolar cortex, parahippocampal gyrus and lateral temporal cortex in the humans with PTE</w:t>
                                </w:r>
                                <w:r w:rsidRPr="000F3682">
                                  <w:rPr>
                                    <w:rFonts w:eastAsia="Times New Roman"/>
                                    <w:b/>
                                    <w:color w:val="0000FF"/>
                                    <w:vertAlign w:val="superscript"/>
                                  </w:rPr>
                                  <w:t>5</w:t>
                                </w:r>
                                <w:r w:rsidRPr="000F3682">
                                  <w:t>. Note ipsilateral atrophy in the hippocampus (HC) and thalamus (T). Ab, angular bundle (performant pathway). Grid square in A 1 mm</w:t>
                                </w:r>
                                <w:r w:rsidRPr="000F3682">
                                  <w:rPr>
                                    <w:vertAlign w:val="superscript"/>
                                  </w:rPr>
                                  <w:t>2</w:t>
                                </w:r>
                                <w:r w:rsidRPr="000F3682">
                                  <w:t xml:space="preserve">. </w:t>
                                </w:r>
                                <w:r w:rsidRPr="000F3682">
                                  <w:rPr>
                                    <w:b/>
                                  </w:rPr>
                                  <w:t>(C) T</w:t>
                                </w:r>
                                <w:r w:rsidRPr="000F3682">
                                  <w:t xml:space="preserve">o align with clinical study, electrodes will be implanted right after FPI and vEEG recording will be continued for 12 months, after which animals will be perfused for </w:t>
                                </w:r>
                                <w:r w:rsidRPr="000F3682">
                                  <w:rPr>
                                    <w:i/>
                                  </w:rPr>
                                  <w:t>ex vivo</w:t>
                                </w:r>
                                <w:r w:rsidRPr="000F3682">
                                  <w:t xml:space="preserve"> MRI. To align with SA2, we will sample blood at corresponding time points (red dots).</w:t>
                                </w:r>
                              </w:p>
                            </w:txbxContent>
                          </wps:txbx>
                          <wps:bodyPr rot="0" vert="horz" wrap="square" lIns="91440" tIns="45720" rIns="91440" bIns="45720" anchor="t" anchorCtr="0">
                            <a:noAutofit/>
                          </wps:bodyPr>
                        </wps:wsp>
                        <pic:pic xmlns:pic="http://schemas.openxmlformats.org/drawingml/2006/picture">
                          <pic:nvPicPr>
                            <pic:cNvPr id="516" name="Picture 516"/>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1059484" y="-57174"/>
                              <a:ext cx="4246000" cy="2219325"/>
                            </a:xfrm>
                            <a:prstGeom prst="rect">
                              <a:avLst/>
                            </a:prstGeom>
                            <a:noFill/>
                            <a:ln>
                              <a:noFill/>
                            </a:ln>
                          </pic:spPr>
                        </pic:pic>
                      </wpg:grpSp>
                    </wpg:wgp>
                  </a:graphicData>
                </a:graphic>
                <wp14:sizeRelH relativeFrom="margin">
                  <wp14:pctWidth>0</wp14:pctWidth>
                </wp14:sizeRelH>
                <wp14:sizeRelV relativeFrom="margin">
                  <wp14:pctHeight>0</wp14:pctHeight>
                </wp14:sizeRelV>
              </wp:anchor>
            </w:drawing>
          </mc:Choice>
          <mc:Fallback>
            <w:pict>
              <v:group w14:anchorId="2D03AC9F" id="Group 572" o:spid="_x0000_s1124" style="position:absolute;margin-left:201.75pt;margin-top:396pt;width:340.5pt;height:330.45pt;z-index:251664896;mso-wrap-distance-left:3.6pt;mso-wrap-distance-right:0;mso-position-horizontal-relative:margin;mso-position-vertical-relative:margin;mso-width-relative:margin;mso-height-relative:margin" coordorigin="1274,-762" coordsize="43284,4205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">
                <v:rect id="Rectangle 571" o:spid="_x0000_s1125" style="position:absolute;left:1274;top:-762;width:43284;height:420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KJZMQA&#10;AADcAAAADwAAAGRycy9kb3ducmV2LnhtbESPQWvCQBSE7wX/w/KEXkrdWKqV1FVECPRUUEN7fWRf&#10;k7R5b0N2Ncm/7wqCx2FmvmHW24EbdaHO104MzGcJKJLC2VpKA/kpe16B8gHFYuOEDIzkYbuZPKwx&#10;ta6XA12OoVQRIj5FA1UIbaq1Lypi9DPXkkTvx3WMIcqu1LbDPsK50S9JstSMtcSFClvaV1T8Hc9s&#10;4PXbP32tPvWYBM5/mcdsce4zYx6nw+4dVKAh3MO39oc1sHibw/VMPAJ68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yiWTEAAAA3AAAAA8AAAAAAAAAAAAAAAAAmAIAAGRycy9k&#10;b3ducmV2LnhtbFBLBQYAAAAABAAEAPUAAACJAwAAAAA=&#10;" filled="f" strokecolor="black [3213]" strokeweight=".25pt"/>
                <v:group id="Group 518" o:spid="_x0000_s1126" style="position:absolute;left:1655;top:-259;width:42802;height:41548" coordorigin="10535,-571" coordsize="42805,415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SsnsIAAADcAAAADwAAAGRycy9kb3ducmV2LnhtbERPy4rCMBTdC/5DuII7&#10;TTuDIh1TERkHFyKoA8PsLs3tA5ub0sS2/r1ZCC4P573eDKYWHbWusqwgnkcgiDOrKy4U/F73sxUI&#10;55E11pZJwYMcbNLxaI2Jtj2fqbv4QoQQdgkqKL1vEildVpJBN7cNceBy2xr0AbaF1C32IdzU8iOK&#10;ltJgxaGhxIZ2JWW3y90o+Omx337G393xlu8e/9fF6e8Yk1LTybD9AuFp8G/xy33QChZx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vkrJ7CAAAA3AAAAA8A&#10;AAAAAAAAAAAAAAAAqgIAAGRycy9kb3ducmV2LnhtbFBLBQYAAAAABAAEAPoAAACZAwAAAAA=&#10;">
                  <v:shape id="Text Box 2" o:spid="_x0000_s1127" type="#_x0000_t202" style="position:absolute;left:10535;top:21808;width:42805;height:191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ISIcUA&#10;AADcAAAADwAAAGRycy9kb3ducmV2LnhtbESPT2vCQBTE7wW/w/KE3nTXaoumboK0CJ4s9U+ht0f2&#10;mYRm34bsauK3dwWhx2FmfsMss97W4kKtrxxrmIwVCOLcmYoLDYf9ejQH4QOywdoxabiShywdPC0x&#10;Ma7jb7rsQiEihH2CGsoQmkRKn5dk0Y9dQxy9k2sthijbQpoWuwi3tXxR6k1arDgulNjQR0n53+5s&#10;NRy3p9+fmfoqPu1r07leSbYLqfXzsF+9gwjUh//wo70xGqbTBdzPxCMg0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whIhxQAAANwAAAAPAAAAAAAAAAAAAAAAAJgCAABkcnMv&#10;ZG93bnJldi54bWxQSwUGAAAAAAQABAD1AAAAigMAAAAA&#10;" filled="f" stroked="f">
                    <v:textbox>
                      <w:txbxContent>
                        <w:p w14:paraId="25D48491" w14:textId="77777777" w:rsidR="00A43686" w:rsidRPr="000F3682" w:rsidRDefault="00A43686" w:rsidP="00A43686">
                          <w:pPr>
                            <w:pStyle w:val="CaptionFigure"/>
                          </w:pPr>
                          <w:r w:rsidRPr="000F3682">
                            <w:rPr>
                              <w:b/>
                            </w:rPr>
                            <w:t xml:space="preserve">Figure 6. </w:t>
                          </w:r>
                          <w:r w:rsidRPr="000F3682">
                            <w:t>Study design: SA1. Lateral FPI -induced temporal lobe injury.</w:t>
                          </w:r>
                          <w:r w:rsidRPr="000F3682">
                            <w:rPr>
                              <w:b/>
                            </w:rPr>
                            <w:t xml:space="preserve"> (A) </w:t>
                          </w:r>
                          <w:r w:rsidRPr="000F3682">
                            <w:t>Location of craniotomy and EEG recording electrodes (red dots). Blue dashed lines show the levels of MRIs in panels B and C,</w:t>
                          </w:r>
                          <w:r w:rsidRPr="000F3682">
                            <w:rPr>
                              <w:b/>
                            </w:rPr>
                            <w:t xml:space="preserve"> (B</w:t>
                          </w:r>
                          <w:r w:rsidRPr="000F3682">
                            <w:rPr>
                              <w:b/>
                              <w:vertAlign w:val="subscript"/>
                            </w:rPr>
                            <w:t>B</w:t>
                          </w:r>
                          <w:r w:rsidRPr="000F3682">
                            <w:rPr>
                              <w:b/>
                            </w:rPr>
                            <w:t xml:space="preserve">) </w:t>
                          </w:r>
                          <w:r w:rsidRPr="000F3682">
                            <w:t>Typical lesion at 3 months after lateral FPI. The lesioned areas include perirhinal cortex (PRCx), auditory and visual association cortices (A and V Cx), and extends caudally to postrhinal cortex [PoRCx; Panel</w:t>
                          </w:r>
                          <w:r w:rsidRPr="000F3682">
                            <w:rPr>
                              <w:b/>
                            </w:rPr>
                            <w:t xml:space="preserve"> (B</w:t>
                          </w:r>
                          <w:r w:rsidRPr="000F3682">
                            <w:rPr>
                              <w:b/>
                              <w:vertAlign w:val="subscript"/>
                            </w:rPr>
                            <w:t>C</w:t>
                          </w:r>
                          <w:r w:rsidRPr="000F3682">
                            <w:rPr>
                              <w:b/>
                            </w:rPr>
                            <w:t>)</w:t>
                          </w:r>
                          <w:r w:rsidRPr="000F3682">
                            <w:t>]</w:t>
                          </w:r>
                          <w:r w:rsidRPr="000F3682">
                            <w:rPr>
                              <w:b/>
                            </w:rPr>
                            <w:t xml:space="preserve">. </w:t>
                          </w:r>
                          <w:r w:rsidRPr="000F3682">
                            <w:t>Thus, the lesioned regions correspond to temporopolar cortex, parahippocampal gyrus and lateral temporal cortex in the humans with PTE</w:t>
                          </w:r>
                          <w:r w:rsidRPr="000F3682">
                            <w:rPr>
                              <w:rFonts w:eastAsia="Times New Roman"/>
                              <w:b/>
                              <w:color w:val="0000FF"/>
                              <w:vertAlign w:val="superscript"/>
                            </w:rPr>
                            <w:t>5</w:t>
                          </w:r>
                          <w:r w:rsidRPr="000F3682">
                            <w:t>. Note ipsilateral atrophy in the hippocampus (HC) and thalamus (T). Ab, angular bundle (performant pathway). Grid square in A 1 mm</w:t>
                          </w:r>
                          <w:r w:rsidRPr="000F3682">
                            <w:rPr>
                              <w:vertAlign w:val="superscript"/>
                            </w:rPr>
                            <w:t>2</w:t>
                          </w:r>
                          <w:r w:rsidRPr="000F3682">
                            <w:t xml:space="preserve">. </w:t>
                          </w:r>
                          <w:r w:rsidRPr="000F3682">
                            <w:rPr>
                              <w:b/>
                            </w:rPr>
                            <w:t>(C) T</w:t>
                          </w:r>
                          <w:r w:rsidRPr="000F3682">
                            <w:t xml:space="preserve">o align with clinical study, electrodes will be implanted right after FPI and vEEG recording will be continued for 12 months, after which animals will be perfused for </w:t>
                          </w:r>
                          <w:r w:rsidRPr="000F3682">
                            <w:rPr>
                              <w:i/>
                            </w:rPr>
                            <w:t>ex vivo</w:t>
                          </w:r>
                          <w:r w:rsidRPr="000F3682">
                            <w:t xml:space="preserve"> MRI. To align with SA2, we will sample blood at corresponding time points (red dots).</w:t>
                          </w:r>
                        </w:p>
                      </w:txbxContent>
                    </v:textbox>
                  </v:shape>
                  <v:shape id="Picture 516" o:spid="_x0000_s1128" type="#_x0000_t75" style="position:absolute;left:10594;top:-571;width:42460;height:2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hRW1nEAAAA3AAAAA8AAABkcnMvZG93bnJldi54bWxEj09rwkAUxO8Fv8PyCl5Ks1FosNFVRBE8&#10;CY3i+ZF95k+zb0N2E6Ofvlso9DjMzG+Y1WY0jRioc5VlBbMoBkGcW11xoeByPrwvQDiPrLGxTAoe&#10;5GCznrysMNX2zl80ZL4QAcIuRQWl920qpctLMugi2xIH72Y7gz7IrpC6w3uAm0bO4ziRBisOCyW2&#10;tCsp/856oyCr6yTGvj1d34b9ifqk5uHzqdT0ddwuQXga/X/4r33UCj5mCfyeCUdAr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hRW1nEAAAA3AAAAA8AAAAAAAAAAAAAAAAA&#10;nwIAAGRycy9kb3ducmV2LnhtbFBLBQYAAAAABAAEAPcAAACQAwAAAAA=&#10;">
                    <v:imagedata r:id="rId15" o:title=""/>
                    <v:path arrowok="t"/>
                  </v:shape>
                </v:group>
                <w10:wrap type="square" anchorx="margin" anchory="margin"/>
              </v:group>
            </w:pict>
          </mc:Fallback>
        </mc:AlternateContent>
      </w:r>
      <w:r w:rsidR="00A54877" w:rsidRPr="000F3682">
        <w:rPr>
          <w:b/>
        </w:rPr>
        <w:t xml:space="preserve">3.1.2. </w:t>
      </w:r>
      <w:r w:rsidR="00D81C12" w:rsidRPr="000F3682">
        <w:rPr>
          <w:b/>
        </w:rPr>
        <w:t>Experimental Design</w:t>
      </w:r>
      <w:r w:rsidR="00A54877" w:rsidRPr="000F3682">
        <w:rPr>
          <w:b/>
        </w:rPr>
        <w:t>:</w:t>
      </w:r>
      <w:r w:rsidR="00A54877" w:rsidRPr="000F3682">
        <w:t xml:space="preserve"> </w:t>
      </w:r>
      <w:r w:rsidR="009A315D" w:rsidRPr="002B32B0">
        <w:rPr>
          <w:rStyle w:val="Heading2Char"/>
        </w:rPr>
        <w:t>Electrophysiology to detect functional abnormalities in hippocampal and thalamo-cortical networks</w:t>
      </w:r>
      <w:r w:rsidR="002B32B0">
        <w:rPr>
          <w:rStyle w:val="Heading2Char"/>
        </w:rPr>
        <w:t>:</w:t>
      </w:r>
      <w:r w:rsidR="009A315D" w:rsidRPr="000F3682">
        <w:rPr>
          <w:b/>
          <w:i/>
        </w:rPr>
        <w:tab/>
      </w:r>
      <w:r w:rsidR="009A315D" w:rsidRPr="000F3682">
        <w:t xml:space="preserve">To align with </w:t>
      </w:r>
      <w:r w:rsidR="009A315D" w:rsidRPr="000F3682">
        <w:rPr>
          <w:i/>
        </w:rPr>
        <w:t>Project 3,</w:t>
      </w:r>
      <w:r w:rsidR="009A315D" w:rsidRPr="000F3682">
        <w:t xml:space="preserve"> assess EEG abnormalities during</w:t>
      </w:r>
      <w:r w:rsidR="00C7631D" w:rsidRPr="000F3682">
        <w:t xml:space="preserve"> the first week </w:t>
      </w:r>
      <w:r w:rsidR="009A315D" w:rsidRPr="000F3682">
        <w:t>beginning immediately after TBI. To extend the clinical follow-up, we will continue EEG monitoring for up to 12 months.</w:t>
      </w:r>
    </w:p>
    <w:p w14:paraId="20D6EC96" w14:textId="56A9A514" w:rsidR="005771A2" w:rsidRPr="000F3682" w:rsidRDefault="00A54877" w:rsidP="006A4104">
      <w:pPr>
        <w:pStyle w:val="NoSpacing"/>
        <w:widowControl w:val="0"/>
        <w:spacing w:afterLines="20" w:after="48"/>
        <w:rPr>
          <w:b/>
          <w:i/>
          <w:iCs/>
        </w:rPr>
      </w:pPr>
      <w:r>
        <w:rPr>
          <w:rStyle w:val="Heading2Char"/>
        </w:rPr>
        <w:t xml:space="preserve">3.1.3. </w:t>
      </w:r>
      <w:r w:rsidR="003D0866" w:rsidRPr="005722E7">
        <w:rPr>
          <w:rStyle w:val="Heading2Char"/>
        </w:rPr>
        <w:t>Protocol and data collection:</w:t>
      </w:r>
      <w:r w:rsidR="003D0866" w:rsidRPr="000F3682">
        <w:rPr>
          <w:b/>
        </w:rPr>
        <w:t xml:space="preserve"> </w:t>
      </w:r>
      <w:r w:rsidR="003D0866" w:rsidRPr="000F3682">
        <w:t>The</w:t>
      </w:r>
      <w:r w:rsidR="00C7631D" w:rsidRPr="000F3682">
        <w:t xml:space="preserve"> first</w:t>
      </w:r>
      <w:r w:rsidR="003D0866" w:rsidRPr="000F3682">
        <w:rPr>
          <w:vertAlign w:val="superscript"/>
        </w:rPr>
        <w:t xml:space="preserve"> </w:t>
      </w:r>
      <w:r w:rsidR="003D0866" w:rsidRPr="000F3682">
        <w:t>cohort of 18</w:t>
      </w:r>
      <w:r w:rsidR="00BF3551" w:rsidRPr="000F3682">
        <w:t>9</w:t>
      </w:r>
      <w:r w:rsidR="003D0866" w:rsidRPr="000F3682">
        <w:t xml:space="preserve"> adult male Sprague-Dawley rats </w:t>
      </w:r>
      <w:r w:rsidR="00BF3551" w:rsidRPr="000F3682">
        <w:t xml:space="preserve">(63 per study site) </w:t>
      </w:r>
      <w:r w:rsidR="003D0866" w:rsidRPr="000F3682">
        <w:t>will be randomized to the sham-</w:t>
      </w:r>
      <w:r w:rsidR="0092763D" w:rsidRPr="000F3682">
        <w:t xml:space="preserve">injury </w:t>
      </w:r>
      <w:r w:rsidR="003D0866" w:rsidRPr="000F3682">
        <w:t>or FPI</w:t>
      </w:r>
      <w:r w:rsidR="00C7631D" w:rsidRPr="000F3682">
        <w:t xml:space="preserve"> condition</w:t>
      </w:r>
      <w:r w:rsidR="003D0866" w:rsidRPr="000F3682">
        <w:t xml:space="preserve"> (</w:t>
      </w:r>
      <w:r w:rsidR="003D0866" w:rsidRPr="000F3682">
        <w:rPr>
          <w:b/>
        </w:rPr>
        <w:t xml:space="preserve">Fig. </w:t>
      </w:r>
      <w:r w:rsidR="00623442" w:rsidRPr="000F3682">
        <w:rPr>
          <w:b/>
        </w:rPr>
        <w:t>5</w:t>
      </w:r>
      <w:r w:rsidR="003D0866" w:rsidRPr="000F3682">
        <w:t>). Anesthetized animals will be injured with temporal lobe FPI, and intracortical, intrahippocampal and contralateral cortical epidural electrodes (</w:t>
      </w:r>
      <w:r w:rsidR="003D0866" w:rsidRPr="000F3682">
        <w:rPr>
          <w:b/>
        </w:rPr>
        <w:t>Fig. 6A</w:t>
      </w:r>
      <w:r w:rsidR="003D0866" w:rsidRPr="000F3682">
        <w:t xml:space="preserve">) will be implanted </w:t>
      </w:r>
      <w:r w:rsidR="0092763D" w:rsidRPr="000F3682">
        <w:t xml:space="preserve">at </w:t>
      </w:r>
      <w:r w:rsidR="003D0866" w:rsidRPr="000F3682">
        <w:t xml:space="preserve">the same surgery session. </w:t>
      </w:r>
      <w:r w:rsidR="0092763D" w:rsidRPr="000F3682">
        <w:t xml:space="preserve">The electrodes will be connected </w:t>
      </w:r>
      <w:r w:rsidR="003D0866" w:rsidRPr="000F3682">
        <w:rPr>
          <w:rFonts w:eastAsia="MS PGothic"/>
          <w:spacing w:val="1"/>
        </w:rPr>
        <w:t>t</w:t>
      </w:r>
      <w:r w:rsidR="003D0866" w:rsidRPr="000F3682">
        <w:rPr>
          <w:rFonts w:eastAsia="MS PGothic"/>
        </w:rPr>
        <w:t>o</w:t>
      </w:r>
      <w:r w:rsidR="003D0866" w:rsidRPr="000F3682">
        <w:rPr>
          <w:rFonts w:eastAsia="MS PGothic"/>
          <w:spacing w:val="-4"/>
        </w:rPr>
        <w:t xml:space="preserve"> the </w:t>
      </w:r>
      <w:r w:rsidR="003D0866" w:rsidRPr="000F3682">
        <w:rPr>
          <w:rFonts w:eastAsia="MS PGothic"/>
          <w:spacing w:val="-1"/>
        </w:rPr>
        <w:t>i</w:t>
      </w:r>
      <w:r w:rsidR="003D0866" w:rsidRPr="000F3682">
        <w:rPr>
          <w:rFonts w:eastAsia="MS PGothic"/>
        </w:rPr>
        <w:t>nput</w:t>
      </w:r>
      <w:r w:rsidR="003D0866" w:rsidRPr="000F3682">
        <w:rPr>
          <w:rFonts w:eastAsia="MS PGothic"/>
          <w:spacing w:val="2"/>
        </w:rPr>
        <w:t xml:space="preserve"> of </w:t>
      </w:r>
      <w:r w:rsidR="003D0866" w:rsidRPr="000F3682">
        <w:rPr>
          <w:rFonts w:eastAsia="MS PGothic"/>
        </w:rPr>
        <w:t>op</w:t>
      </w:r>
      <w:r w:rsidR="003D0866" w:rsidRPr="000F3682">
        <w:rPr>
          <w:rFonts w:eastAsia="MS PGothic"/>
          <w:spacing w:val="-3"/>
        </w:rPr>
        <w:t>e</w:t>
      </w:r>
      <w:r w:rsidR="003D0866" w:rsidRPr="000F3682">
        <w:rPr>
          <w:rFonts w:eastAsia="MS PGothic"/>
          <w:spacing w:val="1"/>
        </w:rPr>
        <w:t>r</w:t>
      </w:r>
      <w:r w:rsidR="003D0866" w:rsidRPr="000F3682">
        <w:rPr>
          <w:rFonts w:eastAsia="MS PGothic"/>
        </w:rPr>
        <w:t>a</w:t>
      </w:r>
      <w:r w:rsidR="003D0866" w:rsidRPr="000F3682">
        <w:rPr>
          <w:rFonts w:eastAsia="MS PGothic"/>
          <w:spacing w:val="1"/>
        </w:rPr>
        <w:t>t</w:t>
      </w:r>
      <w:r w:rsidR="003D0866" w:rsidRPr="000F3682">
        <w:rPr>
          <w:rFonts w:eastAsia="MS PGothic"/>
          <w:spacing w:val="-1"/>
        </w:rPr>
        <w:t>i</w:t>
      </w:r>
      <w:r w:rsidR="003D0866" w:rsidRPr="000F3682">
        <w:rPr>
          <w:rFonts w:eastAsia="MS PGothic"/>
        </w:rPr>
        <w:t>o</w:t>
      </w:r>
      <w:r w:rsidR="003D0866" w:rsidRPr="000F3682">
        <w:rPr>
          <w:rFonts w:eastAsia="MS PGothic"/>
          <w:spacing w:val="-3"/>
        </w:rPr>
        <w:t>n</w:t>
      </w:r>
      <w:r w:rsidR="003D0866" w:rsidRPr="000F3682">
        <w:rPr>
          <w:rFonts w:eastAsia="MS PGothic"/>
        </w:rPr>
        <w:t>al a</w:t>
      </w:r>
      <w:r w:rsidR="003D0866" w:rsidRPr="000F3682">
        <w:rPr>
          <w:rFonts w:eastAsia="MS PGothic"/>
          <w:spacing w:val="1"/>
        </w:rPr>
        <w:t>m</w:t>
      </w:r>
      <w:r w:rsidR="003D0866" w:rsidRPr="000F3682">
        <w:rPr>
          <w:rFonts w:eastAsia="MS PGothic"/>
        </w:rPr>
        <w:t>p</w:t>
      </w:r>
      <w:r w:rsidR="003D0866" w:rsidRPr="000F3682">
        <w:rPr>
          <w:rFonts w:eastAsia="MS PGothic"/>
          <w:spacing w:val="-1"/>
        </w:rPr>
        <w:t>l</w:t>
      </w:r>
      <w:r w:rsidR="003D0866" w:rsidRPr="000F3682">
        <w:rPr>
          <w:rFonts w:eastAsia="MS PGothic"/>
          <w:spacing w:val="-4"/>
        </w:rPr>
        <w:t>i</w:t>
      </w:r>
      <w:r w:rsidR="003D0866" w:rsidRPr="000F3682">
        <w:rPr>
          <w:rFonts w:eastAsia="MS PGothic"/>
          <w:spacing w:val="3"/>
        </w:rPr>
        <w:t>f</w:t>
      </w:r>
      <w:r w:rsidR="003D0866" w:rsidRPr="000F3682">
        <w:rPr>
          <w:rFonts w:eastAsia="MS PGothic"/>
          <w:spacing w:val="-1"/>
        </w:rPr>
        <w:t>i</w:t>
      </w:r>
      <w:r w:rsidR="003D0866" w:rsidRPr="000F3682">
        <w:rPr>
          <w:rFonts w:eastAsia="MS PGothic"/>
        </w:rPr>
        <w:t>e</w:t>
      </w:r>
      <w:r w:rsidR="003D0866" w:rsidRPr="000F3682">
        <w:rPr>
          <w:rFonts w:eastAsia="MS PGothic"/>
          <w:spacing w:val="1"/>
        </w:rPr>
        <w:t>r</w:t>
      </w:r>
      <w:r w:rsidR="003D0866" w:rsidRPr="000F3682">
        <w:rPr>
          <w:rFonts w:eastAsia="MS PGothic"/>
        </w:rPr>
        <w:t>s</w:t>
      </w:r>
      <w:r w:rsidR="003D0866" w:rsidRPr="000F3682">
        <w:rPr>
          <w:rFonts w:eastAsia="MS PGothic"/>
          <w:spacing w:val="-1"/>
        </w:rPr>
        <w:t xml:space="preserve"> </w:t>
      </w:r>
      <w:r w:rsidR="003D0866" w:rsidRPr="000F3682">
        <w:rPr>
          <w:rFonts w:eastAsia="MS PGothic"/>
          <w:spacing w:val="1"/>
        </w:rPr>
        <w:t xml:space="preserve">via </w:t>
      </w:r>
      <w:r w:rsidR="003D0866" w:rsidRPr="000F3682">
        <w:rPr>
          <w:rFonts w:eastAsia="MS PGothic"/>
        </w:rPr>
        <w:t>cab</w:t>
      </w:r>
      <w:r w:rsidR="003D0866" w:rsidRPr="000F3682">
        <w:rPr>
          <w:rFonts w:eastAsia="MS PGothic"/>
          <w:spacing w:val="-1"/>
        </w:rPr>
        <w:t>l</w:t>
      </w:r>
      <w:r w:rsidR="003D0866" w:rsidRPr="000F3682">
        <w:rPr>
          <w:rFonts w:eastAsia="MS PGothic"/>
        </w:rPr>
        <w:t>e connec</w:t>
      </w:r>
      <w:r w:rsidR="003D0866" w:rsidRPr="000F3682">
        <w:rPr>
          <w:rFonts w:eastAsia="MS PGothic"/>
          <w:spacing w:val="1"/>
        </w:rPr>
        <w:t>t</w:t>
      </w:r>
      <w:r w:rsidR="003D0866" w:rsidRPr="000F3682">
        <w:rPr>
          <w:rFonts w:eastAsia="MS PGothic"/>
        </w:rPr>
        <w:t>o</w:t>
      </w:r>
      <w:r w:rsidR="003D0866" w:rsidRPr="000F3682">
        <w:rPr>
          <w:rFonts w:eastAsia="MS PGothic"/>
          <w:spacing w:val="-2"/>
        </w:rPr>
        <w:t>r</w:t>
      </w:r>
      <w:r w:rsidR="003D0866" w:rsidRPr="000F3682">
        <w:rPr>
          <w:rFonts w:eastAsia="MS PGothic"/>
        </w:rPr>
        <w:t>s,</w:t>
      </w:r>
      <w:r w:rsidR="003D0866" w:rsidRPr="000F3682">
        <w:t xml:space="preserve"> and vEEG will be monitored 24/7 for the </w:t>
      </w:r>
      <w:r w:rsidR="005771A2" w:rsidRPr="000F3682">
        <w:t>week post-injury</w:t>
      </w:r>
      <w:r w:rsidR="003D0866" w:rsidRPr="000F3682">
        <w:rPr>
          <w:rFonts w:eastAsia="MS PGothic"/>
        </w:rPr>
        <w:t xml:space="preserve">. Thereafter, we will monitor </w:t>
      </w:r>
      <w:r w:rsidR="0092763D" w:rsidRPr="000F3682">
        <w:rPr>
          <w:rFonts w:eastAsia="MS PGothic"/>
        </w:rPr>
        <w:t xml:space="preserve">rats </w:t>
      </w:r>
      <w:r w:rsidR="003D0866" w:rsidRPr="000F3682">
        <w:rPr>
          <w:rFonts w:eastAsia="MS PGothic"/>
        </w:rPr>
        <w:t xml:space="preserve">in 48-h epochs once a month as shown in </w:t>
      </w:r>
      <w:r w:rsidR="003D0866" w:rsidRPr="000F3682">
        <w:rPr>
          <w:rFonts w:eastAsia="MS PGothic"/>
          <w:b/>
        </w:rPr>
        <w:t>Fig</w:t>
      </w:r>
      <w:r w:rsidR="00A23628" w:rsidRPr="000F3682">
        <w:rPr>
          <w:rFonts w:eastAsia="MS PGothic"/>
          <w:b/>
        </w:rPr>
        <w:t>.</w:t>
      </w:r>
      <w:r w:rsidR="003D0866" w:rsidRPr="000F3682">
        <w:rPr>
          <w:rFonts w:eastAsia="MS PGothic"/>
          <w:b/>
        </w:rPr>
        <w:t xml:space="preserve"> </w:t>
      </w:r>
      <w:r w:rsidR="00A30252" w:rsidRPr="000F3682">
        <w:rPr>
          <w:rFonts w:eastAsia="MS PGothic"/>
          <w:b/>
        </w:rPr>
        <w:t>6C</w:t>
      </w:r>
      <w:r w:rsidR="00977AFE" w:rsidRPr="000F3682">
        <w:rPr>
          <w:rFonts w:eastAsia="MS PGothic"/>
        </w:rPr>
        <w:t xml:space="preserve">. </w:t>
      </w:r>
      <w:r w:rsidR="003D0866" w:rsidRPr="000F3682">
        <w:rPr>
          <w:rFonts w:eastAsia="MS PGothic"/>
          <w:spacing w:val="-3"/>
        </w:rPr>
        <w:t>EEG activity (</w:t>
      </w:r>
      <w:r w:rsidR="003D0866" w:rsidRPr="000F3682">
        <w:rPr>
          <w:rFonts w:eastAsia="MS PGothic"/>
        </w:rPr>
        <w:t>0</w:t>
      </w:r>
      <w:r w:rsidR="003D0866" w:rsidRPr="000F3682">
        <w:rPr>
          <w:rFonts w:eastAsia="MS PGothic"/>
          <w:spacing w:val="1"/>
        </w:rPr>
        <w:t>.</w:t>
      </w:r>
      <w:r w:rsidR="003D0866" w:rsidRPr="000F3682">
        <w:rPr>
          <w:rFonts w:eastAsia="MS PGothic"/>
        </w:rPr>
        <w:t>1</w:t>
      </w:r>
      <w:r w:rsidR="003D0866" w:rsidRPr="000F3682">
        <w:rPr>
          <w:rFonts w:eastAsia="MS PGothic"/>
          <w:spacing w:val="1"/>
        </w:rPr>
        <w:t>-</w:t>
      </w:r>
      <w:r w:rsidR="003D0866" w:rsidRPr="000F3682">
        <w:rPr>
          <w:rFonts w:eastAsia="MS PGothic"/>
        </w:rPr>
        <w:t>6</w:t>
      </w:r>
      <w:r w:rsidR="003D0866" w:rsidRPr="000F3682">
        <w:rPr>
          <w:rFonts w:eastAsia="MS PGothic"/>
          <w:spacing w:val="1"/>
        </w:rPr>
        <w:t>00</w:t>
      </w:r>
      <w:r w:rsidR="003D0866" w:rsidRPr="000F3682">
        <w:rPr>
          <w:rFonts w:eastAsia="MS PGothic"/>
          <w:spacing w:val="-4"/>
        </w:rPr>
        <w:t xml:space="preserve"> </w:t>
      </w:r>
      <w:r w:rsidR="003D0866" w:rsidRPr="000F3682">
        <w:rPr>
          <w:rFonts w:eastAsia="MS PGothic"/>
          <w:spacing w:val="-1"/>
        </w:rPr>
        <w:t>H</w:t>
      </w:r>
      <w:r w:rsidR="003D0866" w:rsidRPr="000F3682">
        <w:rPr>
          <w:rFonts w:eastAsia="MS PGothic"/>
        </w:rPr>
        <w:t>z) will be</w:t>
      </w:r>
      <w:r w:rsidR="003D0866" w:rsidRPr="000F3682">
        <w:rPr>
          <w:rFonts w:eastAsia="MS PGothic"/>
          <w:spacing w:val="1"/>
        </w:rPr>
        <w:t xml:space="preserve"> </w:t>
      </w:r>
      <w:r w:rsidR="003D0866" w:rsidRPr="000F3682">
        <w:rPr>
          <w:rFonts w:eastAsia="MS PGothic"/>
        </w:rPr>
        <w:t>s</w:t>
      </w:r>
      <w:r w:rsidR="003D0866" w:rsidRPr="000F3682">
        <w:rPr>
          <w:rFonts w:eastAsia="MS PGothic"/>
          <w:spacing w:val="-3"/>
        </w:rPr>
        <w:t>a</w:t>
      </w:r>
      <w:r w:rsidR="003D0866" w:rsidRPr="000F3682">
        <w:rPr>
          <w:rFonts w:eastAsia="MS PGothic"/>
          <w:spacing w:val="1"/>
        </w:rPr>
        <w:t>m</w:t>
      </w:r>
      <w:r w:rsidR="003D0866" w:rsidRPr="000F3682">
        <w:rPr>
          <w:rFonts w:eastAsia="MS PGothic"/>
        </w:rPr>
        <w:t>p</w:t>
      </w:r>
      <w:r w:rsidR="003D0866" w:rsidRPr="000F3682">
        <w:rPr>
          <w:rFonts w:eastAsia="MS PGothic"/>
          <w:spacing w:val="-1"/>
        </w:rPr>
        <w:t>l</w:t>
      </w:r>
      <w:r w:rsidR="003D0866" w:rsidRPr="000F3682">
        <w:rPr>
          <w:rFonts w:eastAsia="MS PGothic"/>
        </w:rPr>
        <w:t>ed</w:t>
      </w:r>
      <w:r w:rsidR="003D0866" w:rsidRPr="000F3682">
        <w:rPr>
          <w:rFonts w:eastAsia="MS PGothic"/>
          <w:spacing w:val="1"/>
        </w:rPr>
        <w:t xml:space="preserve"> </w:t>
      </w:r>
      <w:r w:rsidR="003D0866" w:rsidRPr="000F3682">
        <w:rPr>
          <w:rFonts w:eastAsia="MS PGothic"/>
        </w:rPr>
        <w:t>at 2</w:t>
      </w:r>
      <w:r w:rsidR="003D0866" w:rsidRPr="000F3682">
        <w:rPr>
          <w:rFonts w:eastAsia="MS PGothic"/>
          <w:spacing w:val="-4"/>
        </w:rPr>
        <w:t xml:space="preserve"> </w:t>
      </w:r>
      <w:r w:rsidR="003D0866" w:rsidRPr="000F3682">
        <w:rPr>
          <w:rFonts w:eastAsia="MS PGothic"/>
          <w:spacing w:val="2"/>
        </w:rPr>
        <w:t>k</w:t>
      </w:r>
      <w:r w:rsidR="003D0866" w:rsidRPr="000F3682">
        <w:rPr>
          <w:rFonts w:eastAsia="MS PGothic"/>
          <w:spacing w:val="-1"/>
        </w:rPr>
        <w:t>H</w:t>
      </w:r>
      <w:r w:rsidR="003D0866" w:rsidRPr="000F3682">
        <w:rPr>
          <w:rFonts w:eastAsia="MS PGothic"/>
          <w:spacing w:val="-2"/>
        </w:rPr>
        <w:t>z</w:t>
      </w:r>
      <w:r w:rsidR="003D0866" w:rsidRPr="000F3682">
        <w:rPr>
          <w:rFonts w:eastAsia="MS PGothic"/>
          <w:spacing w:val="1"/>
        </w:rPr>
        <w:t>/</w:t>
      </w:r>
      <w:r w:rsidR="003D0866" w:rsidRPr="000F3682">
        <w:rPr>
          <w:rFonts w:eastAsia="MS PGothic"/>
        </w:rPr>
        <w:t>chan</w:t>
      </w:r>
      <w:r w:rsidR="003D0866" w:rsidRPr="000F3682">
        <w:rPr>
          <w:rFonts w:eastAsia="MS PGothic"/>
          <w:spacing w:val="-3"/>
        </w:rPr>
        <w:t>n</w:t>
      </w:r>
      <w:r w:rsidR="003D0866" w:rsidRPr="000F3682">
        <w:rPr>
          <w:rFonts w:eastAsia="MS PGothic"/>
        </w:rPr>
        <w:t xml:space="preserve">el </w:t>
      </w:r>
      <w:r w:rsidR="003D0866" w:rsidRPr="000F3682">
        <w:rPr>
          <w:rFonts w:eastAsia="MS PGothic"/>
          <w:spacing w:val="-4"/>
        </w:rPr>
        <w:t>w</w:t>
      </w:r>
      <w:r w:rsidR="003D0866" w:rsidRPr="000F3682">
        <w:rPr>
          <w:rFonts w:eastAsia="MS PGothic"/>
          <w:spacing w:val="-1"/>
        </w:rPr>
        <w:t>i</w:t>
      </w:r>
      <w:r w:rsidR="003D0866" w:rsidRPr="000F3682">
        <w:rPr>
          <w:rFonts w:eastAsia="MS PGothic"/>
          <w:spacing w:val="1"/>
        </w:rPr>
        <w:t>t</w:t>
      </w:r>
      <w:r w:rsidR="003D0866" w:rsidRPr="000F3682">
        <w:rPr>
          <w:rFonts w:eastAsia="MS PGothic"/>
        </w:rPr>
        <w:t>h</w:t>
      </w:r>
      <w:r w:rsidR="003D0866" w:rsidRPr="000F3682">
        <w:rPr>
          <w:rFonts w:eastAsia="MS PGothic"/>
          <w:spacing w:val="1"/>
        </w:rPr>
        <w:t xml:space="preserve"> each center’s own data acquisition system</w:t>
      </w:r>
      <w:r w:rsidR="003D0866" w:rsidRPr="000F3682">
        <w:rPr>
          <w:rFonts w:eastAsia="MS PGothic"/>
        </w:rPr>
        <w:t>.</w:t>
      </w:r>
      <w:r w:rsidR="003D0866" w:rsidRPr="000F3682">
        <w:rPr>
          <w:rFonts w:eastAsia="MS PGothic"/>
          <w:spacing w:val="3"/>
        </w:rPr>
        <w:t xml:space="preserve"> </w:t>
      </w:r>
      <w:r w:rsidR="003D0866" w:rsidRPr="000F3682">
        <w:t xml:space="preserve">All data will be stored on hard drives for off-line analysis and uploaded to the </w:t>
      </w:r>
      <w:r w:rsidR="003D0866" w:rsidRPr="000F3682">
        <w:rPr>
          <w:bCs/>
          <w:i/>
        </w:rPr>
        <w:t>IAC</w:t>
      </w:r>
      <w:r w:rsidR="003D0866" w:rsidRPr="000F3682" w:rsidDel="00BC4375">
        <w:rPr>
          <w:b/>
        </w:rPr>
        <w:t xml:space="preserve"> </w:t>
      </w:r>
      <w:r w:rsidR="003D0866" w:rsidRPr="000F3682">
        <w:t xml:space="preserve">where the data will be converted to a standardized common data format. The </w:t>
      </w:r>
      <w:r w:rsidR="003D0866" w:rsidRPr="000F3682">
        <w:rPr>
          <w:bCs/>
          <w:i/>
        </w:rPr>
        <w:t>IAC</w:t>
      </w:r>
      <w:r w:rsidR="003D0866" w:rsidRPr="000F3682" w:rsidDel="00BC4375">
        <w:rPr>
          <w:b/>
        </w:rPr>
        <w:t xml:space="preserve"> </w:t>
      </w:r>
      <w:r w:rsidR="003D0866" w:rsidRPr="000F3682">
        <w:t>will also include all experimental meta-information, and provide easy querying over the imported data. To align with S</w:t>
      </w:r>
      <w:r w:rsidR="00D52D89" w:rsidRPr="000F3682">
        <w:t xml:space="preserve">pecific Aim </w:t>
      </w:r>
      <w:r w:rsidR="003D0866" w:rsidRPr="000F3682">
        <w:t>2, venous blood will be collected from tail vein before TBI and at 4 post-TBI time points (</w:t>
      </w:r>
      <w:r w:rsidR="003D0866" w:rsidRPr="000F3682">
        <w:rPr>
          <w:b/>
        </w:rPr>
        <w:t>Figs. 6</w:t>
      </w:r>
      <w:r w:rsidR="00A30252" w:rsidRPr="000F3682">
        <w:rPr>
          <w:b/>
        </w:rPr>
        <w:t>, 9</w:t>
      </w:r>
      <w:r w:rsidR="003D0866" w:rsidRPr="000F3682">
        <w:t xml:space="preserve">) for plasma protein and microRNA analysis. </w:t>
      </w:r>
      <w:r w:rsidR="0092763D" w:rsidRPr="000F3682">
        <w:t>Terminally</w:t>
      </w:r>
      <w:r w:rsidR="003D0866" w:rsidRPr="000F3682">
        <w:t xml:space="preserve">, rats will be perfusion-fixed for ex vivo MRI and brains will be stored </w:t>
      </w:r>
      <w:r w:rsidR="003D0866" w:rsidRPr="000F3682">
        <w:lastRenderedPageBreak/>
        <w:t>in a biobank for later analysis, if the need arises.</w:t>
      </w:r>
      <w:r w:rsidR="003D0866" w:rsidRPr="000F3682">
        <w:rPr>
          <w:b/>
          <w:i/>
          <w:noProof/>
        </w:rPr>
        <w:t xml:space="preserve"> </w:t>
      </w:r>
      <w:r w:rsidR="003D0866" w:rsidRPr="000F3682">
        <w:rPr>
          <w:b/>
          <w:i/>
          <w:iCs/>
        </w:rPr>
        <w:t xml:space="preserve"> </w:t>
      </w:r>
    </w:p>
    <w:p w14:paraId="5ADA89C9" w14:textId="4B777CE0" w:rsidR="00332432" w:rsidRPr="000F3682" w:rsidRDefault="00A54877" w:rsidP="006A4104">
      <w:pPr>
        <w:pStyle w:val="NoSpacing"/>
        <w:widowControl w:val="0"/>
        <w:spacing w:afterLines="20" w:after="48"/>
      </w:pPr>
      <w:r>
        <w:rPr>
          <w:rStyle w:val="Heading2Char"/>
        </w:rPr>
        <w:t xml:space="preserve">3.1.4. </w:t>
      </w:r>
      <w:r w:rsidR="003D0866" w:rsidRPr="005722E7">
        <w:rPr>
          <w:rStyle w:val="Heading2Char"/>
        </w:rPr>
        <w:t>Data Analysis</w:t>
      </w:r>
      <w:r w:rsidR="003D0866" w:rsidRPr="000F3682">
        <w:rPr>
          <w:b/>
          <w:i/>
          <w:iCs/>
        </w:rPr>
        <w:t>:</w:t>
      </w:r>
      <w:r w:rsidR="003D0866" w:rsidRPr="000F3682">
        <w:rPr>
          <w:iCs/>
        </w:rPr>
        <w:t xml:space="preserve"> Electrographic events will be detected and analyzed from wide bandwidth recordings (0.1-600 Hz) at each electrode site using a combination of </w:t>
      </w:r>
      <w:r w:rsidR="00D52D89" w:rsidRPr="000F3682">
        <w:rPr>
          <w:iCs/>
        </w:rPr>
        <w:t xml:space="preserve">manual review and </w:t>
      </w:r>
      <w:r w:rsidR="003D0866" w:rsidRPr="000F3682">
        <w:rPr>
          <w:iCs/>
        </w:rPr>
        <w:t xml:space="preserve">algorithms written in Matlab. To detect seizures we will first compute a feature set consisting commonly used measures of line length, area, energy, and zero </w:t>
      </w:r>
      <w:r w:rsidR="003D0866" w:rsidRPr="000F3682">
        <w:rPr>
          <w:iCs/>
          <w:color w:val="000000" w:themeColor="text1"/>
        </w:rPr>
        <w:t>crossing</w:t>
      </w:r>
      <w:r w:rsidR="00ED5964">
        <w:rPr>
          <w:iCs/>
          <w:color w:val="000000" w:themeColor="text1"/>
        </w:rPr>
        <w:fldChar w:fldCharType="begin" w:fldLock="1"/>
      </w:r>
      <w:r w:rsidR="000F3682" w:rsidRPr="000F3682">
        <w:rPr>
          <w:iCs/>
          <w:color w:val="000000" w:themeColor="text1"/>
        </w:rPr>
        <w:instrText>ADDIN CSL_CITATION { "citationItems" : [ { "id" : "ITEM-1", "itemData" : { "DOI" : "10.1016/j.clinph.2006.12.019", "ISSN" : "1388-2457", "PMID" : "17382583", "abstract" : "OBJECTIVE: Recent studies indicate that pathologic high-frequency oscillations (HFOs) are signatures of epileptogenic brain. Automated tools are required to characterize these events. We present a new algorithm tuned to detect HFOs from 30 to 85 Hz, and validate it against human expert electroencephalographers.\n\nMETHODS: We randomly selected 28 3-min single-channel epochs of intracranial EEG (IEEG) from two patients. Three human reviewers and three automated detectors marked all records to identify candidate HFOs. Subsequently, human reviewers verified all markings.\n\nRESULTS: A total of 1330 events were collectively identified. The new method presented here achieved 89.7% accuracy against a consensus set of human expert markings. A one-way ANOVA determined no difference between the mean F-measures of the human reviewers and automated algorithm. Human kappa statistics (mean kappa=0.38) demonstrated marginal identification consistency, primarily due to false negative errors.\n\nCONCLUSIONS: We present an HFO detector that improves upon existing algorithms, and performs as well as human experts on our test data set. Validation of detector performance must be compared to more than one expert because of interrater variability.\n\nSIGNIFICANCE: This algorithm will be useful for analyzing large EEG databases to determine the pathophysiological significance of HFO events in human epileptic networks.", "author" : [ { "dropping-particle" : "", "family" : "Gardner", "given" : "Andrew B", "non-dropping-particle" : "", "parse-names" : false, "suffix" : "" }, { "dropping-particle" : "", "family" : "Worrell", "given" : "Greg A", "non-dropping-particle" : "", "parse-names" : false, "suffix" : "" }, { "dropping-particle" : "", "family" : "Marsh", "given" : "Eric", "non-dropping-particle" : "", "parse-names" : false, "suffix" : "" }, { "dropping-particle" : "", "family" : "Dlugos", "given" : "Dennis", "non-dropping-particle" : "", "parse-names" : false, "suffix" : "" }, { "dropping-particle" : "", "family" : "Litt", "given" : "Brian", "non-dropping-particle" : "", "parse-names" : false, "suffix" : "" } ], "container-title" : "Clinical neurophysiology : official journal of the International Federation of Clinical Neurophysiology", "id" : "ITEM-1", "issue" : "5", "issued" : { "date-parts" : [ [ "2007", "5" ] ] }, "page" : "1134-43", "title" : "Human and automated detection of high-frequency oscillations in clinical intracranial EEG recordings.", "type" : "article-journal", "volume" : "118" }, "uris" : [ "http://www.mendeley.com/documents/?uuid=bf204aa3-39d6-43e2-8f6a-bc23e3d74264" ] } ], "mendeley" : { "formattedCitation" : "&lt;sup&gt;18&lt;/sup&gt;", "plainTextFormattedCitation" : "18", "previouslyFormattedCitation" : "&lt;sup&gt;26&lt;/sup&gt;" }, "properties" : { "noteIndex" : 0 }, "schema" : "https://github.com/citation-style-language/schema/raw/master/csl-citation.json" }</w:instrText>
      </w:r>
      <w:r w:rsidR="00ED5964">
        <w:rPr>
          <w:iCs/>
          <w:color w:val="000000" w:themeColor="text1"/>
        </w:rPr>
        <w:fldChar w:fldCharType="separate"/>
      </w:r>
      <w:r w:rsidR="000F3682" w:rsidRPr="000F3682">
        <w:rPr>
          <w:iCs/>
          <w:noProof/>
          <w:color w:val="000000" w:themeColor="text1"/>
          <w:vertAlign w:val="superscript"/>
        </w:rPr>
        <w:t>18</w:t>
      </w:r>
      <w:r w:rsidR="00ED5964">
        <w:rPr>
          <w:iCs/>
          <w:color w:val="000000" w:themeColor="text1"/>
        </w:rPr>
        <w:fldChar w:fldCharType="end"/>
      </w:r>
      <w:r w:rsidR="003D0866" w:rsidRPr="000F3682">
        <w:rPr>
          <w:iCs/>
          <w:color w:val="000000" w:themeColor="text1"/>
        </w:rPr>
        <w:t xml:space="preserve"> from manually detected seizures to train a linear discriminant classifier, and then detect seizures within continuous recordings. Preliminary work in six TBI rats showed this approach could detect seizures within 2.5±1.2 sec of onset, but more importantly with reasonabl</w:t>
      </w:r>
      <w:r w:rsidR="004F57B2" w:rsidRPr="000F3682">
        <w:rPr>
          <w:iCs/>
          <w:color w:val="000000" w:themeColor="text1"/>
        </w:rPr>
        <w:t>y</w:t>
      </w:r>
      <w:r w:rsidR="003D0866" w:rsidRPr="000F3682">
        <w:rPr>
          <w:iCs/>
          <w:color w:val="000000" w:themeColor="text1"/>
        </w:rPr>
        <w:t xml:space="preserve"> high sensitivity (mean 82%; min-max: 45-100%) and expectedly moderate specificity (46%; 6-88%). All detected events will be verified with expert review. Rats with at least one late spontaneous electrographic seizure (&gt;10 sec) occurring after </w:t>
      </w:r>
      <w:r w:rsidR="004F57B2" w:rsidRPr="000F3682">
        <w:rPr>
          <w:iCs/>
          <w:color w:val="000000" w:themeColor="text1"/>
        </w:rPr>
        <w:t>the first</w:t>
      </w:r>
      <w:r w:rsidR="003D0866" w:rsidRPr="000F3682">
        <w:rPr>
          <w:iCs/>
          <w:color w:val="000000" w:themeColor="text1"/>
        </w:rPr>
        <w:t xml:space="preserve"> post-TBI week will be included in the epilepsy group</w:t>
      </w:r>
      <w:r w:rsidR="00ED5964">
        <w:rPr>
          <w:iCs/>
          <w:color w:val="000000" w:themeColor="text1"/>
        </w:rPr>
        <w:fldChar w:fldCharType="begin" w:fldLock="1"/>
      </w:r>
      <w:r w:rsidR="000F3682" w:rsidRPr="000F3682">
        <w:rPr>
          <w:iCs/>
          <w:color w:val="000000" w:themeColor="text1"/>
        </w:rPr>
        <w:instrText>ADDIN CSL_CITATION { "citationItems" : [ { "id" : "ITEM-1", "itemData" : { "DOI" : "10.1111/j.0013-9580.2005.66104.x", "ISSN" : "0013-9580 (Print)", "PMID" : "15816939", "abstract" : "The International League Against Epilepsy (ILAE) and the International Bureau for Epilepsy (IBE) have come to consensus definitions for the terms epileptic seizure and epilepsy. An epileptic seizure is a transient occurrence of signs and/or symptoms due to abnormal excessive or synchronous neuronal activity in the brain. Epilepsy is a disorder of the brain characterized by an enduring predisposition to generate epileptic seizures and by the neurobiologic, cognitive, psychological, and social consequences of this condition. The definition of epilepsy requires the occurrence of at least one epileptic seizure.", "author" : [ { "dropping-particle" : "", "family" : "Fisher", "given" : "Robert S", "non-dropping-particle" : "", "parse-names" : false, "suffix" : "" }, { "dropping-particle" : "", "family" : "Emde Boas", "given" : "Walter", "non-dropping-particle" : "van", "parse-names" : false, "suffix" : "" }, { "dropping-particle" : "", "family" : "Blume", "given" : "Warren", "non-dropping-particle" : "", "parse-names" : false, "suffix" : "" }, { "dropping-particle" : "", "family" : "Elger", "given" : "Christian", "non-dropping-particle" : "", "parse-names" : false, "suffix" : "" }, { "dropping-particle" : "", "family" : "Genton", "given" : "Pierre", "non-dropping-particle" : "", "parse-names" : false, "suffix" : "" }, { "dropping-particle" : "", "family" : "Lee", "given" : "Phillip", "non-dropping-particle" : "", "parse-names" : false, "suffix" : "" }, { "dropping-particle" : "", "family" : "Engel", "given" : "Jerome Jr", "non-dropping-particle" : "", "parse-names" : false, "suffix" : "" } ], "container-title" : "Epilepsia", "id" : "ITEM-1", "issue" : "4", "issued" : { "date-parts" : [ [ "2005", "4" ] ] }, "language" : "eng", "page" : "470-472", "publisher-place" : "United States", "title" : "Epileptic seizures and epilepsy: definitions proposed by the International League Against Epilepsy (ILAE) and the International Bureau for Epilepsy (IBE).", "type" : "article-journal", "volume" : "46" }, "uris" : [ "http://www.mendeley.com/documents/?uuid=6cc80ac4-c4f6-4de0-a2bc-46837fb3e6e7" ] } ], "mendeley" : { "formattedCitation" : "&lt;sup&gt;17&lt;/sup&gt;", "plainTextFormattedCitation" : "17", "previouslyFormattedCitation" : "&lt;sup&gt;27&lt;/sup&gt;" }, "properties" : { "noteIndex" : 0 }, "schema" : "https://github.com/citation-style-language/schema/raw/master/csl-citation.json" }</w:instrText>
      </w:r>
      <w:r w:rsidR="00ED5964">
        <w:rPr>
          <w:iCs/>
          <w:color w:val="000000" w:themeColor="text1"/>
        </w:rPr>
        <w:fldChar w:fldCharType="separate"/>
      </w:r>
      <w:r w:rsidR="000F3682" w:rsidRPr="000F3682">
        <w:rPr>
          <w:iCs/>
          <w:noProof/>
          <w:color w:val="000000" w:themeColor="text1"/>
          <w:vertAlign w:val="superscript"/>
        </w:rPr>
        <w:t>17</w:t>
      </w:r>
      <w:r w:rsidR="00ED5964">
        <w:rPr>
          <w:iCs/>
          <w:color w:val="000000" w:themeColor="text1"/>
        </w:rPr>
        <w:fldChar w:fldCharType="end"/>
      </w:r>
      <w:r w:rsidR="003D0866" w:rsidRPr="000F3682">
        <w:rPr>
          <w:iCs/>
          <w:color w:val="000000" w:themeColor="text1"/>
        </w:rPr>
        <w:t>. For detection of pHFOs, rHFOSs, EEG spikes, and</w:t>
      </w:r>
      <w:r w:rsidR="004F57B2" w:rsidRPr="000F3682">
        <w:rPr>
          <w:iCs/>
          <w:color w:val="000000" w:themeColor="text1"/>
        </w:rPr>
        <w:t xml:space="preserve"> </w:t>
      </w:r>
      <w:r w:rsidR="003D0866" w:rsidRPr="000F3682">
        <w:rPr>
          <w:iCs/>
          <w:color w:val="000000" w:themeColor="text1"/>
        </w:rPr>
        <w:t>variants of these events (e.g. polyspike and wave) we will use an approach</w:t>
      </w:r>
      <w:r w:rsidR="004F57B2" w:rsidRPr="000F3682">
        <w:rPr>
          <w:iCs/>
          <w:noProof/>
          <w:color w:val="000000" w:themeColor="text1"/>
          <w:vertAlign w:val="superscript"/>
        </w:rPr>
        <w:t>28</w:t>
      </w:r>
      <w:r w:rsidR="003D0866" w:rsidRPr="000F3682">
        <w:rPr>
          <w:iCs/>
          <w:color w:val="000000" w:themeColor="text1"/>
        </w:rPr>
        <w:t xml:space="preserve"> </w:t>
      </w:r>
      <w:r w:rsidR="004F57B2" w:rsidRPr="000F3682">
        <w:rPr>
          <w:iCs/>
          <w:color w:val="000000" w:themeColor="text1"/>
        </w:rPr>
        <w:t xml:space="preserve">that compares energy of signal to an energy threshold and has been used by us and </w:t>
      </w:r>
      <w:r w:rsidR="003D0866" w:rsidRPr="000F3682">
        <w:rPr>
          <w:iCs/>
          <w:color w:val="000000" w:themeColor="text1"/>
        </w:rPr>
        <w:t>others</w:t>
      </w:r>
      <w:r w:rsidR="00ED5964">
        <w:rPr>
          <w:iCs/>
          <w:color w:val="000000" w:themeColor="text1"/>
        </w:rPr>
        <w:fldChar w:fldCharType="begin" w:fldLock="1"/>
      </w:r>
      <w:r w:rsidR="000F3682" w:rsidRPr="000F3682">
        <w:rPr>
          <w:iCs/>
          <w:color w:val="000000" w:themeColor="text1"/>
        </w:rPr>
        <w:instrText>ADDIN CSL_CITATION { "citationItems" : [ { "id" : "ITEM-1", "itemData" : { "DOI" : "10.1002/ana.10291", "ISSN" : "0364-5134", "PMID" : "12325068", "abstract" : "Unique high-frequency oscillations of 250 to 500 Hz, termed fast ripples, have been identified in seizure-generating limbic areas in rats made epileptic by intrahippocampal injection of kainic acid, and in patients with mesial temporal lobe epilepsy. In the rat, fast ripples clearly are generated by a different neuronal population than normally occurring endogenous ripple oscillations (100-200 Hz), but this distinction has not been previously evaluated in humans. The characteristics of oscillations in the ripple and fast ripple frequency bands were compared in the entorhinal cortex of patients with mesial temporal lobe epilepsy using local field potential and unit recordings from chronically implanted bundles of eight microelectrodes with tips spaced 500 microm apart. The results showed that ripple oscillations possessed different voltage versus depth profiles compared with fast ripple oscillations. Fast ripple oscillations usually demonstrated a reversal of polarity in the middle layers of entorhinal cortex, whereas ripple oscillations rarely showed reversals across entorhinal cortex layers. There was no si</w:instrText>
      </w:r>
      <w:r w:rsidR="000F3682">
        <w:rPr>
          <w:iCs/>
          <w:color w:val="000000" w:themeColor="text1"/>
        </w:rPr>
        <w:instrText>gnificant difference in the amplitude distributions of ripple and fast ripple oscillations. Furthermore, multiunit synchronization was significantly increased during fast ripple oscillations compared with ripple oscillations (p &lt; 0.001). These data recorded from the mesial temporal lobe of epileptic patients suggest that the cellular networks underlying fast ripple generation are more localized than those involved in the generation of normally occurring ripple oscillations. Results from this study are consistent with previous studies in the intrahippocampal kainic acid rat model of chronic epilepsy that provide evidence supporting the view that fast ripples in the human brain reflect localized pathological events related to epileptogenesis.", "author" : [ { "dropping-particle" : "", "family" : "Bragin", "given" : "Anatol", "non-dropping-particle" : "", "parse-names" : false, "suffix" : "" }, { "dropping-particle" : "", "family" : "Wilson", "given" : "Charles L", "non-dropping-particle" : "", "parse-names" : false, "suffix" : "" }, { "dropping-particle" : "", "family" : "Staba", "given" : "Richard J", "non-dropping-particle" : "", "parse-names" : false, "suffix" : "" }, { "dropping-particle" : "", "family" : "Reddick", "given" : "Mark", "non-dropping-particle" : "", "parse-names" : false, "suffix" : "" }, { "dropping-particle" : "", "family" : "Fried", "given" : "Itzhak", "non-dropping-particle" : "", "parse-names" : false, "suffix" : "" }, { "dropping-particle" : "", "family" : "Engel", "given" : "Jerome", "non-dropping-particle" : "", "parse-names" : false, "suffix" : "" } ], "container-title" : "Annals of neurology", "id" : "ITEM-1", "issue" : "4", "issued" : { "date-parts" : [ [ "2002", "10" ] ] }, "page" : "407-15", "title" : "Interictal high-frequency oscillations (80-500 Hz) in the human epileptic brain: entorhinal cortex.", "type" : "article-journal", "volume" : "52" }, "uris" : [ "http://www.mendeley.com/documents/?uuid=ea1a276e-9784-4ab7-af88-fa863cb1a58e" ] }, { "id" : "ITEM-2", "itemData" : { "DOI" : "10.1111/j.0013-9580.2004.17004.x", "ISSN" : "0013-9580", "PMID" : "15329064", "abstract" : "PURPOSE: To investigate the temporal relation between high-frequency oscillations (HFOs) in the dentate gyrus and recurrent spontaneous seizures after intrahippocampal kainite-induced status epilepticus.\n\nMETHODS: Recording microelectrodes were implanted bilaterally in different regions of hippocampus and entorhinal cortex. A guide cannula for microinjection of kainic acid (KA) was implanted above the right posterior CA3 area of hippocampus. After recording baseline electrical activity, KA (0.4 microg/0.2 microl) was injected. Beginning on the next day, electrographic activity was recorded with video monitoring for seizures every day for 8 h/day for &gt; or = 30 days.\n\nRESULTS: Of the 26 rats studied, 19 revealed the appearance of sharp-wave activity and HFOs in the frequency range of 80 to 500 Hz in the dentate gyrus ipsilateral to the KA injection. In the remaining seven rats, no appreciable activity was noted in this frequency range. In some rats with recurrent seizures, HFOs were in the ripple frequency range (100-200 Hz); in others, HFOs were in the fast ripple frequency range (200-500 Hz), or a mixture of both oscillation frequencies was found. The time of detection of the first HFOs after status epilepticus varied between 1 and 30 days, with a mean of 6.3 +/- 2.0 (SEM). Of the 19 rats in which HFO activity appeared, all later developed recurrent spontaneous seizures, whereas none of the rats without HFOs developed seizures. The sooner HFO activity was detected after status epilepticus, the sooner the first spontaneous seizure occurred. A significant inverse relation was found between the time to the first HFO detection and the subsequent rate of spontaneous seizures.\n\nCONCLUSIONS: A strong correlation was found between a decreased time to detection of HFOs and an increased rate of spontaneous seizures, as well as with a decrease in the duration of the latent period between KA injection and the detection of spontaneous seizures. Two types of HFOs were found after KA injection, one in the frequency range of 100 to 200 Hz, and the other, in the frequency range of 200 to 500 Hz, and both should be considered pathological, suggesting that both are epileptogenic.", "author" : [ { "dropping-particle" : "", "family" : "Bragin", "given" : "Anatol", "non-dropping-particle" : "", "parse-names" : false, "suffix" : "" }, { "dropping-particle" : "", "family" : "Wilson", "given" : "Charles L", "non-dropping-particle" : "", "parse-names" : false, "suffix" : "" }, { "dropping-particle" : "", "family" : "Almajano", "given" : "Joyel", "non-dropping-particle" : "", "parse-names" : false, "suffix" : "" }, { "dropping-particle" : "", "family" : "Mody", "given" : "Istvan", "non-dropping-particle" : "", "parse-names" : false, "suffix" : "" }, { "dropping-particle" : "", "family" : "Engel", "given" : "Jerome", "non-dropping-particle" : "", "parse-names" : false, "suffix" : "" } ], "container-title" : "Epilepsia", "id" : "ITEM-2", "issue" : "9", "issued" : { "date-parts" : [ [ "2004", "9" ] ] }, "page" : "1017-23", "title" : "High-frequency oscillations after status epilepticus: epileptogenesis and seizure genesis.", "type" : "article-journal", "volume" : "45" }, "uris" : [ "http://www.mendeley.com/documents/?uuid=f519b0f8-fa6c-4a5b-8ade-018308593b8a" ] }, { "id" : "ITEM-3", "itemData" : { "author" : [ { "dropping-particle" : "", "family" : "Bragin", "given" : "Anatol", "non-dropping-particle" : "", "parse-names" : false, "suffix" : "" } ], "container-title" : "Epilepsia", "id" : "ITEM-3", "issued" : { "date-parts" : [ [ "2016" ] ] }, "page" : "in press", "title" : "Pathological electrographic changes after experimental traumatic brain injury", "type" : "article-journal" }, "uris" : [ "http://www.mendeley.com/documents/?uuid=513c379e-3a4b-4d3c-bc93-b2549f2ad5a5" ] }, { "id" : "ITEM-4", "itemData" : { "ISSN" : "0270-6474", "PMID" : "9870957", "abstract" : "We examined whether excitation and inhibition are balanced in hippocampal cortical networks. Extracellular field and single-unit activity were recorded by multiple tetrodes and multisite silicon probes to reveal the timing of the activity of hippocampal CA1 pyramidal cells and classes of interneurons during theta waves and sharp wave burst (SPW)-associated field ripples. The somatic and dendritic inhibition of pyramidal cells was deduced from the activity of interneurons in the pyramidal layer [int(p)] and in the alveus and st. oriens [int(a/o)], respectively. Int(p) and int(a/o) discharged an average of 60 and 20 degrees before the population discharge of pyramidal cells during the theta cycle, respectively. SPW ripples were associated with a 2.5-fold net increase of excitation. The discharge frequency of int(a/o) increased, decreased (\"anti-SPW\" cells), or did not change (\"SPW-independent\" cells) during SPW, suggesting that not all interneurons are innervated by pyramidal cells. Int(p) either fired together with (unimodal cells) or both before and after (bimodal cells) the pyramidal cell burst. During fast-ripple oscillation, the activity of interneurons in both the int(p) and int(a/o) groups lagged the maximum discharge probability of pyramidal neurons by 1-2 msec. Network state changes, as reflected by field activity, covaried with changes in the spike train dynamics of single cells and their interactions. Summed activity of parallel-recorded interneurons, but not of pyramidal cells, reliably predicted theta cycles, whereas the reverse was true for the ripple cycles of SPWs. We suggest that network-driven excitability changes provide temporal windows of opportunity for single pyramidal cells to suppress, enable, or facilitate selective synaptic inputs.", "author" : [ { "dropping-particle" : "", "family" : "Csicsvari", "given" : "J", "non-dropping-particle" : "", "parse-names" : false, "suffix" : "" }, { "dropping-particle" : "", "family" : "Hirase", "given" : "H", "non-dropping-particle" : "", "parse-names" : false, "suffix" : "" }, { "dropping-particle" : "", "family" : "Czurk\u00f3", "given" : "A", "non-dropping-particle" : "", "parse-names" : false, "suffix" : "" }, { "dropping-particle" : "", "family" : "Mamiya", "given" : "A", "non-dropping-particle" : "", "parse-names" : false, "suffix" : "" }, { "dropping-particle" : "", "family" : "Buzs\u00e1ki", "given" : "G", "non-dropping-particle" : "", "parse-names" : false, "suffix" : "" } ], "container-title" : "The Journal of neuroscience : the official journal of the Society for Neuroscience", "id" : "ITEM-4", "issue" : "1", "issued" : { "date-parts" : [ [ "1999", "1", "1" ] ] }, "page" : "274-87", "title" : "Oscillatory coupling of hippocampal pyramidal cells and interneurons in the behaving Rat.", "type" : "article-journal", "volume" : "19" }, "uris" : [ "http://www.mendeley.com/documents/?uuid=b9087cec-b3b0-417b-a4e3-fd0a3aa5e069" ] }, { "id" : "ITEM-5", "itemData" : { "DOI" : "10.1016/j.tins.2007.05.006", "ISSN" : "0166-2236", "PMID" : "17559951", "abstract" : "In recent years, new recording technologies have advanced such that, at high temporal and spatial resolutions, oscillations of neuronal networks can be identified from simultaneous, multisite recordings. However, because of the deluge of multichannel data generated by these experiments, achieving the full potential of parallel neuronal recordings also depends on the development of new mathematical methods that can extract meaningful information relating to time, frequency and space. Here, we aim to bridge this gap by focusing on up-to-date recording techniques for measurement of network oscillations and new analysis tools for their quantitative assessment. In particular, we emphasize how these methods can be applied, what property might be inferred from neuronal signals and potentially productive future directions. This review is part of the INMED and TINS special issue, Physiogenic and pathogenic oscillations: the beauty and the beast, derived from presentations at the annual INMED and TINS symposium (http://inmednet.com).", "author" : [ { "dropping-particle" : "", "family" : "Van Quyen", "given" : "Michel", "non-dropping-particle" : "Le", "parse-names" : false, "suffix" : "" }, { "dropping-particle" : "", "family" : "Bragin", "given" : "Anatol", "non-dropping-particle" : "", "parse-names" : false, "suffix" : "" } ], "container-title" : "Trends in neurosciences", "id" : "ITEM-5", "issue" : "7", "issued" : { "date-parts" : [ [ "2007", "7" ] ] }, "page" : "365-73", "title" : "Analysis of dynamic brain oscillations: methodological advances.", "type" : "article-journal", "volume" : "30" }, "uris" : [ "http://www.mendeley.com/documents/?uuid=729344e7-f9f5-4fa2-a633-0af863e0eff0" ] }, { "id" : "ITEM-6", "itemData" : { "ISSN" : "0022-3077", "PMID" : "12364503", "abstract" : "High-frequency oscillations (100-200 Hz), termed ripples, have been identified in hippocampal (Hip) and entorhinal cortical (EC) areas of rodents and humans. In contrast, higher-frequency oscillations (250-500 Hz), termed fast ripples (FR), have been described in seizure-generating limbic areas of rodents made epileptic by intrahippocampal injection of kainic acid and observed in humans ipsilateral to areas of seizure initiation. However, quantitative studies supporting the existence of two spectrally distinct oscillatory events have not been carried out in humans nor has the preferential appearance of FR within seizure generating areas received statistical evaluation based on analysis of a large sample of oscillatory events. Interictal oscillations within the bandwidth of 80-500 Hz were detected in Hip and EC areas of patients with mesial temporal lobe epilepsy using wideband EEG recorded during non-rapid eye-movement sleep from chronically implanted depth electrodes. Power spectral analysis showed that oscillations detected from Hip and EC areas were composed of two spectrally distinct groups. The lower-frequency ripple group was defined by a frequency of 96 +/- 14 Hz (median +/- width), while the higher-frequency FR group had a frequency of 262 +/- 59 Hz. FR oscillations were significantly shorter in duration compared with ripple oscillations (P &lt; 0.0001). In regard to the occurrence of FR and ripples in epileptic Hip and EC, the mean ratio of the number of FR to ripples generated in areas ipsilateral to seizure onset was significantly higher compared with the mean ratio of FR to ripple generation from contralateral areas (P = 0.008). Furthermore, sites ipsilateral to seizure onset with hippocampal atrophy had significantly higher ratios compared with sites contralateral to both seizure onset and hippocampal atrophy (P = 0.001). These data provide compelling quantitative and statistical evidence for the existence of two spectrally distinct groups of limbic oscillations that have frequency and duration characteristics similar to those previously described in epileptic rat and human Hip and EC. The strong association between FR and regions of seizure initiation supports the view that FR reflects pathological hypersynchronous events crucially associated with seizure genesis.", "author" : [ { "dropping-particle" : "", "family" : "Staba", "given" : "Richard J", "non-dropping-particle" : "", "parse-names" : false, "suffix" : "" }, { "dropping-particle" : "", "family" : "Wilson", "given" : "Charles L", "non-dropping-particle" : "", "parse-names" : false, "suffix" : "" }, { "dropping-particle" : "", "family" : "Bragin", "given" : "Anatol", "non-dropping-particle" : "", "parse-names" : false, "suffix" : "" }, { "dropping-particle" : "", "family" : "Fried", "given" : "Itzhak", "non-dropping-particle" : "", "parse-names" : false, "suffix" : "" }, { "dropping-particle" : "", "family" : "Engel", "given" : "Jerome", "non-dropping-particle" : "", "parse-names" : false, "suffix" : "" } ], "container-title" : "Journal of neurophysiology", "id" : "ITEM-6", "issue" : "4", "issued" : { "date-parts" : [ [ "2002", "10" ] ] }, "page" : "1743-52", "title" : "Quantitative analysis of high-frequency oscillations (80-500 Hz) recorded in human epileptic hippocampus and entorhinal cortex.", "type" : "article-journal", "volume" : "88" }, "uris" : [ "http://www.mendeley.com/documents/?uuid=2d362969-ed6b-4ae8-88d0-9865c083c4be" ] }, { "id" : "ITEM-7", "itemData" : { "DOI" : "10.1002/ana.20164", "ISSN" : "0364-5134", "PMID" : "15236407", "abstract" : "The presence of fast ripple oscillations (FRs, 200-500 Hz) has been confirmed in rodent epilepsy models but has not been observed in nonepileptic rodents, suggesting that FRs are associated with epileptogenesis. Although studies in human epileptic patients have reported that both FRs and ripples (80-200 Hz) chiefly occur during non-rapid eye movement sleep (NREM), and that ripple oscillations in human hippocampus resemble those found in nonprimate slow wave sleep, quantitative studies of these oscillations previously have not been conducted during polysomnographically defined sleep and waking states. Spontaneous FRs and ripples were detected using automated computer techniques in patients with medial temporal lobe epilepsy during sleep and waking, and results showed that the incidence of ripples, which are thought to represent normal activity in animal and human hippocampus, was similar between epileptogenic and nonepileptogenic temporal lobe, whereas rates of FR occurrence were significantly associated with epileptogenic areas. The generation of both FRs and ripples showed the highest rates of occurrence during NREM sleep. During REM sleep, ripple rates were lowest, whereas FR rates remained elevated and were equivalent to rates observed during waking. The predominance of FRs within the epileptogenic zone not only during NREM sleep, but also during epileptiform-suppressing desynchronized episodes of waking and REM sleep supports the view that FRs are the product of pathological neuronal hypersynchronization associated with seizure-generating areas.", "author" : [ { "dropping-particle" : "", "family" : "Staba", "given" : "Richard J", "non-dr</w:instrText>
      </w:r>
      <w:r w:rsidR="000F3682" w:rsidRPr="000F3682">
        <w:rPr>
          <w:iCs/>
          <w:color w:val="000000" w:themeColor="text1"/>
        </w:rPr>
        <w:instrText>opping-particle" : "", "parse-names" : false, "suffix" : "" }, { "dropping-particle" : "", "family" : "Wilson", "given" : "Charles L", "non-dropping-particle" : "", "parse-names" : false, "suffix" : "" }, { "dropping-particle" : "", "family" : "Bragin", "given" : "Anatol", "non-dropping-particle" : "", "parse-names" : false, "suffix" : "" }, { "dropping-particle" : "", "family" : "Jhung", "given" : "Donald", "non-dropping-particle" : "", "parse-names" : false, "suffix" : "" }, { "dropping-particle" : "", "family" : "Fried", "given" : "Itzhak", "non-dropping-particle" : "", "parse-names" : false, "suffix" : "" }, { "dropping-particle" : "", "family" : "Engel", "given" : "Jerome", "non-dropping-particle" : "", "parse-names" : false, "suffix" : "" } ], "container-title" : "Annals of neurology", "id" : "ITEM-7", "issue" : "1", "issued" : { "date-parts" : [ [ "2004", "7" ] ] }, "page" : "108-15", "title" : "High-frequency oscillations recorded in human medial temporal lobe during sleep.", "type" : "article-journal", "volume" : "56" }, "uris" : [ "http://www.mendeley.com/documents/?uuid=7e91d887-bc55-47de-bb12-6cad92f0c585" ] } ], "mendeley" : { "formattedCitation" : "&lt;sup&gt;6\u20138,12,47,48,51&lt;/sup&gt;", "manualFormatting" : "25,29\u201335", "plainTextFormattedCitation" : "6\u20138,12,47,48,51", "previouslyFormattedCitation" : "&lt;sup&gt;25,29\u201334&lt;/sup&gt;" }, "properties" : { "noteIndex" : 0 }, "schema" : "https://github.com/citation-style-language/schema/raw/master/csl-citation.json" }</w:instrText>
      </w:r>
      <w:r w:rsidR="00ED5964">
        <w:rPr>
          <w:iCs/>
          <w:color w:val="000000" w:themeColor="text1"/>
        </w:rPr>
        <w:fldChar w:fldCharType="separate"/>
      </w:r>
      <w:r w:rsidR="00ED5964" w:rsidRPr="000F3682">
        <w:rPr>
          <w:iCs/>
          <w:noProof/>
          <w:color w:val="000000" w:themeColor="text1"/>
          <w:vertAlign w:val="superscript"/>
        </w:rPr>
        <w:t>25,29–3</w:t>
      </w:r>
      <w:r w:rsidR="004F57B2" w:rsidRPr="000F3682">
        <w:rPr>
          <w:iCs/>
          <w:noProof/>
          <w:color w:val="000000" w:themeColor="text1"/>
          <w:vertAlign w:val="superscript"/>
        </w:rPr>
        <w:t>5</w:t>
      </w:r>
      <w:r w:rsidR="00ED5964">
        <w:rPr>
          <w:iCs/>
          <w:color w:val="000000" w:themeColor="text1"/>
        </w:rPr>
        <w:fldChar w:fldCharType="end"/>
      </w:r>
      <w:r w:rsidR="004F57B2" w:rsidRPr="000F3682">
        <w:rPr>
          <w:iCs/>
          <w:color w:val="000000" w:themeColor="text1"/>
        </w:rPr>
        <w:t>.</w:t>
      </w:r>
      <w:r w:rsidR="003D0866" w:rsidRPr="000F3682">
        <w:rPr>
          <w:iCs/>
          <w:color w:val="000000" w:themeColor="text1"/>
        </w:rPr>
        <w:t xml:space="preserve"> </w:t>
      </w:r>
      <w:r w:rsidR="004F57B2" w:rsidRPr="000F3682">
        <w:rPr>
          <w:iCs/>
        </w:rPr>
        <w:t>Each</w:t>
      </w:r>
      <w:r w:rsidR="003D0866" w:rsidRPr="000F3682">
        <w:rPr>
          <w:iCs/>
        </w:rPr>
        <w:t xml:space="preserve"> type of event will be detected from bandpass filtered signal as follows: EEG spikes (1-30 Hz), rHFOS (8-20 Hz), pHFOs (100-600 Hz). </w:t>
      </w:r>
      <w:r w:rsidR="004F57B2" w:rsidRPr="000F3682">
        <w:t>Information recorded about each seizure will include</w:t>
      </w:r>
      <w:r w:rsidR="003D0866" w:rsidRPr="000F3682">
        <w:t xml:space="preserve"> (a) </w:t>
      </w:r>
      <w:r w:rsidR="004F57B2" w:rsidRPr="000F3682">
        <w:t>time of occurrence</w:t>
      </w:r>
      <w:r w:rsidR="003D0866" w:rsidRPr="000F3682">
        <w:t xml:space="preserve"> (delay from TBI, day/night), (b) location of seizure relative to the injury site</w:t>
      </w:r>
      <w:r w:rsidR="003D0866" w:rsidRPr="000F3682" w:rsidDel="0009409F">
        <w:t xml:space="preserve"> </w:t>
      </w:r>
      <w:r w:rsidR="003D0866" w:rsidRPr="000F3682">
        <w:t xml:space="preserve">(ipsilateral, contralateral or bilateral), and (c) where among the electrode sites the seizure begins and spreads. For analysis of </w:t>
      </w:r>
      <w:r w:rsidR="003D0866" w:rsidRPr="000F3682">
        <w:rPr>
          <w:iCs/>
        </w:rPr>
        <w:t>each EEG event, we will first select from the daily recordings (</w:t>
      </w:r>
      <w:r w:rsidR="003D0866" w:rsidRPr="000F3682">
        <w:rPr>
          <w:i/>
          <w:iCs/>
        </w:rPr>
        <w:t>i.e</w:t>
      </w:r>
      <w:r w:rsidR="00BF3551" w:rsidRPr="000F3682">
        <w:rPr>
          <w:iCs/>
        </w:rPr>
        <w:t>.,</w:t>
      </w:r>
      <w:r w:rsidR="003D0866" w:rsidRPr="000F3682">
        <w:rPr>
          <w:iCs/>
        </w:rPr>
        <w:t xml:space="preserve"> 24-h day) two 20-minute epochs </w:t>
      </w:r>
      <w:r w:rsidR="003D0866" w:rsidRPr="000F3682">
        <w:t>of EEG corresponding to behavioral waking immobility and sleep slow wave activity during the first, middle, last 8-hour period (total 120 min</w:t>
      </w:r>
      <w:r w:rsidR="00BF3551" w:rsidRPr="000F3682">
        <w:t>/d</w:t>
      </w:r>
      <w:r w:rsidR="003D0866" w:rsidRPr="000F3682">
        <w:t xml:space="preserve">). Length of recording to analyze </w:t>
      </w:r>
      <w:r w:rsidR="00A30252" w:rsidRPr="000F3682">
        <w:t>will be</w:t>
      </w:r>
      <w:r w:rsidR="003D0866" w:rsidRPr="000F3682">
        <w:t xml:space="preserve"> determined in part by rate of pHFOs and rHFOSs in TBI </w:t>
      </w:r>
      <w:r w:rsidR="00BF3551" w:rsidRPr="000F3682">
        <w:t>rats</w:t>
      </w:r>
      <w:r w:rsidR="00A30252" w:rsidRPr="000F3682">
        <w:t xml:space="preserve"> (</w:t>
      </w:r>
      <w:r w:rsidR="003D0866" w:rsidRPr="000F3682">
        <w:t>3.1</w:t>
      </w:r>
      <w:r w:rsidR="003D0866" w:rsidRPr="000F3682">
        <w:rPr>
          <w:iCs/>
        </w:rPr>
        <w:t>±0.9 and 5.0±1.8 per minute</w:t>
      </w:r>
      <w:r w:rsidR="00BF3551" w:rsidRPr="000F3682">
        <w:rPr>
          <w:iCs/>
        </w:rPr>
        <w:t>,</w:t>
      </w:r>
      <w:r w:rsidR="003D0866" w:rsidRPr="000F3682">
        <w:rPr>
          <w:iCs/>
        </w:rPr>
        <w:t xml:space="preserve"> respectively</w:t>
      </w:r>
      <w:r w:rsidR="00A30252" w:rsidRPr="000F3682">
        <w:rPr>
          <w:iCs/>
        </w:rPr>
        <w:t>)</w:t>
      </w:r>
      <w:r w:rsidR="003D0866" w:rsidRPr="000F3682">
        <w:rPr>
          <w:iCs/>
        </w:rPr>
        <w:t xml:space="preserve">. </w:t>
      </w:r>
      <w:r w:rsidR="003D0866" w:rsidRPr="000F3682">
        <w:t xml:space="preserve">Then for each event at each electrode site we will measure the following: total number of events, rate of occurrence per minute, central tendency of inter-event interval histogram, mean and total event duration, and total mean and/or peak spectral frequency. In addition, we will compute the power ratio between the following spectral frequency bands: delta (1-3Hz) &amp; theta (4-8Hz), delta &amp; gamma (30-90 Hz), and theta &amp; gamma to identify spatial and temporal changes in power associated with pathophysiology of TBI and those changes associated with epileptogenesis. The data will be compared primarily between TBI epilepsy </w:t>
      </w:r>
      <w:r w:rsidR="003D0866" w:rsidRPr="000F3682">
        <w:rPr>
          <w:i/>
        </w:rPr>
        <w:t>vs.</w:t>
      </w:r>
      <w:r w:rsidR="003D0866" w:rsidRPr="000F3682">
        <w:t xml:space="preserve"> TBI no-epilepsy groups. To decide the biomarker value of each parameter for diagnosing epileptogenesis correctly, area under curve (AUC), sensitivity, and specificity will be assessed using ROC analysis for each parameter alone and in combination with other measures. Age-related EEG changes will be analyzed from the sham-operated group.</w:t>
      </w:r>
      <w:r w:rsidR="00A23628" w:rsidRPr="000F3682">
        <w:rPr>
          <w:rFonts w:eastAsia="MS PGothic"/>
          <w:noProof/>
          <w:color w:val="000000"/>
          <w:spacing w:val="1"/>
        </w:rPr>
        <w:t xml:space="preserve"> </w:t>
      </w:r>
      <w:r w:rsidR="003D0866" w:rsidRPr="000F3682">
        <w:t xml:space="preserve"> </w:t>
      </w:r>
    </w:p>
    <w:p w14:paraId="3277B21C" w14:textId="666EF708" w:rsidR="003D0866" w:rsidRPr="000F3682" w:rsidRDefault="00A54877" w:rsidP="006A4104">
      <w:pPr>
        <w:pStyle w:val="NoSpacing"/>
        <w:widowControl w:val="0"/>
        <w:spacing w:afterLines="20" w:after="48"/>
        <w:rPr>
          <w:rFonts w:eastAsia="Times New Roman" w:cs="Arial"/>
        </w:rPr>
      </w:pPr>
      <w:r>
        <w:rPr>
          <w:rStyle w:val="Heading2Char"/>
        </w:rPr>
        <w:t xml:space="preserve">3.1.5. </w:t>
      </w:r>
      <w:r w:rsidR="003D0866" w:rsidRPr="00C32B36">
        <w:rPr>
          <w:rStyle w:val="Heading2Char"/>
        </w:rPr>
        <w:t>Anticipated results:</w:t>
      </w:r>
      <w:r w:rsidR="003D0866" w:rsidRPr="000F3682">
        <w:rPr>
          <w:rFonts w:cs="Arial"/>
        </w:rPr>
        <w:t xml:space="preserve"> We will be able to define (a) the latency from TBI to PTE, (b) the evolution of EEG changes during </w:t>
      </w:r>
      <w:r w:rsidR="00A30252" w:rsidRPr="000F3682">
        <w:rPr>
          <w:rFonts w:cs="Arial"/>
        </w:rPr>
        <w:t>PTEgenesis</w:t>
      </w:r>
      <w:r w:rsidR="00977AFE" w:rsidRPr="000F3682">
        <w:rPr>
          <w:rFonts w:cs="Arial"/>
          <w:color w:val="000000" w:themeColor="text1"/>
        </w:rPr>
        <w:t xml:space="preserve">, (c) the progression </w:t>
      </w:r>
      <w:r w:rsidR="00A23628" w:rsidRPr="000F3682">
        <w:rPr>
          <w:rFonts w:cs="Arial"/>
          <w:color w:val="000000" w:themeColor="text1"/>
        </w:rPr>
        <w:t xml:space="preserve">of EEG changes </w:t>
      </w:r>
      <w:r w:rsidR="00977AFE" w:rsidRPr="000F3682">
        <w:rPr>
          <w:rFonts w:cs="Arial"/>
          <w:color w:val="000000" w:themeColor="text1"/>
        </w:rPr>
        <w:t>between 6 and 12 months.</w:t>
      </w:r>
      <w:r w:rsidR="003D0866" w:rsidRPr="000F3682">
        <w:rPr>
          <w:rFonts w:cs="Arial"/>
          <w:color w:val="000000" w:themeColor="text1"/>
        </w:rPr>
        <w:t xml:space="preserve"> </w:t>
      </w:r>
      <w:r w:rsidR="003D0866" w:rsidRPr="000F3682">
        <w:rPr>
          <w:rFonts w:eastAsia="Times New Roman" w:cs="Arial"/>
          <w:color w:val="000000" w:themeColor="text1"/>
        </w:rPr>
        <w:t xml:space="preserve">We also anticipate that abnormalities will be most prominent ipsilateral to the injury site. </w:t>
      </w:r>
      <w:r w:rsidR="003D0866" w:rsidRPr="000F3682">
        <w:rPr>
          <w:rFonts w:cs="Arial"/>
          <w:color w:val="000000" w:themeColor="text1"/>
        </w:rPr>
        <w:t>Based on our preliminary data we expect</w:t>
      </w:r>
      <w:r w:rsidR="003D0866" w:rsidRPr="000F3682">
        <w:rPr>
          <w:rFonts w:eastAsia="Arial" w:cs="Arial"/>
          <w:color w:val="000000" w:themeColor="text1"/>
          <w:spacing w:val="-3"/>
        </w:rPr>
        <w:t xml:space="preserve"> that epileptogenic TBI rats will have</w:t>
      </w:r>
      <w:r w:rsidR="004F57B2" w:rsidRPr="000F3682">
        <w:rPr>
          <w:rFonts w:eastAsia="Arial" w:cs="Arial"/>
          <w:color w:val="000000" w:themeColor="text1"/>
          <w:spacing w:val="-3"/>
        </w:rPr>
        <w:t xml:space="preserve"> </w:t>
      </w:r>
      <w:r w:rsidR="003D0866" w:rsidRPr="000F3682">
        <w:rPr>
          <w:rFonts w:eastAsia="Arial" w:cs="Arial"/>
          <w:spacing w:val="-3"/>
        </w:rPr>
        <w:t>increased</w:t>
      </w:r>
      <w:r w:rsidR="003D0866" w:rsidRPr="000F3682">
        <w:rPr>
          <w:rFonts w:eastAsia="Times New Roman" w:cs="Arial"/>
          <w:spacing w:val="17"/>
        </w:rPr>
        <w:t xml:space="preserve"> rate of occurrence</w:t>
      </w:r>
      <w:r w:rsidR="004F57B2" w:rsidRPr="000F3682">
        <w:rPr>
          <w:rFonts w:eastAsia="Times New Roman" w:cs="Arial"/>
          <w:spacing w:val="17"/>
        </w:rPr>
        <w:t>,</w:t>
      </w:r>
      <w:r w:rsidR="003D0866" w:rsidRPr="000F3682">
        <w:rPr>
          <w:rFonts w:eastAsia="Times New Roman" w:cs="Arial"/>
          <w:spacing w:val="17"/>
        </w:rPr>
        <w:t xml:space="preserve"> </w:t>
      </w:r>
      <w:r w:rsidR="003D0866" w:rsidRPr="000F3682">
        <w:rPr>
          <w:rFonts w:eastAsia="Arial" w:cs="Arial"/>
          <w:spacing w:val="-2"/>
        </w:rPr>
        <w:t>a</w:t>
      </w:r>
      <w:r w:rsidR="003D0866" w:rsidRPr="000F3682">
        <w:rPr>
          <w:rFonts w:eastAsia="Arial" w:cs="Arial"/>
          <w:spacing w:val="-6"/>
        </w:rPr>
        <w:t>m</w:t>
      </w:r>
      <w:r w:rsidR="003D0866" w:rsidRPr="000F3682">
        <w:rPr>
          <w:rFonts w:eastAsia="Arial" w:cs="Arial"/>
          <w:spacing w:val="3"/>
        </w:rPr>
        <w:t>p</w:t>
      </w:r>
      <w:r w:rsidR="003D0866" w:rsidRPr="000F3682">
        <w:rPr>
          <w:rFonts w:eastAsia="Arial" w:cs="Arial"/>
          <w:spacing w:val="-4"/>
        </w:rPr>
        <w:t>l</w:t>
      </w:r>
      <w:r w:rsidR="003D0866" w:rsidRPr="000F3682">
        <w:rPr>
          <w:rFonts w:eastAsia="Arial" w:cs="Arial"/>
          <w:spacing w:val="1"/>
        </w:rPr>
        <w:t>i</w:t>
      </w:r>
      <w:r w:rsidR="003D0866" w:rsidRPr="000F3682">
        <w:rPr>
          <w:rFonts w:eastAsia="Arial" w:cs="Arial"/>
          <w:spacing w:val="-3"/>
        </w:rPr>
        <w:t>t</w:t>
      </w:r>
      <w:r w:rsidR="003D0866" w:rsidRPr="000F3682">
        <w:rPr>
          <w:rFonts w:eastAsia="Arial" w:cs="Arial"/>
          <w:spacing w:val="-2"/>
        </w:rPr>
        <w:t>u</w:t>
      </w:r>
      <w:r w:rsidR="003D0866" w:rsidRPr="000F3682">
        <w:rPr>
          <w:rFonts w:eastAsia="Arial" w:cs="Arial"/>
          <w:spacing w:val="3"/>
        </w:rPr>
        <w:t>d</w:t>
      </w:r>
      <w:r w:rsidR="003D0866" w:rsidRPr="000F3682">
        <w:rPr>
          <w:rFonts w:eastAsia="Arial" w:cs="Arial"/>
          <w:spacing w:val="-2"/>
        </w:rPr>
        <w:t>e</w:t>
      </w:r>
      <w:r w:rsidR="003D0866" w:rsidRPr="000F3682">
        <w:rPr>
          <w:rFonts w:eastAsia="Arial" w:cs="Arial"/>
        </w:rPr>
        <w:t>,</w:t>
      </w:r>
      <w:r w:rsidR="003D0866" w:rsidRPr="000F3682">
        <w:rPr>
          <w:rFonts w:eastAsia="Times New Roman" w:cs="Arial"/>
        </w:rPr>
        <w:t xml:space="preserve"> </w:t>
      </w:r>
      <w:r w:rsidR="003D0866" w:rsidRPr="000F3682">
        <w:rPr>
          <w:rFonts w:eastAsia="Arial" w:cs="Arial"/>
          <w:spacing w:val="-2"/>
        </w:rPr>
        <w:t>d</w:t>
      </w:r>
      <w:r w:rsidR="003D0866" w:rsidRPr="000F3682">
        <w:rPr>
          <w:rFonts w:eastAsia="Arial" w:cs="Arial"/>
          <w:spacing w:val="3"/>
        </w:rPr>
        <w:t>u</w:t>
      </w:r>
      <w:r w:rsidR="003D0866" w:rsidRPr="000F3682">
        <w:rPr>
          <w:rFonts w:eastAsia="Arial" w:cs="Arial"/>
          <w:spacing w:val="-8"/>
        </w:rPr>
        <w:t>r</w:t>
      </w:r>
      <w:r w:rsidR="003D0866" w:rsidRPr="000F3682">
        <w:rPr>
          <w:rFonts w:eastAsia="Arial" w:cs="Arial"/>
          <w:spacing w:val="3"/>
        </w:rPr>
        <w:t>a</w:t>
      </w:r>
      <w:r w:rsidR="003D0866" w:rsidRPr="000F3682">
        <w:rPr>
          <w:rFonts w:eastAsia="Arial" w:cs="Arial"/>
          <w:spacing w:val="1"/>
        </w:rPr>
        <w:t>t</w:t>
      </w:r>
      <w:r w:rsidR="003D0866" w:rsidRPr="000F3682">
        <w:rPr>
          <w:rFonts w:eastAsia="Arial" w:cs="Arial"/>
          <w:spacing w:val="-4"/>
        </w:rPr>
        <w:t>i</w:t>
      </w:r>
      <w:r w:rsidR="003D0866" w:rsidRPr="000F3682">
        <w:rPr>
          <w:rFonts w:eastAsia="Arial" w:cs="Arial"/>
          <w:spacing w:val="-2"/>
        </w:rPr>
        <w:t>on</w:t>
      </w:r>
      <w:r w:rsidR="003D0866" w:rsidRPr="000F3682">
        <w:rPr>
          <w:rFonts w:eastAsia="Arial" w:cs="Arial"/>
        </w:rPr>
        <w:t>,</w:t>
      </w:r>
      <w:r w:rsidR="003D0866" w:rsidRPr="000F3682">
        <w:rPr>
          <w:rFonts w:eastAsia="Times New Roman" w:cs="Arial"/>
          <w:spacing w:val="39"/>
        </w:rPr>
        <w:t xml:space="preserve"> </w:t>
      </w:r>
      <w:r w:rsidR="003D0866" w:rsidRPr="000F3682">
        <w:rPr>
          <w:rFonts w:eastAsia="Arial" w:cs="Arial"/>
          <w:spacing w:val="-2"/>
        </w:rPr>
        <w:t>an</w:t>
      </w:r>
      <w:r w:rsidR="003D0866" w:rsidRPr="000F3682">
        <w:rPr>
          <w:rFonts w:eastAsia="Arial" w:cs="Arial"/>
        </w:rPr>
        <w:t>d</w:t>
      </w:r>
      <w:r w:rsidR="003D0866" w:rsidRPr="000F3682">
        <w:rPr>
          <w:rFonts w:eastAsia="Times New Roman" w:cs="Arial"/>
          <w:spacing w:val="19"/>
        </w:rPr>
        <w:t xml:space="preserve"> </w:t>
      </w:r>
      <w:r w:rsidR="003D0866" w:rsidRPr="000F3682">
        <w:rPr>
          <w:rFonts w:eastAsia="Arial" w:cs="Arial"/>
          <w:spacing w:val="-2"/>
        </w:rPr>
        <w:t>p</w:t>
      </w:r>
      <w:r w:rsidR="003D0866" w:rsidRPr="000F3682">
        <w:rPr>
          <w:rFonts w:eastAsia="Arial" w:cs="Arial"/>
          <w:spacing w:val="3"/>
        </w:rPr>
        <w:t>o</w:t>
      </w:r>
      <w:r w:rsidR="003D0866" w:rsidRPr="000F3682">
        <w:rPr>
          <w:rFonts w:eastAsia="Arial" w:cs="Arial"/>
          <w:spacing w:val="-6"/>
        </w:rPr>
        <w:t>w</w:t>
      </w:r>
      <w:r w:rsidR="003D0866" w:rsidRPr="000F3682">
        <w:rPr>
          <w:rFonts w:eastAsia="Arial" w:cs="Arial"/>
          <w:spacing w:val="-2"/>
        </w:rPr>
        <w:t>e</w:t>
      </w:r>
      <w:r w:rsidR="003D0866" w:rsidRPr="000F3682">
        <w:rPr>
          <w:rFonts w:eastAsia="Arial" w:cs="Arial"/>
        </w:rPr>
        <w:t>r</w:t>
      </w:r>
      <w:r w:rsidR="003D0866" w:rsidRPr="000F3682">
        <w:rPr>
          <w:rFonts w:eastAsia="Times New Roman" w:cs="Arial"/>
          <w:spacing w:val="27"/>
        </w:rPr>
        <w:t xml:space="preserve"> </w:t>
      </w:r>
      <w:r w:rsidR="003D0866" w:rsidRPr="000F3682">
        <w:rPr>
          <w:rFonts w:eastAsia="Arial" w:cs="Arial"/>
          <w:spacing w:val="-2"/>
        </w:rPr>
        <w:t>o</w:t>
      </w:r>
      <w:r w:rsidR="003D0866" w:rsidRPr="000F3682">
        <w:rPr>
          <w:rFonts w:eastAsia="Arial" w:cs="Arial"/>
        </w:rPr>
        <w:t>f</w:t>
      </w:r>
      <w:r w:rsidR="003D0866" w:rsidRPr="000F3682">
        <w:rPr>
          <w:rFonts w:eastAsia="Times New Roman" w:cs="Arial"/>
          <w:spacing w:val="15"/>
        </w:rPr>
        <w:t xml:space="preserve"> </w:t>
      </w:r>
      <w:r w:rsidR="003D0866" w:rsidRPr="000F3682">
        <w:rPr>
          <w:rFonts w:eastAsia="Arial" w:cs="Arial"/>
          <w:spacing w:val="-2"/>
        </w:rPr>
        <w:t xml:space="preserve">HFOs and </w:t>
      </w:r>
      <w:r w:rsidR="003D0866" w:rsidRPr="000F3682">
        <w:rPr>
          <w:rFonts w:eastAsia="Times New Roman" w:cs="Arial"/>
          <w:w w:val="104"/>
        </w:rPr>
        <w:t xml:space="preserve">rHFOS, </w:t>
      </w:r>
      <w:r w:rsidR="003D0866" w:rsidRPr="000F3682">
        <w:rPr>
          <w:rFonts w:eastAsia="Arial" w:cs="Arial"/>
          <w:spacing w:val="-2"/>
        </w:rPr>
        <w:t xml:space="preserve">gradually increasing number of epileptiform EEG spikes and their variants, and significant differences in gamma power with respect to power of the other EEG frequency bands </w:t>
      </w:r>
      <w:r w:rsidR="003D0866" w:rsidRPr="000F3682">
        <w:rPr>
          <w:rFonts w:eastAsia="Times New Roman" w:cs="Arial"/>
        </w:rPr>
        <w:t>as compared to non-epileptogenic TBI rats. The appearance of epileptiform patterns will correlate with abnormalities in other functional tests. Some of the EEG parameters will be sensitive and specific biomarkers for epileptogenesis alone or in combination with measures from other analysis modalities.</w:t>
      </w:r>
      <w:r w:rsidR="00E16D3E" w:rsidRPr="000F3682">
        <w:rPr>
          <w:rFonts w:eastAsia="MS PGothic" w:cs="Arial"/>
          <w:noProof/>
          <w:color w:val="000000"/>
          <w:spacing w:val="1"/>
        </w:rPr>
        <w:t xml:space="preserve"> </w:t>
      </w:r>
    </w:p>
    <w:p w14:paraId="52563A65" w14:textId="77A0CFB7" w:rsidR="00DB46C0" w:rsidRPr="000F3682" w:rsidRDefault="00A54877" w:rsidP="006A4104">
      <w:pPr>
        <w:pStyle w:val="NoSpacing"/>
        <w:widowControl w:val="0"/>
        <w:spacing w:afterLines="20" w:after="48"/>
      </w:pPr>
      <w:r>
        <w:rPr>
          <w:rStyle w:val="Heading2Char"/>
        </w:rPr>
        <w:t>3.2. S</w:t>
      </w:r>
      <w:r w:rsidR="00845D9A" w:rsidRPr="00C32B36">
        <w:rPr>
          <w:rStyle w:val="Heading2Char"/>
        </w:rPr>
        <w:t xml:space="preserve">pecific Aim </w:t>
      </w:r>
      <w:r w:rsidR="00BC017B" w:rsidRPr="00C32B36">
        <w:rPr>
          <w:rStyle w:val="Heading2Char"/>
        </w:rPr>
        <w:t>2</w:t>
      </w:r>
      <w:r w:rsidR="00845D9A" w:rsidRPr="00C32B36">
        <w:rPr>
          <w:rStyle w:val="Heading2Char"/>
        </w:rPr>
        <w:t>:</w:t>
      </w:r>
      <w:r w:rsidR="00845D9A" w:rsidRPr="000F3682">
        <w:t xml:space="preserve"> </w:t>
      </w:r>
      <w:r w:rsidR="00DB46C0" w:rsidRPr="000F3682">
        <w:t>(1)</w:t>
      </w:r>
      <w:r w:rsidR="00CE0A13" w:rsidRPr="000F3682">
        <w:t xml:space="preserve"> </w:t>
      </w:r>
      <w:r w:rsidR="00DB46C0" w:rsidRPr="000F3682">
        <w:t xml:space="preserve">To characterize structural pathology in the cortex, hippocampus, and thalamus and in their connectivity after temporal </w:t>
      </w:r>
      <w:r w:rsidR="00CE0A13" w:rsidRPr="000F3682">
        <w:t xml:space="preserve">lobe </w:t>
      </w:r>
      <w:r w:rsidR="00DB46C0" w:rsidRPr="000F3682">
        <w:t>TBI using repeated high-resolution anatomical and microstructural MRI and selective histologic staining (neurodege</w:t>
      </w:r>
      <w:r w:rsidR="008310B0" w:rsidRPr="000F3682">
        <w:t xml:space="preserve">neration, axonal/myelin injury, </w:t>
      </w:r>
      <w:r w:rsidR="00600611" w:rsidRPr="000F3682">
        <w:t>neuro</w:t>
      </w:r>
      <w:r w:rsidR="00DB46C0" w:rsidRPr="000F3682">
        <w:t>inflammation</w:t>
      </w:r>
      <w:r w:rsidR="00600611" w:rsidRPr="000F3682">
        <w:t>, and iron accumulation</w:t>
      </w:r>
      <w:r w:rsidR="00DB46C0" w:rsidRPr="000F3682">
        <w:t>).</w:t>
      </w:r>
      <w:r w:rsidR="00CE0A13" w:rsidRPr="000F3682">
        <w:t xml:space="preserve"> </w:t>
      </w:r>
      <w:r w:rsidR="00DB46C0" w:rsidRPr="000F3682">
        <w:t>(2) To compare findings between animals which develop or do not develop epilepsy.</w:t>
      </w:r>
    </w:p>
    <w:p w14:paraId="5397AEA1" w14:textId="412AF7E5" w:rsidR="00977AFE" w:rsidRPr="000F3682" w:rsidRDefault="00A54877" w:rsidP="006A4104">
      <w:pPr>
        <w:pStyle w:val="NoSpacing"/>
        <w:widowControl w:val="0"/>
        <w:spacing w:afterLines="20" w:after="48"/>
      </w:pPr>
      <w:r>
        <w:rPr>
          <w:rStyle w:val="Heading2Char"/>
        </w:rPr>
        <w:t xml:space="preserve">3.2.1. </w:t>
      </w:r>
      <w:r w:rsidR="00DB46C0" w:rsidRPr="00C32B36">
        <w:rPr>
          <w:rStyle w:val="Heading2Char"/>
        </w:rPr>
        <w:t xml:space="preserve">Hypothesis </w:t>
      </w:r>
      <w:r w:rsidR="00600611" w:rsidRPr="00C32B36">
        <w:rPr>
          <w:rStyle w:val="Heading2Char"/>
        </w:rPr>
        <w:t>2</w:t>
      </w:r>
      <w:r w:rsidR="00DB46C0" w:rsidRPr="000F3682">
        <w:rPr>
          <w:b/>
          <w:i/>
        </w:rPr>
        <w:t>:</w:t>
      </w:r>
      <w:r w:rsidR="00DB46C0" w:rsidRPr="000F3682">
        <w:t xml:space="preserve"> Temporal lobe TBI in the rat will result in structural pathology in septo</w:t>
      </w:r>
      <w:r w:rsidR="00D81C12" w:rsidRPr="000F3682">
        <w:t>-</w:t>
      </w:r>
      <w:r w:rsidR="00DB46C0" w:rsidRPr="000F3682">
        <w:t xml:space="preserve">hippocampal, entorhinal-hippocampal, and thalamocortical networks. Pathologies and their temporal evolution will be most prominent in hippocampal networks, and some of them will be useful biomarkers for epileptogenesis. </w:t>
      </w:r>
      <w:r w:rsidR="00977AFE" w:rsidRPr="000F3682">
        <w:t>The presence of extratemporal pathologies, evolution of abnormalities in electrophysiological and/or plasma markers will increase the sensitivity and specificity of imaging biomarkers.</w:t>
      </w:r>
    </w:p>
    <w:p w14:paraId="737AE2EA" w14:textId="0C4963F2" w:rsidR="00B43BE8" w:rsidRPr="000F3682" w:rsidRDefault="003C695A" w:rsidP="006A4104">
      <w:pPr>
        <w:pStyle w:val="NoSpacing"/>
        <w:widowControl w:val="0"/>
        <w:spacing w:afterLines="20" w:after="48"/>
      </w:pPr>
      <w:r w:rsidRPr="000F3682">
        <w:t xml:space="preserve">Preliminary </w:t>
      </w:r>
      <w:r w:rsidR="003071D9" w:rsidRPr="000F3682">
        <w:t xml:space="preserve">results </w:t>
      </w:r>
      <w:r w:rsidR="009A7113" w:rsidRPr="000F3682">
        <w:t>to support</w:t>
      </w:r>
      <w:r w:rsidR="00E3743F" w:rsidRPr="000F3682">
        <w:t xml:space="preserve"> Hypothesis </w:t>
      </w:r>
      <w:r w:rsidR="00600611" w:rsidRPr="000F3682">
        <w:t xml:space="preserve">2 </w:t>
      </w:r>
      <w:r w:rsidR="00D81C12" w:rsidRPr="000F3682">
        <w:rPr>
          <w:color w:val="000000" w:themeColor="text1"/>
        </w:rPr>
        <w:t>–</w:t>
      </w:r>
      <w:r w:rsidR="00EA391A" w:rsidRPr="000F3682">
        <w:rPr>
          <w:color w:val="000000" w:themeColor="text1"/>
        </w:rPr>
        <w:t xml:space="preserve"> Imagin</w:t>
      </w:r>
      <w:r w:rsidR="00D81C12" w:rsidRPr="000F3682">
        <w:rPr>
          <w:color w:val="000000" w:themeColor="text1"/>
        </w:rPr>
        <w:t>g:</w:t>
      </w:r>
      <w:r w:rsidR="00E16D3E" w:rsidRPr="000F3682">
        <w:rPr>
          <w:noProof/>
        </w:rPr>
        <w:t xml:space="preserve"> </w:t>
      </w:r>
      <w:r w:rsidR="00000070" w:rsidRPr="000F3682">
        <w:rPr>
          <w:noProof/>
        </w:rPr>
        <w:t xml:space="preserve">3.1 </w:t>
      </w:r>
      <w:r w:rsidR="006178F8" w:rsidRPr="000F3682">
        <w:t>T</w:t>
      </w:r>
      <w:r w:rsidR="002D4E83" w:rsidRPr="000F3682">
        <w:t>emporal</w:t>
      </w:r>
      <w:r w:rsidR="0092763D" w:rsidRPr="000F3682">
        <w:t xml:space="preserve"> lobe</w:t>
      </w:r>
      <w:r w:rsidR="002D4E83" w:rsidRPr="000F3682">
        <w:t xml:space="preserve"> </w:t>
      </w:r>
      <w:r w:rsidRPr="000F3682">
        <w:t xml:space="preserve">FPI results in microstructural changes in hippocampal </w:t>
      </w:r>
      <w:r w:rsidR="00650536" w:rsidRPr="000F3682">
        <w:t>and extrahippocampal</w:t>
      </w:r>
      <w:r w:rsidR="0082017C" w:rsidRPr="000F3682">
        <w:t xml:space="preserve"> </w:t>
      </w:r>
      <w:r w:rsidRPr="000F3682">
        <w:t xml:space="preserve">pathways which can be detected </w:t>
      </w:r>
      <w:r w:rsidR="004B6B9D" w:rsidRPr="000F3682">
        <w:t xml:space="preserve">with </w:t>
      </w:r>
      <w:r w:rsidR="00650536" w:rsidRPr="000F3682">
        <w:t xml:space="preserve">microstructural </w:t>
      </w:r>
      <w:r w:rsidRPr="000F3682">
        <w:t>MRI.</w:t>
      </w:r>
      <w:r w:rsidR="005003CA" w:rsidRPr="000F3682">
        <w:t xml:space="preserve"> </w:t>
      </w:r>
      <w:r w:rsidR="0089102D" w:rsidRPr="000F3682">
        <w:t>The gross pathological imaging of brain damage using</w:t>
      </w:r>
      <w:r w:rsidR="00456D0B" w:rsidRPr="000F3682">
        <w:t>,</w:t>
      </w:r>
      <w:r w:rsidR="0089102D" w:rsidRPr="000F3682">
        <w:t xml:space="preserve"> </w:t>
      </w:r>
      <w:r w:rsidR="00456D0B" w:rsidRPr="000F3682">
        <w:t xml:space="preserve">e.g., </w:t>
      </w:r>
      <w:r w:rsidR="0089102D" w:rsidRPr="000F3682">
        <w:t xml:space="preserve">volumetry </w:t>
      </w:r>
      <w:r w:rsidR="00456D0B" w:rsidRPr="000F3682">
        <w:t>or</w:t>
      </w:r>
      <w:r w:rsidR="0089102D" w:rsidRPr="000F3682">
        <w:t xml:space="preserve"> T2</w:t>
      </w:r>
      <w:r w:rsidR="005003CA" w:rsidRPr="000F3682">
        <w:t>-</w:t>
      </w:r>
      <w:r w:rsidR="007478E6" w:rsidRPr="000F3682">
        <w:t>weighted imaging</w:t>
      </w:r>
      <w:r w:rsidR="0089102D" w:rsidRPr="000F3682">
        <w:t xml:space="preserve"> gives little information about microstructural </w:t>
      </w:r>
      <w:r w:rsidR="00456D0B" w:rsidRPr="000F3682">
        <w:t>changes</w:t>
      </w:r>
      <w:r w:rsidR="0089102D" w:rsidRPr="000F3682">
        <w:t xml:space="preserve">. </w:t>
      </w:r>
      <w:r w:rsidR="00650536" w:rsidRPr="000F3682">
        <w:t>Therefore</w:t>
      </w:r>
      <w:r w:rsidR="0089102D" w:rsidRPr="000F3682">
        <w:t xml:space="preserve">, we </w:t>
      </w:r>
      <w:r w:rsidR="00650536" w:rsidRPr="000F3682">
        <w:t xml:space="preserve">will apply </w:t>
      </w:r>
      <w:r w:rsidR="0089102D" w:rsidRPr="000F3682">
        <w:t xml:space="preserve">more sophisticated </w:t>
      </w:r>
      <w:r w:rsidR="00456D0B" w:rsidRPr="000F3682">
        <w:t xml:space="preserve">in vivo imaging </w:t>
      </w:r>
      <w:r w:rsidR="0089102D" w:rsidRPr="000F3682">
        <w:t xml:space="preserve">techniques. </w:t>
      </w:r>
    </w:p>
    <w:p w14:paraId="4100E131" w14:textId="4CC740D9" w:rsidR="001505A3" w:rsidRPr="000F3682" w:rsidRDefault="003C695A" w:rsidP="006A4104">
      <w:pPr>
        <w:pStyle w:val="NoSpacing"/>
        <w:widowControl w:val="0"/>
        <w:spacing w:afterLines="20" w:after="48"/>
      </w:pPr>
      <w:r w:rsidRPr="000F3682">
        <w:t xml:space="preserve">DTI: </w:t>
      </w:r>
      <w:r w:rsidR="00006596" w:rsidRPr="000F3682">
        <w:t>Data obtained in Kuopio</w:t>
      </w:r>
      <w:r w:rsidR="00456D0B" w:rsidRPr="000F3682">
        <w:t xml:space="preserve"> demonstrate</w:t>
      </w:r>
      <w:r w:rsidR="00006596" w:rsidRPr="000F3682">
        <w:t>d</w:t>
      </w:r>
      <w:r w:rsidRPr="000F3682">
        <w:rPr>
          <w:color w:val="000000" w:themeColor="text1"/>
        </w:rPr>
        <w:t xml:space="preserve"> significant DTI changes in </w:t>
      </w:r>
      <w:r w:rsidR="00456D0B" w:rsidRPr="000F3682">
        <w:t xml:space="preserve">different </w:t>
      </w:r>
      <w:r w:rsidRPr="000F3682">
        <w:t>hippocampal subfields</w:t>
      </w:r>
      <w:r w:rsidR="00802A0F" w:rsidRPr="000F3682">
        <w:t>, including angular bundle</w:t>
      </w:r>
      <w:r w:rsidRPr="000F3682">
        <w:t xml:space="preserve"> and fimbria-fornix</w:t>
      </w:r>
      <w:r w:rsidR="00530D05" w:rsidRPr="000F3682">
        <w:t xml:space="preserve"> </w:t>
      </w:r>
      <w:r w:rsidR="00456D0B" w:rsidRPr="000F3682">
        <w:t xml:space="preserve">after TBI, </w:t>
      </w:r>
      <w:r w:rsidRPr="000F3682">
        <w:t xml:space="preserve">which were histologically verified </w:t>
      </w:r>
      <w:r w:rsidR="00456D0B" w:rsidRPr="000F3682">
        <w:t xml:space="preserve">to indicate subfield </w:t>
      </w:r>
      <w:r w:rsidR="00456D0B" w:rsidRPr="000F3682">
        <w:lastRenderedPageBreak/>
        <w:t>specific changes in</w:t>
      </w:r>
      <w:r w:rsidRPr="000F3682">
        <w:t xml:space="preserve"> myelin </w:t>
      </w:r>
      <w:r w:rsidR="00456D0B" w:rsidRPr="000F3682">
        <w:t>integrity</w:t>
      </w:r>
      <w:r w:rsidRPr="000F3682">
        <w:t xml:space="preserve"> </w:t>
      </w:r>
      <w:r w:rsidR="00C053FD" w:rsidRPr="000F3682">
        <w:t xml:space="preserve"> </w:t>
      </w:r>
      <w:r w:rsidRPr="000F3682">
        <w:t xml:space="preserve">(Fig. </w:t>
      </w:r>
      <w:r w:rsidR="00127E76" w:rsidRPr="000F3682">
        <w:t>2</w:t>
      </w:r>
      <w:r w:rsidR="00623442" w:rsidRPr="0036688F">
        <w:fldChar w:fldCharType="begin" w:fldLock="1"/>
      </w:r>
      <w:r w:rsidR="000F3682">
        <w:instrText>ADDIN CSL_CITATION { "citationItems" : [ { "id" : "ITEM-1", "itemData" : { "DOI" : "10.1007/s00429-013-0683-7", "ISSN" : "1863-2661", "PMID" : "24363120", "abstract" : "Diffusion tensor imaging (DTI) has become a valuable tool to investigate white matter integrity in the brain. DTI also gives contrast in gray matter, which has been relatively little explored in studies assessing post-injury structural abnormalities. The present study was designed to compare white and gray matter reorganization in the rat hippocampus after two epileptogenic brain injuries, status epilepticus (SE) and traumatic brain injury (TBI), using ex vivo high-resolution DTI. Imaging was performed at 6-12\u00a0months post-injury and findings were compared to histological analyses of Nissl, myelin, and Timm-stained preparations from the same animals. In agreement with the severity of histological damage, fractional anisotropy (FA), axial (D ||) and radial (D \u22a5) diffusivities, and mean diffusivity (MD) measurements were altered in the order SE\u00a0&gt;\u00a0TBI ipsilaterally\u00a0&gt;\u00a0TBI contralaterally. After SE, the most severe abnormalities were found in the dentate gyrus and CA3b-c subfields, in which the mean FA was increased to 125\u00a0% (p\u00a0&lt;\u00a00.001) and 143\u00a0% (p\u00a0&lt;\u00a00.001) of that in controls, respectively. In both subfields, the change in FA was associated with an increase in D || (p\u00a0&lt;\u00a00.01). In the stratum radiatum of the CA1, FA was decreased to 81\u00a0% of that in controls (p\u00a0&lt;\u00a00.05) which was associated with an increase in D \u22a5 (p\u00a0&lt;\u00a00.01). After TBI, DTI did not reveal any major abnormalities in the dentate gyrus. In the ipsilateral CA3b-c, however, FA was increased to 126\u00a0% of that in controls (p\u00a0&lt;\u00a00.01) and associated with a mild decrease in D \u22a5 (p\u00a0&lt;\u00a00.05). In the stratum radiatum of the ipsilateral CA1, FA was decreased to 88\u00a0% of that in controls (p\u00a0&lt;\u00a00.05). Our data demonstrate that DTI reveals subfield-specific abnormalities in the hippocampus with remarkable qualitative and quantitative differences between the two epileptogenic etiologies, suggesting that DTI could be a valuable tool for follow-up of focal circuitry reorganization during the post-injury aftermath.", "author" : [ { "dropping-particle" : "", "family" : "Sierra", "given" : "Alejandra", "non-dropping-particle" : "", "parse-names" : false, "suffix" : "" }, { "dropping-particle" : "", "family" : "Laitinen", "given" : "Teemu", "non-dropping-particle" : "", "parse-names" : false, "suffix" : "" }, { "dropping-particle" : "", "family" : "Gr\u00f6hn", "given" : "Olli", "non-dropping-particle" : "", "parse-names" : false, "suffix" : "" }, { "dropping-particle" : "", "family" : "Pitk\u00e4nen", "given" : "Asla", "non-dropping-particle" : "", "parse-names" : false, "suffix" : "" } ], "container-title" : "Brain structure &amp; function", "id" : "ITEM-1", "issue" : "2", "issued" : { "date-parts" : [ [ "2015", "3" ] ] }, "page" : "781-801", "title" : "Diffusion tensor imaging of hippocampal network plasticity.", "type" : "article-journal", "volume" : "220" }, "uris" : [ "http://www.mendeley.com/documents/?uuid=835d89a2-cc5a-43a6-b883-8f7cda82fb07" ] } ], "mendeley" : { "formattedCitation" : "&lt;sup&gt;45&lt;/sup&gt;", "plainTextFormattedCitation" : "45", "previouslyFormattedCitation" : "&lt;sup&gt;36&lt;/sup&gt;" }, "properties" : { "noteIndex" : 0 }, "schema" : "https://github.com/citation-style-language/schema/raw/master/csl-citation.json" }</w:instrText>
      </w:r>
      <w:r w:rsidR="00623442" w:rsidRPr="0036688F">
        <w:fldChar w:fldCharType="separate"/>
      </w:r>
      <w:r w:rsidR="000F3682" w:rsidRPr="000F3682">
        <w:rPr>
          <w:noProof/>
          <w:vertAlign w:val="superscript"/>
        </w:rPr>
        <w:t>45</w:t>
      </w:r>
      <w:r w:rsidR="00623442" w:rsidRPr="0036688F">
        <w:fldChar w:fldCharType="end"/>
      </w:r>
      <w:r w:rsidRPr="000F3682">
        <w:t xml:space="preserve">). </w:t>
      </w:r>
      <w:r w:rsidR="00006596" w:rsidRPr="000F3682">
        <w:t>U</w:t>
      </w:r>
      <w:r w:rsidRPr="000F3682">
        <w:t xml:space="preserve">npublished </w:t>
      </w:r>
      <w:r w:rsidR="00006596" w:rsidRPr="000F3682">
        <w:t xml:space="preserve">DTI data indicated </w:t>
      </w:r>
      <w:r w:rsidRPr="000F3682">
        <w:t>changes</w:t>
      </w:r>
      <w:r w:rsidR="00456D0B" w:rsidRPr="000F3682">
        <w:t xml:space="preserve"> </w:t>
      </w:r>
      <w:r w:rsidRPr="000F3682">
        <w:t>in corpus callosum</w:t>
      </w:r>
      <w:r w:rsidR="00B52973" w:rsidRPr="000F3682">
        <w:t>, fimbria-fornix,</w:t>
      </w:r>
      <w:r w:rsidRPr="000F3682">
        <w:t xml:space="preserve"> and </w:t>
      </w:r>
      <w:r w:rsidR="0082017C" w:rsidRPr="000F3682">
        <w:t>capsula interna</w:t>
      </w:r>
      <w:r w:rsidRPr="000F3682">
        <w:t xml:space="preserve">. </w:t>
      </w:r>
      <w:r w:rsidR="00FC2A77" w:rsidRPr="000F3682">
        <w:t xml:space="preserve">Recently, </w:t>
      </w:r>
      <w:r w:rsidR="00006596" w:rsidRPr="000F3682">
        <w:t xml:space="preserve">the group in Kuopio </w:t>
      </w:r>
      <w:r w:rsidRPr="000F3682">
        <w:t>collected data from 5 controls and 6 rats with TBI at 5 months post-TBI</w:t>
      </w:r>
      <w:r w:rsidR="00354250" w:rsidRPr="000F3682">
        <w:t>, and conducted a preliminary study exploiting phase contrast and magnetization transfer</w:t>
      </w:r>
      <w:r w:rsidR="009A50E8" w:rsidRPr="000F3682">
        <w:t xml:space="preserve"> (MT) </w:t>
      </w:r>
      <w:r w:rsidR="00354250" w:rsidRPr="000F3682">
        <w:t xml:space="preserve">MRI. </w:t>
      </w:r>
      <w:r w:rsidR="004B6B9D" w:rsidRPr="000F3682">
        <w:t xml:space="preserve">Data indicated changes in these parameters as compared to DTI, demonstrating higher sensitivity of MT than DTI to demyelination and high sensitivity of phase contrast or susceptibility weighted imaging (SWI) to iron. </w:t>
      </w:r>
      <w:r w:rsidRPr="000F3682">
        <w:t xml:space="preserve">Diffusion MRI tractography: </w:t>
      </w:r>
      <w:r w:rsidR="00A427B0" w:rsidRPr="000F3682">
        <w:t xml:space="preserve">Tractography offers increased specificity to localized and inter-structural changes in diffusion characteristics over traditional DTI metrics (Figs. </w:t>
      </w:r>
      <w:r w:rsidR="00977AFE" w:rsidRPr="000F3682">
        <w:t>7, 8</w:t>
      </w:r>
      <w:r w:rsidR="00A427B0" w:rsidRPr="000F3682">
        <w:t xml:space="preserve">). Data </w:t>
      </w:r>
      <w:r w:rsidR="00A65478" w:rsidRPr="000F3682">
        <w:t>from</w:t>
      </w:r>
      <w:r w:rsidR="00A427B0" w:rsidRPr="000F3682">
        <w:t xml:space="preserve"> Melbourne demonstrated structural connectivity changes after lateral FPI in areas implicated in epileptogenesis, including the perilesional cortex and hippocampus (</w:t>
      </w:r>
      <w:r w:rsidR="00A427B0" w:rsidRPr="000F3682">
        <w:rPr>
          <w:b/>
        </w:rPr>
        <w:t xml:space="preserve">Fig. </w:t>
      </w:r>
      <w:r w:rsidR="00977AFE" w:rsidRPr="000F3682">
        <w:rPr>
          <w:b/>
        </w:rPr>
        <w:t>7</w:t>
      </w:r>
      <w:r w:rsidR="00A427B0" w:rsidRPr="000F3682">
        <w:t xml:space="preserve">). Tractography also allows generation and analysis of specific inter-structural pathways, as demonstrated by the analysis of the corticospinal tract which revealed post-FPI changes in </w:t>
      </w:r>
      <w:r w:rsidR="00354250" w:rsidRPr="000F3682">
        <w:t xml:space="preserve">cortico-spinal </w:t>
      </w:r>
      <w:r w:rsidR="00A427B0" w:rsidRPr="000F3682">
        <w:t>tract density (</w:t>
      </w:r>
      <w:r w:rsidR="00A427B0" w:rsidRPr="000F3682">
        <w:rPr>
          <w:b/>
        </w:rPr>
        <w:t xml:space="preserve">Fig. </w:t>
      </w:r>
      <w:r w:rsidR="00977AFE" w:rsidRPr="000F3682">
        <w:rPr>
          <w:b/>
        </w:rPr>
        <w:t>8</w:t>
      </w:r>
      <w:r w:rsidR="00A427B0" w:rsidRPr="000F3682">
        <w:t>). These initial data demonstrate the feasibility of using tractography techniques in analysis of intra- and inter-structural network changes for comparison of severity and distribution of pathologies in TBI rats with and without epilepsy.</w:t>
      </w:r>
      <w:r w:rsidR="00A427B0" w:rsidRPr="000F3682">
        <w:rPr>
          <w:noProof/>
        </w:rPr>
        <w:t xml:space="preserve"> </w:t>
      </w:r>
    </w:p>
    <w:p w14:paraId="45CB02D4" w14:textId="36BBBC80" w:rsidR="0089102D" w:rsidRPr="000F3682" w:rsidRDefault="004277EB" w:rsidP="006A4104">
      <w:pPr>
        <w:pStyle w:val="NoSpacing"/>
        <w:widowControl w:val="0"/>
        <w:spacing w:afterLines="20" w:after="48"/>
      </w:pPr>
      <w:r>
        <w:rPr>
          <w:b/>
          <w:bCs/>
          <w:noProof/>
        </w:rPr>
        <mc:AlternateContent>
          <mc:Choice Requires="wpg">
            <w:drawing>
              <wp:anchor distT="0" distB="0" distL="91440" distR="0" simplePos="0" relativeHeight="251660800" behindDoc="0" locked="0" layoutInCell="1" allowOverlap="1" wp14:anchorId="261EAADA" wp14:editId="43872C75">
                <wp:simplePos x="0" y="0"/>
                <wp:positionH relativeFrom="margin">
                  <wp:posOffset>4095750</wp:posOffset>
                </wp:positionH>
                <wp:positionV relativeFrom="paragraph">
                  <wp:posOffset>-2472690</wp:posOffset>
                </wp:positionV>
                <wp:extent cx="2806700" cy="5248275"/>
                <wp:effectExtent l="0" t="0" r="0" b="9525"/>
                <wp:wrapSquare wrapText="bothSides"/>
                <wp:docPr id="23" name="Group 23"/>
                <wp:cNvGraphicFramePr/>
                <a:graphic xmlns:a="http://schemas.openxmlformats.org/drawingml/2006/main">
                  <a:graphicData uri="http://schemas.microsoft.com/office/word/2010/wordprocessingGroup">
                    <wpg:wgp>
                      <wpg:cNvGrpSpPr/>
                      <wpg:grpSpPr>
                        <a:xfrm>
                          <a:off x="0" y="0"/>
                          <a:ext cx="2806700" cy="5248275"/>
                          <a:chOff x="152412" y="1"/>
                          <a:chExt cx="2809875" cy="5248721"/>
                        </a:xfrm>
                      </wpg:grpSpPr>
                      <wpg:grpSp>
                        <wpg:cNvPr id="574" name="Group 574"/>
                        <wpg:cNvGrpSpPr/>
                        <wpg:grpSpPr>
                          <a:xfrm>
                            <a:off x="165734" y="1"/>
                            <a:ext cx="2758439" cy="2229034"/>
                            <a:chOff x="1766009" y="-228599"/>
                            <a:chExt cx="2760980" cy="2229035"/>
                          </a:xfrm>
                        </wpg:grpSpPr>
                        <wps:wsp>
                          <wps:cNvPr id="22" name="Text Box 22"/>
                          <wps:cNvSpPr txBox="1"/>
                          <wps:spPr>
                            <a:xfrm>
                              <a:off x="1776806" y="1238368"/>
                              <a:ext cx="2669457" cy="7620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093352" w14:textId="77777777" w:rsidR="00BC0A2E" w:rsidRPr="000F3682" w:rsidRDefault="00BC0A2E" w:rsidP="00BC0A2E">
                                <w:pPr>
                                  <w:rPr>
                                    <w:rFonts w:ascii="Arial" w:hAnsi="Arial"/>
                                    <w:sz w:val="18"/>
                                    <w:szCs w:val="18"/>
                                  </w:rPr>
                                </w:pPr>
                                <w:r w:rsidRPr="000F3682">
                                  <w:rPr>
                                    <w:rFonts w:ascii="Arial" w:hAnsi="Arial"/>
                                    <w:b/>
                                    <w:sz w:val="18"/>
                                    <w:szCs w:val="18"/>
                                  </w:rPr>
                                  <w:t xml:space="preserve">Figure 7. </w:t>
                                </w:r>
                                <w:r w:rsidRPr="000F3682">
                                  <w:rPr>
                                    <w:rFonts w:ascii="Arial" w:hAnsi="Arial"/>
                                    <w:sz w:val="18"/>
                                    <w:szCs w:val="18"/>
                                  </w:rPr>
                                  <w:t xml:space="preserve">Whole-brain tractography reveals changes in several structures implicated in epileptogenesis, including the perilesional cortex (Ctx) and hippocampus (Hc), in rats with FPI </w:t>
                                </w:r>
                                <w:r w:rsidRPr="000F3682">
                                  <w:rPr>
                                    <w:rFonts w:ascii="Arial" w:hAnsi="Arial"/>
                                    <w:b/>
                                    <w:sz w:val="18"/>
                                    <w:szCs w:val="18"/>
                                  </w:rPr>
                                  <w:t>(B)</w:t>
                                </w:r>
                                <w:r w:rsidRPr="000F3682">
                                  <w:rPr>
                                    <w:rFonts w:ascii="Arial" w:hAnsi="Arial"/>
                                    <w:sz w:val="18"/>
                                    <w:szCs w:val="18"/>
                                  </w:rPr>
                                  <w:t xml:space="preserve"> compared to sham-injured </w:t>
                                </w:r>
                                <w:r w:rsidRPr="000F3682">
                                  <w:rPr>
                                    <w:rFonts w:ascii="Arial" w:hAnsi="Arial"/>
                                    <w:b/>
                                    <w:sz w:val="18"/>
                                    <w:szCs w:val="18"/>
                                  </w:rPr>
                                  <w:t>(A)</w:t>
                                </w:r>
                                <w:r w:rsidRPr="000F3682">
                                  <w:rPr>
                                    <w:rFonts w:ascii="Arial" w:hAnsi="Arial"/>
                                    <w:sz w:val="18"/>
                                    <w:szCs w:val="18"/>
                                  </w:rPr>
                                  <w:t>.</w:t>
                                </w:r>
                              </w:p>
                              <w:p w14:paraId="4602AAC7" w14:textId="77777777" w:rsidR="00BC0A2E" w:rsidRPr="000F3682" w:rsidRDefault="00BC0A2E" w:rsidP="00BC0A2E">
                                <w:pPr>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 name="Picture 2" descr="Macintosh HD:Users:sandy:Desktop:Figure 2 - intrastructural tractography changes(1).tiff"/>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1766009" y="-228599"/>
                              <a:ext cx="2760980" cy="1453515"/>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wpg:grpSp>
                      <wpg:grpSp>
                        <wpg:cNvPr id="573" name="Group 573"/>
                        <wpg:cNvGrpSpPr/>
                        <wpg:grpSpPr>
                          <a:xfrm>
                            <a:off x="152412" y="2264230"/>
                            <a:ext cx="2809875" cy="2984492"/>
                            <a:chOff x="28549" y="-269529"/>
                            <a:chExt cx="2805932" cy="2985700"/>
                          </a:xfrm>
                        </wpg:grpSpPr>
                        <wps:wsp>
                          <wps:cNvPr id="18" name="Text Box 18"/>
                          <wps:cNvSpPr txBox="1"/>
                          <wps:spPr>
                            <a:xfrm>
                              <a:off x="28549" y="1495237"/>
                              <a:ext cx="2805932" cy="122093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E728D4" w14:textId="77777777" w:rsidR="00DE0A36" w:rsidRPr="000F3682" w:rsidRDefault="00DE0A36" w:rsidP="00DE0A36">
                                <w:pPr>
                                  <w:pStyle w:val="NormalWeb"/>
                                  <w:rPr>
                                    <w:rFonts w:ascii="Arial" w:hAnsi="Arial" w:cs="Arial"/>
                                    <w:b/>
                                    <w:sz w:val="18"/>
                                    <w:szCs w:val="18"/>
                                  </w:rPr>
                                </w:pPr>
                                <w:r w:rsidRPr="000F3682">
                                  <w:rPr>
                                    <w:rFonts w:ascii="Arial" w:hAnsi="Arial"/>
                                    <w:b/>
                                    <w:sz w:val="18"/>
                                    <w:szCs w:val="18"/>
                                  </w:rPr>
                                  <w:t>Figure 8</w:t>
                                </w:r>
                                <w:r w:rsidRPr="000F3682">
                                  <w:rPr>
                                    <w:rFonts w:ascii="Arial" w:hAnsi="Arial"/>
                                    <w:sz w:val="18"/>
                                    <w:szCs w:val="18"/>
                                  </w:rPr>
                                  <w:t>. (A) The location of seed (motor cortices, pink) and target (pons, yellow) regions used to generate the corticospinal tract (CST; B). (C) Voxel-based analysis within the CST revealed voxels of reduced tract density in rats with FPI compared to sham-injured rats, which are indicated in orange. This approach could be used to assess connectivity between structures implicated in epileptogen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4" name="Picture 4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41851" y="-269529"/>
                              <a:ext cx="2754570" cy="1768301"/>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wpg:grpSp>
                      <wps:wsp>
                        <wps:cNvPr id="16" name="Rectangle 16"/>
                        <wps:cNvSpPr/>
                        <wps:spPr>
                          <a:xfrm>
                            <a:off x="165733" y="2"/>
                            <a:ext cx="2758441" cy="5220781"/>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61EAADA" id="Group 23" o:spid="_x0000_s1129" style="position:absolute;margin-left:322.5pt;margin-top:-194.7pt;width:221pt;height:413.25pt;z-index:251660800;mso-wrap-distance-left:7.2pt;mso-wrap-distance-right:0;mso-position-horizontal-relative:margin;mso-width-relative:margin;mso-height-relative:margin" coordorigin="1524" coordsize="28098,52487"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">
                <v:group id="Group 574" o:spid="_x0000_s1130" style="position:absolute;left:1657;width:27584;height:22290" coordorigin="17660,-2285" coordsize="27609,222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ZDO8YAAADcAAAADwAAAGRycy9kb3ducmV2LnhtbESPQWvCQBSE7wX/w/IE&#10;b3UTNVqiq4jY0kMoVAult0f2mQSzb0N2TeK/dwuFHoeZ+YbZ7AZTi45aV1lWEE8jEMS51RUXCr7O&#10;r88vIJxH1lhbJgV3crDbjp42mGrb8yd1J1+IAGGXooLS+yaV0uUlGXRT2xAH72Jbgz7ItpC6xT7A&#10;TS1nUbSUBisOCyU2dCgpv55uRsFbj/1+Hh+77Ho53H/Oycd3FpNSk/GwX4PwNPj/8F/7XStIVgv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3dkM7xgAAANwA&#10;AAAPAAAAAAAAAAAAAAAAAKoCAABkcnMvZG93bnJldi54bWxQSwUGAAAAAAQABAD6AAAAnQMAAAAA&#10;">
                  <v:shape id="Text Box 22" o:spid="_x0000_s1131" type="#_x0000_t202" style="position:absolute;left:17768;top:12383;width:26694;height:76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r3sMA&#10;AADbAAAADwAAAGRycy9kb3ducmV2LnhtbESPQYvCMBSE74L/ITzBm6YWFKlGkYLsIu5B14u3Z/Ns&#10;i81LbaLW/fVGEPY4zMw3zHzZmkrcqXGlZQWjYQSCOLO65FzB4Xc9mIJwHlljZZkUPMnBctHtzDHR&#10;9sE7uu99LgKEXYIKCu/rREqXFWTQDW1NHLyzbQz6IJtc6gYfAW4qGUfRRBosOSwUWFNaUHbZ34yC&#10;Tbr+wd0pNtO/Kv3anlf19XAcK9XvtasZCE+t/w9/2t9aQRzD+0v4AXLx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Xr3sMAAADbAAAADwAAAAAAAAAAAAAAAACYAgAAZHJzL2Rv&#10;d25yZXYueG1sUEsFBgAAAAAEAAQA9QAAAIgDAAAAAA==&#10;" filled="f" stroked="f" strokeweight=".5pt">
                    <v:textbox>
                      <w:txbxContent>
                        <w:p w14:paraId="52093352" w14:textId="77777777" w:rsidR="00BC0A2E" w:rsidRPr="000F3682" w:rsidRDefault="00BC0A2E" w:rsidP="00BC0A2E">
                          <w:pPr>
                            <w:rPr>
                              <w:rFonts w:ascii="Arial" w:hAnsi="Arial"/>
                              <w:sz w:val="18"/>
                              <w:szCs w:val="18"/>
                            </w:rPr>
                          </w:pPr>
                          <w:r w:rsidRPr="000F3682">
                            <w:rPr>
                              <w:rFonts w:ascii="Arial" w:hAnsi="Arial"/>
                              <w:b/>
                              <w:sz w:val="18"/>
                              <w:szCs w:val="18"/>
                            </w:rPr>
                            <w:t xml:space="preserve">Figure 7. </w:t>
                          </w:r>
                          <w:r w:rsidRPr="000F3682">
                            <w:rPr>
                              <w:rFonts w:ascii="Arial" w:hAnsi="Arial"/>
                              <w:sz w:val="18"/>
                              <w:szCs w:val="18"/>
                            </w:rPr>
                            <w:t xml:space="preserve">Whole-brain tractography reveals changes in several structures implicated in epileptogenesis, including the perilesional cortex (Ctx) and hippocampus (Hc), in rats with FPI </w:t>
                          </w:r>
                          <w:r w:rsidRPr="000F3682">
                            <w:rPr>
                              <w:rFonts w:ascii="Arial" w:hAnsi="Arial"/>
                              <w:b/>
                              <w:sz w:val="18"/>
                              <w:szCs w:val="18"/>
                            </w:rPr>
                            <w:t>(B)</w:t>
                          </w:r>
                          <w:r w:rsidRPr="000F3682">
                            <w:rPr>
                              <w:rFonts w:ascii="Arial" w:hAnsi="Arial"/>
                              <w:sz w:val="18"/>
                              <w:szCs w:val="18"/>
                            </w:rPr>
                            <w:t xml:space="preserve"> compared to sham-injured </w:t>
                          </w:r>
                          <w:r w:rsidRPr="000F3682">
                            <w:rPr>
                              <w:rFonts w:ascii="Arial" w:hAnsi="Arial"/>
                              <w:b/>
                              <w:sz w:val="18"/>
                              <w:szCs w:val="18"/>
                            </w:rPr>
                            <w:t>(A)</w:t>
                          </w:r>
                          <w:r w:rsidRPr="000F3682">
                            <w:rPr>
                              <w:rFonts w:ascii="Arial" w:hAnsi="Arial"/>
                              <w:sz w:val="18"/>
                              <w:szCs w:val="18"/>
                            </w:rPr>
                            <w:t>.</w:t>
                          </w:r>
                        </w:p>
                        <w:p w14:paraId="4602AAC7" w14:textId="77777777" w:rsidR="00BC0A2E" w:rsidRPr="000F3682" w:rsidRDefault="00BC0A2E" w:rsidP="00BC0A2E">
                          <w:pPr>
                            <w:rPr>
                              <w:rFonts w:ascii="Arial" w:hAnsi="Arial" w:cs="Arial"/>
                            </w:rPr>
                          </w:pPr>
                        </w:p>
                      </w:txbxContent>
                    </v:textbox>
                  </v:shape>
                  <v:shape id="Picture 2" o:spid="_x0000_s1132" type="#_x0000_t75" alt="Macintosh HD:Users:sandy:Desktop:Figure 2 - intrastructural tractography changes(1).tiff" style="position:absolute;left:17660;top:-2285;width:27609;height:145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VujEAAAA2gAAAA8AAABkcnMvZG93bnJldi54bWxEj0FrwkAUhO9C/8PyCr2ZTQOWkLqKSIMW&#10;eqhJ6/k1+0yC2bchu9H033cLgsdhZr5hluvJdOJCg2stK3iOYhDEldUt1wq+ynyegnAeWWNnmRT8&#10;koP16mG2xEzbKx/oUvhaBAi7DBU03veZlK5qyKCLbE8cvJMdDPogh1rqAa8BbjqZxPGLNNhyWGiw&#10;p21D1bkYjYKPdHEcT+/5z1vptsdd/p32+89UqafHafMKwtPk7+Fbe68VJPB/JdwAufo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m/VujEAAAA2gAAAA8AAAAAAAAAAAAAAAAA&#10;nwIAAGRycy9kb3ducmV2LnhtbFBLBQYAAAAABAAEAPcAAACQAwAAAAA=&#10;">
                    <v:imagedata r:id="rId18" o:title="Figure 2 - intrastructural tractography changes(1)"/>
                    <v:path arrowok="t"/>
                  </v:shape>
                </v:group>
                <v:group id="Group 573" o:spid="_x0000_s1133" style="position:absolute;left:1524;top:22642;width:28098;height:29845" coordorigin="285,-2695" coordsize="28059,29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bT8YAAADcAAAADwAAAGRycy9kb3ducmV2LnhtbESPQWvCQBSE7wX/w/IK&#10;3ppNlLSSZhWRKh5CoSqU3h7ZZxLMvg3ZbRL/fbdQ6HGYmW+YfDOZVgzUu8aygiSKQRCXVjdcKbic&#10;908rEM4ja2wtk4I7OdisZw85ZtqO/EHDyVciQNhlqKD2vsukdGVNBl1kO+LgXW1v0AfZV1L3OAa4&#10;aeUijp+lwYbDQo0d7Woqb6dvo+Aw4rhdJm9Dcbvu7l/n9P2zSEip+eO0fQXhafL/4b/2UStIX5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4n9tPxgAAANwA&#10;AAAPAAAAAAAAAAAAAAAAAKoCAABkcnMvZG93bnJldi54bWxQSwUGAAAAAAQABAD6AAAAnQMAAAAA&#10;">
                  <v:shape id="Text Box 18" o:spid="_x0000_s1134" type="#_x0000_t202" style="position:absolute;left:285;top:14952;width:28059;height:12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EWicUA&#10;AADbAAAADwAAAGRycy9kb3ducmV2LnhtbESPT2vCQBDF7wW/wzKCt7pRUCS6igSkRdqDfy7exuyY&#10;BLOzMbtq2k/vHAq9zfDevPebxapztXpQGyrPBkbDBBRx7m3FhYHjYfM+AxUissXaMxn4oQCrZe9t&#10;gan1T97RYx8LJSEcUjRQxtikWoe8JIdh6Bti0S6+dRhlbQttW3xKuKv1OEmm2mHF0lBiQ1lJ+XV/&#10;dwa22eYbd+exm/3W2cfXZd3cjqeJMYN+t56DitTFf/Pf9acVfIGV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YRaJxQAAANsAAAAPAAAAAAAAAAAAAAAAAJgCAABkcnMv&#10;ZG93bnJldi54bWxQSwUGAAAAAAQABAD1AAAAigMAAAAA&#10;" filled="f" stroked="f" strokeweight=".5pt">
                    <v:textbox>
                      <w:txbxContent>
                        <w:p w14:paraId="6BE728D4" w14:textId="77777777" w:rsidR="00DE0A36" w:rsidRPr="000F3682" w:rsidRDefault="00DE0A36" w:rsidP="00DE0A36">
                          <w:pPr>
                            <w:pStyle w:val="NormalWeb"/>
                            <w:rPr>
                              <w:rFonts w:ascii="Arial" w:hAnsi="Arial" w:cs="Arial"/>
                              <w:b/>
                              <w:sz w:val="18"/>
                              <w:szCs w:val="18"/>
                            </w:rPr>
                          </w:pPr>
                          <w:r w:rsidRPr="000F3682">
                            <w:rPr>
                              <w:rFonts w:ascii="Arial" w:hAnsi="Arial"/>
                              <w:b/>
                              <w:sz w:val="18"/>
                              <w:szCs w:val="18"/>
                            </w:rPr>
                            <w:t>Figure 8</w:t>
                          </w:r>
                          <w:r w:rsidRPr="000F3682">
                            <w:rPr>
                              <w:rFonts w:ascii="Arial" w:hAnsi="Arial"/>
                              <w:sz w:val="18"/>
                              <w:szCs w:val="18"/>
                            </w:rPr>
                            <w:t>. (A) The location of seed (motor cortices, pink) and target (pons, yellow) regions used to generate the corticospinal tract (CST; B). (C) Voxel-based analysis within the CST revealed voxels of reduced tract density in rats with FPI compared to sham-injured rats, which are indicated in orange. This approach could be used to assess connectivity between structures implicated in epileptogenesis.</w:t>
                          </w:r>
                        </w:p>
                      </w:txbxContent>
                    </v:textbox>
                  </v:shape>
                  <v:shape id="Picture 44" o:spid="_x0000_s1135" type="#_x0000_t75" style="position:absolute;left:418;top:-2695;width:27546;height:176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4iMLDAAAA2wAAAA8AAABkcnMvZG93bnJldi54bWxEj09rwkAUxO+C32F5Qm+6aQlRUlcppYVC&#10;ycE/F2+P7DMJzb6Nu2uSfntXEDwOM/MbZr0dTSt6cr6xrOB1kYAgLq1uuFJwPHzPVyB8QNbYWiYF&#10;/+Rhu5lO1phrO/CO+n2oRISwz1FBHUKXS+nLmgz6he2Io3e2zmCI0lVSOxwi3LTyLUkyabDhuFBj&#10;R581lX/7q1FQmOr8RcvDYIipkNeLy06XX6VeZuPHO4hAY3iGH+0frSBN4f4l/gC5u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TiIwsMAAADbAAAADwAAAAAAAAAAAAAAAACf&#10;AgAAZHJzL2Rvd25yZXYueG1sUEsFBgAAAAAEAAQA9wAAAI8DAAAAAA==&#10;">
                    <v:imagedata r:id="rId19" o:title=""/>
                    <v:path arrowok="t"/>
                  </v:shape>
                </v:group>
                <v:rect id="Rectangle 16" o:spid="_x0000_s1136" style="position:absolute;left:1657;width:27584;height:522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wkS8AA&#10;AADbAAAADwAAAGRycy9kb3ducmV2LnhtbERPTWvCQBC9F/wPywheim5aWpHoKlII9CTUil6H7JhE&#10;M7Mhu5rk33cLgrd5vM9ZbXqu1Z1aXzkx8DZLQJHkzlZSGDj8ZtMFKB9QLNZOyMBAHjbr0csKU+s6&#10;+aH7PhQqhohP0UAZQpNq7fOSGP3MNSSRO7uWMUTYFtq22MVwrvV7ksw1YyWxocSGvkrKr/sbG/g4&#10;+dfjYqeHJPDhwjxkn7cuM2Yy7rdLUIH68BQ/3N82zp/D/y/xAL3+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owkS8AAAADbAAAADwAAAAAAAAAAAAAAAACYAgAAZHJzL2Rvd25y&#10;ZXYueG1sUEsFBgAAAAAEAAQA9QAAAIUDAAAAAA==&#10;" filled="f" strokecolor="black [3213]" strokeweight=".25pt"/>
                <w10:wrap type="square" anchorx="margin"/>
              </v:group>
            </w:pict>
          </mc:Fallback>
        </mc:AlternateContent>
      </w:r>
      <w:r w:rsidR="00F8062F" w:rsidRPr="000F3682">
        <w:t xml:space="preserve">Analysis of MRI data from different </w:t>
      </w:r>
      <w:r w:rsidR="00E3743F" w:rsidRPr="000F3682">
        <w:t>sites</w:t>
      </w:r>
      <w:r w:rsidR="00F8062F" w:rsidRPr="000F3682">
        <w:t xml:space="preserve"> in </w:t>
      </w:r>
      <w:r w:rsidR="00BF3551" w:rsidRPr="000F3682">
        <w:rPr>
          <w:bCs/>
        </w:rPr>
        <w:t>IAC</w:t>
      </w:r>
      <w:r w:rsidR="00BC4375" w:rsidRPr="000F3682" w:rsidDel="00BC4375">
        <w:t xml:space="preserve"> </w:t>
      </w:r>
      <w:r w:rsidR="005003CA" w:rsidRPr="000F3682">
        <w:t>(P20 grant)</w:t>
      </w:r>
      <w:r w:rsidR="00F8062F" w:rsidRPr="000F3682">
        <w:t>. We recently placed datasets from TBI rats injured in Kuopio or Melbourne to</w:t>
      </w:r>
      <w:r w:rsidR="000B6682" w:rsidRPr="000F3682">
        <w:t xml:space="preserve"> </w:t>
      </w:r>
      <w:r w:rsidR="00BF3551" w:rsidRPr="000F3682">
        <w:rPr>
          <w:bCs/>
        </w:rPr>
        <w:t>IAC</w:t>
      </w:r>
      <w:r w:rsidR="000D693B" w:rsidRPr="000F3682" w:rsidDel="000D693B">
        <w:rPr>
          <w:bCs/>
        </w:rPr>
        <w:t xml:space="preserve"> </w:t>
      </w:r>
      <w:r w:rsidR="00F8062F" w:rsidRPr="000F3682">
        <w:t>cloud</w:t>
      </w:r>
      <w:r w:rsidR="00EA0B44" w:rsidRPr="000F3682">
        <w:t xml:space="preserve">. This pilot project created the pipeline for data transfer and image format transformations needed and shows the feasibility to analyze preclinical data in </w:t>
      </w:r>
      <w:r w:rsidR="00BF3551" w:rsidRPr="000F3682">
        <w:rPr>
          <w:bCs/>
        </w:rPr>
        <w:t>IAC</w:t>
      </w:r>
      <w:r w:rsidR="00EA0B44" w:rsidRPr="000F3682">
        <w:t xml:space="preserve">. </w:t>
      </w:r>
    </w:p>
    <w:p w14:paraId="5F076721" w14:textId="272ACD49" w:rsidR="001E5ECA" w:rsidRPr="000F3682" w:rsidRDefault="004277EB" w:rsidP="006A4104">
      <w:pPr>
        <w:pStyle w:val="NoSpacing"/>
        <w:widowControl w:val="0"/>
        <w:spacing w:afterLines="20" w:after="48"/>
        <w:rPr>
          <w:color w:val="000000" w:themeColor="text1"/>
        </w:rPr>
      </w:pPr>
      <w:r>
        <w:rPr>
          <w:b/>
          <w:noProof/>
        </w:rPr>
        <mc:AlternateContent>
          <mc:Choice Requires="wpg">
            <w:drawing>
              <wp:anchor distT="0" distB="45720" distL="0" distR="0" simplePos="0" relativeHeight="251661824" behindDoc="0" locked="0" layoutInCell="1" allowOverlap="1" wp14:anchorId="0A15A18F" wp14:editId="46B225B8">
                <wp:simplePos x="0" y="0"/>
                <wp:positionH relativeFrom="margin">
                  <wp:align>left</wp:align>
                </wp:positionH>
                <wp:positionV relativeFrom="paragraph">
                  <wp:posOffset>1921510</wp:posOffset>
                </wp:positionV>
                <wp:extent cx="6839585" cy="1571625"/>
                <wp:effectExtent l="0" t="0" r="18415" b="28575"/>
                <wp:wrapSquare wrapText="bothSides"/>
                <wp:docPr id="27" name="Group 27"/>
                <wp:cNvGraphicFramePr/>
                <a:graphic xmlns:a="http://schemas.openxmlformats.org/drawingml/2006/main">
                  <a:graphicData uri="http://schemas.microsoft.com/office/word/2010/wordprocessingGroup">
                    <wpg:wgp>
                      <wpg:cNvGrpSpPr/>
                      <wpg:grpSpPr>
                        <a:xfrm>
                          <a:off x="0" y="0"/>
                          <a:ext cx="6839585" cy="1571625"/>
                          <a:chOff x="0" y="1"/>
                          <a:chExt cx="6838950" cy="1569314"/>
                        </a:xfrm>
                      </wpg:grpSpPr>
                      <wpg:grpSp>
                        <wpg:cNvPr id="535" name="Group 535"/>
                        <wpg:cNvGrpSpPr/>
                        <wpg:grpSpPr>
                          <a:xfrm>
                            <a:off x="28575" y="36471"/>
                            <a:ext cx="6800215" cy="1513822"/>
                            <a:chOff x="-46465" y="114842"/>
                            <a:chExt cx="6805388" cy="1511262"/>
                          </a:xfrm>
                        </wpg:grpSpPr>
                        <pic:pic xmlns:pic="http://schemas.openxmlformats.org/drawingml/2006/picture">
                          <pic:nvPicPr>
                            <pic:cNvPr id="536" name="Picture 536"/>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2059962" y="114842"/>
                              <a:ext cx="4698961" cy="1466075"/>
                            </a:xfrm>
                            <a:prstGeom prst="rect">
                              <a:avLst/>
                            </a:prstGeom>
                            <a:noFill/>
                            <a:ln>
                              <a:noFill/>
                            </a:ln>
                          </pic:spPr>
                        </pic:pic>
                        <wps:wsp>
                          <wps:cNvPr id="537" name="Text Box 2"/>
                          <wps:cNvSpPr txBox="1">
                            <a:spLocks noChangeArrowheads="1"/>
                          </wps:cNvSpPr>
                          <wps:spPr bwMode="auto">
                            <a:xfrm>
                              <a:off x="-46465" y="118853"/>
                              <a:ext cx="2182679" cy="1507251"/>
                            </a:xfrm>
                            <a:prstGeom prst="rect">
                              <a:avLst/>
                            </a:prstGeom>
                            <a:solidFill>
                              <a:srgbClr val="FFFFFF"/>
                            </a:solidFill>
                            <a:ln w="9525">
                              <a:noFill/>
                              <a:miter lim="800000"/>
                              <a:headEnd/>
                              <a:tailEnd/>
                            </a:ln>
                          </wps:spPr>
                          <wps:txbx>
                            <w:txbxContent>
                              <w:p w14:paraId="058B7328" w14:textId="77777777" w:rsidR="00170005" w:rsidRPr="000F3682" w:rsidRDefault="00170005" w:rsidP="00170005">
                                <w:pPr>
                                  <w:pStyle w:val="CaptionFigure"/>
                                </w:pPr>
                                <w:r w:rsidRPr="000F3682">
                                  <w:rPr>
                                    <w:b/>
                                  </w:rPr>
                                  <w:t xml:space="preserve">Figure 9. </w:t>
                                </w:r>
                                <w:r w:rsidRPr="000F3682">
                                  <w:t xml:space="preserve">Study design: SA2. </w:t>
                                </w:r>
                                <w:r w:rsidRPr="000F3682">
                                  <w:rPr>
                                    <w:i/>
                                  </w:rPr>
                                  <w:t>In vivo</w:t>
                                </w:r>
                                <w:r w:rsidRPr="000F3682">
                                  <w:t xml:space="preserve"> sMRI will be done at 2 d, 9 d, 1 month, and 5 months post-TBI. Epilepsy phenotype will be determined with 1-month vEEG and wide band EEG done in the beginning and end of the 7</w:t>
                                </w:r>
                                <w:r w:rsidRPr="000F3682">
                                  <w:rPr>
                                    <w:vertAlign w:val="superscript"/>
                                  </w:rPr>
                                  <w:t>th</w:t>
                                </w:r>
                                <w:r w:rsidRPr="000F3682">
                                  <w:t xml:space="preserve"> month. In the end, rats will be perfusion fixed to </w:t>
                                </w:r>
                                <w:r w:rsidRPr="000F3682">
                                  <w:rPr>
                                    <w:i/>
                                  </w:rPr>
                                  <w:t>ex vivo</w:t>
                                </w:r>
                                <w:r w:rsidRPr="000F3682">
                                  <w:t xml:space="preserve"> MRI, and brains stored in brain bank for further analysis if needed.</w:t>
                                </w:r>
                              </w:p>
                            </w:txbxContent>
                          </wps:txbx>
                          <wps:bodyPr rot="0" vert="horz" wrap="square" lIns="91440" tIns="45720" rIns="91440" bIns="45720" anchor="t" anchorCtr="0">
                            <a:noAutofit/>
                          </wps:bodyPr>
                        </wps:wsp>
                      </wpg:grpSp>
                      <wps:wsp>
                        <wps:cNvPr id="26" name="Rectangle 26"/>
                        <wps:cNvSpPr/>
                        <wps:spPr>
                          <a:xfrm>
                            <a:off x="0" y="1"/>
                            <a:ext cx="6838950" cy="1569314"/>
                          </a:xfrm>
                          <a:prstGeom prst="rect">
                            <a:avLst/>
                          </a:prstGeom>
                          <a:noFill/>
                          <a:ln w="31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A15A18F" id="Group 27" o:spid="_x0000_s1137" style="position:absolute;margin-left:0;margin-top:151.3pt;width:538.55pt;height:123.75pt;z-index:251661824;mso-wrap-distance-left:0;mso-wrap-distance-right:0;mso-wrap-distance-bottom:3.6pt;mso-position-horizontal:left;mso-position-horizontal-relative:margin;mso-width-relative:margin;mso-height-relative:margin" coordorigin="" coordsize="68389,1569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">
                <v:group id="Group 535" o:spid="_x0000_s1138" style="position:absolute;left:285;top:364;width:68002;height:15138" coordorigin="-464,1148" coordsize="68053,151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lBfYMQAAADcAAAADwAAAGRycy9kb3ducmV2LnhtbESPQYvCMBSE7wv+h/AE&#10;b2tapYtUo4ioeJCFVUG8PZpnW2xeShPb+u/NwsIeh5n5hlmselOJlhpXWlYQjyMQxJnVJecKLufd&#10;5wyE88gaK8uk4EUOVsvBxwJTbTv+ofbkcxEg7FJUUHhfp1K6rCCDbmxr4uDdbWPQB9nkUjfYBbip&#10;5CSKvqTBksNCgTVtCsoep6dRsO+wW0/jbXt83Dev2zn5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lBfYMQAAADcAAAA&#10;DwAAAAAAAAAAAAAAAACqAgAAZHJzL2Rvd25yZXYueG1sUEsFBgAAAAAEAAQA+gAAAJsDAAAAAA==&#10;">
                  <v:shape id="Picture 536" o:spid="_x0000_s1139" type="#_x0000_t75" style="position:absolute;left:20599;top:1148;width:46990;height:146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FvIXEAAAA3AAAAA8AAABkcnMvZG93bnJldi54bWxEj0FLAzEUhO9C/0N4hd5sosVF1s0WKVRL&#10;BcUq9PrYvCZLNy/rJm3Xf28EweMwM98w1XL0nTjTENvAGm7mCgRxE0zLVsPnx/r6HkRMyAa7wKTh&#10;myIs68lVhaUJF36n8y5ZkSEcS9TgUupLKWPjyGOch544e4cweExZDlaaAS8Z7jt5q1QhPbacFxz2&#10;tHLUHHcnr4HpdRuKr717tgulXrq3+GT3jdaz6fj4ACLRmP7Df+2N0XC3KOD3TD4Csv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jFvIXEAAAA3AAAAA8AAAAAAAAAAAAAAAAA&#10;nwIAAGRycy9kb3ducmV2LnhtbFBLBQYAAAAABAAEAPcAAACQAwAAAAA=&#10;">
                    <v:imagedata r:id="rId21" o:title=""/>
                    <v:path arrowok="t"/>
                  </v:shape>
                  <v:shape id="Text Box 2" o:spid="_x0000_s1140" type="#_x0000_t202" style="position:absolute;left:-464;top:1188;width:21826;height:150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axwcUA&#10;AADcAAAADwAAAGRycy9kb3ducmV2LnhtbESP3WrCQBSE74W+w3IKvZG6aWuMpm5CW1C81foAx+wx&#10;Cc2eDdltft7eLRS8HGbmG2abj6YRPXWutqzgZRGBIC6srrlUcP7ePa9BOI+ssbFMCiZykGcPsy2m&#10;2g58pP7kSxEg7FJUUHnfplK6oiKDbmFb4uBdbWfQB9mVUnc4BLhp5GsUraTBmsNChS19VVT8nH6N&#10;guthmMeb4bL35+S4XH1inVzspNTT4/jxDsLT6O/h//ZBK4jfEvg7E46AzG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lrHBxQAAANwAAAAPAAAAAAAAAAAAAAAAAJgCAABkcnMv&#10;ZG93bnJldi54bWxQSwUGAAAAAAQABAD1AAAAigMAAAAA&#10;" stroked="f">
                    <v:textbox>
                      <w:txbxContent>
                        <w:p w14:paraId="058B7328" w14:textId="77777777" w:rsidR="00170005" w:rsidRPr="000F3682" w:rsidRDefault="00170005" w:rsidP="00170005">
                          <w:pPr>
                            <w:pStyle w:val="CaptionFigure"/>
                          </w:pPr>
                          <w:r w:rsidRPr="000F3682">
                            <w:rPr>
                              <w:b/>
                            </w:rPr>
                            <w:t xml:space="preserve">Figure 9. </w:t>
                          </w:r>
                          <w:r w:rsidRPr="000F3682">
                            <w:t xml:space="preserve">Study design: SA2. </w:t>
                          </w:r>
                          <w:r w:rsidRPr="000F3682">
                            <w:rPr>
                              <w:i/>
                            </w:rPr>
                            <w:t>In vivo</w:t>
                          </w:r>
                          <w:r w:rsidRPr="000F3682">
                            <w:t xml:space="preserve"> sMRI will be done at 2 d, 9 d, 1 month, and 5 months post-TBI. Epilepsy phenotype will be determined with 1-month vEEG and wide band EEG done in the beginning and end of the 7</w:t>
                          </w:r>
                          <w:r w:rsidRPr="000F3682">
                            <w:rPr>
                              <w:vertAlign w:val="superscript"/>
                            </w:rPr>
                            <w:t>th</w:t>
                          </w:r>
                          <w:r w:rsidRPr="000F3682">
                            <w:t xml:space="preserve"> month. In the end, rats will be perfusion fixed to </w:t>
                          </w:r>
                          <w:r w:rsidRPr="000F3682">
                            <w:rPr>
                              <w:i/>
                            </w:rPr>
                            <w:t>ex vivo</w:t>
                          </w:r>
                          <w:r w:rsidRPr="000F3682">
                            <w:t xml:space="preserve"> MRI, and brains stored in brain bank for further analysis if needed.</w:t>
                          </w:r>
                        </w:p>
                      </w:txbxContent>
                    </v:textbox>
                  </v:shape>
                </v:group>
                <v:rect id="Rectangle 26" o:spid="_x0000_s1141" style="position:absolute;width:68389;height:156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Ue7MQA&#10;AADbAAAADwAAAGRycy9kb3ducmV2LnhtbESPS4vCQBCE7wv+h6EFb+tEQdHoKD5xF/HgA89Npk2C&#10;mZ6YGTXrr3cWFvZYVNVX1Hham0I8qHK5ZQWddgSCOLE651TB6bj+HIBwHlljYZkU/JCD6aTxMcZY&#10;2yfv6XHwqQgQdjEqyLwvYyldkpFB17YlcfAutjLog6xSqSt8BrgpZDeK+tJgzmEhw5IWGSXXw90o&#10;WPeiYjsYbl7L2/eu542dn1c8V6rVrGcjEJ5q/x/+a39pBd0+/H4JP0BO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VHuzEAAAA2wAAAA8AAAAAAAAAAAAAAAAAmAIAAGRycy9k&#10;b3ducmV2LnhtbFBLBQYAAAAABAAEAPUAAACJAwAAAAA=&#10;" filled="f" strokecolor="#243f60 [1604]" strokeweight=".25pt"/>
                <w10:wrap type="square" anchorx="margin"/>
              </v:group>
            </w:pict>
          </mc:Fallback>
        </mc:AlternateContent>
      </w:r>
      <w:r w:rsidR="00C95CE7" w:rsidRPr="000F3682">
        <w:rPr>
          <w:b/>
        </w:rPr>
        <w:t>3.2.2 E</w:t>
      </w:r>
      <w:r w:rsidR="00EA391A" w:rsidRPr="000F3682">
        <w:rPr>
          <w:b/>
        </w:rPr>
        <w:t xml:space="preserve">xperimental </w:t>
      </w:r>
      <w:r w:rsidR="00666F09" w:rsidRPr="000F3682">
        <w:rPr>
          <w:b/>
        </w:rPr>
        <w:t>Design</w:t>
      </w:r>
      <w:r w:rsidR="00C95CE7" w:rsidRPr="000F3682">
        <w:rPr>
          <w:b/>
        </w:rPr>
        <w:t xml:space="preserve">: </w:t>
      </w:r>
      <w:r w:rsidR="008044FF" w:rsidRPr="000F3682">
        <w:t>T</w:t>
      </w:r>
      <w:r w:rsidR="00B315BA" w:rsidRPr="000F3682">
        <w:t xml:space="preserve">he </w:t>
      </w:r>
      <w:r w:rsidR="00735944" w:rsidRPr="000F3682">
        <w:t>1</w:t>
      </w:r>
      <w:r w:rsidR="00735944" w:rsidRPr="000F3682">
        <w:rPr>
          <w:vertAlign w:val="superscript"/>
        </w:rPr>
        <w:t>st</w:t>
      </w:r>
      <w:r w:rsidR="00735944" w:rsidRPr="000F3682">
        <w:t xml:space="preserve"> </w:t>
      </w:r>
      <w:r w:rsidR="00CB175C" w:rsidRPr="000F3682">
        <w:t xml:space="preserve">cohort </w:t>
      </w:r>
      <w:r w:rsidR="00B315BA" w:rsidRPr="000F3682">
        <w:t xml:space="preserve">of </w:t>
      </w:r>
      <w:r w:rsidR="00BF3551" w:rsidRPr="000F3682">
        <w:t xml:space="preserve">189 </w:t>
      </w:r>
      <w:r w:rsidR="00B315BA" w:rsidRPr="000F3682">
        <w:t xml:space="preserve">adult male Sprague-Dawley rats </w:t>
      </w:r>
      <w:r w:rsidR="00735944" w:rsidRPr="000F3682">
        <w:t>(</w:t>
      </w:r>
      <w:r w:rsidR="00BF3551" w:rsidRPr="000F3682">
        <w:t>63 per study site</w:t>
      </w:r>
      <w:r w:rsidR="00735944" w:rsidRPr="000F3682">
        <w:t xml:space="preserve">) </w:t>
      </w:r>
      <w:r w:rsidR="00EA78CF" w:rsidRPr="000F3682">
        <w:t xml:space="preserve">will </w:t>
      </w:r>
      <w:r w:rsidR="00095FA5" w:rsidRPr="000F3682">
        <w:t xml:space="preserve">be </w:t>
      </w:r>
      <w:r w:rsidR="00B315BA" w:rsidRPr="000F3682">
        <w:t xml:space="preserve">randomized </w:t>
      </w:r>
      <w:r w:rsidR="00CF1624" w:rsidRPr="000F3682">
        <w:t xml:space="preserve">to severe lateral FPI or sham-operation </w:t>
      </w:r>
      <w:r w:rsidR="00B315BA" w:rsidRPr="000F3682">
        <w:t xml:space="preserve">as </w:t>
      </w:r>
      <w:r w:rsidR="00735944" w:rsidRPr="000F3682">
        <w:t xml:space="preserve">shown in Fig. </w:t>
      </w:r>
      <w:r w:rsidR="008310B0" w:rsidRPr="000F3682">
        <w:t>5</w:t>
      </w:r>
      <w:r w:rsidR="00735944" w:rsidRPr="000F3682">
        <w:t>,</w:t>
      </w:r>
      <w:r w:rsidR="00B315BA" w:rsidRPr="000F3682">
        <w:t xml:space="preserve"> and</w:t>
      </w:r>
      <w:r w:rsidR="00B665E0" w:rsidRPr="000F3682">
        <w:t xml:space="preserve"> imaged with </w:t>
      </w:r>
      <w:r w:rsidR="00BF3551" w:rsidRPr="000F3682">
        <w:t xml:space="preserve">in vivo </w:t>
      </w:r>
      <w:r w:rsidR="00EA78CF" w:rsidRPr="000F3682">
        <w:t>sMRI</w:t>
      </w:r>
      <w:r w:rsidR="00735944" w:rsidRPr="000F3682">
        <w:t xml:space="preserve"> </w:t>
      </w:r>
      <w:r w:rsidR="00B665E0" w:rsidRPr="000F3682">
        <w:t>at</w:t>
      </w:r>
      <w:r w:rsidR="00E84DA5" w:rsidRPr="000F3682">
        <w:t xml:space="preserve"> </w:t>
      </w:r>
      <w:r w:rsidR="00BF3551" w:rsidRPr="000F3682">
        <w:t xml:space="preserve">4 </w:t>
      </w:r>
      <w:r w:rsidR="00A06FC2" w:rsidRPr="000F3682">
        <w:t>time</w:t>
      </w:r>
      <w:r w:rsidR="00D7049F" w:rsidRPr="000F3682">
        <w:t xml:space="preserve"> </w:t>
      </w:r>
      <w:r w:rsidR="00A06FC2" w:rsidRPr="000F3682">
        <w:t>points</w:t>
      </w:r>
      <w:r w:rsidR="006E1764" w:rsidRPr="000F3682">
        <w:t xml:space="preserve"> (2 d, </w:t>
      </w:r>
      <w:r w:rsidR="00735944" w:rsidRPr="000F3682">
        <w:t xml:space="preserve">9 </w:t>
      </w:r>
      <w:r w:rsidR="006E1764" w:rsidRPr="000F3682">
        <w:t>d,1</w:t>
      </w:r>
      <w:r w:rsidR="00BF3551" w:rsidRPr="000F3682">
        <w:t xml:space="preserve"> month, and </w:t>
      </w:r>
      <w:r w:rsidR="006655B3" w:rsidRPr="000F3682">
        <w:t>5</w:t>
      </w:r>
      <w:r w:rsidR="006E1764" w:rsidRPr="000F3682">
        <w:t xml:space="preserve"> mo</w:t>
      </w:r>
      <w:r w:rsidR="00D7049F" w:rsidRPr="000F3682">
        <w:t>nths post-</w:t>
      </w:r>
      <w:r w:rsidR="00731E7E" w:rsidRPr="000F3682">
        <w:t>TBI)</w:t>
      </w:r>
      <w:r w:rsidR="006E1764" w:rsidRPr="000F3682">
        <w:t xml:space="preserve"> </w:t>
      </w:r>
      <w:r w:rsidR="00A06FC2" w:rsidRPr="000F3682">
        <w:t xml:space="preserve">as shown in </w:t>
      </w:r>
      <w:r w:rsidR="00D7049F" w:rsidRPr="000F3682">
        <w:rPr>
          <w:b/>
        </w:rPr>
        <w:t xml:space="preserve">Fig. </w:t>
      </w:r>
      <w:r w:rsidR="00977AFE" w:rsidRPr="000F3682">
        <w:rPr>
          <w:b/>
        </w:rPr>
        <w:t>9</w:t>
      </w:r>
      <w:r w:rsidR="008D6386" w:rsidRPr="000F3682">
        <w:t xml:space="preserve">. </w:t>
      </w:r>
      <w:r w:rsidR="00D26365" w:rsidRPr="000F3682">
        <w:t xml:space="preserve">The selection of time points was based on our previous studies showing the most robust progression of pathologies during the </w:t>
      </w:r>
      <w:r w:rsidR="00530D05" w:rsidRPr="000F3682">
        <w:t>1</w:t>
      </w:r>
      <w:r w:rsidR="00530D05" w:rsidRPr="000F3682">
        <w:rPr>
          <w:vertAlign w:val="superscript"/>
        </w:rPr>
        <w:t>st</w:t>
      </w:r>
      <w:r w:rsidR="00EA391A" w:rsidRPr="000F3682">
        <w:t xml:space="preserve"> </w:t>
      </w:r>
      <w:r w:rsidR="00D26365" w:rsidRPr="000F3682">
        <w:t>3 months post-TBI</w:t>
      </w:r>
      <w:r w:rsidR="00623442" w:rsidRPr="0036688F">
        <w:fldChar w:fldCharType="begin" w:fldLock="1"/>
      </w:r>
      <w:r w:rsidR="000F3682" w:rsidRPr="000F3682">
        <w:instrText>ADDIN CSL_CITATION { "citationItems" : [ { "id" : "ITEM-1", "itemData" : { "DOI" : "10.1016/j.expneurol.2008.09.009", "ISSN" : "1090-2430", "PMID" : "18929562", "abstract" : "To understand the dynamics of progressive brain damage after lateral fluid-percussion induced traumatic brain injury (TBI) in rat, which is the most widely used animal model of closed head TBI in humans, MRI follow-up of 11 months was performed. The evolution of tissue damage was quantified using MRI contrast parameters T(2), T(1rho), diffusion (D(av)), and tissue atrophy in the focal cortical lesion and adjacent areas: the perifocal and contralateral cortex, and the ipsilateral and contralateral hippocampus. In the primary cortical lesion area, which undergoes remarkable irreversible pathologic changes, MRI alterations start at 3 h post-injury and continue to progress for up to 6 months. In more mildly affected perifocal and hippocampal regions, the robust alterations in T(2), T(1rho), and D(av) at 3 h to 3 d post-injury normalize within the next 9-23 d, and thereafter, progressively increase for several weeks. The severity of damage in the perifocal and hippocampal areas 23 d post-injury appeared independent of the focal lesion volume. Magnetic resonance spectroscopy (MRS) performed at 5 and 10 months post-injury detected metabolic alterations in the ipsilateral hippocampus, suggesting ongoing neurodegeneration and inflammation. Our data show that TBI induced by lateral fluid-percussion injury triggers long-lasting alterations with region-dependent temporal profiles. Importantly, the temporal pattern in MRI parameters during the first 23 d post-injury can indicate the regions that will develop secondary damage. This information is valuable for targeting and timing interventions in studies aiming at alleviating or reversing the molecular and/or cellular cascades causing the delayed injury.", "author" : [ { "dropping-particle" : "", "family" : "Immonen", "given" : "Riikka J", "non-dropping-particle" : "", "parse-names" : false, "suffix" : "" }, { "dropping-particle" : "", "family" : "Kharatishvili", "given" : "Irina", "non-dropping-particle" : "", "parse-names" : false, "suffix" : "" }, { "dropping-particle" : "", "family" : "Niskanen", "given" : "Juha-Pekka", "non-dropping-particle" : "", "parse-names" : false, "suffix" : "" }, { "dropping-particle" : "", "family" : "Gr\u00f6hn", "given" : "Heidi", "non-dropping-particle" : "", "parse-names" : false, "suffix" : "" }, { "dropping-particle" : "", "family" : "Pitk\u00e4nen", "given" : "Asla", "non-dr</w:instrText>
      </w:r>
      <w:r w:rsidR="000F3682">
        <w:instrText>opping-particle" : "", "parse-names" : false, "suffix" : "" }, { "dropping-particle" : "", "family" : "Gr\u00f6hn", "given" : "Olli H J", "non-dropping-particle" : "", "parse-names" : false, "suffix" : "" } ], "container-title" : "Experimental neurology", "id" : "ITEM-1", "issue" : "1", "issued" : { "date-parts" : [ [ "2009", "1" ] ] }, "page" : "29-40", "title" : "Distinct MRI pattern in lesional and perilesional area after traumatic brain injury in rat--11 months follow-up.", "type" : "article-journal", "volume" : "215" }, "uris" : [ "http://www.mendeley.com/documents/?uuid=8bf5673e-88b5-43e1-a235-15ea6a64e005" ] }, { "id" : "ITEM-2", "itemData" : { "DOI" : "10.1089/neu.2012.2815", "ISSN" : "1557-9042", "PMID" : "23469770", "abstract" : "The present study tested a hypothesis that early identification of injury severity with quantitative magnetic resonance imaging (MRI) provides biomarkers for predicting increased seizure susceptibility and epileptogenesis after traumatic brain injury (TBI). TBI was induced by lateral fluid percussion injury (FPI) in adult rats. Quantitative T2, T1\u03c1, and diffusion were assessed with MRI at 9 days, 23 days, or 2 months post-TBI in the perilesional cortex, thalamus, and hippocampus. Seizure susceptibility was assessed at 12 months after TBI using the pentylenetetrazol seizure-susceptibility test. At 9 and 23 days post-TBI, a change in T1\u03c1 of the perilesional cortex showed the greatest predictive value for increased seizure susceptibility at 12 months post-TBI [area under the curve (AUC), 0.929 and 0.952, respectively; p&lt;0.01]. At 2 months post-TBI, Dav in the thalamus was the best of the biomarkers analyzed (AUC, 0.988; p&lt;0.05). The highest predictive value of all biomarkers was achieved by co</w:instrText>
      </w:r>
      <w:r w:rsidR="000F3682" w:rsidRPr="000F3682">
        <w:instrText>mbining the measurement of Dav in the perilesional cortex and the thalamus at 2 months post-TBI (AUC, 1.000; p&lt;0.01). Our results provide proof-of-concept evidence that clinically relevant MRI biomarkers predict increased seizure susceptibility after experimental TBI.", "author" : [ { "dropping-particle" : "", "family" : "Immonen", "given" : "Riikka", "non-dropping-particle" : "", "parse-names" : false, "suffix" : "" }, { "dropping-particle" : "", "family" : "Kharatishvili", "given" : "Irina", "non-dropping-particle" : "", "parse-names" : false, "suffix" : "" }, { "dropping-particle" : "", "family" : "Gr\u00f6hn", "given" : "Olli", "non-dropping-particle" : "", "parse-names" : false, "suffix" : "" }, { "dropping-particle" : "", "family" : "Pitk\u00e4nen", "given" : "Asla", "non-dropping-particle" : "", "parse-names" : false, "suffix" : "" } ], "container-title" : "Journal of neurotrauma", "id" : "ITEM-2", "issue" : "14", "issued" : { "date-parts" : [ [ "2013", "7", "15" ] ] }, "page" : "1305-9", "title" : "MRI biomarkers for post-traumatic epileptogenesis.", "type" : "article-journal", "volume" : "30" }, "uris" : [ "http://www.mendeley.com/documents/?uuid=56da0547-9e63-4a9f-8899-4cbf9c6225e6" ] } ], "mendeley" : { "formattedCitation" : "&lt;sup&gt;22,23&lt;/sup&gt;", "plainTextFormattedCitation" : "22,23", "previouslyFormattedCitation" : "&lt;sup&gt;16,37&lt;/sup&gt;" }, "properties" : { "noteIndex" : 0 }, "schema" : "https://github.com/citation-style-language/schema/raw/master/csl-citation.json" }</w:instrText>
      </w:r>
      <w:r w:rsidR="00623442" w:rsidRPr="0036688F">
        <w:fldChar w:fldCharType="separate"/>
      </w:r>
      <w:r w:rsidR="000F3682" w:rsidRPr="000F3682">
        <w:rPr>
          <w:noProof/>
          <w:vertAlign w:val="superscript"/>
        </w:rPr>
        <w:t>22,23</w:t>
      </w:r>
      <w:r w:rsidR="00623442" w:rsidRPr="0036688F">
        <w:fldChar w:fldCharType="end"/>
      </w:r>
      <w:r w:rsidR="00D26365" w:rsidRPr="000F3682">
        <w:t xml:space="preserve">. </w:t>
      </w:r>
      <w:r w:rsidR="00AE49B4" w:rsidRPr="000F3682">
        <w:t xml:space="preserve">Blood </w:t>
      </w:r>
      <w:r w:rsidR="008608CC" w:rsidRPr="000F3682">
        <w:t xml:space="preserve">(1.2 ml) </w:t>
      </w:r>
      <w:r w:rsidR="00912EF9" w:rsidRPr="000F3682">
        <w:t xml:space="preserve">will be </w:t>
      </w:r>
      <w:r w:rsidR="00AE49B4" w:rsidRPr="000F3682">
        <w:t xml:space="preserve">sampled in the end of </w:t>
      </w:r>
      <w:r w:rsidR="006655B3" w:rsidRPr="000F3682">
        <w:t xml:space="preserve">each </w:t>
      </w:r>
      <w:r w:rsidR="00AE49B4" w:rsidRPr="000F3682">
        <w:t>MRI session</w:t>
      </w:r>
      <w:r w:rsidR="00E36280" w:rsidRPr="000F3682">
        <w:t xml:space="preserve">. </w:t>
      </w:r>
      <w:r w:rsidR="007A41E2" w:rsidRPr="000F3682">
        <w:t xml:space="preserve">In order to diagnose </w:t>
      </w:r>
      <w:r w:rsidR="00B52973" w:rsidRPr="000F3682">
        <w:t xml:space="preserve">if </w:t>
      </w:r>
      <w:r w:rsidR="00095FA5" w:rsidRPr="000F3682">
        <w:t xml:space="preserve">the </w:t>
      </w:r>
      <w:r w:rsidR="007A41E2" w:rsidRPr="000F3682">
        <w:t xml:space="preserve">rats have developed epilepsy, </w:t>
      </w:r>
      <w:r w:rsidR="009030A6" w:rsidRPr="000F3682">
        <w:t xml:space="preserve">animals </w:t>
      </w:r>
      <w:r w:rsidR="00AE49B4" w:rsidRPr="000F3682">
        <w:t xml:space="preserve">will be </w:t>
      </w:r>
      <w:r w:rsidR="00623965" w:rsidRPr="000F3682">
        <w:t xml:space="preserve">continuously (24/7) </w:t>
      </w:r>
      <w:r w:rsidR="00A65478" w:rsidRPr="000F3682">
        <w:t>vEEG</w:t>
      </w:r>
      <w:r w:rsidR="00AE49B4" w:rsidRPr="000F3682">
        <w:t xml:space="preserve"> monitored with </w:t>
      </w:r>
      <w:r w:rsidR="00600611" w:rsidRPr="000F3682">
        <w:t>intracortical, intrahippocampal and contralateral cortical epidural</w:t>
      </w:r>
      <w:r w:rsidR="00AE49B4" w:rsidRPr="000F3682">
        <w:t xml:space="preserve"> electrodes </w:t>
      </w:r>
      <w:r w:rsidR="001E5ECA" w:rsidRPr="000F3682">
        <w:t>during the 7</w:t>
      </w:r>
      <w:r w:rsidR="001E5ECA" w:rsidRPr="000F3682">
        <w:rPr>
          <w:vertAlign w:val="superscript"/>
        </w:rPr>
        <w:t>th</w:t>
      </w:r>
      <w:r w:rsidR="001E5ECA" w:rsidRPr="000F3682">
        <w:t xml:space="preserve"> mont</w:t>
      </w:r>
      <w:r w:rsidR="00332432" w:rsidRPr="000F3682">
        <w:t>h</w:t>
      </w:r>
      <w:r w:rsidR="007A41E2" w:rsidRPr="000F3682">
        <w:t xml:space="preserve"> post-TBI</w:t>
      </w:r>
      <w:r w:rsidR="00977AFE" w:rsidRPr="000F3682">
        <w:t xml:space="preserve"> (Fig. </w:t>
      </w:r>
      <w:r w:rsidR="008310B0" w:rsidRPr="000F3682">
        <w:t>6</w:t>
      </w:r>
      <w:r w:rsidR="00977AFE" w:rsidRPr="000F3682">
        <w:t>A)</w:t>
      </w:r>
      <w:r w:rsidR="00253A73" w:rsidRPr="000F3682">
        <w:t xml:space="preserve">. </w:t>
      </w:r>
      <w:r w:rsidR="00623965" w:rsidRPr="000F3682">
        <w:t xml:space="preserve">Days 1-3 and days 28-30 of the monitoring </w:t>
      </w:r>
      <w:r w:rsidR="00332432" w:rsidRPr="000F3682">
        <w:t>will be</w:t>
      </w:r>
      <w:r w:rsidR="00623965" w:rsidRPr="000F3682">
        <w:t xml:space="preserve"> done using wide band acquisition mode to catch pHFOs and rHFOSs</w:t>
      </w:r>
      <w:r w:rsidR="00332432" w:rsidRPr="000F3682">
        <w:t>. Days 4-27 will be monitored with standard (1-300 Hz) video-EEG (vEEG) to verify the occurrence of</w:t>
      </w:r>
      <w:r w:rsidR="00623965" w:rsidRPr="000F3682">
        <w:t xml:space="preserve"> spontaneous seizures.</w:t>
      </w:r>
      <w:r w:rsidR="001E5ECA" w:rsidRPr="000F3682">
        <w:t xml:space="preserve"> At 7 months post-TBI, rats will be perfus</w:t>
      </w:r>
      <w:r w:rsidR="00332432" w:rsidRPr="000F3682">
        <w:t>ion-fixed</w:t>
      </w:r>
      <w:r w:rsidR="001E5ECA" w:rsidRPr="000F3682">
        <w:t xml:space="preserve"> for ex vivo</w:t>
      </w:r>
      <w:r w:rsidR="00332432" w:rsidRPr="000F3682">
        <w:t xml:space="preserve"> MRI. After imaging</w:t>
      </w:r>
      <w:r w:rsidR="001E5ECA" w:rsidRPr="000F3682">
        <w:t xml:space="preserve"> brains will be stored in a biobank </w:t>
      </w:r>
      <w:r w:rsidR="001E5ECA" w:rsidRPr="000F3682">
        <w:rPr>
          <w:color w:val="000000" w:themeColor="text1"/>
        </w:rPr>
        <w:t>for later analysis, if the need arises.</w:t>
      </w:r>
      <w:r w:rsidR="00170005" w:rsidRPr="00170005">
        <w:rPr>
          <w:rStyle w:val="Heading2Char"/>
          <w:noProof/>
        </w:rPr>
        <w:t xml:space="preserve"> </w:t>
      </w:r>
    </w:p>
    <w:p w14:paraId="11271D73" w14:textId="3AF6BFD9" w:rsidR="00785C99" w:rsidRPr="000F3682" w:rsidRDefault="0068749D" w:rsidP="006A4104">
      <w:pPr>
        <w:pStyle w:val="Heading2"/>
        <w:widowControl w:val="0"/>
        <w:spacing w:afterLines="20" w:after="48"/>
        <w:rPr>
          <w:i/>
        </w:rPr>
      </w:pPr>
      <w:r w:rsidRPr="000F3682">
        <w:t xml:space="preserve">3.3. Structural </w:t>
      </w:r>
      <w:r w:rsidR="007E4157" w:rsidRPr="000F3682">
        <w:t>MRI to analyze focal lesions and damaged pathways</w:t>
      </w:r>
    </w:p>
    <w:p w14:paraId="498B51F7" w14:textId="07E0FE34" w:rsidR="004C3718" w:rsidRPr="000F3682" w:rsidRDefault="0068749D" w:rsidP="006A4104">
      <w:pPr>
        <w:pStyle w:val="NoSpacing"/>
        <w:widowControl w:val="0"/>
        <w:spacing w:afterLines="20" w:after="48"/>
      </w:pPr>
      <w:r>
        <w:rPr>
          <w:rStyle w:val="Heading2Char"/>
        </w:rPr>
        <w:t xml:space="preserve">3.3.1. </w:t>
      </w:r>
      <w:r w:rsidR="00E36280" w:rsidRPr="0068749D">
        <w:rPr>
          <w:rStyle w:val="Heading2Char"/>
        </w:rPr>
        <w:t>Protocol and data collection:</w:t>
      </w:r>
      <w:r w:rsidR="00E36280" w:rsidRPr="000F3682">
        <w:rPr>
          <w:i/>
        </w:rPr>
        <w:t xml:space="preserve"> </w:t>
      </w:r>
      <w:r w:rsidR="009A7113" w:rsidRPr="000F3682">
        <w:t>All s</w:t>
      </w:r>
      <w:r w:rsidR="00E36280" w:rsidRPr="000F3682">
        <w:t xml:space="preserve">tructural </w:t>
      </w:r>
      <w:r w:rsidR="007E4157" w:rsidRPr="000F3682">
        <w:t>MRI (</w:t>
      </w:r>
      <w:r w:rsidR="00600611" w:rsidRPr="000F3682">
        <w:t>sMRI</w:t>
      </w:r>
      <w:r w:rsidR="006D077A" w:rsidRPr="000F3682">
        <w:t xml:space="preserve">) </w:t>
      </w:r>
      <w:r w:rsidR="007E4157" w:rsidRPr="000F3682">
        <w:t xml:space="preserve">data </w:t>
      </w:r>
      <w:r w:rsidR="00912EF9" w:rsidRPr="000F3682">
        <w:t xml:space="preserve">will be </w:t>
      </w:r>
      <w:r w:rsidR="009A7113" w:rsidRPr="000F3682">
        <w:t xml:space="preserve">collected in the same session at </w:t>
      </w:r>
      <w:r w:rsidR="00600611" w:rsidRPr="000F3682">
        <w:t xml:space="preserve">4 </w:t>
      </w:r>
      <w:r w:rsidR="009A7113" w:rsidRPr="000F3682">
        <w:t xml:space="preserve">different </w:t>
      </w:r>
      <w:r w:rsidR="007E4157" w:rsidRPr="000F3682">
        <w:t>time point</w:t>
      </w:r>
      <w:r w:rsidR="008044FF" w:rsidRPr="000F3682">
        <w:t>s</w:t>
      </w:r>
      <w:r w:rsidR="00623965" w:rsidRPr="000F3682">
        <w:t>, each session lasting</w:t>
      </w:r>
      <w:r w:rsidR="007E4157" w:rsidRPr="000F3682">
        <w:t xml:space="preserve"> </w:t>
      </w:r>
      <w:r w:rsidR="00600611" w:rsidRPr="0036688F">
        <w:sym w:font="Symbol" w:char="F07E"/>
      </w:r>
      <w:r w:rsidR="007E4157" w:rsidRPr="000F3682">
        <w:t>2 h.</w:t>
      </w:r>
      <w:r w:rsidR="00EA391A" w:rsidRPr="000F3682">
        <w:t xml:space="preserve"> </w:t>
      </w:r>
      <w:r w:rsidR="007E4157" w:rsidRPr="000F3682">
        <w:t xml:space="preserve">Anatomical MRI data are collected in 4.7T (Melbourne) or 7T (Kuopio, UCLA) using </w:t>
      </w:r>
      <w:r w:rsidR="0054158F" w:rsidRPr="000F3682">
        <w:t>fast imaging with steady-state precession (</w:t>
      </w:r>
      <w:r w:rsidR="007E4157" w:rsidRPr="000F3682">
        <w:t>FISP</w:t>
      </w:r>
      <w:r w:rsidR="0054158F" w:rsidRPr="000F3682">
        <w:t>)</w:t>
      </w:r>
      <w:r w:rsidR="007E4157" w:rsidRPr="000F3682">
        <w:t xml:space="preserve"> sequence</w:t>
      </w:r>
      <w:r w:rsidR="00253A73" w:rsidRPr="000F3682">
        <w:t>. M</w:t>
      </w:r>
      <w:r w:rsidR="007E4157" w:rsidRPr="000F3682">
        <w:t xml:space="preserve">icrostructural data </w:t>
      </w:r>
      <w:r w:rsidR="00912EF9" w:rsidRPr="000F3682">
        <w:t xml:space="preserve">will be </w:t>
      </w:r>
      <w:r w:rsidR="00253A73" w:rsidRPr="000F3682">
        <w:lastRenderedPageBreak/>
        <w:t xml:space="preserve">captured </w:t>
      </w:r>
      <w:r w:rsidR="00E36280" w:rsidRPr="000F3682">
        <w:t xml:space="preserve">using </w:t>
      </w:r>
      <w:r w:rsidR="007E4157" w:rsidRPr="000F3682">
        <w:t>magnetization prepared multi</w:t>
      </w:r>
      <w:r w:rsidR="0054158F" w:rsidRPr="000F3682">
        <w:t>-</w:t>
      </w:r>
      <w:r w:rsidR="007E4157" w:rsidRPr="000F3682">
        <w:t>echo</w:t>
      </w:r>
      <w:r w:rsidR="0054158F" w:rsidRPr="000F3682">
        <w:t>-</w:t>
      </w:r>
      <w:r w:rsidR="007E4157" w:rsidRPr="000F3682">
        <w:t xml:space="preserve">gradient sequence and DTI. </w:t>
      </w:r>
      <w:r w:rsidR="00006F98" w:rsidRPr="000F3682">
        <w:t xml:space="preserve">Pulse sequences </w:t>
      </w:r>
      <w:r w:rsidR="00912EF9" w:rsidRPr="000F3682">
        <w:t xml:space="preserve">will be </w:t>
      </w:r>
      <w:r w:rsidR="00006F98" w:rsidRPr="000F3682">
        <w:t xml:space="preserve">optimized to take into account the field dependency of the relaxation times, and </w:t>
      </w:r>
      <w:r w:rsidR="0054158F" w:rsidRPr="000F3682">
        <w:t xml:space="preserve">will be </w:t>
      </w:r>
      <w:r w:rsidR="00006F98" w:rsidRPr="000F3682">
        <w:t xml:space="preserve">confirmed to produce comparable data using standard phantoms and </w:t>
      </w:r>
      <w:r w:rsidR="0054158F" w:rsidRPr="000F3682">
        <w:t xml:space="preserve">naive </w:t>
      </w:r>
      <w:r w:rsidR="00006F98" w:rsidRPr="000F3682">
        <w:t>animals. As phase imaging is highly field</w:t>
      </w:r>
      <w:r w:rsidR="009030A6" w:rsidRPr="000F3682">
        <w:t>-</w:t>
      </w:r>
      <w:r w:rsidR="00006F98" w:rsidRPr="000F3682">
        <w:t xml:space="preserve">dependent only data obtained in UCLA and in Kuopio (7T) </w:t>
      </w:r>
      <w:r w:rsidR="00912EF9" w:rsidRPr="000F3682">
        <w:t xml:space="preserve">will be </w:t>
      </w:r>
      <w:r w:rsidR="00006F98" w:rsidRPr="000F3682">
        <w:t xml:space="preserve">pooled together and data obtained in Melbourne (4.7) </w:t>
      </w:r>
      <w:r w:rsidR="00912EF9" w:rsidRPr="000F3682">
        <w:t xml:space="preserve">will be </w:t>
      </w:r>
      <w:r w:rsidR="00006F98" w:rsidRPr="000F3682">
        <w:t>used to extrapolate findings to human MRI (3T).</w:t>
      </w:r>
      <w:r w:rsidR="00006F98" w:rsidRPr="000F3682" w:rsidDel="00006F98">
        <w:t xml:space="preserve"> </w:t>
      </w:r>
      <w:r w:rsidR="00AA1800" w:rsidRPr="000F3682">
        <w:t xml:space="preserve"> </w:t>
      </w:r>
    </w:p>
    <w:p w14:paraId="6D0C5FE3" w14:textId="3812A0E0" w:rsidR="004C3718" w:rsidRPr="000F3682" w:rsidRDefault="0068749D" w:rsidP="006A4104">
      <w:pPr>
        <w:pStyle w:val="NoSpacing"/>
        <w:widowControl w:val="0"/>
        <w:spacing w:afterLines="20" w:after="48"/>
      </w:pPr>
      <w:r>
        <w:rPr>
          <w:rStyle w:val="Heading2Char"/>
        </w:rPr>
        <w:t xml:space="preserve">3.3.2. </w:t>
      </w:r>
      <w:r w:rsidR="007F53B1" w:rsidRPr="0068749D">
        <w:rPr>
          <w:rStyle w:val="Heading2Char"/>
        </w:rPr>
        <w:t>MRI</w:t>
      </w:r>
      <w:r w:rsidR="00B9582E" w:rsidRPr="0068749D">
        <w:rPr>
          <w:rStyle w:val="Heading2Char"/>
        </w:rPr>
        <w:t xml:space="preserve"> analysis:</w:t>
      </w:r>
      <w:r w:rsidR="00B9582E" w:rsidRPr="000F3682">
        <w:t xml:space="preserve"> Anatomical high resolution data collected with FISP will be </w:t>
      </w:r>
      <w:r w:rsidR="0092763D" w:rsidRPr="000F3682">
        <w:t xml:space="preserve">transferred </w:t>
      </w:r>
      <w:r w:rsidR="00B9582E" w:rsidRPr="000F3682">
        <w:t xml:space="preserve">to the </w:t>
      </w:r>
      <w:r w:rsidR="00623965" w:rsidRPr="000F3682">
        <w:rPr>
          <w:bCs/>
        </w:rPr>
        <w:t>IAC</w:t>
      </w:r>
      <w:r w:rsidR="00BC4375" w:rsidRPr="000F3682" w:rsidDel="00BC4375">
        <w:t xml:space="preserve"> </w:t>
      </w:r>
      <w:r w:rsidR="00B9582E" w:rsidRPr="000F3682">
        <w:t xml:space="preserve">for group level morphometric analysis that </w:t>
      </w:r>
      <w:r w:rsidR="00912EF9" w:rsidRPr="000F3682">
        <w:t xml:space="preserve">will be </w:t>
      </w:r>
      <w:r w:rsidR="00B9582E" w:rsidRPr="000F3682">
        <w:t xml:space="preserve">aligned with the methodology in Project </w:t>
      </w:r>
      <w:r w:rsidR="00623965" w:rsidRPr="000F3682">
        <w:t>3</w:t>
      </w:r>
      <w:r w:rsidR="00B9582E" w:rsidRPr="000F3682">
        <w:t xml:space="preserve">. Other data analysis </w:t>
      </w:r>
      <w:r w:rsidR="00912EF9" w:rsidRPr="000F3682">
        <w:t xml:space="preserve">will be </w:t>
      </w:r>
      <w:r w:rsidR="00B9582E" w:rsidRPr="000F3682">
        <w:t xml:space="preserve">done locally </w:t>
      </w:r>
      <w:r w:rsidR="00213F65" w:rsidRPr="000F3682">
        <w:t xml:space="preserve">at </w:t>
      </w:r>
      <w:r w:rsidR="00B9582E" w:rsidRPr="000F3682">
        <w:t xml:space="preserve">each site using identical analysis tools and procedures including Tract-Based Spatial Statistics (TBSS) for DTI data, voxel based morphometry (VBM) in FSL and </w:t>
      </w:r>
      <w:r w:rsidR="0054158F" w:rsidRPr="000F3682">
        <w:t xml:space="preserve">atlas-aligned </w:t>
      </w:r>
      <w:r w:rsidR="00B9582E" w:rsidRPr="000F3682">
        <w:t xml:space="preserve">ROI analysis. As outcome measures we </w:t>
      </w:r>
      <w:r w:rsidR="00912EF9" w:rsidRPr="000F3682">
        <w:t xml:space="preserve">will </w:t>
      </w:r>
      <w:r w:rsidR="00B9582E" w:rsidRPr="000F3682">
        <w:t>assess (a) volumes of the hippocampus, thalamus, remaining ipsilateral cortex, and ventricles</w:t>
      </w:r>
      <w:r w:rsidR="00354250" w:rsidRPr="000F3682">
        <w:t xml:space="preserve">, </w:t>
      </w:r>
      <w:r w:rsidR="00B9582E" w:rsidRPr="000F3682">
        <w:t xml:space="preserve">(b) </w:t>
      </w:r>
      <w:r w:rsidR="00977AFE" w:rsidRPr="000F3682">
        <w:t xml:space="preserve">location, </w:t>
      </w:r>
      <w:r w:rsidR="00354250" w:rsidRPr="000F3682">
        <w:t xml:space="preserve">number </w:t>
      </w:r>
      <w:r w:rsidR="00B9582E" w:rsidRPr="000F3682">
        <w:t xml:space="preserve">and extent of </w:t>
      </w:r>
      <w:r w:rsidR="00EA391A" w:rsidRPr="000F3682">
        <w:t>hemorrhages</w:t>
      </w:r>
      <w:r w:rsidR="00B9582E" w:rsidRPr="000F3682">
        <w:t xml:space="preserve"> </w:t>
      </w:r>
      <w:r w:rsidR="0092763D" w:rsidRPr="000F3682">
        <w:t>(</w:t>
      </w:r>
      <w:r w:rsidR="0092763D" w:rsidRPr="000F3682">
        <w:rPr>
          <w:b/>
        </w:rPr>
        <w:t>Fig. 10</w:t>
      </w:r>
      <w:r w:rsidR="0092763D" w:rsidRPr="000F3682">
        <w:t xml:space="preserve">) </w:t>
      </w:r>
      <w:r w:rsidR="00B9582E" w:rsidRPr="000F3682">
        <w:t xml:space="preserve">as detected in gradient echo and phase images. As outcomes for white matter changes (axonal injury/demyelination) we </w:t>
      </w:r>
      <w:r w:rsidR="00912EF9" w:rsidRPr="000F3682">
        <w:t xml:space="preserve">will </w:t>
      </w:r>
      <w:r w:rsidR="00B9582E" w:rsidRPr="000F3682">
        <w:t xml:space="preserve">assess (c) quantitative MTR values, (d) phase, (e) </w:t>
      </w:r>
      <w:r w:rsidR="0054158F" w:rsidRPr="000F3682">
        <w:t>diffusion anisotropy measures</w:t>
      </w:r>
      <w:r w:rsidR="00B9582E" w:rsidRPr="000F3682">
        <w:t xml:space="preserve">: fractional, linear, planar and spherical, and (f) diffusivities: axial, radial and mean in selected </w:t>
      </w:r>
      <w:r w:rsidR="0054158F" w:rsidRPr="000F3682">
        <w:t xml:space="preserve">atlas-aligned </w:t>
      </w:r>
      <w:r w:rsidR="00B9582E" w:rsidRPr="000F3682">
        <w:t>ROIs</w:t>
      </w:r>
      <w:r w:rsidR="00977AFE" w:rsidRPr="000F3682">
        <w:t xml:space="preserve"> (rostrocaudal extent of perilesional cortex, thalamus, septotemporal extent of hippocampus)</w:t>
      </w:r>
      <w:r w:rsidR="00B9582E" w:rsidRPr="000F3682">
        <w:t xml:space="preserve">. Quantitative magnetization transfer ratio, scalar DTI parameter, and phase maps </w:t>
      </w:r>
      <w:r w:rsidR="00912EF9" w:rsidRPr="000F3682">
        <w:t xml:space="preserve">will be </w:t>
      </w:r>
      <w:r w:rsidR="00B9582E" w:rsidRPr="000F3682">
        <w:t xml:space="preserve">calculated and ROIs </w:t>
      </w:r>
      <w:r w:rsidR="00912EF9" w:rsidRPr="000F3682">
        <w:t xml:space="preserve">will be </w:t>
      </w:r>
      <w:r w:rsidR="00B9582E" w:rsidRPr="000F3682">
        <w:t>drawn in major hippocampal and thalamo-cortical pathways</w:t>
      </w:r>
      <w:r w:rsidR="00977AFE" w:rsidRPr="000F3682">
        <w:t xml:space="preserve">. Finally, particular attention </w:t>
      </w:r>
      <w:r w:rsidR="00090798" w:rsidRPr="000F3682">
        <w:t>will</w:t>
      </w:r>
      <w:r w:rsidR="00977AFE" w:rsidRPr="000F3682">
        <w:t xml:space="preserve"> paid on analysis of co-pathologies (</w:t>
      </w:r>
      <w:r w:rsidR="00977AFE" w:rsidRPr="000F3682">
        <w:rPr>
          <w:i/>
        </w:rPr>
        <w:t>e.g.</w:t>
      </w:r>
      <w:r w:rsidR="00090798" w:rsidRPr="000F3682">
        <w:t>,</w:t>
      </w:r>
      <w:r w:rsidR="00977AFE" w:rsidRPr="000F3682">
        <w:t xml:space="preserve"> perilesional iron deposits and odema suggesting ongoing inflammation).</w:t>
      </w:r>
      <w:r w:rsidR="00B9582E" w:rsidRPr="000F3682">
        <w:t xml:space="preserve"> </w:t>
      </w:r>
    </w:p>
    <w:p w14:paraId="29821A61" w14:textId="6149DAFA" w:rsidR="00D807EC" w:rsidRPr="000F3682" w:rsidRDefault="004277EB" w:rsidP="006A4104">
      <w:pPr>
        <w:pStyle w:val="NoSpacing"/>
        <w:widowControl w:val="0"/>
        <w:spacing w:afterLines="20" w:after="48"/>
      </w:pPr>
      <w:r>
        <w:rPr>
          <w:b/>
          <w:bCs/>
          <w:noProof/>
        </w:rPr>
        <mc:AlternateContent>
          <mc:Choice Requires="wpg">
            <w:drawing>
              <wp:anchor distT="0" distB="0" distL="91440" distR="0" simplePos="0" relativeHeight="251662848" behindDoc="0" locked="0" layoutInCell="1" allowOverlap="1" wp14:anchorId="6D9A2670" wp14:editId="05F5DFA5">
                <wp:simplePos x="0" y="0"/>
                <wp:positionH relativeFrom="margin">
                  <wp:posOffset>4114800</wp:posOffset>
                </wp:positionH>
                <wp:positionV relativeFrom="paragraph">
                  <wp:posOffset>-160020</wp:posOffset>
                </wp:positionV>
                <wp:extent cx="2795270" cy="2574925"/>
                <wp:effectExtent l="0" t="0" r="0" b="15875"/>
                <wp:wrapSquare wrapText="bothSides"/>
                <wp:docPr id="30" name="Group 30"/>
                <wp:cNvGraphicFramePr/>
                <a:graphic xmlns:a="http://schemas.openxmlformats.org/drawingml/2006/main">
                  <a:graphicData uri="http://schemas.microsoft.com/office/word/2010/wordprocessingGroup">
                    <wpg:wgp>
                      <wpg:cNvGrpSpPr/>
                      <wpg:grpSpPr>
                        <a:xfrm>
                          <a:off x="0" y="0"/>
                          <a:ext cx="2795270" cy="2574925"/>
                          <a:chOff x="123888" y="85669"/>
                          <a:chExt cx="2798369" cy="2572425"/>
                        </a:xfrm>
                      </wpg:grpSpPr>
                      <wpg:grpSp>
                        <wpg:cNvPr id="532" name="Group 532"/>
                        <wpg:cNvGrpSpPr/>
                        <wpg:grpSpPr>
                          <a:xfrm>
                            <a:off x="123888" y="114300"/>
                            <a:ext cx="2798369" cy="2543794"/>
                            <a:chOff x="425021" y="-58932"/>
                            <a:chExt cx="2803182" cy="2622405"/>
                          </a:xfrm>
                        </wpg:grpSpPr>
                        <pic:pic xmlns:pic="http://schemas.openxmlformats.org/drawingml/2006/picture">
                          <pic:nvPicPr>
                            <pic:cNvPr id="533" name="Picture 533"/>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475788" y="-58932"/>
                              <a:ext cx="2651670" cy="1474091"/>
                            </a:xfrm>
                            <a:prstGeom prst="rect">
                              <a:avLst/>
                            </a:prstGeom>
                            <a:noFill/>
                            <a:ln>
                              <a:noFill/>
                            </a:ln>
                          </pic:spPr>
                        </pic:pic>
                        <wps:wsp>
                          <wps:cNvPr id="534" name="Text Box 2"/>
                          <wps:cNvSpPr txBox="1">
                            <a:spLocks noChangeArrowheads="1"/>
                          </wps:cNvSpPr>
                          <wps:spPr bwMode="auto">
                            <a:xfrm>
                              <a:off x="425021" y="1474073"/>
                              <a:ext cx="2803182" cy="1089400"/>
                            </a:xfrm>
                            <a:prstGeom prst="rect">
                              <a:avLst/>
                            </a:prstGeom>
                            <a:noFill/>
                            <a:ln w="9525">
                              <a:noFill/>
                              <a:miter lim="800000"/>
                              <a:headEnd/>
                              <a:tailEnd/>
                            </a:ln>
                          </wps:spPr>
                          <wps:txbx>
                            <w:txbxContent>
                              <w:p w14:paraId="7FA7A3B2" w14:textId="290730C6" w:rsidR="00050CFD" w:rsidRPr="000F3682" w:rsidRDefault="00050CFD" w:rsidP="002C176A">
                                <w:pPr>
                                  <w:rPr>
                                    <w:rFonts w:ascii="Arial" w:hAnsi="Arial" w:cs="Arial"/>
                                    <w:sz w:val="18"/>
                                    <w:szCs w:val="18"/>
                                  </w:rPr>
                                </w:pPr>
                                <w:r w:rsidRPr="000F3682">
                                  <w:rPr>
                                    <w:rFonts w:ascii="Arial" w:hAnsi="Arial" w:cs="Arial"/>
                                    <w:b/>
                                    <w:sz w:val="18"/>
                                    <w:szCs w:val="18"/>
                                  </w:rPr>
                                  <w:t>Figure 10.</w:t>
                                </w:r>
                                <w:r w:rsidRPr="000F3682">
                                  <w:rPr>
                                    <w:rFonts w:ascii="Arial" w:hAnsi="Arial" w:cs="Arial"/>
                                    <w:sz w:val="18"/>
                                    <w:szCs w:val="18"/>
                                  </w:rPr>
                                  <w:t xml:space="preserve"> Messori et al. showed using T2 MRI that hemosiderin surrounded with incomplete glial scar is a risk for PTEgenesis (left;</w:t>
                                </w:r>
                                <w:r w:rsidRPr="009A315D">
                                  <w:rPr>
                                    <w:rFonts w:ascii="Arial" w:hAnsi="Arial" w:cs="Arial"/>
                                    <w:sz w:val="18"/>
                                    <w:szCs w:val="18"/>
                                  </w:rPr>
                                  <w:fldChar w:fldCharType="begin" w:fldLock="1"/>
                                </w:r>
                                <w:r w:rsidR="000F3682" w:rsidRPr="000F3682">
                                  <w:rPr>
                                    <w:rFonts w:ascii="Arial" w:hAnsi="Arial" w:cs="Arial"/>
                                    <w:sz w:val="18"/>
                                    <w:szCs w:val="18"/>
                                  </w:rPr>
                                  <w:instrText>ADDIN CSL_CITATION { "citationItems" : [ { "id" : "ITEM-1", "itemData" : { "DOI" : "10.1111/j.1528-1167.2005.34004.x", "ISSN" : "0013-9580", "PMID" : "16146443", "abstract" : "PURPOSE: Evaluation of morphologic risk factors for posttraumatic epilepsy (PTE) by using brain magnetic resonance imaging (MRI) in serial assessments &lt;or=2 years after traumatic brain injury (TBI).\n\nMETHODS: Brain MRI hyperintense (gliosis) or hypointense (hemosiderin) areas or both were assessed in the images of 135 adult TBI inpatients who completed a 2-year clinical, EEG, and MRI study protocol. Overall clinical follow-up for the development of PTE was 5-10 years (median, 102 months). Morphologic risk factors for PTE were evaluated by using Kaplan-Meier curves and Cox regression analysis.\n\nRESULTS: In 20 patients, PTE developed. Kaplan-Meier curves showed that gliomesenchymal sequelae of focal brain lesions (subdural hematomas/contusions) that required surgical treatment (sSDH-C) were a PTE risk factor (p&lt;0.001), as were sequelae of nonsurgical hemorrhagic contusions with gliosis wall incompletely surrounding hemosiderin dregs (IW) (p=0.039) and mainly those with time-related changes from incomplete to complete gliosis wall around hemosiderin (I/CW) (p=0.005); those with early hemosiderin completely surrounded by gliosis (CW) were not (p=0.821). Cox regression analysis showed that for patients with sequelae of sSDH-C, the PTE risk was 4.38 (p=0.023) times higher than for those who did not require surgical treatment or underwent surgery because of purely extradural hematoma; for those with IW and I/CW lesions, considered pooled, it was 6.61 times higher (p=0.014) than for those with CW lesions.\n\nCONCLUSIONS: MRI follow-up examination in the early chronic stage can differentiate among low-, intermediate-, and high-risk sequelae of TBI. These findings yield new evidence for, but do not resolve, the debate on posttraumatic epileptogenesis.", "author" : [ { "dropping-particle" : "", "family" : "Messori", "given" : "Anna", "non-dropping-particle" : "", "parse-names" : false, "suffix" : "" }, { "dropping-particle" : "", "family" : "Polonara", "given" : "Gabriele", "non-dropping-particle" : "", "parse-names" : false, "suffix" : "" }, { "dropping-particle" : "", "family" : "Carle", "given" : "Flavia", "non-dropping-particle" : "", "parse-names" : false, "suffix" : "" }, { "dropping-particle" : "", "family" : "Gesuita", "given" : "Rosaria", "non-dropping-particle" : "", "parse-names" : false, "suffix" : "" }, { "dropping-particle" : "", "family" : "Salvolini", "given" : "Ugo", "non-dropping-particle" : "", "parse-names" : false, "suffix" : "" } ], "container-title" : "Epilepsia", "id" : "ITEM-1", "issue" : "9", "issued" : { "date-parts" : [ [ "2005", "9" ] ] }, "page" : "1472-81", "title" : "Predicting posttraumatic epilepsy with MRI: prospective longitudinal morphologic study in adults.", "type" : "article-journal", "volume" : "46" }, "uris" : [ "http://www.mendeley.com/documents/?uuid=4f42e398-8243-4304-a6a0-554077804e07" ] } ], "mendeley" : { "formattedCitation" : "&lt;sup&gt;34&lt;/sup&gt;", "plainTextFormattedCitation" : "34", "previouslyFormattedCitation" : "&lt;sup&gt;59&lt;/sup&gt;" }, "properties" : { "noteIndex" : 0 }, "schema" : "https://github.com/citation-style-language/schema/raw/master/csl-citation.json" }</w:instrText>
                                </w:r>
                                <w:r w:rsidRPr="009A315D">
                                  <w:rPr>
                                    <w:rFonts w:ascii="Arial" w:hAnsi="Arial" w:cs="Arial"/>
                                    <w:sz w:val="18"/>
                                    <w:szCs w:val="18"/>
                                  </w:rPr>
                                  <w:fldChar w:fldCharType="separate"/>
                                </w:r>
                                <w:r w:rsidR="000F3682" w:rsidRPr="000F3682">
                                  <w:rPr>
                                    <w:rFonts w:ascii="Arial" w:hAnsi="Arial" w:cs="Arial"/>
                                    <w:noProof/>
                                    <w:sz w:val="18"/>
                                    <w:szCs w:val="18"/>
                                    <w:vertAlign w:val="superscript"/>
                                  </w:rPr>
                                  <w:t>34</w:t>
                                </w:r>
                                <w:r w:rsidRPr="009A315D">
                                  <w:rPr>
                                    <w:rFonts w:ascii="Arial" w:hAnsi="Arial" w:cs="Arial"/>
                                    <w:sz w:val="18"/>
                                    <w:szCs w:val="18"/>
                                  </w:rPr>
                                  <w:fldChar w:fldCharType="end"/>
                                </w:r>
                                <w:r w:rsidRPr="000F3682">
                                  <w:rPr>
                                    <w:rFonts w:ascii="Arial" w:hAnsi="Arial" w:cs="Arial"/>
                                    <w:sz w:val="18"/>
                                    <w:szCs w:val="18"/>
                                  </w:rPr>
                                  <w:t>. Right panel shows comparable iron accumulation (hypointensity, magnified in insert) in the perilesional cortex surrounded by a fragmentary hyperintensity, suggestive of incomplete of glial scar.</w:t>
                                </w:r>
                              </w:p>
                            </w:txbxContent>
                          </wps:txbx>
                          <wps:bodyPr rot="0" vert="horz" wrap="square" lIns="91440" tIns="45720" rIns="91440" bIns="45720" anchor="t" anchorCtr="0">
                            <a:noAutofit/>
                          </wps:bodyPr>
                        </wps:wsp>
                      </wpg:grpSp>
                      <wps:wsp>
                        <wps:cNvPr id="28" name="Rectangle 28"/>
                        <wps:cNvSpPr/>
                        <wps:spPr>
                          <a:xfrm>
                            <a:off x="142959" y="85669"/>
                            <a:ext cx="2698563" cy="2572424"/>
                          </a:xfrm>
                          <a:prstGeom prst="rect">
                            <a:avLst/>
                          </a:prstGeom>
                          <a:noFill/>
                          <a:ln w="31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D9A2670" id="Group 30" o:spid="_x0000_s1142" style="position:absolute;margin-left:324pt;margin-top:-12.6pt;width:220.1pt;height:202.75pt;z-index:251662848;mso-wrap-distance-left:7.2pt;mso-wrap-distance-right:0;mso-position-horizontal-relative:margin;mso-width-relative:margin;mso-height-relative:margin" coordorigin="1238,856" coordsize="27983,2572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">
                <v:group id="Group 532" o:spid="_x0000_s1143" style="position:absolute;left:1238;top:1143;width:27984;height:25437" coordorigin="4250,-589" coordsize="28031,262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bnHFMQAAADcAAAADwAAAGRycy9kb3ducmV2LnhtbESPQYvCMBSE74L/ITxh&#10;b5pWUaQaRUSXPciCVVj29miebbF5KU1s67/fLAgeh5n5hllve1OJlhpXWlYQTyIQxJnVJecKrpfj&#10;eAnCeWSNlWVS8CQH281wsMZE247P1KY+FwHCLkEFhfd1IqXLCjLoJrYmDt7NNgZ9kE0udYNdgJtK&#10;TqNoIQ2WHBYKrGlfUHZPH0bBZ4fdbhYf2tP9tn/+XubfP6eYlPoY9bsVCE+9f4df7S+tYD6bwv+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bnHFMQAAADcAAAA&#10;DwAAAAAAAAAAAAAAAACqAgAAZHJzL2Rvd25yZXYueG1sUEsFBgAAAAAEAAQA+gAAAJsDAAAAAA==&#10;">
                  <v:shape id="Picture 533" o:spid="_x0000_s1144" type="#_x0000_t75" style="position:absolute;left:4757;top:-589;width:26517;height:147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BqSg3FAAAA3AAAAA8AAABkcnMvZG93bnJldi54bWxEj0FrwkAUhO8F/8PyBG91k8aKRFeRQkFo&#10;ixg9eHxkn0kw+zZkXzX++26h0OMwM98wq83gWnWjPjSeDaTTBBRx6W3DlYHT8f15ASoIssXWMxl4&#10;UIDNevS0wtz6Ox/oVkilIoRDjgZqkS7XOpQ1OQxT3xFH7+J7hxJlX2nb4z3CXatfkmSuHTYcF2rs&#10;6K2m8lp8OwPdebgeiv0jnWufyWw/k/Tz48uYyXjYLkEJDfIf/mvvrIHXLIPfM/EI6PU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akoNxQAAANwAAAAPAAAAAAAAAAAAAAAA&#10;AJ8CAABkcnMvZG93bnJldi54bWxQSwUGAAAAAAQABAD3AAAAkQMAAAAA&#10;">
                    <v:imagedata r:id="rId23" o:title=""/>
                    <v:path arrowok="t"/>
                  </v:shape>
                  <v:shape id="Text Box 2" o:spid="_x0000_s1145" type="#_x0000_t202" style="position:absolute;left:4250;top:14740;width:28032;height:108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h/R8QA&#10;AADcAAAADwAAAGRycy9kb3ducmV2LnhtbESPQWvCQBSE74L/YXlCb3VXq8XGbERaCp4qTWvB2yP7&#10;TILZtyG7NfHfd4WCx2FmvmHSzWAbcaHO1441zKYKBHHhTM2lhu+v98cVCB+QDTaOScOVPGyy8SjF&#10;xLieP+mSh1JECPsENVQhtImUvqjIop+6ljh6J9dZDFF2pTQd9hFuGzlX6llarDkuVNjSa0XFOf+1&#10;Gg4fp+PPQu3LN7tsezcoyfZFav0wGbZrEIGGcA//t3dGw/Jp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If0fEAAAA3AAAAA8AAAAAAAAAAAAAAAAAmAIAAGRycy9k&#10;b3ducmV2LnhtbFBLBQYAAAAABAAEAPUAAACJAwAAAAA=&#10;" filled="f" stroked="f">
                    <v:textbox>
                      <w:txbxContent>
                        <w:p w14:paraId="7FA7A3B2" w14:textId="290730C6" w:rsidR="00050CFD" w:rsidRPr="000F3682" w:rsidRDefault="00050CFD" w:rsidP="002C176A">
                          <w:pPr>
                            <w:rPr>
                              <w:rFonts w:ascii="Arial" w:hAnsi="Arial" w:cs="Arial"/>
                              <w:sz w:val="18"/>
                              <w:szCs w:val="18"/>
                            </w:rPr>
                          </w:pPr>
                          <w:r w:rsidRPr="000F3682">
                            <w:rPr>
                              <w:rFonts w:ascii="Arial" w:hAnsi="Arial" w:cs="Arial"/>
                              <w:b/>
                              <w:sz w:val="18"/>
                              <w:szCs w:val="18"/>
                            </w:rPr>
                            <w:t>Figure 10.</w:t>
                          </w:r>
                          <w:r w:rsidRPr="000F3682">
                            <w:rPr>
                              <w:rFonts w:ascii="Arial" w:hAnsi="Arial" w:cs="Arial"/>
                              <w:sz w:val="18"/>
                              <w:szCs w:val="18"/>
                            </w:rPr>
                            <w:t xml:space="preserve"> Messori et al. showed using T2 MRI that hemosiderin surrounded with incomplete glial scar is a risk for PTEgenesis (left;</w:t>
                          </w:r>
                          <w:r w:rsidRPr="009A315D">
                            <w:rPr>
                              <w:rFonts w:ascii="Arial" w:hAnsi="Arial" w:cs="Arial"/>
                              <w:sz w:val="18"/>
                              <w:szCs w:val="18"/>
                            </w:rPr>
                            <w:fldChar w:fldCharType="begin" w:fldLock="1"/>
                          </w:r>
                          <w:r w:rsidR="000F3682" w:rsidRPr="000F3682">
                            <w:rPr>
                              <w:rFonts w:ascii="Arial" w:hAnsi="Arial" w:cs="Arial"/>
                              <w:sz w:val="18"/>
                              <w:szCs w:val="18"/>
                            </w:rPr>
                            <w:instrText>ADDIN CSL_CITATION { "citationItems" : [ { "id" : "ITEM-1", "itemData" : { "DOI" : "10.1111/j.1528-1167.2005.34004.x", "ISSN" : "0013-9580", "PMID" : "16146443", "abstract" : "PURPOSE: Evaluation of morphologic risk factors for posttraumatic epilepsy (PTE) by using brain magnetic resonance imaging (MRI) in serial assessments &lt;or=2 years after traumatic brain injury (TBI).\n\nMETHODS: Brain MRI hyperintense (gliosis) or hypointense (hemosiderin) areas or both were assessed in the images of 135 adult TBI inpatients who completed a 2-year clinical, EEG, and MRI study protocol. Overall clinical follow-up for the development of PTE was 5-10 years (median, 102 months). Morphologic risk factors for PTE were evaluated by using Kaplan-Meier curves and Cox regression analysis.\n\nRESULTS: In 20 patients, PTE developed. Kaplan-Meier curves showed that gliomesenchymal sequelae of focal brain lesions (subdural hematomas/contusions) that required surgical treatment (sSDH-C) were a PTE risk factor (p&lt;0.001), as were sequelae of nonsurgical hemorrhagic contusions with gliosis wall incompletely surrounding hemosiderin dregs (IW) (p=0.039) and mainly those with time-related changes from incomplete to complete gliosis wall around hemosiderin (I/CW) (p=0.005); those with early hemosiderin completely surrounded by gliosis (CW) were not (p=0.821). Cox regression analysis showed that for patients with sequelae of sSDH-C, the PTE risk was 4.38 (p=0.023) times higher than for those who did not require surgical treatment or underwent surgery because of purely extradural hematoma; for those with IW and I/CW lesions, considered pooled, it was 6.61 times higher (p=0.014) than for those with CW lesions.\n\nCONCLUSIONS: MRI follow-up examination in the early chronic stage can differentiate among low-, intermediate-, and high-risk sequelae of TBI. These findings yield new evidence for, but do not resolve, the debate on posttraumatic epileptogenesis.", "author" : [ { "dropping-particle" : "", "family" : "Messori", "given" : "Anna", "non-dropping-particle" : "", "parse-names" : false, "suffix" : "" }, { "dropping-particle" : "", "family" : "Polonara", "given" : "Gabriele", "non-dropping-particle" : "", "parse-names" : false, "suffix" : "" }, { "dropping-particle" : "", "family" : "Carle", "given" : "Flavia", "non-dropping-particle" : "", "parse-names" : false, "suffix" : "" }, { "dropping-particle" : "", "family" : "Gesuita", "given" : "Rosaria", "non-dropping-particle" : "", "parse-names" : false, "suffix" : "" }, { "dropping-particle" : "", "family" : "Salvolini", "given" : "Ugo", "non-dropping-particle" : "", "parse-names" : false, "suffix" : "" } ], "container-title" : "Epilepsia", "id" : "ITEM-1", "issue" : "9", "issued" : { "date-parts" : [ [ "2005", "9" ] ] }, "page" : "1472-81", "title" : "Predicting posttraumatic epilepsy with MRI: prospective longitudinal morphologic study in adults.", "type" : "article-journal", "volume" : "46" }, "uris" : [ "http://www.mendeley.com/documents/?uuid=4f42e398-8243-4304-a6a0-554077804e07" ] } ], "mendeley" : { "formattedCitation" : "&lt;sup&gt;34&lt;/sup&gt;", "plainTextFormattedCitation" : "34", "previouslyFormattedCitation" : "&lt;sup&gt;59&lt;/sup&gt;" }, "properties" : { "noteIndex" : 0 }, "schema" : "https://github.com/citation-style-language/schema/raw/master/csl-citation.json" }</w:instrText>
                          </w:r>
                          <w:r w:rsidRPr="009A315D">
                            <w:rPr>
                              <w:rFonts w:ascii="Arial" w:hAnsi="Arial" w:cs="Arial"/>
                              <w:sz w:val="18"/>
                              <w:szCs w:val="18"/>
                            </w:rPr>
                            <w:fldChar w:fldCharType="separate"/>
                          </w:r>
                          <w:r w:rsidR="000F3682" w:rsidRPr="000F3682">
                            <w:rPr>
                              <w:rFonts w:ascii="Arial" w:hAnsi="Arial" w:cs="Arial"/>
                              <w:noProof/>
                              <w:sz w:val="18"/>
                              <w:szCs w:val="18"/>
                              <w:vertAlign w:val="superscript"/>
                            </w:rPr>
                            <w:t>34</w:t>
                          </w:r>
                          <w:r w:rsidRPr="009A315D">
                            <w:rPr>
                              <w:rFonts w:ascii="Arial" w:hAnsi="Arial" w:cs="Arial"/>
                              <w:sz w:val="18"/>
                              <w:szCs w:val="18"/>
                            </w:rPr>
                            <w:fldChar w:fldCharType="end"/>
                          </w:r>
                          <w:r w:rsidRPr="000F3682">
                            <w:rPr>
                              <w:rFonts w:ascii="Arial" w:hAnsi="Arial" w:cs="Arial"/>
                              <w:sz w:val="18"/>
                              <w:szCs w:val="18"/>
                            </w:rPr>
                            <w:t>. Right panel shows comparable iron accumulation (hypointensity, magnified in insert) in the perilesional cortex surrounded by a fragmentary hyperintensity, suggestive of incomplete of glial scar.</w:t>
                          </w:r>
                        </w:p>
                      </w:txbxContent>
                    </v:textbox>
                  </v:shape>
                </v:group>
                <v:rect id="Rectangle 28" o:spid="_x0000_s1146" style="position:absolute;left:1429;top:856;width:26986;height:257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YvBcIA&#10;AADbAAAADwAAAGRycy9kb3ducmV2LnhtbERPz2vCMBS+D/wfwht4m+kExVWjTKfokB2ssvOjeWvL&#10;mpcuiW31r18Ogx0/vt+LVW9q0ZLzlWUFz6MEBHFudcWFgst59zQD4QOyxtoyKbiRh9Vy8LDAVNuO&#10;T9RmoRAxhH2KCsoQmlRKn5dk0I9sQxy5L+sMhghdIbXDLoabWo6TZCoNVhwbSmxoU1L+nV2Ngt0k&#10;qY+zl/397ef9YxKMXX9uea3U8LF/nYMI1Id/8Z/7oBWM49j4Jf4Au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Ri8FwgAAANsAAAAPAAAAAAAAAAAAAAAAAJgCAABkcnMvZG93&#10;bnJldi54bWxQSwUGAAAAAAQABAD1AAAAhwMAAAAA&#10;" filled="f" strokecolor="#243f60 [1604]" strokeweight=".25pt"/>
                <w10:wrap type="square" anchorx="margin"/>
              </v:group>
            </w:pict>
          </mc:Fallback>
        </mc:AlternateContent>
      </w:r>
      <w:r w:rsidR="0068749D">
        <w:rPr>
          <w:rStyle w:val="Heading2Char"/>
        </w:rPr>
        <w:t xml:space="preserve">3.3.3. </w:t>
      </w:r>
      <w:r w:rsidR="007F53B1" w:rsidRPr="004C3718">
        <w:rPr>
          <w:rStyle w:val="Heading2Char"/>
        </w:rPr>
        <w:t>Data analysis</w:t>
      </w:r>
      <w:r w:rsidR="009030A6" w:rsidRPr="000F3682">
        <w:rPr>
          <w:i/>
        </w:rPr>
        <w:t xml:space="preserve">: </w:t>
      </w:r>
      <w:r w:rsidR="007F53B1" w:rsidRPr="000F3682">
        <w:t xml:space="preserve">(a) </w:t>
      </w:r>
      <w:r w:rsidR="007F53B1" w:rsidRPr="000F3682">
        <w:rPr>
          <w:u w:val="single"/>
        </w:rPr>
        <w:t>ROC analysis</w:t>
      </w:r>
      <w:r w:rsidR="007F53B1" w:rsidRPr="000F3682">
        <w:t xml:space="preserve">: AUC, sensitivity and specificity, and cut-off values will be calculated for each sMRI measure to predict epileptogenesis at a given time point, (b) </w:t>
      </w:r>
      <w:r w:rsidR="007F53B1" w:rsidRPr="000F3682">
        <w:rPr>
          <w:u w:val="single"/>
        </w:rPr>
        <w:t>Logistic regression analysis</w:t>
      </w:r>
      <w:r w:rsidR="007F53B1" w:rsidRPr="000F3682">
        <w:t>: all parameters in the database and systematically collected with CDEs (weight, temperature, anesthesia duration etc. in addition to EEG and plasma molecular markers) will be assessed to identify factors which explain the change in sMRI measures.</w:t>
      </w:r>
    </w:p>
    <w:p w14:paraId="2BE9812A" w14:textId="1C937B77" w:rsidR="00600611" w:rsidRPr="000F3682" w:rsidRDefault="0068749D" w:rsidP="006A4104">
      <w:pPr>
        <w:pStyle w:val="NoSpacing"/>
        <w:widowControl w:val="0"/>
        <w:spacing w:afterLines="20" w:after="48"/>
      </w:pPr>
      <w:r>
        <w:rPr>
          <w:rStyle w:val="Heading2Char"/>
        </w:rPr>
        <w:t xml:space="preserve">3.3.4. </w:t>
      </w:r>
      <w:r w:rsidR="009030A6" w:rsidRPr="00E459F7">
        <w:rPr>
          <w:rStyle w:val="Heading2Char"/>
        </w:rPr>
        <w:t xml:space="preserve">Anticipated results: </w:t>
      </w:r>
      <w:r w:rsidR="00977AFE" w:rsidRPr="00E459F7">
        <w:rPr>
          <w:rStyle w:val="Heading2Char"/>
        </w:rPr>
        <w:t>vEEG</w:t>
      </w:r>
      <w:r w:rsidR="00977AFE" w:rsidRPr="000F3682">
        <w:rPr>
          <w:b/>
          <w:i/>
        </w:rPr>
        <w:t>:</w:t>
      </w:r>
      <w:r w:rsidR="00977AFE" w:rsidRPr="000F3682">
        <w:rPr>
          <w:i/>
        </w:rPr>
        <w:t xml:space="preserve"> </w:t>
      </w:r>
      <w:r w:rsidR="00977AFE" w:rsidRPr="000F3682">
        <w:t xml:space="preserve">We expect </w:t>
      </w:r>
      <w:r w:rsidR="00CA476A" w:rsidRPr="000F3682">
        <w:t xml:space="preserve">(a) </w:t>
      </w:r>
      <w:r w:rsidR="00977AFE" w:rsidRPr="000F3682">
        <w:t xml:space="preserve">25% of TBI rats will show </w:t>
      </w:r>
      <w:r w:rsidR="00CA476A" w:rsidRPr="000F3682">
        <w:rPr>
          <w:u w:val="single"/>
        </w:rPr>
        <w:t>&gt;</w:t>
      </w:r>
      <w:r w:rsidR="00CA476A" w:rsidRPr="000F3682">
        <w:t>1</w:t>
      </w:r>
      <w:r w:rsidR="00977AFE" w:rsidRPr="000F3682">
        <w:t xml:space="preserve"> spontaneous seizure </w:t>
      </w:r>
      <w:r w:rsidR="00CA476A" w:rsidRPr="000F3682">
        <w:t>i</w:t>
      </w:r>
      <w:r w:rsidR="00977AFE" w:rsidRPr="000F3682">
        <w:t>n the 7</w:t>
      </w:r>
      <w:r w:rsidR="00977AFE" w:rsidRPr="000F3682">
        <w:rPr>
          <w:vertAlign w:val="superscript"/>
        </w:rPr>
        <w:t>th</w:t>
      </w:r>
      <w:r w:rsidR="00977AFE" w:rsidRPr="000F3682">
        <w:t xml:space="preserve"> month EEG</w:t>
      </w:r>
      <w:r w:rsidR="00CA476A" w:rsidRPr="000F3682">
        <w:t>, (b)</w:t>
      </w:r>
      <w:r w:rsidR="00977AFE" w:rsidRPr="000F3682">
        <w:t xml:space="preserve"> interictal EEG changes analyzed on site and in</w:t>
      </w:r>
      <w:r w:rsidR="00977AFE" w:rsidRPr="000F3682">
        <w:rPr>
          <w:i/>
        </w:rPr>
        <w:t xml:space="preserve"> IAC</w:t>
      </w:r>
      <w:r w:rsidR="00977AFE" w:rsidRPr="000F3682">
        <w:rPr>
          <w:b/>
        </w:rPr>
        <w:t xml:space="preserve"> </w:t>
      </w:r>
      <w:r w:rsidR="00977AFE" w:rsidRPr="000F3682">
        <w:t xml:space="preserve">will show progression </w:t>
      </w:r>
      <w:r w:rsidR="00CA476A" w:rsidRPr="000F3682">
        <w:t>over time</w:t>
      </w:r>
      <w:r w:rsidR="00977AFE" w:rsidRPr="000F3682">
        <w:t xml:space="preserve">. Data from SA2 </w:t>
      </w:r>
      <w:r w:rsidR="00CA476A" w:rsidRPr="000F3682">
        <w:t>and SA1</w:t>
      </w:r>
      <w:r w:rsidR="00977AFE" w:rsidRPr="000F3682">
        <w:t>will be combined to in</w:t>
      </w:r>
      <w:r w:rsidR="00CA476A" w:rsidRPr="000F3682">
        <w:t xml:space="preserve">crease statistical power and </w:t>
      </w:r>
      <w:r w:rsidR="00977AFE" w:rsidRPr="000F3682">
        <w:t>assess inter-study variability.</w:t>
      </w:r>
      <w:r w:rsidR="00090798" w:rsidRPr="000F3682">
        <w:t xml:space="preserve"> </w:t>
      </w:r>
      <w:r w:rsidR="00977AFE" w:rsidRPr="000F3682">
        <w:rPr>
          <w:b/>
          <w:i/>
          <w:u w:val="single"/>
        </w:rPr>
        <w:t>sMRI</w:t>
      </w:r>
      <w:r w:rsidR="00977AFE" w:rsidRPr="000F3682">
        <w:rPr>
          <w:b/>
          <w:i/>
        </w:rPr>
        <w:t xml:space="preserve">: </w:t>
      </w:r>
      <w:r w:rsidR="009233BD" w:rsidRPr="000F3682">
        <w:t xml:space="preserve">We expect that the severity of </w:t>
      </w:r>
      <w:r w:rsidR="009233BD" w:rsidRPr="000F3682">
        <w:rPr>
          <w:u w:val="single"/>
        </w:rPr>
        <w:t>acute</w:t>
      </w:r>
      <w:r w:rsidR="009233BD" w:rsidRPr="000F3682">
        <w:t xml:space="preserve"> cortical lesion volume </w:t>
      </w:r>
      <w:r w:rsidR="00CA476A" w:rsidRPr="000F3682">
        <w:t xml:space="preserve">in </w:t>
      </w:r>
      <w:r w:rsidR="009233BD" w:rsidRPr="000F3682">
        <w:t xml:space="preserve">2 d sMRIs will not differ between TBI epileptic and non-epileptic </w:t>
      </w:r>
      <w:r w:rsidR="00CA476A" w:rsidRPr="000F3682">
        <w:t>rats</w:t>
      </w:r>
      <w:r w:rsidR="009233BD" w:rsidRPr="000F3682">
        <w:t xml:space="preserve">. If it does, </w:t>
      </w:r>
      <w:r w:rsidR="005A2B33" w:rsidRPr="000F3682">
        <w:t xml:space="preserve">the </w:t>
      </w:r>
      <w:r w:rsidR="009233BD" w:rsidRPr="000F3682">
        <w:t xml:space="preserve">severity of damage will be included as a covariate in analyses. </w:t>
      </w:r>
      <w:r w:rsidR="002559B9" w:rsidRPr="000F3682">
        <w:t xml:space="preserve">We expect a </w:t>
      </w:r>
      <w:r w:rsidR="00A427B0" w:rsidRPr="000F3682">
        <w:t xml:space="preserve">progressive </w:t>
      </w:r>
      <w:r w:rsidR="002559B9" w:rsidRPr="000F3682">
        <w:t>decrease in the volumes of the ipsilateral cortex, hippocampus and thalamus</w:t>
      </w:r>
      <w:r w:rsidR="00977AFE" w:rsidRPr="000F3682">
        <w:t>, which varies between the animals</w:t>
      </w:r>
      <w:r w:rsidR="002559B9" w:rsidRPr="000F3682">
        <w:t xml:space="preserve">. </w:t>
      </w:r>
      <w:r w:rsidR="004B6B9D" w:rsidRPr="000F3682">
        <w:t>We expect reduced FA and increased RD in areas of white matter damage on DTI images. We expect to find local signal-void areas in T2* weighted and SW images and characteristic magnetic dipole patterns in phase images, indicative for local hemorrhages</w:t>
      </w:r>
      <w:r w:rsidR="00470B86" w:rsidRPr="000F3682">
        <w:t xml:space="preserve"> with or without signal changes related to neuroinflammation</w:t>
      </w:r>
      <w:r w:rsidR="004B6B9D" w:rsidRPr="000F3682">
        <w:t xml:space="preserve"> (comparable to </w:t>
      </w:r>
      <w:r w:rsidR="004B6B9D" w:rsidRPr="000F3682">
        <w:rPr>
          <w:i/>
        </w:rPr>
        <w:t xml:space="preserve">Project </w:t>
      </w:r>
      <w:r w:rsidR="00623965" w:rsidRPr="000F3682">
        <w:rPr>
          <w:i/>
        </w:rPr>
        <w:t>3</w:t>
      </w:r>
      <w:r w:rsidR="004B6B9D" w:rsidRPr="000F3682">
        <w:rPr>
          <w:i/>
        </w:rPr>
        <w:t>).</w:t>
      </w:r>
      <w:r w:rsidR="004B6B9D" w:rsidRPr="000F3682">
        <w:t xml:space="preserve"> Although the majority of changes </w:t>
      </w:r>
      <w:r w:rsidR="00CA476A" w:rsidRPr="000F3682">
        <w:t>will be</w:t>
      </w:r>
      <w:r w:rsidR="004B6B9D" w:rsidRPr="000F3682">
        <w:t xml:space="preserve"> expected to </w:t>
      </w:r>
      <w:r w:rsidR="00CA476A" w:rsidRPr="000F3682">
        <w:t>relate</w:t>
      </w:r>
      <w:r w:rsidR="004B6B9D" w:rsidRPr="000F3682">
        <w:t xml:space="preserve"> to </w:t>
      </w:r>
      <w:r w:rsidR="00CA476A" w:rsidRPr="000F3682">
        <w:t>injury severity</w:t>
      </w:r>
      <w:r w:rsidR="004B6B9D" w:rsidRPr="000F3682">
        <w:t xml:space="preserve"> and not to epileptogenesis, we expect </w:t>
      </w:r>
      <w:r w:rsidR="007F53B1" w:rsidRPr="000F3682">
        <w:t>to find (a) at least 1</w:t>
      </w:r>
      <w:r w:rsidR="004B6B9D" w:rsidRPr="000F3682">
        <w:t xml:space="preserve"> pathway specific </w:t>
      </w:r>
      <w:r w:rsidR="00977AFE" w:rsidRPr="000F3682">
        <w:t>single or combin</w:t>
      </w:r>
      <w:r w:rsidR="007F53B1" w:rsidRPr="000F3682">
        <w:t>atory sMRI</w:t>
      </w:r>
      <w:r w:rsidR="00977AFE" w:rsidRPr="000F3682">
        <w:t xml:space="preserve"> </w:t>
      </w:r>
      <w:r w:rsidR="007F53B1" w:rsidRPr="000F3682">
        <w:t>biomarker for PTEgenesis, (b) at least 1</w:t>
      </w:r>
      <w:r w:rsidR="004B6B9D" w:rsidRPr="000F3682">
        <w:t xml:space="preserve"> </w:t>
      </w:r>
      <w:r w:rsidR="00977AFE" w:rsidRPr="000F3682">
        <w:t xml:space="preserve">multimodal </w:t>
      </w:r>
      <w:r w:rsidR="004B6B9D" w:rsidRPr="000F3682">
        <w:t>combinatory biomarker(s) for PTEgenesis</w:t>
      </w:r>
      <w:r w:rsidR="007F53B1" w:rsidRPr="000F3682">
        <w:t>, after combining sMRI data with EEG (SA1) and plasma molecular analysis (SA3)</w:t>
      </w:r>
      <w:r w:rsidR="004B6B9D" w:rsidRPr="000F3682">
        <w:t xml:space="preserve">. </w:t>
      </w:r>
      <w:r w:rsidR="007F53B1" w:rsidRPr="000F3682">
        <w:t>We expect</w:t>
      </w:r>
      <w:r w:rsidR="004B6B9D" w:rsidRPr="000F3682">
        <w:t xml:space="preserve"> the occurrence of thalamo-cortical pathway pathology </w:t>
      </w:r>
      <w:r w:rsidR="00470B86" w:rsidRPr="000F3682">
        <w:t>to</w:t>
      </w:r>
      <w:r w:rsidR="004B6B9D" w:rsidRPr="000F3682">
        <w:t xml:space="preserve"> increase the </w:t>
      </w:r>
      <w:r w:rsidR="00470B86" w:rsidRPr="000F3682">
        <w:t>sMRI biomarker sensitivity and specificity.</w:t>
      </w:r>
    </w:p>
    <w:p w14:paraId="0651C7DF" w14:textId="3939569C" w:rsidR="00600611" w:rsidRPr="000F3682" w:rsidRDefault="0068749D" w:rsidP="006A4104">
      <w:pPr>
        <w:pStyle w:val="NoSpacing"/>
        <w:widowControl w:val="0"/>
        <w:spacing w:afterLines="20" w:after="48"/>
        <w:rPr>
          <w:b/>
          <w:spacing w:val="-2"/>
          <w:position w:val="-1"/>
        </w:rPr>
      </w:pPr>
      <w:r>
        <w:rPr>
          <w:rStyle w:val="Heading2Char"/>
        </w:rPr>
        <w:t xml:space="preserve">3.4. </w:t>
      </w:r>
      <w:r w:rsidR="00600611" w:rsidRPr="00FD0682">
        <w:rPr>
          <w:rStyle w:val="Heading2Char"/>
        </w:rPr>
        <w:t>Specific Aim 3:</w:t>
      </w:r>
      <w:r w:rsidR="00600611" w:rsidRPr="000F3682">
        <w:t xml:space="preserve"> (1) To identify the evolution of abnormalities in plasma proteins and circulating microRNAs which alone or in combination with electrophysiological and imaging markers predict epileptogenesis after TBI with high sensitivity and specificity. </w:t>
      </w:r>
      <w:r w:rsidR="00600611" w:rsidRPr="000F3682">
        <w:rPr>
          <w:spacing w:val="-2"/>
          <w:position w:val="-1"/>
        </w:rPr>
        <w:t>(</w:t>
      </w:r>
      <w:r w:rsidR="00CA476A" w:rsidRPr="000F3682">
        <w:rPr>
          <w:spacing w:val="-2"/>
          <w:position w:val="-1"/>
        </w:rPr>
        <w:t>2</w:t>
      </w:r>
      <w:r w:rsidR="00600611" w:rsidRPr="000F3682">
        <w:rPr>
          <w:spacing w:val="-2"/>
          <w:position w:val="-1"/>
        </w:rPr>
        <w:t xml:space="preserve">) To provide a set of candidate biomarkers to be validated in an independent animal cohort in </w:t>
      </w:r>
      <w:r w:rsidR="00600611" w:rsidRPr="000F3682">
        <w:rPr>
          <w:i/>
          <w:spacing w:val="-2"/>
          <w:position w:val="-1"/>
        </w:rPr>
        <w:t>Project 2</w:t>
      </w:r>
      <w:r w:rsidR="00600611" w:rsidRPr="000F3682">
        <w:rPr>
          <w:spacing w:val="-2"/>
          <w:position w:val="-1"/>
        </w:rPr>
        <w:t xml:space="preserve"> and in human cohort with temporal lobe TBI in </w:t>
      </w:r>
      <w:r w:rsidR="00600611" w:rsidRPr="000F3682">
        <w:rPr>
          <w:i/>
          <w:spacing w:val="-2"/>
          <w:position w:val="-1"/>
        </w:rPr>
        <w:t>Project 3</w:t>
      </w:r>
      <w:r w:rsidR="00600611" w:rsidRPr="000F3682">
        <w:rPr>
          <w:spacing w:val="-2"/>
          <w:position w:val="-1"/>
        </w:rPr>
        <w:t>.</w:t>
      </w:r>
    </w:p>
    <w:p w14:paraId="0A6D75A1" w14:textId="67BC6746" w:rsidR="00600611" w:rsidRPr="000F3682" w:rsidRDefault="0068749D" w:rsidP="006A4104">
      <w:pPr>
        <w:pStyle w:val="NoSpacing"/>
        <w:widowControl w:val="0"/>
        <w:spacing w:afterLines="20" w:after="48"/>
        <w:rPr>
          <w:rFonts w:eastAsia="Times New Roman"/>
        </w:rPr>
      </w:pPr>
      <w:r>
        <w:rPr>
          <w:rStyle w:val="Heading2Char"/>
        </w:rPr>
        <w:t xml:space="preserve">3.4.1. </w:t>
      </w:r>
      <w:r w:rsidR="00600611" w:rsidRPr="009704B0">
        <w:rPr>
          <w:rStyle w:val="Heading2Char"/>
        </w:rPr>
        <w:t>Hypothesis 3</w:t>
      </w:r>
      <w:r w:rsidR="00600611" w:rsidRPr="000F3682">
        <w:rPr>
          <w:b/>
          <w:i/>
          <w:spacing w:val="-2"/>
          <w:position w:val="-1"/>
        </w:rPr>
        <w:t>:</w:t>
      </w:r>
      <w:r w:rsidR="00600611" w:rsidRPr="000F3682">
        <w:rPr>
          <w:rFonts w:eastAsia="Times New Roman"/>
          <w:b/>
          <w:i/>
        </w:rPr>
        <w:t xml:space="preserve"> </w:t>
      </w:r>
      <w:r w:rsidR="00600611" w:rsidRPr="000F3682">
        <w:rPr>
          <w:rFonts w:eastAsia="Times New Roman"/>
        </w:rPr>
        <w:t xml:space="preserve">TBI will induce changes in </w:t>
      </w:r>
      <w:r w:rsidR="00600611" w:rsidRPr="000F3682">
        <w:rPr>
          <w:rFonts w:eastAsia="Times New Roman"/>
          <w:i/>
        </w:rPr>
        <w:t>plasma proteins and/or microRNAs</w:t>
      </w:r>
      <w:r w:rsidR="00600611" w:rsidRPr="000F3682">
        <w:rPr>
          <w:rFonts w:eastAsia="Times New Roman"/>
        </w:rPr>
        <w:t xml:space="preserve">, which signal about neuronal/glial degeneration, axonal and dendritic injury, neuroinflammation, and metabolic changes. Change(s) in plasma markers will correlate with the degree of hippocampal and thalamo-cortical damage in </w:t>
      </w:r>
      <w:r w:rsidR="00CA476A" w:rsidRPr="000F3682">
        <w:rPr>
          <w:rFonts w:eastAsia="Times New Roman"/>
        </w:rPr>
        <w:t>s</w:t>
      </w:r>
      <w:r w:rsidR="00600611" w:rsidRPr="000F3682">
        <w:rPr>
          <w:rFonts w:eastAsia="Times New Roman"/>
        </w:rPr>
        <w:t>MRI and with some el</w:t>
      </w:r>
      <w:r w:rsidR="00470B86" w:rsidRPr="000F3682">
        <w:rPr>
          <w:rFonts w:eastAsia="Times New Roman"/>
        </w:rPr>
        <w:t>e</w:t>
      </w:r>
      <w:r w:rsidR="00600611" w:rsidRPr="000F3682">
        <w:rPr>
          <w:rFonts w:eastAsia="Times New Roman"/>
        </w:rPr>
        <w:t>ctrophysiological markers. Some plasma markers will be specific for TBI-induced epilepsy rather than TBI alone both in animals and humans.</w:t>
      </w:r>
    </w:p>
    <w:p w14:paraId="70946CEB" w14:textId="618F0E71" w:rsidR="00B4203C" w:rsidRPr="000F3682" w:rsidRDefault="00B4203C" w:rsidP="006A4104">
      <w:pPr>
        <w:pStyle w:val="NoSpacing"/>
        <w:widowControl w:val="0"/>
        <w:spacing w:afterLines="20" w:after="48"/>
        <w:rPr>
          <w:noProof/>
        </w:rPr>
      </w:pPr>
      <w:r w:rsidRPr="009704B0">
        <w:rPr>
          <w:rStyle w:val="Heading2Char"/>
        </w:rPr>
        <w:lastRenderedPageBreak/>
        <w:t>3.</w:t>
      </w:r>
      <w:r w:rsidR="0068749D">
        <w:rPr>
          <w:rStyle w:val="Heading2Char"/>
        </w:rPr>
        <w:t>4</w:t>
      </w:r>
      <w:r w:rsidRPr="009704B0">
        <w:rPr>
          <w:rStyle w:val="Heading2Char"/>
        </w:rPr>
        <w:t>.</w:t>
      </w:r>
      <w:r w:rsidR="0068749D">
        <w:rPr>
          <w:rStyle w:val="Heading2Char"/>
        </w:rPr>
        <w:t>1.2.</w:t>
      </w:r>
      <w:r w:rsidRPr="009704B0">
        <w:rPr>
          <w:rStyle w:val="Heading2Char"/>
        </w:rPr>
        <w:t xml:space="preserve"> Plasma protein analysis</w:t>
      </w:r>
      <w:r w:rsidR="00FD0682" w:rsidRPr="000F3682">
        <w:rPr>
          <w:noProof/>
        </w:rPr>
        <w:t xml:space="preserve">: </w:t>
      </w:r>
      <w:r w:rsidR="0023532A" w:rsidRPr="000F3682">
        <w:rPr>
          <w:noProof/>
        </w:rPr>
        <w:t>In our hypothesis-driven approach we will analyze specific changes in 15 plasma proteins, which signal about neuronal and glial degeneration (NSE, neuron-specific enolase; CK-BB, creatine kinase BB; S100B, S100 calcium-binding protein B; GFAP, glial fibrillary acidic protein), neuroinflammation (IL-1B, interleukin-1beta; IL-6, inerleukin-6; IL-8, interleukin-8; TNF-alpha, tumor necrosis factor alpha; INF-</w:t>
      </w:r>
      <w:r w:rsidR="00CA476A" w:rsidRPr="009704B0">
        <w:rPr>
          <w:noProof/>
        </w:rPr>
        <w:t>γ</w:t>
      </w:r>
      <w:r w:rsidR="0023532A" w:rsidRPr="000F3682">
        <w:rPr>
          <w:noProof/>
        </w:rPr>
        <w:t>, interferon gamma), axonal/dendritic damage (MBP, myelin basic protein</w:t>
      </w:r>
      <w:r w:rsidR="00CA476A" w:rsidRPr="000F3682">
        <w:rPr>
          <w:noProof/>
        </w:rPr>
        <w:t>;</w:t>
      </w:r>
      <w:r w:rsidR="0023532A" w:rsidRPr="000F3682">
        <w:rPr>
          <w:noProof/>
        </w:rPr>
        <w:t xml:space="preserve"> Tau, total tau; P-tau,</w:t>
      </w:r>
      <w:r w:rsidR="00470B86" w:rsidRPr="000F3682">
        <w:rPr>
          <w:noProof/>
        </w:rPr>
        <w:t xml:space="preserve"> phosphorylated tau; NF-H, neur</w:t>
      </w:r>
      <w:r w:rsidR="0023532A" w:rsidRPr="000F3682">
        <w:rPr>
          <w:noProof/>
        </w:rPr>
        <w:t>filament H), and metabolic changes (ceruloplasmin; HIF-1a, hypoxia-inducible factor 1 alpha)</w:t>
      </w:r>
      <w:r w:rsidR="00E0147A" w:rsidRPr="009704B0">
        <w:rPr>
          <w:noProof/>
        </w:rPr>
        <w:fldChar w:fldCharType="begin" w:fldLock="1"/>
      </w:r>
      <w:r w:rsidR="000F3682" w:rsidRPr="000F3682">
        <w:rPr>
          <w:noProof/>
        </w:rPr>
        <w:instrText>ADDIN CSL_CITATION { "citationItems" : [ { "id" : "ITEM-1", "itemData" : { "DOI" : "10.1007/s12028-012-9707-z", "ISSN" : "1556-0961", "PMID" : "22528282", "abstract" : "Recent advances in medicine, intensive care and diagnostic imaging modalities have led to a pronounced reduction in deaths and disability resulting from traumatic brain injury. However, there are not sufficient findings to evaluate and quantify the severity of the initial and secondary processes destructive and therefore there are not effective therapeutic measures to effectively predict the outcome. For this reason, in recent decades, researchers and clinicians have focused on specific markers of cellular brain injury to improve the diagnosis and the evaluation of outcome. Many proteins synthesized in the astroglia cells or in the neurons, such as neuron-specific enolase, S100 calcium binding protein B, myelin basic protein, creatine kinase brain isoenzyme, glial fibrillary acidic protein, plasma desoxyribonucleic acid, brain-derived neurotrophic factor, and ubiquitin carboxy-terminal hydrolase-L1, have been proposed as potential markers for cell damage in central nervous system. Usually, the levels of these proteins increase following brain injury and are found in increasing concentrations in the cerebrospinal fluid depending on the injury magnitude, and can also be found in blood stream because of a compromised blood-brain barrier. In this review, we examine the various factors that must be taken into account in the search for a reliable non-invasive biomarkers in traumatic brain injury and their role in the diagnosis and outcome evaluation.", "author" : [ { "dropping-particle" : "", "family" : "Giacoppo", "given" : "Sabrina", "non-dropping-particle" : "", "parse-names" : false, "suffix" : "" }, { "dropping-particle" : "", "family" : "Bramanti", "given" : "Placido", "non-dropping-particle" : "", "parse-names" : false, "suffix" : "" }, { "dropping-particle" : "", "family" : "Barresi", "given" : "Marina", "non-dropping-particle" : "", "parse-names" : false, "suffix" : "" }, { "dropping-particle" : "", "family" : "Celi", "given" : "Debora", "non-dropping-particle" : "", "parse-names" : false, "suffix" : "" }, { "dropping-particle" : "", "family" : "Foti Cuzzola", "given" : "Valeria", "non-dropping-particle" : "", "parse-names" : fa</w:instrText>
      </w:r>
      <w:r w:rsidR="000F3682">
        <w:rPr>
          <w:noProof/>
        </w:rPr>
        <w:instrText xml:space="preserve">lse, "suffix" : "" }, { "dropping-particle" : "", "family" : "Palella", "given" : "Eleonora", "non-dropping-particle" : "", "parse-names" : false, "suffix" : "" }, { "dropping-particle" : "", "family" : "Marino", "given" : "Silvia", "non-dropping-particle" : "", "parse-names" : false, "suffix" : "" } ], "container-title" : "Neurocritical care", "id" : "ITEM-1", "issue" : "3", "issued" : { "date-parts" : [ [ "2012", "6" ] ] }, "page" : "470-7", "title" : "Predictive biomarkers of recovery in traumatic brain injury.", "type" : "article-journal", "volume" : "16" }, "uris" : [ "http://www.mendeley.com/documents/?uuid=850d8d7c-96af-48a7-b883-a5e04d799b1f" ] }, { "id" : "ITEM-2", "itemData" : { "DOI" : "10.3389/fneur.2015.00110", "ISSN" : "1664-2295", "PMID" : "26074866", "abstract" : "BACKGROUND: Blood biomarkers are valuable tools for elucidating complex cellular and molecular mechanisms underlying traumatic brain injury (TBI). Profiling distinct classes of biomarkers could aid in the identification and characterization of initial injury and secondary pathological processes. This study characterized the prognostic performance of a recently developed multi-marker panel of circulating biomarkers that reflect specific pathogenic mechanisms including neuroinflammation, oxidative damage, and neuroregeneration, in moderate-to-severe TBI patients.\n\nMATERIALS AND METHODS: Peripheral blood was drawn from 85 isolated TBI patients (n\u2009=\u200960 severe, n\u2009=\u200925 moderate) at hospital admission, 6-, 12-, and 24-h post-injury. Mortality and neurological outcome were assessed using the extended Glasgow Outcome Scale. A multiplex platform was designed on MULTI-SPOT(\u00ae) plates to simultaneously analyze human plasma levels of s100 calcium binding protein beta (s100B), glial fibrillary acidic protein (GFAP), neuron specific enolase (NSE), brain-derived neurotrophic factor (BDNF), monocyte chemoattractant protein (MCP)-1, intercellular adhesion molecule (ICAM)-5, and peroxiredoxin (PRDX)-6. Multivariable logistic regression and area under the receiver-operating characteristic curve (AUC) were used to evaluate both individual and combined predictive abilities of these markers for 6-month neurological outcome and mortality after TBI.\n\nRESULTS: Unfavorable neurological outcome was associated with elevations in s100B, GFAP, and MCP-1. Mortality was related to differences in six of the seven markers analyzed. Combined admission concentrations of s100B, GFAP, and MCP-1 were able to discriminate favorable versus unfavorable outcome (AUC\u2009=\u20090.83), and survival versus death (AUC\u2009=\u20090.87), although not significantly better than s100B alone (AUC\u2009=\u20090.82 and 0.86, respectively).\n\nCONCLUSION: The multi-marker panel of TBI-related biomarkers performed well in discriminating unfavorable and favorable outcomes in the acute period after moderate-to-severe TBI. However, the combination of these biomarkers did not outperform s100B alone.", "author" : [ { "dropping-particle" : "", "family" : "Battista", "given" : "Alex P", "non-dropping-particle" : "Di", "parse-names" : false, "suffix" : "" }, { "dropping-particle" : "", "family" : "Buonora", "given" : "John E", "non-dropping-particle" : "", "parse-names" : false, "suffix" : "" }, { "dropping-particle" : "", "family" : "Rhind", "given" : "Shawn G", "non-dropping-particle" : "", "parse-names" : false, "suffix" : "" }, { "dropping-particle" : "", "family" : "Hutchison", "given" : "Michael G", "non-dropping-particle" : "", "parse-names" : false, "suffix" : "" }, { "dropping-particle" : "", "family" : "Baker", "given" : "Andrew J", "non-dropping-particle" : "", "parse-names" : false, "suffix" : "" }, { "dropping-particle" : "", "family" : "Rizoli", "given" : "Sandro B", "non-dropping-particle" : "", "parse-names" : false, "suffix" : "" }, { "dropping-particle" : "", "family" : "Diaz-Arrastia", "given" : "Ramon", "non-dropping-particle" : "", "parse-names" : false, "suffix" : "" }, { "dropping-particle" : "", "family" : "Mueller", "given" : "Gregory P", "non-dropping-particle" : "", "parse-names" : false, "suffix" : "" } ], "container-title" : "Frontiers in neurology", "id" : "ITEM-2", "issued" : { "date-parts" : [ [ "2015", "1" ] ] }, "page" : "110", "title" : "Blood Biomarkers in Moderate-To-Severe Traumatic Brain Injury: Potential Utility of a Multi-Marker Approach in Characterizing Outcome.", "type" : "article-journal", "volume" : "6" }, "uris" : [ "http://www.mendeley.com/documents/?uuid=c2e8f931-cd45-4d68-87b9-d8094c6beda5" ] }, { "id" : "ITEM-3", "itemData" : { "DOI" : "10.3389/fneur.2015.00114", "ISSN" : "1664-2295", "PMID" : "26124743", "abstract" : "Time-dependent changes in blood-based protein biomarkers can help identify the -pathological processes in blast-induced traumatic brain injury (bTBI), assess injury severity, and monitor disease progression. We obtained blood from control and injured mice (exposed to a single, low-intensity blast) at 2-h, 1-day, 1-week, and 1-month post-injury. We then determined the serum levels of biomarkers related to metabolism (4-HNE, HIF-1\u03b1, ceruloplasmin), vascular function (AQP1, AQP4, VEGF, vWF, Flk-1), inflammation (OPN, CINC1, fibrinogen, MIP-1a, OX-44, p38, MMP-8, MCP-1 CCR5, CRP, galectin-1), cell adhesion and the extracellular matrix (integrin \u03b16, TIMP1, TIMP4, Ncad, connexin-43), and axonal (NF-H, Tau), neuronal (NSE, CK-BB) and glial damage (GFAP, S100\u03b2, MBP) at various post-injury time points. Our findings indicate that the exposure to a single, low-intensity blast results in metabolic and vascular changes, altered cell adhesion, and axonal and neuronal injury in the mouse model of bTBI. Interestingly, serum levels of several inflammatory and astroglial markers were either unchanged or elevated only during the acute and subacute phases of injury. Conversely, serum levels of the majority of biomarkers related to metabolic and vascular functions, cell adhesion, as well as neuronal and axonal damage remained elevated at the termination of the experiment (1\u2009month), indicating long-term systemic and cerebral alterations due to blast. Our findings show that the exposure to a single, low-intensity blast induces complex pathological processes with distinct </w:instrText>
      </w:r>
      <w:r w:rsidR="000F3682" w:rsidRPr="000F3682">
        <w:rPr>
          <w:noProof/>
        </w:rPr>
        <w:instrText>temporal profiles. Hence, monitoring serum biomarker levels at various post-injury time points may provide enhanced diagnostics in blast-related neurological and multi-system deficits.", "author" : [ { "dropping-particle" : "", "family" : "Ahmed", "given" : "Farid", "non-dropping-particle" : "", "parse-names" : false, "suffix" : "" }, { "dropping-particle" : "", "family" : "Plantman", "given" : "Stefan", "non-dropping-particle" : "", "parse-names" : false, "suffix" : "" }, { "dropping-particle" : "", "family" : "Cernak", "given" : "Ibolja", "non-dropping-particle" : "", "parse-names" : false, "suffix" : "" }, { "dropping-particle" : "V", "family" : "Agoston", "given" : "Denes", "non-dropping-particle" : "", "parse-names" : false, "suffix" : "" } ], "container-title" : "Frontiers in neurology", "id" : "ITEM-3", "issued" : { "date-parts" : [ [ "2015", "1" ] ] }, "page" : "114", "title" : "The Temporal Pattern of Changes in Serum Biomarker Levels Reveals Complex and Dynamically Changing Pathologies after Exposure to a Single Low-Intensity Blast in Mice.", "type" : "article-journal", "volume" : "6" }, "uris" : [ "http://www.mendeley.com/documents/?uuid=d78af178-4f58-4e55-a96a-e9df7c20fe9b" ] } ], "mendeley" : { "formattedCitation" : "&lt;sup&gt;1,4,19&lt;/sup&gt;", "plainTextFormattedCitation" : "1,4,19", "previouslyFormattedCitation" : "&lt;sup&gt;38\u201340&lt;/sup&gt;" }, "properties" : { "noteIndex" : 0 }, "schema" : "https://github.com/citation-style-language/schema/raw/master/csl-citation.json" }</w:instrText>
      </w:r>
      <w:r w:rsidR="00E0147A" w:rsidRPr="009704B0">
        <w:rPr>
          <w:noProof/>
        </w:rPr>
        <w:fldChar w:fldCharType="separate"/>
      </w:r>
      <w:r w:rsidR="000F3682" w:rsidRPr="000F3682">
        <w:rPr>
          <w:noProof/>
          <w:vertAlign w:val="superscript"/>
        </w:rPr>
        <w:t>1,4,19</w:t>
      </w:r>
      <w:r w:rsidR="00E0147A" w:rsidRPr="009704B0">
        <w:rPr>
          <w:noProof/>
        </w:rPr>
        <w:fldChar w:fldCharType="end"/>
      </w:r>
      <w:r w:rsidR="00E0147A" w:rsidRPr="000F3682">
        <w:rPr>
          <w:noProof/>
        </w:rPr>
        <w:t>.</w:t>
      </w:r>
      <w:r w:rsidRPr="000F3682">
        <w:rPr>
          <w:noProof/>
        </w:rPr>
        <w:t xml:space="preserve"> These proteins have been studie</w:t>
      </w:r>
      <w:r w:rsidR="00470B86" w:rsidRPr="000F3682">
        <w:rPr>
          <w:noProof/>
        </w:rPr>
        <w:t>d</w:t>
      </w:r>
      <w:r w:rsidRPr="000F3682">
        <w:rPr>
          <w:noProof/>
        </w:rPr>
        <w:t xml:space="preserve"> in </w:t>
      </w:r>
      <w:r w:rsidR="009A50E8" w:rsidRPr="000F3682">
        <w:rPr>
          <w:noProof/>
        </w:rPr>
        <w:t xml:space="preserve">brain and plasma after experimental and human </w:t>
      </w:r>
      <w:r w:rsidRPr="000F3682">
        <w:rPr>
          <w:noProof/>
        </w:rPr>
        <w:t>TBI</w:t>
      </w:r>
      <w:r w:rsidR="009A50E8" w:rsidRPr="000F3682">
        <w:rPr>
          <w:noProof/>
        </w:rPr>
        <w:t>,</w:t>
      </w:r>
      <w:r w:rsidRPr="000F3682">
        <w:rPr>
          <w:noProof/>
        </w:rPr>
        <w:t xml:space="preserve"> and shown to signal about the </w:t>
      </w:r>
      <w:r w:rsidR="00470B86" w:rsidRPr="000F3682">
        <w:rPr>
          <w:noProof/>
        </w:rPr>
        <w:t xml:space="preserve">severity of </w:t>
      </w:r>
      <w:r w:rsidRPr="000F3682">
        <w:rPr>
          <w:noProof/>
        </w:rPr>
        <w:t xml:space="preserve">ongoing brain damage </w:t>
      </w:r>
      <w:r w:rsidR="00E0147A" w:rsidRPr="000F3682">
        <w:rPr>
          <w:noProof/>
        </w:rPr>
        <w:t xml:space="preserve">and consequent recovery </w:t>
      </w:r>
      <w:r w:rsidRPr="000F3682">
        <w:rPr>
          <w:noProof/>
        </w:rPr>
        <w:t>after TBI</w:t>
      </w:r>
      <w:r w:rsidR="00E0147A" w:rsidRPr="009704B0">
        <w:rPr>
          <w:noProof/>
        </w:rPr>
        <w:fldChar w:fldCharType="begin" w:fldLock="1"/>
      </w:r>
      <w:r w:rsidR="000F3682" w:rsidRPr="000F3682">
        <w:rPr>
          <w:noProof/>
        </w:rPr>
        <w:instrText>ADDIN CSL_CITATION { "citationItems" : [ { "id" : "ITEM-1", "itemData" : { "DOI" : "10.1007/s12028-012-9707-z", "ISSN" : "1556-0961", "PMID" : "22528282", "abstract" : "Recent advances in medicine, intensive care and diagnostic imaging modalities have led to a pronounced reduction in deaths and disability resulting from traumatic brain injury. However, there are not sufficient findings to evaluate and quantify the severity of the initial and secondary processes destructive and therefore there are not effective therapeutic measures to effectively predict the outcome. For this reason, in recent decades, researchers and clinicians have focused on specific markers of cellular brain injury to improve the diagnosis and the evaluation of outcome. Many proteins synthesized in the astroglia cells or in the neurons, such as neuron-specific enolase, S100 calcium binding protein B, myelin basic protein, creatine kinase brain isoenzyme, glial fibrillary acidic protein, plasma desoxyribonucleic acid, brain-derived neurotrophic factor, and ubiquitin carboxy-terminal hydrolase-L1, have been proposed as potential markers for cell damage in central nervous system. Usually, the levels of these proteins increase following brain injury and are found in increasing concentrations in the cerebrospinal fluid depending o</w:instrText>
      </w:r>
      <w:r w:rsidR="000F3682">
        <w:rPr>
          <w:noProof/>
        </w:rPr>
        <w:instrText>n the injury magnitude, and can also be found in blood stream because of a compromised blood-brain barrier. In this review, we examine the various factors that must be taken into account in the search for a reliable non-invasive biomarkers in traumatic brain injury and their role in the diagnosis and outcome evaluation.", "author" : [ { "dropping-particle" : "", "family" : "Giacoppo", "given" : "Sabrina", "non-dropping-particle" : "", "parse-names" : false, "suffix" : "" }, { "dropping-particle" : "", "family" : "Bramanti", "given" : "Placido", "non-dropping-particle" : "", "parse-names" : false, "suffix" : "" }, { "dropping-particle" : "", "family" : "Barresi", "given" : "Marina", "non-dropping-particle" : "", "parse-names" : false, "suffix" : "" }, { "dropping-particle" : "", "family" : "Celi", "given" : "Debora", "non-dropping-particle" : "", "parse-names" : false, "suffix" : "" }, { "dropping-particle" : "", "family" : "Foti Cuzzola", "given" : "Valeria", "non-dropping-particle" : "", "parse-names" : false, "suffix" : "" }, { "dropping-particle" : "", "family" : "Palella", "given" : "Eleonora", "non-dropping-particle" : "", "parse-names" : false, "suffix" : "" }, { "dropping-particle" : "", "family" : "Marino", "given" : "Silvia", "non-dropping-particle" : "", "parse-names" : false, "suffix" : "" } ], "container-title" : "Neurocritical care", "id" : "ITEM-1", "issue" : "3", "issued" : { "date-parts" : [ [ "2012", "6" ] ] }, "page" : "470-7", "title" : "Predictive biomarkers of recovery in traumatic brain injury.", "type" : "article-journal", "volume" : "16" }, "uris" : [ "http://www.mendeley.com/documents/?uuid=850d8d7c-96af-48a7-b883-a5e04d799b1f" ] }, { "id" : "ITEM-2", "itemData" : { "DOI" : "10.3389/fneur.2015.00114", "ISSN" : "1664-2295", "PMID" : "26124743", "abstract" : "Time-dependent changes in blood-based protein biomarkers can help identify the -pathological processes in blast-induced traumatic brain injury (bTBI), assess injury severity, and monitor disease progression. We obtained blood from control and injured mice (exposed to a single, low-intensity blast) at 2-h, 1-day, 1-week, and 1-month post-injury. We then determined the serum levels of biomarkers related to metabolism (4-HNE, HIF-1\u03b1, ceruloplasmin), vascular function (AQP1, AQP4, VEGF, vWF, Flk-1), inflammation (OPN, CINC1, fibrinogen, MIP-1a, OX-44, p38, MMP-8, MCP-1 CCR5, CRP, galectin-1), cell adhesion and the extracellular matrix (integrin \u03b16, TIMP1, TIMP4, Ncad, connexin-43), and axonal (NF-H, Tau), neuronal (NSE, CK-BB) and glial damage (GFAP, S100\u03b2, MBP) at various post-injury time points. Our findings indicate that the exposure to a single, low-intensity blast results in metabolic and vascular changes, altered cell adhesion, and axonal and neuronal injury in the mouse model of bTBI. Interestingly, serum levels of several inflammatory and astroglial markers were either unchanged or elevated only during the acute and subacute phases of injury. Conversely, serum levels of the majority of biomarkers related to metabolic and vascular functions, cell adhesion, as well as neuronal and axonal damage remained elevated at the termination of the experiment (1\u2009month), indicating long-term systemic and cerebral alterations due to blast. Our findings show that the exposure to a single, low-intensity blast induces complex pathological processes with distinct temporal profiles. Hence, monitoring serum biomarker levels at various post-injury time points may provide enhanced diagnostics in blast-related neurological and multi-system deficits.", "author" : [ { "dropping-particle" : "", "family" : "Ahmed", "given" : "Farid", "non-dropping-particle" : "", "parse-names" : false, "suffix" : "" }, { "dropping-particle" : "", "family" : "Plantman", "given" : "Stefan", "non-dropping-particle" : "", "parse-names" : false, "suffix" : "" }, { "dropping-particle" : "", "family" : "Cernak", "given" : "Ibolja", "non-dropping-particle" : "", "parse-names" : false, "suffix" : "" }, { "dropping-particle" : "V", "family" : "Agoston", "given" : "Denes", "non-dropping-particle" : "", "parse-names" : false, "suffix" : "" } ], "container-title" : "Frontiers in neurology", "id" : "ITEM-2", "issued" : { "date-parts" : [ [ "2015", "1" ] ] }, "page" : "114", "title" : "The Temporal Pattern of Changes in Serum Biomarker Levels Reveals Complex and Dynamically Changing Pathologies after Exposure to a Single Low-Intensity Blast in Mice.", "type" : "article-journal", "volume" : "6" }, "uris" : [ "http://www.mendeley.com/documents/?uuid=d78af178-4f58-4e55-a96a-e9df7c20fe9b" ] }, { "id" : "ITEM-3", "itemData" : { "DOI" : "10.3389/fneur.2015.00110", "ISSN" : "1664-2295", "PMID" : "26074866", "abstract" : "BACKGROUND: Blood biomarkers are valuable tools for elucidating complex cellular and molecular mechanisms underlying traumatic brain injury (TBI). Profiling distinct classes of biomarkers could aid in the identification and characterization of initial injury and secondary pathological processes. This study characterized the prognostic performance of a recently developed multi-marker panel of circulating biomarkers that reflect specific pathogenic mechanisms including neuroinflammation, oxidative damage, and neuroregeneration, in moderate-to-severe TBI patients.\n\nMATERIALS AND METHODS: Peripheral blood was drawn from 85 isolated TBI patients (n\u2009=\u200960 severe, n\u2009=\u200925 moderate) at hospital admission, 6-, 12-, and 24-h post-injury. Mortality and neurological outcome were assessed using the extended Glasgow Outcome Scale. A multiplex platform was designed on MULTI-SPOT(\u00ae) plates to simultaneously analyze human plasma levels of s100 calcium binding protein beta (s100B), glial fibrillary acidic protein (GFAP), neuron specific enolase (NSE), brain-derived neurotrophic factor (BDNF), monocyte chemoattractant protein (MCP)-1, intercellular adhesion molecule (ICAM)-5, and peroxiredoxin (PRDX)-6. Multivariable logistic regression and area under the receiver-operating characteristic curve (AUC) were used to evaluate both individual and combined predictive abilities of these markers for 6-month neurological outcome and mortality after TBI.\n\nRESULTS: Unfavorable neurological outcome was associated with elevations in s100B, GFAP, and MCP-1. Mortality was related to differences in six of the seven markers analyzed. Combined admission concentrations of s100B, GFAP, and MCP-1 were able to discriminate favorable versus unfavorable outcome (AUC\u2009=\u20090.83), and survival versus death (AUC\u2009=\u20090.87), although not significantly better than s100B alone (AUC\u2009=\u20090.82 and 0.86, respectively).\n\nCONCLUSION: The multi-marker panel of TBI-related biomarkers performed well in discriminating unfavorable and favorable outcomes in the acute period after moderate-to-severe TBI. However, the combination of these biomarkers did not outperform s100B alone.", "author" : [ { "dropping-particle" : "", "family" : "Battista", "given" : "Alex P", "non-dropping-particle" : "Di", "parse-names" : false, "suffix" : "" }, { "dropping-particle" : "", "family" : "Buonora", "given" : "John E", "non-dropping-particle" : "", "parse-names" : false, "suffix" : "" }, { "dropping-particle" : "", "family" : "Rhind", "given" : "Shawn G", "non-dropping-particle" : "", "parse-names" : false, "suffix" : "" }, { "dropping-particle" : "", "family" : "Hutchison", "given" : "Michael G", "non-dropping-particle" : "", "parse-names" : false, "suffix" : "" }, { "dropping-particle" : "", "family" : "Baker", "given" : "Andrew J", "non-dropping-particle" : "", "parse-names" : false, "suffix" : "" }, { "dropping-particle" : "", "family" : "Rizoli", "given" : "Sandro B", "non-dropping-particle" : "", "parse-names" : false, "suffix" : "" }, { "dropping-particle" : "", "family" : "Diaz-Arrastia", "given" : "Ramon", "non-dropping-particle" : "", "parse-names" : false, "suffix" : "" }, { "dropping-particle" : "", "family" : "Mueller", "given" : "Gregory P", "non-dropping-particle" : "", "parse-names" : false, "suffix" : "" } ], "container-title" : "Frontiers in neurology", "id" : "ITEM-3", "issued" : { "date-parts" : [ [ "2015", "1" ] ] }, "page" : "110", "title" : "Blood Biomarkers in Moderate-To-Severe Traumatic Brain Injury: Potential Utility of a Multi-Marker Approach in Characterizing Outcome.", "type" : "article-journal", "volume" : "6" }, "uris" : [ "http://www.mendeley.com/documents/?uuid=c2e8f931-cd45-4d68-87b9-d8094c6beda5" ] } ], "mendeley" : { "formattedCitation" : "&lt;sup&gt;1,4,19&lt;/sup&gt;", "plainTextFormattedCitation" : "1,4,19", "previouslyFormattedCitation" : "&lt;sup&gt;38\u201340&lt;/sup&gt;" }, "properties" : { "noteIndex" : 0 }, "schema" : "https://github.com/citation-style-language/schema/raw/master/csl-citation.json" }</w:instrText>
      </w:r>
      <w:r w:rsidR="00E0147A" w:rsidRPr="009704B0">
        <w:rPr>
          <w:noProof/>
        </w:rPr>
        <w:fldChar w:fldCharType="separate"/>
      </w:r>
      <w:r w:rsidR="000F3682" w:rsidRPr="000F3682">
        <w:rPr>
          <w:noProof/>
          <w:vertAlign w:val="superscript"/>
        </w:rPr>
        <w:t>1,4,19</w:t>
      </w:r>
      <w:r w:rsidR="00E0147A" w:rsidRPr="009704B0">
        <w:rPr>
          <w:noProof/>
        </w:rPr>
        <w:fldChar w:fldCharType="end"/>
      </w:r>
      <w:r w:rsidR="00482E9A" w:rsidRPr="009704B0">
        <w:rPr>
          <w:noProof/>
          <w:vertAlign w:val="superscript"/>
        </w:rPr>
        <w:t>,</w:t>
      </w:r>
      <w:r w:rsidR="00482E9A" w:rsidRPr="009704B0">
        <w:rPr>
          <w:noProof/>
        </w:rPr>
        <w:fldChar w:fldCharType="begin" w:fldLock="1"/>
      </w:r>
      <w:r w:rsidR="000F3682">
        <w:rPr>
          <w:noProof/>
        </w:rPr>
        <w:instrText>ADDIN CSL_CITATION { "citationItems" : [ { "id" : "ITEM-1", "itemData" : { "DOI" : "10.1016/j.jpsychires.2014.12.002", "ISSN" : "1879-1379", "PMID" : "25669696", "abstract" : "BACKGROUND: Serum levels of the astrocytic protein S100B have been reported to indicate disruption of the blood-brain barrier. In this study, we investigated the relationship between S100B levels and childhood trauma in a child psychiatric inpatient unit.\n\nMETHOD: Levels of S100B were measured in a group of youth with mood disorders or psychosis with and without history of childhood trauma as well as in healthy controls. Study participants were 93 inpatient adolescents admitted with a diagnosis of psychosis (N\u00a0=\u00a067), or mood disorder (N\u00a0=\u00a026) and 22 healthy adolescents with no history of trauma or psychiatric illness. Childhood trauma was documented using the Life Events Checklist (LEC) and Adverse Child Experiences (ACE).\n\nRESULTS: In a multivariate regression model, suicidality scores and trauma were the only two variables which were independently related to serum S100B levels. Patients with greater levels of childhood trauma had significantly higher S100B levels even after controlling for intensity of suicidal ideation. Patients with psychotic diagnoses and mood disorders did not significantly differ in their levels of S100B. Patients exposed to childhood trauma were significantly more likely to have elevated levels of S100B (p\u00a0&lt;\u00a0.001) than patients without trauma, and patients with trauma had significantly higher S100B levels (p\u00a0&lt;\u00a0.001) when compared to the control group. LEC (p\u00a0=\u00a00.046), and BPRS-C suicidality scores (p\u00a0=\u00a00.001) significantly predicted S100B levels.\n\nCONCLUSIONS: Childhood trauma can potentially affect the integrity of the blood-brain barrier as indicated by associated increased S100B levels.", "author" : [ { "dropping-particle" : "", "family" : "Falcone", "given" : "Tatiana", "non-dropping-particle" : "", "parse-names" : false, "suffix" : "" }, { "dropping-particle" : "", "family" : "Janigro", "given" : "Damir", "non-dropping-particle" : "", "parse-names" : false, "suffix" : "" }, { "dropping-particle" : "", "family" : "Lovell", "given" : "Rachel", "non-dropping-particle" : "", "parse-names" : false, "suffix" : "" }, { "dropping-particle" : "", "family" : "Simon", "given" : "Barry", "non-dropping-particle" : "", "parse-names" : false, "suffix" : "" }, { "dropping-particle" : "", "family" : "Brown", "given" : "Charles A", "non-dropping-particle" : "", "parse-names" : false, "suffix" : "" }, { "dropping-particle" : "", "family" : "Herrera", "given" : "Mariela", "non-dropping-particle" : "", "parse-names" : false, "suffix" : "" }, { "dropping-particle" : "", "family" : "Myint", "given" : "Aye Mu", "non-dropping-particle" : "", "parse-names" : false, "suffix" : "" }, { "dropping-particle" : "", "family" : "Anand", "given" : "Amit", "non-dropping-particle" : "", "parse-names" : false, "suffix" : "" } ], "container-title" : "Journal of psychiatric research", "id" : "ITEM-1", "issued" : { "date-parts" : [ [ "2015", "3" ] ] }, "page" : "14-22", "title" : "S100B blood levels and childhood trauma in adolescent inpatients.", "type" : "article-journal", "volume" : "62" }, "uris" : [ "http://www.mendeley.com/documents/?uuid=f17df1e6-1939-43b3-b452-e870dfbc20aa" ] }, { "id" : "ITEM-2", "itemData" : { "DOI" : "10.1016/j.tins.2013.11.002", "ISSN" : "1878-108X", "PMID" : "24355813", "abstract" : "Epilepsy refers to a cluster of neurological diseases characterized by seizures. Although many forms of epilepsy have a well-defined immune etiology, in other forms of epilepsy an altered immune response is only suspected. In general, the hypothesis that inflammation contributes to seizures is supported by experimental results. Additionally, antiepileptic maneuvers may act as immunomodulators and anti-inflammat</w:instrText>
      </w:r>
      <w:r w:rsidR="000F3682" w:rsidRPr="000F3682">
        <w:rPr>
          <w:noProof/>
        </w:rPr>
        <w:instrText>ory therapies can treat seizures. Triggers of seizure include a bidirectional communication between the nervous system and organs of immunity. Thus, a crucial cellular interface protecting from immunological seizures is the blood-brain barrier (BBB). Here, we summarize recent advances in the understanding and treatment of epileptic seizures that derive from a non-neurocentric viewpoint and suggest key avenues for future research.", "author" : [ { "dropping-particle" : "", "family" : "Marchi", "given" : "Nicola", "non-dropping-particle" : "", "parse-names" : false, "suffix" : "" }, { "dropping-particle" : "", "family" : "Granata", "given" : "Tiziana", "non-dropping-particle" : "", "parse-names" : false, "suffix" : "" }, { "dropping-particle" : "", "family" : "Janigro", "given" : "Damir", "non-dropping-particle" : "", "parse-names" : false, "suffix" : "" } ], "container-title" : "Trends in neurosciences", "id" : "ITEM-2", "issue" : "2", "issued" : { "date-parts" : [ [ "2014", "2" ] ] }, "page" : "55-65", "title" : "Inflammatory pathways of seizure disorders.", "type" : "article-journal", "volume" : "37" }, "uris" : [ "http://www.mendeley.com/documents/?uuid=d87483f0-9eb8-44b4-b1e4-39776fb43c3a" ] } ], "mendeley" : { "formattedCitation" : "&lt;sup&gt;15,32&lt;/sup&gt;", "plainTextFormattedCitation" : "15,32", "previouslyFormattedCitation" : "&lt;sup&gt;41,42&lt;/sup&gt;" }, "properties" : { "noteIndex" : 0 }, "schema" : "https://github.com/citation-style-language/schema/raw/master/csl-citation.json" }</w:instrText>
      </w:r>
      <w:r w:rsidR="00482E9A" w:rsidRPr="009704B0">
        <w:rPr>
          <w:noProof/>
        </w:rPr>
        <w:fldChar w:fldCharType="separate"/>
      </w:r>
      <w:r w:rsidR="000F3682" w:rsidRPr="000F3682">
        <w:rPr>
          <w:noProof/>
          <w:vertAlign w:val="superscript"/>
        </w:rPr>
        <w:t>15,32</w:t>
      </w:r>
      <w:r w:rsidR="00482E9A" w:rsidRPr="009704B0">
        <w:rPr>
          <w:noProof/>
        </w:rPr>
        <w:fldChar w:fldCharType="end"/>
      </w:r>
      <w:r w:rsidR="00CA476A" w:rsidRPr="000F3682">
        <w:rPr>
          <w:noProof/>
        </w:rPr>
        <w:t>. Even though the severity of TBI is the most consistent risk factor for PTEgenesis</w:t>
      </w:r>
      <w:r w:rsidR="00026B75" w:rsidRPr="009704B0">
        <w:rPr>
          <w:noProof/>
        </w:rPr>
        <w:fldChar w:fldCharType="begin" w:fldLock="1"/>
      </w:r>
      <w:r w:rsidR="000F3682" w:rsidRPr="000F3682">
        <w:rPr>
          <w:noProof/>
        </w:rPr>
        <w:instrText xml:space="preserve">ADDIN CSL_CITATION { "citationItems" : [ { "id" : "ITEM-1", "itemData" : { "DOI" : "10.1056/NEJM199801013380104", "ISSN" : "0028-4793", "PMID" : "9414327", "abstract" : "BACKGROUND: The risk of seizures is increased after traumatic brain injury, but the extent and duration of the increase in risk are unknown. The purpose of this study was to identify the characteristics of brain injuries that are associated with the development of seizures.\n\nMETHODS: We identified 4541 children and adults with traumatic brain injury (characterized by loss of consciousness, post-traumatic amnesia, or skull fracture) in Olmsted County, Minnesota, during the period from 1935 through 1984. Injuries were classified as mild (loss of consciousness or amnesia lasting less than 30 minutes), moderate (loss of consciousness for 30 minutes to 24 hours or a skull fracture), or severe (loss of consciousness or amnesia for more than 24 hours, subdural hematoma, or brain contusion). We compared the incidence of new unprovoked seizures in this cohort with population rates, using standardized incidence ratios and Cox proportional-hazards analysis.\n\nRESULTS: The overall standardized incidence ratio was 3.1 (95 percent confidence interval, 2.5 to 3.8). The standardized incidence ratio was 1.5 (95 percent confidence interval, 1.0 to 2.2) after mild injuries but with no increase over the expected number after five years, 2.9 (95 </w:instrText>
      </w:r>
      <w:r w:rsidR="000F3682">
        <w:rPr>
          <w:noProof/>
        </w:rPr>
        <w:instrText>percent confidence interval, 1.9 to 4.1) after moderate injuries, and 17.0 (95 percent confidence interval, 12.3 to 23.6) after severe injuries. In the multivariate analysis, significant risk factors for later seizures were brain contusion with subdur</w:instrText>
      </w:r>
      <w:r w:rsidR="000F3682" w:rsidRPr="000F3682">
        <w:rPr>
          <w:noProof/>
        </w:rPr>
        <w:instrText>al hematoma, skull fracture, loss of consciousness or amnesia for more than one day, and an age of 65 years or older.\n\nCONCLUSIONS: The increased risk of seizures after traumatic brain injury varies greatly according to the severity of the injury and the time since the injury.", "author" : [ { "dropping-particle" : "", "family" : "Annegers", "given" : "J F", "non-dropping-particle" : "", "parse-names" : false, "suffix" : "" }, { "dropping-particle" : "", "family" : "Hauser", "given" : "W A", "non-dropping-particle" : "", "parse-names" : false, "suffix" : "" }, { "dropping-particle" : "", "family" : "Coan", "given" : "S P", "non-dropping-particle" : "", "parse-names" : false, "suffix" : "" }, { "dropping-particle" : "", "family" : "Rocca", "given" : "W A", "non-dropping-particle" : "", "parse-names" : false, "suffix" : "" } ], "container-title" : "The New England journal of medicine", "id" : "ITEM-1", "issue" : "1", "issued" : { "date-parts" : [ [ "1998", "1", "1" ] ] }, "page" : "20-4", "title" : "A population-based study of seizures after traumatic brain injuries.", "type" : "article-journal", "volume" : "338" }, "uris" : [ "http://www.mendeley.com/documents/?uuid=3ef5537f-81ed-45b3-8f0d-92f66592e5f4" ] } ], "mendeley" : { "formattedCitation" : "&lt;sup&gt;2&lt;/sup&gt;", "plainTextFormattedCitation" : "2", "previouslyFormattedCitation" : "&lt;sup&gt;3&lt;/sup&gt;" }, "properties" : { "noteIndex" : 0 }, "schema" : "https://github.com/citation-style-language/schema/raw/master/csl-citation.json" }</w:instrText>
      </w:r>
      <w:r w:rsidR="00026B75" w:rsidRPr="009704B0">
        <w:rPr>
          <w:noProof/>
        </w:rPr>
        <w:fldChar w:fldCharType="separate"/>
      </w:r>
      <w:r w:rsidR="000F3682" w:rsidRPr="000F3682">
        <w:rPr>
          <w:noProof/>
          <w:vertAlign w:val="superscript"/>
        </w:rPr>
        <w:t>2</w:t>
      </w:r>
      <w:r w:rsidR="00026B75" w:rsidRPr="009704B0">
        <w:rPr>
          <w:noProof/>
        </w:rPr>
        <w:fldChar w:fldCharType="end"/>
      </w:r>
      <w:r w:rsidR="00CA476A" w:rsidRPr="000F3682">
        <w:rPr>
          <w:noProof/>
        </w:rPr>
        <w:t xml:space="preserve">, </w:t>
      </w:r>
      <w:r w:rsidR="00470B86" w:rsidRPr="000F3682">
        <w:rPr>
          <w:noProof/>
        </w:rPr>
        <w:t xml:space="preserve">these studies have not included epilepsy as an outcome, and </w:t>
      </w:r>
      <w:r w:rsidR="00CA476A" w:rsidRPr="000F3682">
        <w:rPr>
          <w:noProof/>
        </w:rPr>
        <w:t>thus</w:t>
      </w:r>
      <w:r w:rsidR="00026B75" w:rsidRPr="000F3682">
        <w:rPr>
          <w:noProof/>
        </w:rPr>
        <w:t xml:space="preserve">, the potential of these plasma proteins </w:t>
      </w:r>
      <w:r w:rsidR="00470B86" w:rsidRPr="000F3682">
        <w:rPr>
          <w:noProof/>
        </w:rPr>
        <w:t xml:space="preserve">as biomarkers for PTEgenesis has never been </w:t>
      </w:r>
      <w:r w:rsidR="00CA476A" w:rsidRPr="000F3682">
        <w:rPr>
          <w:noProof/>
        </w:rPr>
        <w:t>investigated</w:t>
      </w:r>
      <w:r w:rsidR="00470B86" w:rsidRPr="000F3682">
        <w:rPr>
          <w:noProof/>
        </w:rPr>
        <w:t>.</w:t>
      </w:r>
      <w:r w:rsidR="0023532A" w:rsidRPr="000F3682">
        <w:rPr>
          <w:noProof/>
        </w:rPr>
        <w:t xml:space="preserve"> </w:t>
      </w:r>
    </w:p>
    <w:p w14:paraId="5B2CC49E" w14:textId="613E9B41" w:rsidR="00FD0682" w:rsidRPr="000F3682" w:rsidRDefault="0068749D" w:rsidP="006A4104">
      <w:pPr>
        <w:pStyle w:val="NoSpacing"/>
        <w:widowControl w:val="0"/>
        <w:spacing w:afterLines="20" w:after="48"/>
      </w:pPr>
      <w:r>
        <w:rPr>
          <w:rStyle w:val="Heading2Char"/>
        </w:rPr>
        <w:t xml:space="preserve">3.4.2. </w:t>
      </w:r>
      <w:r w:rsidR="00B4203C" w:rsidRPr="009704B0">
        <w:rPr>
          <w:rStyle w:val="Heading2Char"/>
        </w:rPr>
        <w:t>Experimental design</w:t>
      </w:r>
      <w:r w:rsidR="00882D93" w:rsidRPr="009704B0">
        <w:rPr>
          <w:rStyle w:val="Heading2Char"/>
        </w:rPr>
        <w:t>:</w:t>
      </w:r>
      <w:r w:rsidR="00882D93" w:rsidRPr="000F3682">
        <w:t xml:space="preserve"> </w:t>
      </w:r>
      <w:r w:rsidR="00B4203C" w:rsidRPr="000F3682">
        <w:t>Samples will be collect</w:t>
      </w:r>
      <w:r w:rsidR="00E0147A" w:rsidRPr="000F3682">
        <w:t>ed</w:t>
      </w:r>
      <w:r w:rsidR="00B4203C" w:rsidRPr="000F3682">
        <w:t xml:space="preserve"> from all animals at 3 study sites both in SA1 and SA2 (</w:t>
      </w:r>
      <w:r w:rsidR="00B4203C" w:rsidRPr="000F3682">
        <w:rPr>
          <w:b/>
        </w:rPr>
        <w:t xml:space="preserve">Figs. </w:t>
      </w:r>
      <w:r w:rsidR="00E0147A" w:rsidRPr="000F3682">
        <w:rPr>
          <w:b/>
        </w:rPr>
        <w:t>6</w:t>
      </w:r>
      <w:r w:rsidR="00B4203C" w:rsidRPr="000F3682">
        <w:rPr>
          <w:b/>
        </w:rPr>
        <w:t>, 9</w:t>
      </w:r>
      <w:r w:rsidR="00B4203C" w:rsidRPr="000F3682">
        <w:t>). For cost reasons, sample selection will be stratified to only a subgroup of animals. Based on previous literature, a useful plasma biomarker should show AUC 0.850 in ROC analysis (p&lt;0.05)</w:t>
      </w:r>
      <w:r w:rsidR="00EF6AE2" w:rsidRPr="009704B0">
        <w:fldChar w:fldCharType="begin" w:fldLock="1"/>
      </w:r>
      <w:r w:rsidR="000F3682">
        <w:instrText>ADDIN CSL_CITATION { "citationItems" : [ { "id" : "ITEM-1", "itemData" : { "DOI" : "10.1038/srep10201", "ISSN" : "2045-2322", "PMID" : "25984652", "abstract" : "MicroRNAs (miRNAs) open up a new field for molecular diagnosis for cancer and other diseases based on their stability in serum. However, the role of circulating miRNAs in plasma/serum in epilepsy diagnosis is still unclear. The aim of this study was to evaluate whether miRNAs can be used as biomarkers for drug-resistant epilepsy. We measured the differences in serum miRNA levels between 30 drug-resistant patients and 30 drug-responsive epilepsy patients in discovery and training phases using Illumina HiSeq2000 sequencing followed by quantitative reverse transcriptase polymerase chain reaction (qRT-PCR) assays. The selected miRNAs were then validated in 77 drug-resistant epilepsy patients, 81 drug-responsive epilepsy patients and 85 healthy controls by qRT-PCR. We found that circulating miRNAs are differentially expressed between drug-resistant group and drug-responsive group. MiR-194-5p, -301a-3p, -30b-5p, -342-5p and -4446-3p were significantly deregulated in drug-resistant group compared to drug-responsive group and control group. Among these 5 miRNAs, miR-301a-3p had the best diagnostic value for drug-resistant epilepsy with 80.5% sensitivity and 81.2% specificity, and was negatively associated with seizure severity. These provide the rationale for further confirmation studies in larger prospective cohorts and in other ethnics.", "author" : [ { "dropping-particle" : "", "family" : "Wang", "given" : "Jun", "non-dropping-particle" : "", "parse-names" : false, "suffix" : "" }, { "dropping-particle" : "", "family" : "Tan", "given" : "Lan", "non-dropping-particle" : "", "parse-names" : false, "suffix" : "" }, { "dropping-particle" : "", "family" : "Tan", "given" : "Lin", "non-dropping-particle" : "", "parse-names" : false, "suffix" : "" }, { "dropping-particle" : "", "family" : "Tian", "given" : "Yan", "non-dropping-particle" : "", "parse-names" : false, "suffix" : "" }, { "dropping-particle" : "", "family" : "Ma", "given" : "Jing", "non-dropping-particle" : "", "parse-names" : false, "suffix" : "" }, { "dropping-particle" : "", "family" : "Tan", "given" : "Chen-Chen", "non-dropping-particle" : "", "parse-names" : false, "suffix" : "" }, { "dropping-particle" : "", "family" : "Wang", "given" : "Hui-Fu", "non-dropping-particle" : "", "parse-names" : false, "suffix" : "" }, { "dropping-particle" : "", "family" : "Liu", "given" : "Ying", "non-dropping-particle" : "", "parse-names" : false, "suffix" : "" }, { "dropping-particle" : "", "family" : "Tan", "given" : "Meng-Shan", "non-dropping-particle" : "", "parse-names" : false, "suffix" : "" }, { "dropping-particle" : "", "family" : "Jiang", "given" : "Teng", "non-dropping-particle" : "", "parse-names" : false, "suffix" : "" }, { "dropping-particle" : "", "family" : "Yu", "given" : "Jin-Tai", "non-dropping-particle" : "", "parse-names" : false, "suffix" : "" } ], "container-title" : "Scientific reports", "id" : "ITEM-1", "issued" : { "date-parts" : [ [ "2015", "1" ] ] }, "page" : "10201", "title" : "Circulating microRNAs are promising novel biomarkers for drug-resistant epilepsy.", "type" : "article-journal", "volume" : "5" }, "uris" : [ "http://www.mendeley.com/documents/?uuid=9a1b45a7-ebb2-4805-9360-9e2742a8d620" ] } ], "mendeley" : { "formattedCitation" : "&lt;sup&gt;52&lt;/sup&gt;", "plainTextFormattedCitation" : "52", "previouslyFormattedCitation" : "&lt;sup&gt;43&lt;/sup&gt;" }, "properties" : { "noteIndex" : 0 }, "schema" : "https://github.com/citation-style-language/schema/raw/master/csl-citation.json" }</w:instrText>
      </w:r>
      <w:r w:rsidR="00EF6AE2" w:rsidRPr="009704B0">
        <w:fldChar w:fldCharType="separate"/>
      </w:r>
      <w:r w:rsidR="000F3682" w:rsidRPr="000F3682">
        <w:rPr>
          <w:noProof/>
          <w:vertAlign w:val="superscript"/>
        </w:rPr>
        <w:t>52</w:t>
      </w:r>
      <w:r w:rsidR="00EF6AE2" w:rsidRPr="009704B0">
        <w:fldChar w:fldCharType="end"/>
      </w:r>
      <w:r w:rsidR="00EF6AE2" w:rsidRPr="009704B0">
        <w:rPr>
          <w:vertAlign w:val="superscript"/>
        </w:rPr>
        <w:t>,</w:t>
      </w:r>
      <w:r w:rsidR="00EF6AE2" w:rsidRPr="009704B0">
        <w:fldChar w:fldCharType="begin" w:fldLock="1"/>
      </w:r>
      <w:r w:rsidR="000F3682">
        <w:instrText>ADDIN CSL_CITATION { "citationItems" : [ { "id" : "ITEM-1", "itemData" : { "DOI" : "10.1038/srep09522", "ISSN" : "2045-2322", "PMID" : "25825351", "abstract" : "MicroRNAs (miRNAs) have been proposed as biomarkers for cancer and other diseases due to their stability in serum. In epilepsy, miRNAs have almost been studied in brain tissues and in animals' circulation, but not in circulation of human. To date, a major challenge is to develop biomarkers to improve the current diagnosis of epilepsy. The aim of this study was to evaluate whether circulating miRNAs can be used as biomarkers for epilepsy. We measured the differences in serum miRNA levels between 30 epilepsy patients and 30 healthy controls in discovery and training phases using Illumina HiSeq2000 sequencing followed by quantitative reverse transcriptase polymerase chain reaction (qRT-PCR) assays. The selected miRNAs were then validated in 117 epilepsy patients and 112 healthy controls by qRT-PCR. Let-7d-5p, miR-106b-5p, -130a-3p and -146a-5p were found up-regulated, whereas miR-15a-5p and -194-5p were down-regulated in epilepsy patients compared to controls (P &lt; 0.0001). Among these miRNAs, miR-106b-5p had the best diagnostic value for epilepsy with 80.3% sensitivity and 81.2% specificity. Circulating miRNAs were differentially regulated in epilepsy patients as compared with controls. MiR-106b-5p may serve as a novel, noninvasive biomarker to improve the current diagnosis of epilepsy.", "author" : [ { "dropping-particle" : "", "family" : "Wang", "given" : "Jun", "non-dropping-particle" : "", "parse-names" : false, "suffix" : "" }, { "dropping-particle" : "", "family" : "Yu", "given" : "Jin-Tai", "non-dropping-particle" : "", "parse-names" : false, "suffix" : "" }, { "dropping-particle" : "", "family" : "Tan", "given" : "Lin", "non-dropping-particle" : "", "parse-names" : false, "suffix" : "" }, { "dropping-particle" : "", "family" : "Tian", "given" : "Yan", "non-dropping-particle" : "", "parse-names" : false, "suffix" : "" }, { "dropping-particle" : "", "family" : "Ma", "given" : "Jing", "non-dropping-particle" : "", "par</w:instrText>
      </w:r>
      <w:r w:rsidR="000F3682" w:rsidRPr="000F3682">
        <w:instrText>se-names" : false, "suffix" : "" }, { "dropping-particle" : "", "family" : "Tan", "given" : "Chen-Chen", "non-dropping-particle" : "", "parse-names" : false, "suffix" : "" }, { "dropping-particle" : "", "family" : "Wang", "given" : "Hui-Fu", "non-dropping-particle" : "", "parse-names" : false, "suffix" : "" }, { "dropping-particle" : "", "family" : "Liu", "given" : "Ying", "non-dropping-particle" : "", "parse-names" : false, "suffix" : "" }, { "dropping-particle" : "", "family" : "Tan", "given" : "Meng-Shan", "non-dropping-particle" : "", "parse-names" : false, "suffix" : "" }, { "dropping-particle" : "", "family" : "Jiang", "given" : "Teng", "non-dropping-particle" : "", "parse-names" : false, "suffix" : "" }, { "dropping-particle" : "", "family" : "Tan", "given" : "Lan", "non-dropping-particle" : "", "parse-names" : false, "suffix" : "" } ], "container-title" : "Scientific reports", "id" : "ITEM-1", "issued" : { "date-parts" : [ [ "2015", "1" ] ] }, "page" : "9522", "title" : "Genome-wide circulating microRNA expression profiling indicates biomarkers for epilepsy.", "type" : "article-journal", "volume" : "5" }, "uris" : [ "http://www.mendeley.com/documents/?uuid=dde6f4c9-cf95-4548-ad79-2faab622c7ca" ] } ], "mendeley" : { "formattedCitation" : "&lt;sup&gt;53&lt;/sup&gt;", "plainTextFormattedCitation" : "53", "previouslyFormattedCitation" : "&lt;sup&gt;44&lt;/sup&gt;" }, "properties" : { "noteIndex" : 0 }, "schema" : "https://github.com/citation-style-language/schema/raw/master/csl-citation.json" }</w:instrText>
      </w:r>
      <w:r w:rsidR="00EF6AE2" w:rsidRPr="009704B0">
        <w:fldChar w:fldCharType="separate"/>
      </w:r>
      <w:r w:rsidR="000F3682" w:rsidRPr="000F3682">
        <w:rPr>
          <w:noProof/>
          <w:vertAlign w:val="superscript"/>
        </w:rPr>
        <w:t>53</w:t>
      </w:r>
      <w:r w:rsidR="00EF6AE2" w:rsidRPr="009704B0">
        <w:fldChar w:fldCharType="end"/>
      </w:r>
      <w:r w:rsidR="00B4203C" w:rsidRPr="000F3682">
        <w:t xml:space="preserve">. To achieve </w:t>
      </w:r>
      <w:r w:rsidR="00026B75" w:rsidRPr="000F3682">
        <w:t>statistical power</w:t>
      </w:r>
      <w:r w:rsidR="00B4203C" w:rsidRPr="000F3682">
        <w:t xml:space="preserve"> in plasma protein biomarker analysis, we will select 10 TBI epilepsy and 27 TBI no-epilepsy rats from the total cohort of 21 TBI epilepsy and 63 no-epilepsy cases, which show comparable severity of damage in sMRI. Analysis will be done from all 5 time points. </w:t>
      </w:r>
    </w:p>
    <w:p w14:paraId="6D9E585A" w14:textId="42305B00" w:rsidR="00102FD3" w:rsidRPr="000F3682" w:rsidRDefault="0068749D" w:rsidP="006A4104">
      <w:pPr>
        <w:pStyle w:val="NoSpacing"/>
        <w:widowControl w:val="0"/>
        <w:spacing w:afterLines="20" w:after="48"/>
        <w:rPr>
          <w:rFonts w:eastAsia="Times New Roman" w:cs="Arial"/>
        </w:rPr>
      </w:pPr>
      <w:r>
        <w:rPr>
          <w:rStyle w:val="Heading2Char"/>
        </w:rPr>
        <w:t xml:space="preserve">3.4.2.1. </w:t>
      </w:r>
      <w:r w:rsidR="00B4203C" w:rsidRPr="00FD0682">
        <w:rPr>
          <w:rStyle w:val="Heading2Char"/>
        </w:rPr>
        <w:t>Blood collection:</w:t>
      </w:r>
      <w:r w:rsidR="00B4203C" w:rsidRPr="000F3682">
        <w:rPr>
          <w:rFonts w:eastAsia="Times New Roman" w:cs="Arial"/>
          <w:color w:val="000000" w:themeColor="text1"/>
        </w:rPr>
        <w:t xml:space="preserve"> Blood (1.2 ml) will be collected in from tail vein (</w:t>
      </w:r>
      <w:hyperlink r:id="rId24" w:history="1">
        <w:r w:rsidR="00B4203C" w:rsidRPr="0077686C">
          <w:rPr>
            <w:rStyle w:val="Hyperlink"/>
            <w:rFonts w:cs="Arial"/>
            <w:color w:val="0066CC"/>
          </w:rPr>
          <w:t>http://www.nc3rs.org.uk/bloodsamplingmicrosite/page.asp?id=420</w:t>
        </w:r>
      </w:hyperlink>
      <w:r w:rsidR="00B4203C" w:rsidRPr="000F3682">
        <w:rPr>
          <w:rStyle w:val="Hyperlink"/>
          <w:rFonts w:cs="Arial"/>
        </w:rPr>
        <w:t>)</w:t>
      </w:r>
      <w:r w:rsidR="00B4203C" w:rsidRPr="000F3682">
        <w:rPr>
          <w:rStyle w:val="Hyperlink"/>
          <w:rFonts w:cs="Arial"/>
          <w:u w:val="none"/>
        </w:rPr>
        <w:t xml:space="preserve"> of light</w:t>
      </w:r>
      <w:r w:rsidR="00470B86" w:rsidRPr="000F3682">
        <w:rPr>
          <w:rStyle w:val="Hyperlink"/>
          <w:rFonts w:cs="Arial"/>
          <w:u w:val="none"/>
        </w:rPr>
        <w:t>ly isoflurane-</w:t>
      </w:r>
      <w:r w:rsidR="00B4203C" w:rsidRPr="000F3682">
        <w:rPr>
          <w:rStyle w:val="Hyperlink"/>
          <w:rFonts w:cs="Arial"/>
          <w:u w:val="none"/>
        </w:rPr>
        <w:t xml:space="preserve">sedated rats </w:t>
      </w:r>
      <w:r w:rsidR="00B4203C" w:rsidRPr="000F3682">
        <w:rPr>
          <w:rFonts w:eastAsia="Times New Roman" w:cs="Arial"/>
          <w:color w:val="000000" w:themeColor="text1"/>
        </w:rPr>
        <w:t xml:space="preserve">at 7 d before TBI/sham operation, and at 2 d, 9 d, 1 month, and 5 months post-TBI. Blood cells and plasma will be separated (half for plasma protein extraction – clotting </w:t>
      </w:r>
      <w:r w:rsidR="00470B86" w:rsidRPr="000F3682">
        <w:rPr>
          <w:rFonts w:eastAsia="Times New Roman" w:cs="Arial"/>
          <w:color w:val="000000" w:themeColor="text1"/>
        </w:rPr>
        <w:t xml:space="preserve">to be done at room temperature, </w:t>
      </w:r>
      <w:r w:rsidR="00B4203C" w:rsidRPr="000F3682">
        <w:rPr>
          <w:rFonts w:eastAsia="Times New Roman" w:cs="Arial"/>
          <w:color w:val="000000" w:themeColor="text1"/>
        </w:rPr>
        <w:t xml:space="preserve">half </w:t>
      </w:r>
      <w:r w:rsidR="00470B86" w:rsidRPr="000F3682">
        <w:rPr>
          <w:rFonts w:eastAsia="Times New Roman" w:cs="Arial"/>
          <w:color w:val="000000" w:themeColor="text1"/>
        </w:rPr>
        <w:t>for</w:t>
      </w:r>
      <w:r w:rsidR="00B4203C" w:rsidRPr="000F3682">
        <w:rPr>
          <w:rFonts w:eastAsia="Times New Roman" w:cs="Arial"/>
          <w:color w:val="000000" w:themeColor="text1"/>
        </w:rPr>
        <w:t xml:space="preserve"> microRNA extraction – clotting </w:t>
      </w:r>
      <w:r w:rsidR="00B4203C" w:rsidRPr="000F3682">
        <w:rPr>
          <w:rFonts w:eastAsia="Times New Roman" w:cs="Arial"/>
        </w:rPr>
        <w:t>at +4</w:t>
      </w:r>
      <w:r w:rsidR="00B4203C" w:rsidRPr="000F3682">
        <w:rPr>
          <w:rFonts w:eastAsia="Times New Roman" w:cs="Arial"/>
          <w:vertAlign w:val="superscript"/>
        </w:rPr>
        <w:t>o</w:t>
      </w:r>
      <w:r w:rsidR="00B4203C" w:rsidRPr="000F3682">
        <w:rPr>
          <w:rFonts w:eastAsia="Times New Roman" w:cs="Arial"/>
        </w:rPr>
        <w:t>C), and stored at -70</w:t>
      </w:r>
      <w:r w:rsidR="00B4203C" w:rsidRPr="000F3682">
        <w:rPr>
          <w:rFonts w:eastAsia="Times New Roman" w:cs="Arial"/>
          <w:vertAlign w:val="superscript"/>
        </w:rPr>
        <w:t>o</w:t>
      </w:r>
      <w:r w:rsidR="00B4203C" w:rsidRPr="000F3682">
        <w:rPr>
          <w:rFonts w:eastAsia="Times New Roman" w:cs="Arial"/>
        </w:rPr>
        <w:t xml:space="preserve">C at each study site. </w:t>
      </w:r>
    </w:p>
    <w:p w14:paraId="422505FF" w14:textId="4D9EB64A" w:rsidR="00FD0682" w:rsidRPr="000F3682" w:rsidRDefault="0068749D" w:rsidP="006A4104">
      <w:pPr>
        <w:pStyle w:val="NoSpacing"/>
        <w:widowControl w:val="0"/>
        <w:spacing w:afterLines="20" w:after="48"/>
        <w:rPr>
          <w:rFonts w:eastAsia="Times New Roman" w:cs="Arial"/>
        </w:rPr>
      </w:pPr>
      <w:r>
        <w:rPr>
          <w:rStyle w:val="Heading2Char"/>
        </w:rPr>
        <w:t xml:space="preserve">3.4.2.2. </w:t>
      </w:r>
      <w:r w:rsidR="00B4203C" w:rsidRPr="00FD0682">
        <w:rPr>
          <w:rStyle w:val="Heading2Char"/>
        </w:rPr>
        <w:t>Plasma protein analysis:</w:t>
      </w:r>
      <w:r w:rsidR="00B4203C" w:rsidRPr="000F3682">
        <w:rPr>
          <w:rFonts w:eastAsia="Times New Roman" w:cs="Arial"/>
        </w:rPr>
        <w:t xml:space="preserve"> Plasma will be shipped to </w:t>
      </w:r>
      <w:r w:rsidR="00B4203C" w:rsidRPr="000F3682">
        <w:rPr>
          <w:rFonts w:cs="Arial"/>
          <w:bCs/>
        </w:rPr>
        <w:t>IAC</w:t>
      </w:r>
      <w:r w:rsidR="00B4203C" w:rsidRPr="000F3682">
        <w:rPr>
          <w:rFonts w:eastAsia="Times New Roman" w:cs="Arial"/>
        </w:rPr>
        <w:t xml:space="preserve"> (Dr. Agoston) for analysis of </w:t>
      </w:r>
      <w:r w:rsidR="00B4203C" w:rsidRPr="000F3682">
        <w:rPr>
          <w:rFonts w:eastAsia="Times New Roman" w:cs="Arial"/>
          <w:u w:val="single"/>
        </w:rPr>
        <w:t>15 protein markers</w:t>
      </w:r>
      <w:r w:rsidR="00B4203C" w:rsidRPr="000F3682">
        <w:rPr>
          <w:rFonts w:eastAsia="Times New Roman" w:cs="Arial"/>
        </w:rPr>
        <w:t xml:space="preserve"> (see above) using reverse phase protein microarray assay</w:t>
      </w:r>
      <w:r w:rsidR="00EF6AE2" w:rsidRPr="0036688F">
        <w:rPr>
          <w:rFonts w:eastAsia="Times New Roman" w:cs="Arial"/>
        </w:rPr>
        <w:fldChar w:fldCharType="begin" w:fldLock="1"/>
      </w:r>
      <w:r w:rsidR="000F3682" w:rsidRPr="000F3682">
        <w:rPr>
          <w:rFonts w:eastAsia="Times New Roman" w:cs="Arial"/>
        </w:rPr>
        <w:instrText>ADDIN CSL_CITATION { "citationItems" : [ { "id" : "ITEM-1", "itemData" : { "DOI" : "10.3389/fneur.2015.00114", "ISSN" : "1664-2295", "PMID" : "26124743", "abstract" : "Time-dependent changes in blood-based protein biomarkers can help identify the -pathological processes in blast-induced traumatic brain injury (bTBI), assess injury severity, and monitor disease progression. We obtained blood from control and injured mice (exposed to a single, low-intensity blast) at 2-h, 1-day, 1-week, and 1-month post-injury. We then determined the serum levels of biomarkers related to metabolism (4-HNE, HIF-1\u03b1, ceruloplasmin), vascular function (AQP1, AQP4, VEGF, vWF, Flk-1), inflammation (OPN, CINC1, fibrinogen, MIP-1a, OX-44, p38, MMP-8, MCP-1 CCR5, CRP, galectin-1), cell adhesion and the extracellular matrix (integrin \u03b16, TIMP1, TIMP4, Ncad, connexin-43), and axonal (NF-H, Tau), neuronal (NSE, CK-BB) and glial damage (GFAP, S100\u03b2, MBP) at various post-injury time points. Our findings indicate that the exposure to a single, low-intensity blast results in metabolic and vascular changes, altered cell adhesion, and axonal and neuronal injury in the mouse model of bTBI. Interestingly, serum levels of several inflammatory and astroglial markers were either unchanged or elevated only during the acute and subacute phases of injury. Conversely, serum levels of the majority of biomarkers related to metabolic and vascular functions, cell adhesion, as well as neuronal and axonal damage remained elevated at the termination of the experiment (1\u2009month), indicating long-term systemic and cerebral alterations due to blast. Our findings show that the exposure to a single, low-intensity blast induces complex pathological processes with distinct temporal profiles. Hence, monitoring serum biomarker levels at various post-injury time points may provide enhanced diagnostics in blast-related neurological and multi-system deficits.", "author" : [ { "dropping-particle" : "", "family" : "Ahmed", "given" : "Farid", "non-dropping-particle" : "", "parse-names" : false, "suffix" : "" }, { "dropping-particle" : "", "family" : "Plantman", "given" : "Stefan", "non-dropping-particle" : "", "parse-names" : false, "suffix" : "" }, { "dropping-particle" : "", "family" : "Cernak", "given" : "Ibolja", "non-dropping-particle" : "", "parse-names" : false, "suffix" : "" }, { "dropping-particle" : "V", "family" : "Agoston", "given" : "Denes", "non-dropping-particle" : "", "parse-names" : false, "suffix" : "" } ], "container-title" : "Frontiers in neurology", "id" : "ITEM-1", "issued" : { "date-parts" : [ [ "2015", "1" ] ] }, "page" : "114", "title" : "The Temporal Pattern of Changes in Serum Biomarker Levels Reveals Complex and Dynamically Changing Pathologies after Exposure to a Single Low-Intensity Blast in Mice.", "type" : "article-journal", "volume" : "6" }, "uris" : [ "http://www.mendeley.com/documents/?uuid=d78af178-4f58-4e55-a96a-e9df7c20fe9b" ] } ], "mendeley" : { "formattedCitation" : "&lt;sup&gt;1&lt;/sup&gt;", "plainTextFormattedCitation" : "1", "previouslyFormattedCitation" : "&lt;sup&gt;40&lt;/sup&gt;" }, "properties" : { "noteIndex" : 0 }, "schema" : "https://github.com/citation-style-language/schema/raw/master/csl-citation.json" }</w:instrText>
      </w:r>
      <w:r w:rsidR="00EF6AE2" w:rsidRPr="0036688F">
        <w:rPr>
          <w:rFonts w:eastAsia="Times New Roman" w:cs="Arial"/>
        </w:rPr>
        <w:fldChar w:fldCharType="separate"/>
      </w:r>
      <w:r w:rsidR="000F3682" w:rsidRPr="000F3682">
        <w:rPr>
          <w:rFonts w:eastAsia="Times New Roman" w:cs="Arial"/>
          <w:noProof/>
          <w:vertAlign w:val="superscript"/>
        </w:rPr>
        <w:t>1</w:t>
      </w:r>
      <w:r w:rsidR="00EF6AE2" w:rsidRPr="0036688F">
        <w:rPr>
          <w:rFonts w:eastAsia="Times New Roman" w:cs="Arial"/>
        </w:rPr>
        <w:fldChar w:fldCharType="end"/>
      </w:r>
      <w:r w:rsidR="00B4203C" w:rsidRPr="000F3682">
        <w:rPr>
          <w:rFonts w:eastAsia="Times New Roman" w:cs="Arial"/>
        </w:rPr>
        <w:t xml:space="preserve">. The Excel sheet containing the plasma concentrations of each marker in each animal at different time points will be sent to each study site and IAC. </w:t>
      </w:r>
    </w:p>
    <w:p w14:paraId="0F8BB9F8" w14:textId="47C80FAE" w:rsidR="00FD0682" w:rsidRPr="000F3682" w:rsidRDefault="0068749D" w:rsidP="006A4104">
      <w:pPr>
        <w:pStyle w:val="NoSpacing"/>
        <w:widowControl w:val="0"/>
        <w:spacing w:afterLines="20" w:after="48"/>
        <w:rPr>
          <w:rFonts w:eastAsia="Times New Roman" w:cs="Arial"/>
        </w:rPr>
      </w:pPr>
      <w:r>
        <w:rPr>
          <w:rStyle w:val="Heading2Char"/>
        </w:rPr>
        <w:t xml:space="preserve">3.4.3. </w:t>
      </w:r>
      <w:r w:rsidR="00B4203C" w:rsidRPr="00FD0682">
        <w:rPr>
          <w:rStyle w:val="Heading2Char"/>
        </w:rPr>
        <w:t>Data analysis:</w:t>
      </w:r>
      <w:r w:rsidR="00B4203C" w:rsidRPr="000F3682">
        <w:rPr>
          <w:rFonts w:eastAsia="Times New Roman" w:cs="Arial"/>
          <w:i/>
        </w:rPr>
        <w:t xml:space="preserve"> </w:t>
      </w:r>
      <w:r w:rsidR="00B4203C" w:rsidRPr="000F3682">
        <w:rPr>
          <w:rFonts w:eastAsia="Times New Roman" w:cs="Arial"/>
        </w:rPr>
        <w:t xml:space="preserve">The 15 plasma protein levels will be combined with data on electrophysiology and imaging, and statistically analyzed: (a) </w:t>
      </w:r>
      <w:r w:rsidR="00B4203C" w:rsidRPr="000F3682">
        <w:rPr>
          <w:rFonts w:eastAsia="Times New Roman" w:cs="Arial"/>
          <w:u w:val="single"/>
        </w:rPr>
        <w:t>ROC analysis</w:t>
      </w:r>
      <w:r w:rsidR="00B4203C" w:rsidRPr="000F3682">
        <w:rPr>
          <w:rFonts w:eastAsia="Times New Roman" w:cs="Arial"/>
        </w:rPr>
        <w:t xml:space="preserve">: AUC, sensitivity and specificity, cut-off values to predict epileptogenesis </w:t>
      </w:r>
      <w:r w:rsidR="00026B75" w:rsidRPr="000F3682">
        <w:rPr>
          <w:rFonts w:eastAsia="Times New Roman" w:cs="Arial"/>
        </w:rPr>
        <w:t xml:space="preserve">alone or in combination with other modalities </w:t>
      </w:r>
      <w:r w:rsidR="00B4203C" w:rsidRPr="000F3682">
        <w:rPr>
          <w:rFonts w:eastAsia="Times New Roman" w:cs="Arial"/>
        </w:rPr>
        <w:t xml:space="preserve">at </w:t>
      </w:r>
      <w:r w:rsidR="00026B75" w:rsidRPr="000F3682">
        <w:rPr>
          <w:rFonts w:eastAsia="Times New Roman" w:cs="Arial"/>
        </w:rPr>
        <w:t>different</w:t>
      </w:r>
      <w:r w:rsidR="00B4203C" w:rsidRPr="000F3682">
        <w:rPr>
          <w:rFonts w:eastAsia="Times New Roman" w:cs="Arial"/>
        </w:rPr>
        <w:t xml:space="preserve"> time point</w:t>
      </w:r>
      <w:r w:rsidR="00026B75" w:rsidRPr="000F3682">
        <w:rPr>
          <w:rFonts w:eastAsia="Times New Roman" w:cs="Arial"/>
        </w:rPr>
        <w:t>s</w:t>
      </w:r>
      <w:r w:rsidR="00B4203C" w:rsidRPr="000F3682">
        <w:rPr>
          <w:rFonts w:eastAsia="Times New Roman" w:cs="Arial"/>
        </w:rPr>
        <w:t xml:space="preserve">, (b) </w:t>
      </w:r>
      <w:r w:rsidR="00B4203C" w:rsidRPr="000F3682">
        <w:rPr>
          <w:rFonts w:eastAsia="Times New Roman" w:cs="Arial"/>
          <w:u w:val="single"/>
        </w:rPr>
        <w:t>Logistic regression analysis</w:t>
      </w:r>
      <w:r w:rsidR="00B4203C" w:rsidRPr="000F3682">
        <w:rPr>
          <w:rFonts w:eastAsia="Times New Roman" w:cs="Arial"/>
        </w:rPr>
        <w:t xml:space="preserve">: </w:t>
      </w:r>
      <w:r w:rsidR="003E7015" w:rsidRPr="000F3682">
        <w:rPr>
          <w:rFonts w:eastAsia="Times New Roman" w:cs="Arial"/>
        </w:rPr>
        <w:t xml:space="preserve">To reveal non-epileptogenesis related factors affecting plasma protein levels, we will assess the effect of different variables </w:t>
      </w:r>
      <w:r w:rsidR="00B4203C" w:rsidRPr="000F3682">
        <w:rPr>
          <w:rFonts w:eastAsia="Times New Roman" w:cs="Arial"/>
        </w:rPr>
        <w:t>(</w:t>
      </w:r>
      <w:r w:rsidR="00470B86" w:rsidRPr="000F3682">
        <w:rPr>
          <w:rFonts w:eastAsia="Times New Roman" w:cs="Arial"/>
        </w:rPr>
        <w:t xml:space="preserve">time of collection, </w:t>
      </w:r>
      <w:r w:rsidR="00B4203C" w:rsidRPr="000F3682">
        <w:rPr>
          <w:rFonts w:eastAsia="Times New Roman" w:cs="Arial"/>
        </w:rPr>
        <w:t xml:space="preserve">weight, </w:t>
      </w:r>
      <w:r w:rsidR="00470B86" w:rsidRPr="000F3682">
        <w:rPr>
          <w:rFonts w:eastAsia="Times New Roman" w:cs="Arial"/>
        </w:rPr>
        <w:t xml:space="preserve">rectal </w:t>
      </w:r>
      <w:r w:rsidR="00B4203C" w:rsidRPr="000F3682">
        <w:rPr>
          <w:rFonts w:eastAsia="Times New Roman" w:cs="Arial"/>
        </w:rPr>
        <w:t xml:space="preserve">temperature, anesthesia duration etc. in addition to EEG and sMRI) </w:t>
      </w:r>
      <w:r w:rsidR="003E7015" w:rsidRPr="000F3682">
        <w:rPr>
          <w:rFonts w:eastAsia="Times New Roman" w:cs="Arial"/>
        </w:rPr>
        <w:t>on protein markers</w:t>
      </w:r>
      <w:r w:rsidR="00B4203C" w:rsidRPr="000F3682">
        <w:rPr>
          <w:rFonts w:eastAsia="Times New Roman" w:cs="Arial"/>
        </w:rPr>
        <w:t xml:space="preserve">. </w:t>
      </w:r>
    </w:p>
    <w:p w14:paraId="258589F4" w14:textId="610E7241" w:rsidR="00B4203C" w:rsidRPr="000F3682" w:rsidRDefault="0068749D" w:rsidP="006A4104">
      <w:pPr>
        <w:pStyle w:val="NoSpacing"/>
        <w:widowControl w:val="0"/>
        <w:spacing w:afterLines="20" w:after="48"/>
        <w:rPr>
          <w:rFonts w:eastAsia="Times New Roman" w:cs="Arial"/>
          <w:i/>
          <w:color w:val="000000" w:themeColor="text1"/>
        </w:rPr>
      </w:pPr>
      <w:r>
        <w:rPr>
          <w:rStyle w:val="Heading2Char"/>
        </w:rPr>
        <w:t xml:space="preserve">3.4.4. </w:t>
      </w:r>
      <w:r w:rsidR="00B4203C" w:rsidRPr="00FD0682">
        <w:rPr>
          <w:rStyle w:val="Heading2Char"/>
        </w:rPr>
        <w:t>Expected results:</w:t>
      </w:r>
      <w:r w:rsidR="00B4203C" w:rsidRPr="000F3682">
        <w:rPr>
          <w:rFonts w:eastAsia="Times New Roman" w:cs="Arial"/>
          <w:i/>
        </w:rPr>
        <w:t xml:space="preserve"> </w:t>
      </w:r>
      <w:r w:rsidR="00B4203C" w:rsidRPr="000F3682">
        <w:rPr>
          <w:rFonts w:eastAsia="Times New Roman" w:cs="Arial"/>
        </w:rPr>
        <w:t xml:space="preserve">(a) at least 1 of 15 plasma proteins </w:t>
      </w:r>
      <w:r w:rsidR="003E7015" w:rsidRPr="000F3682">
        <w:rPr>
          <w:rFonts w:eastAsia="Times New Roman" w:cs="Arial"/>
        </w:rPr>
        <w:t>will have</w:t>
      </w:r>
      <w:r w:rsidR="00B4203C" w:rsidRPr="000F3682">
        <w:rPr>
          <w:rFonts w:eastAsia="Times New Roman" w:cs="Arial"/>
        </w:rPr>
        <w:t xml:space="preserve"> </w:t>
      </w:r>
      <w:r w:rsidR="003E7015" w:rsidRPr="000F3682">
        <w:rPr>
          <w:rFonts w:eastAsia="Times New Roman" w:cs="Arial"/>
        </w:rPr>
        <w:t>AUC</w:t>
      </w:r>
      <w:r w:rsidR="00B4203C" w:rsidRPr="000F3682">
        <w:rPr>
          <w:rFonts w:eastAsia="Times New Roman" w:cs="Arial"/>
          <w:color w:val="000000" w:themeColor="text1"/>
        </w:rPr>
        <w:t xml:space="preserve"> &gt;0.8</w:t>
      </w:r>
      <w:r w:rsidR="003E7015" w:rsidRPr="000F3682">
        <w:rPr>
          <w:rFonts w:eastAsia="Times New Roman" w:cs="Arial"/>
          <w:color w:val="000000" w:themeColor="text1"/>
        </w:rPr>
        <w:t>5</w:t>
      </w:r>
      <w:r w:rsidR="00B4203C" w:rsidRPr="000F3682">
        <w:rPr>
          <w:rFonts w:eastAsia="Times New Roman" w:cs="Arial"/>
          <w:color w:val="000000" w:themeColor="text1"/>
        </w:rPr>
        <w:t xml:space="preserve">0 to PTEgenesis, (b) &gt;1 plasma protein markers </w:t>
      </w:r>
      <w:r w:rsidR="003E7015" w:rsidRPr="000F3682">
        <w:rPr>
          <w:rFonts w:eastAsia="Times New Roman" w:cs="Arial"/>
          <w:color w:val="000000" w:themeColor="text1"/>
        </w:rPr>
        <w:t>will show</w:t>
      </w:r>
      <w:r w:rsidR="00B4203C" w:rsidRPr="000F3682">
        <w:rPr>
          <w:rFonts w:eastAsia="Times New Roman" w:cs="Arial"/>
          <w:color w:val="000000" w:themeColor="text1"/>
        </w:rPr>
        <w:t xml:space="preserve"> </w:t>
      </w:r>
      <w:r w:rsidR="003E7015" w:rsidRPr="000F3682">
        <w:rPr>
          <w:rFonts w:eastAsia="Times New Roman" w:cs="Arial"/>
          <w:color w:val="000000" w:themeColor="text1"/>
        </w:rPr>
        <w:t>AUC</w:t>
      </w:r>
      <w:r w:rsidR="00B4203C" w:rsidRPr="000F3682">
        <w:rPr>
          <w:rFonts w:eastAsia="Times New Roman" w:cs="Arial"/>
          <w:color w:val="000000" w:themeColor="text1"/>
        </w:rPr>
        <w:t xml:space="preserve"> &gt;0.8</w:t>
      </w:r>
      <w:r w:rsidR="003E7015" w:rsidRPr="000F3682">
        <w:rPr>
          <w:rFonts w:eastAsia="Times New Roman" w:cs="Arial"/>
          <w:color w:val="000000" w:themeColor="text1"/>
        </w:rPr>
        <w:t>5</w:t>
      </w:r>
      <w:r w:rsidR="00B4203C" w:rsidRPr="000F3682">
        <w:rPr>
          <w:rFonts w:eastAsia="Times New Roman" w:cs="Arial"/>
          <w:color w:val="000000" w:themeColor="text1"/>
        </w:rPr>
        <w:t>0 to PTEgenesis when combined to one EEG or one sMRI marker.</w:t>
      </w:r>
    </w:p>
    <w:p w14:paraId="358A1F10" w14:textId="1686B473" w:rsidR="00B4203C" w:rsidRPr="000F3682" w:rsidRDefault="00B4203C" w:rsidP="006A4104">
      <w:pPr>
        <w:pStyle w:val="NoSpacing"/>
        <w:widowControl w:val="0"/>
        <w:spacing w:afterLines="20" w:after="48"/>
        <w:rPr>
          <w:b/>
          <w:noProof/>
        </w:rPr>
      </w:pPr>
      <w:r w:rsidRPr="005E5486">
        <w:rPr>
          <w:rStyle w:val="Heading2Char"/>
        </w:rPr>
        <w:t>3.</w:t>
      </w:r>
      <w:r w:rsidR="0068749D">
        <w:rPr>
          <w:rStyle w:val="Heading2Char"/>
        </w:rPr>
        <w:t>5</w:t>
      </w:r>
      <w:r w:rsidRPr="005E5486">
        <w:rPr>
          <w:rStyle w:val="Heading2Char"/>
        </w:rPr>
        <w:t>. Plasma microRNA analysis</w:t>
      </w:r>
      <w:r w:rsidR="003B2D2A" w:rsidRPr="00F95383">
        <w:rPr>
          <w:b/>
          <w:noProof/>
        </w:rPr>
        <w:t>:</w:t>
      </w:r>
      <w:r w:rsidR="003B2D2A" w:rsidRPr="000F3682">
        <w:rPr>
          <w:noProof/>
        </w:rPr>
        <w:t xml:space="preserve"> </w:t>
      </w:r>
      <w:r w:rsidR="0023532A" w:rsidRPr="000F3682">
        <w:rPr>
          <w:noProof/>
        </w:rPr>
        <w:t xml:space="preserve">In our </w:t>
      </w:r>
      <w:r w:rsidR="0023532A" w:rsidRPr="000F3682">
        <w:rPr>
          <w:i/>
          <w:noProof/>
        </w:rPr>
        <w:t>unbiased approach</w:t>
      </w:r>
      <w:r w:rsidR="0023532A" w:rsidRPr="000F3682">
        <w:rPr>
          <w:noProof/>
        </w:rPr>
        <w:t xml:space="preserve">, we </w:t>
      </w:r>
      <w:r w:rsidR="005727ED" w:rsidRPr="000F3682">
        <w:rPr>
          <w:noProof/>
        </w:rPr>
        <w:t xml:space="preserve">will </w:t>
      </w:r>
      <w:r w:rsidR="0023532A" w:rsidRPr="000F3682">
        <w:rPr>
          <w:noProof/>
        </w:rPr>
        <w:t>analyze microRNA-seq and apply advanced bioinformatics tools to discover novel candidate plasma biomarkers</w:t>
      </w:r>
      <w:r w:rsidR="005727ED" w:rsidRPr="000F3682">
        <w:rPr>
          <w:noProof/>
        </w:rPr>
        <w:t xml:space="preserve">, including pathologies not </w:t>
      </w:r>
      <w:r w:rsidR="00073918" w:rsidRPr="000F3682">
        <w:rPr>
          <w:noProof/>
        </w:rPr>
        <w:t>revealed</w:t>
      </w:r>
      <w:r w:rsidR="005727ED" w:rsidRPr="000F3682">
        <w:rPr>
          <w:noProof/>
        </w:rPr>
        <w:t xml:space="preserve"> by plasma protein markers (SA3.1)</w:t>
      </w:r>
      <w:r w:rsidR="0023532A" w:rsidRPr="000F3682">
        <w:rPr>
          <w:noProof/>
        </w:rPr>
        <w:t xml:space="preserve">. </w:t>
      </w:r>
      <w:r w:rsidR="008D1C51" w:rsidRPr="000F3682">
        <w:rPr>
          <w:noProof/>
        </w:rPr>
        <w:t>Target a</w:t>
      </w:r>
      <w:r w:rsidR="0023532A" w:rsidRPr="000F3682">
        <w:rPr>
          <w:noProof/>
        </w:rPr>
        <w:t xml:space="preserve">nalysis of </w:t>
      </w:r>
      <w:r w:rsidR="005727ED" w:rsidRPr="000F3682">
        <w:rPr>
          <w:noProof/>
        </w:rPr>
        <w:t>regulated</w:t>
      </w:r>
      <w:r w:rsidR="0092763D" w:rsidRPr="000F3682">
        <w:rPr>
          <w:noProof/>
        </w:rPr>
        <w:t xml:space="preserve"> </w:t>
      </w:r>
      <w:r w:rsidR="0023532A" w:rsidRPr="000F3682">
        <w:rPr>
          <w:noProof/>
        </w:rPr>
        <w:t xml:space="preserve">miRNA will </w:t>
      </w:r>
      <w:r w:rsidR="005727ED" w:rsidRPr="000F3682">
        <w:rPr>
          <w:noProof/>
        </w:rPr>
        <w:t xml:space="preserve">also </w:t>
      </w:r>
      <w:r w:rsidR="0023532A" w:rsidRPr="000F3682">
        <w:rPr>
          <w:noProof/>
        </w:rPr>
        <w:t xml:space="preserve">inform us </w:t>
      </w:r>
      <w:r w:rsidR="007D2B66" w:rsidRPr="000F3682">
        <w:rPr>
          <w:noProof/>
        </w:rPr>
        <w:t xml:space="preserve">of </w:t>
      </w:r>
      <w:r w:rsidR="0023532A" w:rsidRPr="000F3682">
        <w:rPr>
          <w:noProof/>
        </w:rPr>
        <w:t>novel epileptogenic mechanisms.</w:t>
      </w:r>
      <w:r w:rsidR="0023532A" w:rsidRPr="000F3682">
        <w:t xml:space="preserve"> </w:t>
      </w:r>
      <w:r w:rsidR="00EE1FC1" w:rsidRPr="000F3682">
        <w:t xml:space="preserve">MicroRNAs (miRNA) are </w:t>
      </w:r>
      <w:r w:rsidR="00984586" w:rsidRPr="000F3682">
        <w:t xml:space="preserve">short (20-24 nucleotide) single-stranded </w:t>
      </w:r>
      <w:r w:rsidR="00EE1FC1" w:rsidRPr="000F3682">
        <w:t>non-coding RNAs that regulate gene expressio</w:t>
      </w:r>
      <w:r w:rsidR="00984586" w:rsidRPr="000F3682">
        <w:t>n at post-transcriptional level</w:t>
      </w:r>
      <w:r w:rsidR="00EF6AE2">
        <w:fldChar w:fldCharType="begin" w:fldLock="1"/>
      </w:r>
      <w:r w:rsidR="000F3682" w:rsidRPr="000F3682">
        <w:instrText>ADDIN CSL_CITATION { "citationItems" : [ { "id" : "ITEM-1", "itemData" : { "ISSN" : "0092-8674", "PMID" : "14744438", "abstract" : "MicroRNAs (miRNAs) are endogenous approximately 22 nt RNAs that can play important regulatory roles in animals and plants by targeting mRNAs for cleavage or translational repression. Although they escaped notice until relatively recently, miRNAs comprise one of the more abundant classes of gene regulatory molecules in multicellular organisms and likely influence the output of many protein-coding genes.", "author" : [ { "dropping-particle" : "", "family" : "Bartel", "given" : "David P", "non-dropping-particle" : "", "parse-names" : false, "suffix" : "" } ], "container-title" : "Cell", "id" : "ITEM-1", "issue" : "2", "issued" : { "date-parts" : [ [ "2004", "1", "23" ] ] }, "page" : "281-97", "title" : "MicroRNAs: genomics, biogenesis, mechanism, and function.", "type" : "article-journal", "volume" : "116" }, "uris" : [ "http://www.mendeley.com/documents/?uuid=61a659e7-289b-4de0-ba6c-e60703c2f57a" ] } ], "mendeley" : { "formattedCitation" : "&lt;sup&gt;3&lt;/sup&gt;", "plainTextFormattedCitation" : "3", "previouslyFormattedCitation" : "&lt;sup&gt;45&lt;/sup&gt;" }, "properties" : { "noteIndex" : 0 }, "schema" : "https://github.com/citation-style-language/schema/raw/master/csl-citation.json" }</w:instrText>
      </w:r>
      <w:r w:rsidR="00EF6AE2">
        <w:fldChar w:fldCharType="separate"/>
      </w:r>
      <w:r w:rsidR="000F3682" w:rsidRPr="000F3682">
        <w:rPr>
          <w:noProof/>
          <w:vertAlign w:val="superscript"/>
        </w:rPr>
        <w:t>3</w:t>
      </w:r>
      <w:r w:rsidR="00EF6AE2">
        <w:fldChar w:fldCharType="end"/>
      </w:r>
      <w:r w:rsidR="00EE1FC1" w:rsidRPr="000F3682">
        <w:t xml:space="preserve">. </w:t>
      </w:r>
      <w:r w:rsidR="00984586" w:rsidRPr="000F3682">
        <w:t>A single miRNA can target hundreds of mRNAs</w:t>
      </w:r>
      <w:r w:rsidR="007D2B66" w:rsidRPr="000F3682">
        <w:t>,</w:t>
      </w:r>
      <w:r w:rsidR="00984586" w:rsidRPr="000F3682">
        <w:t xml:space="preserve"> and thus</w:t>
      </w:r>
      <w:r w:rsidR="007D2B66" w:rsidRPr="000F3682">
        <w:t>,</w:t>
      </w:r>
      <w:r w:rsidR="00984586" w:rsidRPr="000F3682">
        <w:t xml:space="preserve"> impact translation of multiple protein products. </w:t>
      </w:r>
      <w:r w:rsidR="00A53C45" w:rsidRPr="000F3682">
        <w:t>E</w:t>
      </w:r>
      <w:r w:rsidR="00EE1FC1" w:rsidRPr="000F3682">
        <w:t xml:space="preserve">xpression of some miRNAs </w:t>
      </w:r>
      <w:r w:rsidR="00A53C45" w:rsidRPr="000F3682">
        <w:t xml:space="preserve">is </w:t>
      </w:r>
      <w:r w:rsidR="00EE1FC1" w:rsidRPr="000F3682">
        <w:t xml:space="preserve">considered to be brain-specific, </w:t>
      </w:r>
      <w:r w:rsidR="00CE6851" w:rsidRPr="000F3682">
        <w:t>which increases</w:t>
      </w:r>
      <w:r w:rsidR="00EE1FC1" w:rsidRPr="000F3682">
        <w:t xml:space="preserve"> their potenti</w:t>
      </w:r>
      <w:r w:rsidR="00CE6851" w:rsidRPr="000F3682">
        <w:t>al as brain-specific biomarkers</w:t>
      </w:r>
      <w:r w:rsidR="00043568">
        <w:fldChar w:fldCharType="begin" w:fldLock="1"/>
      </w:r>
      <w:r w:rsidR="000F3682" w:rsidRPr="000F3682">
        <w:instrText>ADDIN CSL_CITATION { "citationItems" : [ { "id" : "ITEM-1", "itemData" : { "DOI" : "10.1042/BST20130044", "ISSN" : "1470-8752", "PMID" : "23863137", "abstract" : "The human nervous system expresses approximately 70% of all miRNAs (microRNAs). Changing levels of certain ubiquitous and brain-specific miRNAs shape the development and function of the nervous system. It is becoming clear that misexpression of some miRNAs can contribute towards neurodevelopmental disorders. In the present article, we review the current knowledge of the role of miRNAs in development and pathogenesis of the nervous system.", "author" : [ { "dropping-particle" : "", "family" : "Nowak", "given" : "Jakub S", "non-dropping-particle" : "", "parse-names" : false, "suffix" : "" }, { "dropping-particle" : "", "family" : "Michlewski", "given" : "Gracjan", "non-dropping-particle" : "", "parse-names" : false, "suffix" : "" } ], "container-title" : "Biochemical Society transactions", "id" : "ITEM-1", "issue" : "4", "issued" : { "date-parts" : [ [ "2013", "8" ] ] }, "page" : "815-20", "title" : "miRNAs in development and pathogenesis of the nervous system.", "type" : "article-journal", "volume" : "41" }, "uris" : [ "http://www.mendeley.com/documents/?uuid=3153ddf1-59b1-447c-8c9f-ec1446c96141" ] } ], "mendeley" : { "formattedCitation" : "&lt;sup&gt;36&lt;/sup&gt;", "plainTextFormattedCitation" : "36", "previouslyFormattedCitation" : "&lt;sup&gt;46&lt;/sup&gt;" }, "properties" : { "noteIndex" : 0 }, "schema" : "https://github.com/citation-style-language/schema/raw/master/csl-citation.json" }</w:instrText>
      </w:r>
      <w:r w:rsidR="00043568">
        <w:fldChar w:fldCharType="separate"/>
      </w:r>
      <w:r w:rsidR="000F3682" w:rsidRPr="000F3682">
        <w:rPr>
          <w:noProof/>
          <w:vertAlign w:val="superscript"/>
        </w:rPr>
        <w:t>36</w:t>
      </w:r>
      <w:r w:rsidR="00043568">
        <w:fldChar w:fldCharType="end"/>
      </w:r>
      <w:r w:rsidR="00EE1FC1" w:rsidRPr="000F3682">
        <w:t xml:space="preserve">. </w:t>
      </w:r>
      <w:r w:rsidR="007D2B66" w:rsidRPr="000F3682">
        <w:t>The</w:t>
      </w:r>
      <w:r w:rsidR="00CE6851" w:rsidRPr="000F3682">
        <w:t xml:space="preserve"> great inter-species conservation of miRNAs makes extrapolation of experimental data to human TBI feasible</w:t>
      </w:r>
      <w:r w:rsidR="00043568">
        <w:fldChar w:fldCharType="begin" w:fldLock="1"/>
      </w:r>
      <w:r w:rsidR="000F3682" w:rsidRPr="000F3682">
        <w:instrText xml:space="preserve">ADDIN CSL_CITATION { "citationItems" : [ { "id" : "ITEM-1", "itemData" : { "DOI" : "10.1111/j.1525-142X.2008.00302.x", "ISSN" : "1525-142X", "PMID" : "19196333", "abstract" : "microRNAs (miRNAs) are approximately 22-nucleotide noncoding RNA regulatory genes that are key players in cellular differentiation and homeostasis. They might also play important roles in shaping metazoan macroevolution. Previous studies have shown that miRNAs are continuously being added to metazoan genomes through time, and, once integrated into gene regulatory networks, show only rare mutations within the primary sequence of the mature gene product and are only rarely secondarily lost. However, because the conclusions from these studies were largely based on phylogenetic conservation of miRNAs between model systems like Drosophila and the taxon of interest, it was unclear if these trends would describe most miRNAs in most metazoan taxa. Here, we describe the shared complement of miRNAs among 18 animal species using a combination of 454 sequencing of small RNA libraries with genomic searches. We show that the evolutionary trends elucidated from the model systems are generally true for all miRNA families and metazoan taxa explored: the continuous addition of miRNA families with only rare substitutions to the mature sequence, and only rare instances of secondary loss. Despite this conservation, </w:instrText>
      </w:r>
      <w:r w:rsidR="000F3682">
        <w:instrText>we document evolutionary stable shifts to the determination of position 1 of the mature sequence, a phenomenon we call seed shifting, as well as the ability to post-transcriptionally edit the 5' end of the mature read, changing the identity of the seed sequence and possibly the repertoire of downstream targets. Finally, we describe a novel type of miRNA in demosponges that, although shows a different pre-miRNA structure, still shows remarkable conservation of the mature sequence in the two sponge species analyzed. We propose that miRNAs might be excellent phylogenetic markers, and suggest that the advent of morphological complexity might have its roots in miRNA innovation.", "author" : [ { "dropping-particle" : "", "family" : "Wheeler", "given" : "Benjamin M", "non-dropping-particle" : "", "pars</w:instrText>
      </w:r>
      <w:r w:rsidR="000F3682" w:rsidRPr="000F3682">
        <w:instrText>e-names" : false, "suffix" : "" }, { "dropping-particle" : "", "family" : "Heimberg", "given" : "Alysha M", "non-dropping-particle" : "", "parse-names" : false, "suffix" : "" }, { "dropping-particle" : "", "family" : "Moy", "given" : "Vanessa N", "non-dropping-particle" : "", "parse-names" : false, "suffix" : "" }, { "dropping-particle" : "", "family" : "Sperling", "given" : "Erik A", "non-dropping-particle" : "", "parse-names" : false, "suffix" : "" }, { "dropping-particle" : "", "family" : "Holstein", "given" : "Thomas W", "non-dropping-particle" : "", "parse-names" : false, "suffix" : "" }, { "dropping-particle" : "", "family" : "Heber", "given" : "Steffen", "non-dropping-particle" : "", "parse-names" : false, "suffix" : "" }, { "dropping-particle" : "", "family" : "Peterson", "given" : "Kevin J", "non-dropping-particle" : "", "parse-names" : false, "suffix" : "" } ], "container-title" : "Evolution &amp; development", "id" : "ITEM-1", "issue" : "1", "issued" : { "date-parts" : [ [ "0", "1" ] ] }, "page" : "50-68", "title" : "The deep evolution of metazoan microRNAs.", "type" : "article-journal", "volume" : "11" }, "uris" : [ "http://www.mendeley.com/documents/?uuid=a065737f-d93a-4068-ab9e-978bab9ef4ef" ] } ], "mendeley" : { "formattedCitation" : "&lt;sup&gt;55&lt;/sup&gt;", "plainTextFormattedCitation" : "55", "previouslyFormattedCitation" : "&lt;sup&gt;47&lt;/sup&gt;" }, "properties" : { "noteIndex" : 0 }, "schema" : "https://github.com/citation-style-language/schema/raw/master/csl-citation.json" }</w:instrText>
      </w:r>
      <w:r w:rsidR="00043568">
        <w:fldChar w:fldCharType="separate"/>
      </w:r>
      <w:r w:rsidR="000F3682" w:rsidRPr="000F3682">
        <w:rPr>
          <w:noProof/>
          <w:vertAlign w:val="superscript"/>
        </w:rPr>
        <w:t>55</w:t>
      </w:r>
      <w:r w:rsidR="00043568">
        <w:fldChar w:fldCharType="end"/>
      </w:r>
      <w:r w:rsidR="00CE6851" w:rsidRPr="000F3682">
        <w:t xml:space="preserve">. </w:t>
      </w:r>
      <w:r w:rsidR="00F640CE" w:rsidRPr="000F3682">
        <w:t>The stability</w:t>
      </w:r>
      <w:r w:rsidR="00C464B1" w:rsidRPr="000F3682">
        <w:t xml:space="preserve"> of circulating miRNAs</w:t>
      </w:r>
      <w:r w:rsidR="008D1C51" w:rsidRPr="000F3682">
        <w:t>,</w:t>
      </w:r>
      <w:r w:rsidR="00C464B1" w:rsidRPr="000F3682">
        <w:t xml:space="preserve"> ease of collection, and sensitivity </w:t>
      </w:r>
      <w:r w:rsidR="005727ED" w:rsidRPr="000F3682">
        <w:t>of detection using RT-</w:t>
      </w:r>
      <w:r w:rsidR="00C464B1" w:rsidRPr="000F3682">
        <w:t>PCR</w:t>
      </w:r>
      <w:r w:rsidR="00D73162" w:rsidRPr="000F3682">
        <w:t xml:space="preserve"> make miRNAs as </w:t>
      </w:r>
      <w:r w:rsidR="005727ED" w:rsidRPr="000F3682">
        <w:t>attractive clinically relevant targets for biomarker discovery</w:t>
      </w:r>
      <w:r w:rsidR="00D73162" w:rsidRPr="000F3682">
        <w:t xml:space="preserve"> for PTEgenesis.</w:t>
      </w:r>
      <w:r w:rsidR="0023532A" w:rsidRPr="000F3682">
        <w:rPr>
          <w:position w:val="6"/>
        </w:rPr>
        <w:t xml:space="preserve"> </w:t>
      </w:r>
    </w:p>
    <w:p w14:paraId="3A5C4ADA" w14:textId="775F9735" w:rsidR="00341FF6" w:rsidRPr="000F3682" w:rsidRDefault="0068749D" w:rsidP="000A0EC1">
      <w:pPr>
        <w:pStyle w:val="NoSpacing"/>
        <w:widowControl w:val="0"/>
        <w:spacing w:afterLines="20" w:after="48"/>
        <w:rPr>
          <w:rFonts w:cs="Arial"/>
          <w:color w:val="000000" w:themeColor="text1"/>
        </w:rPr>
      </w:pPr>
      <w:r>
        <w:rPr>
          <w:rStyle w:val="Heading2Char"/>
        </w:rPr>
        <w:t xml:space="preserve">3.5.1. </w:t>
      </w:r>
      <w:r w:rsidR="0023532A" w:rsidRPr="000E4E1D">
        <w:rPr>
          <w:rStyle w:val="Heading2Char"/>
        </w:rPr>
        <w:t xml:space="preserve">Previous and </w:t>
      </w:r>
      <w:r w:rsidR="000E4E1D" w:rsidRPr="000E4E1D">
        <w:rPr>
          <w:rStyle w:val="Heading2Char"/>
        </w:rPr>
        <w:t>Preliminary results:</w:t>
      </w:r>
      <w:r w:rsidR="00EE1FC1" w:rsidRPr="000F3682">
        <w:rPr>
          <w:rFonts w:eastAsia="Times New Roman" w:cs="Arial"/>
          <w:b/>
          <w:color w:val="000000" w:themeColor="text1"/>
        </w:rPr>
        <w:t xml:space="preserve"> </w:t>
      </w:r>
      <w:r w:rsidR="00066DA9" w:rsidRPr="000F3682">
        <w:rPr>
          <w:rFonts w:cs="Arial"/>
          <w:color w:val="000000" w:themeColor="text1"/>
        </w:rPr>
        <w:t xml:space="preserve">Two recent studies evaluated circulating miRNAs </w:t>
      </w:r>
      <w:r w:rsidR="00043568" w:rsidRPr="000F3682">
        <w:rPr>
          <w:rFonts w:cs="Arial"/>
          <w:color w:val="000000" w:themeColor="text1"/>
        </w:rPr>
        <w:t xml:space="preserve">as biomarkers </w:t>
      </w:r>
      <w:r w:rsidR="00066DA9" w:rsidRPr="000F3682">
        <w:rPr>
          <w:rFonts w:cs="Arial"/>
          <w:color w:val="000000" w:themeColor="text1"/>
        </w:rPr>
        <w:t xml:space="preserve">in human epilepsy. </w:t>
      </w:r>
      <w:r w:rsidR="00066DA9" w:rsidRPr="00EC1AE1">
        <w:rPr>
          <w:rFonts w:cs="Arial"/>
          <w:color w:val="000000" w:themeColor="text1"/>
        </w:rPr>
        <w:t xml:space="preserve">Wang et al. </w:t>
      </w:r>
      <w:r w:rsidR="00043568" w:rsidRPr="00F73C46">
        <w:rPr>
          <w:rFonts w:cs="Arial"/>
          <w:color w:val="000000" w:themeColor="text1"/>
        </w:rPr>
        <w:fldChar w:fldCharType="begin" w:fldLock="1"/>
      </w:r>
      <w:r w:rsidR="000F3682">
        <w:rPr>
          <w:rFonts w:cs="Arial"/>
          <w:color w:val="000000" w:themeColor="text1"/>
        </w:rPr>
        <w:instrText>ADDIN CSL_CITATION { "citationItems" : [ { "id" : "ITEM-1", "itemData" : { "DOI" : "10.1038/srep09522", "ISSN" : "2045-2322", "PMID" : "25825351", "abstract" : "MicroRNAs (miRNAs) have been proposed as biomarkers for cancer and other diseases due to their stability in serum. In epilepsy, miRNAs have almost been studied in brain tissues and in animals' circulation, but not in circulation of human. To date, a major challenge is to develop biomarkers to improve the current diagnosis of epilepsy. The aim of this study was to evaluate whether circulating miRNAs can be used as biomarkers for epilepsy. We measured the differences in serum miRNA levels between 30 epilepsy patients and 30 healthy controls in discovery and training phases using Illumina HiSeq2000 sequencing followed by quantitative reverse transcriptase polymerase chain reaction (qRT-PCR) assays. The selected miRNAs were then validated in 117 epilepsy patients and 112 healthy controls by qRT-PCR. Let-7d-5p, miR-106b-5p, -130a-3p and -146a-5p were found up-regulated, whereas miR-15a-5p and -194-5p were down-regulated in epilepsy patients compared to controls (P &lt; 0.0001). Among these miRNAs, miR-106b-5p had the best diagnostic value for epilepsy with 80.3% sensitivity and 81.2% specificity. Circulating miRNAs were differentially regulated in epilepsy patients as compared with controls. MiR-106b-5p may serve as a novel, noninvasive biomarker to improve the current diagnosis of epilepsy.", "author" : [ { "dropping-particle" : "", "family" : "Wang", "given" : "Jun", "non-dropping-particle" : "", "parse-names" : false, "suffix" : "" }, { "dropping-particle" : "", "family" : "Yu", "given" : "Jin-Tai", "non-dropping-particle" : "", "parse-names" : false, "suffix" : "" }, { "dropping-particle" : "", "family" : "Tan", "given" : "Lin", "non-dropping-particle" : "", "parse-names" : false, "suffix" : "" }, { "dropping-particle" : "", "family" : "Tian", "given" : "Yan", "non-dropping-particle" : "", "parse-names" : false, "suffix" : "" }, { "dropping-particle" : "", "family" : "Ma", "given" : "Jing", "non-dropping-particle" : "", "parse-names" : false, "suffix" : "" }, { "dropping-particle" : "", "family" : "Tan", "given" : "Chen-Chen", "non-dropping-particle" : "", "parse-names" : false, "suffix" : "" }, { "dropping-particle" : "", "family" : "Wang", "given" : "Hui-Fu", "non-dropping-particle" : "", "parse-names" : false, "suffix" : "" }, { "dropping-particle" : "", "family" : "Liu", "given" : "Ying", "non-dropping-particle" : "", "parse-names" : false, "suffix" : "" }, { "dropping-particle" : "", "family" : "Tan", "given" : "Meng-Shan", "non-dropping-particle" : "", "parse-names" : false, "suffix" : "" }, { "dropping-particle" : "", "family" : "Jiang", "given" : "Teng", "non-dropping-particle" : "", "parse-names" : false, "suffix" : "" }, { "dropping-particle" : "", "family" : "Tan", "given" : "Lan", "non-dropping-particle" : "", "parse-names" : false, "suffix" : "" } ], "container-title" : "Scientific reports", "id" : "ITEM-1", "issued" : { "date-parts" : [ [ "2015", "1" ] ] }, "page" : "9522", "title" : "Genome-wide circulating microRNA expression profiling indicates biomarkers for epilepsy.", "type" : "article-journal", "volume" : "5" }, "uris" : [ "http://www.mendeley.com/documents/?uuid=dde6f4c9-cf95-4548-ad79-2faab622c7ca" ] } ], "mendeley" : { "formattedCitation" : "&lt;sup&gt;53&lt;/sup&gt;", "plainTextFormattedCitation" : "53", "previouslyFormattedCitation" : "&lt;sup&gt;44&lt;/sup&gt;" }, "properties" : { "noteIndex" : 0 }, "schema" : "https://github.com/citation-style-language/schema/raw/master/csl-citation.json" }</w:instrText>
      </w:r>
      <w:r w:rsidR="00043568" w:rsidRPr="00F73C46">
        <w:rPr>
          <w:rFonts w:cs="Arial"/>
          <w:color w:val="000000" w:themeColor="text1"/>
        </w:rPr>
        <w:fldChar w:fldCharType="separate"/>
      </w:r>
      <w:r w:rsidR="000F3682" w:rsidRPr="000F3682">
        <w:rPr>
          <w:rFonts w:cs="Arial"/>
          <w:noProof/>
          <w:color w:val="000000" w:themeColor="text1"/>
          <w:vertAlign w:val="superscript"/>
        </w:rPr>
        <w:t>53</w:t>
      </w:r>
      <w:r w:rsidR="00043568" w:rsidRPr="00F73C46">
        <w:rPr>
          <w:rFonts w:cs="Arial"/>
          <w:color w:val="000000" w:themeColor="text1"/>
        </w:rPr>
        <w:fldChar w:fldCharType="end"/>
      </w:r>
      <w:r w:rsidR="00043568" w:rsidRPr="00EC1AE1">
        <w:rPr>
          <w:rFonts w:cs="Arial"/>
          <w:color w:val="000000" w:themeColor="text1"/>
        </w:rPr>
        <w:t xml:space="preserve"> </w:t>
      </w:r>
      <w:r w:rsidR="00066DA9" w:rsidRPr="00EC1AE1">
        <w:rPr>
          <w:rFonts w:cs="Arial"/>
          <w:color w:val="000000" w:themeColor="text1"/>
        </w:rPr>
        <w:t xml:space="preserve">measured serum miRNA levels in 30 people with epilepsy and 30 controls, and validated the selected miRNAs in a larger cohort of cases. </w:t>
      </w:r>
      <w:r w:rsidR="00066DA9" w:rsidRPr="000F3682">
        <w:rPr>
          <w:rFonts w:cs="Arial"/>
          <w:color w:val="000000" w:themeColor="text1"/>
        </w:rPr>
        <w:t>Six miRNAs were de-regulated in epilepsy patients and ROC analysis revealed that miR-106b-5p had the highest sensitivity and specificity for a diagnosis of epilepsy</w:t>
      </w:r>
      <w:r w:rsidR="0023532A" w:rsidRPr="000F3682">
        <w:rPr>
          <w:rFonts w:cs="Arial"/>
          <w:color w:val="000000" w:themeColor="text1"/>
        </w:rPr>
        <w:t xml:space="preserve"> (AUC </w:t>
      </w:r>
      <w:r w:rsidR="0092763D" w:rsidRPr="000F3682">
        <w:rPr>
          <w:rFonts w:cs="Arial"/>
          <w:color w:val="000000" w:themeColor="text1"/>
        </w:rPr>
        <w:t xml:space="preserve">0.882). </w:t>
      </w:r>
      <w:r w:rsidR="00066DA9" w:rsidRPr="00F73C46">
        <w:rPr>
          <w:rFonts w:cs="Arial"/>
          <w:color w:val="000000" w:themeColor="text1"/>
        </w:rPr>
        <w:t xml:space="preserve">In another study, </w:t>
      </w:r>
      <w:r w:rsidR="00043568" w:rsidRPr="00F73C46">
        <w:rPr>
          <w:rFonts w:cs="Arial"/>
          <w:color w:val="000000" w:themeColor="text1"/>
        </w:rPr>
        <w:t>Wang et al.</w:t>
      </w:r>
      <w:r w:rsidR="00043568" w:rsidRPr="00F73C46">
        <w:rPr>
          <w:rFonts w:cs="Arial"/>
          <w:color w:val="000000" w:themeColor="text1"/>
        </w:rPr>
        <w:fldChar w:fldCharType="begin" w:fldLock="1"/>
      </w:r>
      <w:r w:rsidR="000F3682">
        <w:rPr>
          <w:rFonts w:cs="Arial"/>
          <w:color w:val="000000" w:themeColor="text1"/>
        </w:rPr>
        <w:instrText>ADDIN CSL_CITATION { "citationItems" : [ { "id" : "ITEM-1", "itemData" : { "DOI" : "10.1038/srep10201", "ISSN" : "2045-2322", "PMID" : "25984652", "abstract" : "MicroRNAs (miRNAs) open up a new field for molecular diagnosis for cancer and other diseases based on their stability in serum. However, the role of circulating miRNAs in plasma/serum in epilepsy diagnosis is still unclear. The aim of this study was to evaluate whether miRNAs can be used as biomarkers for drug-resistant epilepsy. We measured the differences in serum miRNA levels between 30 drug-resistant patients and 30 drug-responsive epilepsy patients in discovery and training phases using Illumina HiSeq2000 sequencing followed by quantitative reverse transcriptase polymerase chain reaction (qRT-PCR) assays. The selected miRNAs were then validated in 77 drug-resistant epilepsy patients, 81 drug-responsive epilepsy patients and 85 healthy controls by qRT-PCR. We found that circulating miRNAs are differentially expressed between drug-resistant group and drug-responsive group. MiR-194-5p, -301a-3p, -30b-5p, -342-5p and -4446-3p were significantly deregulated in drug-resistant group compared to drug-responsive group and control group. Among these 5 miRNAs, miR-301a-3p had the best diagnostic value for drug-resistant epilepsy with 80.5% sensitivity and 81.2% specificity, and was negatively associated with seizure severity. These provide the rationale for further confirmation studies in larger prospective cohorts and in other ethnics.", "author" : [ { "dropping-particle" : "", "family" : "Wang", "given" : "Jun", "non-dropping-particle" : "", "parse-names" : false, "suffix" : "" }, { "dropping-particle" : "", "family" : "Tan", "given" : "Lan", "non-dropping-particle" : "", "parse-names" : false, "suffix" : "" }, { "dropping-particle" : "", "family" : "Tan", "given" : "Lin", "non-dropping-particle" : "", "parse-names" : false, "suffix" : "" }, { "dropping-particle" : "", "family" : "Tian", "given" : "Yan", "non-dropping-particle" : "", "parse-names" : false, "suffix" : "" }, { "dropping-particle" : "", "family" : "Ma", "given" : "Jing", "non-dropping-particle" : "", "</w:instrText>
      </w:r>
      <w:r w:rsidR="000F3682" w:rsidRPr="000F3682">
        <w:rPr>
          <w:rFonts w:cs="Arial"/>
          <w:color w:val="000000" w:themeColor="text1"/>
        </w:rPr>
        <w:instrText>parse-names" : false, "suffix" : "" }, { "dropping-particle" : "", "family" : "Tan", "given" : "Chen-Chen", "non-dropping-particle" : "", "parse-names" : false, "suffix" : "" }, { "dropping-particle" : "", "family" : "Wang", "given" : "Hui-Fu", "non-dropping-particle" : "", "parse-names" : false, "suffix" : "" }, { "dropping-particle" : "", "family" : "Liu", "given" : "Ying", "non-dropping-particle" : "", "parse-names" : false, "suffix" : "" }, { "dropping-particle" : "", "family" : "Tan", "given" : "Meng-Shan", "non-dropping-particle" : "", "parse-names" : false, "suffix" : "" }, { "dropping-particle" : "", "family" : "Jiang", "given" : "Teng", "non-dropping-particle" : "", "parse-names" : false, "suffix" : "" }, { "dropping-particle" : "", "family" : "Yu", "given" : "Jin-Tai", "non-dropping-particle" : "", "parse-names" : false, "suffix" : "" } ], "container-title" : "Scientific reports", "id" : "ITEM-1", "issued" : { "date-parts" : [ [ "2015", "1" ] ] }, "page" : "10201", "title" : "Circulating microRNAs are promising novel biomarkers for drug-resistant epilepsy.", "type" : "article-journal", "volume" : "5" }, "uris" : [ "http://www.mendeley.com/documents/?uuid=9a1b45a7-ebb2-4805-9360-9e2742a8d620" ] } ], "mendeley" : { "formattedCitation" : "&lt;sup&gt;52&lt;/sup&gt;", "plainTextFormattedCitation" : "52", "previouslyFormattedCitation" : "&lt;sup&gt;43&lt;/sup&gt;" }, "properties" : { "noteIndex" : 0 }, "schema" : "https://github.com/citation-style-language/schema/raw/master/csl-citation.json" }</w:instrText>
      </w:r>
      <w:r w:rsidR="00043568" w:rsidRPr="00F73C46">
        <w:rPr>
          <w:rFonts w:cs="Arial"/>
          <w:color w:val="000000" w:themeColor="text1"/>
        </w:rPr>
        <w:fldChar w:fldCharType="separate"/>
      </w:r>
      <w:r w:rsidR="000F3682" w:rsidRPr="000F3682">
        <w:rPr>
          <w:rFonts w:cs="Arial"/>
          <w:noProof/>
          <w:color w:val="000000" w:themeColor="text1"/>
          <w:vertAlign w:val="superscript"/>
        </w:rPr>
        <w:t>52</w:t>
      </w:r>
      <w:r w:rsidR="00043568" w:rsidRPr="00F73C46">
        <w:rPr>
          <w:rFonts w:cs="Arial"/>
          <w:color w:val="000000" w:themeColor="text1"/>
        </w:rPr>
        <w:fldChar w:fldCharType="end"/>
      </w:r>
      <w:r w:rsidR="00043568" w:rsidRPr="000F3682">
        <w:rPr>
          <w:rFonts w:cs="Arial"/>
          <w:color w:val="000000" w:themeColor="text1"/>
        </w:rPr>
        <w:t xml:space="preserve"> </w:t>
      </w:r>
      <w:r w:rsidR="00066DA9" w:rsidRPr="000F3682">
        <w:rPr>
          <w:rFonts w:cs="Arial"/>
          <w:color w:val="000000" w:themeColor="text1"/>
        </w:rPr>
        <w:t xml:space="preserve">evaluated 77 drug-resistant and 81 drug-responsive </w:t>
      </w:r>
      <w:r w:rsidR="00F640CE" w:rsidRPr="000F3682">
        <w:rPr>
          <w:rFonts w:cs="Arial"/>
          <w:color w:val="000000" w:themeColor="text1"/>
        </w:rPr>
        <w:t xml:space="preserve">epilepsy </w:t>
      </w:r>
      <w:r w:rsidR="0023532A" w:rsidRPr="000F3682">
        <w:rPr>
          <w:rFonts w:cs="Arial"/>
          <w:color w:val="000000" w:themeColor="text1"/>
        </w:rPr>
        <w:t xml:space="preserve">patients </w:t>
      </w:r>
      <w:r w:rsidR="00066DA9" w:rsidRPr="000F3682">
        <w:rPr>
          <w:rFonts w:cs="Arial"/>
          <w:color w:val="000000" w:themeColor="text1"/>
        </w:rPr>
        <w:t xml:space="preserve">as well as 85 healthy controls. Five miRNAs were de-regulated in drug-resistant patients. </w:t>
      </w:r>
      <w:r w:rsidR="003E7015" w:rsidRPr="000F3682">
        <w:rPr>
          <w:rFonts w:cs="Arial"/>
          <w:color w:val="000000" w:themeColor="text1"/>
        </w:rPr>
        <w:t>I</w:t>
      </w:r>
      <w:r w:rsidR="00066DA9" w:rsidRPr="000F3682">
        <w:rPr>
          <w:rFonts w:cs="Arial"/>
          <w:color w:val="000000" w:themeColor="text1"/>
        </w:rPr>
        <w:t>n ROC analysis, miR-301a-3p had the best</w:t>
      </w:r>
      <w:r w:rsidR="0023532A" w:rsidRPr="000F3682">
        <w:rPr>
          <w:rFonts w:cs="Arial"/>
          <w:color w:val="000000" w:themeColor="text1"/>
        </w:rPr>
        <w:t xml:space="preserve"> diagnostic values for drug-resistant epilepsy (AUC </w:t>
      </w:r>
      <w:r w:rsidR="0092763D" w:rsidRPr="000F3682">
        <w:rPr>
          <w:rFonts w:cs="Arial"/>
          <w:color w:val="000000" w:themeColor="text1"/>
        </w:rPr>
        <w:t xml:space="preserve">0.893). </w:t>
      </w:r>
      <w:r w:rsidR="0023532A" w:rsidRPr="00F73C46">
        <w:rPr>
          <w:rFonts w:cs="Arial"/>
          <w:color w:val="000000" w:themeColor="text1"/>
        </w:rPr>
        <w:t xml:space="preserve">Using lateral FPI model </w:t>
      </w:r>
      <w:r w:rsidR="00F73C46">
        <w:rPr>
          <w:rFonts w:cs="Arial"/>
          <w:color w:val="000000" w:themeColor="text1"/>
        </w:rPr>
        <w:t xml:space="preserve">of TBI </w:t>
      </w:r>
      <w:r w:rsidR="00043568" w:rsidRPr="00F73C46">
        <w:rPr>
          <w:rFonts w:cs="Arial"/>
          <w:color w:val="000000" w:themeColor="text1"/>
        </w:rPr>
        <w:t>Truett</w:t>
      </w:r>
      <w:r w:rsidR="0023532A" w:rsidRPr="00F73C46">
        <w:rPr>
          <w:rFonts w:cs="Arial"/>
          <w:color w:val="000000" w:themeColor="text1"/>
        </w:rPr>
        <w:t>ner al.</w:t>
      </w:r>
      <w:r w:rsidR="00F73C46" w:rsidRPr="00F73C46">
        <w:rPr>
          <w:rFonts w:cs="Arial"/>
          <w:color w:val="000000" w:themeColor="text1"/>
        </w:rPr>
        <w:fldChar w:fldCharType="begin" w:fldLock="1"/>
      </w:r>
      <w:r w:rsidR="000F3682">
        <w:rPr>
          <w:rFonts w:cs="Arial"/>
          <w:color w:val="000000" w:themeColor="text1"/>
        </w:rPr>
        <w:instrText>ADDIN CSL_CITATION { "citationItems" : [ { "id" : "ITEM-1", "itemData" : { "DOI" : "10.1038/jcbfm.2011.33", "ISSN" : "1559-7016", "PMID" : "21505482", "abstract" : "Therapeutic hypothermia promotes protection after traumatic brain injury (TBI). The mechanisms underlying hypothermic protection are multifactorial and may include the modulation of microRNA (miRNA) expression after trauma. We utilized microarrays to examine the effects of posttraumatic hypothermia on the expression of 388 rat miRNAs. Animals were subjected to sham or moderate fluid percussion brain injury, followed by 4\u2009hours of hypothermia (33\u00b0C) or normothermia (37\u00b0C) and euthanized at 7 or 24\u2009hours. At 7\u2009hours, 47 miRNAs were significantly different (P&lt;0.05) between TBI and sham (15 higher in TBI and 31 lower). After 24\u2009hours, 15 miRNAs differed by P&lt;0.05 (7 higher and 9 lower). The expression of miRNAs was altered by posttraumatic hypothermia. At 7\u2009hours, seven were higher in hypothermia than normothermia and five were lower. Some miRNAs (e.g., miR-874 and miR-451) showed the most difference with hypothermia, with changes verified by quantitative reverse transcriptase-PCR. Regionally specific miRNAs also showed responses to TBI and hypothermia treatments by in situ hybridization. In addition, in vitro neuronal stretch injury studies showed similar temperature-sensitive responses to specific miRNAs. These novel data indicate that the reported bene</w:instrText>
      </w:r>
      <w:r w:rsidR="000F3682" w:rsidRPr="000F3682">
        <w:rPr>
          <w:rFonts w:cs="Arial"/>
          <w:color w:val="000000" w:themeColor="text1"/>
        </w:rPr>
        <w:instrText>ficial effects of early hypothermia on traumatic outcome may include temperature-sensitive miRNAs involved in basic cell-processing events.", "author" : [ { "dropping-particle" : "", "family" : "Truettner", "given" : "Jessie S", "non-dropping-particle" : "", "parse-names" : false, "suffix" : "" }, { "dropping-particle" : "", "family" : "Alonso", "given" : "Ofelia F", "non-dropping-particle" : "", "parse-names" : false, "suffix" : "" }, { "dropping-particle" : "", "family" : "Bramlett", "given" : "Helen M", "non-dropping-particle" : "", "parse-names" : false, "suffix" : "" }, { "dropping-particle" : "", "family" : "Dietrich", "given" : "W Dalton", "non-dropping-particle" : "", "parse-names" : false, "suffix" : "" } ], "container-title" : "Journal of cerebral blood flow and metabolism : official journal of the International Society of Cerebral Blood Flow and Metabolism", "id" : "ITEM-1", "issue" : "9", "issued" : { "date-parts" : [ [ "2011", "9" ] ] }, "page" : "1897-907", "title" : "Therapeutic hypothermia alters microRNA responses to traumatic brain injury in rats.", "type" : "article-journal", "volume" : "31" }, "uris" : [ "http://www.mendeley.com/documents/?uuid=562afefa-5c30-47cf-a2c2-8a58fd805e9a" ] } ], "mendeley" : { "formattedCitation" : "&lt;sup&gt;50&lt;/sup&gt;", "plainTextFormattedCitation" : "50", "previouslyFormattedCitation" : "&lt;sup&gt;48&lt;/sup&gt;" }, "properties" : { "noteIndex" : 0 }, "schema" : "https://github.com/citation-style-language/schema/raw/master/csl-citation.json" }</w:instrText>
      </w:r>
      <w:r w:rsidR="00F73C46" w:rsidRPr="00F73C46">
        <w:rPr>
          <w:rFonts w:cs="Arial"/>
          <w:color w:val="000000" w:themeColor="text1"/>
        </w:rPr>
        <w:fldChar w:fldCharType="separate"/>
      </w:r>
      <w:r w:rsidR="000F3682" w:rsidRPr="000F3682">
        <w:rPr>
          <w:rFonts w:cs="Arial"/>
          <w:noProof/>
          <w:color w:val="000000" w:themeColor="text1"/>
          <w:vertAlign w:val="superscript"/>
        </w:rPr>
        <w:t>50</w:t>
      </w:r>
      <w:r w:rsidR="00F73C46" w:rsidRPr="00F73C46">
        <w:rPr>
          <w:rFonts w:cs="Arial"/>
          <w:color w:val="000000" w:themeColor="text1"/>
        </w:rPr>
        <w:fldChar w:fldCharType="end"/>
      </w:r>
      <w:r w:rsidR="0023532A" w:rsidRPr="000F3682">
        <w:rPr>
          <w:rFonts w:cs="Arial"/>
          <w:color w:val="000000" w:themeColor="text1"/>
        </w:rPr>
        <w:t xml:space="preserve"> </w:t>
      </w:r>
      <w:r w:rsidR="00043568" w:rsidRPr="000F3682">
        <w:rPr>
          <w:rFonts w:cs="Arial"/>
          <w:color w:val="000000" w:themeColor="text1"/>
        </w:rPr>
        <w:t xml:space="preserve">reported changes in 15 miRNA in the cortex at 24 h post-injury which were modulated by hypothermia. Interestingly, one study </w:t>
      </w:r>
      <w:r w:rsidR="00F73C46" w:rsidRPr="000F3682">
        <w:rPr>
          <w:rFonts w:cs="Arial"/>
          <w:color w:val="000000" w:themeColor="text1"/>
        </w:rPr>
        <w:t xml:space="preserve">has </w:t>
      </w:r>
      <w:r w:rsidR="00043568" w:rsidRPr="000F3682">
        <w:rPr>
          <w:rFonts w:cs="Arial"/>
          <w:color w:val="000000" w:themeColor="text1"/>
        </w:rPr>
        <w:t xml:space="preserve">reported </w:t>
      </w:r>
      <w:r w:rsidR="003E7015" w:rsidRPr="000F3682">
        <w:rPr>
          <w:rFonts w:cs="Arial"/>
          <w:color w:val="000000" w:themeColor="text1"/>
        </w:rPr>
        <w:t>AEG effects of</w:t>
      </w:r>
      <w:r w:rsidR="00F73C46" w:rsidRPr="000F3682">
        <w:rPr>
          <w:rFonts w:cs="Arial"/>
          <w:color w:val="000000" w:themeColor="text1"/>
        </w:rPr>
        <w:t xml:space="preserve"> hypothermia </w:t>
      </w:r>
      <w:r w:rsidR="00043568" w:rsidRPr="000F3682">
        <w:rPr>
          <w:rFonts w:cs="Arial"/>
          <w:color w:val="000000" w:themeColor="text1"/>
        </w:rPr>
        <w:t xml:space="preserve">in FPI </w:t>
      </w:r>
      <w:r w:rsidR="00043568" w:rsidRPr="000F3682">
        <w:rPr>
          <w:rFonts w:cs="Arial"/>
          <w:color w:val="000000" w:themeColor="text1"/>
        </w:rPr>
        <w:lastRenderedPageBreak/>
        <w:t>model</w:t>
      </w:r>
      <w:r w:rsidR="00F73C46" w:rsidRPr="00F73C46">
        <w:rPr>
          <w:rFonts w:cs="Arial"/>
          <w:color w:val="000000" w:themeColor="text1"/>
        </w:rPr>
        <w:fldChar w:fldCharType="begin" w:fldLock="1"/>
      </w:r>
      <w:r w:rsidR="000F3682" w:rsidRPr="000F3682">
        <w:rPr>
          <w:rFonts w:cs="Arial"/>
          <w:color w:val="000000" w:themeColor="text1"/>
        </w:rPr>
        <w:instrText>ADDIN CSL_CITATION { "citationItems" : [ { "id" : "ITEM-1", "itemData" : { "DOI" : "10.1002/ana.23764", "ISSN" : "1531-8249", "PMID" : "23225633", "abstract" : "OBJECTIVE: Post-traumatic epilepsy is prevalent, often difficult to manage, and currently cannot be prevented. Although cooling is broadly neuroprotective, cooling-induced prevention of chronic spontaneous recurrent seizures has never been demonstrated. We examined the effect of mild passive focal cooling of the perilesional neocortex on the development of neocortical epileptic seizures after head injury in the rat.\n\nMETHODS: Rostral parasagittal fluid percussion injury in rats reliably induces a perilesional, neocortical epileptic focus within weeks after injury. Epileptic seizures were assessed by 5-electrode video-electrocorticography (ECoG) 2 to 16 weeks postinjury. Focal cooling was induced with ECoG headsets engineered for calibrated passive heat dissipation. Pathophysiology was assessed by glial fibrillary acidic protein immunostaining, cortical sclerosis, gene expression of inflammatory cytokines interleukin (IL)-1\u03b1 and IL-1\u03b2, and ECoG spectral analysis. All animals were formally randomized to treatment groups, and data were analyzed blind.\n\nRESULTS: Cooling by 0.5 to 2\u00b0C inhibited the onset of epileptic seizures in a dose-dependent fashion. The treatment induced no additional pathology or inflammation, and normali</w:instrText>
      </w:r>
      <w:r w:rsidR="000F3682">
        <w:rPr>
          <w:rFonts w:cs="Arial"/>
          <w:color w:val="000000" w:themeColor="text1"/>
        </w:rPr>
        <w:instrText>zed the power spectrum of stage N2 sleep. Cooling by 2\u00b0C for 5.5 weeks beginning 3 days after injury virtually abolished ictal activity. This effect persisted through the end of the study, &gt;10 weeks after cessation of cooling. Rare remaining seizures were shorter than in controls.\n\nINTERPRETATION: These findings demonstrate potent and persistent prevention and modification of epileptic seizures after head injury with a cooling protocol that is neuroprotective, compatible with the care of head injury patients, and conveniently implemented. The required cooling can be delivered passively without Peltier cells or electrical power.", "author" : [ { "dropping-particle" : "", "family" : "D'Ambrosio", "given" : "Raimondo", "non-dropping-particle" : "", "parse-names" : false, "suffix" : "" }, { "dropping-particle" : "", "family" : "Eastman", "given" : "Clifford L", "non-dropping-particle" : "", "parse-names" : false, "suffix" : "" }, { "dropping-particle" : "", "family" : "Darvas", "given" : "Felix", "non-dropping-particle" : "", "parse-names" : false, "suffix" : "" }, { "dropping-particle" : "", "family" : "Fender", "given" : "Jason S", "non-dropping-particle" : "", "parse-names" : false, "suffix" : "" }, { "dropping-particle" : "", "family" : "Verley", "given" : "Derek R", "non-dropping-particle" : "", "parse-names" : false, "suffix" : "" }, { "dropping-particle" : "", "family" : "Farin", "given" : "Federico M", "non-dropping-particle" : "", "parse-names" : false, "suffix" : "" }, { "dr</w:instrText>
      </w:r>
      <w:r w:rsidR="000F3682" w:rsidRPr="000F3682">
        <w:rPr>
          <w:rFonts w:cs="Arial"/>
          <w:color w:val="000000" w:themeColor="text1"/>
        </w:rPr>
        <w:instrText>opping-particle" : "", "family" : "Wilkerson", "given" : "Hui-Wen", "non-dropping-particle" : "", "parse-names" : false, "suffix" : "" }, { "dropping-particle" : "", "family" : "Temkin", "given" : "Nancy R", "non-dropping-particle" : "", "parse-names" : false, "suffix" : "" }, { "dropping-particle" : "", "family" : "Miller", "given" : "John W", "non-dropping-particle" : "", "parse-names" : false, "suffix" : "" }, { "dropping-particle" : "", "family" : "Ojemann", "given" : "Jeffrey", "non-dropping-particle" : "", "parse-names" : false, "suffix" : "" }, { "dropping-particle" : "", "family" : "Rothman", "given" : "Steven M", "non-dropping-particle" : "", "parse-names" : false, "suffix" : "" }, { "dropping-particle" : "", "family" : "Smyth", "given" : "Matthew D", "non-dropping-particle" : "", "parse-names" : false, "suffix" : "" } ], "container-title" : "Annals of neurology", "id" : "ITEM-1", "issue" : "2", "issued" : { "date-parts" : [ [ "2013", "2" ] ] }, "page" : "199-209", "title" : "Mild passive focal cooling prevents epileptic seizures after head injury in rats.", "type" : "article-journal", "volume" : "73" }, "uris" : [ "http://www.mendeley.com/documents/?uuid=605a4337-df77-45e6-a0ce-9a2430285616" ] } ], "mendeley" : { "formattedCitation" : "&lt;sup&gt;13&lt;/sup&gt;", "plainTextFormattedCitation" : "13", "previouslyFormattedCitation" : "&lt;sup&gt;49&lt;/sup&gt;" }, "properties" : { "noteIndex" : 0 }, "schema" : "https://github.com/citation-style-language/schema/raw/master/csl-citation.json" }</w:instrText>
      </w:r>
      <w:r w:rsidR="00F73C46" w:rsidRPr="00F73C46">
        <w:rPr>
          <w:rFonts w:cs="Arial"/>
          <w:color w:val="000000" w:themeColor="text1"/>
        </w:rPr>
        <w:fldChar w:fldCharType="separate"/>
      </w:r>
      <w:r w:rsidR="000F3682" w:rsidRPr="000F3682">
        <w:rPr>
          <w:rFonts w:cs="Arial"/>
          <w:noProof/>
          <w:color w:val="000000" w:themeColor="text1"/>
          <w:vertAlign w:val="superscript"/>
        </w:rPr>
        <w:t>13</w:t>
      </w:r>
      <w:r w:rsidR="00F73C46" w:rsidRPr="00F73C46">
        <w:rPr>
          <w:rFonts w:cs="Arial"/>
          <w:color w:val="000000" w:themeColor="text1"/>
        </w:rPr>
        <w:fldChar w:fldCharType="end"/>
      </w:r>
      <w:r w:rsidR="0023532A" w:rsidRPr="000F3682">
        <w:rPr>
          <w:rFonts w:cs="Arial"/>
          <w:color w:val="000000" w:themeColor="text1"/>
        </w:rPr>
        <w:t>.</w:t>
      </w:r>
      <w:r w:rsidR="00F73C46" w:rsidRPr="000F3682">
        <w:rPr>
          <w:rFonts w:cs="Arial"/>
          <w:color w:val="000000" w:themeColor="text1"/>
        </w:rPr>
        <w:t xml:space="preserve"> Our recent miR-seq analysis at 3 months post-TBI demonstrated long-lasting regulation of miRNAs in the perilesional cortex and thalamus (Pitkänen; unpublished). </w:t>
      </w:r>
    </w:p>
    <w:p w14:paraId="300B527D" w14:textId="2938BA66" w:rsidR="00066DA9" w:rsidRPr="000F3682" w:rsidRDefault="000A0EC1" w:rsidP="006A4104">
      <w:pPr>
        <w:pStyle w:val="NoSpacing"/>
        <w:widowControl w:val="0"/>
        <w:spacing w:afterLines="20" w:after="48"/>
        <w:rPr>
          <w:rFonts w:cs="Arial"/>
          <w:color w:val="000000" w:themeColor="text1"/>
          <w:position w:val="6"/>
        </w:rPr>
      </w:pPr>
      <w:r>
        <w:rPr>
          <w:rFonts w:cs="Arial"/>
          <w:noProof/>
          <w:color w:val="000000" w:themeColor="text1"/>
          <w:position w:val="6"/>
        </w:rPr>
        <mc:AlternateContent>
          <mc:Choice Requires="wpg">
            <w:drawing>
              <wp:anchor distT="0" distB="0" distL="91440" distR="0" simplePos="0" relativeHeight="251672064" behindDoc="1" locked="0" layoutInCell="1" allowOverlap="1" wp14:anchorId="328771ED" wp14:editId="4628F4CD">
                <wp:simplePos x="0" y="0"/>
                <wp:positionH relativeFrom="margin">
                  <wp:posOffset>4733925</wp:posOffset>
                </wp:positionH>
                <wp:positionV relativeFrom="paragraph">
                  <wp:posOffset>-377190</wp:posOffset>
                </wp:positionV>
                <wp:extent cx="2075180" cy="2532380"/>
                <wp:effectExtent l="0" t="0" r="1270" b="20320"/>
                <wp:wrapSquare wrapText="bothSides"/>
                <wp:docPr id="42" name="Group 42"/>
                <wp:cNvGraphicFramePr/>
                <a:graphic xmlns:a="http://schemas.openxmlformats.org/drawingml/2006/main">
                  <a:graphicData uri="http://schemas.microsoft.com/office/word/2010/wordprocessingGroup">
                    <wpg:wgp>
                      <wpg:cNvGrpSpPr/>
                      <wpg:grpSpPr>
                        <a:xfrm>
                          <a:off x="0" y="0"/>
                          <a:ext cx="2075180" cy="2532380"/>
                          <a:chOff x="286305" y="9514"/>
                          <a:chExt cx="2077440" cy="2531211"/>
                        </a:xfrm>
                      </wpg:grpSpPr>
                      <wpg:grpSp>
                        <wpg:cNvPr id="4" name="Group 4"/>
                        <wpg:cNvGrpSpPr/>
                        <wpg:grpSpPr>
                          <a:xfrm>
                            <a:off x="313537" y="57152"/>
                            <a:ext cx="2050208" cy="2483573"/>
                            <a:chOff x="343098" y="2"/>
                            <a:chExt cx="1366291" cy="1655470"/>
                          </a:xfrm>
                        </wpg:grpSpPr>
                        <pic:pic xmlns:pic="http://schemas.openxmlformats.org/drawingml/2006/picture">
                          <pic:nvPicPr>
                            <pic:cNvPr id="1" name="Picture 1"/>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343098" y="2"/>
                              <a:ext cx="1366291" cy="1293741"/>
                            </a:xfrm>
                            <a:prstGeom prst="rect">
                              <a:avLst/>
                            </a:prstGeom>
                            <a:noFill/>
                            <a:ln>
                              <a:noFill/>
                            </a:ln>
                          </pic:spPr>
                        </pic:pic>
                        <wps:wsp>
                          <wps:cNvPr id="217" name="Text Box 2"/>
                          <wps:cNvSpPr txBox="1">
                            <a:spLocks noChangeArrowheads="1"/>
                          </wps:cNvSpPr>
                          <wps:spPr bwMode="auto">
                            <a:xfrm>
                              <a:off x="375790" y="1325454"/>
                              <a:ext cx="1259090" cy="330018"/>
                            </a:xfrm>
                            <a:prstGeom prst="rect">
                              <a:avLst/>
                            </a:prstGeom>
                            <a:solidFill>
                              <a:srgbClr val="FFFFFF"/>
                            </a:solidFill>
                            <a:ln w="9525">
                              <a:noFill/>
                              <a:miter lim="800000"/>
                              <a:headEnd/>
                              <a:tailEnd/>
                            </a:ln>
                          </wps:spPr>
                          <wps:txbx>
                            <w:txbxContent>
                              <w:p w14:paraId="4D3B37DE" w14:textId="66A0AC1E" w:rsidR="00050CFD" w:rsidRPr="0001641A" w:rsidRDefault="00050CFD" w:rsidP="0001641A">
                                <w:pPr>
                                  <w:pStyle w:val="NoSpacing"/>
                                  <w:rPr>
                                    <w:sz w:val="18"/>
                                    <w:szCs w:val="18"/>
                                  </w:rPr>
                                </w:pPr>
                                <w:r w:rsidRPr="0001641A">
                                  <w:rPr>
                                    <w:b/>
                                    <w:sz w:val="18"/>
                                    <w:szCs w:val="18"/>
                                  </w:rPr>
                                  <w:t>Figure 11.</w:t>
                                </w:r>
                                <w:r w:rsidRPr="0001641A">
                                  <w:rPr>
                                    <w:sz w:val="18"/>
                                    <w:szCs w:val="18"/>
                                  </w:rPr>
                                  <w:t xml:space="preserve"> Plasma miR-124 differentiates TBI from controls after lateral FPI (unpublished).</w:t>
                                </w:r>
                              </w:p>
                            </w:txbxContent>
                          </wps:txbx>
                          <wps:bodyPr rot="0" vert="horz" wrap="square" lIns="91440" tIns="45720" rIns="91440" bIns="45720" anchor="t" anchorCtr="0">
                            <a:noAutofit/>
                          </wps:bodyPr>
                        </wps:wsp>
                      </wpg:grpSp>
                      <wps:wsp>
                        <wps:cNvPr id="41" name="Rectangle 41"/>
                        <wps:cNvSpPr/>
                        <wps:spPr>
                          <a:xfrm>
                            <a:off x="286305" y="9514"/>
                            <a:ext cx="2060336" cy="2531211"/>
                          </a:xfrm>
                          <a:prstGeom prst="rect">
                            <a:avLst/>
                          </a:prstGeom>
                          <a:noFill/>
                          <a:ln w="31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8771ED" id="Group 42" o:spid="_x0000_s1147" style="position:absolute;margin-left:372.75pt;margin-top:-29.7pt;width:163.4pt;height:199.4pt;z-index:-251644416;mso-wrap-distance-left:7.2pt;mso-wrap-distance-right:0;mso-position-horizontal-relative:margin;mso-width-relative:margin;mso-height-relative:margin" coordorigin="2863,95" coordsize="20774,2531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">
                <v:group id="Group 4" o:spid="_x0000_s1148" style="position:absolute;left:3135;top:571;width:20502;height:24836" coordorigin="3430" coordsize="13662,165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 id="Picture 1" o:spid="_x0000_s1149" type="#_x0000_t75" style="position:absolute;left:3430;width:13663;height:129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tCTrCAAAA2gAAAA8AAABkcnMvZG93bnJldi54bWxET01rg0AQvQfyH5YJ9CJxbQ+msW5CSCn1&#10;VKgNhN4Gd6ISd1bcNbH/visUehoe73Py/WQ6caPBtZYVPMYJCOLK6pZrBaevt/UzCOeRNXaWScEP&#10;OdjvloscM23v/Em30tcihLDLUEHjfZ9J6aqGDLrY9sSBu9jBoA9wqKUe8B7CTSefkiSVBlsODQ32&#10;dGyoupajUTBGm/fXD1kc624bRd/FmcZDGin1sJoOLyA8Tf5f/OcudJgP8yvzlbt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wbQk6wgAAANoAAAAPAAAAAAAAAAAAAAAAAJ8C&#10;AABkcnMvZG93bnJldi54bWxQSwUGAAAAAAQABAD3AAAAjgMAAAAA&#10;">
                    <v:imagedata r:id="rId26" o:title=""/>
                    <v:path arrowok="t"/>
                  </v:shape>
                  <v:shape id="Text Box 2" o:spid="_x0000_s1150" type="#_x0000_t202" style="position:absolute;left:3757;top:13254;width:12591;height:33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14:paraId="4D3B37DE" w14:textId="66A0AC1E" w:rsidR="00050CFD" w:rsidRPr="0001641A" w:rsidRDefault="00050CFD" w:rsidP="0001641A">
                          <w:pPr>
                            <w:pStyle w:val="NoSpacing"/>
                            <w:rPr>
                              <w:sz w:val="18"/>
                              <w:szCs w:val="18"/>
                            </w:rPr>
                          </w:pPr>
                          <w:r w:rsidRPr="0001641A">
                            <w:rPr>
                              <w:b/>
                              <w:sz w:val="18"/>
                              <w:szCs w:val="18"/>
                            </w:rPr>
                            <w:t>Figure 11.</w:t>
                          </w:r>
                          <w:r w:rsidRPr="0001641A">
                            <w:rPr>
                              <w:sz w:val="18"/>
                              <w:szCs w:val="18"/>
                            </w:rPr>
                            <w:t xml:space="preserve"> Plasma miR-124 differentiates TBI from controls after lateral FPI (unpublished).</w:t>
                          </w:r>
                        </w:p>
                      </w:txbxContent>
                    </v:textbox>
                  </v:shape>
                </v:group>
                <v:rect id="Rectangle 41" o:spid="_x0000_s1151" style="position:absolute;left:2863;top:95;width:20603;height:253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NjOMUA&#10;AADbAAAADwAAAGRycy9kb3ducmV2LnhtbESPT2vCQBTE74LfYXlCb2ajVNHoKlUrrRQP/sHzI/tM&#10;QrNvY3ar0U/fLRQ8DjPzG2Y6b0wprlS7wrKCXhSDIE6tLjhTcDysuyMQziNrLC2Tgjs5mM/arSkm&#10;2t54R9e9z0SAsEtQQe59lUjp0pwMushWxME729qgD7LOpK7xFuCmlP04HkqDBYeFHCta5pR+73+M&#10;gvUgLr9G44/H6rLZDryxi9M7L5R66TRvExCeGv8M/7c/tYLXHvx9CT9Az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o2M4xQAAANsAAAAPAAAAAAAAAAAAAAAAAJgCAABkcnMv&#10;ZG93bnJldi54bWxQSwUGAAAAAAQABAD1AAAAigMAAAAA&#10;" filled="f" strokecolor="#243f60 [1604]" strokeweight=".25pt"/>
                <w10:wrap type="square" anchorx="margin"/>
              </v:group>
            </w:pict>
          </mc:Fallback>
        </mc:AlternateContent>
      </w:r>
      <w:r w:rsidR="00341FF6" w:rsidRPr="000F3682">
        <w:rPr>
          <w:rFonts w:cs="Arial"/>
          <w:color w:val="000000" w:themeColor="text1"/>
          <w:position w:val="6"/>
        </w:rPr>
        <w:t>Our other analysis indicated that the plasma level of brain-specific miR-124 peaked at 2 d post-TBI and associated with an increased miR-124 in the ipsilateral hippocampus (not shown). R</w:t>
      </w:r>
      <w:r w:rsidR="00F73C46" w:rsidRPr="000F3682">
        <w:rPr>
          <w:rFonts w:cs="Arial"/>
          <w:color w:val="000000" w:themeColor="text1"/>
          <w:position w:val="6"/>
        </w:rPr>
        <w:t xml:space="preserve">OC analysis of our data </w:t>
      </w:r>
      <w:r w:rsidR="00341FF6" w:rsidRPr="000F3682">
        <w:rPr>
          <w:rFonts w:cs="Arial"/>
          <w:color w:val="000000" w:themeColor="text1"/>
          <w:position w:val="6"/>
        </w:rPr>
        <w:t>revealed</w:t>
      </w:r>
      <w:r w:rsidR="00F73C46" w:rsidRPr="000F3682">
        <w:rPr>
          <w:rFonts w:cs="Arial"/>
          <w:color w:val="000000" w:themeColor="text1"/>
          <w:position w:val="6"/>
        </w:rPr>
        <w:t xml:space="preserve"> plasma miR-124 as a sensitive and specific biomarker to diagnose TBI</w:t>
      </w:r>
      <w:r w:rsidR="0092763D" w:rsidRPr="000F3682">
        <w:rPr>
          <w:rFonts w:cs="Arial"/>
          <w:color w:val="000000" w:themeColor="text1"/>
          <w:position w:val="6"/>
        </w:rPr>
        <w:t xml:space="preserve"> </w:t>
      </w:r>
      <w:r w:rsidR="00066DA9" w:rsidRPr="000F3682">
        <w:rPr>
          <w:rFonts w:cs="Arial"/>
          <w:color w:val="000000" w:themeColor="text1"/>
          <w:position w:val="6"/>
        </w:rPr>
        <w:t>(</w:t>
      </w:r>
      <w:r w:rsidR="008D1C51" w:rsidRPr="000F3682">
        <w:rPr>
          <w:rFonts w:cs="Arial"/>
          <w:b/>
          <w:position w:val="6"/>
        </w:rPr>
        <w:t>Fig. 11</w:t>
      </w:r>
      <w:r w:rsidR="0092763D" w:rsidRPr="000F3682">
        <w:rPr>
          <w:rFonts w:cs="Arial"/>
          <w:color w:val="000000" w:themeColor="text1"/>
          <w:position w:val="6"/>
        </w:rPr>
        <w:t>)</w:t>
      </w:r>
      <w:r w:rsidR="00066DA9" w:rsidRPr="000F3682">
        <w:rPr>
          <w:rFonts w:cs="Arial"/>
          <w:color w:val="000000" w:themeColor="text1"/>
          <w:position w:val="6"/>
        </w:rPr>
        <w:t xml:space="preserve">. </w:t>
      </w:r>
      <w:r w:rsidR="0092763D" w:rsidRPr="000F3682">
        <w:rPr>
          <w:rFonts w:cs="Arial"/>
          <w:color w:val="000000" w:themeColor="text1"/>
          <w:position w:val="6"/>
        </w:rPr>
        <w:t>C</w:t>
      </w:r>
      <w:r w:rsidR="00066DA9" w:rsidRPr="000F3682">
        <w:rPr>
          <w:rFonts w:cs="Arial"/>
          <w:color w:val="000000" w:themeColor="text1"/>
          <w:position w:val="6"/>
        </w:rPr>
        <w:t xml:space="preserve">hanges </w:t>
      </w:r>
      <w:r w:rsidR="0023532A" w:rsidRPr="000F3682">
        <w:rPr>
          <w:rFonts w:cs="Arial"/>
          <w:color w:val="000000" w:themeColor="text1"/>
          <w:position w:val="6"/>
        </w:rPr>
        <w:t xml:space="preserve">in plasma miRNAs </w:t>
      </w:r>
      <w:r w:rsidR="00066DA9" w:rsidRPr="000F3682">
        <w:rPr>
          <w:rFonts w:cs="Arial"/>
          <w:color w:val="000000" w:themeColor="text1"/>
          <w:position w:val="6"/>
        </w:rPr>
        <w:t>have also been observed in human</w:t>
      </w:r>
      <w:r w:rsidR="008D1C51" w:rsidRPr="000F3682">
        <w:rPr>
          <w:rFonts w:cs="Arial"/>
          <w:color w:val="000000" w:themeColor="text1"/>
          <w:position w:val="6"/>
        </w:rPr>
        <w:t xml:space="preserve"> TBI</w:t>
      </w:r>
      <w:r w:rsidR="00066DA9" w:rsidRPr="000F3682">
        <w:rPr>
          <w:rFonts w:cs="Arial"/>
          <w:color w:val="000000" w:themeColor="text1"/>
          <w:position w:val="6"/>
        </w:rPr>
        <w:t>. Redell et al.</w:t>
      </w:r>
      <w:r w:rsidR="00EB3EDD" w:rsidRPr="00EB3EDD">
        <w:rPr>
          <w:rFonts w:cs="Arial"/>
          <w:color w:val="000000" w:themeColor="text1"/>
          <w:position w:val="6"/>
        </w:rPr>
        <w:fldChar w:fldCharType="begin" w:fldLock="1"/>
      </w:r>
      <w:r w:rsidR="000F3682" w:rsidRPr="000F3682">
        <w:rPr>
          <w:rFonts w:cs="Arial"/>
          <w:color w:val="000000" w:themeColor="text1"/>
          <w:position w:val="6"/>
        </w:rPr>
        <w:instrText>ADDIN CSL_CITATION { "citationItems" : [ { "id" : "ITEM-1", "itemData" : { "DOI" : "10.1089/neu.2010.1481", "ISSN" : "1557-9042", "PMID" : "20883153", "abstract" : "Circulating microRNAs (miRNAs) present in the serum/plasma are characteristically altered in many pathological conditions, and have been employed as diagnostic markers for specific diseases. We examined if plasma miRNA levels are altered in patients with traumatic brain injury (TBI) relative to matched healthy volunteers, and explored their potential for use as diagnostic TBI biomarkers. The plasma miRNA profiles from severe TBI patients (Glasgow Coma Scale [GCS] score \u22648) and age-, gender-, and race-matched healthy volunteers were compared by microarray analysis. Of the 108 miRNAs identified in healthy volunteer plasma, 52 were altered after severe TBI, including 33 with decreased and 19 with increased relative abundance. An additional 8 miRNAs were detected only in the TBI plasma. We used quantitative RT-PCR to determine if plasma miRNAs could identify TBI patients within the first 24\u2009h post-injury. Receiver operating characteristic curve analysis indicated that miR-16, miR-92a, and miR-765 were good markers of severe TBI (0.89, 0.82, and 0.86 AUC values, respectively). Multiple logistic regression analysis revealed that combining these miRNAs markedly increased diagnostic accuracy (100% specificity and 100% sensitivity), compared to either healthy volunteers or orthopedic injury patients. In mild TBI patients (GCS score &gt;\u200912), miR-765 levels were unchanged, while the plasma levels of miR-92a and miR-16 were significantly increased within the first 24\u2009h of injury compared to healthy volunteers, and had AUC values of 0.78 and 0.82, respectively. Our results demonstrate that circulating miRNA levels are altered after TBI, providing a rich new source of potential molecular biomarkers. Plasma-derived miRNA biomarkers, used in combination with established clinical practices such as imaging, neurocognitive, and motor examinations, have the potential to improve TBI patient classification and possibly management.", "author" : [ { "dropping-particle" : "", "family" : "Redell", "given" : "John B", "non-dropping-particle" : "", "parse-names" : false, "suffix" : "" }, { "dropping-particle" : "", "family" : "Moore", "given" : "Anthony N", "non-dropping-particle" : "", "parse-names" : false, "suffix" : "" }, { "dropping-particle" : "", "family" : "Ward", "given" : "Norman H", "non-dropping-particle" : "", "parse-names" : false, "suffix" : "" }, { "dropping-particle" : "", "family" : "Hergenroeder", "given" : "Georgene W", "non-dropping-particle" : "", "parse-names" : false, "suffix" : "" }, { "dropping-particle" : "", "family" : "Dash", "given" : "Pramod K", "non-dropping-particle" : "", "parse-names" : false, "suffix" : "" } ], "container-title" : "Journal of neurotrauma", "id" : "ITEM-1", "issue" : "12", "issued" : { "date-parts" : [ [ "2010", "12" ] ] }, "page" : "2147-56", "title" : "Human traumatic brain injury alters plasma microRNA levels.", "type" : "article-journal", "volume" : "27" }, "uris" : [ "http://www.mendeley.com/documents/?uuid=1cab47a1-e61d-410a-816e-37e9dd29ad7e" ] } ], "mendeley" : { "formattedCitation" : "&lt;sup&gt;42&lt;/sup&gt;", "plainTextFormattedCitation" : "42", "previouslyFormattedCitation" : "&lt;sup&gt;50&lt;/sup&gt;" }, "properties" : { "noteIndex" : 0 }, "schema" : "https://github.com/citation-style-language/schema/raw/master/csl-citation.json" }</w:instrText>
      </w:r>
      <w:r w:rsidR="00EB3EDD" w:rsidRPr="00EB3EDD">
        <w:rPr>
          <w:rFonts w:cs="Arial"/>
          <w:color w:val="000000" w:themeColor="text1"/>
          <w:position w:val="6"/>
        </w:rPr>
        <w:fldChar w:fldCharType="separate"/>
      </w:r>
      <w:r w:rsidR="000F3682" w:rsidRPr="000F3682">
        <w:rPr>
          <w:rFonts w:cs="Arial"/>
          <w:noProof/>
          <w:color w:val="000000" w:themeColor="text1"/>
          <w:position w:val="6"/>
          <w:vertAlign w:val="superscript"/>
        </w:rPr>
        <w:t>42</w:t>
      </w:r>
      <w:r w:rsidR="00EB3EDD" w:rsidRPr="00EB3EDD">
        <w:rPr>
          <w:rFonts w:cs="Arial"/>
          <w:color w:val="000000" w:themeColor="text1"/>
          <w:position w:val="6"/>
        </w:rPr>
        <w:fldChar w:fldCharType="end"/>
      </w:r>
      <w:r w:rsidR="00066DA9" w:rsidRPr="000F3682">
        <w:rPr>
          <w:rFonts w:cs="Arial"/>
          <w:color w:val="000000" w:themeColor="text1"/>
          <w:position w:val="6"/>
        </w:rPr>
        <w:t xml:space="preserve"> </w:t>
      </w:r>
      <w:r w:rsidR="00EB3EDD" w:rsidRPr="000F3682">
        <w:rPr>
          <w:rFonts w:cs="Arial"/>
          <w:color w:val="000000" w:themeColor="text1"/>
          <w:position w:val="6"/>
        </w:rPr>
        <w:t>found</w:t>
      </w:r>
      <w:r w:rsidR="0092763D" w:rsidRPr="000F3682">
        <w:rPr>
          <w:rFonts w:cs="Arial"/>
          <w:color w:val="000000" w:themeColor="text1"/>
          <w:position w:val="6"/>
        </w:rPr>
        <w:t xml:space="preserve"> a reduction in</w:t>
      </w:r>
      <w:r w:rsidR="00066DA9" w:rsidRPr="000F3682">
        <w:rPr>
          <w:rFonts w:cs="Arial"/>
          <w:color w:val="000000" w:themeColor="text1"/>
          <w:position w:val="6"/>
        </w:rPr>
        <w:t xml:space="preserve"> miR16, and miR92a while miR765 increased</w:t>
      </w:r>
      <w:r w:rsidR="0092763D" w:rsidRPr="000F3682">
        <w:rPr>
          <w:rFonts w:cs="Arial"/>
          <w:color w:val="000000" w:themeColor="text1"/>
          <w:position w:val="6"/>
        </w:rPr>
        <w:t xml:space="preserve"> after severe TBI</w:t>
      </w:r>
      <w:r w:rsidR="00066DA9" w:rsidRPr="000F3682">
        <w:rPr>
          <w:rFonts w:cs="Arial"/>
          <w:color w:val="000000" w:themeColor="text1"/>
          <w:position w:val="6"/>
        </w:rPr>
        <w:t>.</w:t>
      </w:r>
      <w:r w:rsidR="0023532A" w:rsidRPr="000F3682">
        <w:rPr>
          <w:rFonts w:cs="Arial"/>
          <w:color w:val="000000" w:themeColor="text1"/>
          <w:position w:val="6"/>
        </w:rPr>
        <w:t xml:space="preserve"> After mild TBI,</w:t>
      </w:r>
      <w:r w:rsidR="00066DA9" w:rsidRPr="000F3682">
        <w:rPr>
          <w:rFonts w:cs="Arial"/>
          <w:color w:val="000000" w:themeColor="text1"/>
          <w:position w:val="6"/>
        </w:rPr>
        <w:t xml:space="preserve"> miR16 and miR92a increased </w:t>
      </w:r>
      <w:r w:rsidR="0023532A" w:rsidRPr="000F3682">
        <w:rPr>
          <w:rFonts w:cs="Arial"/>
          <w:color w:val="000000" w:themeColor="text1"/>
          <w:position w:val="6"/>
        </w:rPr>
        <w:t xml:space="preserve">and </w:t>
      </w:r>
      <w:r w:rsidR="00066DA9" w:rsidRPr="000F3682">
        <w:rPr>
          <w:rFonts w:cs="Arial"/>
          <w:color w:val="000000" w:themeColor="text1"/>
          <w:position w:val="6"/>
        </w:rPr>
        <w:t>miR765 was unchanged.</w:t>
      </w:r>
      <w:r w:rsidR="0092763D" w:rsidRPr="000F3682">
        <w:rPr>
          <w:rFonts w:cs="Arial"/>
          <w:color w:val="000000" w:themeColor="text1"/>
          <w:position w:val="6"/>
        </w:rPr>
        <w:t xml:space="preserve"> </w:t>
      </w:r>
      <w:r w:rsidR="00066DA9" w:rsidRPr="000F3682">
        <w:rPr>
          <w:rFonts w:cs="Arial"/>
          <w:color w:val="000000" w:themeColor="text1"/>
          <w:position w:val="6"/>
        </w:rPr>
        <w:t xml:space="preserve">These data support the notion that miRNA profile changes may provide an objective, </w:t>
      </w:r>
      <w:r w:rsidR="0023532A" w:rsidRPr="000F3682">
        <w:rPr>
          <w:rFonts w:cs="Arial"/>
          <w:color w:val="000000" w:themeColor="text1"/>
          <w:position w:val="6"/>
        </w:rPr>
        <w:t xml:space="preserve">quantitative </w:t>
      </w:r>
      <w:r w:rsidR="00066DA9" w:rsidRPr="000F3682">
        <w:rPr>
          <w:rFonts w:cs="Arial"/>
          <w:color w:val="000000" w:themeColor="text1"/>
          <w:position w:val="6"/>
        </w:rPr>
        <w:t>means to stratify severity of injury.</w:t>
      </w:r>
      <w:r w:rsidR="00A3361B" w:rsidRPr="000F3682">
        <w:rPr>
          <w:rFonts w:cs="Arial"/>
          <w:color w:val="000000" w:themeColor="text1"/>
          <w:position w:val="6"/>
        </w:rPr>
        <w:t xml:space="preserve"> </w:t>
      </w:r>
      <w:r w:rsidR="0023532A" w:rsidRPr="000F3682">
        <w:rPr>
          <w:rFonts w:cs="Arial"/>
          <w:color w:val="000000" w:themeColor="text1"/>
          <w:position w:val="6"/>
        </w:rPr>
        <w:t>Importantly,</w:t>
      </w:r>
      <w:r w:rsidR="00066DA9" w:rsidRPr="000F3682">
        <w:rPr>
          <w:rFonts w:cs="Arial"/>
          <w:color w:val="000000" w:themeColor="text1"/>
          <w:position w:val="6"/>
        </w:rPr>
        <w:t xml:space="preserve"> </w:t>
      </w:r>
      <w:r w:rsidR="008D1C51" w:rsidRPr="000F3682">
        <w:rPr>
          <w:rFonts w:cs="Arial"/>
          <w:color w:val="000000" w:themeColor="text1"/>
          <w:position w:val="6"/>
        </w:rPr>
        <w:t xml:space="preserve">plasma </w:t>
      </w:r>
      <w:r w:rsidR="00066DA9" w:rsidRPr="000F3682">
        <w:rPr>
          <w:rFonts w:cs="Arial"/>
          <w:color w:val="000000" w:themeColor="text1"/>
          <w:position w:val="6"/>
        </w:rPr>
        <w:t xml:space="preserve">miRNA changes </w:t>
      </w:r>
      <w:r w:rsidR="0023532A" w:rsidRPr="000F3682">
        <w:rPr>
          <w:rFonts w:cs="Arial"/>
          <w:color w:val="000000" w:themeColor="text1"/>
          <w:position w:val="6"/>
        </w:rPr>
        <w:t>after</w:t>
      </w:r>
      <w:r w:rsidR="00066DA9" w:rsidRPr="000F3682">
        <w:rPr>
          <w:rFonts w:cs="Arial"/>
          <w:color w:val="000000" w:themeColor="text1"/>
          <w:position w:val="6"/>
        </w:rPr>
        <w:t xml:space="preserve"> TBI are different from those </w:t>
      </w:r>
      <w:r w:rsidR="008D1C51" w:rsidRPr="000F3682">
        <w:rPr>
          <w:rFonts w:cs="Arial"/>
          <w:color w:val="000000" w:themeColor="text1"/>
          <w:position w:val="6"/>
        </w:rPr>
        <w:t xml:space="preserve">in </w:t>
      </w:r>
      <w:r w:rsidR="00066DA9" w:rsidRPr="000F3682">
        <w:rPr>
          <w:rFonts w:cs="Arial"/>
          <w:color w:val="000000" w:themeColor="text1"/>
          <w:position w:val="6"/>
        </w:rPr>
        <w:t>epilepsy</w:t>
      </w:r>
      <w:r w:rsidR="008D1C51" w:rsidRPr="000F3682">
        <w:rPr>
          <w:rFonts w:cs="Arial"/>
          <w:color w:val="000000" w:themeColor="text1"/>
          <w:position w:val="6"/>
        </w:rPr>
        <w:t>, suggesting that</w:t>
      </w:r>
      <w:r w:rsidR="00066DA9" w:rsidRPr="000F3682">
        <w:rPr>
          <w:rFonts w:cs="Arial"/>
          <w:color w:val="000000" w:themeColor="text1"/>
          <w:position w:val="6"/>
        </w:rPr>
        <w:t xml:space="preserve"> changes in plasma miRNA signature </w:t>
      </w:r>
      <w:r w:rsidR="00341FF6" w:rsidRPr="000F3682">
        <w:rPr>
          <w:rFonts w:cs="Arial"/>
          <w:color w:val="000000" w:themeColor="text1"/>
          <w:position w:val="6"/>
        </w:rPr>
        <w:t>can differentiate epilepsy from TBI</w:t>
      </w:r>
      <w:r w:rsidR="00066DA9" w:rsidRPr="000F3682">
        <w:rPr>
          <w:rFonts w:cs="Arial"/>
          <w:color w:val="000000" w:themeColor="text1"/>
          <w:position w:val="6"/>
        </w:rPr>
        <w:t xml:space="preserve"> </w:t>
      </w:r>
      <w:r w:rsidR="008D1C51" w:rsidRPr="000F3682">
        <w:rPr>
          <w:rFonts w:cs="Arial"/>
          <w:color w:val="000000" w:themeColor="text1"/>
          <w:position w:val="6"/>
        </w:rPr>
        <w:t>TBI,</w:t>
      </w:r>
      <w:r w:rsidR="00066DA9" w:rsidRPr="000F3682">
        <w:rPr>
          <w:rFonts w:cs="Arial"/>
          <w:color w:val="000000" w:themeColor="text1"/>
          <w:position w:val="6"/>
        </w:rPr>
        <w:t xml:space="preserve"> and serve as potential </w:t>
      </w:r>
      <w:r w:rsidR="00341FF6" w:rsidRPr="000F3682">
        <w:rPr>
          <w:rFonts w:cs="Arial"/>
          <w:color w:val="000000" w:themeColor="text1"/>
          <w:position w:val="6"/>
        </w:rPr>
        <w:t xml:space="preserve">biomarkers for </w:t>
      </w:r>
      <w:r w:rsidR="00066DA9" w:rsidRPr="000F3682">
        <w:rPr>
          <w:rFonts w:cs="Arial"/>
          <w:color w:val="000000" w:themeColor="text1"/>
          <w:position w:val="6"/>
        </w:rPr>
        <w:t>PTE</w:t>
      </w:r>
      <w:r w:rsidR="00EB3EDD" w:rsidRPr="000F3682">
        <w:rPr>
          <w:rFonts w:cs="Arial"/>
          <w:color w:val="000000" w:themeColor="text1"/>
          <w:position w:val="6"/>
        </w:rPr>
        <w:t>genesis</w:t>
      </w:r>
      <w:r w:rsidR="00066DA9" w:rsidRPr="000F3682">
        <w:rPr>
          <w:rFonts w:cs="Arial"/>
          <w:color w:val="000000" w:themeColor="text1"/>
          <w:position w:val="6"/>
        </w:rPr>
        <w:t>.</w:t>
      </w:r>
    </w:p>
    <w:p w14:paraId="6C891B60" w14:textId="7AB20832" w:rsidR="00102FD3" w:rsidRPr="000F3682" w:rsidRDefault="0068749D" w:rsidP="006A4104">
      <w:pPr>
        <w:pStyle w:val="NoSpacing"/>
        <w:widowControl w:val="0"/>
        <w:spacing w:afterLines="20" w:after="48"/>
      </w:pPr>
      <w:r>
        <w:rPr>
          <w:rStyle w:val="Heading2Char"/>
        </w:rPr>
        <w:t xml:space="preserve">3.5.2. </w:t>
      </w:r>
      <w:r w:rsidR="00744EC0" w:rsidRPr="005E5486">
        <w:rPr>
          <w:rStyle w:val="Heading2Char"/>
        </w:rPr>
        <w:t>Experimental design</w:t>
      </w:r>
      <w:r w:rsidR="00102FD3" w:rsidRPr="000F3682">
        <w:t xml:space="preserve">: </w:t>
      </w:r>
      <w:r w:rsidR="00744EC0" w:rsidRPr="000F3682">
        <w:t xml:space="preserve">For plasma miR-seq analysis, we will analyze </w:t>
      </w:r>
      <w:r w:rsidR="0023532A" w:rsidRPr="000F3682">
        <w:t xml:space="preserve">10 sham-operated controls (to </w:t>
      </w:r>
      <w:r w:rsidR="00D73162" w:rsidRPr="000F3682">
        <w:t>assess</w:t>
      </w:r>
      <w:r w:rsidR="0023532A" w:rsidRPr="000F3682">
        <w:t xml:space="preserve"> the </w:t>
      </w:r>
      <w:r w:rsidR="00D73162" w:rsidRPr="000F3682">
        <w:t>increase/decr</w:t>
      </w:r>
      <w:r w:rsidR="008D1C51" w:rsidRPr="000F3682">
        <w:t>e</w:t>
      </w:r>
      <w:r w:rsidR="00D73162" w:rsidRPr="000F3682">
        <w:t>ase</w:t>
      </w:r>
      <w:r w:rsidR="0023532A" w:rsidRPr="000F3682">
        <w:t xml:space="preserve"> of </w:t>
      </w:r>
      <w:r w:rsidR="008D1C51" w:rsidRPr="000F3682">
        <w:t>change</w:t>
      </w:r>
      <w:r w:rsidR="0023532A" w:rsidRPr="000F3682">
        <w:t xml:space="preserve">), </w:t>
      </w:r>
      <w:r w:rsidR="00744EC0" w:rsidRPr="000F3682">
        <w:t xml:space="preserve">10 TBI epilepsy </w:t>
      </w:r>
      <w:r w:rsidR="005D799A" w:rsidRPr="000F3682">
        <w:t>rats</w:t>
      </w:r>
      <w:r w:rsidR="00744EC0" w:rsidRPr="000F3682">
        <w:t xml:space="preserve"> used for protein analysis</w:t>
      </w:r>
      <w:r w:rsidR="00D73162" w:rsidRPr="000F3682">
        <w:t xml:space="preserve"> (</w:t>
      </w:r>
      <w:r w:rsidR="00B4203C" w:rsidRPr="000F3682">
        <w:t>see above)</w:t>
      </w:r>
      <w:r w:rsidR="00744EC0" w:rsidRPr="000F3682">
        <w:t xml:space="preserve">, and 10 </w:t>
      </w:r>
      <w:r w:rsidR="008D1C51" w:rsidRPr="000F3682">
        <w:t xml:space="preserve">randomly selected </w:t>
      </w:r>
      <w:r w:rsidR="00744EC0" w:rsidRPr="000F3682">
        <w:t xml:space="preserve">TBI no-epilepsy </w:t>
      </w:r>
      <w:r w:rsidR="005D799A" w:rsidRPr="000F3682">
        <w:t>rats</w:t>
      </w:r>
      <w:r w:rsidR="00744EC0" w:rsidRPr="000F3682">
        <w:t xml:space="preserve"> from the 27 cases used for protein analysis</w:t>
      </w:r>
      <w:r w:rsidR="00D73162" w:rsidRPr="000F3682">
        <w:t xml:space="preserve"> with comparable 9-d sMRI pathology</w:t>
      </w:r>
      <w:r w:rsidR="008D1C51" w:rsidRPr="000F3682">
        <w:t xml:space="preserve">. </w:t>
      </w:r>
      <w:r w:rsidR="005D799A" w:rsidRPr="000F3682">
        <w:t>miR-seq a</w:t>
      </w:r>
      <w:r w:rsidR="00744EC0" w:rsidRPr="000F3682">
        <w:t>nalysis will be done from the 9 d samples only</w:t>
      </w:r>
      <w:r w:rsidR="005D799A" w:rsidRPr="000F3682">
        <w:t xml:space="preserve">. The time point was selected to (a) avoid the most acute non-specific injury-related changes, but still (b) probe the </w:t>
      </w:r>
      <w:r w:rsidR="00D73162" w:rsidRPr="000F3682">
        <w:t xml:space="preserve">miRNA changes at early </w:t>
      </w:r>
      <w:r w:rsidR="005D799A" w:rsidRPr="000F3682">
        <w:t>epileptogenesis stage</w:t>
      </w:r>
      <w:r w:rsidR="00D73162" w:rsidRPr="000F3682">
        <w:t xml:space="preserve"> which have a time-window of about 10 days</w:t>
      </w:r>
      <w:r w:rsidR="008D1C51" w:rsidRPr="000F3682">
        <w:t xml:space="preserve"> to be applied in clinic</w:t>
      </w:r>
      <w:r w:rsidR="005D799A" w:rsidRPr="000F3682">
        <w:t>.</w:t>
      </w:r>
      <w:r w:rsidR="0023532A" w:rsidRPr="000F3682">
        <w:t xml:space="preserve"> </w:t>
      </w:r>
    </w:p>
    <w:p w14:paraId="18BD4CDD" w14:textId="23B58BC2" w:rsidR="00102FD3" w:rsidRPr="000F3682" w:rsidRDefault="0068749D" w:rsidP="006A4104">
      <w:pPr>
        <w:pStyle w:val="NoSpacing"/>
        <w:widowControl w:val="0"/>
        <w:spacing w:afterLines="20" w:after="48"/>
        <w:rPr>
          <w:rFonts w:eastAsia="Times New Roman" w:cs="Arial"/>
          <w:color w:val="000000" w:themeColor="text1"/>
          <w:shd w:val="clear" w:color="auto" w:fill="FFFFFF"/>
        </w:rPr>
      </w:pPr>
      <w:r>
        <w:rPr>
          <w:rStyle w:val="Heading2Char"/>
        </w:rPr>
        <w:t xml:space="preserve">3.5.2.1. </w:t>
      </w:r>
      <w:r w:rsidR="0023532A" w:rsidRPr="005E5486">
        <w:rPr>
          <w:rStyle w:val="Heading2Char"/>
        </w:rPr>
        <w:t>Plasma microRNA analysis</w:t>
      </w:r>
      <w:r w:rsidR="00B4203C" w:rsidRPr="000F3682">
        <w:rPr>
          <w:rFonts w:eastAsia="Times New Roman" w:cs="Arial"/>
          <w:b/>
          <w:i/>
          <w:color w:val="000000" w:themeColor="text1"/>
        </w:rPr>
        <w:t xml:space="preserve">: </w:t>
      </w:r>
      <w:r w:rsidR="006F698B" w:rsidRPr="000F3682">
        <w:rPr>
          <w:rFonts w:eastAsia="Times New Roman" w:cs="Arial"/>
          <w:color w:val="000000" w:themeColor="text1"/>
          <w:shd w:val="clear" w:color="auto" w:fill="FFFFFF"/>
        </w:rPr>
        <w:t xml:space="preserve">For plasma microRNA analysis, </w:t>
      </w:r>
      <w:r w:rsidR="0023532A" w:rsidRPr="000F3682">
        <w:rPr>
          <w:rFonts w:eastAsia="Times New Roman" w:cs="Arial"/>
          <w:color w:val="000000" w:themeColor="text1"/>
          <w:shd w:val="clear" w:color="auto" w:fill="FFFFFF"/>
        </w:rPr>
        <w:t xml:space="preserve">selected samples </w:t>
      </w:r>
      <w:r w:rsidR="006F698B" w:rsidRPr="000F3682">
        <w:rPr>
          <w:rFonts w:eastAsia="Times New Roman" w:cs="Arial"/>
          <w:color w:val="000000" w:themeColor="text1"/>
          <w:shd w:val="clear" w:color="auto" w:fill="FFFFFF"/>
        </w:rPr>
        <w:t>will be shipped to Kuopio</w:t>
      </w:r>
      <w:r w:rsidR="0023532A" w:rsidRPr="000F3682">
        <w:rPr>
          <w:rFonts w:eastAsia="Times New Roman" w:cs="Arial"/>
          <w:color w:val="000000" w:themeColor="text1"/>
          <w:shd w:val="clear" w:color="auto" w:fill="FFFFFF"/>
        </w:rPr>
        <w:t xml:space="preserve"> that coordinate</w:t>
      </w:r>
      <w:r w:rsidR="008D1C51" w:rsidRPr="000F3682">
        <w:rPr>
          <w:rFonts w:eastAsia="Times New Roman" w:cs="Arial"/>
          <w:color w:val="000000" w:themeColor="text1"/>
          <w:shd w:val="clear" w:color="auto" w:fill="FFFFFF"/>
        </w:rPr>
        <w:t>s</w:t>
      </w:r>
      <w:r w:rsidR="0023532A" w:rsidRPr="000F3682">
        <w:rPr>
          <w:rFonts w:eastAsia="Times New Roman" w:cs="Arial"/>
          <w:color w:val="000000" w:themeColor="text1"/>
          <w:shd w:val="clear" w:color="auto" w:fill="FFFFFF"/>
        </w:rPr>
        <w:t xml:space="preserve"> the shipping of samples for</w:t>
      </w:r>
      <w:r w:rsidR="006F698B" w:rsidRPr="000F3682">
        <w:rPr>
          <w:rFonts w:eastAsia="Times New Roman" w:cs="Arial"/>
          <w:color w:val="000000" w:themeColor="text1"/>
          <w:shd w:val="clear" w:color="auto" w:fill="FFFFFF"/>
        </w:rPr>
        <w:t xml:space="preserve"> miR-seq </w:t>
      </w:r>
      <w:r w:rsidR="0023532A" w:rsidRPr="000F3682">
        <w:rPr>
          <w:rFonts w:eastAsia="Times New Roman" w:cs="Arial"/>
          <w:color w:val="000000" w:themeColor="text1"/>
          <w:shd w:val="clear" w:color="auto" w:fill="FFFFFF"/>
        </w:rPr>
        <w:t>(</w:t>
      </w:r>
      <w:r w:rsidR="006F698B" w:rsidRPr="000F3682">
        <w:rPr>
          <w:rFonts w:eastAsia="Times New Roman" w:cs="Arial"/>
          <w:color w:val="000000" w:themeColor="text1"/>
          <w:shd w:val="clear" w:color="auto" w:fill="FFFFFF"/>
        </w:rPr>
        <w:t>outsourced</w:t>
      </w:r>
      <w:r w:rsidR="0023532A" w:rsidRPr="000F3682">
        <w:rPr>
          <w:rFonts w:eastAsia="Times New Roman" w:cs="Arial"/>
          <w:color w:val="000000" w:themeColor="text1"/>
          <w:shd w:val="clear" w:color="auto" w:fill="FFFFFF"/>
        </w:rPr>
        <w:t xml:space="preserve">, </w:t>
      </w:r>
      <w:r w:rsidR="006F698B" w:rsidRPr="000F3682">
        <w:rPr>
          <w:rFonts w:eastAsia="Times New Roman" w:cs="Arial"/>
          <w:color w:val="000000" w:themeColor="text1"/>
          <w:shd w:val="clear" w:color="auto" w:fill="FFFFFF"/>
        </w:rPr>
        <w:t xml:space="preserve">current offer from Exiqon, Denmark). </w:t>
      </w:r>
      <w:r w:rsidR="0023532A" w:rsidRPr="000F3682">
        <w:rPr>
          <w:rFonts w:eastAsia="Times New Roman" w:cs="Arial"/>
          <w:color w:val="000000" w:themeColor="text1"/>
        </w:rPr>
        <w:t>The contract includes q</w:t>
      </w:r>
      <w:r w:rsidR="006F698B" w:rsidRPr="000F3682">
        <w:rPr>
          <w:rFonts w:eastAsia="Times New Roman" w:cs="Arial"/>
          <w:color w:val="000000" w:themeColor="text1"/>
        </w:rPr>
        <w:t>uality control, mapping</w:t>
      </w:r>
      <w:r w:rsidR="00D73162" w:rsidRPr="000F3682">
        <w:rPr>
          <w:rFonts w:eastAsia="Times New Roman" w:cs="Arial"/>
          <w:color w:val="000000" w:themeColor="text1"/>
        </w:rPr>
        <w:t xml:space="preserve"> of reads to genome</w:t>
      </w:r>
      <w:r w:rsidR="006F698B" w:rsidRPr="000F3682">
        <w:rPr>
          <w:rFonts w:eastAsia="Times New Roman" w:cs="Arial"/>
          <w:color w:val="000000" w:themeColor="text1"/>
        </w:rPr>
        <w:t xml:space="preserve">, identification of microRNAs (including novel miRNAs), comparison of treatment groups, gene ontology analysis, </w:t>
      </w:r>
      <w:r w:rsidR="0023532A" w:rsidRPr="000F3682">
        <w:rPr>
          <w:rFonts w:eastAsia="Times New Roman" w:cs="Arial"/>
          <w:color w:val="000000" w:themeColor="text1"/>
        </w:rPr>
        <w:t xml:space="preserve">and </w:t>
      </w:r>
      <w:r w:rsidR="006F698B" w:rsidRPr="000F3682">
        <w:rPr>
          <w:rFonts w:eastAsia="Times New Roman" w:cs="Arial"/>
          <w:color w:val="000000" w:themeColor="text1"/>
        </w:rPr>
        <w:t>biological interpretation.</w:t>
      </w:r>
      <w:r w:rsidR="006F698B" w:rsidRPr="000F3682">
        <w:rPr>
          <w:rFonts w:eastAsia="Times New Roman" w:cs="Arial"/>
          <w:color w:val="000000" w:themeColor="text1"/>
          <w:shd w:val="clear" w:color="auto" w:fill="FFFFFF"/>
        </w:rPr>
        <w:t xml:space="preserve"> </w:t>
      </w:r>
      <w:r w:rsidR="0023532A" w:rsidRPr="000F3682">
        <w:rPr>
          <w:rFonts w:eastAsia="Times New Roman" w:cs="Arial"/>
          <w:color w:val="000000" w:themeColor="text1"/>
          <w:shd w:val="clear" w:color="auto" w:fill="FFFFFF"/>
        </w:rPr>
        <w:t xml:space="preserve">The results </w:t>
      </w:r>
      <w:r w:rsidR="00D73162" w:rsidRPr="000F3682">
        <w:rPr>
          <w:rFonts w:eastAsia="Times New Roman" w:cs="Arial"/>
          <w:color w:val="000000" w:themeColor="text1"/>
          <w:shd w:val="clear" w:color="auto" w:fill="FFFFFF"/>
        </w:rPr>
        <w:t xml:space="preserve">on </w:t>
      </w:r>
      <w:r w:rsidR="0092763D" w:rsidRPr="000F3682">
        <w:rPr>
          <w:rFonts w:eastAsia="Times New Roman" w:cs="Arial"/>
          <w:color w:val="000000" w:themeColor="text1"/>
          <w:shd w:val="clear" w:color="auto" w:fill="FFFFFF"/>
        </w:rPr>
        <w:t xml:space="preserve">Excel </w:t>
      </w:r>
      <w:r w:rsidR="0023532A" w:rsidRPr="000F3682">
        <w:rPr>
          <w:rFonts w:eastAsia="Times New Roman" w:cs="Arial"/>
          <w:color w:val="000000" w:themeColor="text1"/>
          <w:shd w:val="clear" w:color="auto" w:fill="FFFFFF"/>
        </w:rPr>
        <w:t xml:space="preserve">datasheet and raw data </w:t>
      </w:r>
      <w:r w:rsidR="00D73162" w:rsidRPr="000F3682">
        <w:rPr>
          <w:rFonts w:eastAsia="Times New Roman" w:cs="Arial"/>
          <w:color w:val="000000" w:themeColor="text1"/>
          <w:shd w:val="clear" w:color="auto" w:fill="FFFFFF"/>
        </w:rPr>
        <w:t xml:space="preserve">on hard disc </w:t>
      </w:r>
      <w:r w:rsidR="0023532A" w:rsidRPr="000F3682">
        <w:rPr>
          <w:rFonts w:eastAsia="Times New Roman" w:cs="Arial"/>
          <w:color w:val="000000" w:themeColor="text1"/>
          <w:shd w:val="clear" w:color="auto" w:fill="FFFFFF"/>
        </w:rPr>
        <w:t>will be send to</w:t>
      </w:r>
      <w:r w:rsidR="0023532A" w:rsidRPr="000F3682">
        <w:rPr>
          <w:rFonts w:eastAsia="Times New Roman" w:cs="Arial"/>
          <w:i/>
          <w:color w:val="000000" w:themeColor="text1"/>
          <w:shd w:val="clear" w:color="auto" w:fill="FFFFFF"/>
        </w:rPr>
        <w:t xml:space="preserve"> IAC</w:t>
      </w:r>
      <w:r w:rsidR="0023532A" w:rsidRPr="000F3682">
        <w:rPr>
          <w:rFonts w:eastAsia="Times New Roman" w:cs="Arial"/>
          <w:color w:val="000000" w:themeColor="text1"/>
          <w:shd w:val="clear" w:color="auto" w:fill="FFFFFF"/>
        </w:rPr>
        <w:t xml:space="preserve"> to become openly available. </w:t>
      </w:r>
    </w:p>
    <w:p w14:paraId="298903E7" w14:textId="730CF314" w:rsidR="00102FD3" w:rsidRPr="000F3682" w:rsidRDefault="0068749D" w:rsidP="006A4104">
      <w:pPr>
        <w:pStyle w:val="NoSpacing"/>
        <w:widowControl w:val="0"/>
        <w:spacing w:afterLines="20" w:after="48"/>
        <w:rPr>
          <w:rFonts w:eastAsia="Times New Roman" w:cs="Arial"/>
          <w:b/>
          <w:i/>
          <w:color w:val="000000" w:themeColor="text1"/>
        </w:rPr>
      </w:pPr>
      <w:r>
        <w:rPr>
          <w:rStyle w:val="Heading2Char"/>
        </w:rPr>
        <w:t xml:space="preserve">3.5.3. </w:t>
      </w:r>
      <w:r w:rsidR="00B4203C" w:rsidRPr="005E5486">
        <w:rPr>
          <w:rStyle w:val="Heading2Char"/>
        </w:rPr>
        <w:t>Data analysis:</w:t>
      </w:r>
      <w:r w:rsidR="00B4203C" w:rsidRPr="000F3682">
        <w:rPr>
          <w:rFonts w:eastAsia="Times New Roman" w:cs="Arial"/>
          <w:b/>
          <w:i/>
          <w:color w:val="000000" w:themeColor="text1"/>
          <w:shd w:val="clear" w:color="auto" w:fill="FFFFFF"/>
        </w:rPr>
        <w:t xml:space="preserve"> </w:t>
      </w:r>
      <w:r w:rsidR="006F698B" w:rsidRPr="000F3682">
        <w:rPr>
          <w:rFonts w:eastAsia="Times New Roman" w:cs="Arial"/>
          <w:color w:val="000000" w:themeColor="text1"/>
        </w:rPr>
        <w:t xml:space="preserve">miR-seq data will be further analyzed </w:t>
      </w:r>
      <w:r w:rsidR="00D73162" w:rsidRPr="000F3682">
        <w:rPr>
          <w:rFonts w:eastAsia="Times New Roman" w:cs="Arial"/>
          <w:color w:val="000000" w:themeColor="text1"/>
        </w:rPr>
        <w:t xml:space="preserve">in Kuopio </w:t>
      </w:r>
      <w:r w:rsidR="006F698B" w:rsidRPr="000F3682">
        <w:rPr>
          <w:rFonts w:eastAsia="Times New Roman" w:cs="Arial"/>
          <w:color w:val="000000" w:themeColor="text1"/>
        </w:rPr>
        <w:t xml:space="preserve">using </w:t>
      </w:r>
      <w:r w:rsidR="0023532A" w:rsidRPr="000F3682">
        <w:rPr>
          <w:rFonts w:eastAsia="Times New Roman" w:cs="Arial"/>
          <w:color w:val="000000" w:themeColor="text1"/>
        </w:rPr>
        <w:t>(1)</w:t>
      </w:r>
      <w:r w:rsidR="006F698B" w:rsidRPr="000F3682">
        <w:rPr>
          <w:rFonts w:eastAsia="Times New Roman" w:cs="Arial"/>
          <w:color w:val="000000" w:themeColor="text1"/>
        </w:rPr>
        <w:t xml:space="preserve"> miRWalk</w:t>
      </w:r>
      <w:r w:rsidR="00D73162" w:rsidRPr="000F3682">
        <w:rPr>
          <w:rFonts w:eastAsia="Times New Roman" w:cs="Arial"/>
          <w:color w:val="000000" w:themeColor="text1"/>
        </w:rPr>
        <w:t xml:space="preserve"> to</w:t>
      </w:r>
      <w:r w:rsidR="006F698B" w:rsidRPr="000F3682">
        <w:rPr>
          <w:rFonts w:eastAsia="Times New Roman" w:cs="Arial"/>
          <w:color w:val="000000" w:themeColor="text1"/>
        </w:rPr>
        <w:t xml:space="preserve"> list </w:t>
      </w:r>
      <w:r w:rsidR="00D73162" w:rsidRPr="000F3682">
        <w:rPr>
          <w:rFonts w:eastAsia="Times New Roman" w:cs="Arial"/>
          <w:color w:val="000000" w:themeColor="text1"/>
        </w:rPr>
        <w:t xml:space="preserve">miRNA </w:t>
      </w:r>
      <w:r w:rsidR="006F698B" w:rsidRPr="000F3682">
        <w:rPr>
          <w:rFonts w:eastAsia="Times New Roman" w:cs="Arial"/>
          <w:color w:val="000000" w:themeColor="text1"/>
        </w:rPr>
        <w:t xml:space="preserve">targets </w:t>
      </w:r>
      <w:r w:rsidR="0023532A" w:rsidRPr="000F3682">
        <w:rPr>
          <w:rFonts w:eastAsia="Times New Roman" w:cs="Arial"/>
          <w:color w:val="000000" w:themeColor="text1"/>
        </w:rPr>
        <w:t>and (2)</w:t>
      </w:r>
      <w:r w:rsidR="006F698B" w:rsidRPr="000F3682">
        <w:rPr>
          <w:rFonts w:eastAsia="Times New Roman" w:cs="Arial"/>
          <w:color w:val="000000" w:themeColor="text1"/>
        </w:rPr>
        <w:t xml:space="preserve"> Ingenuity Pathway </w:t>
      </w:r>
      <w:r w:rsidR="006F698B" w:rsidRPr="000F3682">
        <w:rPr>
          <w:rFonts w:eastAsia="Times New Roman" w:cs="Arial"/>
        </w:rPr>
        <w:t>Analysis (IPA)</w:t>
      </w:r>
      <w:r w:rsidR="00D73162" w:rsidRPr="000F3682">
        <w:rPr>
          <w:rFonts w:eastAsia="Times New Roman" w:cs="Arial"/>
        </w:rPr>
        <w:t xml:space="preserve"> to derive molecular </w:t>
      </w:r>
      <w:r w:rsidR="006F698B" w:rsidRPr="000F3682">
        <w:rPr>
          <w:rFonts w:eastAsia="Times New Roman" w:cs="Arial"/>
        </w:rPr>
        <w:t xml:space="preserve">networks from </w:t>
      </w:r>
      <w:r w:rsidR="00D73162" w:rsidRPr="000F3682">
        <w:rPr>
          <w:rFonts w:eastAsia="Times New Roman" w:cs="Arial"/>
        </w:rPr>
        <w:t xml:space="preserve">miRNA </w:t>
      </w:r>
      <w:r w:rsidR="006F698B" w:rsidRPr="000F3682">
        <w:rPr>
          <w:rFonts w:eastAsia="Times New Roman" w:cs="Arial"/>
        </w:rPr>
        <w:t xml:space="preserve">targets to identify (a) </w:t>
      </w:r>
      <w:r w:rsidR="00191045" w:rsidRPr="000F3682">
        <w:rPr>
          <w:rFonts w:eastAsia="Times New Roman" w:cs="Arial"/>
        </w:rPr>
        <w:t xml:space="preserve">protein </w:t>
      </w:r>
      <w:r w:rsidR="006F698B" w:rsidRPr="000F3682">
        <w:rPr>
          <w:rFonts w:eastAsia="Times New Roman" w:cs="Arial"/>
        </w:rPr>
        <w:t>pathways linked to the plas</w:t>
      </w:r>
      <w:r w:rsidR="006F698B" w:rsidRPr="000F3682">
        <w:rPr>
          <w:rFonts w:eastAsia="Times New Roman" w:cs="Arial"/>
          <w:shd w:val="clear" w:color="auto" w:fill="FFFFFF"/>
        </w:rPr>
        <w:t>ma protein networks analyzed in SA3</w:t>
      </w:r>
      <w:r w:rsidR="00191045" w:rsidRPr="000F3682">
        <w:rPr>
          <w:rFonts w:eastAsia="Times New Roman" w:cs="Arial"/>
          <w:shd w:val="clear" w:color="auto" w:fill="FFFFFF"/>
        </w:rPr>
        <w:t>.1</w:t>
      </w:r>
      <w:r w:rsidR="006F698B" w:rsidRPr="000F3682">
        <w:rPr>
          <w:rFonts w:eastAsia="Times New Roman" w:cs="Arial"/>
          <w:shd w:val="clear" w:color="auto" w:fill="FFFFFF"/>
        </w:rPr>
        <w:t xml:space="preserve">, (b) to discover novel regulated </w:t>
      </w:r>
      <w:r w:rsidR="00191045" w:rsidRPr="000F3682">
        <w:rPr>
          <w:rFonts w:eastAsia="Times New Roman" w:cs="Arial"/>
          <w:shd w:val="clear" w:color="auto" w:fill="FFFFFF"/>
        </w:rPr>
        <w:t xml:space="preserve">protein </w:t>
      </w:r>
      <w:r w:rsidR="006F698B" w:rsidRPr="000F3682">
        <w:rPr>
          <w:rFonts w:eastAsia="Times New Roman" w:cs="Arial"/>
          <w:shd w:val="clear" w:color="auto" w:fill="FFFFFF"/>
        </w:rPr>
        <w:t>networks.</w:t>
      </w:r>
      <w:r w:rsidR="0023532A" w:rsidRPr="000F3682">
        <w:rPr>
          <w:rFonts w:eastAsia="Times New Roman" w:cs="Arial"/>
          <w:shd w:val="clear" w:color="auto" w:fill="FFFFFF"/>
        </w:rPr>
        <w:t xml:space="preserve"> </w:t>
      </w:r>
      <w:r w:rsidR="0092763D" w:rsidRPr="000F3682">
        <w:rPr>
          <w:rFonts w:eastAsia="Times New Roman" w:cs="Arial"/>
          <w:shd w:val="clear" w:color="auto" w:fill="FFFFFF"/>
        </w:rPr>
        <w:t xml:space="preserve">To wet lab validate the miR-seq data and assess the miRNA biomarker </w:t>
      </w:r>
      <w:r w:rsidR="00191045" w:rsidRPr="000F3682">
        <w:rPr>
          <w:rFonts w:eastAsia="Times New Roman" w:cs="Arial"/>
          <w:shd w:val="clear" w:color="auto" w:fill="FFFFFF"/>
        </w:rPr>
        <w:t>sensitivity and specifcity</w:t>
      </w:r>
      <w:r w:rsidR="0092763D" w:rsidRPr="000F3682">
        <w:rPr>
          <w:rFonts w:eastAsia="Times New Roman" w:cs="Arial"/>
          <w:shd w:val="clear" w:color="auto" w:fill="FFFFFF"/>
        </w:rPr>
        <w:t>,</w:t>
      </w:r>
      <w:r w:rsidR="00B4203C" w:rsidRPr="000F3682">
        <w:rPr>
          <w:rFonts w:eastAsia="Times New Roman" w:cs="Arial"/>
          <w:shd w:val="clear" w:color="auto" w:fill="FFFFFF"/>
        </w:rPr>
        <w:t xml:space="preserve"> </w:t>
      </w:r>
      <w:r w:rsidR="0092763D" w:rsidRPr="000F3682">
        <w:rPr>
          <w:rFonts w:eastAsia="Times New Roman" w:cs="Arial"/>
          <w:shd w:val="clear" w:color="auto" w:fill="FFFFFF"/>
        </w:rPr>
        <w:t xml:space="preserve">we will </w:t>
      </w:r>
      <w:r w:rsidR="0092763D" w:rsidRPr="000F3682">
        <w:rPr>
          <w:rFonts w:eastAsia="Times New Roman" w:cs="Arial"/>
        </w:rPr>
        <w:t xml:space="preserve">perform RT-qPCR of the 3 most regulated miRNAs </w:t>
      </w:r>
      <w:r w:rsidR="00191045" w:rsidRPr="000F3682">
        <w:rPr>
          <w:rFonts w:eastAsia="Times New Roman" w:cs="Arial"/>
        </w:rPr>
        <w:t xml:space="preserve">(and 1 house-keeping gene) </w:t>
      </w:r>
      <w:r w:rsidR="0092763D" w:rsidRPr="000F3682">
        <w:rPr>
          <w:rFonts w:eastAsia="Times New Roman" w:cs="Arial"/>
        </w:rPr>
        <w:t>in animals used for miRNA-</w:t>
      </w:r>
      <w:r w:rsidR="00B4203C" w:rsidRPr="000F3682">
        <w:rPr>
          <w:rFonts w:eastAsia="Times New Roman" w:cs="Arial"/>
        </w:rPr>
        <w:t xml:space="preserve">seq </w:t>
      </w:r>
      <w:r w:rsidR="0092763D" w:rsidRPr="000F3682">
        <w:rPr>
          <w:rFonts w:eastAsia="Times New Roman" w:cs="Arial"/>
        </w:rPr>
        <w:t xml:space="preserve">analysis and also of the </w:t>
      </w:r>
      <w:r w:rsidR="0092763D" w:rsidRPr="000F3682">
        <w:rPr>
          <w:rFonts w:eastAsia="Times New Roman" w:cs="Arial"/>
          <w:color w:val="000000"/>
        </w:rPr>
        <w:t>remaini</w:t>
      </w:r>
      <w:r w:rsidR="005E5486" w:rsidRPr="000F3682">
        <w:rPr>
          <w:rFonts w:eastAsia="Times New Roman" w:cs="Arial"/>
          <w:color w:val="000000"/>
        </w:rPr>
        <w:t xml:space="preserve">ng TBI epilepsy (total 21) and </w:t>
      </w:r>
      <w:r w:rsidR="0092763D" w:rsidRPr="000F3682">
        <w:rPr>
          <w:rFonts w:eastAsia="Times New Roman" w:cs="Arial"/>
          <w:color w:val="000000"/>
        </w:rPr>
        <w:t>TBI no-epilepsy (to</w:t>
      </w:r>
      <w:r w:rsidR="00B4203C" w:rsidRPr="000F3682">
        <w:rPr>
          <w:rFonts w:eastAsia="Times New Roman" w:cs="Arial"/>
          <w:color w:val="000000"/>
        </w:rPr>
        <w:t>t</w:t>
      </w:r>
      <w:r w:rsidR="0092763D" w:rsidRPr="000F3682">
        <w:rPr>
          <w:rFonts w:eastAsia="Times New Roman" w:cs="Arial"/>
          <w:color w:val="000000"/>
        </w:rPr>
        <w:t>al 63) rats in Kuopio (TaqMan Small RNA Assays</w:t>
      </w:r>
      <w:r w:rsidR="00191045" w:rsidRPr="000F3682">
        <w:rPr>
          <w:rFonts w:eastAsia="Times New Roman" w:cs="Arial"/>
          <w:color w:val="000000"/>
        </w:rPr>
        <w:t>). Our blood</w:t>
      </w:r>
      <w:r w:rsidR="00EB3EDD" w:rsidRPr="000F3682">
        <w:rPr>
          <w:rFonts w:eastAsia="Times New Roman" w:cs="Arial"/>
          <w:color w:val="000000"/>
        </w:rPr>
        <w:t xml:space="preserve"> </w:t>
      </w:r>
      <w:r w:rsidR="0092763D" w:rsidRPr="000F3682">
        <w:rPr>
          <w:rFonts w:eastAsia="Times New Roman" w:cs="Arial"/>
          <w:color w:val="000000"/>
        </w:rPr>
        <w:t>bank allows extrapolation of analysis to an independent coho</w:t>
      </w:r>
      <w:r w:rsidR="00191045" w:rsidRPr="000F3682">
        <w:rPr>
          <w:rFonts w:eastAsia="Times New Roman" w:cs="Arial"/>
          <w:color w:val="000000"/>
        </w:rPr>
        <w:t>r</w:t>
      </w:r>
      <w:r w:rsidR="0092763D" w:rsidRPr="000F3682">
        <w:rPr>
          <w:rFonts w:eastAsia="Times New Roman" w:cs="Arial"/>
          <w:color w:val="000000"/>
        </w:rPr>
        <w:t xml:space="preserve">t of 21+63 rats, using additional funding </w:t>
      </w:r>
      <w:r w:rsidR="00191045" w:rsidRPr="000F3682">
        <w:rPr>
          <w:rFonts w:eastAsia="Times New Roman" w:cs="Arial"/>
          <w:color w:val="000000"/>
        </w:rPr>
        <w:t xml:space="preserve">to be </w:t>
      </w:r>
      <w:r w:rsidR="0092763D" w:rsidRPr="000F3682">
        <w:rPr>
          <w:rFonts w:eastAsia="Times New Roman" w:cs="Arial"/>
          <w:color w:val="000000"/>
        </w:rPr>
        <w:t>applied.</w:t>
      </w:r>
      <w:r w:rsidR="007F53B1" w:rsidRPr="000F3682">
        <w:rPr>
          <w:rFonts w:eastAsia="Times New Roman" w:cs="Arial"/>
          <w:color w:val="000000"/>
        </w:rPr>
        <w:t xml:space="preserve"> We will perform </w:t>
      </w:r>
      <w:r w:rsidR="007F53B1" w:rsidRPr="000F3682">
        <w:rPr>
          <w:rFonts w:eastAsia="Times New Roman" w:cs="Arial"/>
          <w:b/>
          <w:color w:val="000000" w:themeColor="text1"/>
        </w:rPr>
        <w:t>(a)</w:t>
      </w:r>
      <w:r w:rsidR="007F53B1" w:rsidRPr="000F3682">
        <w:rPr>
          <w:rFonts w:eastAsia="Times New Roman" w:cs="Arial"/>
          <w:color w:val="000000" w:themeColor="text1"/>
        </w:rPr>
        <w:t xml:space="preserve"> ROC analysis: AUC, sensitivity and specificity, and cut-off values </w:t>
      </w:r>
      <w:r w:rsidR="008D1C51" w:rsidRPr="000F3682">
        <w:rPr>
          <w:rFonts w:eastAsia="Times New Roman" w:cs="Arial"/>
          <w:color w:val="000000" w:themeColor="text1"/>
        </w:rPr>
        <w:t>for</w:t>
      </w:r>
      <w:r w:rsidR="007F53B1" w:rsidRPr="000F3682">
        <w:rPr>
          <w:rFonts w:eastAsia="Times New Roman" w:cs="Arial"/>
          <w:color w:val="000000" w:themeColor="text1"/>
        </w:rPr>
        <w:t xml:space="preserve"> each miRNA to predict epileptogenesis will be calculated at a given time point, </w:t>
      </w:r>
      <w:r w:rsidR="007F53B1" w:rsidRPr="000F3682">
        <w:rPr>
          <w:rFonts w:eastAsia="Times New Roman" w:cs="Arial"/>
          <w:b/>
          <w:color w:val="000000" w:themeColor="text1"/>
        </w:rPr>
        <w:t>(b)</w:t>
      </w:r>
      <w:r w:rsidR="007F53B1" w:rsidRPr="000F3682">
        <w:rPr>
          <w:rFonts w:eastAsia="Times New Roman" w:cs="Arial"/>
          <w:color w:val="000000" w:themeColor="text1"/>
        </w:rPr>
        <w:t xml:space="preserve"> Logistic regression analysis: all parameters in the database and systematically collected with CDEs (including weight, temperature, anesthesia duration etc. in addition to EEG and sMRI) will be assessed to identify factors which explain the change in miRNA values. </w:t>
      </w:r>
      <w:r w:rsidR="00B4203C" w:rsidRPr="000F3682">
        <w:rPr>
          <w:rFonts w:eastAsia="Times New Roman" w:cs="Arial"/>
          <w:b/>
          <w:i/>
          <w:color w:val="000000" w:themeColor="text1"/>
        </w:rPr>
        <w:t xml:space="preserve"> </w:t>
      </w:r>
    </w:p>
    <w:p w14:paraId="3C16CD44" w14:textId="52D62BB8" w:rsidR="00744EC0" w:rsidRPr="000F3682" w:rsidRDefault="0068749D" w:rsidP="006A4104">
      <w:pPr>
        <w:pStyle w:val="NoSpacing"/>
        <w:widowControl w:val="0"/>
        <w:spacing w:afterLines="20" w:after="48"/>
        <w:rPr>
          <w:rFonts w:eastAsia="Times New Roman" w:cs="Arial"/>
        </w:rPr>
      </w:pPr>
      <w:r>
        <w:rPr>
          <w:rStyle w:val="Heading2Char"/>
        </w:rPr>
        <w:t xml:space="preserve">3.5.4. </w:t>
      </w:r>
      <w:r w:rsidR="00744EC0" w:rsidRPr="00102FD3">
        <w:rPr>
          <w:rStyle w:val="Heading2Char"/>
        </w:rPr>
        <w:t>Expected results</w:t>
      </w:r>
      <w:r w:rsidR="00744EC0" w:rsidRPr="000F3682">
        <w:rPr>
          <w:rFonts w:eastAsia="Times New Roman" w:cs="Arial"/>
          <w:b/>
          <w:i/>
          <w:color w:val="000000" w:themeColor="text1"/>
        </w:rPr>
        <w:t>:</w:t>
      </w:r>
      <w:r w:rsidR="00BC1652" w:rsidRPr="000F3682">
        <w:rPr>
          <w:rFonts w:eastAsia="Times New Roman" w:cs="Arial"/>
          <w:b/>
          <w:i/>
          <w:color w:val="000000" w:themeColor="text1"/>
        </w:rPr>
        <w:t xml:space="preserve"> </w:t>
      </w:r>
      <w:r w:rsidR="007E3015" w:rsidRPr="000F3682">
        <w:rPr>
          <w:rFonts w:eastAsia="Times New Roman" w:cs="Arial"/>
          <w:b/>
          <w:color w:val="000000" w:themeColor="text1"/>
        </w:rPr>
        <w:t>(a)</w:t>
      </w:r>
      <w:r w:rsidR="007E3015" w:rsidRPr="000F3682">
        <w:rPr>
          <w:rFonts w:eastAsia="Times New Roman" w:cs="Arial"/>
          <w:color w:val="000000" w:themeColor="text1"/>
        </w:rPr>
        <w:t xml:space="preserve"> a total of 10-15 miRNAs are differentially regulated at 9 d post-TBI between TBI epilepsy and TBI no-epilepsy groups,</w:t>
      </w:r>
      <w:r w:rsidR="007E3015" w:rsidRPr="000F3682">
        <w:rPr>
          <w:rFonts w:eastAsia="Times New Roman" w:cs="Arial"/>
          <w:b/>
          <w:color w:val="000000" w:themeColor="text1"/>
        </w:rPr>
        <w:t xml:space="preserve"> </w:t>
      </w:r>
      <w:r w:rsidR="00BC1652" w:rsidRPr="000F3682">
        <w:rPr>
          <w:rFonts w:eastAsia="Times New Roman" w:cs="Arial"/>
          <w:b/>
          <w:color w:val="000000" w:themeColor="text1"/>
        </w:rPr>
        <w:t>(</w:t>
      </w:r>
      <w:r w:rsidR="007E3015" w:rsidRPr="000F3682">
        <w:rPr>
          <w:rFonts w:eastAsia="Times New Roman" w:cs="Arial"/>
          <w:b/>
          <w:color w:val="000000" w:themeColor="text1"/>
        </w:rPr>
        <w:t>b</w:t>
      </w:r>
      <w:r w:rsidR="00BC1652" w:rsidRPr="000F3682">
        <w:rPr>
          <w:rFonts w:eastAsia="Times New Roman" w:cs="Arial"/>
          <w:b/>
          <w:color w:val="000000" w:themeColor="text1"/>
        </w:rPr>
        <w:t>)</w:t>
      </w:r>
      <w:r w:rsidR="00BC1652" w:rsidRPr="000F3682">
        <w:rPr>
          <w:rFonts w:eastAsia="Times New Roman" w:cs="Arial"/>
          <w:color w:val="000000" w:themeColor="text1"/>
        </w:rPr>
        <w:t xml:space="preserve"> </w:t>
      </w:r>
      <w:r w:rsidR="007E3015" w:rsidRPr="000F3682">
        <w:rPr>
          <w:rFonts w:eastAsia="Times New Roman" w:cs="Arial"/>
          <w:color w:val="000000" w:themeColor="text1"/>
        </w:rPr>
        <w:t xml:space="preserve">from these, </w:t>
      </w:r>
      <w:r w:rsidR="00BC1652" w:rsidRPr="000F3682">
        <w:rPr>
          <w:rFonts w:eastAsia="Times New Roman" w:cs="Arial"/>
          <w:color w:val="000000" w:themeColor="text1"/>
        </w:rPr>
        <w:t>at least 1 miR shows sensitivity and specificity &gt;0.8</w:t>
      </w:r>
      <w:r w:rsidR="00383B1A" w:rsidRPr="000F3682">
        <w:rPr>
          <w:rFonts w:eastAsia="Times New Roman" w:cs="Arial"/>
          <w:color w:val="000000" w:themeColor="text1"/>
        </w:rPr>
        <w:t>5</w:t>
      </w:r>
      <w:r w:rsidR="00BC1652" w:rsidRPr="000F3682">
        <w:rPr>
          <w:rFonts w:eastAsia="Times New Roman" w:cs="Arial"/>
          <w:color w:val="000000" w:themeColor="text1"/>
        </w:rPr>
        <w:t xml:space="preserve">0 to PTEgenesis, </w:t>
      </w:r>
      <w:r w:rsidR="00BC1652" w:rsidRPr="000F3682">
        <w:rPr>
          <w:rFonts w:eastAsia="Times New Roman" w:cs="Arial"/>
          <w:b/>
          <w:color w:val="000000" w:themeColor="text1"/>
        </w:rPr>
        <w:t>(</w:t>
      </w:r>
      <w:r w:rsidR="007E3015" w:rsidRPr="000F3682">
        <w:rPr>
          <w:rFonts w:eastAsia="Times New Roman" w:cs="Arial"/>
          <w:b/>
          <w:color w:val="000000" w:themeColor="text1"/>
        </w:rPr>
        <w:t>c</w:t>
      </w:r>
      <w:r w:rsidR="00BC1652" w:rsidRPr="000F3682">
        <w:rPr>
          <w:rFonts w:eastAsia="Times New Roman" w:cs="Arial"/>
          <w:b/>
          <w:color w:val="000000" w:themeColor="text1"/>
        </w:rPr>
        <w:t>)</w:t>
      </w:r>
      <w:r w:rsidR="00BC1652" w:rsidRPr="000F3682">
        <w:rPr>
          <w:rFonts w:eastAsia="Times New Roman" w:cs="Arial"/>
          <w:color w:val="000000" w:themeColor="text1"/>
        </w:rPr>
        <w:t xml:space="preserve"> &gt;1 miRs shows sensitivity and specificity &gt;0.8</w:t>
      </w:r>
      <w:r w:rsidR="00383B1A" w:rsidRPr="000F3682">
        <w:rPr>
          <w:rFonts w:eastAsia="Times New Roman" w:cs="Arial"/>
          <w:color w:val="000000" w:themeColor="text1"/>
        </w:rPr>
        <w:t>5</w:t>
      </w:r>
      <w:r w:rsidR="00BC1652" w:rsidRPr="000F3682">
        <w:rPr>
          <w:rFonts w:eastAsia="Times New Roman" w:cs="Arial"/>
          <w:color w:val="000000" w:themeColor="text1"/>
        </w:rPr>
        <w:t xml:space="preserve">0 to PTEgenesis when combined to </w:t>
      </w:r>
      <w:r w:rsidR="0023532A" w:rsidRPr="000F3682">
        <w:rPr>
          <w:rFonts w:eastAsia="Times New Roman" w:cs="Arial"/>
          <w:color w:val="000000" w:themeColor="text1"/>
        </w:rPr>
        <w:t>&gt;</w:t>
      </w:r>
      <w:r w:rsidR="0023532A" w:rsidRPr="000F3682">
        <w:rPr>
          <w:rFonts w:eastAsia="Times New Roman" w:cs="Arial"/>
          <w:color w:val="000000" w:themeColor="text1"/>
          <w:u w:val="single"/>
        </w:rPr>
        <w:t xml:space="preserve">1 </w:t>
      </w:r>
      <w:r w:rsidR="00BC1652" w:rsidRPr="000F3682">
        <w:rPr>
          <w:rFonts w:eastAsia="Times New Roman" w:cs="Arial"/>
          <w:color w:val="000000" w:themeColor="text1"/>
          <w:u w:val="single"/>
        </w:rPr>
        <w:t>EEG</w:t>
      </w:r>
      <w:r w:rsidR="00BC1652" w:rsidRPr="000F3682">
        <w:rPr>
          <w:rFonts w:eastAsia="Times New Roman" w:cs="Arial"/>
          <w:color w:val="000000" w:themeColor="text1"/>
        </w:rPr>
        <w:t xml:space="preserve"> or sMRI marker</w:t>
      </w:r>
      <w:r w:rsidR="0023532A" w:rsidRPr="000F3682">
        <w:rPr>
          <w:rFonts w:eastAsia="Times New Roman" w:cs="Arial"/>
          <w:color w:val="000000" w:themeColor="text1"/>
        </w:rPr>
        <w:t>(s)</w:t>
      </w:r>
      <w:r w:rsidR="00BC1652" w:rsidRPr="000F3682">
        <w:rPr>
          <w:rFonts w:eastAsia="Times New Roman" w:cs="Arial"/>
          <w:color w:val="000000" w:themeColor="text1"/>
        </w:rPr>
        <w:t>,</w:t>
      </w:r>
      <w:r w:rsidR="00066DA9" w:rsidRPr="000F3682">
        <w:rPr>
          <w:rFonts w:eastAsia="Times New Roman" w:cs="Arial"/>
          <w:color w:val="000000" w:themeColor="text1"/>
        </w:rPr>
        <w:t xml:space="preserve"> </w:t>
      </w:r>
      <w:r w:rsidR="00066DA9" w:rsidRPr="000F3682">
        <w:rPr>
          <w:rFonts w:eastAsia="Times New Roman" w:cs="Arial"/>
          <w:b/>
          <w:color w:val="000000" w:themeColor="text1"/>
        </w:rPr>
        <w:t>(d)</w:t>
      </w:r>
      <w:r w:rsidR="00066DA9" w:rsidRPr="000F3682">
        <w:rPr>
          <w:rFonts w:eastAsia="Times New Roman" w:cs="Arial"/>
          <w:color w:val="000000" w:themeColor="text1"/>
        </w:rPr>
        <w:t xml:space="preserve"> </w:t>
      </w:r>
      <w:r w:rsidR="0092763D" w:rsidRPr="000F3682">
        <w:rPr>
          <w:rFonts w:eastAsia="Times New Roman" w:cs="Arial"/>
          <w:color w:val="000000" w:themeColor="text1"/>
        </w:rPr>
        <w:t xml:space="preserve">bioinfomatics </w:t>
      </w:r>
      <w:r w:rsidR="0023532A" w:rsidRPr="000F3682">
        <w:rPr>
          <w:rFonts w:eastAsia="Times New Roman" w:cs="Arial"/>
          <w:color w:val="000000" w:themeColor="text1"/>
        </w:rPr>
        <w:t>analysis reveal</w:t>
      </w:r>
      <w:r w:rsidR="0092763D" w:rsidRPr="000F3682">
        <w:rPr>
          <w:rFonts w:eastAsia="Times New Roman" w:cs="Arial"/>
          <w:color w:val="000000" w:themeColor="text1"/>
        </w:rPr>
        <w:t>s</w:t>
      </w:r>
      <w:r w:rsidR="0023532A" w:rsidRPr="000F3682">
        <w:rPr>
          <w:rFonts w:eastAsia="Times New Roman" w:cs="Arial"/>
          <w:color w:val="000000" w:themeColor="text1"/>
        </w:rPr>
        <w:t xml:space="preserve"> </w:t>
      </w:r>
      <w:r w:rsidR="00066DA9" w:rsidRPr="000F3682">
        <w:rPr>
          <w:rFonts w:eastAsia="Times New Roman" w:cs="Arial"/>
          <w:color w:val="000000" w:themeColor="text1"/>
        </w:rPr>
        <w:t xml:space="preserve">a link between </w:t>
      </w:r>
      <w:r w:rsidR="00191045" w:rsidRPr="000F3682">
        <w:rPr>
          <w:rFonts w:eastAsia="Times New Roman" w:cs="Arial"/>
          <w:color w:val="000000" w:themeColor="text1"/>
        </w:rPr>
        <w:t xml:space="preserve">at least protein targets of </w:t>
      </w:r>
      <w:r w:rsidR="00066DA9" w:rsidRPr="000F3682">
        <w:rPr>
          <w:rFonts w:eastAsia="Times New Roman" w:cs="Arial"/>
          <w:color w:val="000000" w:themeColor="text1"/>
        </w:rPr>
        <w:t xml:space="preserve">1 regulated </w:t>
      </w:r>
      <w:r w:rsidR="00191045" w:rsidRPr="000F3682">
        <w:rPr>
          <w:rFonts w:eastAsia="Times New Roman" w:cs="Arial"/>
          <w:color w:val="000000" w:themeColor="text1"/>
        </w:rPr>
        <w:t xml:space="preserve">plasma </w:t>
      </w:r>
      <w:r w:rsidR="00066DA9" w:rsidRPr="000F3682">
        <w:rPr>
          <w:rFonts w:eastAsia="Times New Roman" w:cs="Arial"/>
          <w:color w:val="000000" w:themeColor="text1"/>
        </w:rPr>
        <w:t>miRNA and 1 regulated protein analyzed</w:t>
      </w:r>
      <w:r w:rsidR="00191045" w:rsidRPr="000F3682">
        <w:rPr>
          <w:rFonts w:eastAsia="Times New Roman" w:cs="Arial"/>
          <w:color w:val="000000" w:themeColor="text1"/>
        </w:rPr>
        <w:t xml:space="preserve"> in SA3.1</w:t>
      </w:r>
      <w:r w:rsidR="00066DA9" w:rsidRPr="000F3682">
        <w:rPr>
          <w:rFonts w:eastAsia="Times New Roman" w:cs="Arial"/>
          <w:color w:val="000000" w:themeColor="text1"/>
        </w:rPr>
        <w:t>,</w:t>
      </w:r>
      <w:r w:rsidR="00BC1652" w:rsidRPr="000F3682">
        <w:rPr>
          <w:rFonts w:eastAsia="Times New Roman" w:cs="Arial"/>
          <w:color w:val="000000" w:themeColor="text1"/>
        </w:rPr>
        <w:t xml:space="preserve"> </w:t>
      </w:r>
      <w:r w:rsidR="007E3015" w:rsidRPr="000F3682">
        <w:rPr>
          <w:rFonts w:eastAsia="Times New Roman" w:cs="Arial"/>
          <w:b/>
          <w:color w:val="000000" w:themeColor="text1"/>
        </w:rPr>
        <w:t>(</w:t>
      </w:r>
      <w:r w:rsidR="00066DA9" w:rsidRPr="000F3682">
        <w:rPr>
          <w:rFonts w:eastAsia="Times New Roman" w:cs="Arial"/>
          <w:b/>
          <w:color w:val="000000" w:themeColor="text1"/>
        </w:rPr>
        <w:t>e</w:t>
      </w:r>
      <w:r w:rsidR="007E3015" w:rsidRPr="000F3682">
        <w:rPr>
          <w:rFonts w:eastAsia="Times New Roman" w:cs="Arial"/>
          <w:b/>
          <w:color w:val="000000" w:themeColor="text1"/>
        </w:rPr>
        <w:t>)</w:t>
      </w:r>
      <w:r w:rsidR="007E3015" w:rsidRPr="000F3682">
        <w:rPr>
          <w:rFonts w:eastAsia="Times New Roman" w:cs="Arial"/>
          <w:color w:val="000000" w:themeColor="text1"/>
        </w:rPr>
        <w:t xml:space="preserve"> bioinformatics analysis of plasma miRNAs </w:t>
      </w:r>
      <w:r w:rsidR="007E3015" w:rsidRPr="000F3682">
        <w:rPr>
          <w:rFonts w:eastAsia="Times New Roman" w:cs="Arial"/>
        </w:rPr>
        <w:t xml:space="preserve">provides evidence of changes in at least 5 brain-specific </w:t>
      </w:r>
      <w:r w:rsidR="00191045" w:rsidRPr="000F3682">
        <w:rPr>
          <w:rFonts w:eastAsia="Times New Roman" w:cs="Arial"/>
        </w:rPr>
        <w:t>molecular pathways for further hypothesis-</w:t>
      </w:r>
      <w:r w:rsidR="007E3015" w:rsidRPr="000F3682">
        <w:rPr>
          <w:rFonts w:eastAsia="Times New Roman" w:cs="Arial"/>
        </w:rPr>
        <w:t>driven analyses of mechanisms and po</w:t>
      </w:r>
      <w:r w:rsidR="00066DA9" w:rsidRPr="000F3682">
        <w:rPr>
          <w:rFonts w:eastAsia="Times New Roman" w:cs="Arial"/>
        </w:rPr>
        <w:t xml:space="preserve">tential </w:t>
      </w:r>
      <w:r w:rsidR="007E3015" w:rsidRPr="000F3682">
        <w:rPr>
          <w:rFonts w:eastAsia="Times New Roman" w:cs="Arial"/>
        </w:rPr>
        <w:t>biomarkers of PTEgenesis.</w:t>
      </w:r>
    </w:p>
    <w:p w14:paraId="0DC06812" w14:textId="07CB9478" w:rsidR="00BB0F34" w:rsidRPr="000F3682" w:rsidRDefault="0068749D" w:rsidP="006A4104">
      <w:pPr>
        <w:pStyle w:val="NoSpacing"/>
        <w:widowControl w:val="0"/>
        <w:spacing w:afterLines="20" w:after="48"/>
      </w:pPr>
      <w:r>
        <w:rPr>
          <w:rStyle w:val="Heading2Char"/>
        </w:rPr>
        <w:t xml:space="preserve">3.6. </w:t>
      </w:r>
      <w:r w:rsidR="00BB0F34" w:rsidRPr="00AF0064">
        <w:rPr>
          <w:rStyle w:val="Heading2Char"/>
        </w:rPr>
        <w:t xml:space="preserve">Deliverables </w:t>
      </w:r>
      <w:r>
        <w:rPr>
          <w:rStyle w:val="Heading2Char"/>
        </w:rPr>
        <w:t>For Specific Aims 1-3</w:t>
      </w:r>
      <w:r w:rsidR="00BB0F34" w:rsidRPr="000F3682">
        <w:rPr>
          <w:b/>
          <w:i/>
        </w:rPr>
        <w:t xml:space="preserve">: </w:t>
      </w:r>
      <w:r w:rsidR="00BB0F34" w:rsidRPr="000F3682">
        <w:t>Validated (1) Plasma molecular, (2) Electrophysiological, (3) Imaging, (4) Combinatory biomarker panels to predict epileptogenesis and treatment response in preclinical and clinical AEG studies.</w:t>
      </w:r>
    </w:p>
    <w:p w14:paraId="3835EC8A" w14:textId="0AF02816" w:rsidR="0023532A" w:rsidRPr="000F3682" w:rsidRDefault="0068749D" w:rsidP="006A4104">
      <w:pPr>
        <w:pStyle w:val="NoSpacing"/>
        <w:widowControl w:val="0"/>
        <w:spacing w:afterLines="20" w:after="48"/>
        <w:rPr>
          <w:color w:val="000000" w:themeColor="text1"/>
        </w:rPr>
      </w:pPr>
      <w:r>
        <w:rPr>
          <w:rStyle w:val="Heading2Char"/>
        </w:rPr>
        <w:t xml:space="preserve">3.7. </w:t>
      </w:r>
      <w:r w:rsidR="0023532A" w:rsidRPr="00AF0064">
        <w:rPr>
          <w:rStyle w:val="Heading2Char"/>
        </w:rPr>
        <w:t>The next step</w:t>
      </w:r>
      <w:r w:rsidR="0023532A" w:rsidRPr="000F3682">
        <w:rPr>
          <w:b/>
          <w:i/>
        </w:rPr>
        <w:t>:</w:t>
      </w:r>
      <w:r w:rsidR="0023532A" w:rsidRPr="000F3682">
        <w:t xml:space="preserve"> </w:t>
      </w:r>
      <w:r w:rsidR="009044F6" w:rsidRPr="000F3682">
        <w:t xml:space="preserve">Biomarker panels discovered in </w:t>
      </w:r>
      <w:r w:rsidR="009044F6" w:rsidRPr="000F3682">
        <w:rPr>
          <w:i/>
        </w:rPr>
        <w:t>P</w:t>
      </w:r>
      <w:r w:rsidR="0023532A" w:rsidRPr="000F3682">
        <w:rPr>
          <w:i/>
        </w:rPr>
        <w:t>roject 1</w:t>
      </w:r>
      <w:r w:rsidR="0023532A" w:rsidRPr="000F3682">
        <w:t xml:space="preserve"> will be provided to </w:t>
      </w:r>
      <w:r w:rsidR="0023532A" w:rsidRPr="000F3682">
        <w:rPr>
          <w:i/>
        </w:rPr>
        <w:t>Project 2</w:t>
      </w:r>
      <w:r w:rsidR="0023532A" w:rsidRPr="000F3682">
        <w:t xml:space="preserve"> to (a) be validated in an independent cohort of animals and (b) to assess whether they predict the treatment response in preclinical </w:t>
      </w:r>
      <w:r w:rsidR="0023532A" w:rsidRPr="000F3682">
        <w:lastRenderedPageBreak/>
        <w:t xml:space="preserve">AEG trial </w:t>
      </w:r>
      <w:r w:rsidR="00EB3EDD" w:rsidRPr="000F3682">
        <w:t>(</w:t>
      </w:r>
      <w:r w:rsidR="0023532A" w:rsidRPr="000F3682">
        <w:t>years 4-5</w:t>
      </w:r>
      <w:r w:rsidR="00EB3EDD" w:rsidRPr="000F3682">
        <w:t xml:space="preserve"> Project 3)</w:t>
      </w:r>
      <w:r w:rsidR="0023532A" w:rsidRPr="000F3682">
        <w:t xml:space="preserve">. It will also be compared to findings in clinical </w:t>
      </w:r>
      <w:r w:rsidR="0023532A" w:rsidRPr="000F3682">
        <w:rPr>
          <w:i/>
        </w:rPr>
        <w:t>Project 3</w:t>
      </w:r>
      <w:r w:rsidR="0023532A" w:rsidRPr="000F3682">
        <w:t xml:space="preserve"> to validate </w:t>
      </w:r>
      <w:r w:rsidR="0023532A" w:rsidRPr="000F3682">
        <w:rPr>
          <w:color w:val="000000" w:themeColor="text1"/>
        </w:rPr>
        <w:t>the animal biomarker panel for clinical use</w:t>
      </w:r>
      <w:r w:rsidR="00EB3EDD" w:rsidRPr="000F3682">
        <w:rPr>
          <w:color w:val="000000" w:themeColor="text1"/>
        </w:rPr>
        <w:t xml:space="preserve"> (year 3, </w:t>
      </w:r>
      <w:r w:rsidR="00EB3EDD" w:rsidRPr="000F3682">
        <w:rPr>
          <w:i/>
          <w:color w:val="000000" w:themeColor="text1"/>
        </w:rPr>
        <w:t>Project 1</w:t>
      </w:r>
      <w:r w:rsidR="00EB3EDD" w:rsidRPr="000F3682">
        <w:rPr>
          <w:color w:val="000000" w:themeColor="text1"/>
        </w:rPr>
        <w:t>)</w:t>
      </w:r>
      <w:r w:rsidR="0023532A" w:rsidRPr="000F3682">
        <w:rPr>
          <w:color w:val="000000" w:themeColor="text1"/>
        </w:rPr>
        <w:t>.</w:t>
      </w:r>
    </w:p>
    <w:p w14:paraId="41102F33" w14:textId="04D51B07" w:rsidR="007257DB" w:rsidRPr="00A65478" w:rsidRDefault="00B933F5" w:rsidP="006A4104">
      <w:pPr>
        <w:pStyle w:val="Heading1"/>
        <w:widowControl w:val="0"/>
        <w:spacing w:afterLines="20" w:after="48"/>
      </w:pPr>
      <w:r>
        <w:t xml:space="preserve">4. </w:t>
      </w:r>
      <w:r w:rsidR="00AF0064">
        <w:t>Specific</w:t>
      </w:r>
      <w:r w:rsidR="007257DB" w:rsidRPr="00A65478">
        <w:t xml:space="preserve"> Method</w:t>
      </w:r>
      <w:r w:rsidR="00BD3C17" w:rsidRPr="00A65478">
        <w:t>s</w:t>
      </w:r>
    </w:p>
    <w:p w14:paraId="4B25805A" w14:textId="484204DF" w:rsidR="00C53671" w:rsidRPr="000F3682" w:rsidRDefault="00B933F5" w:rsidP="006A4104">
      <w:pPr>
        <w:pStyle w:val="NoSpacing"/>
        <w:widowControl w:val="0"/>
        <w:spacing w:afterLines="20" w:after="48"/>
      </w:pPr>
      <w:r>
        <w:rPr>
          <w:rStyle w:val="Heading2Char"/>
        </w:rPr>
        <w:t xml:space="preserve">4.1. </w:t>
      </w:r>
      <w:r w:rsidR="00353ACB" w:rsidRPr="00C53671">
        <w:rPr>
          <w:rStyle w:val="Heading2Char"/>
        </w:rPr>
        <w:t>Harmonization of data collection, analysis, and procedures</w:t>
      </w:r>
      <w:r w:rsidR="00F95383">
        <w:rPr>
          <w:rStyle w:val="Heading2Char"/>
        </w:rPr>
        <w:t>:</w:t>
      </w:r>
      <w:r w:rsidR="00353ACB" w:rsidRPr="000F3682">
        <w:t xml:space="preserve"> Common Data Elements (CDEs) and Case Report Forms (CRFs) designed for preclinical</w:t>
      </w:r>
      <w:r w:rsidR="00332432" w:rsidRPr="000F3682">
        <w:t xml:space="preserve"> (</w:t>
      </w:r>
      <w:r w:rsidR="00332432" w:rsidRPr="0077686C">
        <w:rPr>
          <w:color w:val="0066CC"/>
        </w:rPr>
        <w:t>http://www.ninds.nih.gov/research/tbi/index.htm</w:t>
      </w:r>
      <w:r w:rsidR="00332432" w:rsidRPr="000F3682">
        <w:t>)</w:t>
      </w:r>
      <w:r w:rsidR="00353ACB" w:rsidRPr="000F3682">
        <w:t xml:space="preserve"> </w:t>
      </w:r>
      <w:r w:rsidR="00A65478" w:rsidRPr="000F3682">
        <w:t>and clinical (</w:t>
      </w:r>
      <w:r w:rsidR="00332432" w:rsidRPr="0077686C">
        <w:rPr>
          <w:color w:val="0066CC"/>
        </w:rPr>
        <w:t>https://commondataelements.ninds.nih.gov/TBI.aspx#tab=Data_Standards</w:t>
      </w:r>
      <w:r w:rsidR="00A65478" w:rsidRPr="000F3682">
        <w:t xml:space="preserve">) TBI </w:t>
      </w:r>
      <w:r w:rsidR="008B75A2" w:rsidRPr="000F3682">
        <w:t xml:space="preserve">and pre-clinical epileptogenesis studies (EPITARGET CDEs </w:t>
      </w:r>
      <w:hyperlink r:id="rId27" w:history="1">
        <w:r w:rsidR="008B75A2" w:rsidRPr="0077686C">
          <w:rPr>
            <w:rStyle w:val="Hyperlink"/>
            <w:rFonts w:eastAsia="Times New Roman" w:cs="Arial"/>
            <w:color w:val="0066CC"/>
          </w:rPr>
          <w:t>http://www.epitarget.eu/</w:t>
        </w:r>
      </w:hyperlink>
      <w:r w:rsidR="008B75A2" w:rsidRPr="000F3682">
        <w:t xml:space="preserve">) </w:t>
      </w:r>
      <w:r w:rsidR="00353ACB" w:rsidRPr="000F3682">
        <w:t xml:space="preserve">will be utilized </w:t>
      </w:r>
      <w:r w:rsidR="008974E8" w:rsidRPr="000F3682">
        <w:t>to harmonize the methodologies between 3 preclinical study sites and between pre-clinical and clinical studies</w:t>
      </w:r>
      <w:r w:rsidR="00353ACB" w:rsidRPr="000F3682">
        <w:t>.</w:t>
      </w:r>
      <w:r w:rsidR="008B75A2" w:rsidRPr="000F3682">
        <w:t xml:space="preserve"> </w:t>
      </w:r>
      <w:r w:rsidR="00AC681B" w:rsidRPr="000F3682">
        <w:rPr>
          <w:iCs/>
          <w:noProof/>
        </w:rPr>
        <w:t xml:space="preserve">CDEs and CRFs will be finalized for </w:t>
      </w:r>
      <w:r w:rsidR="00AC681B" w:rsidRPr="000F3682">
        <w:rPr>
          <w:i/>
          <w:iCs/>
          <w:noProof/>
        </w:rPr>
        <w:t xml:space="preserve">Project </w:t>
      </w:r>
      <w:r w:rsidR="008B75A2" w:rsidRPr="000F3682">
        <w:rPr>
          <w:i/>
          <w:iCs/>
          <w:noProof/>
        </w:rPr>
        <w:t>1</w:t>
      </w:r>
      <w:r w:rsidR="008B75A2" w:rsidRPr="000F3682">
        <w:rPr>
          <w:iCs/>
          <w:noProof/>
        </w:rPr>
        <w:t xml:space="preserve"> </w:t>
      </w:r>
      <w:r w:rsidR="00AC681B" w:rsidRPr="000F3682">
        <w:rPr>
          <w:iCs/>
          <w:noProof/>
        </w:rPr>
        <w:t xml:space="preserve">via weekly teleconferences during the first </w:t>
      </w:r>
      <w:r w:rsidR="00383B1A" w:rsidRPr="000F3682">
        <w:rPr>
          <w:iCs/>
          <w:noProof/>
        </w:rPr>
        <w:t>3 months</w:t>
      </w:r>
      <w:r w:rsidR="00AC681B" w:rsidRPr="000F3682">
        <w:rPr>
          <w:iCs/>
          <w:noProof/>
        </w:rPr>
        <w:t>.</w:t>
      </w:r>
      <w:r w:rsidR="008B75A2" w:rsidRPr="000F3682">
        <w:rPr>
          <w:iCs/>
          <w:noProof/>
        </w:rPr>
        <w:t xml:space="preserve"> EEG and MRI instrumentation in different study sites is tabulated in Facilities enclosure. </w:t>
      </w:r>
      <w:r w:rsidR="00BD3C17" w:rsidRPr="000F3682">
        <w:rPr>
          <w:b/>
          <w:color w:val="000000" w:themeColor="text1"/>
        </w:rPr>
        <w:t>Animal</w:t>
      </w:r>
      <w:r w:rsidR="00C30059" w:rsidRPr="000F3682">
        <w:rPr>
          <w:b/>
          <w:color w:val="000000" w:themeColor="text1"/>
        </w:rPr>
        <w:t>s</w:t>
      </w:r>
      <w:r w:rsidR="00BD3C17" w:rsidRPr="000F3682">
        <w:rPr>
          <w:b/>
          <w:color w:val="000000" w:themeColor="text1"/>
        </w:rPr>
        <w:t>.</w:t>
      </w:r>
      <w:r w:rsidR="00BD3C17" w:rsidRPr="000F3682">
        <w:rPr>
          <w:b/>
          <w:i/>
          <w:color w:val="000000" w:themeColor="text1"/>
        </w:rPr>
        <w:t xml:space="preserve"> </w:t>
      </w:r>
      <w:r w:rsidR="00363167" w:rsidRPr="000F3682">
        <w:t xml:space="preserve">Adult </w:t>
      </w:r>
      <w:r w:rsidR="008974E8" w:rsidRPr="000F3682">
        <w:t xml:space="preserve">male </w:t>
      </w:r>
      <w:r w:rsidR="00363167" w:rsidRPr="000F3682">
        <w:t xml:space="preserve">12 wk old </w:t>
      </w:r>
      <w:r w:rsidR="008974E8" w:rsidRPr="000F3682">
        <w:t xml:space="preserve">Spraque-Dawley </w:t>
      </w:r>
      <w:r w:rsidR="00363167" w:rsidRPr="000F3682">
        <w:t xml:space="preserve">rats (weight 325 ± 25 g at the beginning) </w:t>
      </w:r>
      <w:r w:rsidR="00C30059" w:rsidRPr="000F3682">
        <w:t>will be</w:t>
      </w:r>
      <w:r w:rsidR="00363167" w:rsidRPr="000F3682">
        <w:t xml:space="preserve"> </w:t>
      </w:r>
      <w:r w:rsidR="00CB3B59" w:rsidRPr="000F3682">
        <w:t>purchased</w:t>
      </w:r>
      <w:r w:rsidR="00363167" w:rsidRPr="000F3682">
        <w:t xml:space="preserve"> from </w:t>
      </w:r>
      <w:r w:rsidR="008C2C49" w:rsidRPr="000F3682">
        <w:t xml:space="preserve">a </w:t>
      </w:r>
      <w:r w:rsidR="00363167" w:rsidRPr="000F3682">
        <w:t xml:space="preserve">local </w:t>
      </w:r>
      <w:r w:rsidR="00AC681B" w:rsidRPr="000F3682">
        <w:t>v</w:t>
      </w:r>
      <w:r w:rsidR="00363167" w:rsidRPr="000F3682">
        <w:t>endor.</w:t>
      </w:r>
      <w:r w:rsidR="00C30059" w:rsidRPr="000F3682">
        <w:t xml:space="preserve"> </w:t>
      </w:r>
      <w:r w:rsidR="00A0788B" w:rsidRPr="000F3682">
        <w:t xml:space="preserve">They will be randomized into different study groups as shown in </w:t>
      </w:r>
      <w:r w:rsidR="00A0788B" w:rsidRPr="000F3682">
        <w:rPr>
          <w:b/>
        </w:rPr>
        <w:t xml:space="preserve">Fig. </w:t>
      </w:r>
      <w:r w:rsidR="008D1C51" w:rsidRPr="000F3682">
        <w:rPr>
          <w:b/>
        </w:rPr>
        <w:t>6</w:t>
      </w:r>
      <w:r w:rsidR="00A0788B" w:rsidRPr="000F3682">
        <w:t>.</w:t>
      </w:r>
      <w:r w:rsidR="00583BE1" w:rsidRPr="000F3682">
        <w:t xml:space="preserve"> Exclusion criteria: &gt;</w:t>
      </w:r>
      <w:r w:rsidR="00AC681B" w:rsidRPr="000F3682">
        <w:t>15</w:t>
      </w:r>
      <w:r w:rsidR="00583BE1" w:rsidRPr="000F3682">
        <w:t>% weight loss during first post-TBI weeks, loss of electrode headset more than once, poor</w:t>
      </w:r>
      <w:r w:rsidR="008974E8" w:rsidRPr="000F3682">
        <w:t xml:space="preserve"> </w:t>
      </w:r>
      <w:r w:rsidR="00583BE1" w:rsidRPr="000F3682">
        <w:t>well</w:t>
      </w:r>
      <w:r w:rsidR="008974E8" w:rsidRPr="000F3682">
        <w:t>-</w:t>
      </w:r>
      <w:r w:rsidR="00583BE1" w:rsidRPr="000F3682">
        <w:t xml:space="preserve">being assessed using standard Animal </w:t>
      </w:r>
      <w:r w:rsidR="008974E8" w:rsidRPr="000F3682">
        <w:t>C</w:t>
      </w:r>
      <w:r w:rsidR="00583BE1" w:rsidRPr="000F3682">
        <w:t xml:space="preserve">enter protocol. </w:t>
      </w:r>
      <w:r w:rsidR="00C30059" w:rsidRPr="000F3682">
        <w:rPr>
          <w:b/>
        </w:rPr>
        <w:t>FPI injury.</w:t>
      </w:r>
      <w:r w:rsidR="00C30059" w:rsidRPr="000F3682">
        <w:t xml:space="preserve"> </w:t>
      </w:r>
      <w:r w:rsidR="00A65478" w:rsidRPr="000F3682">
        <w:t xml:space="preserve">1 </w:t>
      </w:r>
      <w:r w:rsidR="00B860DC" w:rsidRPr="000F3682">
        <w:t xml:space="preserve">wk after arrival, rats </w:t>
      </w:r>
      <w:r w:rsidR="00391736" w:rsidRPr="000F3682">
        <w:t>are</w:t>
      </w:r>
      <w:r w:rsidR="00C30059" w:rsidRPr="00A74B5A">
        <w:rPr>
          <w:lang w:val="en-GB"/>
        </w:rPr>
        <w:t xml:space="preserve"> </w:t>
      </w:r>
      <w:r w:rsidR="00391736" w:rsidRPr="00A74B5A">
        <w:rPr>
          <w:lang w:val="en-GB"/>
        </w:rPr>
        <w:t>a</w:t>
      </w:r>
      <w:r w:rsidR="008C2C49" w:rsidRPr="00A74B5A">
        <w:rPr>
          <w:lang w:val="en-GB"/>
        </w:rPr>
        <w:t>naesthetized</w:t>
      </w:r>
      <w:r w:rsidR="00391736" w:rsidRPr="00A74B5A">
        <w:rPr>
          <w:lang w:val="en-GB"/>
        </w:rPr>
        <w:t>,</w:t>
      </w:r>
      <w:r w:rsidR="00C30059" w:rsidRPr="00A74B5A">
        <w:rPr>
          <w:lang w:val="en-GB"/>
        </w:rPr>
        <w:t xml:space="preserve"> placed in a Kopf stereotactic frame</w:t>
      </w:r>
      <w:r w:rsidR="00391736" w:rsidRPr="00A74B5A">
        <w:rPr>
          <w:lang w:val="en-GB"/>
        </w:rPr>
        <w:t xml:space="preserve">, </w:t>
      </w:r>
      <w:r w:rsidR="00C30059" w:rsidRPr="00A74B5A">
        <w:rPr>
          <w:lang w:val="en-GB"/>
        </w:rPr>
        <w:t xml:space="preserve">skull </w:t>
      </w:r>
      <w:r w:rsidR="00391736" w:rsidRPr="00A74B5A">
        <w:rPr>
          <w:lang w:val="en-GB"/>
        </w:rPr>
        <w:t xml:space="preserve">is </w:t>
      </w:r>
      <w:r w:rsidR="00C30059" w:rsidRPr="00A74B5A">
        <w:rPr>
          <w:lang w:val="en-GB"/>
        </w:rPr>
        <w:t>exposed</w:t>
      </w:r>
      <w:r w:rsidR="00391736" w:rsidRPr="00A74B5A">
        <w:rPr>
          <w:lang w:val="en-GB"/>
        </w:rPr>
        <w:t>, and periosteum extracted</w:t>
      </w:r>
      <w:r w:rsidR="00C30059" w:rsidRPr="00A74B5A">
        <w:rPr>
          <w:lang w:val="en-GB"/>
        </w:rPr>
        <w:t xml:space="preserve">. A circular </w:t>
      </w:r>
      <w:r w:rsidR="008C2C49" w:rsidRPr="00A74B5A">
        <w:rPr>
          <w:lang w:val="en-GB"/>
        </w:rPr>
        <w:t>craniotomy</w:t>
      </w:r>
      <w:r w:rsidR="00C30059" w:rsidRPr="00A74B5A">
        <w:rPr>
          <w:lang w:val="en-GB"/>
        </w:rPr>
        <w:t xml:space="preserve"> (Ø 5 mm) </w:t>
      </w:r>
      <w:r w:rsidR="00391736" w:rsidRPr="00A74B5A">
        <w:rPr>
          <w:lang w:val="en-GB"/>
        </w:rPr>
        <w:t xml:space="preserve">is </w:t>
      </w:r>
      <w:r w:rsidR="00C30059" w:rsidRPr="00A74B5A">
        <w:rPr>
          <w:lang w:val="en-GB"/>
        </w:rPr>
        <w:t>performed over the left posterior convexity (center AP-</w:t>
      </w:r>
      <w:r w:rsidR="008974E8" w:rsidRPr="00A74B5A">
        <w:rPr>
          <w:lang w:val="en-GB"/>
        </w:rPr>
        <w:t>4.5</w:t>
      </w:r>
      <w:r w:rsidR="00C30059" w:rsidRPr="00A74B5A">
        <w:rPr>
          <w:lang w:val="en-GB"/>
        </w:rPr>
        <w:t>, L2.5</w:t>
      </w:r>
      <w:r w:rsidR="008974E8" w:rsidRPr="00A74B5A">
        <w:rPr>
          <w:lang w:val="en-GB"/>
        </w:rPr>
        <w:t xml:space="preserve">; </w:t>
      </w:r>
      <w:r w:rsidR="008974E8" w:rsidRPr="00A74B5A">
        <w:rPr>
          <w:b/>
          <w:lang w:val="en-GB"/>
        </w:rPr>
        <w:t xml:space="preserve">Fig. </w:t>
      </w:r>
      <w:r w:rsidR="00EB3EDD" w:rsidRPr="00A74B5A">
        <w:rPr>
          <w:b/>
          <w:lang w:val="en-GB"/>
        </w:rPr>
        <w:t>6</w:t>
      </w:r>
      <w:r w:rsidR="0023532A" w:rsidRPr="00A74B5A">
        <w:rPr>
          <w:b/>
          <w:lang w:val="en-GB"/>
        </w:rPr>
        <w:t>A</w:t>
      </w:r>
      <w:r w:rsidR="00C30059" w:rsidRPr="00A74B5A">
        <w:rPr>
          <w:lang w:val="en-GB"/>
        </w:rPr>
        <w:t>)</w:t>
      </w:r>
      <w:r w:rsidR="00391736" w:rsidRPr="00A74B5A">
        <w:rPr>
          <w:lang w:val="en-GB"/>
        </w:rPr>
        <w:t>, leaving</w:t>
      </w:r>
      <w:r w:rsidR="00C30059" w:rsidRPr="00A74B5A">
        <w:rPr>
          <w:lang w:val="en-GB"/>
        </w:rPr>
        <w:t xml:space="preserve"> dura intact. The edges of </w:t>
      </w:r>
      <w:r w:rsidR="00CB3B59" w:rsidRPr="00A74B5A">
        <w:rPr>
          <w:lang w:val="en-GB"/>
        </w:rPr>
        <w:t>craniotomy</w:t>
      </w:r>
      <w:r w:rsidR="00C30059" w:rsidRPr="00A74B5A">
        <w:rPr>
          <w:lang w:val="en-GB"/>
        </w:rPr>
        <w:t xml:space="preserve"> are sealed with a modified Luer-Lock cap filled with saline</w:t>
      </w:r>
      <w:r w:rsidR="00391736" w:rsidRPr="00A74B5A">
        <w:rPr>
          <w:lang w:val="en-GB"/>
        </w:rPr>
        <w:t>. C</w:t>
      </w:r>
      <w:r w:rsidR="00C30059" w:rsidRPr="00A74B5A">
        <w:rPr>
          <w:lang w:val="en-GB"/>
        </w:rPr>
        <w:t xml:space="preserve">alvaria is covered with dental acrylate. </w:t>
      </w:r>
      <w:r w:rsidR="00CF1624" w:rsidRPr="00A74B5A">
        <w:rPr>
          <w:lang w:val="en-GB"/>
        </w:rPr>
        <w:t xml:space="preserve">Severe lateral </w:t>
      </w:r>
      <w:r w:rsidR="00C30059" w:rsidRPr="00A74B5A">
        <w:rPr>
          <w:lang w:val="en-GB"/>
        </w:rPr>
        <w:t xml:space="preserve">FPI will be induced 90 min after anaesthesia </w:t>
      </w:r>
      <w:r w:rsidR="00391736" w:rsidRPr="00A74B5A">
        <w:rPr>
          <w:lang w:val="en-GB"/>
        </w:rPr>
        <w:t xml:space="preserve">induction </w:t>
      </w:r>
      <w:r w:rsidR="00C30059" w:rsidRPr="00A74B5A">
        <w:rPr>
          <w:lang w:val="en-GB"/>
        </w:rPr>
        <w:t>by connecting the rat to a fluid-percussion device</w:t>
      </w:r>
      <w:r w:rsidR="00EB3EDD" w:rsidRPr="00A74B5A">
        <w:rPr>
          <w:lang w:val="en-GB"/>
        </w:rPr>
        <w:fldChar w:fldCharType="begin" w:fldLock="1"/>
      </w:r>
      <w:r w:rsidR="000F3682">
        <w:rPr>
          <w:lang w:val="en-GB"/>
        </w:rPr>
        <w:instrText>ADDIN CSL_CITATION { "citationItems" : [ { "id" : "ITEM-1", "itemData" : { "DOI" : "10.1016/j.neuroscience.2006.03.012", "ISSN" : "0306-4522", "PMID" : "16650603", "abstract" : "Although traumatic brain injury is a major cause of symptomatic epilepsy, the mechanism by which it leads to recurrent seizures is unknown. An animal model of posttraumatic epilepsy that reliably reproduces the clinical sequelae of human traumatic brain injury is essential to identify the molecular and cellular substrates of posttraumatic epileptogenesis, and perform preclinical screening of new antiepileptogenic compounds. We studied the electrophysiologic, behavioral, and structural features of posttraumatic epilepsy induced by severe, non-penetrating lateral fluid-percussion brain injury in rats. Data from two independent experiments indicated that 43% to 50% of injured animals developed epilepsy, with a latency period between 7 weeks to 1 year. Mean seizure frequency was 0.3+/-0.2 seizures per day and mean seizure duration was 113+/-46 s. Behavioral seizure severity increased over time in the majority of animals. Secondarily-generalized seizures comprised an average of 66+/-37% of all seizures. Mossy fiber sprouting was increased in the ipsilateral hippocampus of animals with posttraumatic epilepsy compared with those subjected to traumatic brain injury without epilepsy. Stereologic cell counts indicated a loss of dentate hilar neurons ipsilaterally following traumatic brain injury. Our data suggest that posttraumatic epilepsy occurs with a frequency of 40% to 50% after severe non-penetrating fluid-percussion brain injury in rats, and that the lateral fluid percussion model can serve as a clinically-relevant tool for pathophysiologic and preclinical studies.", "author" : [ { "dropping-particle" : "", "family" : "Kharatishvili", "given" : "I", "non-dropping-particle" : "", "parse-names" : false, "suffix" : "" }, { "dropping-particle" : "", "family" : "Nissinen", "given" : "J P", "non-dropping-particle" : "", "parse-names" : false, "suffix" : "" }, { "dropping-particle" : "", "family" : "McIntosh", "given" : "T K", "non-dropping-particle" : "", "parse-names" : false, "suffix" : "" }, { "dropping-particle" : "", "family" : "Pitk\u00e4nen", "given" : "A", "non-dropping-particle" : "", "parse-names" : false, "suffix" : "" } ], "container-title" : "Neuroscience", "id" : "ITEM-1", "issue" : "2", "issued" : { "date-parts" : [ [ "2006", "6", "30" ] ] }, "page" : "685-97", "title" : "A model of posttraumatic epilepsy induced by lateral fluid-percussion brain injury in rats.", "type" : "article-journal", "volume" : "140" }, "uris" : [ "http://www.mendeley.com/documents/?uuid=7fd88a74-328b-4a64-8775-88a652bdc9d1" ] }, { "id" : "ITEM-2", "itemData" : { "ISSN" : "0306-4522", "PMID" : "2761692", "abstract" : "Experimental fluid-percussion models produce brain injury by rapidly injecting saline into the closed cranium. In the present study we characterize the physiological, histopathological and neurological responses to mechanical brain injury in the rat produced by lateral fluid-percussion injury of graded severity. Physiological experiments (n = 105) demonstrated that all levels of injury produced an acute and transient systemic hypertension and bradycardia. Acute hypertension followed by significant hypotension occurred at higher magnitudes of injury. Post-injury suppression of electroencephalographic amplitude was related to the severity of injury. An increase in slow wave (delta/theta) electroencephalographic activity with a concomitant decrease in alpha/beta electroencephalographic activity were observed only at moderate and high magnitude of injury and were correlated with a worsened neurological outcome (r = 0.84; P less than 0.05) and increased mortality (r = 0.66; P less than 0.05). Alterations in brainstem auditory-evoked potentials were also observed only at the higher levels of injury. Histopathological analysis revealed that the extent of post-injury hemorrhage, cavitation and vascular disruption (as measured by extravasation of Evans Blue dye) was greater at the higher magnitudes of injury. Neurological scoring performed over a 4-week post-injury period demonstrated that lateral fluid-percussion brain injury produces a chronic neurological deficit that is directly related to the severity of injury. Survival was also significantly reduced at the higher magnitudes of injury. These data demonstrate that the lateral model of fluid-percussion injury in the rat reproduces many of the features of head injury observed in other models and species and may therefore be a useful experimental model for the study of the pathophysiology of traumatic brain injury.", "author" : [ { "dropping-particle" : "", "family" : "McIntosh", "given" : "T K", "non-dropping-particle" : "", "parse-names" : false, "suffix" : "" }, { "dropping-particle" : "", "family" : "Vink", "given" : "R", "non-dropping-particle" : "", "parse-names" : false, "suffix" : "" }, { "dropping-particle" : "", "family" : "Noble", "given" : "L", "non-dropping-particle" : "", "parse-names" : false, "suffix" : "" }, { "dropping-particle" : "", "family" : "Yamakami", "given" : "I", "non-dropping-particle" : "", "parse-names" : false, "suffix" : "" }, { "dropping-particle" : "", "family" : "Fernyak", "given" : "S", "non-dropping-particle" : "", "parse-names" : false, "suffix" : "" }, { "dropping-particle" : "", "family" : "Soares", "given" : "H", "non-dropping-particle" : "", "parse-names" : false, "suffix" : "" }, { "dropping-particle" : "", "family" : "Faden", "given" : "A L", "non-dropping-particle" : "", "parse-names" : false, "suffix" : "" } ], "container-title" : "Neuroscience", "id" : "ITEM-2", "issue" : "1", "issued" : { "date-parts" : [ [ "1989", "1" ] ] }, "page" : "233-44", "title" : "Traumatic brain injury in the rat: characterization of a lateral fluid-percussion model.", "type" : "article-journal", "volume" : "28" }, "uris" : [ "http://www.mendeley.com/documents/?uuid=7a8cb027-5fd2-4b29-bfa8-acbb458f2332" ] }, { "id" : "ITEM-3", "itemData" : { "DOI" : "10.1111/epi.12223", "ISSN" : "1528-1167", "PMID" : "23718645", "abstract" : "PURPOSE: Posttraumatic epilepsy (PTE) occurs in a proportion of traumatic brain injury (TBI) cases, significantly compounding the disability, and risk of injury and death for sufferers. To date, predictive biomarkers for PTE have not been identified. This study used the lateral fluid percussion injury (LFPI) rat model of TBI to investigate whether structural, functional, and behavioral changes post-TBI relate to the later development of PTE.\n\nMETHODS: Adult male Wistar rats underwent LFPI or sham injury. Serial magnetic resonance (MR) and positron emission tomography (PET) imaging, and behavioral analyses were performed over 6 months postinjury. Rats were then implanted with recording electrodes and monitored for two consecutive weeks using video-electroencephalography (EEG) to assess for PTE. Of the LFPI rats, 52% (n = 12) displayed spontaneous recurring seizures and/or epileptic discharges on the video-EEG recordings.\n\nKEY FINDINGS: MRI volumetric and signal analysis of changes in cortex, hippocampus, thalamus, and amygdala, (18) F-fluorodeoxyglucose (FDG)-PET analysis of metabolic function, and behavioral analysis of cognitive and emotional changes, at 1 week, and 1, 3, and 6 months post-LFPI, all failed to identify significant differences on univariate analysis between the epileptic and nonepileptic groups. However, hippocampal surface shape analysis using large-deformation high-dimensional mapping identified significant changes in the ipsilateral hippocampus at 1 week postinjury relative to baseline that differed between rats that would go onto become epileptic versus those who did not. Furthermore, a multivariate logistic regression model that incorporated the 1 week, and 1 and 3 month (18) F-FDG PET parameters from the ipsilateral hippocampus was able to correctly predict the epileptic outcome in all of the LFPI cases. As such, these subtle changes in the ipsilateral hippocampus at acute phases after LFPI may be related to PTE and require further examination.\n\nSIGNIFICANCE: These findings suggest that PTE may be independent of major structural, functional, and behavioral changes induced by TBI, and suggest that more subtle abnormalities are likely involved. However, there are limitations associated with studying acquired epilepsies in animal models that must be considered when interpreting these results, in particular the failure to detect differences between the groups may be related to the limitations of properly identifying/separating the epil\u2026", "author" : [ { "dropping-particle" : "", "family" : "Shultz", "given" : "Sandy R", "non-dropping-particle" : "", "parse-names" : false, "suffix" : "" }, { "dropping-particle" : "", "family" : "Cardamone", "given" : "Lisa", "non-dropping-particle" : "", "parse-names" : false, "suffix" : "" }, { "dropping-particle" : "", "family" : "Liu", "given" : "Ying R", "non-dropping-particle" : "", "parse-names" : false, "suffix" : "" }, { "dropping-particle" : "", "family" : "Hogan", "given" : "R Edward", "non-dropping-particle" : "", "parse-names" : false, "suffix" : "" }, { "dropping-particle" : "", "family" : "Maccotta", "given" : "Luigi", "non-dropping-particle" : "", "parse-names" : false, "suffix" : "" }, { "dropping-particle" : "", "family" : "Wright", "given" : "David K", "non-dropping-particle" : "", "parse-names" : false, "suffix" : "" }, { "dropping-particle" : "", "family" : "Zheng", "given" : "Ping", "non-dropping-particle" : "", "parse-names" : false, "suffix" : "" }, { "dropping-particle" : "", "family" : "Koe", "given" : "Amelia", "non-dropping-particle" : "", "parse-names" : false, "suffix" : "" }, { "dropping-particle" : "", "family" : "Gregoire", "given" : "Marie-Claude", "non-dropping-particle" : "", "parse-names" : false, "suffix" : "" }, { "dropping-particle" : "", "family" : "Williams", "given" : "John P", "non-dropping-particle" : "", "parse-names" : false, "suffix" : "" }, { "dropping-particle" : "", "family" : "Hicks", "given" : "Rodney J", "non-dropping-particle" : "", "parse-names" : false, "suffix" : "" }, { "dropping-particle" : "", "family" : "Jones", "given" : "Nigel C", "non-dropping-particle" : "", "parse-names" : false, "suffix" : "" }, { "dropping-particle" : "", "family" : "Myers", "given" : "Damian E", "non-dropping-particle" : "", "parse-names" : false, "suffix" : "" }, { "dropping-particle" : "", "family" : "O'Brien", "given" : "Terence J", "non-dropping-particle" : "", "parse-names" : false, "suffix" : "" }, { "dropping-particle" : "", "family" : "Bouilleret", "given" : "Viviane", "non-dropping-particle" : "", "parse-names" : false, "suffix" : "" } ], "container-title" : "Epilepsia", "id" : "ITEM-3", "issue" : "7", "issued" : { "date-parts" : [ [ "2013", "7" ] ] }, "page" : "1240-50", "title" : "Can structural or functional changes following traumatic brain injury in the rat predict epileptic outcome?", "type" : "article-journal", "volume" : "54" }, "uris" : [ "http://www.mendeley.com/documents/?uuid=57e36a93-3a58-4aa5-8645-9007e115a2bb" ] } ], "mendeley" : { "formattedCitation" : "&lt;sup&gt;27,33,44&lt;/sup&gt;", "plainTextFormattedCitation" : "27,33,44", "previouslyFormattedCitation" : "&lt;sup&gt;9,10,23&lt;/sup&gt;" }, "properties" : { "noteIndex" : 0 }, "schema" : "https://github.com/citation-style-language/schema/raw/master/csl-citation.json" }</w:instrText>
      </w:r>
      <w:r w:rsidR="00EB3EDD" w:rsidRPr="00A74B5A">
        <w:rPr>
          <w:lang w:val="en-GB"/>
        </w:rPr>
        <w:fldChar w:fldCharType="separate"/>
      </w:r>
      <w:r w:rsidR="000F3682" w:rsidRPr="000F3682">
        <w:rPr>
          <w:noProof/>
          <w:vertAlign w:val="superscript"/>
          <w:lang w:val="en-GB"/>
        </w:rPr>
        <w:t>27,33,44</w:t>
      </w:r>
      <w:r w:rsidR="00EB3EDD" w:rsidRPr="00A74B5A">
        <w:rPr>
          <w:lang w:val="en-GB"/>
        </w:rPr>
        <w:fldChar w:fldCharType="end"/>
      </w:r>
      <w:r w:rsidR="00C30059" w:rsidRPr="00A74B5A">
        <w:rPr>
          <w:lang w:val="en-GB"/>
        </w:rPr>
        <w:t>. The mean severity of the impact (</w:t>
      </w:r>
      <w:r w:rsidR="00FE0717" w:rsidRPr="00A74B5A">
        <w:rPr>
          <w:lang w:val="en-GB"/>
        </w:rPr>
        <w:sym w:font="Symbol" w:char="F0BB"/>
      </w:r>
      <w:r w:rsidR="00FE0717" w:rsidRPr="00A74B5A">
        <w:rPr>
          <w:lang w:val="en-GB"/>
        </w:rPr>
        <w:t xml:space="preserve">2.8-3.0 </w:t>
      </w:r>
      <w:r w:rsidR="00C30059" w:rsidRPr="00A74B5A">
        <w:rPr>
          <w:lang w:val="en-GB"/>
        </w:rPr>
        <w:t>atm) is adjusted to produce severe TBI (</w:t>
      </w:r>
      <w:r w:rsidR="00FE0717" w:rsidRPr="00A74B5A">
        <w:rPr>
          <w:lang w:val="en-GB"/>
        </w:rPr>
        <w:sym w:font="Symbol" w:char="F0BB"/>
      </w:r>
      <w:r w:rsidR="00C30059" w:rsidRPr="00A74B5A">
        <w:rPr>
          <w:lang w:val="en-GB"/>
        </w:rPr>
        <w:t xml:space="preserve">30% mortality). Control animals </w:t>
      </w:r>
      <w:r w:rsidR="00C30059" w:rsidRPr="000F3682">
        <w:t xml:space="preserve">receive </w:t>
      </w:r>
      <w:r w:rsidR="00CB3B59" w:rsidRPr="000F3682">
        <w:t>anesthesia</w:t>
      </w:r>
      <w:r w:rsidR="00C30059" w:rsidRPr="000F3682">
        <w:t xml:space="preserve"> and all surgical procedures without FPI.</w:t>
      </w:r>
      <w:r w:rsidR="008974E8" w:rsidRPr="000F3682">
        <w:t xml:space="preserve"> Would edges are covered with antibiotic cream and rats treated with ana</w:t>
      </w:r>
      <w:r w:rsidR="008B75A2" w:rsidRPr="000F3682">
        <w:t>l</w:t>
      </w:r>
      <w:r w:rsidR="008974E8" w:rsidRPr="000F3682">
        <w:t>gesics.</w:t>
      </w:r>
      <w:r w:rsidR="008B75A2" w:rsidRPr="000F3682">
        <w:t xml:space="preserve"> Sham-operated controls will und</w:t>
      </w:r>
      <w:r w:rsidR="009A50E8" w:rsidRPr="000F3682">
        <w:t xml:space="preserve">ergo all procedures except the </w:t>
      </w:r>
      <w:r w:rsidR="008B75A2" w:rsidRPr="000F3682">
        <w:t>impact.</w:t>
      </w:r>
    </w:p>
    <w:p w14:paraId="3F91FF70" w14:textId="4C3C879E" w:rsidR="00C53671" w:rsidRPr="000F3682" w:rsidRDefault="00B933F5" w:rsidP="006A4104">
      <w:pPr>
        <w:pStyle w:val="NoSpacing"/>
        <w:widowControl w:val="0"/>
        <w:spacing w:afterLines="20" w:after="48"/>
      </w:pPr>
      <w:r>
        <w:rPr>
          <w:rStyle w:val="Heading2Char"/>
        </w:rPr>
        <w:t xml:space="preserve">4.2. </w:t>
      </w:r>
      <w:r w:rsidR="008B75A2" w:rsidRPr="00C53671">
        <w:rPr>
          <w:rStyle w:val="Heading2Char"/>
        </w:rPr>
        <w:t>Electrode implantation for vEEG follow-up and monitoring</w:t>
      </w:r>
      <w:r w:rsidR="00F95383">
        <w:rPr>
          <w:b/>
        </w:rPr>
        <w:t>:</w:t>
      </w:r>
      <w:r w:rsidR="008B75A2" w:rsidRPr="000F3682">
        <w:t xml:space="preserve"> </w:t>
      </w:r>
      <w:r w:rsidR="008B75A2" w:rsidRPr="000F3682">
        <w:rPr>
          <w:rFonts w:eastAsia="MS PGothic"/>
          <w:spacing w:val="1"/>
        </w:rPr>
        <w:t xml:space="preserve">Immediately after FPI or sham-injury (SA1) or </w:t>
      </w:r>
      <w:r w:rsidR="008B75A2" w:rsidRPr="000F3682">
        <w:t>at 6 months (SA2)</w:t>
      </w:r>
      <w:r w:rsidR="008B75A2" w:rsidRPr="000F3682">
        <w:rPr>
          <w:rFonts w:eastAsia="MS PGothic"/>
        </w:rPr>
        <w:t xml:space="preserve">, rats </w:t>
      </w:r>
      <w:r w:rsidR="008B75A2" w:rsidRPr="000F3682">
        <w:rPr>
          <w:rFonts w:eastAsia="MS PGothic"/>
          <w:spacing w:val="1"/>
        </w:rPr>
        <w:t xml:space="preserve">will be anesthetized </w:t>
      </w:r>
      <w:r w:rsidR="008B75A2" w:rsidRPr="000F3682">
        <w:rPr>
          <w:rFonts w:eastAsia="MS PGothic"/>
          <w:spacing w:val="-4"/>
        </w:rPr>
        <w:t>w</w:t>
      </w:r>
      <w:r w:rsidR="008B75A2" w:rsidRPr="000F3682">
        <w:rPr>
          <w:rFonts w:eastAsia="MS PGothic"/>
          <w:spacing w:val="-1"/>
        </w:rPr>
        <w:t>i</w:t>
      </w:r>
      <w:r w:rsidR="008B75A2" w:rsidRPr="000F3682">
        <w:rPr>
          <w:rFonts w:eastAsia="MS PGothic"/>
          <w:spacing w:val="1"/>
        </w:rPr>
        <w:t>t</w:t>
      </w:r>
      <w:r w:rsidR="008B75A2" w:rsidRPr="000F3682">
        <w:rPr>
          <w:rFonts w:eastAsia="MS PGothic"/>
        </w:rPr>
        <w:t>h</w:t>
      </w:r>
      <w:r w:rsidR="008B75A2" w:rsidRPr="000F3682">
        <w:rPr>
          <w:rFonts w:eastAsia="MS PGothic"/>
          <w:spacing w:val="1"/>
        </w:rPr>
        <w:t xml:space="preserve"> </w:t>
      </w:r>
      <w:r w:rsidR="008B75A2" w:rsidRPr="000F3682">
        <w:rPr>
          <w:rFonts w:eastAsia="MS PGothic"/>
        </w:rPr>
        <w:t>2</w:t>
      </w:r>
      <w:r w:rsidR="008B75A2" w:rsidRPr="000F3682">
        <w:rPr>
          <w:rFonts w:eastAsia="MS PGothic"/>
          <w:spacing w:val="1"/>
        </w:rPr>
        <w:t>.</w:t>
      </w:r>
      <w:r w:rsidR="008B75A2" w:rsidRPr="000F3682">
        <w:rPr>
          <w:rFonts w:eastAsia="MS PGothic"/>
          <w:spacing w:val="-3"/>
        </w:rPr>
        <w:t>0</w:t>
      </w:r>
      <w:r w:rsidR="008B75A2" w:rsidRPr="000F3682">
        <w:rPr>
          <w:rFonts w:eastAsia="MS PGothic"/>
        </w:rPr>
        <w:t>%</w:t>
      </w:r>
      <w:r w:rsidR="008B75A2" w:rsidRPr="000F3682">
        <w:rPr>
          <w:rFonts w:eastAsia="MS PGothic"/>
          <w:spacing w:val="2"/>
        </w:rPr>
        <w:t xml:space="preserve"> </w:t>
      </w:r>
      <w:r w:rsidR="008B75A2" w:rsidRPr="000F3682">
        <w:rPr>
          <w:rFonts w:eastAsia="MS PGothic"/>
          <w:spacing w:val="-1"/>
        </w:rPr>
        <w:t>i</w:t>
      </w:r>
      <w:r w:rsidR="008B75A2" w:rsidRPr="000F3682">
        <w:rPr>
          <w:rFonts w:eastAsia="MS PGothic"/>
        </w:rPr>
        <w:t>s</w:t>
      </w:r>
      <w:r w:rsidR="008B75A2" w:rsidRPr="000F3682">
        <w:rPr>
          <w:rFonts w:eastAsia="MS PGothic"/>
          <w:spacing w:val="-3"/>
        </w:rPr>
        <w:t>o</w:t>
      </w:r>
      <w:r w:rsidR="008B75A2" w:rsidRPr="000F3682">
        <w:rPr>
          <w:rFonts w:eastAsia="MS PGothic"/>
          <w:spacing w:val="3"/>
        </w:rPr>
        <w:t>f</w:t>
      </w:r>
      <w:r w:rsidR="008B75A2" w:rsidRPr="000F3682">
        <w:rPr>
          <w:rFonts w:eastAsia="MS PGothic"/>
          <w:spacing w:val="-1"/>
        </w:rPr>
        <w:t>l</w:t>
      </w:r>
      <w:r w:rsidR="008B75A2" w:rsidRPr="000F3682">
        <w:rPr>
          <w:rFonts w:eastAsia="MS PGothic"/>
        </w:rPr>
        <w:t>u</w:t>
      </w:r>
      <w:r w:rsidR="008B75A2" w:rsidRPr="000F3682">
        <w:rPr>
          <w:rFonts w:eastAsia="MS PGothic"/>
          <w:spacing w:val="1"/>
        </w:rPr>
        <w:t>r</w:t>
      </w:r>
      <w:r w:rsidR="008B75A2" w:rsidRPr="000F3682">
        <w:rPr>
          <w:rFonts w:eastAsia="MS PGothic"/>
          <w:spacing w:val="-3"/>
        </w:rPr>
        <w:t>a</w:t>
      </w:r>
      <w:r w:rsidR="008B75A2" w:rsidRPr="000F3682">
        <w:rPr>
          <w:rFonts w:eastAsia="MS PGothic"/>
        </w:rPr>
        <w:t xml:space="preserve">ne </w:t>
      </w:r>
      <w:r w:rsidR="008B75A2" w:rsidRPr="000F3682">
        <w:t xml:space="preserve">on a heating pad </w:t>
      </w:r>
      <w:r w:rsidR="008B75A2" w:rsidRPr="000F3682">
        <w:rPr>
          <w:rFonts w:eastAsia="MS PGothic"/>
        </w:rPr>
        <w:t xml:space="preserve">and fixed in the stereotaxic </w:t>
      </w:r>
      <w:r w:rsidR="008B75A2" w:rsidRPr="000F3682">
        <w:t xml:space="preserve">frame. After cleaning with Betadine/70% alcohol, 0.5 mm holes will be drilled to secure the </w:t>
      </w:r>
      <w:r w:rsidR="003579CF" w:rsidRPr="000F3682">
        <w:t>bipolar</w:t>
      </w:r>
      <w:r w:rsidR="008B75A2" w:rsidRPr="000F3682">
        <w:t xml:space="preserve"> electrodes </w:t>
      </w:r>
      <w:r w:rsidR="003579CF" w:rsidRPr="000F3682">
        <w:t>around the perilesional cortex</w:t>
      </w:r>
      <w:r w:rsidR="008B75A2" w:rsidRPr="000F3682">
        <w:t xml:space="preserve"> (coordinates: </w:t>
      </w:r>
      <w:r w:rsidR="003579CF" w:rsidRPr="000F3682">
        <w:t xml:space="preserve">see </w:t>
      </w:r>
      <w:r w:rsidR="003579CF" w:rsidRPr="000F3682">
        <w:rPr>
          <w:b/>
        </w:rPr>
        <w:t xml:space="preserve">Fig. </w:t>
      </w:r>
      <w:r w:rsidR="00EB3EDD" w:rsidRPr="000F3682">
        <w:rPr>
          <w:b/>
        </w:rPr>
        <w:t>6</w:t>
      </w:r>
      <w:r w:rsidR="0023532A" w:rsidRPr="000F3682">
        <w:rPr>
          <w:b/>
        </w:rPr>
        <w:t>A</w:t>
      </w:r>
      <w:r w:rsidR="0023532A" w:rsidRPr="000F3682">
        <w:t xml:space="preserve">) </w:t>
      </w:r>
      <w:r w:rsidR="008B75A2" w:rsidRPr="000F3682">
        <w:t xml:space="preserve">and </w:t>
      </w:r>
      <w:r w:rsidR="003579CF" w:rsidRPr="000F3682">
        <w:t>contralaterally (an epidural screw)</w:t>
      </w:r>
      <w:r w:rsidR="008B75A2" w:rsidRPr="000F3682">
        <w:t>. Reference and ground electrodes are positioned above the cerebellum. After fixation of the connector head cap, wound edges are infiltrated with 0.5 % Marcaine, and closed with a wound clip. Rats will be treated with analgesics. For the 1</w:t>
      </w:r>
      <w:r w:rsidR="008B75A2" w:rsidRPr="000F3682">
        <w:rPr>
          <w:vertAlign w:val="superscript"/>
        </w:rPr>
        <w:t>st</w:t>
      </w:r>
      <w:r w:rsidR="008B75A2" w:rsidRPr="000F3682">
        <w:t xml:space="preserve"> 2 post-operative days rats receive 0.9% NaCl to prevent dehydration. If any inflammation appears, neosporin ointment will be applied to wound edges. We will regularly monitor (a) general well-being of animals using the standardized form provided by Animal Center, (b) weight (once per week), (c) rectal temperature (once per week). Equipment and details of vEEG monitoring are as described previously (Kuopio</w:t>
      </w:r>
      <w:r w:rsidR="000F3682">
        <w:rPr>
          <w:b/>
          <w:vertAlign w:val="superscript"/>
        </w:rPr>
        <w:t>26</w:t>
      </w:r>
      <w:r w:rsidR="008B75A2" w:rsidRPr="000F3682">
        <w:t>; Melbourne</w:t>
      </w:r>
      <w:r w:rsidR="000F3682">
        <w:rPr>
          <w:b/>
          <w:vertAlign w:val="superscript"/>
        </w:rPr>
        <w:t>44</w:t>
      </w:r>
      <w:r w:rsidR="008B75A2" w:rsidRPr="000F3682">
        <w:t>; UCLA</w:t>
      </w:r>
      <w:r w:rsidR="000F3682">
        <w:rPr>
          <w:b/>
          <w:vertAlign w:val="superscript"/>
        </w:rPr>
        <w:t>8</w:t>
      </w:r>
      <w:r w:rsidR="008B75A2" w:rsidRPr="000F3682">
        <w:t>). At night, monitoring is done under infrared light</w:t>
      </w:r>
      <w:r w:rsidR="00383B1A" w:rsidRPr="000F3682">
        <w:t xml:space="preserve">. </w:t>
      </w:r>
    </w:p>
    <w:p w14:paraId="3732386E" w14:textId="273414BB" w:rsidR="009704B0" w:rsidRPr="000F3682" w:rsidRDefault="00B933F5" w:rsidP="006A4104">
      <w:pPr>
        <w:pStyle w:val="NoSpacing"/>
        <w:widowControl w:val="0"/>
        <w:spacing w:afterLines="20" w:after="48"/>
      </w:pPr>
      <w:r>
        <w:rPr>
          <w:rStyle w:val="Heading2Char"/>
        </w:rPr>
        <w:t xml:space="preserve">4.3. </w:t>
      </w:r>
      <w:r w:rsidR="00A667CF" w:rsidRPr="00C53671">
        <w:rPr>
          <w:rStyle w:val="Heading2Char"/>
        </w:rPr>
        <w:t xml:space="preserve">Standard </w:t>
      </w:r>
      <w:r w:rsidR="0023532A" w:rsidRPr="00C53671">
        <w:rPr>
          <w:rStyle w:val="Heading2Char"/>
        </w:rPr>
        <w:t>v</w:t>
      </w:r>
      <w:r w:rsidR="00977AFE" w:rsidRPr="00C53671">
        <w:rPr>
          <w:rStyle w:val="Heading2Char"/>
        </w:rPr>
        <w:t>EEG to diagnose epilepsy</w:t>
      </w:r>
      <w:r w:rsidR="00C53671" w:rsidRPr="00C53671">
        <w:rPr>
          <w:rStyle w:val="Heading2Char"/>
        </w:rPr>
        <w:t>:</w:t>
      </w:r>
      <w:r w:rsidR="00977AFE" w:rsidRPr="000F3682">
        <w:rPr>
          <w:i/>
        </w:rPr>
        <w:t xml:space="preserve"> </w:t>
      </w:r>
      <w:r w:rsidR="00977AFE" w:rsidRPr="000F3682">
        <w:rPr>
          <w:rFonts w:eastAsia="MS PGothic"/>
          <w:iCs/>
          <w:spacing w:val="3"/>
        </w:rPr>
        <w:t>E</w:t>
      </w:r>
      <w:r w:rsidR="00977AFE" w:rsidRPr="000F3682">
        <w:rPr>
          <w:rFonts w:eastAsia="MS PGothic"/>
          <w:spacing w:val="-2"/>
        </w:rPr>
        <w:t>x</w:t>
      </w:r>
      <w:r w:rsidR="00977AFE" w:rsidRPr="000F3682">
        <w:rPr>
          <w:rFonts w:eastAsia="MS PGothic"/>
        </w:rPr>
        <w:t>pe</w:t>
      </w:r>
      <w:r w:rsidR="00977AFE" w:rsidRPr="000F3682">
        <w:rPr>
          <w:rFonts w:eastAsia="MS PGothic"/>
          <w:spacing w:val="1"/>
        </w:rPr>
        <w:t>r</w:t>
      </w:r>
      <w:r w:rsidR="00977AFE" w:rsidRPr="000F3682">
        <w:rPr>
          <w:rFonts w:eastAsia="MS PGothic"/>
          <w:spacing w:val="-1"/>
        </w:rPr>
        <w:t>i</w:t>
      </w:r>
      <w:r w:rsidR="00977AFE" w:rsidRPr="000F3682">
        <w:rPr>
          <w:rFonts w:eastAsia="MS PGothic"/>
          <w:spacing w:val="1"/>
        </w:rPr>
        <w:t>m</w:t>
      </w:r>
      <w:r w:rsidR="00977AFE" w:rsidRPr="000F3682">
        <w:rPr>
          <w:rFonts w:eastAsia="MS PGothic"/>
        </w:rPr>
        <w:t>en</w:t>
      </w:r>
      <w:r w:rsidR="00977AFE" w:rsidRPr="000F3682">
        <w:rPr>
          <w:rFonts w:eastAsia="MS PGothic"/>
          <w:spacing w:val="-1"/>
        </w:rPr>
        <w:t>t</w:t>
      </w:r>
      <w:r w:rsidR="00977AFE" w:rsidRPr="000F3682">
        <w:rPr>
          <w:rFonts w:eastAsia="MS PGothic"/>
        </w:rPr>
        <w:t>s</w:t>
      </w:r>
      <w:r w:rsidR="00977AFE" w:rsidRPr="000F3682">
        <w:rPr>
          <w:rFonts w:eastAsia="MS PGothic"/>
          <w:spacing w:val="1"/>
        </w:rPr>
        <w:t xml:space="preserve"> </w:t>
      </w:r>
      <w:r w:rsidR="00977AFE" w:rsidRPr="000F3682">
        <w:rPr>
          <w:rFonts w:eastAsia="MS PGothic"/>
          <w:spacing w:val="-4"/>
        </w:rPr>
        <w:t>w</w:t>
      </w:r>
      <w:r w:rsidR="00977AFE" w:rsidRPr="000F3682">
        <w:rPr>
          <w:rFonts w:eastAsia="MS PGothic"/>
          <w:spacing w:val="-1"/>
        </w:rPr>
        <w:t>il</w:t>
      </w:r>
      <w:r w:rsidR="00977AFE" w:rsidRPr="000F3682">
        <w:rPr>
          <w:rFonts w:eastAsia="MS PGothic"/>
        </w:rPr>
        <w:t>l be</w:t>
      </w:r>
      <w:r w:rsidR="00977AFE" w:rsidRPr="000F3682">
        <w:rPr>
          <w:rFonts w:eastAsia="MS PGothic"/>
          <w:spacing w:val="1"/>
        </w:rPr>
        <w:t xml:space="preserve"> </w:t>
      </w:r>
      <w:r w:rsidR="00977AFE" w:rsidRPr="000F3682">
        <w:rPr>
          <w:rFonts w:eastAsia="MS PGothic"/>
        </w:rPr>
        <w:t>ca</w:t>
      </w:r>
      <w:r w:rsidR="00977AFE" w:rsidRPr="000F3682">
        <w:rPr>
          <w:rFonts w:eastAsia="MS PGothic"/>
          <w:spacing w:val="1"/>
        </w:rPr>
        <w:t>rr</w:t>
      </w:r>
      <w:r w:rsidR="00977AFE" w:rsidRPr="000F3682">
        <w:rPr>
          <w:rFonts w:eastAsia="MS PGothic"/>
          <w:spacing w:val="-1"/>
        </w:rPr>
        <w:t>i</w:t>
      </w:r>
      <w:r w:rsidR="00977AFE" w:rsidRPr="000F3682">
        <w:rPr>
          <w:rFonts w:eastAsia="MS PGothic"/>
        </w:rPr>
        <w:t>ed</w:t>
      </w:r>
      <w:r w:rsidR="00977AFE" w:rsidRPr="000F3682">
        <w:rPr>
          <w:rFonts w:eastAsia="MS PGothic"/>
          <w:spacing w:val="1"/>
        </w:rPr>
        <w:t xml:space="preserve"> </w:t>
      </w:r>
      <w:r w:rsidR="00977AFE" w:rsidRPr="000F3682">
        <w:rPr>
          <w:rFonts w:eastAsia="MS PGothic"/>
        </w:rPr>
        <w:t>o</w:t>
      </w:r>
      <w:r w:rsidR="00977AFE" w:rsidRPr="000F3682">
        <w:rPr>
          <w:rFonts w:eastAsia="MS PGothic"/>
          <w:spacing w:val="-3"/>
        </w:rPr>
        <w:t>u</w:t>
      </w:r>
      <w:r w:rsidR="00977AFE" w:rsidRPr="000F3682">
        <w:rPr>
          <w:rFonts w:eastAsia="MS PGothic"/>
        </w:rPr>
        <w:t>t</w:t>
      </w:r>
      <w:r w:rsidR="00977AFE" w:rsidRPr="000F3682">
        <w:rPr>
          <w:rFonts w:eastAsia="MS PGothic"/>
          <w:spacing w:val="2"/>
        </w:rPr>
        <w:t xml:space="preserve"> </w:t>
      </w:r>
      <w:r w:rsidR="00977AFE" w:rsidRPr="000F3682">
        <w:rPr>
          <w:rFonts w:eastAsia="MS PGothic"/>
        </w:rPr>
        <w:t>und</w:t>
      </w:r>
      <w:r w:rsidR="00977AFE" w:rsidRPr="000F3682">
        <w:rPr>
          <w:rFonts w:eastAsia="MS PGothic"/>
          <w:spacing w:val="-3"/>
        </w:rPr>
        <w:t>e</w:t>
      </w:r>
      <w:r w:rsidR="00977AFE" w:rsidRPr="000F3682">
        <w:rPr>
          <w:rFonts w:eastAsia="MS PGothic"/>
        </w:rPr>
        <w:t xml:space="preserve">r </w:t>
      </w:r>
      <w:r w:rsidR="00977AFE" w:rsidRPr="000F3682">
        <w:rPr>
          <w:rFonts w:eastAsia="MS PGothic"/>
          <w:spacing w:val="1"/>
        </w:rPr>
        <w:t>fr</w:t>
      </w:r>
      <w:r w:rsidR="00977AFE" w:rsidRPr="000F3682">
        <w:rPr>
          <w:rFonts w:eastAsia="MS PGothic"/>
        </w:rPr>
        <w:t>ee</w:t>
      </w:r>
      <w:r w:rsidR="00977AFE" w:rsidRPr="000F3682">
        <w:rPr>
          <w:rFonts w:eastAsia="MS PGothic"/>
          <w:spacing w:val="-1"/>
        </w:rPr>
        <w:t>l</w:t>
      </w:r>
      <w:r w:rsidR="00977AFE" w:rsidRPr="000F3682">
        <w:rPr>
          <w:rFonts w:eastAsia="MS PGothic"/>
        </w:rPr>
        <w:t>y</w:t>
      </w:r>
      <w:r w:rsidR="00977AFE" w:rsidRPr="000F3682">
        <w:rPr>
          <w:rFonts w:eastAsia="MS PGothic"/>
          <w:spacing w:val="-1"/>
        </w:rPr>
        <w:t xml:space="preserve"> </w:t>
      </w:r>
      <w:r w:rsidR="00977AFE" w:rsidRPr="000F3682">
        <w:rPr>
          <w:rFonts w:eastAsia="MS PGothic"/>
          <w:spacing w:val="1"/>
        </w:rPr>
        <w:t>m</w:t>
      </w:r>
      <w:r w:rsidR="00977AFE" w:rsidRPr="000F3682">
        <w:rPr>
          <w:rFonts w:eastAsia="MS PGothic"/>
          <w:spacing w:val="-3"/>
        </w:rPr>
        <w:t>o</w:t>
      </w:r>
      <w:r w:rsidR="00977AFE" w:rsidRPr="000F3682">
        <w:rPr>
          <w:rFonts w:eastAsia="MS PGothic"/>
          <w:spacing w:val="-2"/>
        </w:rPr>
        <w:t>v</w:t>
      </w:r>
      <w:r w:rsidR="00977AFE" w:rsidRPr="000F3682">
        <w:rPr>
          <w:rFonts w:eastAsia="MS PGothic"/>
          <w:spacing w:val="-1"/>
        </w:rPr>
        <w:t>i</w:t>
      </w:r>
      <w:r w:rsidR="00977AFE" w:rsidRPr="000F3682">
        <w:rPr>
          <w:rFonts w:eastAsia="MS PGothic"/>
        </w:rPr>
        <w:t>ng</w:t>
      </w:r>
      <w:r w:rsidR="00977AFE" w:rsidRPr="000F3682">
        <w:rPr>
          <w:rFonts w:eastAsia="MS PGothic"/>
          <w:spacing w:val="3"/>
        </w:rPr>
        <w:t xml:space="preserve"> </w:t>
      </w:r>
      <w:r w:rsidR="00977AFE" w:rsidRPr="000F3682">
        <w:rPr>
          <w:rFonts w:eastAsia="MS PGothic"/>
        </w:rPr>
        <w:t>cond</w:t>
      </w:r>
      <w:r w:rsidR="00977AFE" w:rsidRPr="000F3682">
        <w:rPr>
          <w:rFonts w:eastAsia="MS PGothic"/>
          <w:spacing w:val="-1"/>
        </w:rPr>
        <w:t>i</w:t>
      </w:r>
      <w:r w:rsidR="00977AFE" w:rsidRPr="000F3682">
        <w:rPr>
          <w:rFonts w:eastAsia="MS PGothic"/>
          <w:spacing w:val="1"/>
        </w:rPr>
        <w:t>t</w:t>
      </w:r>
      <w:r w:rsidR="00977AFE" w:rsidRPr="000F3682">
        <w:rPr>
          <w:rFonts w:eastAsia="MS PGothic"/>
          <w:spacing w:val="-1"/>
        </w:rPr>
        <w:t>i</w:t>
      </w:r>
      <w:r w:rsidR="00977AFE" w:rsidRPr="000F3682">
        <w:rPr>
          <w:rFonts w:eastAsia="MS PGothic"/>
        </w:rPr>
        <w:t xml:space="preserve">ons in animal’s own cage. </w:t>
      </w:r>
      <w:r w:rsidR="00A667CF" w:rsidRPr="000F3682">
        <w:rPr>
          <w:rFonts w:eastAsia="MS PGothic"/>
        </w:rPr>
        <w:t>Shorter term w</w:t>
      </w:r>
      <w:r w:rsidR="00977AFE" w:rsidRPr="000F3682">
        <w:rPr>
          <w:rFonts w:eastAsia="MS PGothic"/>
        </w:rPr>
        <w:t xml:space="preserve">ide band EEG recording and analysis has been described in SA1. </w:t>
      </w:r>
      <w:r w:rsidR="0023532A" w:rsidRPr="000F3682">
        <w:rPr>
          <w:rFonts w:eastAsia="MS PGothic"/>
        </w:rPr>
        <w:t>Standard</w:t>
      </w:r>
      <w:r w:rsidR="00977AFE" w:rsidRPr="000F3682">
        <w:rPr>
          <w:rFonts w:eastAsia="MS PGothic"/>
        </w:rPr>
        <w:t xml:space="preserve"> v</w:t>
      </w:r>
      <w:r w:rsidR="00977AFE" w:rsidRPr="000F3682">
        <w:t xml:space="preserve">ideo-EEG (vEEG) </w:t>
      </w:r>
      <w:r w:rsidR="00977AFE" w:rsidRPr="000F3682">
        <w:rPr>
          <w:rFonts w:eastAsia="MS PGothic"/>
          <w:spacing w:val="-3"/>
        </w:rPr>
        <w:t>(</w:t>
      </w:r>
      <w:r w:rsidR="00977AFE" w:rsidRPr="000F3682">
        <w:rPr>
          <w:rFonts w:eastAsia="MS PGothic"/>
        </w:rPr>
        <w:t>0</w:t>
      </w:r>
      <w:r w:rsidR="00977AFE" w:rsidRPr="000F3682">
        <w:rPr>
          <w:rFonts w:eastAsia="MS PGothic"/>
          <w:spacing w:val="1"/>
        </w:rPr>
        <w:t>.</w:t>
      </w:r>
      <w:r w:rsidR="00977AFE" w:rsidRPr="000F3682">
        <w:rPr>
          <w:rFonts w:eastAsia="MS PGothic"/>
        </w:rPr>
        <w:t>1</w:t>
      </w:r>
      <w:r w:rsidR="00977AFE" w:rsidRPr="000F3682">
        <w:rPr>
          <w:rFonts w:eastAsia="MS PGothic"/>
          <w:spacing w:val="1"/>
        </w:rPr>
        <w:t>-</w:t>
      </w:r>
      <w:r w:rsidR="00977AFE" w:rsidRPr="000F3682">
        <w:rPr>
          <w:rFonts w:eastAsia="MS PGothic"/>
        </w:rPr>
        <w:t>3</w:t>
      </w:r>
      <w:r w:rsidR="00977AFE" w:rsidRPr="000F3682">
        <w:rPr>
          <w:rFonts w:eastAsia="MS PGothic"/>
          <w:spacing w:val="1"/>
        </w:rPr>
        <w:t>00</w:t>
      </w:r>
      <w:r w:rsidR="00977AFE" w:rsidRPr="000F3682">
        <w:rPr>
          <w:rFonts w:eastAsia="MS PGothic"/>
          <w:spacing w:val="-4"/>
        </w:rPr>
        <w:t xml:space="preserve"> </w:t>
      </w:r>
      <w:r w:rsidR="00977AFE" w:rsidRPr="000F3682">
        <w:rPr>
          <w:rFonts w:eastAsia="MS PGothic"/>
          <w:spacing w:val="-1"/>
        </w:rPr>
        <w:t>H</w:t>
      </w:r>
      <w:r w:rsidR="00977AFE" w:rsidRPr="000F3682">
        <w:rPr>
          <w:rFonts w:eastAsia="MS PGothic"/>
        </w:rPr>
        <w:t>z; sampling rate 1-2</w:t>
      </w:r>
      <w:r w:rsidR="00977AFE" w:rsidRPr="000F3682">
        <w:rPr>
          <w:rFonts w:eastAsia="MS PGothic"/>
          <w:spacing w:val="-4"/>
        </w:rPr>
        <w:t xml:space="preserve"> </w:t>
      </w:r>
      <w:r w:rsidR="00977AFE" w:rsidRPr="000F3682">
        <w:rPr>
          <w:rFonts w:eastAsia="MS PGothic"/>
          <w:spacing w:val="2"/>
        </w:rPr>
        <w:t>k</w:t>
      </w:r>
      <w:r w:rsidR="00977AFE" w:rsidRPr="000F3682">
        <w:rPr>
          <w:rFonts w:eastAsia="MS PGothic"/>
          <w:spacing w:val="-1"/>
        </w:rPr>
        <w:t>H</w:t>
      </w:r>
      <w:r w:rsidR="00977AFE" w:rsidRPr="000F3682">
        <w:rPr>
          <w:rFonts w:eastAsia="MS PGothic"/>
          <w:spacing w:val="-2"/>
        </w:rPr>
        <w:t>z</w:t>
      </w:r>
      <w:r w:rsidR="00977AFE" w:rsidRPr="000F3682">
        <w:rPr>
          <w:rFonts w:eastAsia="MS PGothic"/>
          <w:spacing w:val="1"/>
        </w:rPr>
        <w:t>/</w:t>
      </w:r>
      <w:r w:rsidR="00977AFE" w:rsidRPr="000F3682">
        <w:rPr>
          <w:rFonts w:eastAsia="MS PGothic"/>
        </w:rPr>
        <w:t>chan</w:t>
      </w:r>
      <w:r w:rsidR="00977AFE" w:rsidRPr="000F3682">
        <w:rPr>
          <w:rFonts w:eastAsia="MS PGothic"/>
          <w:spacing w:val="-3"/>
        </w:rPr>
        <w:t>n</w:t>
      </w:r>
      <w:r w:rsidR="00977AFE" w:rsidRPr="000F3682">
        <w:rPr>
          <w:rFonts w:eastAsia="MS PGothic"/>
        </w:rPr>
        <w:t xml:space="preserve">el) </w:t>
      </w:r>
      <w:r w:rsidR="00977AFE" w:rsidRPr="000F3682">
        <w:t xml:space="preserve">will be monitored continuously </w:t>
      </w:r>
      <w:r w:rsidR="00A667CF" w:rsidRPr="000F3682">
        <w:t xml:space="preserve">for 1 month </w:t>
      </w:r>
      <w:r w:rsidR="00977AFE" w:rsidRPr="000F3682">
        <w:t>(</w:t>
      </w:r>
      <w:r w:rsidR="00977AFE" w:rsidRPr="000F3682">
        <w:rPr>
          <w:b/>
        </w:rPr>
        <w:t>Fig</w:t>
      </w:r>
      <w:r w:rsidR="0023532A" w:rsidRPr="000F3682">
        <w:rPr>
          <w:b/>
        </w:rPr>
        <w:t>s</w:t>
      </w:r>
      <w:r w:rsidR="00977AFE" w:rsidRPr="000F3682">
        <w:rPr>
          <w:b/>
        </w:rPr>
        <w:t xml:space="preserve">. </w:t>
      </w:r>
      <w:r w:rsidR="0023532A" w:rsidRPr="000F3682">
        <w:rPr>
          <w:b/>
        </w:rPr>
        <w:t xml:space="preserve">5, </w:t>
      </w:r>
      <w:r w:rsidR="00A667CF" w:rsidRPr="000F3682">
        <w:rPr>
          <w:b/>
        </w:rPr>
        <w:t>9</w:t>
      </w:r>
      <w:r w:rsidR="00977AFE" w:rsidRPr="000F3682">
        <w:t>).</w:t>
      </w:r>
      <w:r w:rsidR="00977AFE" w:rsidRPr="000F3682">
        <w:rPr>
          <w:b/>
        </w:rPr>
        <w:t xml:space="preserve"> </w:t>
      </w:r>
      <w:r w:rsidR="00977AFE" w:rsidRPr="000F3682">
        <w:t xml:space="preserve">The recording montage will consist of </w:t>
      </w:r>
      <w:r w:rsidR="0023532A" w:rsidRPr="000F3682">
        <w:t>bipolar intracortical and intrahippocampal electrodes and a contralateral</w:t>
      </w:r>
      <w:r w:rsidR="00977AFE" w:rsidRPr="000F3682">
        <w:t xml:space="preserve"> epidural electrode (stainless steel screws, 0.5 mm OD) positioned </w:t>
      </w:r>
      <w:r w:rsidR="0023532A" w:rsidRPr="000F3682">
        <w:t xml:space="preserve">as shown in </w:t>
      </w:r>
      <w:r w:rsidR="00977AFE" w:rsidRPr="000F3682">
        <w:rPr>
          <w:b/>
        </w:rPr>
        <w:t>Fig. 6A</w:t>
      </w:r>
      <w:r w:rsidR="00977AFE" w:rsidRPr="000F3682">
        <w:t xml:space="preserve">). The likelihood for correctly diagnosing epilepsy, if it exists, was calculated assuming that seizure appearance has exponential distribution, and expected frequency </w:t>
      </w:r>
      <w:r w:rsidR="0092763D" w:rsidRPr="000F3682">
        <w:t xml:space="preserve">based on our previous published experience </w:t>
      </w:r>
      <w:r w:rsidR="00977AFE" w:rsidRPr="000F3682">
        <w:t>is 0.2 seizures/d</w:t>
      </w:r>
      <w:r w:rsidR="00EB3EDD" w:rsidRPr="00A74B5A">
        <w:fldChar w:fldCharType="begin" w:fldLock="1"/>
      </w:r>
      <w:r w:rsidR="000F3682" w:rsidRPr="000F3682">
        <w:instrText xml:space="preserve">ADDIN CSL_CITATION { "citationItems" : [ { "id" : "ITEM-1", "itemData" : { "ISSN" : "0920-1211", "PMID" : "10642046", "abstract" : "Spontaneous seizures are the hallmark of human epilepsy but they do not occur in most of the epilepsy models that are used to investigate the mechanisms of epilepsy or to test new antiepileptic compounds. This study was designed to develop a new focal epilepsy model that mimics different aspects of human temporal lobe epilepsy (TLE), including the occurrence of spontaneous seizures. Self-sustained status epilepticus (SSSE) lasting for 6-20 h was induced by a 20-30 min stimulation of the lateral nucleus of the amygdala (100 ms train of 1 ms, 60 Hz bipolar pulses, 400 microA, every 0.5 s). Stimulated rats (n = 16) were monitored with a video-EEG recording system every other day (24 h/day) for 6 months, and every other video-EEG recording was analyzed. Spontaneous epileptic seizures (total number 3698) were detected in 13 of the 15 animals (88%) after a latency period of 6 to 85 days (median 33 days). Four animals (31%) had frequent (697-1317) seizures and 9 animals (69%) had occasional seizures (1-107) during the 6-months follow-up period. Fifty-seven percent of the seizures occurred during daytime (lights on 07:00-19:00 h). At the end of the follow-up period, epileptic animals demonstrated impaired spatial memory in the Morris water-maze. Histologic analysis indicated neuronal loss in the amygdala, hippocampus, and surrounding cortical areas, and mossy fiber sprouting in the dentate gyrus. The present data indicate that focal stimulation of the amygdala initiates a cascade of events that lead to the development of spontaneous seizures in rats. This model provides a new tool to better mimic different aspects of human TLE for investigation of the pathogenesis of TLE or the effects of new antiepileptic compounds on status epilepticus, epileptogenesis, and spontaneous seizures.", "author" : [ { "dropping-particle" : "", "family" : "Nissinen", "given" : "J", "non-dropping-particle" : "", "parse-names" : false, "suffix" : "" }, { "dropping-particle" : "", "family" : "Halonen", "given" : "T", "non-dropping-particle" : "", "parse-names" : false, "suffix" : "" }, { "dropping-particle" </w:instrText>
      </w:r>
      <w:r w:rsidR="000F3682">
        <w:instrText>: "", "family" : "Koivisto", "given" : "E", "non-dropping-particle" : "", "parse-names" : false, "suffix" : "" }, { "dropping-particle" : "", "family" : "Pitk\u00e4nen", "given" : "A", "non-dropping-particle" : "", "parse-names" : false, "suffix" : "" } ], "container-title" : "Epilepsy research", "id" : "ITEM-1", "issue" : "2-3", "issued" : { "date-parts" : [ [ "2000", "2" ] ] }, "page" : "177-205", "title" : "A new model of chronic temporal lobe epilepsy induced by electrical stimulation of the amygdala in rat.", "type" : "article-journal", "volume" : "38" }, "uris" : [ "http://www.mendeley.com/documents/?uuid=5a2875b8-27db-411b-94f1-4ea378ec339c" ] }, { "id" : "ITEM-2", "itemData" : { "DOI" : "10.1111/j.1528-1167.2008.02007.x", "ISSN" : "1528-1167", "PMID" : "19187291", "abstract" : "A large number of animal models of traumatic brain injury (TBI) are already available for studies on mechanisms and experimental treatments of TBI. Immediate and early seizures have been described in many of these models with focal or mixed type (both gray and white matter damage) injury. Recent long-term video-electroencephalography (EEG) monitoring studies have demonstrated that TBI produced by lateral fluid-percussion injury in rats results in the development of late seizures, that is, epilepsy. These animals develop hippocampal alterations that are well described in status epilepticus-induced spontaneous seizure models and human posttraumatic epilepsy (PTE). In addition, these rats have damage ipsilaterally in the cortical injury site and thalamus. Although studies in the trauma field provide a large amount of information about the molecular and cellular alterations corresponding to the immediate and early phases of PTE, chronic studies relevant to the epileptogenesis phase are sparse. Moreover, despite the multiple preclinical pharmacologic and cell therapy trials, there is no information available describing whether these therapeutic approaches aimed at improving posttraumatic recovery would also affect the development of lowered seizure threshold and epilepsy. To make progress, there is an obvious need for information exchange between the trauma and epilepsy fields. In addition, the inclusion of epilepsy as an outcome measure in preclinical trials aiming at improving somatomotor and cognitive recovery after TBI would provide valuable information about possible new avenues for antiepileptogenic interventions and disease modification after TBI.", "author" : [ { "dropping-particle" : "", "family" : "Pitk\u00e4nen", "given" : "Asla", "non-dropping-particle" : "", "parse-names" : false, "suffix" : "" }, { "dropping-particle" : "", "family" : "Immonen", "given" : "Riikka J", "non-dropping-particle" : "", "parse-names" : false, "suffix" : "" }, { "dropping-particle" : "", "family" : "Gr\u00f6hn", "given" : "Olli H J", "non-dropping-particle" : "", "parse-names" : false, "suffix" : "" }, { "dropping-particle" : "", "family" : "Kharatishvili", "given" : "Irina", "non-dropping-particle" : "", "parse-names" : false, "suffix" : "" } ], "container-title" : "Epilepsia", "id" : "ITEM-2", "issued" : { "date-parts" : [ [ "2009", "2" ] ] }, "page" : "21-9", "title" : "From traumatic brain injury to posttraumatic epilepsy: what animal models tell us about the process and treatment options.", "type" : "article-journal", "volume" : "50 Suppl 2" }, "uris" : [ "http://www.mendeley.com/documents/?uuid=20c73836-b8d3-4808-ad70-20d1f329c446" ] }, { "id" : "ITEM-3", "itemData" : { "DOI" : "10.1111/epi.12223", "ISSN" : "1528-1167", "PMID" : "23718645", "abstract" : "PURPOSE: Posttraumatic epilepsy (PTE) occurs in a proportion of traumatic brain injury (TBI) cases, significantly compounding the disability, and risk of injury and death for sufferers. To date, predictive biomarkers for PTE have not been identified. This study used the lateral fluid percussion injury (LFPI) rat model of TBI to investigate whether structural, functional, and behavioral changes post-TBI relate to the later development of PTE.\n\nMETHODS: Adult male Wistar rats underwent LFPI or sham injury. Serial magnetic resonance (MR) and positron emission tomography (PET) imaging, and behavioral analyses were performed over 6 months postinjury. Rats were then implanted with recording electrodes and monitored for two consecutive weeks using video-electroencephalography (EEG) to assess for PTE. Of the LFPI rats, 52% (n = 12) displayed spontaneous recurring seizures and/or epileptic discharges on the video-EEG recordings.\n\nKEY FINDINGS: MRI volumetric and signal analysis of changes in cortex, hippocampus, thalamus, and amygdala, (18) F-fluorodeoxyglucose (FDG)-PET analysis of metabolic function, and behavioral analysis of cognitive and emotional changes, at 1 week, and 1, 3, and 6 months post-LFPI, all failed to identify significant differences on univariate analysis between the epileptic and nonepileptic groups. However, hippocampal surface shape analysis using large-deformation high-dimensional mapping identified significant changes in the ipsilateral hippocampus at 1 week postinjury relative to baseline that differed between rats that would go onto become epileptic versus those who did not. Furthermore, a multivariate logistic regression model that incorporated the 1 week, and 1 and 3 month (18) F-FDG PET parameters from the ipsilateral hippocampus was able to correctly predict the epileptic outcome in all of the LFPI cases. As such, these subtle changes in the ipsilateral hippocampus at acute phases after LFPI may be related to PTE and require further examination.\n\nSIGNIFICANCE: These findings suggest that PTE may be independent of major structural, functional, and behavioral changes induced by TBI, and suggest that more subtle abnormalities are likely involved. However, there are limitations associated with studying acquired epilepsies in animal models that must be considered when interpreting these results, in particular the failure to detect differences between the groups may be related to the limitations of properly identifying/separating the epil\u2026", "author" : [ { "dropping-particle" : "", "family" : "Shultz", "given" : "Sandy R", "non-dropping-particle" : "", "parse-names" : false, "suffix" : "" }, { "dropping-particle" : "", "family" : "Cardamone", "given" : "Lisa", "non-dropping-particle" : "", "parse-names" : false, "suffix" : "" }, { "dropping-particle" : "", "family" : "Liu", "given" : "Ying R", "non-dropping-particle" : "", "parse-names" : false, "suffix" : "" }, { "dropping-particle" : "", "family" : "Hogan", "given" : "R Edward", "non-dropping-particle" : "", "parse-names" : false, "suffix" : "" }, { "dropping-particle" : "", "family" : "Maccotta", "given" : "Luigi", "non-dropping-particle" : "", "parse-names" : false, "suffix" : "" }, { "dropping-particle" : "", "family" : "Wright", "given" : "David K", "non-dropping-particle" : "", "parse-names" : false, "suffix" : "" }, { "dropping-particle" : "", "family" : "Zheng", "given" : "Ping", "non-dropping-particle" : "", "parse-names" : false, "suffix" : "" }, { "dropping-particle" : "", "family" : "Koe", "given" : "Amelia", "non-dropping-particle" : "", "parse-names" : false, "suffix" : "" }, { "dropping-particle" : "", "family" : "Gregoire", "given" : "Marie-Claude", "non-dropping-particle" : "", "parse-names" : false, "suffix" : "" }, { "dropping-particle" : "", "family" : "</w:instrText>
      </w:r>
      <w:r w:rsidR="000F3682" w:rsidRPr="000F3682">
        <w:instrText>Williams", "given" : "John P", "non-dropping-particle" : "", "parse-names" : false, "suffix" : "" }, { "dropping-particle" : "", "family" : "Hicks", "given" : "Rodney J", "non-dropping-particle" : "", "parse-names" : false, "suffix" : "" }, { "dropping-particle" : "", "family" : "Jones", "given" : "Nigel C", "non-dropping-particle" : "", "parse-names" : false, "suffix" : "" }, { "dropping-particle" : "", "family" : "Myers", "given" : "Damian E", "non-dropping-particle" : "", "parse-names" : false, "suffix" : "" }, { "dropping-particle" : "", "family" : "O'Brien", "given" : "Terence J", "non-dropping-particle" : "", "parse-names" : false, "suffix" : "" }, { "dropping-particle" : "", "family" : "Bouilleret", "given" : "Viviane", "non-dropping-particle" : "", "parse-names" : false, "suffix" : "" } ], "container-title" : "Epilepsia", "id" : "ITEM-3", "issue" : "7", "issued" : { "date-parts" : [ [ "2013", "7" ] ] }, "page" : "1240-50", "title" : "Can structural or functional changes following traumatic brain injury in the rat predict epileptic outcome?", "type" : "article-journal", "volume" : "54" }, "uris" : [ "http://www.mendeley.com/documents/?uuid=57e36a93-3a58-4aa5-8645-9007e115a2bb" ] } ], "mendeley" : { "formattedCitation" : "&lt;sup&gt;35,40,44&lt;/sup&gt;", "plainTextFormattedCitation" : "35,40,44", "previouslyFormattedCitation" : "&lt;sup&gt;10,21,51&lt;/sup&gt;" }, "properties" : { "noteIndex" : 0 }, "schema" : "https://github.com/citation-style-language/schema/raw/master/csl-citation.json" }</w:instrText>
      </w:r>
      <w:r w:rsidR="00EB3EDD" w:rsidRPr="00A74B5A">
        <w:fldChar w:fldCharType="separate"/>
      </w:r>
      <w:r w:rsidR="000F3682" w:rsidRPr="000F3682">
        <w:rPr>
          <w:noProof/>
          <w:vertAlign w:val="superscript"/>
        </w:rPr>
        <w:t>35,40,44</w:t>
      </w:r>
      <w:r w:rsidR="00EB3EDD" w:rsidRPr="00A74B5A">
        <w:fldChar w:fldCharType="end"/>
      </w:r>
      <w:r w:rsidR="00977AFE" w:rsidRPr="000F3682">
        <w:t>. The likelihood that we will detect seizures during the 4-wk monitoring, if they exist, is 99.75%. Even if the seizure frequency will be 0.1seizures/d, the likelihood would still be 95.02%. Digitized EEG</w:t>
      </w:r>
      <w:r w:rsidR="0092763D" w:rsidRPr="000F3682">
        <w:t xml:space="preserve"> recordings</w:t>
      </w:r>
      <w:r w:rsidR="00977AFE" w:rsidRPr="000F3682">
        <w:t xml:space="preserve"> will be screened on computer screen by an experienced technician, blinded to the experimental group, and seizures and epileptiform discharged identified. An electrographic seizure is defined as high-amplitude rhythmic discharges that represents a new pattern of activity (repetitive spikes, spike-and-wave discharges, and slow waves) that last ≥10 s. Epileptic events occurring with an interval &lt; 5 s without the EEG returning to baseline are defined as belonging to the same seizure. Visual screening of EEGs will be stopped after the 1</w:t>
      </w:r>
      <w:r w:rsidR="00977AFE" w:rsidRPr="000F3682">
        <w:rPr>
          <w:vertAlign w:val="superscript"/>
        </w:rPr>
        <w:t>st</w:t>
      </w:r>
      <w:r w:rsidR="00977AFE" w:rsidRPr="000F3682">
        <w:t xml:space="preserve"> electrographic seizure is detected, hallmarking epilepsy diagnosis</w:t>
      </w:r>
      <w:r w:rsidR="00EB3EDD" w:rsidRPr="00A74B5A">
        <w:fldChar w:fldCharType="begin" w:fldLock="1"/>
      </w:r>
      <w:r w:rsidR="000F3682" w:rsidRPr="000F3682">
        <w:instrText>ADDIN CSL_CITATION { "citationItems" : [ { "id" : "ITEM-1", "itemData" : { "DOI" : "10.1111/j.0013-9580.2005.66104.x", "ISSN" : "0013-9580 (Print)", "PMID" : "15816939", "abstract" : "The International League Against Epilepsy (ILAE) and the International Bureau for Epilepsy (IBE) have come to consensus definitions for the terms epileptic seizure and epilepsy. An epileptic seizure is a transient occurrence of signs and/or symptoms due to abnormal excessive or synchronous neuronal activity in the brain. Epilepsy is a disorder of the brain characterized by an enduring predisposition to generate epileptic seizures and by the neurobiologic, cognitive, psychological, and social consequences of this condition. The definition of epilepsy requires the occurrence of at least one epileptic seizure.", "author" : [ { "dropping-particle" : "", "family" : "Fisher", "given" : "Robert S", "non-dropping-particle" : "", "parse-names" : false, "suffix" : "" }, { "dropping-particle" : "", "family" : "Emde Boas", "given" : "Walter", "non-dropping-particle" : "van", "parse-names" : false, "suffix" : "" }, { "dropping-particle" : "", "family" : "Blume", "given" : "Warren", "non-dropping-particle" : "", "parse-names" : false, "suffix" : "" }, { "dropping-particle" : "", "family" : "Elger", "given" : "Christian", "non-dropping-particle" : "", "parse-names" : false, "suffix" : "" }, { "dropping-particle" : "", "family" : "Genton", "given" : "Pierre", "non-dropping-particle" : "", "parse-names" : false, "suffix" : "" }, { "dropping-particle" : "", "family" : "Lee", "given" : "Phillip", "non-dropping-particle" : "", "parse-names" : false, "suffix" : "" }, { "dropping-particle" : "", "family" : "Engel", "given" : "Jerome Jr", "non-dropping-particle" : "", "parse-names" : false, "suffix" : "" } ], "container-title" : "Epilepsia", "id" : "ITEM-1", "issue" : "4", "issued" : { "date-parts" : [ [ "2005", "4" ] ] }, "language" : "eng", "page" : "470-472", "publisher-place" : "United States", "title" : "Epileptic seizures and epilepsy: definitions proposed by the International League Against Epilepsy (ILAE) and the International Bureau for Epilepsy (IBE).", "type" : "article-journal", "volume" : "46" }, "uris" : [ "http://www.mendeley.com/documents/?uuid=6cc80ac4-c4f6-4de0-a2bc-46837fb3e6e7" ] } ], "mendeley" : { "formattedCitation" : "&lt;sup&gt;17&lt;/sup&gt;", "plainTextFormattedCitation" : "17", "previouslyFormattedCitation" : "&lt;sup&gt;27&lt;/sup&gt;" }, "properties" : { "noteIndex" : 0 }, "schema" : "https://github.com/citation-style-language/schema/raw/master/csl-citation.json" }</w:instrText>
      </w:r>
      <w:r w:rsidR="00EB3EDD" w:rsidRPr="00A74B5A">
        <w:fldChar w:fldCharType="separate"/>
      </w:r>
      <w:r w:rsidR="000F3682" w:rsidRPr="000F3682">
        <w:rPr>
          <w:noProof/>
          <w:vertAlign w:val="superscript"/>
        </w:rPr>
        <w:t>17</w:t>
      </w:r>
      <w:r w:rsidR="00EB3EDD" w:rsidRPr="00A74B5A">
        <w:fldChar w:fldCharType="end"/>
      </w:r>
      <w:r w:rsidR="00977AFE" w:rsidRPr="000F3682">
        <w:t xml:space="preserve">. The behavioral severity of seizures will be checked from time-locked video (to confirm that the EEG pattern was not artefact related, </w:t>
      </w:r>
      <w:r w:rsidR="00977AFE" w:rsidRPr="000F3682">
        <w:rPr>
          <w:i/>
        </w:rPr>
        <w:t>e.g.</w:t>
      </w:r>
      <w:r w:rsidR="00977AFE" w:rsidRPr="000F3682">
        <w:t xml:space="preserve">, due to grooming). We estimate that instead of screening </w:t>
      </w:r>
      <w:r w:rsidR="0023532A" w:rsidRPr="000F3682">
        <w:t xml:space="preserve">2 x 35 </w:t>
      </w:r>
      <w:r w:rsidR="00977AFE" w:rsidRPr="000F3682">
        <w:t xml:space="preserve">TBI rats with 30-d </w:t>
      </w:r>
      <w:r w:rsidR="0023532A" w:rsidRPr="000F3682">
        <w:t xml:space="preserve">or 60 d </w:t>
      </w:r>
      <w:r w:rsidR="00977AFE" w:rsidRPr="000F3682">
        <w:t xml:space="preserve">EEGs per site (total </w:t>
      </w:r>
      <w:r w:rsidR="007D2B66" w:rsidRPr="000F3682">
        <w:t>3 150</w:t>
      </w:r>
      <w:r w:rsidR="00977AFE" w:rsidRPr="000F3682">
        <w:t xml:space="preserve"> d </w:t>
      </w:r>
      <w:r w:rsidR="00977AFE" w:rsidRPr="00A74B5A">
        <w:sym w:font="Symbol" w:char="F0BB"/>
      </w:r>
      <w:r w:rsidR="00977AFE" w:rsidRPr="000F3682">
        <w:t xml:space="preserve"> </w:t>
      </w:r>
      <w:r w:rsidR="007D2B66" w:rsidRPr="000F3682">
        <w:t>75 600</w:t>
      </w:r>
      <w:r w:rsidR="00977AFE" w:rsidRPr="000F3682">
        <w:t xml:space="preserve"> h of EEG), on average only 50% of the collected EEG will need to be analyzed before the 1</w:t>
      </w:r>
      <w:r w:rsidR="00977AFE" w:rsidRPr="000F3682">
        <w:rPr>
          <w:vertAlign w:val="superscript"/>
        </w:rPr>
        <w:t>st</w:t>
      </w:r>
      <w:r w:rsidR="00977AFE" w:rsidRPr="000F3682">
        <w:t xml:space="preserve"> seizure is detected. Since an experienced technician can assess a 1 wk </w:t>
      </w:r>
      <w:r w:rsidR="00977AFE" w:rsidRPr="00A74B5A">
        <w:sym w:font="Symbol" w:char="F0BB"/>
      </w:r>
      <w:r w:rsidR="00977AFE" w:rsidRPr="000F3682">
        <w:t xml:space="preserve"> 168 h of EEG in 1 d, we calculate that analysis of EEG will take </w:t>
      </w:r>
      <w:r w:rsidR="007D2B66" w:rsidRPr="000F3682">
        <w:t xml:space="preserve">225 </w:t>
      </w:r>
      <w:r w:rsidR="00977AFE" w:rsidRPr="000F3682">
        <w:t xml:space="preserve">working </w:t>
      </w:r>
      <w:r w:rsidR="00A667CF" w:rsidRPr="000F3682">
        <w:t xml:space="preserve">days </w:t>
      </w:r>
      <w:r w:rsidR="007D2B66" w:rsidRPr="000F3682">
        <w:t xml:space="preserve">(9 months) </w:t>
      </w:r>
      <w:r w:rsidR="00977AFE" w:rsidRPr="000F3682">
        <w:t xml:space="preserve">per site. EEG data files will be sent to the </w:t>
      </w:r>
      <w:r w:rsidR="00977AFE" w:rsidRPr="000F3682">
        <w:rPr>
          <w:bCs/>
          <w:i/>
        </w:rPr>
        <w:t>IAC</w:t>
      </w:r>
      <w:r w:rsidR="00977AFE" w:rsidRPr="000F3682" w:rsidDel="00BC4375">
        <w:rPr>
          <w:b/>
        </w:rPr>
        <w:t xml:space="preserve"> </w:t>
      </w:r>
      <w:r w:rsidR="00977AFE" w:rsidRPr="000F3682">
        <w:t xml:space="preserve">to be </w:t>
      </w:r>
      <w:r w:rsidR="00977AFE" w:rsidRPr="000F3682">
        <w:lastRenderedPageBreak/>
        <w:t xml:space="preserve">assessed using unsupervised analysis tools. </w:t>
      </w:r>
    </w:p>
    <w:p w14:paraId="149EF265" w14:textId="77777777" w:rsidR="00B933F5" w:rsidRPr="000F3682" w:rsidRDefault="00B933F5" w:rsidP="006A4104">
      <w:pPr>
        <w:pStyle w:val="NoSpacing"/>
        <w:widowControl w:val="0"/>
        <w:spacing w:afterLines="20" w:after="48"/>
      </w:pPr>
      <w:r>
        <w:rPr>
          <w:rStyle w:val="Heading2Char"/>
        </w:rPr>
        <w:t xml:space="preserve">4.4. </w:t>
      </w:r>
      <w:r w:rsidR="009704B0" w:rsidRPr="009704B0">
        <w:rPr>
          <w:rStyle w:val="Heading2Char"/>
        </w:rPr>
        <w:t xml:space="preserve">MRI </w:t>
      </w:r>
      <w:r w:rsidR="000D693B" w:rsidRPr="009704B0">
        <w:rPr>
          <w:rStyle w:val="Heading2Char"/>
        </w:rPr>
        <w:t>Hardware</w:t>
      </w:r>
      <w:r w:rsidR="000D693B" w:rsidRPr="000F3682">
        <w:rPr>
          <w:b/>
          <w:i/>
        </w:rPr>
        <w:t xml:space="preserve"> - </w:t>
      </w:r>
      <w:r w:rsidR="000D693B" w:rsidRPr="000F3682">
        <w:t>Dedicated small animal MRI systems using similar hardware (decoupled volume transmit RF-coil/ quadrature or 4 channel receiver coil; actively shielded gradient coils) and operating at 4.7T</w:t>
      </w:r>
      <w:r w:rsidR="009A50E8" w:rsidRPr="000F3682">
        <w:t xml:space="preserve"> or </w:t>
      </w:r>
      <w:r w:rsidR="000D693B" w:rsidRPr="000F3682">
        <w:t>7T Bruker consoles</w:t>
      </w:r>
      <w:r w:rsidR="009A50E8" w:rsidRPr="000F3682">
        <w:t xml:space="preserve"> operating under paravision 6.0</w:t>
      </w:r>
      <w:r w:rsidR="000D693B" w:rsidRPr="000F3682">
        <w:t xml:space="preserve">, will be used. </w:t>
      </w:r>
      <w:r w:rsidR="009A50E8" w:rsidRPr="000F3682">
        <w:t>Identical</w:t>
      </w:r>
      <w:r w:rsidR="000D693B" w:rsidRPr="000F3682">
        <w:t xml:space="preserve"> pulse-sequences and </w:t>
      </w:r>
      <w:r w:rsidR="009A50E8" w:rsidRPr="000F3682">
        <w:t xml:space="preserve">harmonized </w:t>
      </w:r>
      <w:r w:rsidR="000D693B" w:rsidRPr="000F3682">
        <w:t xml:space="preserve">imaging parameters (taking into account field dependent differences in relaxation, magnetic susceptibility and S/N) will be used to produce comparable data. Use of different field strengths allows interpolation of the results to clinical MRI field strengths to better estimate translational value of the results. As quality control, the imaging protocols will be tested using standard phantoms and S/N, image homogeneity and stability are compared. </w:t>
      </w:r>
    </w:p>
    <w:p w14:paraId="58E83055" w14:textId="280B717F" w:rsidR="00C53671" w:rsidRPr="000F3682" w:rsidRDefault="00B933F5" w:rsidP="006A4104">
      <w:pPr>
        <w:pStyle w:val="NoSpacing"/>
        <w:widowControl w:val="0"/>
        <w:spacing w:afterLines="20" w:after="48"/>
      </w:pPr>
      <w:r>
        <w:rPr>
          <w:rStyle w:val="Heading2Char"/>
        </w:rPr>
        <w:t>4.5. A</w:t>
      </w:r>
      <w:r w:rsidR="000D693B" w:rsidRPr="00C53671">
        <w:rPr>
          <w:rStyle w:val="Heading2Char"/>
        </w:rPr>
        <w:t>nimal anesthe</w:t>
      </w:r>
      <w:r w:rsidR="009704B0">
        <w:rPr>
          <w:rStyle w:val="Heading2Char"/>
        </w:rPr>
        <w:t>sia and monitoring during imaging:</w:t>
      </w:r>
      <w:r w:rsidR="000D693B" w:rsidRPr="000F3682">
        <w:t xml:space="preserve"> During MRI experiment rats will be anesthetized with isoflurane (1.5-2%) inhalation anesthesia in 30%/70% O</w:t>
      </w:r>
      <w:r w:rsidR="000D693B" w:rsidRPr="000F3682">
        <w:rPr>
          <w:vertAlign w:val="subscript"/>
        </w:rPr>
        <w:t>2</w:t>
      </w:r>
      <w:r w:rsidR="000D693B" w:rsidRPr="000F3682">
        <w:t>/N</w:t>
      </w:r>
      <w:r w:rsidR="000D693B" w:rsidRPr="000F3682">
        <w:rPr>
          <w:vertAlign w:val="subscript"/>
        </w:rPr>
        <w:t>2</w:t>
      </w:r>
      <w:r w:rsidR="000D693B" w:rsidRPr="000F3682">
        <w:t xml:space="preserve"> carrier gas mixture. For monitoring of level of anesthesia and physiology, MRI compatible rectal temperature probe, breathing sensor pad and pulse oximetry sensor (for heart rate and blood oxygenation) will be used.</w:t>
      </w:r>
    </w:p>
    <w:p w14:paraId="02D046B5" w14:textId="5A0DEDED" w:rsidR="004172BF" w:rsidRPr="000F3682" w:rsidRDefault="00B933F5" w:rsidP="006A4104">
      <w:pPr>
        <w:pStyle w:val="NoSpacing"/>
        <w:widowControl w:val="0"/>
        <w:spacing w:afterLines="20" w:after="48"/>
      </w:pPr>
      <w:r w:rsidRPr="000F3682">
        <w:rPr>
          <w:b/>
        </w:rPr>
        <w:t xml:space="preserve">4.6. </w:t>
      </w:r>
      <w:r w:rsidR="000D693B" w:rsidRPr="00C53671">
        <w:rPr>
          <w:rStyle w:val="Heading2Char"/>
        </w:rPr>
        <w:t>Anatomical, MT and SWI/phase imaging</w:t>
      </w:r>
      <w:r w:rsidR="009704B0">
        <w:rPr>
          <w:rStyle w:val="Heading2Char"/>
        </w:rPr>
        <w:t>:</w:t>
      </w:r>
      <w:r w:rsidR="000D693B" w:rsidRPr="000F3682">
        <w:t xml:space="preserve"> Anatomical images will be acquired using 3D-FISP pulse sequence with following parameters: spatial resolution 160x160x160 µm3, flip 15 deg, TR 8 ms, TE 4 ms, bandwidth 50 kHz, 4 averages.  To acquire data for T2*, unwrapped phase and SWI maps and magnetization transfer maps, 3D-multiecho GRE (MGRE) will be used. The MGRE parameters will be: TR = 100 ms (depending on field strength), 12-16 echoes with first echo at 2.3 ms, time between echoes 3.1 ms, last echo at 36.4-48.8 ms, flip angle = 18-23, resolution of 160 x 160 x 160 µm3. Data set will be acquired with and without MT preparation consisting of Gaussian pulse with a length = 20 ms and amplitude = 500 Hz at 3000 Hz off-resonance repeated every four acquisitions. Anatomical MRI data is converted to DICOM format and transferred to LONI for further analysis. The </w:t>
      </w:r>
      <w:r w:rsidR="009A50E8" w:rsidRPr="000F3682">
        <w:t>magnetization transfer ratio (</w:t>
      </w:r>
      <w:r w:rsidR="000D693B" w:rsidRPr="000F3682">
        <w:t>MTR</w:t>
      </w:r>
      <w:r w:rsidR="009A50E8" w:rsidRPr="000F3682">
        <w:t>)</w:t>
      </w:r>
      <w:r w:rsidR="000D693B" w:rsidRPr="000F3682">
        <w:t xml:space="preserve"> maps will be calculated and the phase maps will be high-pass filtered to remove spatially slow field fluctuations. SWI maps will be calculated by combining phase and magnitude information. </w:t>
      </w:r>
    </w:p>
    <w:p w14:paraId="7AC42969" w14:textId="778F35E0" w:rsidR="004172BF" w:rsidRPr="000F3682" w:rsidRDefault="002F731A" w:rsidP="006A4104">
      <w:pPr>
        <w:pStyle w:val="NoSpacing"/>
        <w:widowControl w:val="0"/>
        <w:spacing w:afterLines="20" w:after="48"/>
        <w:rPr>
          <w:color w:val="000000" w:themeColor="text1"/>
        </w:rPr>
      </w:pPr>
      <w:r>
        <w:rPr>
          <w:rStyle w:val="Heading2Char"/>
        </w:rPr>
        <w:t xml:space="preserve">4.7. </w:t>
      </w:r>
      <w:r w:rsidR="000D693B" w:rsidRPr="004172BF">
        <w:rPr>
          <w:rStyle w:val="Heading2Char"/>
        </w:rPr>
        <w:t>Diffusion tensor MRI</w:t>
      </w:r>
      <w:r w:rsidR="004172BF">
        <w:rPr>
          <w:rStyle w:val="Heading2Char"/>
        </w:rPr>
        <w:t>:</w:t>
      </w:r>
      <w:r w:rsidR="000D693B" w:rsidRPr="000F3682">
        <w:rPr>
          <w:b/>
        </w:rPr>
        <w:t xml:space="preserve"> </w:t>
      </w:r>
      <w:r w:rsidR="000D693B" w:rsidRPr="000F3682">
        <w:t xml:space="preserve">data for microstructural characterization and fiber tracking will be acquired using a segmented 3D-EPI sequence (TE= 28 ms, TR = 1000-1200 ms, 2-4 segments) with outer volume suppression. An area of 24 × 15 x 15 mm3 will be covered with 96×60x60 points resulting in a spatial resolution of 250×250x250 </w:t>
      </w:r>
      <w:r w:rsidR="000D693B" w:rsidRPr="00A74B5A">
        <w:t>μ</w:t>
      </w:r>
      <w:r w:rsidR="000D693B" w:rsidRPr="000F3682">
        <w:t>m3. The dataset will contain 4 b0 images and 42 diffusion directions with a b-value of 2800 s/mm</w:t>
      </w:r>
      <w:r w:rsidR="000D693B" w:rsidRPr="000F3682">
        <w:rPr>
          <w:vertAlign w:val="superscript"/>
        </w:rPr>
        <w:t>2</w:t>
      </w:r>
      <w:r w:rsidR="000D693B" w:rsidRPr="000F3682">
        <w:t xml:space="preserve">. We will extract and analyze most commonly used scalar DTI parameters (anisotropies: fractional, linear, planar and spherical; diffusivities: axial, radial and mean) in selected brain areas to estimate white matter integrity. Data analysis will be done in Matlab using ExploreDTI analysis package and in-house </w:t>
      </w:r>
      <w:r w:rsidR="000D693B" w:rsidRPr="000F3682">
        <w:rPr>
          <w:color w:val="000000" w:themeColor="text1"/>
        </w:rPr>
        <w:t xml:space="preserve">written codes. </w:t>
      </w:r>
    </w:p>
    <w:p w14:paraId="53F814CE" w14:textId="558A1F96" w:rsidR="004172BF" w:rsidRDefault="00A43631" w:rsidP="006A4104">
      <w:pPr>
        <w:pStyle w:val="NoSpacing"/>
        <w:widowControl w:val="0"/>
        <w:spacing w:afterLines="20" w:after="48"/>
        <w:rPr>
          <w:b/>
          <w:color w:val="000000" w:themeColor="text1"/>
          <w:lang w:val="en-AU"/>
        </w:rPr>
      </w:pPr>
      <w:r>
        <w:rPr>
          <w:rStyle w:val="Heading2Char"/>
        </w:rPr>
        <w:t xml:space="preserve">4.8. </w:t>
      </w:r>
      <w:r w:rsidR="000D693B" w:rsidRPr="004172BF">
        <w:rPr>
          <w:rStyle w:val="Heading2Char"/>
        </w:rPr>
        <w:t>Diffusion MRI tractography</w:t>
      </w:r>
      <w:r w:rsidR="004172BF" w:rsidRPr="000F3682">
        <w:rPr>
          <w:b/>
          <w:i/>
          <w:color w:val="000000" w:themeColor="text1"/>
        </w:rPr>
        <w:t>:</w:t>
      </w:r>
      <w:r w:rsidR="000D693B" w:rsidRPr="000F3682">
        <w:rPr>
          <w:color w:val="000000" w:themeColor="text1"/>
        </w:rPr>
        <w:t xml:space="preserve"> Structural connectivity between regions of interest (ROIs) will be assessed using probabilistic tractography tools of FSL (</w:t>
      </w:r>
      <w:hyperlink r:id="rId28" w:history="1">
        <w:r w:rsidR="000D693B" w:rsidRPr="0077686C">
          <w:rPr>
            <w:rStyle w:val="Hyperlink"/>
            <w:rFonts w:eastAsia="Times New Roman" w:cs="Arial"/>
            <w:color w:val="0066CC"/>
          </w:rPr>
          <w:t>http://fsl.fmrib.ox.ac.uk/fsl/fslwiki/FSL</w:t>
        </w:r>
      </w:hyperlink>
      <w:r w:rsidR="000D693B" w:rsidRPr="000F3682">
        <w:rPr>
          <w:color w:val="000000" w:themeColor="text1"/>
        </w:rPr>
        <w:t>) in addition probabilistic whole-brain fibre-tracking are performed using the MRtrix software package</w:t>
      </w:r>
      <w:r w:rsidR="00EB3EDD" w:rsidRPr="0036688F">
        <w:rPr>
          <w:color w:val="000000" w:themeColor="text1"/>
        </w:rPr>
        <w:fldChar w:fldCharType="begin" w:fldLock="1"/>
      </w:r>
      <w:r w:rsidR="000F3682">
        <w:rPr>
          <w:color w:val="000000" w:themeColor="text1"/>
        </w:rPr>
        <w:instrText>ADDIN CSL_CITATION { "citationItems" : [ { "id" : "ITEM-1", "itemData" : { "DOI" : "10.1002/nbm.3017", "ISSN" : "1099-1492", "PMID" : "24038308", "abstract" : "High-angular-resolution diffusion-weighted imaging (HARDI) is one of the most common MRI acquisition schemes for use with higher order models of diffusion. However, the optimal b value and number of diffusion-weighted (DW) directions for HARDI are still undetermined, primarily as a result of the large number of available reconstruction methods and corresponding parameters, making it impossible to identify a single criterion by which to assess performance. In this study, we estimate the minimum number of DW directions and optimal b values required for HARDI by focusing on the angular frequency content of the DW signal itself. The spherical harmonic (SH) series provides the spherical analogue of the Fourier series, and can hence be used to examine the angular frequency content of the DW signal. Using high-quality data acquired along 500 directions over a range of b values, we estimate that SH terms above l = 8 are negligible in practice for b values up to 5000 s/mm(2), implying that a minimum of 45 DW directions is sufficient to fully characterise the DW signal. l &gt; 0 SH terms were found to increase as a function of b value, levelling off at b = 3000 s/mm(2), suggesting that this value already provides the highest achievable angular resolution. In practice, it is recommended to acquire more than the minimum of 45 DW directions to avoid issues with imperfections in the uniformity of the DW gradient directions and to meet signal-to-noise requirements of the intended reconstruction method.", "author" : [ { "dropping-particle" : "", "family" : "Tournier", "given" : "J-Donald", "non-dropping-particle" : "", "parse-names" : false, "suffix" : "" }, { "dropping-particle" : "", "family" : "Calamante", "given" : "Fernando", "non-dropping-particle" : "", "parse-names" : false, "suffix" : "" }, { "dropping-particle" : "", "family" : "Connelly", "given" : "Alan", "non-dropping-particle" : "", "parse-names" : false, "suffix" : "" } ], "container-title" : "NMR in biomedicine", "id" : "ITEM-1", "issue" : "12", "issued" : { "date-parts" : [ [ "2013", "12" ] ] }, "page" : "1775-86", "title" : "Determination of the appropriate b value and number of gradient directions for high-angular-resolution diffusion-weighted imaging.", "type" : "article-journal", "volume" : "26" }, "uris" : [ "http://www.mendeley.com/documents/?uuid=c47f8ae7-6589-426c-a7d6-681615590b34" ] }, { "id" : "ITEM-2", "itemData" : { "DOI" : "10.3171/2013.2.JNS121294", "ISSN" : "1933-0693", "PMID" : "23540269", "abstract" : "OBJECT: Diffusion-based MRI tractography is an imaging tool increasingly used in neurosurgical procedures to generate 3D maps of white matter pathways as an aid to identifying safe margins of resection. The majority of white matter fiber tractography software packages currently available to clinicians rely on a fundamentally flawed framework to generate fiber orientations from diffusion-weighted data, namely diffusion tensor imaging (DTI). This work provides the first extensive and systematic exploration of the practical limitations of DTI-based tractography and investigates whether the higher-order tractography model constrained spherical deconvolution provides a reasonable solution to these problems within a clinically feasible timeframe.\n\nMETHODS: Comparison of tractography methodologies in visualizing the corticospinal tracts was made using the diffusion-weighted data sets from 45 healthy controls and 10 patients undergoing presurgical imaging assessment. Tensor-based and constrained spherical deconvolution-based tractography methodologies were applied to both patients and controls.\n\nRESULTS: Diffusion tensor imaging-based tractography methods (using both deterministic and probabilistic tractography algorithms) substantially underestimated the extent of tracks connecting to the sensorimotor cortex in all participants in the control group. In contrast, the constrained spherical deconvolution tractography method consistently produced the biologically expected fan-shaped configuration of tracks. In the clinical cases, in which tractography was performed to visualize the corticospinal pathways in patients with concomitant risk of neurological deficit following neurosurgical resection, the constrained spherical deconvolution-based and tensor-based tractography methodologies indicated very different apparent safe margins of resection; the constrained spherical deconvolution-based method identified corticospinal tracts extending to the entire sensorimotor cortex, while the tensor-based method only identified a narrow subset of tracts extending medially to the vertex.\n\nCONCLUSIONS: This comprehensive study shows that the most widely used clinical tractography method (diffusion tensor imaging-based tractography) results in systematically unreliable and clinically misleading information. The higher-order tractography model, using the same diffusion-weighted data, clearly demonstrates fiber tracts more accurately, providing improved estimates of safety margins\u2026", "author" : [ { "dropping-particle" : "", "family" : "Farquharson", "given" : "Shawna", "non-dropping-particle" : "", "parse-names" : false, "suffix" : "" }, { "dropping-particle" : "", "family" : "Tournier", "given" : "J-Donald", "non-dropping-particle" : "", "parse-names" : false, "suffix" : "" }, { "dropping-particle" : "", "family" : "Calamante", "given" : "Fernando", "non-dropping-particle" : "", "parse-names" : false, "suffix" : "" }, { "dropping-particle" : "", "family" : "Fabinyi", "given" : "Gavin", "non-dropping-particle" : "", "parse-names" : false, "suffix" : "" }, { "dropping-particle" : "", "family" : "Schneider-Kolsky", "given" : "Michal", "non-dropping-particle" : "", "parse-names" : false, "suffix" : "" }, { "dropping-particle" : "", "family" : "Jackson", "given" : "Graeme D", "non-dropping-particle" : "", "parse-names" : false, "suffix" : "" }, { "dropping-particle" : "", "family" : "Connelly", "given" : "Alan", "non-dropping-particle" : "", "parse-names" : false, "suffix" : "" } ], "container-title" : "Journal of neurosurgery", "id" : "ITEM-2", "issue" : "6", "issued" : { "date-parts" : [ [ "2013", "6" ] ] }, "page" : "1367-77", "title" : "White matter fiber tractography: why we need to move beyond DTI.", "type" : "article-journal", "volume" : "118" }, "uris" : [ "http://www.mendeley.com/documents/?uuid=7187919b-2d88-47f4-8770-a65c5d951d18" ] } ], "mendeley" : { "formattedCitation" : "&lt;sup&gt;16,49&lt;/sup&gt;", "plainTextFormattedCitation" : "16,49", "previouslyFormattedCitation" : "&lt;sup&gt;52,53&lt;/sup&gt;" }, "properties" : { "noteIndex" : 0 }, "schema" : "https://github.com/citation-style-language/schema/raw/master/csl-citation.json" }</w:instrText>
      </w:r>
      <w:r w:rsidR="00EB3EDD" w:rsidRPr="0036688F">
        <w:rPr>
          <w:color w:val="000000" w:themeColor="text1"/>
        </w:rPr>
        <w:fldChar w:fldCharType="separate"/>
      </w:r>
      <w:r w:rsidR="000F3682" w:rsidRPr="000F3682">
        <w:rPr>
          <w:noProof/>
          <w:color w:val="000000" w:themeColor="text1"/>
          <w:vertAlign w:val="superscript"/>
        </w:rPr>
        <w:t>16,49</w:t>
      </w:r>
      <w:r w:rsidR="00EB3EDD" w:rsidRPr="0036688F">
        <w:rPr>
          <w:color w:val="000000" w:themeColor="text1"/>
        </w:rPr>
        <w:fldChar w:fldCharType="end"/>
      </w:r>
      <w:r w:rsidR="000D693B" w:rsidRPr="000F3682">
        <w:rPr>
          <w:color w:val="000000" w:themeColor="text1"/>
        </w:rPr>
        <w:t xml:space="preserve"> with orientations sampled from the constrained spherical deconvolution and seeded at random within the whole brain mask</w:t>
      </w:r>
      <w:r w:rsidR="00892BAB" w:rsidRPr="0036688F">
        <w:rPr>
          <w:color w:val="000000" w:themeColor="text1"/>
        </w:rPr>
        <w:fldChar w:fldCharType="begin" w:fldLock="1"/>
      </w:r>
      <w:r w:rsidR="000F3682" w:rsidRPr="000F3682">
        <w:rPr>
          <w:color w:val="000000" w:themeColor="text1"/>
        </w:rPr>
        <w:instrText>ADDIN CSL_CITATION { "citationItems" : [ { "id" : "ITEM-1", "itemData" : { "DOI" : "10.3171/2013.2.JNS121294", "ISSN" : "1933-0693", "PMID" : "23540269", "abstract" : "OBJECT: Diffusion-based MRI tractography is an imaging tool increasingly used in neurosurgical procedures to generate 3D maps of white matter pathways as an aid to identifying safe margins of resection. The majority of white matter fiber tractography software packages currently available to clinicians rely on a fundamentally flawed framework to generate fiber orientations from diffusion-weighted data, namely diffusion tensor imaging (DTI). This work provides the first extensive and systematic exploration of the practical limitations of DTI-based tractography and investigates whether the higher-order tractography model constrained spherical deconvolution provides a reasonable solution to these problems within a clinically feasible timeframe.\n\nMETHODS: Comparison of tractography methodologies in visualizing the corticospinal tracts was made using the diffusion-weighted data sets from 45 healthy controls and 10 patients undergoing presurgical imaging assessment. Tensor-based and constrained spherical deconvolution-based tractography methodologies were applied to both patients and controls.\n\nRESULTS: Diffusion tensor imaging-based tractography methods (using both deterministic and proba</w:instrText>
      </w:r>
      <w:r w:rsidR="000F3682">
        <w:rPr>
          <w:color w:val="000000" w:themeColor="text1"/>
        </w:rPr>
        <w:instrText>bilistic tractography algorithms) substantially underestimated the extent of tracks connecting to the sensorimotor cortex in all participants in the control group. In contrast, the constrained spherical deconvolution tractography method consistently produced the biologically expected fan-shaped configuration of tracks. In the clinical cases, in which tractography was performed to visualize the corticospinal pathways in patients with concomitant risk of neurological deficit following neurosurgical resection, the constrained spherical deconvolution-based and tensor-based tractography methodologies indicated very different apparent safe margins of resection; the constrained spherical deconvolution-based method identified corticospinal tracts extending to the entire sensorimotor cortex, while the tensor-based method only identified a narrow subset of tracts extending medially to the vertex.\n\nCONCLUSIONS: This comprehensive study shows that the most widely used clinical tractography method (diffusion tensor imaging-based tractography) results in systematically unreliable and clinically misleading information. The higher-order tractography model, using the same diffusion-weighted data, clearly demonstrates fiber tracts more accurately, providing improved estimates of safety margins\u2026", "author" : [ { "dropping-particle" : "", "family" : "Farquharson", "given" : "Shawna", "non-dropping-particle" : "", "parse-names" : false, "suffix" : "" }, { "</w:instrText>
      </w:r>
      <w:r w:rsidR="000F3682" w:rsidRPr="000F3682">
        <w:rPr>
          <w:color w:val="000000" w:themeColor="text1"/>
        </w:rPr>
        <w:instrText>dropping-particle" : "", "family" : "Tournier", "given" : "J-Donald", "non-dropping-particle" : "", "parse-names" : false, "suffix" : "" }, { "dropping-particle" : "", "family" : "Calamante", "given" : "Fernando", "non-dropping-particle" : "", "parse-names" : false, "suffix" : "" }, { "dropping-particle" : "", "family" : "Fabinyi", "given" : "Gavin", "non-dropping-particle" : "", "parse-names" : false, "suffix" : "" }, { "dropping-particle" : "", "family" : "Schneider-Kolsky", "given" : "Michal", "non-dropping-particle" : "", "parse-names" : false, "suffix" : "" }, { "dropping-particle" : "", "family" : "Jackson", "given" : "Graeme D", "non-dropping-particle" : "", "parse-names" : false, "suffix" : "" }, { "dropping-particle" : "", "family" : "Connelly", "given" : "Alan", "non-dropping-particle" : "", "parse-names" : false, "suffix" : "" } ], "container-title" : "Journal of neurosurgery", "id" : "ITEM-1", "issue" : "6", "issued" : { "date-parts" : [ [ "2013", "6" ] ] }, "page" : "1367-77", "title" : "White matter fiber tractography: why we need to move beyond DTI.", "type" : "article-journal", "volume" : "118" }, "uris" : [ "http://www.mendeley.com/documents/?uuid=7187919b-2d88-47f4-8770-a65c5d951d18" ] } ], "mendeley" : { "formattedCitation" : "&lt;sup&gt;16&lt;/sup&gt;", "plainTextFormattedCitation" : "16", "previouslyFormattedCitation" : "&lt;sup&gt;53&lt;/sup&gt;" }, "properties" : { "noteIndex" : 0 }, "schema" : "https://github.com/citation-style-language/schema/raw/master/csl-citation.json" }</w:instrText>
      </w:r>
      <w:r w:rsidR="00892BAB" w:rsidRPr="0036688F">
        <w:rPr>
          <w:color w:val="000000" w:themeColor="text1"/>
        </w:rPr>
        <w:fldChar w:fldCharType="separate"/>
      </w:r>
      <w:r w:rsidR="000F3682" w:rsidRPr="000F3682">
        <w:rPr>
          <w:noProof/>
          <w:color w:val="000000" w:themeColor="text1"/>
          <w:vertAlign w:val="superscript"/>
        </w:rPr>
        <w:t>16</w:t>
      </w:r>
      <w:r w:rsidR="00892BAB" w:rsidRPr="0036688F">
        <w:rPr>
          <w:color w:val="000000" w:themeColor="text1"/>
        </w:rPr>
        <w:fldChar w:fldCharType="end"/>
      </w:r>
      <w:r w:rsidR="000D693B" w:rsidRPr="000F3682">
        <w:rPr>
          <w:color w:val="000000" w:themeColor="text1"/>
        </w:rPr>
        <w:t>. The total numbers of tracks and track densities for internal capsule, corpus callossum, fimbria fornix and perforant pathway are calculated for each animal</w:t>
      </w:r>
      <w:r w:rsidR="003579CF" w:rsidRPr="000F3682">
        <w:rPr>
          <w:color w:val="000000" w:themeColor="text1"/>
        </w:rPr>
        <w:t>.</w:t>
      </w:r>
      <w:r w:rsidR="003579CF">
        <w:rPr>
          <w:b/>
          <w:color w:val="000000" w:themeColor="text1"/>
          <w:lang w:val="en-AU"/>
        </w:rPr>
        <w:t xml:space="preserve"> </w:t>
      </w:r>
    </w:p>
    <w:p w14:paraId="2BB49B9C" w14:textId="3978169D" w:rsidR="000D693B" w:rsidRDefault="00A43631" w:rsidP="006A4104">
      <w:pPr>
        <w:pStyle w:val="NoSpacing"/>
        <w:widowControl w:val="0"/>
        <w:spacing w:afterLines="20" w:after="48"/>
        <w:rPr>
          <w:color w:val="000000" w:themeColor="text1"/>
          <w:lang w:val="en-AU"/>
        </w:rPr>
      </w:pPr>
      <w:r>
        <w:rPr>
          <w:rStyle w:val="Heading2Char"/>
        </w:rPr>
        <w:t xml:space="preserve">4.9. </w:t>
      </w:r>
      <w:r w:rsidR="000D693B" w:rsidRPr="004172BF">
        <w:rPr>
          <w:rStyle w:val="Heading2Char"/>
        </w:rPr>
        <w:t>Ex vivo MRI and Histology</w:t>
      </w:r>
      <w:r w:rsidR="004172BF">
        <w:rPr>
          <w:rStyle w:val="Heading2Char"/>
        </w:rPr>
        <w:t>:</w:t>
      </w:r>
      <w:r w:rsidR="000D693B" w:rsidRPr="000D693B">
        <w:rPr>
          <w:b/>
          <w:color w:val="000000" w:themeColor="text1"/>
          <w:lang w:val="en-AU"/>
        </w:rPr>
        <w:t xml:space="preserve"> </w:t>
      </w:r>
      <w:r w:rsidR="000D693B" w:rsidRPr="000D693B">
        <w:rPr>
          <w:color w:val="000000" w:themeColor="text1"/>
          <w:lang w:val="en-AU"/>
        </w:rPr>
        <w:t xml:space="preserve">Animals </w:t>
      </w:r>
      <w:r w:rsidR="003579CF">
        <w:rPr>
          <w:color w:val="000000" w:themeColor="text1"/>
          <w:lang w:val="en-AU"/>
        </w:rPr>
        <w:t>will be</w:t>
      </w:r>
      <w:r w:rsidR="003579CF" w:rsidRPr="000D693B">
        <w:rPr>
          <w:color w:val="000000" w:themeColor="text1"/>
          <w:lang w:val="en-AU"/>
        </w:rPr>
        <w:t xml:space="preserve"> </w:t>
      </w:r>
      <w:r w:rsidR="000D693B" w:rsidRPr="000D693B">
        <w:rPr>
          <w:color w:val="000000" w:themeColor="text1"/>
          <w:lang w:val="en-AU"/>
        </w:rPr>
        <w:t>intracardially perfused with 0.9% NaCl (2 min) and 4% paraformaldehyde (30 min)</w:t>
      </w:r>
      <w:r w:rsidR="00BB0F34">
        <w:rPr>
          <w:color w:val="000000" w:themeColor="text1"/>
          <w:lang w:val="en-AU"/>
        </w:rPr>
        <w:t>. B</w:t>
      </w:r>
      <w:r w:rsidR="000D693B" w:rsidRPr="000D693B">
        <w:rPr>
          <w:color w:val="000000" w:themeColor="text1"/>
          <w:lang w:val="en-AU"/>
        </w:rPr>
        <w:t xml:space="preserve">rains </w:t>
      </w:r>
      <w:r w:rsidR="003579CF">
        <w:rPr>
          <w:color w:val="000000" w:themeColor="text1"/>
          <w:lang w:val="en-AU"/>
        </w:rPr>
        <w:t>will be</w:t>
      </w:r>
      <w:r w:rsidR="003579CF" w:rsidRPr="000D693B">
        <w:rPr>
          <w:color w:val="000000" w:themeColor="text1"/>
          <w:lang w:val="en-AU"/>
        </w:rPr>
        <w:t xml:space="preserve"> </w:t>
      </w:r>
      <w:r w:rsidR="000D693B" w:rsidRPr="000D693B">
        <w:rPr>
          <w:color w:val="000000" w:themeColor="text1"/>
          <w:lang w:val="en-AU"/>
        </w:rPr>
        <w:t xml:space="preserve">postfixed in the same fixative. For </w:t>
      </w:r>
      <w:r w:rsidR="000D693B" w:rsidRPr="003579CF">
        <w:rPr>
          <w:i/>
          <w:color w:val="000000" w:themeColor="text1"/>
          <w:lang w:val="en-AU"/>
        </w:rPr>
        <w:t>ex vivo</w:t>
      </w:r>
      <w:r w:rsidR="000D693B" w:rsidRPr="000D693B">
        <w:rPr>
          <w:color w:val="000000" w:themeColor="text1"/>
          <w:lang w:val="en-AU"/>
        </w:rPr>
        <w:t xml:space="preserve"> MRI brains </w:t>
      </w:r>
      <w:r w:rsidR="003579CF">
        <w:rPr>
          <w:color w:val="000000" w:themeColor="text1"/>
          <w:lang w:val="en-AU"/>
        </w:rPr>
        <w:t>will be</w:t>
      </w:r>
      <w:r w:rsidR="003579CF" w:rsidRPr="000D693B">
        <w:rPr>
          <w:color w:val="000000" w:themeColor="text1"/>
          <w:lang w:val="en-AU"/>
        </w:rPr>
        <w:t xml:space="preserve"> </w:t>
      </w:r>
      <w:r w:rsidR="000D693B" w:rsidRPr="000D693B">
        <w:rPr>
          <w:color w:val="000000" w:themeColor="text1"/>
          <w:lang w:val="en-AU"/>
        </w:rPr>
        <w:t>placed in the plastic sample tube filled with perfluoronated liquid (Fomblin)</w:t>
      </w:r>
      <w:r w:rsidR="003579CF">
        <w:rPr>
          <w:color w:val="000000" w:themeColor="text1"/>
          <w:lang w:val="en-AU"/>
        </w:rPr>
        <w:t>.</w:t>
      </w:r>
      <w:r w:rsidR="000D693B" w:rsidRPr="000D693B">
        <w:rPr>
          <w:color w:val="000000" w:themeColor="text1"/>
          <w:lang w:val="en-AU"/>
        </w:rPr>
        <w:t xml:space="preserve"> </w:t>
      </w:r>
      <w:r w:rsidR="003579CF" w:rsidRPr="003579CF">
        <w:rPr>
          <w:i/>
          <w:color w:val="000000" w:themeColor="text1"/>
          <w:lang w:val="en-AU"/>
        </w:rPr>
        <w:t>E</w:t>
      </w:r>
      <w:r w:rsidR="000D693B" w:rsidRPr="003579CF">
        <w:rPr>
          <w:i/>
          <w:color w:val="000000" w:themeColor="text1"/>
          <w:lang w:val="en-AU"/>
        </w:rPr>
        <w:t>x vivo</w:t>
      </w:r>
      <w:r w:rsidR="000D693B" w:rsidRPr="000D693B">
        <w:rPr>
          <w:color w:val="000000" w:themeColor="text1"/>
          <w:lang w:val="en-AU"/>
        </w:rPr>
        <w:t xml:space="preserve"> MRI </w:t>
      </w:r>
      <w:r w:rsidR="003579CF">
        <w:rPr>
          <w:color w:val="000000" w:themeColor="text1"/>
          <w:lang w:val="en-AU"/>
        </w:rPr>
        <w:t>will be</w:t>
      </w:r>
      <w:r w:rsidR="003579CF" w:rsidRPr="000D693B">
        <w:rPr>
          <w:color w:val="000000" w:themeColor="text1"/>
          <w:lang w:val="en-AU"/>
        </w:rPr>
        <w:t xml:space="preserve"> </w:t>
      </w:r>
      <w:r w:rsidR="000D693B" w:rsidRPr="000D693B">
        <w:rPr>
          <w:color w:val="000000" w:themeColor="text1"/>
          <w:lang w:val="en-AU"/>
        </w:rPr>
        <w:t>carried out using the same protocols as i</w:t>
      </w:r>
      <w:r w:rsidR="000D693B" w:rsidRPr="00BB0F34">
        <w:rPr>
          <w:i/>
          <w:color w:val="000000" w:themeColor="text1"/>
          <w:lang w:val="en-AU"/>
        </w:rPr>
        <w:t>n vivo</w:t>
      </w:r>
      <w:r w:rsidR="000D693B" w:rsidRPr="000D693B">
        <w:rPr>
          <w:color w:val="000000" w:themeColor="text1"/>
          <w:lang w:val="en-AU"/>
        </w:rPr>
        <w:t xml:space="preserve">. After that brains </w:t>
      </w:r>
      <w:r w:rsidR="003579CF">
        <w:rPr>
          <w:color w:val="000000" w:themeColor="text1"/>
          <w:lang w:val="en-AU"/>
        </w:rPr>
        <w:t>will be</w:t>
      </w:r>
      <w:r w:rsidR="003579CF" w:rsidRPr="000D693B">
        <w:rPr>
          <w:color w:val="000000" w:themeColor="text1"/>
          <w:lang w:val="en-AU"/>
        </w:rPr>
        <w:t xml:space="preserve"> </w:t>
      </w:r>
      <w:r w:rsidR="000D693B" w:rsidRPr="000D693B">
        <w:rPr>
          <w:color w:val="000000" w:themeColor="text1"/>
          <w:lang w:val="en-AU"/>
        </w:rPr>
        <w:t>cryoprotected in 20% ethyleneglycol in 0.02 M KPBS, frozen in dry ice, and stored at -70</w:t>
      </w:r>
      <w:r w:rsidR="000D693B" w:rsidRPr="000D693B">
        <w:rPr>
          <w:color w:val="000000" w:themeColor="text1"/>
          <w:vertAlign w:val="superscript"/>
          <w:lang w:val="en-AU"/>
        </w:rPr>
        <w:t>o</w:t>
      </w:r>
      <w:r w:rsidR="000D693B" w:rsidRPr="000D693B">
        <w:rPr>
          <w:color w:val="000000" w:themeColor="text1"/>
          <w:lang w:val="en-AU"/>
        </w:rPr>
        <w:t xml:space="preserve">C. </w:t>
      </w:r>
    </w:p>
    <w:p w14:paraId="12C7A040" w14:textId="4F0848FF" w:rsidR="00637FC6" w:rsidRPr="00131D84" w:rsidRDefault="00A43631" w:rsidP="006A4104">
      <w:pPr>
        <w:pStyle w:val="Heading1"/>
        <w:widowControl w:val="0"/>
        <w:spacing w:afterLines="20" w:after="48"/>
      </w:pPr>
      <w:r>
        <w:t xml:space="preserve">5. </w:t>
      </w:r>
      <w:r w:rsidR="00BD3C17" w:rsidRPr="00131D84">
        <w:t xml:space="preserve">Statistical analysis </w:t>
      </w:r>
    </w:p>
    <w:p w14:paraId="3229A034" w14:textId="787A7DEF" w:rsidR="00A65478" w:rsidRPr="000F3682" w:rsidRDefault="00A43631" w:rsidP="006A4104">
      <w:pPr>
        <w:pStyle w:val="NoSpacing"/>
        <w:widowControl w:val="0"/>
        <w:spacing w:afterLines="20" w:after="48"/>
      </w:pPr>
      <w:r>
        <w:rPr>
          <w:rStyle w:val="Heading2Char"/>
        </w:rPr>
        <w:t xml:space="preserve">5.1. </w:t>
      </w:r>
      <w:r w:rsidR="009A1B57" w:rsidRPr="004172BF">
        <w:rPr>
          <w:rStyle w:val="Heading2Char"/>
        </w:rPr>
        <w:t>Power analysis</w:t>
      </w:r>
      <w:r w:rsidR="009704B0">
        <w:rPr>
          <w:rStyle w:val="Heading2Char"/>
        </w:rPr>
        <w:t>:</w:t>
      </w:r>
      <w:r w:rsidR="009A1B57" w:rsidRPr="000F3682">
        <w:t xml:space="preserve"> for sample size estimation</w:t>
      </w:r>
      <w:r w:rsidR="00633A1D" w:rsidRPr="000F3682">
        <w:t xml:space="preserve"> and strategy </w:t>
      </w:r>
      <w:r w:rsidR="009A1B57" w:rsidRPr="000F3682">
        <w:t xml:space="preserve">for assessing the sensitivity and specificity of a given marker </w:t>
      </w:r>
      <w:r w:rsidR="00502E78" w:rsidRPr="000F3682">
        <w:t>as a biomarker of PTEgenesis</w:t>
      </w:r>
      <w:r w:rsidR="009A1B57" w:rsidRPr="000F3682">
        <w:t>. To show that AUC of 0.800 (aimed value) in ROC analysis differs significantly from 0.</w:t>
      </w:r>
      <w:r w:rsidR="00735944" w:rsidRPr="000F3682">
        <w:t>600</w:t>
      </w:r>
      <w:bookmarkStart w:id="0" w:name="_GoBack"/>
      <w:bookmarkEnd w:id="0"/>
      <w:r w:rsidR="00735944" w:rsidRPr="000F3682">
        <w:t xml:space="preserve"> </w:t>
      </w:r>
      <w:r w:rsidR="009A1B57" w:rsidRPr="000F3682">
        <w:t xml:space="preserve">(0.8 power), we </w:t>
      </w:r>
      <w:r w:rsidR="00A65478" w:rsidRPr="000F3682">
        <w:t xml:space="preserve">will </w:t>
      </w:r>
      <w:r w:rsidR="009A1B57" w:rsidRPr="000F3682">
        <w:t xml:space="preserve">need 21 TBI rats with epilepsy and 63 TBI rats without epilepsy (expected rate of epilepsy 25% within </w:t>
      </w:r>
      <w:r w:rsidR="0052451D" w:rsidRPr="000F3682">
        <w:t xml:space="preserve">7 </w:t>
      </w:r>
      <w:r w:rsidR="009A1B57" w:rsidRPr="000F3682">
        <w:t>months follow-up</w:t>
      </w:r>
      <w:r w:rsidR="00FB3F95" w:rsidRPr="000F3682">
        <w:t xml:space="preserve">; </w:t>
      </w:r>
      <w:r w:rsidR="006731C3" w:rsidRPr="000F3682">
        <w:t xml:space="preserve">an </w:t>
      </w:r>
      <w:r w:rsidR="00FB3F95" w:rsidRPr="000F3682">
        <w:t xml:space="preserve">independent diagnostic marker is one spontaneous </w:t>
      </w:r>
      <w:r w:rsidR="006731C3" w:rsidRPr="000F3682">
        <w:t xml:space="preserve">electrographic </w:t>
      </w:r>
      <w:r w:rsidR="00FB3F95" w:rsidRPr="000F3682">
        <w:t>seizure</w:t>
      </w:r>
      <w:r w:rsidR="006731C3" w:rsidRPr="000F3682">
        <w:t>,</w:t>
      </w:r>
      <w:r w:rsidR="00FB3F95" w:rsidRPr="000F3682">
        <w:t xml:space="preserve"> indicating that epileptogenesis has happened in a given animal</w:t>
      </w:r>
      <w:r w:rsidR="009A1B57" w:rsidRPr="000F3682">
        <w:t>)(MedCalc</w:t>
      </w:r>
      <w:r w:rsidR="0052451D" w:rsidRPr="000F3682">
        <w:t>15</w:t>
      </w:r>
      <w:r w:rsidR="009A1B57" w:rsidRPr="000F3682">
        <w:t xml:space="preserve"> software). Our strategy to search combinatory biomarkers </w:t>
      </w:r>
      <w:r w:rsidR="00A65478" w:rsidRPr="000F3682">
        <w:t xml:space="preserve">will be </w:t>
      </w:r>
      <w:r w:rsidR="009A1B57" w:rsidRPr="000F3682">
        <w:t xml:space="preserve">to use logistic regression analysis (dependent variable: epilepsy; explanatory variable: different markers). </w:t>
      </w:r>
      <w:r w:rsidR="005B328B" w:rsidRPr="000F3682">
        <w:t xml:space="preserve">Analysis </w:t>
      </w:r>
      <w:r w:rsidR="000C63AF" w:rsidRPr="000F3682">
        <w:t xml:space="preserve">will take </w:t>
      </w:r>
      <w:r w:rsidR="005B328B" w:rsidRPr="000F3682">
        <w:t xml:space="preserve">into account age and injury volume. </w:t>
      </w:r>
      <w:r w:rsidR="009A1B57" w:rsidRPr="000F3682">
        <w:t xml:space="preserve">Consequent ROC analysis will be done using the predicted value obtained in logistic regression analysis. Another strategy </w:t>
      </w:r>
      <w:r w:rsidR="000C63AF" w:rsidRPr="000F3682">
        <w:t xml:space="preserve">will be </w:t>
      </w:r>
      <w:r w:rsidR="009A1B57" w:rsidRPr="000F3682">
        <w:t>to use the 1</w:t>
      </w:r>
      <w:r w:rsidR="009A1B57" w:rsidRPr="000F3682">
        <w:rPr>
          <w:vertAlign w:val="superscript"/>
        </w:rPr>
        <w:t>st</w:t>
      </w:r>
      <w:r w:rsidR="009A1B57" w:rsidRPr="000F3682">
        <w:t xml:space="preserve"> component of Principal Component Analysis in ROC analysis.</w:t>
      </w:r>
      <w:r w:rsidR="00633A1D" w:rsidRPr="000F3682">
        <w:t xml:space="preserve"> The anim</w:t>
      </w:r>
      <w:r w:rsidR="00D9245B" w:rsidRPr="000F3682">
        <w:t>a</w:t>
      </w:r>
      <w:r w:rsidR="00633A1D" w:rsidRPr="000F3682">
        <w:t xml:space="preserve">l numbers above will also be high enough to show the difference in measured parameters </w:t>
      </w:r>
      <w:r w:rsidR="00633A1D" w:rsidRPr="000F3682">
        <w:lastRenderedPageBreak/>
        <w:t xml:space="preserve">between TBI epilepsy vs. TBI no-epilepsy groups. </w:t>
      </w:r>
      <w:r w:rsidR="00633A1D" w:rsidRPr="00892BAB">
        <w:t xml:space="preserve">Namely, based on our preliminary </w:t>
      </w:r>
      <w:r w:rsidR="00BB0F34" w:rsidRPr="00892BAB">
        <w:t>s</w:t>
      </w:r>
      <w:r w:rsidR="00633A1D" w:rsidRPr="00892BAB">
        <w:t>MRI</w:t>
      </w:r>
      <w:r w:rsidR="00892BAB" w:rsidRPr="00892BAB">
        <w:fldChar w:fldCharType="begin" w:fldLock="1"/>
      </w:r>
      <w:r w:rsidR="000F3682">
        <w:instrText>ADDIN CSL_CITATION { "citationItems" : [ { "id" : "ITEM-1", "itemData" : { "DOI" : "10.1016/j.expneurol.2008.09.009", "ISSN" : "1090-2430", "PMID" : "18929562", "abstract" : "To understand the dynamics of progressive brain damage after lateral fluid-percussion induced traumatic brain injury (TBI) in rat, which is the most widely used animal model of closed head TBI in humans, MRI follow-up of 11 months was performed. The evolution of tissue damage was quantified using MRI contrast parameters T(2), T(1rho), diffusion (D(av)), and tissue atrophy in the focal cortical lesion and adjacent areas: the perifocal and contralateral cortex, and the ipsilateral and contralateral hippocampus. In the primary cortical lesion area, which undergoes remarkable irreversible pathologic changes, MRI alterations start at 3 h post-injury and continue to progress for up to 6 months. In more mildly affected perifocal and hippocampal regions, the robust alterations in T(2), T(1rho), and D(av) at 3 h to 3 d post-injury normalize within the next 9-23 d, and thereafter, progressively increase for several weeks. The severity of damage in the perifocal and hippocampal areas 23 d post-injury appeared independent of the focal lesion volume. Magnetic resonance spectroscopy (MRS) performed at 5 and 10 months post-injury detected metabolic alterations in the ipsilateral hippocampus, suggesting ongoing neurodegeneration and inflammation. Our data show that TBI induced by lateral fluid-percussion injury triggers long-lasting alterations with region-dependent temporal profiles. Importantly, the temporal pattern in MRI parameters during the first 23 d post-injury can indicate the regions that will develop secondary damage. This information is valuable for targeting and timing interventions in studies aiming at alleviating or reversing the molecular and/or cellular cascades causing the delayed injury.", "author" : [ { "dropping-particle" : "", "family" : "Immonen", "given" : "Riikka J", "non-dropping-particle" : "", "parse-names" : false, "suffix" : "" }, { "dropping-particle" : "", "family" : "Kharatishvili", "given" : "Irina", "non-dropping-particle" : "", "parse-names" : false, "suffix" : "" }, { "dropping-particle" : "", "family" : "Niskanen", "given" : "Juha-Pekka", "non-dropping-particle" : "", "parse-names" : false, "suffix" : "" }, { "dropping-particle" : "", "family" : "Gr\u00f6hn", "given" : "Heidi", "non-dropping-particle" : "", "parse-names" : false, "suffix" : "" }, { "dropping-particle" : "", "family" : "Pitk\u00e4nen", "given" : "Asla", "non-dropping-particle" : "", "parse-names" : false, "suffix" : "" }, { "dropping-particle" : "", "family" : "Gr\u00f6hn", "given" : "Olli H J", "non-dropping-particle" : "", "parse-names" : false, "suffix" : "" } ], "container-title" : "Experimental neurology", "id" : "ITEM-1", "issue" : "1", "issued" : { "date-parts" : [ [ "2009", "1" ] ] }, "page" : "29-40", "title" : "Distinct MRI pattern in lesional and perilesional area after traumatic brain injury in rat--11 months follow-up.", "type" : "article-journal", "volume" : "215" }, "uris" : [ "http://www.mendeley.com/documents/?uuid=8bf5673e-88b5-43e1-a235-15ea6a64e005" ] }, { "id" : "ITEM-2", "itemData" : { "DOI" : "10.1089/neu.2012.2815", "ISSN" : "1557-9042", "PMID" : "23469770", "abstract" : "The present study tested a hypothesis that early identification of injury severity with quantitative magnetic resonance imaging (MRI) provides biomarkers for predicting increased seizure susceptibility and epileptogenesis after traumatic brain injury (TBI). TBI was induced by lateral fluid percussion injury (FPI) in adult rats. Quantitative T2, T1\u03c1, and diffusion were assessed with MRI at 9 days, 23 days, or 2 months post-TBI in the perilesional cortex, thalamus, and hippocampus. Seizure susceptibility was assessed at 12 months after TBI using the pentylenetetrazol seizure-susceptibility test. At 9 and 23 days post-TBI, a change in T1\u03c1 of the perilesional cortex showed the greatest predictive value for increased seizure susceptibility at 12 months post-TBI [area under the curve (AUC), 0.929 and 0.952, respectively; p&lt;0.01]. At 2 months post-TBI, Dav in the thalamus was the best of the biomarkers analyzed (AUC, 0.988; p&lt;0.05). The highest predictive value of all biomarkers was achieved by combining the measurement of Dav in the perilesional cortex and the thalamus at 2 months post-TBI (AUC, 1.000; p&lt;0.01). Our results provide proof-of-concept evidence that clinically relevant MRI biomarkers predict increased seizure susceptibility after experimental TBI.", "author" : [ { "dropping-particle" : "", "family" : "Immonen", "given" : "Riikka", "non-dropping-particle" : "", "parse-names" : false, "suffix" : "" }, { "dropping-particle" : "", "family" : "Kharatishvili", "given" : "Irina", "non-dropping-particle" : "", "parse-names" : false, "suffix" : "" }, { "dropping-particle" : "", "family" : "Gr\u00f6hn", "given" : "Olli", "non-dropping-particle" : "", "parse-names" : false, "suffix" : "" }, { "dropping-particle" : "", "family" : "Pitk\u00e4nen", "given" : "Asla", "non-dropping-particle" : "", "parse-names" : false, "suffix" : "" } ], "container-title" : "Journal of neurotrauma", "id" : "ITEM-2", "issue" : "14", "issued" : { "date-parts" : [ [ "2013", "7", "15" ] ] }, "page" : "1305-9", "title" : "MRI biomarkers for post-traumatic epileptogenesis.", "type" : "article-journal", "volume" : "30" }, "uris" : [ "http://www.mendeley.com/documents/?uuid=56da0547-9e63-4a9f-8899-4cbf9c6225e6" ] } ], "mendeley" : { "formattedCitation" : "&lt;sup&gt;22,23&lt;/sup&gt;", "plainTextFormattedCitation" : "22,23", "previouslyFormattedCitation" : "&lt;sup&gt;16,37&lt;/sup&gt;" }, "properties" : { "noteIndex" : 0 }, "schema" : "https://github.com/citation-style-language/schema/raw/master/csl-citation.json" }</w:instrText>
      </w:r>
      <w:r w:rsidR="00892BAB" w:rsidRPr="00892BAB">
        <w:fldChar w:fldCharType="separate"/>
      </w:r>
      <w:r w:rsidR="000F3682" w:rsidRPr="000F3682">
        <w:rPr>
          <w:noProof/>
          <w:vertAlign w:val="superscript"/>
        </w:rPr>
        <w:t>22,23</w:t>
      </w:r>
      <w:r w:rsidR="00892BAB" w:rsidRPr="00892BAB">
        <w:fldChar w:fldCharType="end"/>
      </w:r>
      <w:r w:rsidR="00633A1D" w:rsidRPr="00892BAB">
        <w:t xml:space="preserve"> </w:t>
      </w:r>
      <w:r w:rsidR="00BB0F34" w:rsidRPr="00892BAB">
        <w:t xml:space="preserve">data </w:t>
      </w:r>
      <w:r w:rsidR="00633A1D" w:rsidRPr="00892BAB">
        <w:t xml:space="preserve">and </w:t>
      </w:r>
      <w:r w:rsidR="00BB0F34" w:rsidRPr="00892BAB">
        <w:t>literature review of</w:t>
      </w:r>
      <w:r w:rsidR="003579CF" w:rsidRPr="00892BAB">
        <w:t xml:space="preserve"> plasma protein and microRNA biomarkers</w:t>
      </w:r>
      <w:r w:rsidR="00892BAB" w:rsidRPr="00892BAB">
        <w:fldChar w:fldCharType="begin" w:fldLock="1"/>
      </w:r>
      <w:r w:rsidR="000F3682">
        <w:instrText>ADDIN CSL_CITATION { "citationItems" : [ { "id" : "ITEM-1", "itemData" : { "DOI" : "10.1038/srep10201", "ISSN" : "2045-2322", "PMID" : "25984652", "abstract" : "MicroRNAs (miRNAs) open up a new field for molecular diagnosis for cancer and other diseases based on their stability in serum. However, the role of circulating miRNAs in plasma/serum in epilepsy diagnosis is still unclear. The aim of this study was to evaluate whether miRNAs can be used as biomarkers for drug-resistant epilepsy. We measured the differences in serum miRNA levels between 30 drug-resistant patients and 30 drug-responsive epilepsy patients in discovery and training phases using Illumina HiSeq2000 sequencing followed by quantitative reverse transcriptase polymerase chain reaction (qRT-PCR) assays. The selected miRNAs were then validated in 77 drug-resistant epilepsy patients, 81 drug-responsive epilepsy patients and 85 healthy controls by qRT-PCR. We found that circulating miRNAs are differentially expressed between drug-resistant group and drug-responsive group. MiR-194-5p, -301a-3p, -30b-5p, -342-5p and -4446-3p were significantly deregulated in drug-resistant group compared to drug-responsive group and control group. Among these 5 miRNAs, miR-301a-3p had the best diagnostic value for drug-resistant epilepsy with 80.5% sensitivity and 81.2% specificity, and was negatively associated with seizure severity. These provide the rationale for further confirmation studies in larger prospective cohorts and in other ethnics.", "author" : [ { "dropping-particle" : "", "family" : "Wang", "given" : "Jun", "non-dropping-particle" : "", "parse-names" : false, "suffix" : "" }, { "dropping-particle" : "", "family" : "Tan", "given" : "Lan", "non-dropping-particle" : "", "parse-names" : false, "suffix" : "" }, { "dropping-particle" : "", "family" : "Tan", "given" : "Lin", "non-dropping-particle" : "", "parse-names" : false, "suffix" : "" }, { "dropping-particle" : "", "family" : "Tian", "given" : "Yan", "non-dropping-particle" : "", "parse-names" : false, "suffix" : "" }, { "dropping-particle" : "", "family" : "Ma", "given" : "Jing", "non-dropping-particle" : "", "parse-names" : false, "suffix" : "" }, { "dropping-particle" : "", "family" : "Tan", "given" : "Chen-Chen", "non-dropping-particle" : "", "parse-names" : false, "suffix" : "" }, { "dropping-particle" : "", "family" : "Wang", "given" : "Hui-Fu", "non-dropping-particle" : "", "parse-names" : false, "suffix" : "" }, { "dropping-particle" : "", "family" : "Liu", "given" : "Ying", "non-dropping-particle" : "", "parse-names" : false, "suffix" : "" }, { "dropping-particle" : "", "family" : "Tan", "given" : "Meng-Shan", "non-dropping-particle" : "", "parse-names" : false, "suffix" : "" }, { "dropping-particle" : "", "family" : "Jiang", "given" : "Teng", "non-dropping-particle" : "", "parse-names" : false, "suffix" : "" }, { "dropping-particle" : "", "family" : "Yu", "given" : "Jin-Tai", "non-dropping-particle" : "", "parse-names" : false, "suffix" : "" } ], "container-title" : "Scientific reports", "id" : "ITEM-1", "issued" : { "date-parts" : [ [ "2015", "1" ] ] }, "page" : "10201", "title" : "Circulating microRNAs are promising novel biomarkers for drug-resistant epilepsy.", "type" : "article-journal", "volume" : "5" }, "uris" : [ "http://www.mendeley.com/documents/?uuid=9a1b45a7-ebb2-4805-9360-9e2742a8d620" ] }, { "id" : "ITEM-2", "itemData" : { "DOI" : "10.1007/s11064-015-1773-0", "ISSN" : "1573-6903", "PMID" : "26645999", "abstract" : "Early biomarker-based diagnosis of focal cortical dysplasia (FCD) represents a major clinical challenge. The aim of this study was to identify novel brain microRNAs (miRNAs) in patients with refractory epilepsy and FCD as potential biomarkers. We evaluated serum hsa-miR-4521 as a promising novel biomarker in patients with FCD. Tissue for microarray was obtained from nine patients with temporal lobe refractory epilepsy who underwent surgery to remove epileptic foci identified by cortical video electroencephalogram monitoring. Control tissue was collected from eight patients with hypertension who required emergency surgery to remove an intracranial hematoma. The Affymetrix(\u00ae) GeneChip(\u00ae) Command Console(\u00ae) Software (Affymetrix miRNA 4.0) was used to compare miRNA expression in the cerebral cortex of experimental and control patients. Temporal cortex tissue and serum samples were taken from the same patients for verification of hsa-miR-4521 expression by real-time quantitative polymerase chain reaction (RT-qPCR). The experimental and control patients did not differ significantly in terms of age and gender. 19.4\u00a0% (148/764) of the total miRNAs were differentially expressed in experimental and control tissue, which is in agreement with the existing literature. We selected miRNA-4521 for further analysis; the fold-change in expression was 14.4707 and the q value was almost 0, which confirmed up-regulation. Significant up-regulation of hsa-miR-4521 was further validated by RT-qPCR. miRNA microarrays can efficiently and conveniently identify differentially expressed miRNAs in epilepsy brain tissue. This is the first study to identify differential expression of hsa-miR-4521 in brain tissue and serum of refractory epilepsy patients and suggests that serum hsa-miR-4521 may represent a potential diagnostic biomarker for FCD with refractory epilepsy.", "author" : [ { "dropping-particle" : "", "family" : "Wang", "given" : "Xiaofeng", "non-dropping-particle" : "", "parse-names" : false, "suffix" : "" }, { "dropping-particle" : "", "family" : "Sun", "given" : "Yuqiang", "non-dropping-particle" : "", "parse-names" : false, "suffix" : "" }, { "dropping-particle" : "", "family" : "Tan", "given" : "Zeshi", "non-dropping-particle" : "", "parse-names" : false, "suffix" : "" }, { "dropping-particle" : "", "family" : "Che", "given" : "Ningwei", "non-dropping-particle" : "", "parse-names" : false, "suffix" : "" }, { "dropping-particle" : "", "family" : "Ji", "given" : "Anlong", "non-dropping-particle" : "", "parse-names" : false, "suffix" : "" }, { "dropping-particle" : "", "family" : "Luo", "given" : "Xiaodong", "non-dropping-particle" : "", "parse-names" : false, "suffix" : "" }, { "dropping-particle" : "", "family" : "Sun", "given" : "Xu", "non-dropping-particle" : "", "parse-names" : false, "suffix" : "" }, { "dropping-particle" : "", "family" : "Li", "given" : "Xinyu", "non-dropping-particle" : "</w:instrText>
      </w:r>
      <w:r w:rsidR="000F3682" w:rsidRPr="000F3682">
        <w:instrText>", "parse-names" : false, "suffix" : "" }, { "dropping-particle" : "", "family" : "Yang", "given" : "Kang", "non-dropping-particle" : "", "parse-names" : false, "suffix" : "" }, { "dropping-particle" : "", "family" : "Wang", "given" : "Guanyu", "non-dropping-particle" : "", "parse-names" : false, "suffix" : "" }, { "dropping-particle" : "", "family" : "Luan", "given" : "Lan", "non-dropping-particle" : "", "parse-names" : false, "suffix" : "" }, { "dropping-particle" : "", "family" : "Liu", "given" : "Yaoling", "non-dropping-particle" : "", "parse-names" : false, "suffix" : "" }, { "dropping-particle" : "", "family" : "Wei", "given" : "Minghai", "non-dropping-particle" : "", "parse-names" : false, "suffix" : "" }, { "dropping-particle" : "", "family" : "Yin", "given" : "Jian", "non-dropping-particle" : "", "parse-names" : false, "suffix" : "" } ], "container-title" : "Neurochemical research", "id" : "ITEM-2", "issued" : { "date-parts" : [ [ "2015", "12", "8" ] ] }, "title" : "Serum MicroRNA-4521 is a Potential Biomarker for Focal Cortical Dysplasia with Refractory Epilepsy.", "type" : "article-journal" }, "uris" : [ "http://www.mendeley.com/documents/?uuid=911d7416-1b97-4012-ba0d-e6b80cf93bb9" ] } ], "mendeley" : { "formattedCitation" : "&lt;sup&gt;52,54&lt;/sup&gt;", "plainTextFormattedCitation" : "52,54", "previouslyFormattedCitation" : "&lt;sup&gt;43,54&lt;/sup&gt;" }, "properties" : { "noteIndex" : 0 }, "schema" : "https://github.com/citation-style-language/schema/raw/master/csl-citation.json" }</w:instrText>
      </w:r>
      <w:r w:rsidR="00892BAB" w:rsidRPr="00892BAB">
        <w:fldChar w:fldCharType="separate"/>
      </w:r>
      <w:r w:rsidR="000F3682" w:rsidRPr="000F3682">
        <w:rPr>
          <w:noProof/>
          <w:vertAlign w:val="superscript"/>
        </w:rPr>
        <w:t>52,54</w:t>
      </w:r>
      <w:r w:rsidR="00892BAB" w:rsidRPr="00892BAB">
        <w:fldChar w:fldCharType="end"/>
      </w:r>
      <w:r w:rsidR="003579CF" w:rsidRPr="000F3682">
        <w:t>,</w:t>
      </w:r>
      <w:r w:rsidR="00633A1D" w:rsidRPr="000F3682">
        <w:t xml:space="preserve"> we expect that the </w:t>
      </w:r>
      <w:r w:rsidR="00BB0F34" w:rsidRPr="000F3682">
        <w:t xml:space="preserve">minimum </w:t>
      </w:r>
      <w:r w:rsidR="00633A1D" w:rsidRPr="000F3682">
        <w:t xml:space="preserve">mean difference between TBI epilepsy and TBI no-epilepsy groups is 0.15 (15%) and SD 0.15 (15%) normalized units. Based on these values, sample size of 11 epileptic and 33 non-epileptic rats </w:t>
      </w:r>
      <w:r w:rsidR="00A65478" w:rsidRPr="000F3682">
        <w:t xml:space="preserve">will </w:t>
      </w:r>
      <w:r w:rsidR="00633A1D" w:rsidRPr="000F3682">
        <w:t>provide 80% power at a significance level of p&lt;0.05 (</w:t>
      </w:r>
      <w:r w:rsidR="0052451D" w:rsidRPr="000F3682">
        <w:t>MedCalc15 software</w:t>
      </w:r>
      <w:r w:rsidR="00633A1D" w:rsidRPr="000F3682">
        <w:t>).</w:t>
      </w:r>
      <w:r w:rsidR="003579CF" w:rsidRPr="000F3682">
        <w:t xml:space="preserve"> If the plasma biomarker AUC will be &gt;0.850, our sample size will allow </w:t>
      </w:r>
      <w:r w:rsidR="0052451D" w:rsidRPr="000F3682">
        <w:t>a subgroup ana</w:t>
      </w:r>
      <w:r w:rsidR="00BB0F34" w:rsidRPr="000F3682">
        <w:t>lysis within the cohort [</w:t>
      </w:r>
      <w:r w:rsidR="0052451D" w:rsidRPr="000F3682">
        <w:rPr>
          <w:i/>
        </w:rPr>
        <w:t xml:space="preserve">e.g., </w:t>
      </w:r>
      <w:r w:rsidR="0052451D" w:rsidRPr="000F3682">
        <w:t>rapidly progressing (8 epilepsy, 24 no epilepsy) vs. slowly-progressing (8 epilepsy, 24 no epilepsy) MRI-pathology groups</w:t>
      </w:r>
      <w:r w:rsidR="00BB0F34" w:rsidRPr="000F3682">
        <w:t>]</w:t>
      </w:r>
      <w:r w:rsidR="0052451D" w:rsidRPr="000F3682">
        <w:t>.</w:t>
      </w:r>
    </w:p>
    <w:p w14:paraId="42D21F39" w14:textId="084B66D3" w:rsidR="00700255" w:rsidRDefault="00A43631" w:rsidP="006A4104">
      <w:pPr>
        <w:pStyle w:val="Heading1"/>
        <w:widowControl w:val="0"/>
        <w:spacing w:afterLines="20" w:after="48"/>
      </w:pPr>
      <w:r>
        <w:t xml:space="preserve">6. </w:t>
      </w:r>
      <w:r w:rsidR="003D3842" w:rsidRPr="000D6C8D">
        <w:t>Potential problems for each S</w:t>
      </w:r>
      <w:r w:rsidR="005F47AF">
        <w:t xml:space="preserve">pecific </w:t>
      </w:r>
      <w:r w:rsidR="003D3842" w:rsidRPr="000D6C8D">
        <w:t>A</w:t>
      </w:r>
      <w:r w:rsidR="005F47AF">
        <w:t>im,</w:t>
      </w:r>
      <w:r w:rsidR="003D3842" w:rsidRPr="000D6C8D">
        <w:t xml:space="preserve"> with possible solutions</w:t>
      </w:r>
    </w:p>
    <w:p w14:paraId="5B1FCFAC" w14:textId="5D265225" w:rsidR="00115FFF" w:rsidRPr="000F3682" w:rsidRDefault="00A43631" w:rsidP="006A4104">
      <w:pPr>
        <w:pStyle w:val="NoSpacing"/>
        <w:widowControl w:val="0"/>
        <w:spacing w:afterLines="20" w:after="48"/>
        <w:rPr>
          <w:b/>
        </w:rPr>
      </w:pPr>
      <w:r>
        <w:rPr>
          <w:rStyle w:val="Heading2Char"/>
        </w:rPr>
        <w:t xml:space="preserve">6.1. </w:t>
      </w:r>
      <w:r w:rsidR="006A1BF5" w:rsidRPr="00115FFF">
        <w:rPr>
          <w:rStyle w:val="Heading2Char"/>
        </w:rPr>
        <w:t>Harmonization</w:t>
      </w:r>
      <w:r w:rsidR="00251E1C" w:rsidRPr="00115FFF">
        <w:rPr>
          <w:rStyle w:val="Heading2Char"/>
        </w:rPr>
        <w:t xml:space="preserve"> of experiments between the 3 study sites</w:t>
      </w:r>
      <w:r w:rsidR="006E486E" w:rsidRPr="000F3682">
        <w:rPr>
          <w:b/>
        </w:rPr>
        <w:t xml:space="preserve"> (Kuopio, UCLA, Melbourne)</w:t>
      </w:r>
      <w:r w:rsidR="00F95383">
        <w:rPr>
          <w:b/>
        </w:rPr>
        <w:t>:</w:t>
      </w:r>
      <w:r w:rsidR="000C63AF" w:rsidRPr="000F3682">
        <w:rPr>
          <w:b/>
        </w:rPr>
        <w:t xml:space="preserve"> </w:t>
      </w:r>
      <w:r w:rsidR="00CF2BDD" w:rsidRPr="000F3682">
        <w:t xml:space="preserve">We </w:t>
      </w:r>
      <w:r w:rsidR="00A65478" w:rsidRPr="000F3682">
        <w:t xml:space="preserve">will </w:t>
      </w:r>
      <w:r w:rsidR="00CF2BDD" w:rsidRPr="000F3682">
        <w:t xml:space="preserve">use </w:t>
      </w:r>
      <w:r w:rsidR="0092763D" w:rsidRPr="000F3682">
        <w:t xml:space="preserve">established </w:t>
      </w:r>
      <w:r w:rsidR="00CF2BDD" w:rsidRPr="000F3682">
        <w:t>methodology to induce temporal lobe TBI</w:t>
      </w:r>
      <w:r w:rsidR="00892BAB">
        <w:fldChar w:fldCharType="begin" w:fldLock="1"/>
      </w:r>
      <w:r w:rsidR="000F3682">
        <w:instrText>ADDIN CSL_CITATION { "citationItems" : [ { "id" : "ITEM-1", "itemData" : { "DOI" : "10.1016/j.neuroscience.2006.03.012", "ISSN" : "0306-4522", "PMID" : "16650603", "abstract" : "Although traumatic brain injury is a major cause of symptomatic epilepsy, the mechanism by which it leads to recurrent seizures is unknown. An animal model of posttraumatic epilepsy that reliably reproduces the clinical sequelae of human traumatic brain injury is essential to identify the molecular and cellular substrates of posttraumatic epileptogenesis, and perform preclinical screening of new antiepileptogenic compounds. We studied the electrophysiologic, behavioral, and structural features of posttraumatic epilepsy induced by severe, non-penetrating lateral fluid-percussion brain injury in rats. Data from two independent experiments indicated that 43% to 50% of injured animals developed epilepsy, with a latency period between 7 weeks to 1 year. Mean seizure frequency was 0.3+/-0.2 seizures per day and mean seizure duration was 113+/-46 s. Behavioral seizure severity increased over time in the majority of animals. Secondarily-generalized seizures comprised an average of 66+/-37% of all seizures. Mossy fiber sprouting was increased in the ipsilateral hippocampus of animals with posttraumatic epilepsy compared with those subjected to traumatic brain injury without epilepsy. Stereologic cell counts indicated a loss of dentate hilar neurons ipsilaterally following traumatic brain injury. Our data suggest that posttraumatic epilepsy occurs with a frequency of 40% to 50% after severe non-penetrating fluid-percussion brain injury in rats, and that the lateral fluid percussion model can serve as a clinically-relevant tool for pathophysiologic and preclinical studies.", "author" : [ { "dropping-particle" : "", "family" : "Kharatishvili", "given" : "I", "non-dropping-particle" : "", "parse-names" : false, "suffix" : "" }, { "dropping-particle" : "", "family" : "Nissinen", "given" : "J P", "non-dropping-particle" : "", "parse-names" : false, "suffix" : "" }, { "dropping-particle" : "", "family" : "McIntosh", "given" : "T K", "non-dropping-particle" : "", "parse-names" : false, "suffix" : "" }, { "dropping-particle" : "", "family" : "Pitk\u00e4nen", "given" : "A", "non-dropping-particle" : "", "parse-names" : false, "suffix" : "" } ], "container-title" : "Neuroscience", "id" : "ITEM-1", "issue" : "2", "issued" : { "date-parts" : [ [ "2006", "6", "30" ] ] }, "page" : "685-97", "title" : "A model of posttraumatic epilepsy induced by lateral fluid-percussion brain injury in rats.", "type" : "article-journal", "volume" : "140" }, "uris" : [ "http://www.mendeley.com/documents/?uuid=7fd88a74-328b-4a64-8775-88a652bdc9d1" ] }, { "id" : "ITEM-2", "itemData" : { "ISSN" : "0306-4522", "PMID" : "2761692", "abstract" : "Experimental fluid-percussion models produce brain injury by rapidly injecting saline into the closed cranium. In the present study we characterize the physiological, histopathological and neurological responses to mechanical brain injury in the rat produced by lateral fluid-percussion injury of graded severity. Physiological experiments (n = 105) demonstrated that all levels of injury produced an acute and transient systemic hypertension and bradycardia. Acute hypertension followed by significant hypotension occurred at higher magnitudes of injury. Post-injury suppression of electroencephalographic amplitude was related to the severity of injury. An increase in slow wave (delta/theta) electroencephalographic activity with a concomitant decrease in alpha/beta electroencephalographic activity were observed only at moderate and high magnitude of injury and were correlated with a worsened neurological outcome (r = 0.84; P less than 0.05) and increased mortality (r = 0.66; P less than 0.05). Alterations in brainstem auditory-evoked potentials were also observed only at the higher levels of injury. Histopathological analysis revealed that the extent of post-injury hemorrhage, cavitation and vascular disruption (as measured by extravasation of Evans Blue dye) was greater at the higher magnitudes of injury. Neurological scoring performed over a 4-week post-injury period demonstrated that lateral fluid-percussion brain injury produces a chronic neurological deficit that is directly related to the severity of injury. Survival was also significantly reduced at the higher magnitudes of injury. These data demonstrate that the lateral model of fluid-percussion injury in the rat reproduces many of the features of head injury observed in other models and species and may therefore be a useful experimental model for the study of the pathophysiology of traumatic brain injury.", "author" : [ { "dropping-particle" : "", "family" : "McIntosh", "given" : "T K", "non-dropping-particle" : "", "parse-names" : false, "suffix" : "" }, { "dropping-particle" : "", "family" : "Vink", "given" : "R", "non-dropping-particle" : "", "parse-names" : false, "suffix" : "" }, { "dropping-particle" : "", "family" : "Noble", "given" : "L", "non-dropping-particle" : "", "parse-names" : false, "suffix" : "" }, { "dropping-particle" : "", "family" : "Yamakami", "given" : "I", "non-dropping-particle" : "", "parse-names" : false, "suffix" : "" }, { "dropping-particle" : "", "family" : "Fernyak", "given" : "S", "non-dropping-particle" : "", "parse-names" : false, "suffix" : "" }, { "dropping-particle" : "", "family" : "Soares", "given" : "H", "non-dropping-particle" : "", "parse-names" : false, "suffix" : "" }, { "dropping-particle" : "", "family" : "Faden", "given" : "A L", "non-dropping-particle" : "", "parse-names" : false, "suffix" : "" } ], "container-title" : "Neuroscience", "id" : "ITEM-2", "issue" : "1", "issued" : { "date-parts" : [ [ "1989", "1" ] ] }, "page" : "233-44", "title" : "Traumatic brain injury in the rat: characterization of a lateral fluid-percussion model.", "type" : "article-journal", "volume" : "28" }, "uris" : [ "http://www.mendeley.com/documents/?uuid=7a8cb027-5fd2-4b29-bfa8-acbb458f2332" ] }, { "id" : "ITEM-3", "itemData" : { "DOI" : "10.2967/jnumed.110.078626", "ISSN" : "1535-5667", "PMID" : "21051651", "abstract" : "UNLABELLED: Traumatic brain injury (TBI) has a high incidence of long-term neurologic and neuropsychiatric morbidity. Metabolic and structural changes in rat brains were assessed after TBI using serial (18)F-FDG PET and 3-dimensional MRI in vivo.\n\nMETHODS: Rats underwent lateral fluid percussion injury (FPI; n = 16) or a sham procedure (n = 11). PET and MR images were acquired at 1 wk and at 1, 3, and 6 mo after injury. Morphologic changes were assessed using MRI-based regions of interest, and hippocampal shape changes were assessed with large-deformation high-dimensional mapping. Metabolic changes were assessed using region-of-interest analysis and statistical parametric mapping with the flexible factorial analysis. Anxiety-like behavior and learning were assessed at 1, 3, and 6 mo after injury.\n\nRESULTS: PET analyses showed widespread hypometabolism in injured rats, in particular involving the ipsilateral cortex, hippocampus, and amygdalae, present at 1 wk after FPI, most prominent at 1 mo, and then decreasing. Compared with the sham group, rats in the FPI group had decreased structural volume which progressively increased over 3-6 mo, occurring in the ipsilateral cortex, hippocampus, and ventricles after FPI (P &lt; 0.05). Large-deformation high-dimensional mapping showed evolving hippocampal shape changes across the 6 mo after FPI. Injured rats displayed increased anxiety-like behavior (P &lt; 0.05), but there were no direct correlations between the severity of the behavior abnormalities and functional or structural imaging changes.\n\nCONCLUSION: In selected brain structures, FPI induces early hypometabolism and delayed progressive atrophic changes that are dynamic and continue to evolve for months. These findings have implications for the understanding of the pathophysiology and evolution of long-term neurologic morbidity following TBI, and indicate an extended window for targeted neuroprotective interventions.", "author" : [ { "dropping-particle" : "", "family" : "Liu", "given" : "Ying R", "non-dropping-particle" : "", "parse-names" : false, "suffix" : "" }, { "dropping-particle" : "", "family" : "Cardamone", "given" : "Lisa", "non-dropping-particle" : "", "parse-names" : false, "suffix" : "" }, { "dropping-particle" : "", "family" : "Hogan", "given" : "R Edward", "non-dropping-particle" : "", "parse-names" : false, "suffix" : "" }, { "dropping-particle" : "", "family" : "Gregoire", "given" : "Marie-Claude", "non-dropping-particle" : "", "parse-names" : false, "suffix" : "" }, { "dropping-particle" : "", "family" : "Williams", "given" : "John P", "non-dropping-particle" : "", "parse-names" : false, "suffix" : "" }, { "dropping-particle" : "", "family" : "Hicks", "given" : "Rod J", "non-dropping-particle" : "", "parse-names" : false, "suffix" : "" }, { "dropping-particle" : "", "family" : "Binns", "given" : "David", "non-dropping-particle" : "", "parse-names" : false, "suffix" : "" }, { "dropping-particle" : "", "family" : "Koe", "given" : "Amelia", "non-dropping-particle" : "", "parse-names" : false, "suffix" : "" }, { "dropping-particle" : "", "family" : "Jones", "given" : "Nigel C", "non-dropping-particle" : "", "parse-names" : false, "suffix" : "" }, { "dropping-particle" : "", "family" : "Myers", "given" : "Damian E", "non-dropping-particle" : "", "parse-names" : false, "suffix" : "" }, { "dropping-particle" : "", "family" : "O'Brien", "given" : "Terence J", "non-dropping-particle" : "", "parse-names" : false, "suffix" : "" }, { "dropping-particle" : "", "family" : "Bouilleret", "given" : "Viviane", "non-dropping-particle" : "", "parse-names" : false, "suffix" : "" } ], "container-title" : "Journal of nuclear medicine : official publication, Society of Nuclear Medicine", "id" : "ITEM-3", "issue" : "11", "issued" : { "date-parts" : [ [ "2010", "11" ] ] }, "page" : "1788-95", "title" : "Progressive metabolic and structural cerebral perturbations after traumatic brain injury: an in vivo imaging study in the rat.", "type" : "article-journal", "volume" : "51" }, "uris" : [ "http://www.mendeley.com/documents/?uuid=f99bdced-e10c-4055-9bad-675602d2eafa" ] } ], "mendeley" : { "formattedCitation" : "&lt;sup&gt;27,31,33&lt;/sup&gt;", "plainTextFormattedCitation" : "27,31,33", "previouslyFormattedCitation" : "&lt;sup&gt;9,20,23&lt;/sup&gt;" }, "properties" : { "noteIndex" : 0 }, "schema" : "https://github.com/citation-style-language/schema/raw/master/csl-citation.json" }</w:instrText>
      </w:r>
      <w:r w:rsidR="00892BAB">
        <w:fldChar w:fldCharType="separate"/>
      </w:r>
      <w:r w:rsidR="000F3682" w:rsidRPr="000F3682">
        <w:rPr>
          <w:noProof/>
          <w:vertAlign w:val="superscript"/>
        </w:rPr>
        <w:t>27,31,33</w:t>
      </w:r>
      <w:r w:rsidR="00892BAB">
        <w:fldChar w:fldCharType="end"/>
      </w:r>
      <w:r w:rsidR="00CF2BDD" w:rsidRPr="000F3682">
        <w:t xml:space="preserve">. </w:t>
      </w:r>
      <w:r w:rsidR="00502E78" w:rsidRPr="000F3682">
        <w:t>As aiming to perfect similarity in all experimental procedures between the 3 study sites would likely fail</w:t>
      </w:r>
      <w:r w:rsidR="00892BAB">
        <w:fldChar w:fldCharType="begin" w:fldLock="1"/>
      </w:r>
      <w:r w:rsidR="000F3682">
        <w:instrText>ADDIN CSL_CITATION { "citationItems" : [ { "id" : "ITEM-1", "itemData" : { "DOI" : "10.1097/TA.0b013e31822117fe", "ISSN" : "1529-8809", "PMID" : "21795873", "author" : [ { "dropping-particle" : "", "family" : "Kochanek", "given" : "Patrick M", "non-dropping-particle" : "", "parse-names" : false, "suffix" : "" }, { "dropping-particle" : "", "family" : "Bramlett", "given" : "Helen", "non-dropping-particle" : "", "parse-names" : false, "suffix" : "" }, { "dropping-particle" : "", "family" : "Dietrich", "given" : "W Dalton", "non-dropping-particle" : "", "parse-names" : false, "suffix" : "" }, { "dropping-particle" : "", "family" : "Dixon", "given" : "C Edward", "non-dropping-particle" : "", "parse-names" : false, "suffix" : "" }, { "dropping-particle" : "", "family" : "Hayes", "given" : "Ronald L", "non-dropping-particle" : "", "parse-names" : false, "suffix" : "" }, { "dropping-particle" : "", "family" : "Povlishock", "given" : "John", "non-dropping-particle" : "", "parse-names" : false, "suffix" : "" }, { "dropping-particle" : "", "family" : "Tortella", "given" : "Frank C", "non-dropping-particle" : "", "parse-names" : false, "suffix" : "" }, { "dropping-particle" : "", "family" : "Wang", "given" : "Kevin K W", "non-dropping-particle" : "", "parse-names" : false, "suffix" : "" } ], "container-title" : "The Journal of trauma", "id" : "ITEM-1", "issue" : "1 Suppl", "issued" : { "date-parts" : [ [ "2011", "7" ] ] }, "page" : "S15-24", "title" : "A novel multicenter preclinical drug screening and biomarker consortium for experimental traumatic brain injury: operation brain trauma therapy.", "type" : "article-journal", "volume" : "71" }, "uris" : [ "http://www.mendeley.com/documents/?uuid=5b64cb1f-e8c1-44ad-8cce-e400bb84cc45" ] } ], "mendeley" : { "formattedCitation" : "&lt;sup&gt;30&lt;/sup&gt;", "plainTextFormattedCitation" : "30", "previouslyFormattedCitation" : "&lt;sup&gt;55&lt;/sup&gt;" }, "properties" : { "noteIndex" : 0 }, "schema" : "https://github.com/citation-style-language/schema/raw/master/csl-citation.json" }</w:instrText>
      </w:r>
      <w:r w:rsidR="00892BAB">
        <w:fldChar w:fldCharType="separate"/>
      </w:r>
      <w:r w:rsidR="000F3682" w:rsidRPr="000F3682">
        <w:rPr>
          <w:noProof/>
          <w:vertAlign w:val="superscript"/>
        </w:rPr>
        <w:t>30</w:t>
      </w:r>
      <w:r w:rsidR="00892BAB">
        <w:fldChar w:fldCharType="end"/>
      </w:r>
      <w:r w:rsidR="00502E78" w:rsidRPr="000F3682">
        <w:t>, w</w:t>
      </w:r>
      <w:r w:rsidR="000C63AF" w:rsidRPr="000F3682">
        <w:t xml:space="preserve">e </w:t>
      </w:r>
      <w:r w:rsidR="00A65478" w:rsidRPr="000F3682">
        <w:t xml:space="preserve">will </w:t>
      </w:r>
      <w:r w:rsidR="00CF2BDD" w:rsidRPr="000F3682">
        <w:t xml:space="preserve">acknowledge </w:t>
      </w:r>
      <w:r w:rsidR="006731C3" w:rsidRPr="000F3682">
        <w:t xml:space="preserve">the </w:t>
      </w:r>
      <w:r w:rsidR="000C63AF" w:rsidRPr="000F3682">
        <w:t xml:space="preserve">variability </w:t>
      </w:r>
      <w:r w:rsidR="00502E78" w:rsidRPr="000F3682">
        <w:t>and take advantage However, t</w:t>
      </w:r>
      <w:r w:rsidR="00CF2BDD" w:rsidRPr="000F3682">
        <w:t xml:space="preserve">his </w:t>
      </w:r>
      <w:r w:rsidR="0092763D" w:rsidRPr="000F3682">
        <w:t>aligns with</w:t>
      </w:r>
      <w:r w:rsidR="00CF2BDD" w:rsidRPr="000F3682">
        <w:t xml:space="preserve"> </w:t>
      </w:r>
      <w:r w:rsidR="006E486E" w:rsidRPr="000F3682">
        <w:t xml:space="preserve">human </w:t>
      </w:r>
      <w:r w:rsidR="00CF2BDD" w:rsidRPr="000F3682">
        <w:t xml:space="preserve">TBI </w:t>
      </w:r>
      <w:r w:rsidR="0092763D" w:rsidRPr="000F3682">
        <w:t>sub</w:t>
      </w:r>
      <w:r w:rsidR="006E486E" w:rsidRPr="000F3682">
        <w:t xml:space="preserve">populations </w:t>
      </w:r>
      <w:r w:rsidR="00CF2BDD" w:rsidRPr="000F3682">
        <w:t xml:space="preserve">which </w:t>
      </w:r>
      <w:r w:rsidR="006E486E" w:rsidRPr="000F3682">
        <w:t>are not genetically homogeneous either</w:t>
      </w:r>
      <w:r w:rsidR="000C63AF" w:rsidRPr="000F3682">
        <w:t xml:space="preserve">. </w:t>
      </w:r>
      <w:r w:rsidR="00251E1C" w:rsidRPr="000F3682">
        <w:t>Importantly</w:t>
      </w:r>
      <w:r w:rsidR="000C63AF" w:rsidRPr="000F3682">
        <w:t xml:space="preserve">, we </w:t>
      </w:r>
      <w:r w:rsidR="00251E1C" w:rsidRPr="000F3682">
        <w:t xml:space="preserve">will </w:t>
      </w:r>
      <w:r w:rsidR="000C63AF" w:rsidRPr="000F3682">
        <w:t xml:space="preserve">control the </w:t>
      </w:r>
      <w:r w:rsidR="005876CF" w:rsidRPr="000F3682">
        <w:t xml:space="preserve">critical aspects </w:t>
      </w:r>
      <w:r w:rsidR="00502E78" w:rsidRPr="000F3682">
        <w:t xml:space="preserve">of the study </w:t>
      </w:r>
      <w:r w:rsidR="005876CF" w:rsidRPr="000F3682">
        <w:t xml:space="preserve">between </w:t>
      </w:r>
      <w:r w:rsidR="000C63AF" w:rsidRPr="000F3682">
        <w:t>inter-site experimentation</w:t>
      </w:r>
      <w:r w:rsidR="00251E1C" w:rsidRPr="000F3682">
        <w:t xml:space="preserve"> as follows</w:t>
      </w:r>
      <w:r w:rsidR="000C63AF" w:rsidRPr="000F3682">
        <w:t xml:space="preserve">: </w:t>
      </w:r>
      <w:r w:rsidR="006E5605" w:rsidRPr="000F3682">
        <w:t xml:space="preserve">(i) we will harmonize the EEG and MRI </w:t>
      </w:r>
      <w:r w:rsidR="00C0792B" w:rsidRPr="000F3682">
        <w:t xml:space="preserve">hardware and their use </w:t>
      </w:r>
      <w:r w:rsidR="006E5605" w:rsidRPr="000F3682">
        <w:t xml:space="preserve">as tabulated in </w:t>
      </w:r>
      <w:r w:rsidR="00C0792B" w:rsidRPr="000F3682">
        <w:rPr>
          <w:i/>
        </w:rPr>
        <w:t>Facilities</w:t>
      </w:r>
      <w:r w:rsidR="006E5605" w:rsidRPr="000F3682">
        <w:rPr>
          <w:i/>
        </w:rPr>
        <w:t xml:space="preserve"> enclosure</w:t>
      </w:r>
      <w:r w:rsidR="006E5605" w:rsidRPr="000F3682">
        <w:t xml:space="preserve">, and </w:t>
      </w:r>
      <w:r w:rsidR="000C63AF" w:rsidRPr="000F3682">
        <w:t>(i</w:t>
      </w:r>
      <w:r w:rsidR="006E5605" w:rsidRPr="000F3682">
        <w:t>i</w:t>
      </w:r>
      <w:r w:rsidR="000C63AF" w:rsidRPr="000F3682">
        <w:t>) we will use CDEs and fill out CRFs to collect data to statistically analyze the possible effect</w:t>
      </w:r>
      <w:r w:rsidR="00251E1C" w:rsidRPr="000F3682">
        <w:t>s</w:t>
      </w:r>
      <w:r w:rsidR="000C63AF" w:rsidRPr="000F3682">
        <w:t xml:space="preserve"> of procedures </w:t>
      </w:r>
      <w:r w:rsidR="00251E1C" w:rsidRPr="000F3682">
        <w:t xml:space="preserve">and their site-dependency </w:t>
      </w:r>
      <w:r w:rsidR="000C63AF" w:rsidRPr="000F3682">
        <w:t>on outcome, (</w:t>
      </w:r>
      <w:r w:rsidR="006E5605" w:rsidRPr="000F3682">
        <w:t>i</w:t>
      </w:r>
      <w:r w:rsidR="000C63AF" w:rsidRPr="000F3682">
        <w:t xml:space="preserve">ii) </w:t>
      </w:r>
      <w:r w:rsidR="00251E1C" w:rsidRPr="000F3682">
        <w:t>we</w:t>
      </w:r>
      <w:r w:rsidR="000C63AF" w:rsidRPr="000F3682">
        <w:t xml:space="preserve"> will conduct interim analysis of injury severity (</w:t>
      </w:r>
      <w:r w:rsidR="00251E1C" w:rsidRPr="000F3682">
        <w:t xml:space="preserve">&lt;48 h mortality, lesion volume and location in 2 d </w:t>
      </w:r>
      <w:r w:rsidR="000C63AF" w:rsidRPr="000F3682">
        <w:t>MRI) between the sites</w:t>
      </w:r>
      <w:r w:rsidR="00251E1C" w:rsidRPr="000F3682">
        <w:t xml:space="preserve"> after completing</w:t>
      </w:r>
      <w:r w:rsidR="000C63AF" w:rsidRPr="000F3682">
        <w:t xml:space="preserve"> the 1</w:t>
      </w:r>
      <w:r w:rsidR="000C63AF" w:rsidRPr="000F3682">
        <w:rPr>
          <w:vertAlign w:val="superscript"/>
        </w:rPr>
        <w:t>st</w:t>
      </w:r>
      <w:r w:rsidR="000C63AF" w:rsidRPr="000F3682">
        <w:t xml:space="preserve"> set of animals</w:t>
      </w:r>
      <w:r w:rsidR="00251E1C" w:rsidRPr="000F3682">
        <w:t>, (i</w:t>
      </w:r>
      <w:r w:rsidR="006E5605" w:rsidRPr="000F3682">
        <w:t>v</w:t>
      </w:r>
      <w:r w:rsidR="00251E1C" w:rsidRPr="000F3682">
        <w:t>) we will have monthly teleconferences to discuss the progress and possible problems in studies</w:t>
      </w:r>
      <w:r w:rsidR="006E486E" w:rsidRPr="000F3682">
        <w:t>. In particular, technicians/postdoc doing the hands-on work will be included in teleconferences</w:t>
      </w:r>
      <w:r w:rsidR="005876CF" w:rsidRPr="000F3682">
        <w:t>,</w:t>
      </w:r>
      <w:r w:rsidR="00251E1C" w:rsidRPr="000F3682">
        <w:t xml:space="preserve"> (v) i</w:t>
      </w:r>
      <w:r w:rsidR="006E486E" w:rsidRPr="000F3682">
        <w:t>f</w:t>
      </w:r>
      <w:r w:rsidR="00251E1C" w:rsidRPr="000F3682">
        <w:t xml:space="preserve"> data between the sites differs</w:t>
      </w:r>
      <w:r w:rsidR="006E486E" w:rsidRPr="000F3682">
        <w:t xml:space="preserve"> (p&lt;0.05)</w:t>
      </w:r>
      <w:r w:rsidR="00251E1C" w:rsidRPr="000F3682">
        <w:t xml:space="preserve">, </w:t>
      </w:r>
      <w:r w:rsidR="006E486E" w:rsidRPr="000F3682">
        <w:t>we</w:t>
      </w:r>
      <w:r w:rsidR="00251E1C" w:rsidRPr="000F3682">
        <w:t xml:space="preserve"> </w:t>
      </w:r>
      <w:r w:rsidR="006E486E" w:rsidRPr="000F3682">
        <w:t xml:space="preserve">will include study </w:t>
      </w:r>
      <w:r w:rsidR="00251E1C" w:rsidRPr="000F3682">
        <w:t xml:space="preserve">site as a covariate in </w:t>
      </w:r>
      <w:r w:rsidR="006E486E" w:rsidRPr="000F3682">
        <w:t xml:space="preserve">statistical </w:t>
      </w:r>
      <w:r w:rsidR="00251E1C" w:rsidRPr="000F3682">
        <w:t>analysis.</w:t>
      </w:r>
      <w:r w:rsidR="005876CF" w:rsidRPr="000F3682">
        <w:t xml:space="preserve"> We will use </w:t>
      </w:r>
      <w:r w:rsidR="00DB23EA" w:rsidRPr="000F3682">
        <w:t>this approach also</w:t>
      </w:r>
      <w:r w:rsidR="005876CF" w:rsidRPr="000F3682">
        <w:t xml:space="preserve"> </w:t>
      </w:r>
      <w:r w:rsidR="00C67A39" w:rsidRPr="000F3682">
        <w:t xml:space="preserve">to </w:t>
      </w:r>
      <w:r w:rsidR="005876CF" w:rsidRPr="000F3682">
        <w:t>control experimentation between animal cohorts investigated within each study site.</w:t>
      </w:r>
      <w:r w:rsidR="00A65478" w:rsidRPr="000F3682">
        <w:rPr>
          <w:b/>
        </w:rPr>
        <w:t xml:space="preserve"> </w:t>
      </w:r>
    </w:p>
    <w:p w14:paraId="71D0D8BF" w14:textId="1AFCC6FB" w:rsidR="00115FFF" w:rsidRPr="000F3682" w:rsidRDefault="00324583" w:rsidP="006A4104">
      <w:pPr>
        <w:pStyle w:val="NoSpacing"/>
        <w:widowControl w:val="0"/>
        <w:spacing w:afterLines="20" w:after="48"/>
        <w:rPr>
          <w:b/>
        </w:rPr>
      </w:pPr>
      <w:r>
        <w:rPr>
          <w:rFonts w:eastAsia="Times New Roman" w:cs="Arial"/>
          <w:noProof/>
        </w:rPr>
        <w:drawing>
          <wp:anchor distT="0" distB="0" distL="45720" distR="0" simplePos="0" relativeHeight="251651584" behindDoc="0" locked="0" layoutInCell="1" allowOverlap="0" wp14:anchorId="07306414" wp14:editId="75934DB9">
            <wp:simplePos x="0" y="0"/>
            <wp:positionH relativeFrom="margin">
              <wp:align>right</wp:align>
            </wp:positionH>
            <wp:positionV relativeFrom="margin">
              <wp:posOffset>4486275</wp:posOffset>
            </wp:positionV>
            <wp:extent cx="3979545" cy="1752600"/>
            <wp:effectExtent l="0" t="0" r="190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oject 1Timeline_co_02232016.png"/>
                    <pic:cNvPicPr/>
                  </pic:nvPicPr>
                  <pic:blipFill>
                    <a:blip r:embed="rId29">
                      <a:extLst>
                        <a:ext uri="{28A0092B-C50C-407E-A947-70E740481C1C}">
                          <a14:useLocalDpi xmlns:a14="http://schemas.microsoft.com/office/drawing/2010/main" val="0"/>
                        </a:ext>
                      </a:extLst>
                    </a:blip>
                    <a:stretch>
                      <a:fillRect/>
                    </a:stretch>
                  </pic:blipFill>
                  <pic:spPr>
                    <a:xfrm>
                      <a:off x="0" y="0"/>
                      <a:ext cx="3979545" cy="1752600"/>
                    </a:xfrm>
                    <a:prstGeom prst="rect">
                      <a:avLst/>
                    </a:prstGeom>
                  </pic:spPr>
                </pic:pic>
              </a:graphicData>
            </a:graphic>
            <wp14:sizeRelH relativeFrom="margin">
              <wp14:pctWidth>0</wp14:pctWidth>
            </wp14:sizeRelH>
            <wp14:sizeRelV relativeFrom="margin">
              <wp14:pctHeight>0</wp14:pctHeight>
            </wp14:sizeRelV>
          </wp:anchor>
        </w:drawing>
      </w:r>
      <w:r w:rsidR="00A43631">
        <w:rPr>
          <w:rStyle w:val="Heading2Char"/>
        </w:rPr>
        <w:t xml:space="preserve">6.2. </w:t>
      </w:r>
      <w:r w:rsidR="0052451D" w:rsidRPr="00115FFF">
        <w:rPr>
          <w:rStyle w:val="Heading2Char"/>
        </w:rPr>
        <w:t>S</w:t>
      </w:r>
      <w:r w:rsidR="00115FFF">
        <w:rPr>
          <w:rStyle w:val="Heading2Char"/>
        </w:rPr>
        <w:t xml:space="preserve">pecific </w:t>
      </w:r>
      <w:r w:rsidR="0052451D" w:rsidRPr="00115FFF">
        <w:rPr>
          <w:rStyle w:val="Heading2Char"/>
        </w:rPr>
        <w:t>A</w:t>
      </w:r>
      <w:r w:rsidR="00115FFF">
        <w:rPr>
          <w:rStyle w:val="Heading2Char"/>
        </w:rPr>
        <w:t xml:space="preserve">im </w:t>
      </w:r>
      <w:r w:rsidR="0052451D" w:rsidRPr="00115FFF">
        <w:rPr>
          <w:rStyle w:val="Heading2Char"/>
        </w:rPr>
        <w:t xml:space="preserve">1 </w:t>
      </w:r>
      <w:r w:rsidR="00392105" w:rsidRPr="00115FFF">
        <w:rPr>
          <w:rStyle w:val="Heading2Char"/>
        </w:rPr>
        <w:t>– electrophysiology:</w:t>
      </w:r>
      <w:r w:rsidR="00392105" w:rsidRPr="000F3682">
        <w:t xml:space="preserve"> </w:t>
      </w:r>
      <w:r w:rsidR="006E5605" w:rsidRPr="000F3682">
        <w:rPr>
          <w:rFonts w:eastAsia="Arial"/>
          <w:color w:val="000000"/>
        </w:rPr>
        <w:t>The long follow-up</w:t>
      </w:r>
      <w:r w:rsidR="00DB23EA" w:rsidRPr="000F3682">
        <w:t xml:space="preserve"> </w:t>
      </w:r>
      <w:r w:rsidR="006E5605" w:rsidRPr="000F3682">
        <w:t>with multiple intracerebral and epidural electrodes increases the risk of losing headsets. We will re-implant them once if the animal’s condition allows. If necessary, we complement the series with additional animals to maintain the statistical power of the study.</w:t>
      </w:r>
      <w:r w:rsidR="00A65478" w:rsidRPr="000F3682">
        <w:rPr>
          <w:b/>
        </w:rPr>
        <w:t xml:space="preserve"> </w:t>
      </w:r>
      <w:r w:rsidR="006E5605" w:rsidRPr="000F3682">
        <w:t xml:space="preserve">To control the possible electrode-related injury, we will assess the electrode-related signal changes from </w:t>
      </w:r>
      <w:r w:rsidR="006E5605" w:rsidRPr="000F3682">
        <w:rPr>
          <w:i/>
        </w:rPr>
        <w:t>ex vivo</w:t>
      </w:r>
      <w:r w:rsidR="006E5605" w:rsidRPr="000F3682">
        <w:t xml:space="preserve"> MRIs.</w:t>
      </w:r>
      <w:r w:rsidR="006E5605" w:rsidRPr="000F3682">
        <w:rPr>
          <w:b/>
        </w:rPr>
        <w:t xml:space="preserve"> </w:t>
      </w:r>
    </w:p>
    <w:p w14:paraId="4A9C9E9C" w14:textId="2EC37218" w:rsidR="00115FFF" w:rsidRPr="000F3682" w:rsidRDefault="007C6AD9" w:rsidP="006A4104">
      <w:pPr>
        <w:pStyle w:val="NoSpacing"/>
        <w:widowControl w:val="0"/>
        <w:spacing w:afterLines="20" w:after="48"/>
      </w:pPr>
      <w:r>
        <w:rPr>
          <w:noProof/>
        </w:rPr>
        <w:drawing>
          <wp:anchor distT="0" distB="0" distL="45720" distR="0" simplePos="0" relativeHeight="251652608" behindDoc="0" locked="0" layoutInCell="1" allowOverlap="0" wp14:anchorId="282D907A" wp14:editId="3BE442D1">
            <wp:simplePos x="0" y="0"/>
            <wp:positionH relativeFrom="margin">
              <wp:align>right</wp:align>
            </wp:positionH>
            <wp:positionV relativeFrom="margin">
              <wp:align>bottom</wp:align>
            </wp:positionV>
            <wp:extent cx="3460115" cy="2790190"/>
            <wp:effectExtent l="0" t="0" r="698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oject1Milestones_co_02222016.png"/>
                    <pic:cNvPicPr/>
                  </pic:nvPicPr>
                  <pic:blipFill>
                    <a:blip r:embed="rId30">
                      <a:extLst>
                        <a:ext uri="{28A0092B-C50C-407E-A947-70E740481C1C}">
                          <a14:useLocalDpi xmlns:a14="http://schemas.microsoft.com/office/drawing/2010/main" val="0"/>
                        </a:ext>
                      </a:extLst>
                    </a:blip>
                    <a:stretch>
                      <a:fillRect/>
                    </a:stretch>
                  </pic:blipFill>
                  <pic:spPr>
                    <a:xfrm>
                      <a:off x="0" y="0"/>
                      <a:ext cx="3460115" cy="2790190"/>
                    </a:xfrm>
                    <a:prstGeom prst="rect">
                      <a:avLst/>
                    </a:prstGeom>
                  </pic:spPr>
                </pic:pic>
              </a:graphicData>
            </a:graphic>
            <wp14:sizeRelH relativeFrom="margin">
              <wp14:pctWidth>0</wp14:pctWidth>
            </wp14:sizeRelH>
            <wp14:sizeRelV relativeFrom="margin">
              <wp14:pctHeight>0</wp14:pctHeight>
            </wp14:sizeRelV>
          </wp:anchor>
        </w:drawing>
      </w:r>
      <w:r w:rsidR="00A43631">
        <w:rPr>
          <w:rStyle w:val="Heading2Char"/>
        </w:rPr>
        <w:t xml:space="preserve">6.3. </w:t>
      </w:r>
      <w:r w:rsidR="0052451D" w:rsidRPr="00115FFF">
        <w:rPr>
          <w:rStyle w:val="Heading2Char"/>
        </w:rPr>
        <w:t>S</w:t>
      </w:r>
      <w:r w:rsidR="00115FFF">
        <w:rPr>
          <w:rStyle w:val="Heading2Char"/>
        </w:rPr>
        <w:t xml:space="preserve">pecific </w:t>
      </w:r>
      <w:r w:rsidR="0052451D" w:rsidRPr="00115FFF">
        <w:rPr>
          <w:rStyle w:val="Heading2Char"/>
        </w:rPr>
        <w:t>A</w:t>
      </w:r>
      <w:r w:rsidR="00115FFF">
        <w:rPr>
          <w:rStyle w:val="Heading2Char"/>
        </w:rPr>
        <w:t xml:space="preserve">im </w:t>
      </w:r>
      <w:r w:rsidR="006E5605" w:rsidRPr="00115FFF">
        <w:rPr>
          <w:rStyle w:val="Heading2Char"/>
        </w:rPr>
        <w:t>2</w:t>
      </w:r>
      <w:r w:rsidR="0052451D" w:rsidRPr="00115FFF">
        <w:rPr>
          <w:rStyle w:val="Heading2Char"/>
        </w:rPr>
        <w:t xml:space="preserve"> </w:t>
      </w:r>
      <w:r w:rsidR="006E5605" w:rsidRPr="00115FFF">
        <w:rPr>
          <w:rStyle w:val="Heading2Char"/>
        </w:rPr>
        <w:t>–</w:t>
      </w:r>
      <w:r w:rsidR="0052451D" w:rsidRPr="00115FFF">
        <w:rPr>
          <w:rStyle w:val="Heading2Char"/>
        </w:rPr>
        <w:t xml:space="preserve"> </w:t>
      </w:r>
      <w:r w:rsidR="006E5605" w:rsidRPr="00115FFF">
        <w:rPr>
          <w:rStyle w:val="Heading2Char"/>
        </w:rPr>
        <w:t>sMRI:</w:t>
      </w:r>
      <w:r w:rsidR="006E5605" w:rsidRPr="000F3682">
        <w:rPr>
          <w:b/>
        </w:rPr>
        <w:t xml:space="preserve"> </w:t>
      </w:r>
      <w:r w:rsidR="0052451D" w:rsidRPr="000F3682">
        <w:rPr>
          <w:iCs/>
        </w:rPr>
        <w:t>(a) If the percentage of rats that develop spontaneous seizures is lower than anticipated, we will record additional TBI rats to reach our estimated sample size. (b) Since abnormal high-voltage spindles (HVS) can occur in aged Sprague-Dawley rats</w:t>
      </w:r>
      <w:r w:rsidR="00892BAB" w:rsidRPr="00892BAB">
        <w:rPr>
          <w:iCs/>
        </w:rPr>
        <w:fldChar w:fldCharType="begin" w:fldLock="1"/>
      </w:r>
      <w:r w:rsidR="000F3682">
        <w:rPr>
          <w:iCs/>
        </w:rPr>
        <w:instrText>ADDIN CSL_CITATION { "citationItems" : [ { "id" : "ITEM-1", "itemData" : { "ISSN" : "0306-4522", "PMID" : "7700522", "abstract" : "Spontaneously occurring spike-and-wave patterns were examined in seven to eight-month-old rats of the inbred Fischer 344 and Brown Norway strains and their F1 and F2 hybrids. Neocortical activity and movement were monitored for 12 night h. Spike-and-wave episodes were identified by a three-layer back-propagation neural network. The incidence, average duration and total duration of spike-and-wave episodes were significantly higher in F1 males and F2 hybrids than in the parental strains. Male rats of the Brown Norway strain had significantly more and longer episodes than females, whereas no sex differences were present in Fischer rats. The average intraepisodic frequency of spike-and-wave patterns was significantly lower in Fischer rats than in the other groups and significantly higher in males than females. Tremor (myoclonic movements) associated with spike-and-wave episodes was absent or of very small amplitude in Fischer rats but frequent and of large amplitude in Brown Norway rats and their F1 and F2 descendants. Most of the interstrain differences were limited to male rats. Spike-and-wave episodes recurred at predictable short-term (10-30 s) and long-term (15-30 min) periods. The long-term oscillation corresponded to a similar fluctuation of motor activity. The maximum probability of spike-and-wave patterns occurred at a relatively narrow range of delta power (0-3.1 Hz) of the background EEG activity. Systemic administration of the adrenergic alpha-2 agonist, clonidine, increased the incidence of spike-and-wave episodes several-fold. The total duration of spike-and-wave episodes in the clonidine sessions (15 min) and night sessions (12 h test) correlated significantly. We suggest that several genes interact with maturational, environmental and endocrine factors, resulting in sex differences, and produce the variety of EEG and behavioral findings encountered. In addition, we submit that the clonidine test may be useful in genetic investigations of human absence epilepsies. The findings of this work demonstrate that genetic manipulation of rodents is a promising method for producing analogous models for the various forms of human absence epilepsies.", "author" : [ { "dropping-particle" : "", "family" : "Jand\u00f3", "given" : "G", "non-dropping-particle" : "", "parse-names" : false, "suffix" : "" }, { "dropping-particle" : "", "family" : "Carpi", "given" : "D", "non-dropping-particle" : "", "parse-names" : false, "suffix" : "" }, { "dropping-particle" : "", "family" : "Kandel", "given" : "A", "non-dropping-particle" : "", "parse-names" : false, "suffix" : "" }, { "dropping-particle" : "", "family" : "Urioste", "given" : "R", "non-dropping-particle" : "", "parse-names" : false, "suffix" : "" }, { "dropping-particle" : "", "family" : "Horvath", "given" : "Z", "non-dropping-particle" : "", "parse-names" : false, "suffix" : "" }, { "dropping-particle" : "", "family" : "Pierre", "given" : "E", "non-dropping-particle" : "", "parse-names" : false, "suffix" : "" }, { "dropping-particle" : "", "family" : "Vadi", "given" : "D", "non-dropping-particle" : "", "parse-names" : false, "suffix" : "" }, { "dropping-particle" : "", "family" : "Vadasz", "given" : "C", "non-dropping-particle" : "", "parse-names" : false, "suffix" : "" }, { "dropping-particle" : "", "family" : "Buzs\u00e1ki", "given" : "G", "non-dropping-particle" : "", "parse-names" : false, "suffix" : "" } ], "container-title" : "Neuroscience", "id" : "ITEM-1", "issue" : "2", "issued" : { "date-parts" : [ [ "1995", "1" ] ] }, "page" : "301-17", "title" : "Spike-and-wave epilepsy in rats: sex differences and inheritance of physiological traits.", "type" : "article-journal", "volume" : "64" }, "uris" : [ "http://www.mendeley.com/documents/?uuid=49ee4fc2-f1ad-4de1-9500-ddbc81725a29" ] }, { "id" : "ITEM-2", "itemData" : { "DOI" : "10.1016/j.yebeh.2014.01.004", "ISSN" : "1525-5069", "PMID" : "24534480", "abstract" : "Spike-wave discharges (SWDs) are thalamocortical oscillations that are often considered to be the EEG correlate of absence seizures. Genetic absence epilepsy rats of Strasbourg (GAERS) and Wistar Albino Glaxo rats from Rijswijk (WAG/Rij) exhibit SWDs and are considered to be genetic animal models of absence epilepsy. However, it has been reported that other rat strains have SWDs, suggesting that SWDs may vary in their prevalence, but all rats have a predisposition for them. This is important because many of these rat strains are used to study temporal lobe epilepsy (TLE), where it is assumed that there is no seizure-like activity in controls. In the course of other studies using the Sprague-Dawley rat, a common rat strain for animal models of TLE, we found that approximately 19% of 2- to 3-month-old naive female Sprague-Dawley rats exhibited SWDs spontaneously during periods of behavioral arrest, which continued for months. Males exhibited SWDs only after 3 months of age, consistent with previous reports (Buzs\u00e1ki et al., 1990). Housing in atypical lighting during early life appeared to facilitate the incidence of SWDs. Spike-wave discharges were often accompanied by behaviors similar to stage 1-2 limbic seizures. Therefore, additional analyses were made to address the similarity. We observed that the frequency of SWDs was similar to that of hippocampal theta rhythm during exploration for a given animal, typically 7-8 Hz. Therefore, activity in the frequency of theta rhythm that occurs during frozen behavior may not reflect seizures necessarily. Hippocampal recordings exhibited high frequency oscillations (&gt;250 Hz) during SWDs, suggesting that neuronal activity in the hippocampus occurs during SWDs, i.e., it is not a passive structure. The data also suggest that high frequency oscillations, if rhythmic, may reflect SWDs. We also confirmed that SWDs were present in a common animal model of TLE, the pilocarpine model, using female Sprague-Dawley rats. Therefore, damage and associated changes to thalamic, hippocampal, and cortical neurons do not prevent SWDs, at least in this animal model. The results suggest that it is possible that SWDs occur in rodent models of TLE and that investigators mistakenly assume that they are stage 1-2 limbic seizures. We discuss the implications of the results and ways to avoid the potential problems associated with SWDs in animal models of TLE.", "author" : [ { "dropping-particle" : "", "family" : "Pearce", "given" : "Patrice S", "non-dropping-particle" : "", "parse-names" : false, "suffix" : "" }, { "dropping-particle" : "", "family" : "Friedman", "given" : "Daniel", "non-dropping-particle" : "", "parse-names" : false, "suffix" : "" }, { "dropping-particle" : "", "family" : "Lafrancois", "given" : "John J", "non-dropping-particle" : "", "parse-names" : false, "suffix" : "" }, { "dropping-particle" : "", "family" : "Iyengar", "given" : "Sloka S", "non-dropping-particle" : "", "parse-names" : false, "suffix" : "" }, { "dropping-particle" : "", "family" : "Fenton", "given" : "Andr\u00e9 A", "non-dropping-particle" : "", "parse-names" : false, "suffix" : "" }, { "dropping-particle" : "", "family" : "Maclusky", "given" : "Neil J", "non-dropping-particle" : "", "parse-names" : false, "suffix" : "" }, { "dropping-particle" : "", "family" : "Scharfman", "given" : "Helen E", "non-dropping-particle" : "", "parse-names" : false, "suffix" : "" } ], "container-title" : "Epilepsy &amp; behavior : E&amp;B", "id" : "ITEM-2", "issued" : { "date-parts" : [ [ "2014", "3" ] ] }, "page" : "121-31", "title" : "Spike-wave discharges in adult Sprague-Dawley rats and their implications for animal models of temporal lobe epilepsy.", "type" : "article-journal", "volume" : "32" }, "uris" : [ "http://www.mendeley.com/documents/?uuid=0f3b1c35-b6e1-4417-82b7-acd57d015a45" ] } ], "mendeley" : { "formattedCitation" : "&lt;sup&gt;25,37&lt;/sup&gt;", "plainTextFormattedCitation" : "25,37", "previouslyFormattedCitation" : "&lt;sup&gt;57,58&lt;/sup&gt;" }, "properties" : { "noteIndex" : 0 }, "schema" : "https://github.com/citation-style-language/schema/raw/master/csl-citation.json" }</w:instrText>
      </w:r>
      <w:r w:rsidR="00892BAB" w:rsidRPr="00892BAB">
        <w:rPr>
          <w:iCs/>
        </w:rPr>
        <w:fldChar w:fldCharType="separate"/>
      </w:r>
      <w:r w:rsidR="000F3682" w:rsidRPr="000F3682">
        <w:rPr>
          <w:iCs/>
          <w:noProof/>
          <w:vertAlign w:val="superscript"/>
        </w:rPr>
        <w:t>25,37</w:t>
      </w:r>
      <w:r w:rsidR="00892BAB" w:rsidRPr="00892BAB">
        <w:rPr>
          <w:iCs/>
        </w:rPr>
        <w:fldChar w:fldCharType="end"/>
      </w:r>
      <w:r w:rsidR="0052451D" w:rsidRPr="000F3682">
        <w:rPr>
          <w:iCs/>
        </w:rPr>
        <w:t>, we will monitor age-matched sham-operated controls, and include aging-related HVS counts as a covariate in statistical analysis.</w:t>
      </w:r>
      <w:r w:rsidR="0052451D" w:rsidRPr="000F3682">
        <w:t xml:space="preserve"> (</w:t>
      </w:r>
      <w:r w:rsidR="00C0792B" w:rsidRPr="000F3682">
        <w:t>c</w:t>
      </w:r>
      <w:r w:rsidR="0052451D" w:rsidRPr="000F3682">
        <w:t xml:space="preserve">) Animal can undergo epileptogenesis even not showing seizures during 1-month vEEG which results in likely underestimation of epilepsy in a given cohort. </w:t>
      </w:r>
      <w:r w:rsidR="00FB29BF" w:rsidRPr="000F3682">
        <w:t>We compare the data from SA2 to that in 12-months follow-up in SA1, and a</w:t>
      </w:r>
      <w:r w:rsidR="0052451D" w:rsidRPr="000F3682">
        <w:t>cknowledge th</w:t>
      </w:r>
      <w:r w:rsidR="00FB29BF" w:rsidRPr="000F3682">
        <w:t>e</w:t>
      </w:r>
      <w:r w:rsidR="0052451D" w:rsidRPr="000F3682">
        <w:t xml:space="preserve"> false negative rate </w:t>
      </w:r>
      <w:r w:rsidR="00FB29BF" w:rsidRPr="000F3682">
        <w:t>at 7 monsths post-TBI</w:t>
      </w:r>
      <w:r w:rsidR="0052451D" w:rsidRPr="000F3682">
        <w:t>.</w:t>
      </w:r>
      <w:r w:rsidR="00FB29BF" w:rsidRPr="000F3682">
        <w:t xml:space="preserve"> </w:t>
      </w:r>
    </w:p>
    <w:p w14:paraId="461A2F43" w14:textId="334ECAB6" w:rsidR="00E36280" w:rsidRPr="000F3682" w:rsidRDefault="00A43631" w:rsidP="006A4104">
      <w:pPr>
        <w:pStyle w:val="NoSpacing"/>
        <w:widowControl w:val="0"/>
        <w:spacing w:afterLines="20" w:after="48"/>
        <w:rPr>
          <w:iCs/>
          <w:sz w:val="10"/>
          <w:szCs w:val="10"/>
        </w:rPr>
      </w:pPr>
      <w:r>
        <w:rPr>
          <w:rStyle w:val="Heading2Char"/>
        </w:rPr>
        <w:t xml:space="preserve">6.4. </w:t>
      </w:r>
      <w:r w:rsidR="00C30059" w:rsidRPr="00115FFF">
        <w:rPr>
          <w:rStyle w:val="Heading2Char"/>
        </w:rPr>
        <w:t>All Aims</w:t>
      </w:r>
      <w:r w:rsidR="00115FFF">
        <w:rPr>
          <w:rStyle w:val="Heading2Char"/>
        </w:rPr>
        <w:t>:</w:t>
      </w:r>
      <w:r w:rsidR="00C30059" w:rsidRPr="000F3682">
        <w:rPr>
          <w:b/>
        </w:rPr>
        <w:t xml:space="preserve"> </w:t>
      </w:r>
      <w:r w:rsidR="00B860DC" w:rsidRPr="000F3682">
        <w:rPr>
          <w:iCs/>
        </w:rPr>
        <w:t xml:space="preserve">Repeated </w:t>
      </w:r>
      <w:r w:rsidR="00EC4817" w:rsidRPr="000F3682">
        <w:rPr>
          <w:iCs/>
        </w:rPr>
        <w:t>anesthesia</w:t>
      </w:r>
      <w:r w:rsidR="00B860DC" w:rsidRPr="000F3682">
        <w:rPr>
          <w:iCs/>
        </w:rPr>
        <w:t xml:space="preserve"> </w:t>
      </w:r>
      <w:r w:rsidR="00FB29BF" w:rsidRPr="000F3682">
        <w:rPr>
          <w:iCs/>
        </w:rPr>
        <w:t xml:space="preserve">can modify </w:t>
      </w:r>
      <w:r w:rsidR="00B860DC" w:rsidRPr="000F3682">
        <w:rPr>
          <w:iCs/>
        </w:rPr>
        <w:t xml:space="preserve">epileptogenesis. However, we </w:t>
      </w:r>
      <w:r w:rsidR="00A65478" w:rsidRPr="000F3682">
        <w:rPr>
          <w:iCs/>
        </w:rPr>
        <w:t xml:space="preserve">will </w:t>
      </w:r>
      <w:r w:rsidR="00B860DC" w:rsidRPr="000F3682">
        <w:rPr>
          <w:iCs/>
        </w:rPr>
        <w:t xml:space="preserve">estimate the prevalence of epilepsy from the </w:t>
      </w:r>
      <w:r w:rsidR="00FB29BF" w:rsidRPr="000F3682">
        <w:rPr>
          <w:iCs/>
        </w:rPr>
        <w:t>7</w:t>
      </w:r>
      <w:r w:rsidR="00FB29BF" w:rsidRPr="000F3682">
        <w:rPr>
          <w:iCs/>
          <w:vertAlign w:val="superscript"/>
        </w:rPr>
        <w:t>th</w:t>
      </w:r>
      <w:r w:rsidR="00FB29BF" w:rsidRPr="000F3682">
        <w:rPr>
          <w:iCs/>
        </w:rPr>
        <w:t xml:space="preserve"> </w:t>
      </w:r>
      <w:r w:rsidR="00B860DC" w:rsidRPr="000F3682">
        <w:rPr>
          <w:iCs/>
        </w:rPr>
        <w:t xml:space="preserve">month recording in </w:t>
      </w:r>
      <w:r w:rsidR="00FB29BF" w:rsidRPr="000F3682">
        <w:rPr>
          <w:iCs/>
        </w:rPr>
        <w:t>SA1</w:t>
      </w:r>
      <w:r w:rsidR="005876CF" w:rsidRPr="000F3682">
        <w:rPr>
          <w:iCs/>
        </w:rPr>
        <w:t xml:space="preserve"> </w:t>
      </w:r>
      <w:r w:rsidR="00B860DC" w:rsidRPr="000F3682">
        <w:rPr>
          <w:iCs/>
        </w:rPr>
        <w:t>(</w:t>
      </w:r>
      <w:r w:rsidR="00FB29BF" w:rsidRPr="000F3682">
        <w:rPr>
          <w:iCs/>
        </w:rPr>
        <w:t xml:space="preserve">no long MRI-related </w:t>
      </w:r>
      <w:r w:rsidR="00EC4817" w:rsidRPr="000F3682">
        <w:rPr>
          <w:iCs/>
        </w:rPr>
        <w:t>anesthesia</w:t>
      </w:r>
      <w:r w:rsidR="00FB29BF" w:rsidRPr="000F3682">
        <w:rPr>
          <w:iCs/>
        </w:rPr>
        <w:t>s</w:t>
      </w:r>
      <w:r w:rsidR="00B860DC" w:rsidRPr="000F3682">
        <w:rPr>
          <w:iCs/>
        </w:rPr>
        <w:t xml:space="preserve">) and compare that to data from </w:t>
      </w:r>
      <w:r w:rsidR="00FB29BF" w:rsidRPr="000F3682">
        <w:rPr>
          <w:iCs/>
        </w:rPr>
        <w:t>SA2</w:t>
      </w:r>
      <w:r w:rsidR="005876CF" w:rsidRPr="000F3682">
        <w:rPr>
          <w:iCs/>
        </w:rPr>
        <w:t xml:space="preserve"> </w:t>
      </w:r>
      <w:r w:rsidR="00B860DC" w:rsidRPr="000F3682">
        <w:rPr>
          <w:iCs/>
        </w:rPr>
        <w:t>(</w:t>
      </w:r>
      <w:r w:rsidR="00FB29BF" w:rsidRPr="000F3682">
        <w:rPr>
          <w:iCs/>
        </w:rPr>
        <w:t xml:space="preserve">4 long </w:t>
      </w:r>
      <w:r w:rsidR="00B860DC" w:rsidRPr="000F3682">
        <w:rPr>
          <w:iCs/>
        </w:rPr>
        <w:t>anesthesia</w:t>
      </w:r>
      <w:r w:rsidR="005876CF" w:rsidRPr="000F3682">
        <w:rPr>
          <w:iCs/>
        </w:rPr>
        <w:t>s</w:t>
      </w:r>
      <w:r w:rsidR="00B860DC" w:rsidRPr="000F3682">
        <w:rPr>
          <w:iCs/>
        </w:rPr>
        <w:t xml:space="preserve">). If </w:t>
      </w:r>
      <w:r w:rsidR="00A65478" w:rsidRPr="000F3682">
        <w:rPr>
          <w:iCs/>
        </w:rPr>
        <w:t>we find</w:t>
      </w:r>
      <w:r w:rsidR="00B860DC" w:rsidRPr="000F3682">
        <w:rPr>
          <w:iCs/>
        </w:rPr>
        <w:t xml:space="preserve"> a difference, number of anesthesia</w:t>
      </w:r>
      <w:r w:rsidR="00A65478" w:rsidRPr="000F3682">
        <w:rPr>
          <w:iCs/>
        </w:rPr>
        <w:t>s</w:t>
      </w:r>
      <w:r w:rsidR="00B860DC" w:rsidRPr="000F3682">
        <w:rPr>
          <w:iCs/>
        </w:rPr>
        <w:t xml:space="preserve"> will be include</w:t>
      </w:r>
      <w:r w:rsidR="00EC4817" w:rsidRPr="000F3682">
        <w:rPr>
          <w:iCs/>
        </w:rPr>
        <w:t>d</w:t>
      </w:r>
      <w:r w:rsidR="00B860DC" w:rsidRPr="000F3682">
        <w:rPr>
          <w:iCs/>
        </w:rPr>
        <w:t xml:space="preserve"> </w:t>
      </w:r>
      <w:r w:rsidR="005876CF" w:rsidRPr="000F3682">
        <w:rPr>
          <w:iCs/>
        </w:rPr>
        <w:t>as a covariate in statistical analysis</w:t>
      </w:r>
      <w:r w:rsidR="00B860DC" w:rsidRPr="000F3682">
        <w:rPr>
          <w:iCs/>
        </w:rPr>
        <w:t>.</w:t>
      </w:r>
      <w:r w:rsidR="00281F85" w:rsidRPr="000F3682">
        <w:rPr>
          <w:iCs/>
        </w:rPr>
        <w:t xml:space="preserve"> </w:t>
      </w:r>
      <w:r w:rsidR="00112410" w:rsidRPr="000F3682">
        <w:rPr>
          <w:iCs/>
        </w:rPr>
        <w:br/>
      </w:r>
    </w:p>
    <w:p w14:paraId="3150431F" w14:textId="5D60D8AF" w:rsidR="00A43631" w:rsidRPr="00112410" w:rsidRDefault="00A43631" w:rsidP="006A4104">
      <w:pPr>
        <w:pStyle w:val="Heading1"/>
        <w:widowControl w:val="0"/>
        <w:spacing w:afterLines="20" w:after="48"/>
        <w:rPr>
          <w:sz w:val="10"/>
          <w:szCs w:val="10"/>
        </w:rPr>
      </w:pPr>
      <w:r>
        <w:t>7. timeline</w:t>
      </w:r>
      <w:r w:rsidR="00112410">
        <w:br/>
      </w:r>
    </w:p>
    <w:p w14:paraId="0972C4A3" w14:textId="68C20012" w:rsidR="00A74B5A" w:rsidRPr="00692B47" w:rsidRDefault="00A43631" w:rsidP="006A4104">
      <w:pPr>
        <w:pStyle w:val="Heading1"/>
        <w:widowControl w:val="0"/>
        <w:spacing w:afterLines="20" w:after="48"/>
        <w:rPr>
          <w:rFonts w:eastAsia="Times New Roman" w:cs="Arial"/>
        </w:rPr>
      </w:pPr>
      <w:r>
        <w:t>8. milestones</w:t>
      </w:r>
    </w:p>
    <w:sectPr w:rsidR="00A74B5A" w:rsidRPr="00692B47" w:rsidSect="000A0EC1">
      <w:pgSz w:w="12242" w:h="15842" w:code="1"/>
      <w:pgMar w:top="720" w:right="648" w:bottom="576" w:left="72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31AF37" w14:textId="77777777" w:rsidR="00DF3557" w:rsidRDefault="00DF3557" w:rsidP="00D938D7">
      <w:r>
        <w:separator/>
      </w:r>
    </w:p>
  </w:endnote>
  <w:endnote w:type="continuationSeparator" w:id="0">
    <w:p w14:paraId="007856D3" w14:textId="77777777" w:rsidR="00DF3557" w:rsidRDefault="00DF3557" w:rsidP="00D938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auto"/>
    <w:pitch w:val="variable"/>
    <w:sig w:usb0="800002AF" w:usb1="4000004A" w:usb2="00000000" w:usb3="00000000" w:csb0="00000005"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MS PGothic">
    <w:panose1 w:val="020B0600070205080204"/>
    <w:charset w:val="80"/>
    <w:family w:val="swiss"/>
    <w:pitch w:val="variable"/>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D97085" w14:textId="77777777" w:rsidR="00DF3557" w:rsidRDefault="00DF3557" w:rsidP="00D938D7">
      <w:r>
        <w:separator/>
      </w:r>
    </w:p>
  </w:footnote>
  <w:footnote w:type="continuationSeparator" w:id="0">
    <w:p w14:paraId="2362873E" w14:textId="77777777" w:rsidR="00DF3557" w:rsidRDefault="00DF3557" w:rsidP="00D938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320873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92E295C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714817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597C6D0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3BD26E9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EA0079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822811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1824E60"/>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1FE45E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B4EC36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80972F4"/>
    <w:multiLevelType w:val="hybridMultilevel"/>
    <w:tmpl w:val="A2C62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CA120B2"/>
    <w:multiLevelType w:val="hybridMultilevel"/>
    <w:tmpl w:val="2B54A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E4C2B3A"/>
    <w:multiLevelType w:val="hybridMultilevel"/>
    <w:tmpl w:val="B630EFF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EC25F1D"/>
    <w:multiLevelType w:val="hybridMultilevel"/>
    <w:tmpl w:val="2D36F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8570DB"/>
    <w:multiLevelType w:val="hybridMultilevel"/>
    <w:tmpl w:val="1E0C2182"/>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11D65FDD"/>
    <w:multiLevelType w:val="hybridMultilevel"/>
    <w:tmpl w:val="CFB875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1541252C"/>
    <w:multiLevelType w:val="hybridMultilevel"/>
    <w:tmpl w:val="CA6C28D4"/>
    <w:lvl w:ilvl="0" w:tplc="E33C31D2">
      <w:start w:val="1"/>
      <w:numFmt w:val="upp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9225773"/>
    <w:multiLevelType w:val="hybridMultilevel"/>
    <w:tmpl w:val="1D5E11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C4120F8"/>
    <w:multiLevelType w:val="hybridMultilevel"/>
    <w:tmpl w:val="1DE4108E"/>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CC91267"/>
    <w:multiLevelType w:val="hybridMultilevel"/>
    <w:tmpl w:val="7E76EE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11B3AF3"/>
    <w:multiLevelType w:val="hybridMultilevel"/>
    <w:tmpl w:val="67828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A26513"/>
    <w:multiLevelType w:val="hybridMultilevel"/>
    <w:tmpl w:val="B2CE1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97E7C88"/>
    <w:multiLevelType w:val="hybridMultilevel"/>
    <w:tmpl w:val="5822AAB0"/>
    <w:lvl w:ilvl="0" w:tplc="104EC8D0">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DC75E99"/>
    <w:multiLevelType w:val="hybridMultilevel"/>
    <w:tmpl w:val="B33452C4"/>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4" w15:restartNumberingAfterBreak="0">
    <w:nsid w:val="30D8152F"/>
    <w:multiLevelType w:val="hybridMultilevel"/>
    <w:tmpl w:val="A600DC8A"/>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5" w15:restartNumberingAfterBreak="0">
    <w:nsid w:val="38BB2A50"/>
    <w:multiLevelType w:val="hybridMultilevel"/>
    <w:tmpl w:val="55A8A134"/>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6" w15:restartNumberingAfterBreak="0">
    <w:nsid w:val="3A091CB5"/>
    <w:multiLevelType w:val="hybridMultilevel"/>
    <w:tmpl w:val="FC9E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295459"/>
    <w:multiLevelType w:val="hybridMultilevel"/>
    <w:tmpl w:val="49745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7D02C7A"/>
    <w:multiLevelType w:val="hybridMultilevel"/>
    <w:tmpl w:val="F5D21558"/>
    <w:lvl w:ilvl="0" w:tplc="41D63EAA">
      <w:start w:val="3"/>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C773F57"/>
    <w:multiLevelType w:val="hybridMultilevel"/>
    <w:tmpl w:val="DA429132"/>
    <w:lvl w:ilvl="0" w:tplc="D7464794">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57BA3D6F"/>
    <w:multiLevelType w:val="hybridMultilevel"/>
    <w:tmpl w:val="2B0A8FFE"/>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1" w15:restartNumberingAfterBreak="0">
    <w:nsid w:val="5BC85A32"/>
    <w:multiLevelType w:val="hybridMultilevel"/>
    <w:tmpl w:val="D8E8ED6C"/>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32" w15:restartNumberingAfterBreak="0">
    <w:nsid w:val="5CAE3ABF"/>
    <w:multiLevelType w:val="hybridMultilevel"/>
    <w:tmpl w:val="EFBC848E"/>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3" w15:restartNumberingAfterBreak="0">
    <w:nsid w:val="5E355E97"/>
    <w:multiLevelType w:val="hybridMultilevel"/>
    <w:tmpl w:val="21F05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14423C"/>
    <w:multiLevelType w:val="hybridMultilevel"/>
    <w:tmpl w:val="7AC4389A"/>
    <w:lvl w:ilvl="0" w:tplc="040B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951733"/>
    <w:multiLevelType w:val="hybridMultilevel"/>
    <w:tmpl w:val="6A362842"/>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6" w15:restartNumberingAfterBreak="0">
    <w:nsid w:val="63C71188"/>
    <w:multiLevelType w:val="hybridMultilevel"/>
    <w:tmpl w:val="F4D29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4456C24"/>
    <w:multiLevelType w:val="hybridMultilevel"/>
    <w:tmpl w:val="C094A3C6"/>
    <w:lvl w:ilvl="0" w:tplc="13B0CB88">
      <w:start w:val="2"/>
      <w:numFmt w:val="bullet"/>
      <w:lvlText w:val="-"/>
      <w:lvlJc w:val="left"/>
      <w:pPr>
        <w:ind w:left="720" w:hanging="360"/>
      </w:pPr>
      <w:rPr>
        <w:rFonts w:ascii="Calibri" w:eastAsia="Times New Roman" w:hAnsi="Calibri" w:cs="Tahoma"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8" w15:restartNumberingAfterBreak="0">
    <w:nsid w:val="67015469"/>
    <w:multiLevelType w:val="hybridMultilevel"/>
    <w:tmpl w:val="1618D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BE57449"/>
    <w:multiLevelType w:val="hybridMultilevel"/>
    <w:tmpl w:val="055AC1E8"/>
    <w:lvl w:ilvl="0" w:tplc="040B0015">
      <w:start w:val="1"/>
      <w:numFmt w:val="upperLetter"/>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40" w15:restartNumberingAfterBreak="0">
    <w:nsid w:val="6F55697E"/>
    <w:multiLevelType w:val="hybridMultilevel"/>
    <w:tmpl w:val="D2EAFC1A"/>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6F8217B3"/>
    <w:multiLevelType w:val="hybridMultilevel"/>
    <w:tmpl w:val="CFBAA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6F0503"/>
    <w:multiLevelType w:val="hybridMultilevel"/>
    <w:tmpl w:val="E84C711E"/>
    <w:lvl w:ilvl="0" w:tplc="040B0001">
      <w:start w:val="1"/>
      <w:numFmt w:val="bullet"/>
      <w:lvlText w:val=""/>
      <w:lvlJc w:val="left"/>
      <w:pPr>
        <w:ind w:left="1440" w:hanging="360"/>
      </w:pPr>
      <w:rPr>
        <w:rFonts w:ascii="Symbol" w:hAnsi="Symbol" w:hint="default"/>
      </w:rPr>
    </w:lvl>
    <w:lvl w:ilvl="1" w:tplc="040B0003" w:tentative="1">
      <w:start w:val="1"/>
      <w:numFmt w:val="bullet"/>
      <w:lvlText w:val="o"/>
      <w:lvlJc w:val="left"/>
      <w:pPr>
        <w:ind w:left="2160" w:hanging="360"/>
      </w:pPr>
      <w:rPr>
        <w:rFonts w:ascii="Courier New" w:hAnsi="Courier New" w:cs="Courier New" w:hint="default"/>
      </w:rPr>
    </w:lvl>
    <w:lvl w:ilvl="2" w:tplc="040B0005" w:tentative="1">
      <w:start w:val="1"/>
      <w:numFmt w:val="bullet"/>
      <w:lvlText w:val=""/>
      <w:lvlJc w:val="left"/>
      <w:pPr>
        <w:ind w:left="2880" w:hanging="360"/>
      </w:pPr>
      <w:rPr>
        <w:rFonts w:ascii="Wingdings" w:hAnsi="Wingdings" w:hint="default"/>
      </w:rPr>
    </w:lvl>
    <w:lvl w:ilvl="3" w:tplc="040B0001" w:tentative="1">
      <w:start w:val="1"/>
      <w:numFmt w:val="bullet"/>
      <w:lvlText w:val=""/>
      <w:lvlJc w:val="left"/>
      <w:pPr>
        <w:ind w:left="3600" w:hanging="360"/>
      </w:pPr>
      <w:rPr>
        <w:rFonts w:ascii="Symbol" w:hAnsi="Symbol" w:hint="default"/>
      </w:rPr>
    </w:lvl>
    <w:lvl w:ilvl="4" w:tplc="040B0003" w:tentative="1">
      <w:start w:val="1"/>
      <w:numFmt w:val="bullet"/>
      <w:lvlText w:val="o"/>
      <w:lvlJc w:val="left"/>
      <w:pPr>
        <w:ind w:left="4320" w:hanging="360"/>
      </w:pPr>
      <w:rPr>
        <w:rFonts w:ascii="Courier New" w:hAnsi="Courier New" w:cs="Courier New" w:hint="default"/>
      </w:rPr>
    </w:lvl>
    <w:lvl w:ilvl="5" w:tplc="040B0005" w:tentative="1">
      <w:start w:val="1"/>
      <w:numFmt w:val="bullet"/>
      <w:lvlText w:val=""/>
      <w:lvlJc w:val="left"/>
      <w:pPr>
        <w:ind w:left="5040" w:hanging="360"/>
      </w:pPr>
      <w:rPr>
        <w:rFonts w:ascii="Wingdings" w:hAnsi="Wingdings" w:hint="default"/>
      </w:rPr>
    </w:lvl>
    <w:lvl w:ilvl="6" w:tplc="040B0001" w:tentative="1">
      <w:start w:val="1"/>
      <w:numFmt w:val="bullet"/>
      <w:lvlText w:val=""/>
      <w:lvlJc w:val="left"/>
      <w:pPr>
        <w:ind w:left="5760" w:hanging="360"/>
      </w:pPr>
      <w:rPr>
        <w:rFonts w:ascii="Symbol" w:hAnsi="Symbol" w:hint="default"/>
      </w:rPr>
    </w:lvl>
    <w:lvl w:ilvl="7" w:tplc="040B0003" w:tentative="1">
      <w:start w:val="1"/>
      <w:numFmt w:val="bullet"/>
      <w:lvlText w:val="o"/>
      <w:lvlJc w:val="left"/>
      <w:pPr>
        <w:ind w:left="6480" w:hanging="360"/>
      </w:pPr>
      <w:rPr>
        <w:rFonts w:ascii="Courier New" w:hAnsi="Courier New" w:cs="Courier New" w:hint="default"/>
      </w:rPr>
    </w:lvl>
    <w:lvl w:ilvl="8" w:tplc="040B0005" w:tentative="1">
      <w:start w:val="1"/>
      <w:numFmt w:val="bullet"/>
      <w:lvlText w:val=""/>
      <w:lvlJc w:val="left"/>
      <w:pPr>
        <w:ind w:left="7200" w:hanging="360"/>
      </w:pPr>
      <w:rPr>
        <w:rFonts w:ascii="Wingdings" w:hAnsi="Wingdings" w:hint="default"/>
      </w:rPr>
    </w:lvl>
  </w:abstractNum>
  <w:abstractNum w:abstractNumId="43" w15:restartNumberingAfterBreak="0">
    <w:nsid w:val="7EE86E0E"/>
    <w:multiLevelType w:val="hybridMultilevel"/>
    <w:tmpl w:val="E07C9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25"/>
  </w:num>
  <w:num w:numId="3">
    <w:abstractNumId w:val="32"/>
  </w:num>
  <w:num w:numId="4">
    <w:abstractNumId w:val="36"/>
  </w:num>
  <w:num w:numId="5">
    <w:abstractNumId w:val="21"/>
  </w:num>
  <w:num w:numId="6">
    <w:abstractNumId w:val="11"/>
  </w:num>
  <w:num w:numId="7">
    <w:abstractNumId w:val="10"/>
  </w:num>
  <w:num w:numId="8">
    <w:abstractNumId w:val="17"/>
  </w:num>
  <w:num w:numId="9">
    <w:abstractNumId w:val="13"/>
  </w:num>
  <w:num w:numId="10">
    <w:abstractNumId w:val="33"/>
  </w:num>
  <w:num w:numId="11">
    <w:abstractNumId w:val="41"/>
  </w:num>
  <w:num w:numId="12">
    <w:abstractNumId w:val="38"/>
  </w:num>
  <w:num w:numId="13">
    <w:abstractNumId w:val="27"/>
  </w:num>
  <w:num w:numId="14">
    <w:abstractNumId w:val="22"/>
  </w:num>
  <w:num w:numId="15">
    <w:abstractNumId w:val="43"/>
  </w:num>
  <w:num w:numId="16">
    <w:abstractNumId w:val="15"/>
  </w:num>
  <w:num w:numId="17">
    <w:abstractNumId w:val="20"/>
  </w:num>
  <w:num w:numId="18">
    <w:abstractNumId w:val="24"/>
  </w:num>
  <w:num w:numId="19">
    <w:abstractNumId w:val="23"/>
  </w:num>
  <w:num w:numId="20">
    <w:abstractNumId w:val="42"/>
  </w:num>
  <w:num w:numId="21">
    <w:abstractNumId w:val="30"/>
  </w:num>
  <w:num w:numId="22">
    <w:abstractNumId w:val="37"/>
  </w:num>
  <w:num w:numId="23">
    <w:abstractNumId w:val="26"/>
  </w:num>
  <w:num w:numId="24">
    <w:abstractNumId w:val="39"/>
  </w:num>
  <w:num w:numId="25">
    <w:abstractNumId w:val="40"/>
  </w:num>
  <w:num w:numId="26">
    <w:abstractNumId w:val="31"/>
  </w:num>
  <w:num w:numId="27">
    <w:abstractNumId w:val="18"/>
  </w:num>
  <w:num w:numId="28">
    <w:abstractNumId w:val="16"/>
  </w:num>
  <w:num w:numId="29">
    <w:abstractNumId w:val="29"/>
  </w:num>
  <w:num w:numId="30">
    <w:abstractNumId w:val="19"/>
  </w:num>
  <w:num w:numId="31">
    <w:abstractNumId w:val="12"/>
  </w:num>
  <w:num w:numId="32">
    <w:abstractNumId w:val="28"/>
  </w:num>
  <w:num w:numId="33">
    <w:abstractNumId w:val="35"/>
  </w:num>
  <w:num w:numId="34">
    <w:abstractNumId w:val="34"/>
  </w:num>
  <w:num w:numId="35">
    <w:abstractNumId w:val="9"/>
  </w:num>
  <w:num w:numId="36">
    <w:abstractNumId w:val="7"/>
  </w:num>
  <w:num w:numId="37">
    <w:abstractNumId w:val="6"/>
  </w:num>
  <w:num w:numId="38">
    <w:abstractNumId w:val="5"/>
  </w:num>
  <w:num w:numId="39">
    <w:abstractNumId w:val="4"/>
  </w:num>
  <w:num w:numId="40">
    <w:abstractNumId w:val="8"/>
  </w:num>
  <w:num w:numId="41">
    <w:abstractNumId w:val="3"/>
  </w:num>
  <w:num w:numId="42">
    <w:abstractNumId w:val="2"/>
  </w:num>
  <w:num w:numId="43">
    <w:abstractNumId w:val="1"/>
  </w:num>
  <w:num w:numId="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Formatting/>
  <w:defaultTabStop w:val="17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232E"/>
    <w:rsid w:val="00000070"/>
    <w:rsid w:val="00001E92"/>
    <w:rsid w:val="00002E4B"/>
    <w:rsid w:val="0000373D"/>
    <w:rsid w:val="0000424C"/>
    <w:rsid w:val="000053A1"/>
    <w:rsid w:val="00006596"/>
    <w:rsid w:val="00006F98"/>
    <w:rsid w:val="00010BAA"/>
    <w:rsid w:val="00011F95"/>
    <w:rsid w:val="00013D93"/>
    <w:rsid w:val="0001641A"/>
    <w:rsid w:val="00017776"/>
    <w:rsid w:val="0002151C"/>
    <w:rsid w:val="00024F2D"/>
    <w:rsid w:val="00025E7B"/>
    <w:rsid w:val="00026B75"/>
    <w:rsid w:val="00031365"/>
    <w:rsid w:val="00036265"/>
    <w:rsid w:val="00036696"/>
    <w:rsid w:val="00036735"/>
    <w:rsid w:val="0003743D"/>
    <w:rsid w:val="00043568"/>
    <w:rsid w:val="00044A30"/>
    <w:rsid w:val="00044EBE"/>
    <w:rsid w:val="00046B86"/>
    <w:rsid w:val="00050CFD"/>
    <w:rsid w:val="00051543"/>
    <w:rsid w:val="0005157D"/>
    <w:rsid w:val="000526B8"/>
    <w:rsid w:val="00052944"/>
    <w:rsid w:val="00052CA1"/>
    <w:rsid w:val="0005510D"/>
    <w:rsid w:val="000616DA"/>
    <w:rsid w:val="00062558"/>
    <w:rsid w:val="00066DA9"/>
    <w:rsid w:val="00073918"/>
    <w:rsid w:val="00074812"/>
    <w:rsid w:val="00081256"/>
    <w:rsid w:val="0008163B"/>
    <w:rsid w:val="0008288F"/>
    <w:rsid w:val="00083356"/>
    <w:rsid w:val="000846FC"/>
    <w:rsid w:val="00084A61"/>
    <w:rsid w:val="00086142"/>
    <w:rsid w:val="0008755A"/>
    <w:rsid w:val="00090798"/>
    <w:rsid w:val="00091BAF"/>
    <w:rsid w:val="000924AD"/>
    <w:rsid w:val="0009409F"/>
    <w:rsid w:val="00095FA5"/>
    <w:rsid w:val="000960B9"/>
    <w:rsid w:val="000965F3"/>
    <w:rsid w:val="000970FA"/>
    <w:rsid w:val="0009748D"/>
    <w:rsid w:val="000A0353"/>
    <w:rsid w:val="000A0EC1"/>
    <w:rsid w:val="000A3A34"/>
    <w:rsid w:val="000B0066"/>
    <w:rsid w:val="000B2C3F"/>
    <w:rsid w:val="000B5603"/>
    <w:rsid w:val="000B6682"/>
    <w:rsid w:val="000B79BB"/>
    <w:rsid w:val="000C0704"/>
    <w:rsid w:val="000C218B"/>
    <w:rsid w:val="000C4A8C"/>
    <w:rsid w:val="000C63AF"/>
    <w:rsid w:val="000D0992"/>
    <w:rsid w:val="000D4AE7"/>
    <w:rsid w:val="000D693B"/>
    <w:rsid w:val="000D6C8D"/>
    <w:rsid w:val="000D6CAB"/>
    <w:rsid w:val="000D749D"/>
    <w:rsid w:val="000E1923"/>
    <w:rsid w:val="000E4E1D"/>
    <w:rsid w:val="000E519E"/>
    <w:rsid w:val="000E5C42"/>
    <w:rsid w:val="000E7CF3"/>
    <w:rsid w:val="000F232E"/>
    <w:rsid w:val="000F3682"/>
    <w:rsid w:val="000F3B78"/>
    <w:rsid w:val="000F60B7"/>
    <w:rsid w:val="000F70BD"/>
    <w:rsid w:val="000F7C59"/>
    <w:rsid w:val="00102FD3"/>
    <w:rsid w:val="00104E8A"/>
    <w:rsid w:val="00110F47"/>
    <w:rsid w:val="00112410"/>
    <w:rsid w:val="00114711"/>
    <w:rsid w:val="00115239"/>
    <w:rsid w:val="00115EC9"/>
    <w:rsid w:val="00115FFF"/>
    <w:rsid w:val="00116CA5"/>
    <w:rsid w:val="0011736C"/>
    <w:rsid w:val="00121A2C"/>
    <w:rsid w:val="00124333"/>
    <w:rsid w:val="00125787"/>
    <w:rsid w:val="00126FDA"/>
    <w:rsid w:val="00127E76"/>
    <w:rsid w:val="00131561"/>
    <w:rsid w:val="00131D84"/>
    <w:rsid w:val="001403DD"/>
    <w:rsid w:val="00140656"/>
    <w:rsid w:val="001438E0"/>
    <w:rsid w:val="00145B2D"/>
    <w:rsid w:val="00145DB0"/>
    <w:rsid w:val="0015052C"/>
    <w:rsid w:val="001505A3"/>
    <w:rsid w:val="00155064"/>
    <w:rsid w:val="00156155"/>
    <w:rsid w:val="00156187"/>
    <w:rsid w:val="00162908"/>
    <w:rsid w:val="00162C23"/>
    <w:rsid w:val="00163BCA"/>
    <w:rsid w:val="00165452"/>
    <w:rsid w:val="00166CA9"/>
    <w:rsid w:val="00170005"/>
    <w:rsid w:val="00170397"/>
    <w:rsid w:val="00180877"/>
    <w:rsid w:val="00186048"/>
    <w:rsid w:val="00187B5F"/>
    <w:rsid w:val="00191045"/>
    <w:rsid w:val="00191604"/>
    <w:rsid w:val="001963A9"/>
    <w:rsid w:val="00197016"/>
    <w:rsid w:val="00197B14"/>
    <w:rsid w:val="001A459E"/>
    <w:rsid w:val="001A67A6"/>
    <w:rsid w:val="001A72AD"/>
    <w:rsid w:val="001A7344"/>
    <w:rsid w:val="001A743B"/>
    <w:rsid w:val="001A7D53"/>
    <w:rsid w:val="001B1452"/>
    <w:rsid w:val="001B25AD"/>
    <w:rsid w:val="001B62C3"/>
    <w:rsid w:val="001C199A"/>
    <w:rsid w:val="001C293D"/>
    <w:rsid w:val="001C33B5"/>
    <w:rsid w:val="001C62EB"/>
    <w:rsid w:val="001D21A6"/>
    <w:rsid w:val="001D2DBE"/>
    <w:rsid w:val="001D520A"/>
    <w:rsid w:val="001E3F5D"/>
    <w:rsid w:val="001E5ECA"/>
    <w:rsid w:val="001F0112"/>
    <w:rsid w:val="001F0CBB"/>
    <w:rsid w:val="001F1358"/>
    <w:rsid w:val="001F2E22"/>
    <w:rsid w:val="001F3F3B"/>
    <w:rsid w:val="001F7008"/>
    <w:rsid w:val="001F75EB"/>
    <w:rsid w:val="002019E1"/>
    <w:rsid w:val="0020245F"/>
    <w:rsid w:val="002027CA"/>
    <w:rsid w:val="00203189"/>
    <w:rsid w:val="00213F65"/>
    <w:rsid w:val="00213FFF"/>
    <w:rsid w:val="002148A1"/>
    <w:rsid w:val="00222312"/>
    <w:rsid w:val="002232CA"/>
    <w:rsid w:val="00223BAB"/>
    <w:rsid w:val="00224200"/>
    <w:rsid w:val="00224589"/>
    <w:rsid w:val="00225F2E"/>
    <w:rsid w:val="002337CC"/>
    <w:rsid w:val="002343A6"/>
    <w:rsid w:val="00234669"/>
    <w:rsid w:val="00235119"/>
    <w:rsid w:val="0023532A"/>
    <w:rsid w:val="00237AD8"/>
    <w:rsid w:val="0024117A"/>
    <w:rsid w:val="00242B9F"/>
    <w:rsid w:val="00243263"/>
    <w:rsid w:val="00251E1C"/>
    <w:rsid w:val="002533DD"/>
    <w:rsid w:val="00253A73"/>
    <w:rsid w:val="002559B9"/>
    <w:rsid w:val="0025666F"/>
    <w:rsid w:val="00261304"/>
    <w:rsid w:val="00262C98"/>
    <w:rsid w:val="002666A1"/>
    <w:rsid w:val="00266876"/>
    <w:rsid w:val="00267CA1"/>
    <w:rsid w:val="00272E4C"/>
    <w:rsid w:val="0027636D"/>
    <w:rsid w:val="0027747E"/>
    <w:rsid w:val="00281F85"/>
    <w:rsid w:val="002833A2"/>
    <w:rsid w:val="0028352D"/>
    <w:rsid w:val="00284FE0"/>
    <w:rsid w:val="00285257"/>
    <w:rsid w:val="00285649"/>
    <w:rsid w:val="002859A8"/>
    <w:rsid w:val="002863FC"/>
    <w:rsid w:val="00287642"/>
    <w:rsid w:val="002918F8"/>
    <w:rsid w:val="0029429A"/>
    <w:rsid w:val="00296F2D"/>
    <w:rsid w:val="002A05E4"/>
    <w:rsid w:val="002A18F7"/>
    <w:rsid w:val="002B32B0"/>
    <w:rsid w:val="002C14B3"/>
    <w:rsid w:val="002C176A"/>
    <w:rsid w:val="002C2153"/>
    <w:rsid w:val="002C231B"/>
    <w:rsid w:val="002C3BD3"/>
    <w:rsid w:val="002C3F0C"/>
    <w:rsid w:val="002C4F21"/>
    <w:rsid w:val="002C5851"/>
    <w:rsid w:val="002D1F8F"/>
    <w:rsid w:val="002D2FF3"/>
    <w:rsid w:val="002D4E83"/>
    <w:rsid w:val="002D6A49"/>
    <w:rsid w:val="002D7E21"/>
    <w:rsid w:val="002E1994"/>
    <w:rsid w:val="002E2CEE"/>
    <w:rsid w:val="002E5DE8"/>
    <w:rsid w:val="002F20D4"/>
    <w:rsid w:val="002F4B10"/>
    <w:rsid w:val="002F731A"/>
    <w:rsid w:val="00303F19"/>
    <w:rsid w:val="00305A76"/>
    <w:rsid w:val="003071D9"/>
    <w:rsid w:val="003103D3"/>
    <w:rsid w:val="00310AC6"/>
    <w:rsid w:val="00312663"/>
    <w:rsid w:val="00322549"/>
    <w:rsid w:val="00324583"/>
    <w:rsid w:val="003269CA"/>
    <w:rsid w:val="00327143"/>
    <w:rsid w:val="00327EED"/>
    <w:rsid w:val="00332432"/>
    <w:rsid w:val="00333972"/>
    <w:rsid w:val="00334766"/>
    <w:rsid w:val="00341FF6"/>
    <w:rsid w:val="00344667"/>
    <w:rsid w:val="00346CE8"/>
    <w:rsid w:val="00346EDE"/>
    <w:rsid w:val="00353ACB"/>
    <w:rsid w:val="00354250"/>
    <w:rsid w:val="003550E6"/>
    <w:rsid w:val="00355CD7"/>
    <w:rsid w:val="00356BC3"/>
    <w:rsid w:val="00357359"/>
    <w:rsid w:val="003579CF"/>
    <w:rsid w:val="00363167"/>
    <w:rsid w:val="00363176"/>
    <w:rsid w:val="0036688F"/>
    <w:rsid w:val="003674A6"/>
    <w:rsid w:val="003676CF"/>
    <w:rsid w:val="00372D81"/>
    <w:rsid w:val="00373215"/>
    <w:rsid w:val="0037386C"/>
    <w:rsid w:val="00376C58"/>
    <w:rsid w:val="003831BD"/>
    <w:rsid w:val="00383B1A"/>
    <w:rsid w:val="00384714"/>
    <w:rsid w:val="003851DD"/>
    <w:rsid w:val="0038550F"/>
    <w:rsid w:val="0038570B"/>
    <w:rsid w:val="00386129"/>
    <w:rsid w:val="00386425"/>
    <w:rsid w:val="003876DF"/>
    <w:rsid w:val="00390B4A"/>
    <w:rsid w:val="00391736"/>
    <w:rsid w:val="00392105"/>
    <w:rsid w:val="003928EB"/>
    <w:rsid w:val="00392E61"/>
    <w:rsid w:val="003A078B"/>
    <w:rsid w:val="003A32AD"/>
    <w:rsid w:val="003A46C1"/>
    <w:rsid w:val="003A5304"/>
    <w:rsid w:val="003B2064"/>
    <w:rsid w:val="003B2D2A"/>
    <w:rsid w:val="003B4997"/>
    <w:rsid w:val="003C08CE"/>
    <w:rsid w:val="003C114D"/>
    <w:rsid w:val="003C695A"/>
    <w:rsid w:val="003D0866"/>
    <w:rsid w:val="003D33A9"/>
    <w:rsid w:val="003D3842"/>
    <w:rsid w:val="003D4301"/>
    <w:rsid w:val="003D44EE"/>
    <w:rsid w:val="003D5368"/>
    <w:rsid w:val="003D57D7"/>
    <w:rsid w:val="003D7425"/>
    <w:rsid w:val="003D7694"/>
    <w:rsid w:val="003E07C1"/>
    <w:rsid w:val="003E639E"/>
    <w:rsid w:val="003E7015"/>
    <w:rsid w:val="003E72A3"/>
    <w:rsid w:val="003F0C13"/>
    <w:rsid w:val="003F47CE"/>
    <w:rsid w:val="00400EF0"/>
    <w:rsid w:val="00402691"/>
    <w:rsid w:val="00403402"/>
    <w:rsid w:val="00407842"/>
    <w:rsid w:val="00411D00"/>
    <w:rsid w:val="004136E2"/>
    <w:rsid w:val="004172BF"/>
    <w:rsid w:val="00417590"/>
    <w:rsid w:val="00417BFB"/>
    <w:rsid w:val="00423328"/>
    <w:rsid w:val="00424610"/>
    <w:rsid w:val="00427795"/>
    <w:rsid w:val="004277EB"/>
    <w:rsid w:val="00427E3D"/>
    <w:rsid w:val="00427E90"/>
    <w:rsid w:val="00441C66"/>
    <w:rsid w:val="0044327E"/>
    <w:rsid w:val="00447165"/>
    <w:rsid w:val="00450471"/>
    <w:rsid w:val="0045095E"/>
    <w:rsid w:val="004525C5"/>
    <w:rsid w:val="00453008"/>
    <w:rsid w:val="004538EF"/>
    <w:rsid w:val="004542E8"/>
    <w:rsid w:val="00456D0B"/>
    <w:rsid w:val="00462C63"/>
    <w:rsid w:val="00470231"/>
    <w:rsid w:val="00470B86"/>
    <w:rsid w:val="0047112F"/>
    <w:rsid w:val="00471E9E"/>
    <w:rsid w:val="0047340E"/>
    <w:rsid w:val="0047757F"/>
    <w:rsid w:val="00481169"/>
    <w:rsid w:val="00482E97"/>
    <w:rsid w:val="00482E9A"/>
    <w:rsid w:val="004851B3"/>
    <w:rsid w:val="004864A8"/>
    <w:rsid w:val="00490F35"/>
    <w:rsid w:val="00493363"/>
    <w:rsid w:val="00493B8E"/>
    <w:rsid w:val="00497AA5"/>
    <w:rsid w:val="004A1DBC"/>
    <w:rsid w:val="004A4E4E"/>
    <w:rsid w:val="004A72A3"/>
    <w:rsid w:val="004A7C9A"/>
    <w:rsid w:val="004B373D"/>
    <w:rsid w:val="004B53D4"/>
    <w:rsid w:val="004B54BA"/>
    <w:rsid w:val="004B6198"/>
    <w:rsid w:val="004B6B9D"/>
    <w:rsid w:val="004C2250"/>
    <w:rsid w:val="004C3718"/>
    <w:rsid w:val="004C64AA"/>
    <w:rsid w:val="004D006F"/>
    <w:rsid w:val="004D5952"/>
    <w:rsid w:val="004D59D6"/>
    <w:rsid w:val="004E137E"/>
    <w:rsid w:val="004E149D"/>
    <w:rsid w:val="004E487C"/>
    <w:rsid w:val="004E56CE"/>
    <w:rsid w:val="004E6369"/>
    <w:rsid w:val="004E7F25"/>
    <w:rsid w:val="004F4BA2"/>
    <w:rsid w:val="004F533A"/>
    <w:rsid w:val="004F57B2"/>
    <w:rsid w:val="004F750F"/>
    <w:rsid w:val="004F783C"/>
    <w:rsid w:val="005003CA"/>
    <w:rsid w:val="00502E78"/>
    <w:rsid w:val="00505AE0"/>
    <w:rsid w:val="005069AC"/>
    <w:rsid w:val="00512065"/>
    <w:rsid w:val="00515B51"/>
    <w:rsid w:val="0052280D"/>
    <w:rsid w:val="00523B4D"/>
    <w:rsid w:val="00523CB3"/>
    <w:rsid w:val="0052451D"/>
    <w:rsid w:val="005247F8"/>
    <w:rsid w:val="00530C6A"/>
    <w:rsid w:val="00530D05"/>
    <w:rsid w:val="00534615"/>
    <w:rsid w:val="005348FC"/>
    <w:rsid w:val="0054158F"/>
    <w:rsid w:val="00543B07"/>
    <w:rsid w:val="00545097"/>
    <w:rsid w:val="00555AC5"/>
    <w:rsid w:val="00557CEE"/>
    <w:rsid w:val="00560C50"/>
    <w:rsid w:val="0056113F"/>
    <w:rsid w:val="00562972"/>
    <w:rsid w:val="00564D3F"/>
    <w:rsid w:val="005722E7"/>
    <w:rsid w:val="005727ED"/>
    <w:rsid w:val="0057419C"/>
    <w:rsid w:val="005744B9"/>
    <w:rsid w:val="005771A2"/>
    <w:rsid w:val="00580072"/>
    <w:rsid w:val="00580F88"/>
    <w:rsid w:val="00583B28"/>
    <w:rsid w:val="00583BE1"/>
    <w:rsid w:val="005851CD"/>
    <w:rsid w:val="00585FE5"/>
    <w:rsid w:val="005876CF"/>
    <w:rsid w:val="005918A2"/>
    <w:rsid w:val="00591C27"/>
    <w:rsid w:val="00593F33"/>
    <w:rsid w:val="00597FAF"/>
    <w:rsid w:val="005A10EF"/>
    <w:rsid w:val="005A2B33"/>
    <w:rsid w:val="005A38E8"/>
    <w:rsid w:val="005A5307"/>
    <w:rsid w:val="005A7310"/>
    <w:rsid w:val="005B1784"/>
    <w:rsid w:val="005B328B"/>
    <w:rsid w:val="005B4041"/>
    <w:rsid w:val="005C52C2"/>
    <w:rsid w:val="005C63EE"/>
    <w:rsid w:val="005D0816"/>
    <w:rsid w:val="005D1597"/>
    <w:rsid w:val="005D570C"/>
    <w:rsid w:val="005D6CB1"/>
    <w:rsid w:val="005D799A"/>
    <w:rsid w:val="005E0171"/>
    <w:rsid w:val="005E0894"/>
    <w:rsid w:val="005E1193"/>
    <w:rsid w:val="005E38A1"/>
    <w:rsid w:val="005E3C32"/>
    <w:rsid w:val="005E5486"/>
    <w:rsid w:val="005F47AF"/>
    <w:rsid w:val="005F7909"/>
    <w:rsid w:val="005F7995"/>
    <w:rsid w:val="00600611"/>
    <w:rsid w:val="00610491"/>
    <w:rsid w:val="00612373"/>
    <w:rsid w:val="006130D3"/>
    <w:rsid w:val="00613D4C"/>
    <w:rsid w:val="00614312"/>
    <w:rsid w:val="006143C7"/>
    <w:rsid w:val="00615108"/>
    <w:rsid w:val="006178F8"/>
    <w:rsid w:val="00621FA8"/>
    <w:rsid w:val="00623442"/>
    <w:rsid w:val="00623965"/>
    <w:rsid w:val="00626504"/>
    <w:rsid w:val="00630299"/>
    <w:rsid w:val="00632085"/>
    <w:rsid w:val="00633152"/>
    <w:rsid w:val="006337E4"/>
    <w:rsid w:val="00633A1D"/>
    <w:rsid w:val="00637C3D"/>
    <w:rsid w:val="00637FC6"/>
    <w:rsid w:val="00642277"/>
    <w:rsid w:val="006430FB"/>
    <w:rsid w:val="00644106"/>
    <w:rsid w:val="006448F3"/>
    <w:rsid w:val="00644E29"/>
    <w:rsid w:val="006456A6"/>
    <w:rsid w:val="00645AE3"/>
    <w:rsid w:val="0064787C"/>
    <w:rsid w:val="00650536"/>
    <w:rsid w:val="00655E1D"/>
    <w:rsid w:val="00663B7D"/>
    <w:rsid w:val="006655B3"/>
    <w:rsid w:val="00666E05"/>
    <w:rsid w:val="00666F09"/>
    <w:rsid w:val="00670DD4"/>
    <w:rsid w:val="006731C3"/>
    <w:rsid w:val="00677738"/>
    <w:rsid w:val="00681571"/>
    <w:rsid w:val="00681E1B"/>
    <w:rsid w:val="00682257"/>
    <w:rsid w:val="0068443D"/>
    <w:rsid w:val="00685058"/>
    <w:rsid w:val="00685451"/>
    <w:rsid w:val="0068749D"/>
    <w:rsid w:val="00691767"/>
    <w:rsid w:val="00691782"/>
    <w:rsid w:val="006925AD"/>
    <w:rsid w:val="00692B47"/>
    <w:rsid w:val="006A1BF5"/>
    <w:rsid w:val="006A33C1"/>
    <w:rsid w:val="006A4104"/>
    <w:rsid w:val="006A77A6"/>
    <w:rsid w:val="006B22DF"/>
    <w:rsid w:val="006B3EA7"/>
    <w:rsid w:val="006B4671"/>
    <w:rsid w:val="006B57C5"/>
    <w:rsid w:val="006C1ADC"/>
    <w:rsid w:val="006C1E9D"/>
    <w:rsid w:val="006C2AC0"/>
    <w:rsid w:val="006C41E0"/>
    <w:rsid w:val="006C7C4B"/>
    <w:rsid w:val="006D077A"/>
    <w:rsid w:val="006D0A77"/>
    <w:rsid w:val="006D2BE1"/>
    <w:rsid w:val="006D3013"/>
    <w:rsid w:val="006D410A"/>
    <w:rsid w:val="006D674C"/>
    <w:rsid w:val="006D6976"/>
    <w:rsid w:val="006D6D46"/>
    <w:rsid w:val="006D7EBB"/>
    <w:rsid w:val="006D7F4F"/>
    <w:rsid w:val="006E1764"/>
    <w:rsid w:val="006E37BA"/>
    <w:rsid w:val="006E4169"/>
    <w:rsid w:val="006E486E"/>
    <w:rsid w:val="006E5605"/>
    <w:rsid w:val="006F2072"/>
    <w:rsid w:val="006F3D43"/>
    <w:rsid w:val="006F3EBC"/>
    <w:rsid w:val="006F3F0B"/>
    <w:rsid w:val="006F3FD2"/>
    <w:rsid w:val="006F698B"/>
    <w:rsid w:val="006F717B"/>
    <w:rsid w:val="00700255"/>
    <w:rsid w:val="007027C1"/>
    <w:rsid w:val="00704D55"/>
    <w:rsid w:val="00705845"/>
    <w:rsid w:val="00712022"/>
    <w:rsid w:val="007121B1"/>
    <w:rsid w:val="00713BE8"/>
    <w:rsid w:val="0071455C"/>
    <w:rsid w:val="007145D3"/>
    <w:rsid w:val="00720FD4"/>
    <w:rsid w:val="007257DB"/>
    <w:rsid w:val="00726153"/>
    <w:rsid w:val="007275C1"/>
    <w:rsid w:val="00727AA0"/>
    <w:rsid w:val="00731402"/>
    <w:rsid w:val="00731E7E"/>
    <w:rsid w:val="0073508D"/>
    <w:rsid w:val="0073536B"/>
    <w:rsid w:val="007358CD"/>
    <w:rsid w:val="00735944"/>
    <w:rsid w:val="0073671E"/>
    <w:rsid w:val="007371CE"/>
    <w:rsid w:val="00740253"/>
    <w:rsid w:val="00741469"/>
    <w:rsid w:val="00743997"/>
    <w:rsid w:val="00744174"/>
    <w:rsid w:val="00744AAA"/>
    <w:rsid w:val="00744EC0"/>
    <w:rsid w:val="00745321"/>
    <w:rsid w:val="007461C3"/>
    <w:rsid w:val="007462DF"/>
    <w:rsid w:val="007478E6"/>
    <w:rsid w:val="00755C91"/>
    <w:rsid w:val="00756104"/>
    <w:rsid w:val="00757231"/>
    <w:rsid w:val="007578CA"/>
    <w:rsid w:val="0075797F"/>
    <w:rsid w:val="00763D1E"/>
    <w:rsid w:val="00770C25"/>
    <w:rsid w:val="0077237D"/>
    <w:rsid w:val="00774CFD"/>
    <w:rsid w:val="007767A9"/>
    <w:rsid w:val="0077686C"/>
    <w:rsid w:val="00777E6E"/>
    <w:rsid w:val="00781467"/>
    <w:rsid w:val="00785C99"/>
    <w:rsid w:val="00787189"/>
    <w:rsid w:val="007931EF"/>
    <w:rsid w:val="007A11CA"/>
    <w:rsid w:val="007A12B1"/>
    <w:rsid w:val="007A17F2"/>
    <w:rsid w:val="007A3C5C"/>
    <w:rsid w:val="007A41E2"/>
    <w:rsid w:val="007A6DD4"/>
    <w:rsid w:val="007B04C5"/>
    <w:rsid w:val="007B1056"/>
    <w:rsid w:val="007B22BB"/>
    <w:rsid w:val="007B269E"/>
    <w:rsid w:val="007B3126"/>
    <w:rsid w:val="007B5EAE"/>
    <w:rsid w:val="007B66D7"/>
    <w:rsid w:val="007B7BAE"/>
    <w:rsid w:val="007C022C"/>
    <w:rsid w:val="007C468F"/>
    <w:rsid w:val="007C5521"/>
    <w:rsid w:val="007C56A1"/>
    <w:rsid w:val="007C6AD9"/>
    <w:rsid w:val="007C75CC"/>
    <w:rsid w:val="007D08FA"/>
    <w:rsid w:val="007D2B66"/>
    <w:rsid w:val="007D3A49"/>
    <w:rsid w:val="007D4F78"/>
    <w:rsid w:val="007E2136"/>
    <w:rsid w:val="007E3015"/>
    <w:rsid w:val="007E4157"/>
    <w:rsid w:val="007E48B9"/>
    <w:rsid w:val="007F0081"/>
    <w:rsid w:val="007F0BDB"/>
    <w:rsid w:val="007F53B1"/>
    <w:rsid w:val="00802283"/>
    <w:rsid w:val="00802982"/>
    <w:rsid w:val="00802A0F"/>
    <w:rsid w:val="00803C3D"/>
    <w:rsid w:val="00803C79"/>
    <w:rsid w:val="008044FF"/>
    <w:rsid w:val="00806CA5"/>
    <w:rsid w:val="0081237B"/>
    <w:rsid w:val="0082017C"/>
    <w:rsid w:val="008211E0"/>
    <w:rsid w:val="0082235B"/>
    <w:rsid w:val="00823BC8"/>
    <w:rsid w:val="008251E2"/>
    <w:rsid w:val="008310B0"/>
    <w:rsid w:val="008312C6"/>
    <w:rsid w:val="008365F3"/>
    <w:rsid w:val="00837961"/>
    <w:rsid w:val="00841679"/>
    <w:rsid w:val="008450DC"/>
    <w:rsid w:val="00845D9A"/>
    <w:rsid w:val="00846D03"/>
    <w:rsid w:val="00850F85"/>
    <w:rsid w:val="008608CC"/>
    <w:rsid w:val="00870519"/>
    <w:rsid w:val="00871705"/>
    <w:rsid w:val="00871F4B"/>
    <w:rsid w:val="00872B3D"/>
    <w:rsid w:val="00881398"/>
    <w:rsid w:val="0088196A"/>
    <w:rsid w:val="00882D93"/>
    <w:rsid w:val="00886C99"/>
    <w:rsid w:val="00890E5A"/>
    <w:rsid w:val="0089102D"/>
    <w:rsid w:val="00891BE7"/>
    <w:rsid w:val="008928C2"/>
    <w:rsid w:val="00892BAB"/>
    <w:rsid w:val="00895512"/>
    <w:rsid w:val="00895B0E"/>
    <w:rsid w:val="00895E81"/>
    <w:rsid w:val="008974E8"/>
    <w:rsid w:val="008A1C17"/>
    <w:rsid w:val="008A271E"/>
    <w:rsid w:val="008A3671"/>
    <w:rsid w:val="008B361C"/>
    <w:rsid w:val="008B7024"/>
    <w:rsid w:val="008B75A2"/>
    <w:rsid w:val="008C2C49"/>
    <w:rsid w:val="008C2D25"/>
    <w:rsid w:val="008C2D72"/>
    <w:rsid w:val="008C346B"/>
    <w:rsid w:val="008C3D2E"/>
    <w:rsid w:val="008C3EFF"/>
    <w:rsid w:val="008C46D4"/>
    <w:rsid w:val="008C6AC9"/>
    <w:rsid w:val="008D0787"/>
    <w:rsid w:val="008D1088"/>
    <w:rsid w:val="008D1C51"/>
    <w:rsid w:val="008D3E6E"/>
    <w:rsid w:val="008D55C2"/>
    <w:rsid w:val="008D6386"/>
    <w:rsid w:val="008D63A8"/>
    <w:rsid w:val="008E0CFD"/>
    <w:rsid w:val="008E40A6"/>
    <w:rsid w:val="008E5A07"/>
    <w:rsid w:val="008E7B8F"/>
    <w:rsid w:val="008F0620"/>
    <w:rsid w:val="008F2358"/>
    <w:rsid w:val="008F2C88"/>
    <w:rsid w:val="008F4E5B"/>
    <w:rsid w:val="009019ED"/>
    <w:rsid w:val="00901DCF"/>
    <w:rsid w:val="009030A6"/>
    <w:rsid w:val="009044F6"/>
    <w:rsid w:val="009049A7"/>
    <w:rsid w:val="009063B1"/>
    <w:rsid w:val="009118C4"/>
    <w:rsid w:val="00912EF9"/>
    <w:rsid w:val="009140E5"/>
    <w:rsid w:val="009167C5"/>
    <w:rsid w:val="00922783"/>
    <w:rsid w:val="009233BD"/>
    <w:rsid w:val="00923C91"/>
    <w:rsid w:val="0092763D"/>
    <w:rsid w:val="00927920"/>
    <w:rsid w:val="009346DF"/>
    <w:rsid w:val="009346FA"/>
    <w:rsid w:val="00936219"/>
    <w:rsid w:val="00936238"/>
    <w:rsid w:val="00936B27"/>
    <w:rsid w:val="009429FE"/>
    <w:rsid w:val="00946D0D"/>
    <w:rsid w:val="009472FF"/>
    <w:rsid w:val="00956D79"/>
    <w:rsid w:val="00960911"/>
    <w:rsid w:val="009616F4"/>
    <w:rsid w:val="00965D01"/>
    <w:rsid w:val="009704B0"/>
    <w:rsid w:val="00977109"/>
    <w:rsid w:val="00977AFE"/>
    <w:rsid w:val="0098215A"/>
    <w:rsid w:val="00984586"/>
    <w:rsid w:val="009854CD"/>
    <w:rsid w:val="00985F02"/>
    <w:rsid w:val="00991D45"/>
    <w:rsid w:val="00993A2D"/>
    <w:rsid w:val="00995242"/>
    <w:rsid w:val="009954C5"/>
    <w:rsid w:val="00995A7F"/>
    <w:rsid w:val="00997D1C"/>
    <w:rsid w:val="009A1B57"/>
    <w:rsid w:val="009A315D"/>
    <w:rsid w:val="009A3E62"/>
    <w:rsid w:val="009A50E8"/>
    <w:rsid w:val="009A7113"/>
    <w:rsid w:val="009B17E4"/>
    <w:rsid w:val="009C21B1"/>
    <w:rsid w:val="009C36F9"/>
    <w:rsid w:val="009C555E"/>
    <w:rsid w:val="009C5902"/>
    <w:rsid w:val="009C6039"/>
    <w:rsid w:val="009C63DE"/>
    <w:rsid w:val="009C71D2"/>
    <w:rsid w:val="009D21A7"/>
    <w:rsid w:val="009D2F32"/>
    <w:rsid w:val="009D4D3C"/>
    <w:rsid w:val="009D58C7"/>
    <w:rsid w:val="009E028F"/>
    <w:rsid w:val="009E224A"/>
    <w:rsid w:val="009E3713"/>
    <w:rsid w:val="009E6A5C"/>
    <w:rsid w:val="009F09C2"/>
    <w:rsid w:val="009F0F84"/>
    <w:rsid w:val="009F6383"/>
    <w:rsid w:val="00A066B9"/>
    <w:rsid w:val="00A068A5"/>
    <w:rsid w:val="00A06FC2"/>
    <w:rsid w:val="00A0788B"/>
    <w:rsid w:val="00A078F1"/>
    <w:rsid w:val="00A13942"/>
    <w:rsid w:val="00A200FA"/>
    <w:rsid w:val="00A22191"/>
    <w:rsid w:val="00A23628"/>
    <w:rsid w:val="00A26A7D"/>
    <w:rsid w:val="00A30252"/>
    <w:rsid w:val="00A3361B"/>
    <w:rsid w:val="00A427B0"/>
    <w:rsid w:val="00A43631"/>
    <w:rsid w:val="00A43686"/>
    <w:rsid w:val="00A44CD4"/>
    <w:rsid w:val="00A475BF"/>
    <w:rsid w:val="00A51DCF"/>
    <w:rsid w:val="00A530D1"/>
    <w:rsid w:val="00A53C17"/>
    <w:rsid w:val="00A53C45"/>
    <w:rsid w:val="00A540E4"/>
    <w:rsid w:val="00A54877"/>
    <w:rsid w:val="00A570BA"/>
    <w:rsid w:val="00A5725E"/>
    <w:rsid w:val="00A61888"/>
    <w:rsid w:val="00A629B4"/>
    <w:rsid w:val="00A65478"/>
    <w:rsid w:val="00A667CF"/>
    <w:rsid w:val="00A74536"/>
    <w:rsid w:val="00A74B5A"/>
    <w:rsid w:val="00A763E2"/>
    <w:rsid w:val="00A848C3"/>
    <w:rsid w:val="00A849D0"/>
    <w:rsid w:val="00A86B1F"/>
    <w:rsid w:val="00A86C3D"/>
    <w:rsid w:val="00A91B2B"/>
    <w:rsid w:val="00A928FB"/>
    <w:rsid w:val="00A95870"/>
    <w:rsid w:val="00A962E8"/>
    <w:rsid w:val="00AA1800"/>
    <w:rsid w:val="00AA36CC"/>
    <w:rsid w:val="00AA68B0"/>
    <w:rsid w:val="00AC471C"/>
    <w:rsid w:val="00AC681B"/>
    <w:rsid w:val="00AD78C6"/>
    <w:rsid w:val="00AE0281"/>
    <w:rsid w:val="00AE0653"/>
    <w:rsid w:val="00AE28C8"/>
    <w:rsid w:val="00AE3B0E"/>
    <w:rsid w:val="00AE4547"/>
    <w:rsid w:val="00AE48AB"/>
    <w:rsid w:val="00AE49B4"/>
    <w:rsid w:val="00AE57D6"/>
    <w:rsid w:val="00AF0064"/>
    <w:rsid w:val="00AF0133"/>
    <w:rsid w:val="00AF01EC"/>
    <w:rsid w:val="00AF4E47"/>
    <w:rsid w:val="00B03618"/>
    <w:rsid w:val="00B03803"/>
    <w:rsid w:val="00B14868"/>
    <w:rsid w:val="00B165CB"/>
    <w:rsid w:val="00B17226"/>
    <w:rsid w:val="00B175DB"/>
    <w:rsid w:val="00B17AA7"/>
    <w:rsid w:val="00B2026F"/>
    <w:rsid w:val="00B24D1D"/>
    <w:rsid w:val="00B27A54"/>
    <w:rsid w:val="00B315BA"/>
    <w:rsid w:val="00B3259A"/>
    <w:rsid w:val="00B351F8"/>
    <w:rsid w:val="00B35F65"/>
    <w:rsid w:val="00B36287"/>
    <w:rsid w:val="00B36B9B"/>
    <w:rsid w:val="00B41EAB"/>
    <w:rsid w:val="00B4203C"/>
    <w:rsid w:val="00B42F35"/>
    <w:rsid w:val="00B43BE8"/>
    <w:rsid w:val="00B502CE"/>
    <w:rsid w:val="00B50746"/>
    <w:rsid w:val="00B50DBD"/>
    <w:rsid w:val="00B50E7C"/>
    <w:rsid w:val="00B513B0"/>
    <w:rsid w:val="00B522B0"/>
    <w:rsid w:val="00B523F3"/>
    <w:rsid w:val="00B52973"/>
    <w:rsid w:val="00B53504"/>
    <w:rsid w:val="00B536AE"/>
    <w:rsid w:val="00B6321C"/>
    <w:rsid w:val="00B665E0"/>
    <w:rsid w:val="00B70266"/>
    <w:rsid w:val="00B75BA0"/>
    <w:rsid w:val="00B75EF4"/>
    <w:rsid w:val="00B83FA9"/>
    <w:rsid w:val="00B84889"/>
    <w:rsid w:val="00B860DC"/>
    <w:rsid w:val="00B870E6"/>
    <w:rsid w:val="00B87E13"/>
    <w:rsid w:val="00B91F4C"/>
    <w:rsid w:val="00B92806"/>
    <w:rsid w:val="00B92A18"/>
    <w:rsid w:val="00B933F5"/>
    <w:rsid w:val="00B946F6"/>
    <w:rsid w:val="00B954D2"/>
    <w:rsid w:val="00B9582E"/>
    <w:rsid w:val="00B95FAA"/>
    <w:rsid w:val="00BA3B4A"/>
    <w:rsid w:val="00BA5C73"/>
    <w:rsid w:val="00BB0F34"/>
    <w:rsid w:val="00BB1031"/>
    <w:rsid w:val="00BB1786"/>
    <w:rsid w:val="00BB280A"/>
    <w:rsid w:val="00BB4DE3"/>
    <w:rsid w:val="00BB70B4"/>
    <w:rsid w:val="00BC017B"/>
    <w:rsid w:val="00BC0A2E"/>
    <w:rsid w:val="00BC1652"/>
    <w:rsid w:val="00BC4375"/>
    <w:rsid w:val="00BC5AA6"/>
    <w:rsid w:val="00BD3C17"/>
    <w:rsid w:val="00BD77CA"/>
    <w:rsid w:val="00BE2D36"/>
    <w:rsid w:val="00BE323A"/>
    <w:rsid w:val="00BE5540"/>
    <w:rsid w:val="00BE6431"/>
    <w:rsid w:val="00BE6F0C"/>
    <w:rsid w:val="00BF17D0"/>
    <w:rsid w:val="00BF3551"/>
    <w:rsid w:val="00BF3876"/>
    <w:rsid w:val="00BF42FE"/>
    <w:rsid w:val="00BF507B"/>
    <w:rsid w:val="00BF6697"/>
    <w:rsid w:val="00BF6B98"/>
    <w:rsid w:val="00C02312"/>
    <w:rsid w:val="00C032C1"/>
    <w:rsid w:val="00C035EE"/>
    <w:rsid w:val="00C053FD"/>
    <w:rsid w:val="00C0792B"/>
    <w:rsid w:val="00C07AA5"/>
    <w:rsid w:val="00C10BC9"/>
    <w:rsid w:val="00C11276"/>
    <w:rsid w:val="00C11FA0"/>
    <w:rsid w:val="00C135C2"/>
    <w:rsid w:val="00C137F0"/>
    <w:rsid w:val="00C158ED"/>
    <w:rsid w:val="00C17785"/>
    <w:rsid w:val="00C17DFA"/>
    <w:rsid w:val="00C23EEB"/>
    <w:rsid w:val="00C2489C"/>
    <w:rsid w:val="00C27F1F"/>
    <w:rsid w:val="00C30059"/>
    <w:rsid w:val="00C32B36"/>
    <w:rsid w:val="00C33E68"/>
    <w:rsid w:val="00C36E25"/>
    <w:rsid w:val="00C4050B"/>
    <w:rsid w:val="00C40B93"/>
    <w:rsid w:val="00C410EB"/>
    <w:rsid w:val="00C41FAC"/>
    <w:rsid w:val="00C43E3F"/>
    <w:rsid w:val="00C44D66"/>
    <w:rsid w:val="00C45A8D"/>
    <w:rsid w:val="00C464B1"/>
    <w:rsid w:val="00C5044C"/>
    <w:rsid w:val="00C506FA"/>
    <w:rsid w:val="00C51DAE"/>
    <w:rsid w:val="00C53671"/>
    <w:rsid w:val="00C57F7F"/>
    <w:rsid w:val="00C60CFF"/>
    <w:rsid w:val="00C623E5"/>
    <w:rsid w:val="00C642B0"/>
    <w:rsid w:val="00C67A39"/>
    <w:rsid w:val="00C7527A"/>
    <w:rsid w:val="00C7631D"/>
    <w:rsid w:val="00C82DB3"/>
    <w:rsid w:val="00C84CBA"/>
    <w:rsid w:val="00C852A7"/>
    <w:rsid w:val="00C8598D"/>
    <w:rsid w:val="00C86A96"/>
    <w:rsid w:val="00C87AC3"/>
    <w:rsid w:val="00C908A5"/>
    <w:rsid w:val="00C93A07"/>
    <w:rsid w:val="00C9403E"/>
    <w:rsid w:val="00C95CE7"/>
    <w:rsid w:val="00CA1BB8"/>
    <w:rsid w:val="00CA476A"/>
    <w:rsid w:val="00CB175C"/>
    <w:rsid w:val="00CB1D96"/>
    <w:rsid w:val="00CB3B59"/>
    <w:rsid w:val="00CB52D2"/>
    <w:rsid w:val="00CB5EF0"/>
    <w:rsid w:val="00CC023B"/>
    <w:rsid w:val="00CC1F71"/>
    <w:rsid w:val="00CC2F19"/>
    <w:rsid w:val="00CE0294"/>
    <w:rsid w:val="00CE0A13"/>
    <w:rsid w:val="00CE2ADC"/>
    <w:rsid w:val="00CE54A4"/>
    <w:rsid w:val="00CE6851"/>
    <w:rsid w:val="00CE719A"/>
    <w:rsid w:val="00CE763D"/>
    <w:rsid w:val="00CF01B6"/>
    <w:rsid w:val="00CF1624"/>
    <w:rsid w:val="00CF2BDD"/>
    <w:rsid w:val="00CF4D2F"/>
    <w:rsid w:val="00D04CE1"/>
    <w:rsid w:val="00D2186F"/>
    <w:rsid w:val="00D22930"/>
    <w:rsid w:val="00D26365"/>
    <w:rsid w:val="00D26C49"/>
    <w:rsid w:val="00D30158"/>
    <w:rsid w:val="00D30D54"/>
    <w:rsid w:val="00D338B3"/>
    <w:rsid w:val="00D42DF5"/>
    <w:rsid w:val="00D4359B"/>
    <w:rsid w:val="00D45CC4"/>
    <w:rsid w:val="00D52D89"/>
    <w:rsid w:val="00D561D0"/>
    <w:rsid w:val="00D568F6"/>
    <w:rsid w:val="00D6023B"/>
    <w:rsid w:val="00D61525"/>
    <w:rsid w:val="00D6152B"/>
    <w:rsid w:val="00D6375E"/>
    <w:rsid w:val="00D6417D"/>
    <w:rsid w:val="00D65C60"/>
    <w:rsid w:val="00D661AF"/>
    <w:rsid w:val="00D66702"/>
    <w:rsid w:val="00D7049F"/>
    <w:rsid w:val="00D7157A"/>
    <w:rsid w:val="00D73162"/>
    <w:rsid w:val="00D73AF8"/>
    <w:rsid w:val="00D76D4B"/>
    <w:rsid w:val="00D7790B"/>
    <w:rsid w:val="00D807EC"/>
    <w:rsid w:val="00D81C12"/>
    <w:rsid w:val="00D86BC9"/>
    <w:rsid w:val="00D87121"/>
    <w:rsid w:val="00D90A57"/>
    <w:rsid w:val="00D9245B"/>
    <w:rsid w:val="00D933FF"/>
    <w:rsid w:val="00D938D7"/>
    <w:rsid w:val="00D939DB"/>
    <w:rsid w:val="00D957EB"/>
    <w:rsid w:val="00DA47F5"/>
    <w:rsid w:val="00DA6130"/>
    <w:rsid w:val="00DB0029"/>
    <w:rsid w:val="00DB12FA"/>
    <w:rsid w:val="00DB23A0"/>
    <w:rsid w:val="00DB23EA"/>
    <w:rsid w:val="00DB41C3"/>
    <w:rsid w:val="00DB46C0"/>
    <w:rsid w:val="00DC0482"/>
    <w:rsid w:val="00DD0801"/>
    <w:rsid w:val="00DD1A42"/>
    <w:rsid w:val="00DD7BF2"/>
    <w:rsid w:val="00DE0A36"/>
    <w:rsid w:val="00DE2F8B"/>
    <w:rsid w:val="00DE43E6"/>
    <w:rsid w:val="00DE4732"/>
    <w:rsid w:val="00DE4739"/>
    <w:rsid w:val="00DE6B7A"/>
    <w:rsid w:val="00DF3557"/>
    <w:rsid w:val="00DF75DC"/>
    <w:rsid w:val="00E00611"/>
    <w:rsid w:val="00E0147A"/>
    <w:rsid w:val="00E02003"/>
    <w:rsid w:val="00E0257B"/>
    <w:rsid w:val="00E049E3"/>
    <w:rsid w:val="00E0604B"/>
    <w:rsid w:val="00E16D3E"/>
    <w:rsid w:val="00E16DB2"/>
    <w:rsid w:val="00E17689"/>
    <w:rsid w:val="00E21A27"/>
    <w:rsid w:val="00E2676B"/>
    <w:rsid w:val="00E3006F"/>
    <w:rsid w:val="00E3320F"/>
    <w:rsid w:val="00E336DB"/>
    <w:rsid w:val="00E36280"/>
    <w:rsid w:val="00E36C57"/>
    <w:rsid w:val="00E3743F"/>
    <w:rsid w:val="00E44540"/>
    <w:rsid w:val="00E44863"/>
    <w:rsid w:val="00E44CBB"/>
    <w:rsid w:val="00E459F7"/>
    <w:rsid w:val="00E52264"/>
    <w:rsid w:val="00E5648B"/>
    <w:rsid w:val="00E6205A"/>
    <w:rsid w:val="00E63FED"/>
    <w:rsid w:val="00E6447D"/>
    <w:rsid w:val="00E70E40"/>
    <w:rsid w:val="00E712CE"/>
    <w:rsid w:val="00E7674F"/>
    <w:rsid w:val="00E80E8B"/>
    <w:rsid w:val="00E84DA5"/>
    <w:rsid w:val="00E86923"/>
    <w:rsid w:val="00E90782"/>
    <w:rsid w:val="00E920C4"/>
    <w:rsid w:val="00E925C2"/>
    <w:rsid w:val="00E97F30"/>
    <w:rsid w:val="00EA0B44"/>
    <w:rsid w:val="00EA391A"/>
    <w:rsid w:val="00EA50C8"/>
    <w:rsid w:val="00EA6613"/>
    <w:rsid w:val="00EA78CF"/>
    <w:rsid w:val="00EA7C49"/>
    <w:rsid w:val="00EA7C55"/>
    <w:rsid w:val="00EB0988"/>
    <w:rsid w:val="00EB1C30"/>
    <w:rsid w:val="00EB2940"/>
    <w:rsid w:val="00EB3EDD"/>
    <w:rsid w:val="00EB530B"/>
    <w:rsid w:val="00EB73D4"/>
    <w:rsid w:val="00EC1AE1"/>
    <w:rsid w:val="00EC476E"/>
    <w:rsid w:val="00EC4817"/>
    <w:rsid w:val="00EC4D19"/>
    <w:rsid w:val="00ED2EDC"/>
    <w:rsid w:val="00ED4C0E"/>
    <w:rsid w:val="00ED4E01"/>
    <w:rsid w:val="00ED5964"/>
    <w:rsid w:val="00EE0829"/>
    <w:rsid w:val="00EE1765"/>
    <w:rsid w:val="00EE181B"/>
    <w:rsid w:val="00EE1FC1"/>
    <w:rsid w:val="00EE3D36"/>
    <w:rsid w:val="00EE50AD"/>
    <w:rsid w:val="00EF3F95"/>
    <w:rsid w:val="00EF5711"/>
    <w:rsid w:val="00EF6AE2"/>
    <w:rsid w:val="00F02E9A"/>
    <w:rsid w:val="00F05DB8"/>
    <w:rsid w:val="00F06372"/>
    <w:rsid w:val="00F068F9"/>
    <w:rsid w:val="00F07A5C"/>
    <w:rsid w:val="00F106CE"/>
    <w:rsid w:val="00F11BBA"/>
    <w:rsid w:val="00F203D6"/>
    <w:rsid w:val="00F2067C"/>
    <w:rsid w:val="00F22A45"/>
    <w:rsid w:val="00F22A90"/>
    <w:rsid w:val="00F2495D"/>
    <w:rsid w:val="00F2788C"/>
    <w:rsid w:val="00F307C2"/>
    <w:rsid w:val="00F31B3B"/>
    <w:rsid w:val="00F369CD"/>
    <w:rsid w:val="00F42BE6"/>
    <w:rsid w:val="00F507DA"/>
    <w:rsid w:val="00F508E1"/>
    <w:rsid w:val="00F51269"/>
    <w:rsid w:val="00F53AC3"/>
    <w:rsid w:val="00F53DD3"/>
    <w:rsid w:val="00F5498D"/>
    <w:rsid w:val="00F57429"/>
    <w:rsid w:val="00F6023D"/>
    <w:rsid w:val="00F62C84"/>
    <w:rsid w:val="00F640CE"/>
    <w:rsid w:val="00F64575"/>
    <w:rsid w:val="00F64595"/>
    <w:rsid w:val="00F646B0"/>
    <w:rsid w:val="00F65DD8"/>
    <w:rsid w:val="00F70313"/>
    <w:rsid w:val="00F70F88"/>
    <w:rsid w:val="00F73C46"/>
    <w:rsid w:val="00F75D53"/>
    <w:rsid w:val="00F801D3"/>
    <w:rsid w:val="00F8062F"/>
    <w:rsid w:val="00F82156"/>
    <w:rsid w:val="00F876F8"/>
    <w:rsid w:val="00F95383"/>
    <w:rsid w:val="00F96E53"/>
    <w:rsid w:val="00F97C26"/>
    <w:rsid w:val="00F97E7C"/>
    <w:rsid w:val="00FA0054"/>
    <w:rsid w:val="00FA0717"/>
    <w:rsid w:val="00FA2B79"/>
    <w:rsid w:val="00FA33C7"/>
    <w:rsid w:val="00FA7CE4"/>
    <w:rsid w:val="00FB0F09"/>
    <w:rsid w:val="00FB2839"/>
    <w:rsid w:val="00FB29BF"/>
    <w:rsid w:val="00FB3696"/>
    <w:rsid w:val="00FB3F95"/>
    <w:rsid w:val="00FB7542"/>
    <w:rsid w:val="00FC2A77"/>
    <w:rsid w:val="00FC6A8A"/>
    <w:rsid w:val="00FD0682"/>
    <w:rsid w:val="00FD42D3"/>
    <w:rsid w:val="00FD684E"/>
    <w:rsid w:val="00FE0717"/>
    <w:rsid w:val="00FE09A4"/>
    <w:rsid w:val="00FE3AC4"/>
    <w:rsid w:val="00FE6BA1"/>
    <w:rsid w:val="00FF0A25"/>
    <w:rsid w:val="00FF1E19"/>
    <w:rsid w:val="00FF226A"/>
    <w:rsid w:val="00FF28E2"/>
    <w:rsid w:val="00FF2E0C"/>
    <w:rsid w:val="00FF3345"/>
    <w:rsid w:val="00FF5F0F"/>
  </w:rsids>
  <m:mathPr>
    <m:mathFont m:val="Cambria Math"/>
    <m:brkBin m:val="before"/>
    <m:brkBinSub m:val="--"/>
    <m:smallFrac m:val="0"/>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939267"/>
  <w15:docId w15:val="{A25D00D4-06AF-4C73-95AB-EA2766D7D2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imes New Roman"/>
        <w:position w:val="6"/>
        <w:sz w:val="24"/>
        <w:szCs w:val="24"/>
        <w:lang w:val="fi-FI"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5D53"/>
    <w:pPr>
      <w:spacing w:after="160" w:line="259" w:lineRule="auto"/>
    </w:pPr>
    <w:rPr>
      <w:rFonts w:cstheme="minorBidi"/>
      <w:position w:val="0"/>
      <w:sz w:val="22"/>
      <w:szCs w:val="22"/>
      <w:lang w:val="en-US"/>
    </w:rPr>
  </w:style>
  <w:style w:type="paragraph" w:styleId="Heading1">
    <w:name w:val="heading 1"/>
    <w:aliases w:val="EP Main Heading"/>
    <w:basedOn w:val="PlainText"/>
    <w:next w:val="Normal"/>
    <w:link w:val="Heading1Char"/>
    <w:uiPriority w:val="9"/>
    <w:qFormat/>
    <w:rsid w:val="003E07C1"/>
    <w:pPr>
      <w:outlineLvl w:val="0"/>
    </w:pPr>
    <w:rPr>
      <w:rFonts w:ascii="Arial" w:hAnsi="Arial"/>
      <w:b/>
      <w:bCs/>
      <w:caps/>
    </w:rPr>
  </w:style>
  <w:style w:type="paragraph" w:styleId="Heading2">
    <w:name w:val="heading 2"/>
    <w:aliases w:val="EP Subhead"/>
    <w:basedOn w:val="Normal"/>
    <w:next w:val="Normal"/>
    <w:link w:val="Heading2Char"/>
    <w:uiPriority w:val="9"/>
    <w:unhideWhenUsed/>
    <w:qFormat/>
    <w:rsid w:val="003E07C1"/>
    <w:pPr>
      <w:outlineLvl w:val="1"/>
    </w:pPr>
    <w:rPr>
      <w:rFonts w:ascii="Arial" w:hAnsi="Arial"/>
      <w:b/>
      <w:bCs/>
    </w:rPr>
  </w:style>
  <w:style w:type="paragraph" w:styleId="Heading3">
    <w:name w:val="heading 3"/>
    <w:aliases w:val="Sub heading"/>
    <w:basedOn w:val="Heading2"/>
    <w:next w:val="Normal"/>
    <w:link w:val="Heading3Char"/>
    <w:uiPriority w:val="9"/>
    <w:unhideWhenUsed/>
    <w:qFormat/>
    <w:rsid w:val="003E07C1"/>
    <w:pPr>
      <w:outlineLvl w:val="2"/>
    </w:pPr>
  </w:style>
  <w:style w:type="paragraph" w:styleId="Heading4">
    <w:name w:val="heading 4"/>
    <w:basedOn w:val="Normal"/>
    <w:next w:val="Normal"/>
    <w:link w:val="Heading4Char"/>
    <w:uiPriority w:val="9"/>
    <w:semiHidden/>
    <w:unhideWhenUsed/>
    <w:qFormat/>
    <w:rsid w:val="008A1C17"/>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A1C17"/>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A1C17"/>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A1C17"/>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A1C17"/>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A1C17"/>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rsid w:val="00F75D5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75D53"/>
  </w:style>
  <w:style w:type="paragraph" w:styleId="ListParagraph">
    <w:name w:val="List Paragraph"/>
    <w:basedOn w:val="Normal"/>
    <w:uiPriority w:val="34"/>
    <w:qFormat/>
    <w:rsid w:val="000F232E"/>
    <w:pPr>
      <w:ind w:left="720"/>
      <w:contextualSpacing/>
    </w:pPr>
  </w:style>
  <w:style w:type="paragraph" w:styleId="BalloonText">
    <w:name w:val="Balloon Text"/>
    <w:basedOn w:val="Normal"/>
    <w:link w:val="BalloonTextChar"/>
    <w:uiPriority w:val="99"/>
    <w:semiHidden/>
    <w:unhideWhenUsed/>
    <w:rsid w:val="003E07C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07C1"/>
    <w:rPr>
      <w:rFonts w:ascii="Lucida Grande" w:eastAsia="Arial Unicode MS" w:hAnsi="Lucida Grande" w:cs="Lucida Grande"/>
      <w:position w:val="0"/>
      <w:sz w:val="18"/>
      <w:szCs w:val="18"/>
      <w:bdr w:val="nil"/>
      <w:lang w:val="en-US"/>
    </w:rPr>
  </w:style>
  <w:style w:type="character" w:styleId="CommentReference">
    <w:name w:val="annotation reference"/>
    <w:basedOn w:val="DefaultParagraphFont"/>
    <w:uiPriority w:val="99"/>
    <w:semiHidden/>
    <w:unhideWhenUsed/>
    <w:rsid w:val="003E07C1"/>
    <w:rPr>
      <w:sz w:val="18"/>
      <w:szCs w:val="18"/>
    </w:rPr>
  </w:style>
  <w:style w:type="paragraph" w:styleId="CommentText">
    <w:name w:val="annotation text"/>
    <w:basedOn w:val="Normal"/>
    <w:link w:val="CommentTextChar"/>
    <w:uiPriority w:val="99"/>
    <w:unhideWhenUsed/>
    <w:rsid w:val="003E07C1"/>
  </w:style>
  <w:style w:type="character" w:customStyle="1" w:styleId="CommentTextChar">
    <w:name w:val="Comment Text Char"/>
    <w:basedOn w:val="DefaultParagraphFont"/>
    <w:link w:val="CommentText"/>
    <w:uiPriority w:val="99"/>
    <w:rsid w:val="003E07C1"/>
    <w:rPr>
      <w:rFonts w:ascii="Times New Roman" w:eastAsia="Arial Unicode MS" w:hAnsi="Times New Roman"/>
      <w:position w:val="0"/>
      <w:bdr w:val="nil"/>
      <w:lang w:val="en-US"/>
    </w:rPr>
  </w:style>
  <w:style w:type="paragraph" w:styleId="CommentSubject">
    <w:name w:val="annotation subject"/>
    <w:basedOn w:val="CommentText"/>
    <w:next w:val="CommentText"/>
    <w:link w:val="CommentSubjectChar"/>
    <w:uiPriority w:val="99"/>
    <w:semiHidden/>
    <w:unhideWhenUsed/>
    <w:rsid w:val="00D6375E"/>
    <w:rPr>
      <w:b/>
      <w:bCs/>
    </w:rPr>
  </w:style>
  <w:style w:type="character" w:customStyle="1" w:styleId="CommentSubjectChar">
    <w:name w:val="Comment Subject Char"/>
    <w:basedOn w:val="CommentTextChar"/>
    <w:link w:val="CommentSubject"/>
    <w:uiPriority w:val="99"/>
    <w:semiHidden/>
    <w:rsid w:val="00D6375E"/>
    <w:rPr>
      <w:rFonts w:ascii="Times New Roman" w:eastAsiaTheme="minorEastAsia" w:hAnsi="Times New Roman" w:cstheme="minorBidi"/>
      <w:b/>
      <w:bCs/>
      <w:position w:val="0"/>
      <w:sz w:val="20"/>
      <w:szCs w:val="20"/>
      <w:bdr w:val="nil"/>
      <w:lang w:val="en-US" w:eastAsia="fi-FI"/>
    </w:rPr>
  </w:style>
  <w:style w:type="paragraph" w:styleId="Header">
    <w:name w:val="header"/>
    <w:basedOn w:val="Normal"/>
    <w:link w:val="HeaderChar"/>
    <w:uiPriority w:val="99"/>
    <w:unhideWhenUsed/>
    <w:rsid w:val="00D938D7"/>
    <w:pPr>
      <w:tabs>
        <w:tab w:val="center" w:pos="4986"/>
        <w:tab w:val="right" w:pos="9972"/>
      </w:tabs>
    </w:pPr>
  </w:style>
  <w:style w:type="character" w:customStyle="1" w:styleId="HeaderChar">
    <w:name w:val="Header Char"/>
    <w:basedOn w:val="DefaultParagraphFont"/>
    <w:link w:val="Header"/>
    <w:uiPriority w:val="99"/>
    <w:rsid w:val="00D938D7"/>
    <w:rPr>
      <w:rFonts w:eastAsiaTheme="minorEastAsia" w:cstheme="minorBidi"/>
      <w:position w:val="0"/>
      <w:sz w:val="22"/>
      <w:szCs w:val="22"/>
      <w:lang w:eastAsia="fi-FI"/>
    </w:rPr>
  </w:style>
  <w:style w:type="paragraph" w:styleId="Footer">
    <w:name w:val="footer"/>
    <w:basedOn w:val="Normal"/>
    <w:link w:val="FooterChar"/>
    <w:uiPriority w:val="99"/>
    <w:unhideWhenUsed/>
    <w:rsid w:val="00D938D7"/>
    <w:pPr>
      <w:tabs>
        <w:tab w:val="center" w:pos="4986"/>
        <w:tab w:val="right" w:pos="9972"/>
      </w:tabs>
    </w:pPr>
  </w:style>
  <w:style w:type="character" w:customStyle="1" w:styleId="FooterChar">
    <w:name w:val="Footer Char"/>
    <w:basedOn w:val="DefaultParagraphFont"/>
    <w:link w:val="Footer"/>
    <w:uiPriority w:val="99"/>
    <w:rsid w:val="00D938D7"/>
    <w:rPr>
      <w:rFonts w:eastAsiaTheme="minorEastAsia" w:cstheme="minorBidi"/>
      <w:position w:val="0"/>
      <w:sz w:val="22"/>
      <w:szCs w:val="22"/>
      <w:lang w:eastAsia="fi-FI"/>
    </w:rPr>
  </w:style>
  <w:style w:type="paragraph" w:styleId="Revision">
    <w:name w:val="Revision"/>
    <w:hidden/>
    <w:uiPriority w:val="99"/>
    <w:semiHidden/>
    <w:rsid w:val="00A570BA"/>
    <w:pPr>
      <w:spacing w:after="0" w:line="240" w:lineRule="auto"/>
    </w:pPr>
    <w:rPr>
      <w:rFonts w:eastAsiaTheme="minorEastAsia" w:cstheme="minorBidi"/>
      <w:position w:val="0"/>
      <w:sz w:val="22"/>
      <w:szCs w:val="22"/>
      <w:lang w:eastAsia="fi-FI"/>
    </w:rPr>
  </w:style>
  <w:style w:type="table" w:styleId="TableGrid">
    <w:name w:val="Table Grid"/>
    <w:basedOn w:val="TableNormal"/>
    <w:uiPriority w:val="39"/>
    <w:rsid w:val="005A38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link w:val="PlainTextChar"/>
    <w:rsid w:val="003E07C1"/>
    <w:pPr>
      <w:pBdr>
        <w:top w:val="nil"/>
        <w:left w:val="nil"/>
        <w:bottom w:val="nil"/>
        <w:right w:val="nil"/>
        <w:between w:val="nil"/>
        <w:bar w:val="nil"/>
      </w:pBdr>
      <w:spacing w:after="0" w:line="240" w:lineRule="auto"/>
    </w:pPr>
    <w:rPr>
      <w:rFonts w:ascii="Calibri" w:eastAsia="Calibri" w:hAnsi="Calibri" w:cs="Calibri"/>
      <w:color w:val="000000"/>
      <w:position w:val="0"/>
      <w:sz w:val="22"/>
      <w:szCs w:val="22"/>
      <w:u w:color="000000"/>
      <w:bdr w:val="nil"/>
      <w:lang w:val="es-ES_tradnl"/>
    </w:rPr>
  </w:style>
  <w:style w:type="character" w:customStyle="1" w:styleId="PlainTextChar">
    <w:name w:val="Plain Text Char"/>
    <w:basedOn w:val="DefaultParagraphFont"/>
    <w:link w:val="PlainText"/>
    <w:rsid w:val="003E07C1"/>
    <w:rPr>
      <w:rFonts w:ascii="Calibri" w:eastAsia="Calibri" w:hAnsi="Calibri" w:cs="Calibri"/>
      <w:color w:val="000000"/>
      <w:position w:val="0"/>
      <w:sz w:val="22"/>
      <w:szCs w:val="22"/>
      <w:u w:color="000000"/>
      <w:bdr w:val="nil"/>
      <w:lang w:val="es-ES_tradnl"/>
    </w:rPr>
  </w:style>
  <w:style w:type="paragraph" w:styleId="Caption">
    <w:name w:val="caption"/>
    <w:basedOn w:val="Normal"/>
    <w:next w:val="Normal"/>
    <w:uiPriority w:val="35"/>
    <w:unhideWhenUsed/>
    <w:qFormat/>
    <w:rsid w:val="00296F2D"/>
    <w:rPr>
      <w:b/>
      <w:bCs/>
      <w:color w:val="4F81BD" w:themeColor="accent1"/>
      <w:sz w:val="18"/>
      <w:szCs w:val="18"/>
    </w:rPr>
  </w:style>
  <w:style w:type="character" w:styleId="Hyperlink">
    <w:name w:val="Hyperlink"/>
    <w:rsid w:val="003E07C1"/>
    <w:rPr>
      <w:u w:val="single"/>
    </w:rPr>
  </w:style>
  <w:style w:type="paragraph" w:styleId="NoSpacing">
    <w:name w:val="No Spacing"/>
    <w:aliases w:val="EP Normal Text"/>
    <w:basedOn w:val="Normal"/>
    <w:uiPriority w:val="1"/>
    <w:qFormat/>
    <w:rsid w:val="003E07C1"/>
    <w:rPr>
      <w:rFonts w:ascii="Arial" w:hAnsi="Arial"/>
    </w:rPr>
  </w:style>
  <w:style w:type="paragraph" w:styleId="NormalWeb">
    <w:name w:val="Normal (Web)"/>
    <w:basedOn w:val="Normal"/>
    <w:uiPriority w:val="99"/>
    <w:semiHidden/>
    <w:unhideWhenUsed/>
    <w:rsid w:val="00CB52D2"/>
    <w:pPr>
      <w:spacing w:before="100" w:beforeAutospacing="1" w:after="100" w:afterAutospacing="1"/>
    </w:pPr>
  </w:style>
  <w:style w:type="character" w:customStyle="1" w:styleId="Heading1Char">
    <w:name w:val="Heading 1 Char"/>
    <w:aliases w:val="EP Main Heading Char"/>
    <w:basedOn w:val="DefaultParagraphFont"/>
    <w:link w:val="Heading1"/>
    <w:uiPriority w:val="9"/>
    <w:rsid w:val="003E07C1"/>
    <w:rPr>
      <w:rFonts w:ascii="Arial" w:eastAsia="Calibri" w:hAnsi="Arial" w:cs="Calibri"/>
      <w:b/>
      <w:bCs/>
      <w:caps/>
      <w:color w:val="000000"/>
      <w:position w:val="0"/>
      <w:sz w:val="22"/>
      <w:szCs w:val="22"/>
      <w:u w:color="000000"/>
      <w:bdr w:val="nil"/>
      <w:lang w:val="es-ES_tradnl"/>
    </w:rPr>
  </w:style>
  <w:style w:type="character" w:customStyle="1" w:styleId="Heading2Char">
    <w:name w:val="Heading 2 Char"/>
    <w:aliases w:val="EP Subhead Char"/>
    <w:basedOn w:val="DefaultParagraphFont"/>
    <w:link w:val="Heading2"/>
    <w:uiPriority w:val="9"/>
    <w:rsid w:val="003E07C1"/>
    <w:rPr>
      <w:rFonts w:ascii="Arial" w:eastAsia="Arial Unicode MS" w:hAnsi="Arial"/>
      <w:b/>
      <w:bCs/>
      <w:position w:val="0"/>
      <w:sz w:val="22"/>
      <w:szCs w:val="22"/>
      <w:bdr w:val="nil"/>
      <w:lang w:val="en-US"/>
    </w:rPr>
  </w:style>
  <w:style w:type="character" w:customStyle="1" w:styleId="Heading3Char">
    <w:name w:val="Heading 3 Char"/>
    <w:aliases w:val="Sub heading Char"/>
    <w:basedOn w:val="DefaultParagraphFont"/>
    <w:link w:val="Heading3"/>
    <w:uiPriority w:val="9"/>
    <w:rsid w:val="003E07C1"/>
    <w:rPr>
      <w:rFonts w:ascii="Arial" w:eastAsia="Arial Unicode MS" w:hAnsi="Arial"/>
      <w:b/>
      <w:bCs/>
      <w:position w:val="0"/>
      <w:sz w:val="22"/>
      <w:szCs w:val="22"/>
      <w:bdr w:val="nil"/>
      <w:lang w:val="en-US"/>
    </w:rPr>
  </w:style>
  <w:style w:type="paragraph" w:customStyle="1" w:styleId="HeaderFooter">
    <w:name w:val="Header &amp; Footer"/>
    <w:rsid w:val="003E07C1"/>
    <w:pPr>
      <w:pBdr>
        <w:top w:val="nil"/>
        <w:left w:val="nil"/>
        <w:bottom w:val="nil"/>
        <w:right w:val="nil"/>
        <w:between w:val="nil"/>
        <w:bar w:val="nil"/>
      </w:pBdr>
      <w:tabs>
        <w:tab w:val="right" w:pos="9020"/>
      </w:tabs>
      <w:spacing w:after="0" w:line="240" w:lineRule="auto"/>
    </w:pPr>
    <w:rPr>
      <w:rFonts w:ascii="Helvetica" w:eastAsia="Arial Unicode MS" w:hAnsi="Helvetica" w:cs="Arial Unicode MS"/>
      <w:color w:val="000000"/>
      <w:position w:val="0"/>
      <w:bdr w:val="nil"/>
      <w:lang w:val="en-US"/>
    </w:rPr>
  </w:style>
  <w:style w:type="paragraph" w:customStyle="1" w:styleId="Body">
    <w:name w:val="Body"/>
    <w:rsid w:val="003E07C1"/>
    <w:pPr>
      <w:pBdr>
        <w:top w:val="nil"/>
        <w:left w:val="nil"/>
        <w:bottom w:val="nil"/>
        <w:right w:val="nil"/>
        <w:between w:val="nil"/>
        <w:bar w:val="nil"/>
      </w:pBdr>
    </w:pPr>
    <w:rPr>
      <w:rFonts w:ascii="Calibri" w:eastAsia="Calibri" w:hAnsi="Calibri" w:cs="Calibri"/>
      <w:color w:val="000000"/>
      <w:position w:val="0"/>
      <w:sz w:val="22"/>
      <w:szCs w:val="22"/>
      <w:u w:color="000000"/>
      <w:bdr w:val="nil"/>
      <w:lang w:val="en-US"/>
    </w:rPr>
  </w:style>
  <w:style w:type="paragraph" w:customStyle="1" w:styleId="Default">
    <w:name w:val="Default"/>
    <w:rsid w:val="003E07C1"/>
    <w:pPr>
      <w:pBdr>
        <w:top w:val="nil"/>
        <w:left w:val="nil"/>
        <w:bottom w:val="nil"/>
        <w:right w:val="nil"/>
        <w:between w:val="nil"/>
        <w:bar w:val="nil"/>
      </w:pBdr>
      <w:spacing w:after="0" w:line="240" w:lineRule="auto"/>
    </w:pPr>
    <w:rPr>
      <w:rFonts w:ascii="Helvetica" w:eastAsia="Helvetica" w:hAnsi="Helvetica" w:cs="Helvetica"/>
      <w:color w:val="000000"/>
      <w:position w:val="0"/>
      <w:sz w:val="22"/>
      <w:szCs w:val="22"/>
      <w:bdr w:val="nil"/>
      <w:lang w:val="en-US"/>
    </w:rPr>
  </w:style>
  <w:style w:type="paragraph" w:customStyle="1" w:styleId="CaptionFigure">
    <w:name w:val="Caption/Figure"/>
    <w:basedOn w:val="NoSpacing"/>
    <w:autoRedefine/>
    <w:qFormat/>
    <w:rsid w:val="003E07C1"/>
    <w:rPr>
      <w:noProof/>
      <w:sz w:val="18"/>
    </w:rPr>
  </w:style>
  <w:style w:type="paragraph" w:styleId="Bibliography">
    <w:name w:val="Bibliography"/>
    <w:basedOn w:val="Normal"/>
    <w:next w:val="Normal"/>
    <w:uiPriority w:val="37"/>
    <w:semiHidden/>
    <w:unhideWhenUsed/>
    <w:rsid w:val="008A1C17"/>
  </w:style>
  <w:style w:type="paragraph" w:styleId="BlockText">
    <w:name w:val="Block Text"/>
    <w:basedOn w:val="Normal"/>
    <w:uiPriority w:val="99"/>
    <w:semiHidden/>
    <w:unhideWhenUsed/>
    <w:rsid w:val="008A1C1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8A1C17"/>
    <w:pPr>
      <w:spacing w:after="120"/>
    </w:pPr>
  </w:style>
  <w:style w:type="character" w:customStyle="1" w:styleId="BodyTextChar">
    <w:name w:val="Body Text Char"/>
    <w:basedOn w:val="DefaultParagraphFont"/>
    <w:link w:val="BodyText"/>
    <w:uiPriority w:val="99"/>
    <w:semiHidden/>
    <w:rsid w:val="008A1C17"/>
    <w:rPr>
      <w:rFonts w:cstheme="minorBidi"/>
      <w:position w:val="0"/>
      <w:sz w:val="22"/>
      <w:szCs w:val="22"/>
      <w:lang w:val="en-US"/>
    </w:rPr>
  </w:style>
  <w:style w:type="paragraph" w:styleId="BodyText2">
    <w:name w:val="Body Text 2"/>
    <w:basedOn w:val="Normal"/>
    <w:link w:val="BodyText2Char"/>
    <w:uiPriority w:val="99"/>
    <w:semiHidden/>
    <w:unhideWhenUsed/>
    <w:rsid w:val="008A1C17"/>
    <w:pPr>
      <w:spacing w:after="120" w:line="480" w:lineRule="auto"/>
    </w:pPr>
  </w:style>
  <w:style w:type="character" w:customStyle="1" w:styleId="BodyText2Char">
    <w:name w:val="Body Text 2 Char"/>
    <w:basedOn w:val="DefaultParagraphFont"/>
    <w:link w:val="BodyText2"/>
    <w:uiPriority w:val="99"/>
    <w:semiHidden/>
    <w:rsid w:val="008A1C17"/>
    <w:rPr>
      <w:rFonts w:cstheme="minorBidi"/>
      <w:position w:val="0"/>
      <w:sz w:val="22"/>
      <w:szCs w:val="22"/>
      <w:lang w:val="en-US"/>
    </w:rPr>
  </w:style>
  <w:style w:type="paragraph" w:styleId="BodyText3">
    <w:name w:val="Body Text 3"/>
    <w:basedOn w:val="Normal"/>
    <w:link w:val="BodyText3Char"/>
    <w:uiPriority w:val="99"/>
    <w:semiHidden/>
    <w:unhideWhenUsed/>
    <w:rsid w:val="008A1C17"/>
    <w:pPr>
      <w:spacing w:after="120"/>
    </w:pPr>
    <w:rPr>
      <w:sz w:val="16"/>
      <w:szCs w:val="16"/>
    </w:rPr>
  </w:style>
  <w:style w:type="character" w:customStyle="1" w:styleId="BodyText3Char">
    <w:name w:val="Body Text 3 Char"/>
    <w:basedOn w:val="DefaultParagraphFont"/>
    <w:link w:val="BodyText3"/>
    <w:uiPriority w:val="99"/>
    <w:semiHidden/>
    <w:rsid w:val="008A1C17"/>
    <w:rPr>
      <w:rFonts w:cstheme="minorBidi"/>
      <w:position w:val="0"/>
      <w:sz w:val="16"/>
      <w:szCs w:val="16"/>
      <w:lang w:val="en-US"/>
    </w:rPr>
  </w:style>
  <w:style w:type="paragraph" w:styleId="BodyTextFirstIndent">
    <w:name w:val="Body Text First Indent"/>
    <w:basedOn w:val="BodyText"/>
    <w:link w:val="BodyTextFirstIndentChar"/>
    <w:uiPriority w:val="99"/>
    <w:semiHidden/>
    <w:unhideWhenUsed/>
    <w:rsid w:val="008A1C17"/>
    <w:pPr>
      <w:spacing w:after="0"/>
      <w:ind w:firstLine="360"/>
    </w:pPr>
  </w:style>
  <w:style w:type="character" w:customStyle="1" w:styleId="BodyTextFirstIndentChar">
    <w:name w:val="Body Text First Indent Char"/>
    <w:basedOn w:val="BodyTextChar"/>
    <w:link w:val="BodyTextFirstIndent"/>
    <w:uiPriority w:val="99"/>
    <w:semiHidden/>
    <w:rsid w:val="008A1C17"/>
    <w:rPr>
      <w:rFonts w:cstheme="minorBidi"/>
      <w:position w:val="0"/>
      <w:sz w:val="22"/>
      <w:szCs w:val="22"/>
      <w:lang w:val="en-US"/>
    </w:rPr>
  </w:style>
  <w:style w:type="paragraph" w:styleId="BodyTextIndent">
    <w:name w:val="Body Text Indent"/>
    <w:basedOn w:val="Normal"/>
    <w:link w:val="BodyTextIndentChar"/>
    <w:uiPriority w:val="99"/>
    <w:semiHidden/>
    <w:unhideWhenUsed/>
    <w:rsid w:val="008A1C17"/>
    <w:pPr>
      <w:spacing w:after="120"/>
      <w:ind w:left="360"/>
    </w:pPr>
  </w:style>
  <w:style w:type="character" w:customStyle="1" w:styleId="BodyTextIndentChar">
    <w:name w:val="Body Text Indent Char"/>
    <w:basedOn w:val="DefaultParagraphFont"/>
    <w:link w:val="BodyTextIndent"/>
    <w:uiPriority w:val="99"/>
    <w:semiHidden/>
    <w:rsid w:val="008A1C17"/>
    <w:rPr>
      <w:rFonts w:cstheme="minorBidi"/>
      <w:position w:val="0"/>
      <w:sz w:val="22"/>
      <w:szCs w:val="22"/>
      <w:lang w:val="en-US"/>
    </w:rPr>
  </w:style>
  <w:style w:type="paragraph" w:styleId="BodyTextFirstIndent2">
    <w:name w:val="Body Text First Indent 2"/>
    <w:basedOn w:val="BodyTextIndent"/>
    <w:link w:val="BodyTextFirstIndent2Char"/>
    <w:uiPriority w:val="99"/>
    <w:semiHidden/>
    <w:unhideWhenUsed/>
    <w:rsid w:val="008A1C17"/>
    <w:pPr>
      <w:spacing w:after="0"/>
      <w:ind w:firstLine="360"/>
    </w:pPr>
  </w:style>
  <w:style w:type="character" w:customStyle="1" w:styleId="BodyTextFirstIndent2Char">
    <w:name w:val="Body Text First Indent 2 Char"/>
    <w:basedOn w:val="BodyTextIndentChar"/>
    <w:link w:val="BodyTextFirstIndent2"/>
    <w:uiPriority w:val="99"/>
    <w:semiHidden/>
    <w:rsid w:val="008A1C17"/>
    <w:rPr>
      <w:rFonts w:cstheme="minorBidi"/>
      <w:position w:val="0"/>
      <w:sz w:val="22"/>
      <w:szCs w:val="22"/>
      <w:lang w:val="en-US"/>
    </w:rPr>
  </w:style>
  <w:style w:type="paragraph" w:styleId="BodyTextIndent2">
    <w:name w:val="Body Text Indent 2"/>
    <w:basedOn w:val="Normal"/>
    <w:link w:val="BodyTextIndent2Char"/>
    <w:uiPriority w:val="99"/>
    <w:semiHidden/>
    <w:unhideWhenUsed/>
    <w:rsid w:val="008A1C17"/>
    <w:pPr>
      <w:spacing w:after="120" w:line="480" w:lineRule="auto"/>
      <w:ind w:left="360"/>
    </w:pPr>
  </w:style>
  <w:style w:type="character" w:customStyle="1" w:styleId="BodyTextIndent2Char">
    <w:name w:val="Body Text Indent 2 Char"/>
    <w:basedOn w:val="DefaultParagraphFont"/>
    <w:link w:val="BodyTextIndent2"/>
    <w:uiPriority w:val="99"/>
    <w:semiHidden/>
    <w:rsid w:val="008A1C17"/>
    <w:rPr>
      <w:rFonts w:cstheme="minorBidi"/>
      <w:position w:val="0"/>
      <w:sz w:val="22"/>
      <w:szCs w:val="22"/>
      <w:lang w:val="en-US"/>
    </w:rPr>
  </w:style>
  <w:style w:type="paragraph" w:styleId="BodyTextIndent3">
    <w:name w:val="Body Text Indent 3"/>
    <w:basedOn w:val="Normal"/>
    <w:link w:val="BodyTextIndent3Char"/>
    <w:uiPriority w:val="99"/>
    <w:semiHidden/>
    <w:unhideWhenUsed/>
    <w:rsid w:val="008A1C17"/>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8A1C17"/>
    <w:rPr>
      <w:rFonts w:cstheme="minorBidi"/>
      <w:position w:val="0"/>
      <w:sz w:val="16"/>
      <w:szCs w:val="16"/>
      <w:lang w:val="en-US"/>
    </w:rPr>
  </w:style>
  <w:style w:type="paragraph" w:styleId="Closing">
    <w:name w:val="Closing"/>
    <w:basedOn w:val="Normal"/>
    <w:link w:val="ClosingChar"/>
    <w:uiPriority w:val="99"/>
    <w:semiHidden/>
    <w:unhideWhenUsed/>
    <w:rsid w:val="008A1C17"/>
    <w:pPr>
      <w:ind w:left="4320"/>
    </w:pPr>
  </w:style>
  <w:style w:type="character" w:customStyle="1" w:styleId="ClosingChar">
    <w:name w:val="Closing Char"/>
    <w:basedOn w:val="DefaultParagraphFont"/>
    <w:link w:val="Closing"/>
    <w:uiPriority w:val="99"/>
    <w:semiHidden/>
    <w:rsid w:val="008A1C17"/>
    <w:rPr>
      <w:rFonts w:cstheme="minorBidi"/>
      <w:position w:val="0"/>
      <w:sz w:val="22"/>
      <w:szCs w:val="22"/>
      <w:lang w:val="en-US"/>
    </w:rPr>
  </w:style>
  <w:style w:type="paragraph" w:styleId="Date">
    <w:name w:val="Date"/>
    <w:basedOn w:val="Normal"/>
    <w:next w:val="Normal"/>
    <w:link w:val="DateChar"/>
    <w:uiPriority w:val="99"/>
    <w:semiHidden/>
    <w:unhideWhenUsed/>
    <w:rsid w:val="008A1C17"/>
  </w:style>
  <w:style w:type="character" w:customStyle="1" w:styleId="DateChar">
    <w:name w:val="Date Char"/>
    <w:basedOn w:val="DefaultParagraphFont"/>
    <w:link w:val="Date"/>
    <w:uiPriority w:val="99"/>
    <w:semiHidden/>
    <w:rsid w:val="008A1C17"/>
    <w:rPr>
      <w:rFonts w:cstheme="minorBidi"/>
      <w:position w:val="0"/>
      <w:sz w:val="22"/>
      <w:szCs w:val="22"/>
      <w:lang w:val="en-US"/>
    </w:rPr>
  </w:style>
  <w:style w:type="paragraph" w:styleId="DocumentMap">
    <w:name w:val="Document Map"/>
    <w:basedOn w:val="Normal"/>
    <w:link w:val="DocumentMapChar"/>
    <w:uiPriority w:val="99"/>
    <w:semiHidden/>
    <w:unhideWhenUsed/>
    <w:rsid w:val="008A1C17"/>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A1C17"/>
    <w:rPr>
      <w:rFonts w:ascii="Segoe UI" w:hAnsi="Segoe UI" w:cs="Segoe UI"/>
      <w:position w:val="0"/>
      <w:sz w:val="16"/>
      <w:szCs w:val="16"/>
      <w:lang w:val="en-US"/>
    </w:rPr>
  </w:style>
  <w:style w:type="paragraph" w:styleId="E-mailSignature">
    <w:name w:val="E-mail Signature"/>
    <w:basedOn w:val="Normal"/>
    <w:link w:val="E-mailSignatureChar"/>
    <w:uiPriority w:val="99"/>
    <w:semiHidden/>
    <w:unhideWhenUsed/>
    <w:rsid w:val="008A1C17"/>
  </w:style>
  <w:style w:type="character" w:customStyle="1" w:styleId="E-mailSignatureChar">
    <w:name w:val="E-mail Signature Char"/>
    <w:basedOn w:val="DefaultParagraphFont"/>
    <w:link w:val="E-mailSignature"/>
    <w:uiPriority w:val="99"/>
    <w:semiHidden/>
    <w:rsid w:val="008A1C17"/>
    <w:rPr>
      <w:rFonts w:cstheme="minorBidi"/>
      <w:position w:val="0"/>
      <w:sz w:val="22"/>
      <w:szCs w:val="22"/>
      <w:lang w:val="en-US"/>
    </w:rPr>
  </w:style>
  <w:style w:type="paragraph" w:styleId="EndnoteText">
    <w:name w:val="endnote text"/>
    <w:basedOn w:val="Normal"/>
    <w:link w:val="EndnoteTextChar"/>
    <w:uiPriority w:val="99"/>
    <w:semiHidden/>
    <w:unhideWhenUsed/>
    <w:rsid w:val="008A1C17"/>
    <w:rPr>
      <w:sz w:val="20"/>
      <w:szCs w:val="20"/>
    </w:rPr>
  </w:style>
  <w:style w:type="character" w:customStyle="1" w:styleId="EndnoteTextChar">
    <w:name w:val="Endnote Text Char"/>
    <w:basedOn w:val="DefaultParagraphFont"/>
    <w:link w:val="EndnoteText"/>
    <w:uiPriority w:val="99"/>
    <w:semiHidden/>
    <w:rsid w:val="008A1C17"/>
    <w:rPr>
      <w:rFonts w:cstheme="minorBidi"/>
      <w:position w:val="0"/>
      <w:sz w:val="20"/>
      <w:szCs w:val="20"/>
      <w:lang w:val="en-US"/>
    </w:rPr>
  </w:style>
  <w:style w:type="paragraph" w:styleId="EnvelopeAddress">
    <w:name w:val="envelope address"/>
    <w:basedOn w:val="Normal"/>
    <w:uiPriority w:val="99"/>
    <w:semiHidden/>
    <w:unhideWhenUsed/>
    <w:rsid w:val="008A1C17"/>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8A1C17"/>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8A1C17"/>
    <w:rPr>
      <w:sz w:val="20"/>
      <w:szCs w:val="20"/>
    </w:rPr>
  </w:style>
  <w:style w:type="character" w:customStyle="1" w:styleId="FootnoteTextChar">
    <w:name w:val="Footnote Text Char"/>
    <w:basedOn w:val="DefaultParagraphFont"/>
    <w:link w:val="FootnoteText"/>
    <w:uiPriority w:val="99"/>
    <w:semiHidden/>
    <w:rsid w:val="008A1C17"/>
    <w:rPr>
      <w:rFonts w:cstheme="minorBidi"/>
      <w:position w:val="0"/>
      <w:sz w:val="20"/>
      <w:szCs w:val="20"/>
      <w:lang w:val="en-US"/>
    </w:rPr>
  </w:style>
  <w:style w:type="character" w:customStyle="1" w:styleId="Heading4Char">
    <w:name w:val="Heading 4 Char"/>
    <w:basedOn w:val="DefaultParagraphFont"/>
    <w:link w:val="Heading4"/>
    <w:uiPriority w:val="9"/>
    <w:semiHidden/>
    <w:rsid w:val="008A1C17"/>
    <w:rPr>
      <w:rFonts w:asciiTheme="majorHAnsi" w:eastAsiaTheme="majorEastAsia" w:hAnsiTheme="majorHAnsi" w:cstheme="majorBidi"/>
      <w:i/>
      <w:iCs/>
      <w:color w:val="365F91" w:themeColor="accent1" w:themeShade="BF"/>
      <w:position w:val="0"/>
      <w:sz w:val="22"/>
      <w:szCs w:val="22"/>
      <w:lang w:val="en-US"/>
    </w:rPr>
  </w:style>
  <w:style w:type="character" w:customStyle="1" w:styleId="Heading5Char">
    <w:name w:val="Heading 5 Char"/>
    <w:basedOn w:val="DefaultParagraphFont"/>
    <w:link w:val="Heading5"/>
    <w:uiPriority w:val="9"/>
    <w:semiHidden/>
    <w:rsid w:val="008A1C17"/>
    <w:rPr>
      <w:rFonts w:asciiTheme="majorHAnsi" w:eastAsiaTheme="majorEastAsia" w:hAnsiTheme="majorHAnsi" w:cstheme="majorBidi"/>
      <w:color w:val="365F91" w:themeColor="accent1" w:themeShade="BF"/>
      <w:position w:val="0"/>
      <w:sz w:val="22"/>
      <w:szCs w:val="22"/>
      <w:lang w:val="en-US"/>
    </w:rPr>
  </w:style>
  <w:style w:type="character" w:customStyle="1" w:styleId="Heading6Char">
    <w:name w:val="Heading 6 Char"/>
    <w:basedOn w:val="DefaultParagraphFont"/>
    <w:link w:val="Heading6"/>
    <w:uiPriority w:val="9"/>
    <w:semiHidden/>
    <w:rsid w:val="008A1C17"/>
    <w:rPr>
      <w:rFonts w:asciiTheme="majorHAnsi" w:eastAsiaTheme="majorEastAsia" w:hAnsiTheme="majorHAnsi" w:cstheme="majorBidi"/>
      <w:color w:val="243F60" w:themeColor="accent1" w:themeShade="7F"/>
      <w:position w:val="0"/>
      <w:sz w:val="22"/>
      <w:szCs w:val="22"/>
      <w:lang w:val="en-US"/>
    </w:rPr>
  </w:style>
  <w:style w:type="character" w:customStyle="1" w:styleId="Heading7Char">
    <w:name w:val="Heading 7 Char"/>
    <w:basedOn w:val="DefaultParagraphFont"/>
    <w:link w:val="Heading7"/>
    <w:uiPriority w:val="9"/>
    <w:semiHidden/>
    <w:rsid w:val="008A1C17"/>
    <w:rPr>
      <w:rFonts w:asciiTheme="majorHAnsi" w:eastAsiaTheme="majorEastAsia" w:hAnsiTheme="majorHAnsi" w:cstheme="majorBidi"/>
      <w:i/>
      <w:iCs/>
      <w:color w:val="243F60" w:themeColor="accent1" w:themeShade="7F"/>
      <w:position w:val="0"/>
      <w:sz w:val="22"/>
      <w:szCs w:val="22"/>
      <w:lang w:val="en-US"/>
    </w:rPr>
  </w:style>
  <w:style w:type="character" w:customStyle="1" w:styleId="Heading8Char">
    <w:name w:val="Heading 8 Char"/>
    <w:basedOn w:val="DefaultParagraphFont"/>
    <w:link w:val="Heading8"/>
    <w:uiPriority w:val="9"/>
    <w:semiHidden/>
    <w:rsid w:val="008A1C17"/>
    <w:rPr>
      <w:rFonts w:asciiTheme="majorHAnsi" w:eastAsiaTheme="majorEastAsia" w:hAnsiTheme="majorHAnsi" w:cstheme="majorBidi"/>
      <w:color w:val="272727" w:themeColor="text1" w:themeTint="D8"/>
      <w:position w:val="0"/>
      <w:sz w:val="21"/>
      <w:szCs w:val="21"/>
      <w:lang w:val="en-US"/>
    </w:rPr>
  </w:style>
  <w:style w:type="character" w:customStyle="1" w:styleId="Heading9Char">
    <w:name w:val="Heading 9 Char"/>
    <w:basedOn w:val="DefaultParagraphFont"/>
    <w:link w:val="Heading9"/>
    <w:uiPriority w:val="9"/>
    <w:semiHidden/>
    <w:rsid w:val="008A1C17"/>
    <w:rPr>
      <w:rFonts w:asciiTheme="majorHAnsi" w:eastAsiaTheme="majorEastAsia" w:hAnsiTheme="majorHAnsi" w:cstheme="majorBidi"/>
      <w:i/>
      <w:iCs/>
      <w:color w:val="272727" w:themeColor="text1" w:themeTint="D8"/>
      <w:position w:val="0"/>
      <w:sz w:val="21"/>
      <w:szCs w:val="21"/>
      <w:lang w:val="en-US"/>
    </w:rPr>
  </w:style>
  <w:style w:type="paragraph" w:styleId="HTMLAddress">
    <w:name w:val="HTML Address"/>
    <w:basedOn w:val="Normal"/>
    <w:link w:val="HTMLAddressChar"/>
    <w:uiPriority w:val="99"/>
    <w:semiHidden/>
    <w:unhideWhenUsed/>
    <w:rsid w:val="008A1C17"/>
    <w:rPr>
      <w:i/>
      <w:iCs/>
    </w:rPr>
  </w:style>
  <w:style w:type="character" w:customStyle="1" w:styleId="HTMLAddressChar">
    <w:name w:val="HTML Address Char"/>
    <w:basedOn w:val="DefaultParagraphFont"/>
    <w:link w:val="HTMLAddress"/>
    <w:uiPriority w:val="99"/>
    <w:semiHidden/>
    <w:rsid w:val="008A1C17"/>
    <w:rPr>
      <w:rFonts w:cstheme="minorBidi"/>
      <w:i/>
      <w:iCs/>
      <w:position w:val="0"/>
      <w:sz w:val="22"/>
      <w:szCs w:val="22"/>
      <w:lang w:val="en-US"/>
    </w:rPr>
  </w:style>
  <w:style w:type="paragraph" w:styleId="HTMLPreformatted">
    <w:name w:val="HTML Preformatted"/>
    <w:basedOn w:val="Normal"/>
    <w:link w:val="HTMLPreformattedChar"/>
    <w:uiPriority w:val="99"/>
    <w:semiHidden/>
    <w:unhideWhenUsed/>
    <w:rsid w:val="008A1C17"/>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A1C17"/>
    <w:rPr>
      <w:rFonts w:ascii="Consolas" w:hAnsi="Consolas" w:cstheme="minorBidi"/>
      <w:position w:val="0"/>
      <w:sz w:val="20"/>
      <w:szCs w:val="20"/>
      <w:lang w:val="en-US"/>
    </w:rPr>
  </w:style>
  <w:style w:type="paragraph" w:styleId="Index1">
    <w:name w:val="index 1"/>
    <w:basedOn w:val="Normal"/>
    <w:next w:val="Normal"/>
    <w:autoRedefine/>
    <w:uiPriority w:val="99"/>
    <w:semiHidden/>
    <w:unhideWhenUsed/>
    <w:rsid w:val="008A1C17"/>
    <w:pPr>
      <w:ind w:left="220" w:hanging="220"/>
    </w:pPr>
  </w:style>
  <w:style w:type="paragraph" w:styleId="Index2">
    <w:name w:val="index 2"/>
    <w:basedOn w:val="Normal"/>
    <w:next w:val="Normal"/>
    <w:autoRedefine/>
    <w:uiPriority w:val="99"/>
    <w:semiHidden/>
    <w:unhideWhenUsed/>
    <w:rsid w:val="008A1C17"/>
    <w:pPr>
      <w:ind w:left="440" w:hanging="220"/>
    </w:pPr>
  </w:style>
  <w:style w:type="paragraph" w:styleId="Index3">
    <w:name w:val="index 3"/>
    <w:basedOn w:val="Normal"/>
    <w:next w:val="Normal"/>
    <w:autoRedefine/>
    <w:uiPriority w:val="99"/>
    <w:semiHidden/>
    <w:unhideWhenUsed/>
    <w:rsid w:val="008A1C17"/>
    <w:pPr>
      <w:ind w:left="660" w:hanging="220"/>
    </w:pPr>
  </w:style>
  <w:style w:type="paragraph" w:styleId="Index4">
    <w:name w:val="index 4"/>
    <w:basedOn w:val="Normal"/>
    <w:next w:val="Normal"/>
    <w:autoRedefine/>
    <w:uiPriority w:val="99"/>
    <w:semiHidden/>
    <w:unhideWhenUsed/>
    <w:rsid w:val="008A1C17"/>
    <w:pPr>
      <w:ind w:left="880" w:hanging="220"/>
    </w:pPr>
  </w:style>
  <w:style w:type="paragraph" w:styleId="Index5">
    <w:name w:val="index 5"/>
    <w:basedOn w:val="Normal"/>
    <w:next w:val="Normal"/>
    <w:autoRedefine/>
    <w:uiPriority w:val="99"/>
    <w:semiHidden/>
    <w:unhideWhenUsed/>
    <w:rsid w:val="008A1C17"/>
    <w:pPr>
      <w:ind w:left="1100" w:hanging="220"/>
    </w:pPr>
  </w:style>
  <w:style w:type="paragraph" w:styleId="Index6">
    <w:name w:val="index 6"/>
    <w:basedOn w:val="Normal"/>
    <w:next w:val="Normal"/>
    <w:autoRedefine/>
    <w:uiPriority w:val="99"/>
    <w:semiHidden/>
    <w:unhideWhenUsed/>
    <w:rsid w:val="008A1C17"/>
    <w:pPr>
      <w:ind w:left="1320" w:hanging="220"/>
    </w:pPr>
  </w:style>
  <w:style w:type="paragraph" w:styleId="Index7">
    <w:name w:val="index 7"/>
    <w:basedOn w:val="Normal"/>
    <w:next w:val="Normal"/>
    <w:autoRedefine/>
    <w:uiPriority w:val="99"/>
    <w:semiHidden/>
    <w:unhideWhenUsed/>
    <w:rsid w:val="008A1C17"/>
    <w:pPr>
      <w:ind w:left="1540" w:hanging="220"/>
    </w:pPr>
  </w:style>
  <w:style w:type="paragraph" w:styleId="Index8">
    <w:name w:val="index 8"/>
    <w:basedOn w:val="Normal"/>
    <w:next w:val="Normal"/>
    <w:autoRedefine/>
    <w:uiPriority w:val="99"/>
    <w:semiHidden/>
    <w:unhideWhenUsed/>
    <w:rsid w:val="008A1C17"/>
    <w:pPr>
      <w:ind w:left="1760" w:hanging="220"/>
    </w:pPr>
  </w:style>
  <w:style w:type="paragraph" w:styleId="Index9">
    <w:name w:val="index 9"/>
    <w:basedOn w:val="Normal"/>
    <w:next w:val="Normal"/>
    <w:autoRedefine/>
    <w:uiPriority w:val="99"/>
    <w:semiHidden/>
    <w:unhideWhenUsed/>
    <w:rsid w:val="008A1C17"/>
    <w:pPr>
      <w:ind w:left="1980" w:hanging="220"/>
    </w:pPr>
  </w:style>
  <w:style w:type="paragraph" w:styleId="IndexHeading">
    <w:name w:val="index heading"/>
    <w:basedOn w:val="Normal"/>
    <w:next w:val="Index1"/>
    <w:uiPriority w:val="99"/>
    <w:semiHidden/>
    <w:unhideWhenUsed/>
    <w:rsid w:val="008A1C17"/>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A1C1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8A1C17"/>
    <w:rPr>
      <w:rFonts w:cstheme="minorBidi"/>
      <w:i/>
      <w:iCs/>
      <w:color w:val="4F81BD" w:themeColor="accent1"/>
      <w:position w:val="0"/>
      <w:sz w:val="22"/>
      <w:szCs w:val="22"/>
      <w:lang w:val="en-US"/>
    </w:rPr>
  </w:style>
  <w:style w:type="paragraph" w:styleId="List">
    <w:name w:val="List"/>
    <w:basedOn w:val="Normal"/>
    <w:uiPriority w:val="99"/>
    <w:semiHidden/>
    <w:unhideWhenUsed/>
    <w:rsid w:val="008A1C17"/>
    <w:pPr>
      <w:ind w:left="360" w:hanging="360"/>
      <w:contextualSpacing/>
    </w:pPr>
  </w:style>
  <w:style w:type="paragraph" w:styleId="List2">
    <w:name w:val="List 2"/>
    <w:basedOn w:val="Normal"/>
    <w:uiPriority w:val="99"/>
    <w:semiHidden/>
    <w:unhideWhenUsed/>
    <w:rsid w:val="008A1C17"/>
    <w:pPr>
      <w:ind w:left="720" w:hanging="360"/>
      <w:contextualSpacing/>
    </w:pPr>
  </w:style>
  <w:style w:type="paragraph" w:styleId="List3">
    <w:name w:val="List 3"/>
    <w:basedOn w:val="Normal"/>
    <w:uiPriority w:val="99"/>
    <w:semiHidden/>
    <w:unhideWhenUsed/>
    <w:rsid w:val="008A1C17"/>
    <w:pPr>
      <w:ind w:left="1080" w:hanging="360"/>
      <w:contextualSpacing/>
    </w:pPr>
  </w:style>
  <w:style w:type="paragraph" w:styleId="List4">
    <w:name w:val="List 4"/>
    <w:basedOn w:val="Normal"/>
    <w:uiPriority w:val="99"/>
    <w:semiHidden/>
    <w:unhideWhenUsed/>
    <w:rsid w:val="008A1C17"/>
    <w:pPr>
      <w:ind w:left="1440" w:hanging="360"/>
      <w:contextualSpacing/>
    </w:pPr>
  </w:style>
  <w:style w:type="paragraph" w:styleId="List5">
    <w:name w:val="List 5"/>
    <w:basedOn w:val="Normal"/>
    <w:uiPriority w:val="99"/>
    <w:semiHidden/>
    <w:unhideWhenUsed/>
    <w:rsid w:val="008A1C17"/>
    <w:pPr>
      <w:ind w:left="1800" w:hanging="360"/>
      <w:contextualSpacing/>
    </w:pPr>
  </w:style>
  <w:style w:type="paragraph" w:styleId="ListBullet">
    <w:name w:val="List Bullet"/>
    <w:basedOn w:val="Normal"/>
    <w:uiPriority w:val="99"/>
    <w:semiHidden/>
    <w:unhideWhenUsed/>
    <w:rsid w:val="008A1C17"/>
    <w:pPr>
      <w:numPr>
        <w:numId w:val="35"/>
      </w:numPr>
      <w:contextualSpacing/>
    </w:pPr>
  </w:style>
  <w:style w:type="paragraph" w:styleId="ListBullet2">
    <w:name w:val="List Bullet 2"/>
    <w:basedOn w:val="Normal"/>
    <w:uiPriority w:val="99"/>
    <w:semiHidden/>
    <w:unhideWhenUsed/>
    <w:rsid w:val="008A1C17"/>
    <w:pPr>
      <w:numPr>
        <w:numId w:val="36"/>
      </w:numPr>
      <w:contextualSpacing/>
    </w:pPr>
  </w:style>
  <w:style w:type="paragraph" w:styleId="ListBullet3">
    <w:name w:val="List Bullet 3"/>
    <w:basedOn w:val="Normal"/>
    <w:uiPriority w:val="99"/>
    <w:semiHidden/>
    <w:unhideWhenUsed/>
    <w:rsid w:val="008A1C17"/>
    <w:pPr>
      <w:numPr>
        <w:numId w:val="37"/>
      </w:numPr>
      <w:contextualSpacing/>
    </w:pPr>
  </w:style>
  <w:style w:type="paragraph" w:styleId="ListBullet4">
    <w:name w:val="List Bullet 4"/>
    <w:basedOn w:val="Normal"/>
    <w:uiPriority w:val="99"/>
    <w:semiHidden/>
    <w:unhideWhenUsed/>
    <w:rsid w:val="008A1C17"/>
    <w:pPr>
      <w:numPr>
        <w:numId w:val="38"/>
      </w:numPr>
      <w:contextualSpacing/>
    </w:pPr>
  </w:style>
  <w:style w:type="paragraph" w:styleId="ListBullet5">
    <w:name w:val="List Bullet 5"/>
    <w:basedOn w:val="Normal"/>
    <w:uiPriority w:val="99"/>
    <w:semiHidden/>
    <w:unhideWhenUsed/>
    <w:rsid w:val="008A1C17"/>
    <w:pPr>
      <w:numPr>
        <w:numId w:val="39"/>
      </w:numPr>
      <w:contextualSpacing/>
    </w:pPr>
  </w:style>
  <w:style w:type="paragraph" w:styleId="ListContinue">
    <w:name w:val="List Continue"/>
    <w:basedOn w:val="Normal"/>
    <w:uiPriority w:val="99"/>
    <w:semiHidden/>
    <w:unhideWhenUsed/>
    <w:rsid w:val="008A1C17"/>
    <w:pPr>
      <w:spacing w:after="120"/>
      <w:ind w:left="360"/>
      <w:contextualSpacing/>
    </w:pPr>
  </w:style>
  <w:style w:type="paragraph" w:styleId="ListContinue2">
    <w:name w:val="List Continue 2"/>
    <w:basedOn w:val="Normal"/>
    <w:uiPriority w:val="99"/>
    <w:semiHidden/>
    <w:unhideWhenUsed/>
    <w:rsid w:val="008A1C17"/>
    <w:pPr>
      <w:spacing w:after="120"/>
      <w:ind w:left="720"/>
      <w:contextualSpacing/>
    </w:pPr>
  </w:style>
  <w:style w:type="paragraph" w:styleId="ListContinue3">
    <w:name w:val="List Continue 3"/>
    <w:basedOn w:val="Normal"/>
    <w:uiPriority w:val="99"/>
    <w:semiHidden/>
    <w:unhideWhenUsed/>
    <w:rsid w:val="008A1C17"/>
    <w:pPr>
      <w:spacing w:after="120"/>
      <w:ind w:left="1080"/>
      <w:contextualSpacing/>
    </w:pPr>
  </w:style>
  <w:style w:type="paragraph" w:styleId="ListContinue4">
    <w:name w:val="List Continue 4"/>
    <w:basedOn w:val="Normal"/>
    <w:uiPriority w:val="99"/>
    <w:semiHidden/>
    <w:unhideWhenUsed/>
    <w:rsid w:val="008A1C17"/>
    <w:pPr>
      <w:spacing w:after="120"/>
      <w:ind w:left="1440"/>
      <w:contextualSpacing/>
    </w:pPr>
  </w:style>
  <w:style w:type="paragraph" w:styleId="ListContinue5">
    <w:name w:val="List Continue 5"/>
    <w:basedOn w:val="Normal"/>
    <w:uiPriority w:val="99"/>
    <w:semiHidden/>
    <w:unhideWhenUsed/>
    <w:rsid w:val="008A1C17"/>
    <w:pPr>
      <w:spacing w:after="120"/>
      <w:ind w:left="1800"/>
      <w:contextualSpacing/>
    </w:pPr>
  </w:style>
  <w:style w:type="paragraph" w:styleId="ListNumber">
    <w:name w:val="List Number"/>
    <w:basedOn w:val="Normal"/>
    <w:uiPriority w:val="99"/>
    <w:semiHidden/>
    <w:unhideWhenUsed/>
    <w:rsid w:val="008A1C17"/>
    <w:pPr>
      <w:numPr>
        <w:numId w:val="40"/>
      </w:numPr>
      <w:contextualSpacing/>
    </w:pPr>
  </w:style>
  <w:style w:type="paragraph" w:styleId="ListNumber2">
    <w:name w:val="List Number 2"/>
    <w:basedOn w:val="Normal"/>
    <w:uiPriority w:val="99"/>
    <w:semiHidden/>
    <w:unhideWhenUsed/>
    <w:rsid w:val="008A1C17"/>
    <w:pPr>
      <w:numPr>
        <w:numId w:val="41"/>
      </w:numPr>
      <w:contextualSpacing/>
    </w:pPr>
  </w:style>
  <w:style w:type="paragraph" w:styleId="ListNumber3">
    <w:name w:val="List Number 3"/>
    <w:basedOn w:val="Normal"/>
    <w:uiPriority w:val="99"/>
    <w:semiHidden/>
    <w:unhideWhenUsed/>
    <w:rsid w:val="008A1C17"/>
    <w:pPr>
      <w:numPr>
        <w:numId w:val="42"/>
      </w:numPr>
      <w:contextualSpacing/>
    </w:pPr>
  </w:style>
  <w:style w:type="paragraph" w:styleId="ListNumber4">
    <w:name w:val="List Number 4"/>
    <w:basedOn w:val="Normal"/>
    <w:uiPriority w:val="99"/>
    <w:semiHidden/>
    <w:unhideWhenUsed/>
    <w:rsid w:val="008A1C17"/>
    <w:pPr>
      <w:numPr>
        <w:numId w:val="43"/>
      </w:numPr>
      <w:contextualSpacing/>
    </w:pPr>
  </w:style>
  <w:style w:type="paragraph" w:styleId="ListNumber5">
    <w:name w:val="List Number 5"/>
    <w:basedOn w:val="Normal"/>
    <w:uiPriority w:val="99"/>
    <w:semiHidden/>
    <w:unhideWhenUsed/>
    <w:rsid w:val="008A1C17"/>
    <w:pPr>
      <w:numPr>
        <w:numId w:val="44"/>
      </w:numPr>
      <w:contextualSpacing/>
    </w:pPr>
  </w:style>
  <w:style w:type="paragraph" w:styleId="MacroText">
    <w:name w:val="macro"/>
    <w:link w:val="MacroTextChar"/>
    <w:uiPriority w:val="99"/>
    <w:semiHidden/>
    <w:unhideWhenUsed/>
    <w:rsid w:val="008A1C17"/>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hAnsi="Consolas" w:cstheme="minorBidi"/>
      <w:position w:val="0"/>
      <w:sz w:val="20"/>
      <w:szCs w:val="20"/>
      <w:lang w:val="en-US"/>
    </w:rPr>
  </w:style>
  <w:style w:type="character" w:customStyle="1" w:styleId="MacroTextChar">
    <w:name w:val="Macro Text Char"/>
    <w:basedOn w:val="DefaultParagraphFont"/>
    <w:link w:val="MacroText"/>
    <w:uiPriority w:val="99"/>
    <w:semiHidden/>
    <w:rsid w:val="008A1C17"/>
    <w:rPr>
      <w:rFonts w:ascii="Consolas" w:hAnsi="Consolas" w:cstheme="minorBidi"/>
      <w:position w:val="0"/>
      <w:sz w:val="20"/>
      <w:szCs w:val="20"/>
      <w:lang w:val="en-US"/>
    </w:rPr>
  </w:style>
  <w:style w:type="paragraph" w:styleId="MessageHeader">
    <w:name w:val="Message Header"/>
    <w:basedOn w:val="Normal"/>
    <w:link w:val="MessageHeaderChar"/>
    <w:uiPriority w:val="99"/>
    <w:semiHidden/>
    <w:unhideWhenUsed/>
    <w:rsid w:val="008A1C17"/>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8A1C17"/>
    <w:rPr>
      <w:rFonts w:asciiTheme="majorHAnsi" w:eastAsiaTheme="majorEastAsia" w:hAnsiTheme="majorHAnsi" w:cstheme="majorBidi"/>
      <w:position w:val="0"/>
      <w:shd w:val="pct20" w:color="auto" w:fill="auto"/>
      <w:lang w:val="en-US"/>
    </w:rPr>
  </w:style>
  <w:style w:type="paragraph" w:styleId="NormalIndent">
    <w:name w:val="Normal Indent"/>
    <w:basedOn w:val="Normal"/>
    <w:uiPriority w:val="99"/>
    <w:semiHidden/>
    <w:unhideWhenUsed/>
    <w:rsid w:val="008A1C17"/>
    <w:pPr>
      <w:ind w:left="720"/>
    </w:pPr>
  </w:style>
  <w:style w:type="paragraph" w:styleId="NoteHeading">
    <w:name w:val="Note Heading"/>
    <w:basedOn w:val="Normal"/>
    <w:next w:val="Normal"/>
    <w:link w:val="NoteHeadingChar"/>
    <w:uiPriority w:val="99"/>
    <w:semiHidden/>
    <w:unhideWhenUsed/>
    <w:rsid w:val="008A1C17"/>
  </w:style>
  <w:style w:type="character" w:customStyle="1" w:styleId="NoteHeadingChar">
    <w:name w:val="Note Heading Char"/>
    <w:basedOn w:val="DefaultParagraphFont"/>
    <w:link w:val="NoteHeading"/>
    <w:uiPriority w:val="99"/>
    <w:semiHidden/>
    <w:rsid w:val="008A1C17"/>
    <w:rPr>
      <w:rFonts w:cstheme="minorBidi"/>
      <w:position w:val="0"/>
      <w:sz w:val="22"/>
      <w:szCs w:val="22"/>
      <w:lang w:val="en-US"/>
    </w:rPr>
  </w:style>
  <w:style w:type="paragraph" w:styleId="Quote">
    <w:name w:val="Quote"/>
    <w:basedOn w:val="Normal"/>
    <w:next w:val="Normal"/>
    <w:link w:val="QuoteChar"/>
    <w:uiPriority w:val="29"/>
    <w:qFormat/>
    <w:rsid w:val="008A1C1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A1C17"/>
    <w:rPr>
      <w:rFonts w:cstheme="minorBidi"/>
      <w:i/>
      <w:iCs/>
      <w:color w:val="404040" w:themeColor="text1" w:themeTint="BF"/>
      <w:position w:val="0"/>
      <w:sz w:val="22"/>
      <w:szCs w:val="22"/>
      <w:lang w:val="en-US"/>
    </w:rPr>
  </w:style>
  <w:style w:type="paragraph" w:styleId="Salutation">
    <w:name w:val="Salutation"/>
    <w:basedOn w:val="Normal"/>
    <w:next w:val="Normal"/>
    <w:link w:val="SalutationChar"/>
    <w:uiPriority w:val="99"/>
    <w:semiHidden/>
    <w:unhideWhenUsed/>
    <w:rsid w:val="008A1C17"/>
  </w:style>
  <w:style w:type="character" w:customStyle="1" w:styleId="SalutationChar">
    <w:name w:val="Salutation Char"/>
    <w:basedOn w:val="DefaultParagraphFont"/>
    <w:link w:val="Salutation"/>
    <w:uiPriority w:val="99"/>
    <w:semiHidden/>
    <w:rsid w:val="008A1C17"/>
    <w:rPr>
      <w:rFonts w:cstheme="minorBidi"/>
      <w:position w:val="0"/>
      <w:sz w:val="22"/>
      <w:szCs w:val="22"/>
      <w:lang w:val="en-US"/>
    </w:rPr>
  </w:style>
  <w:style w:type="paragraph" w:styleId="Signature">
    <w:name w:val="Signature"/>
    <w:basedOn w:val="Normal"/>
    <w:link w:val="SignatureChar"/>
    <w:uiPriority w:val="99"/>
    <w:semiHidden/>
    <w:unhideWhenUsed/>
    <w:rsid w:val="008A1C17"/>
    <w:pPr>
      <w:ind w:left="4320"/>
    </w:pPr>
  </w:style>
  <w:style w:type="character" w:customStyle="1" w:styleId="SignatureChar">
    <w:name w:val="Signature Char"/>
    <w:basedOn w:val="DefaultParagraphFont"/>
    <w:link w:val="Signature"/>
    <w:uiPriority w:val="99"/>
    <w:semiHidden/>
    <w:rsid w:val="008A1C17"/>
    <w:rPr>
      <w:rFonts w:cstheme="minorBidi"/>
      <w:position w:val="0"/>
      <w:sz w:val="22"/>
      <w:szCs w:val="22"/>
      <w:lang w:val="en-US"/>
    </w:rPr>
  </w:style>
  <w:style w:type="paragraph" w:styleId="Subtitle">
    <w:name w:val="Subtitle"/>
    <w:basedOn w:val="Normal"/>
    <w:next w:val="Normal"/>
    <w:link w:val="SubtitleChar"/>
    <w:uiPriority w:val="11"/>
    <w:qFormat/>
    <w:rsid w:val="008A1C1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A1C17"/>
    <w:rPr>
      <w:rFonts w:eastAsiaTheme="minorEastAsia" w:cstheme="minorBidi"/>
      <w:color w:val="5A5A5A" w:themeColor="text1" w:themeTint="A5"/>
      <w:spacing w:val="15"/>
      <w:position w:val="0"/>
      <w:sz w:val="22"/>
      <w:szCs w:val="22"/>
      <w:lang w:val="en-US"/>
    </w:rPr>
  </w:style>
  <w:style w:type="paragraph" w:styleId="TableofAuthorities">
    <w:name w:val="table of authorities"/>
    <w:basedOn w:val="Normal"/>
    <w:next w:val="Normal"/>
    <w:uiPriority w:val="99"/>
    <w:semiHidden/>
    <w:unhideWhenUsed/>
    <w:rsid w:val="008A1C17"/>
    <w:pPr>
      <w:ind w:left="220" w:hanging="220"/>
    </w:pPr>
  </w:style>
  <w:style w:type="paragraph" w:styleId="TableofFigures">
    <w:name w:val="table of figures"/>
    <w:basedOn w:val="Normal"/>
    <w:next w:val="Normal"/>
    <w:uiPriority w:val="99"/>
    <w:semiHidden/>
    <w:unhideWhenUsed/>
    <w:rsid w:val="008A1C17"/>
  </w:style>
  <w:style w:type="paragraph" w:styleId="Title">
    <w:name w:val="Title"/>
    <w:basedOn w:val="Normal"/>
    <w:next w:val="Normal"/>
    <w:link w:val="TitleChar"/>
    <w:uiPriority w:val="10"/>
    <w:qFormat/>
    <w:rsid w:val="008A1C1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1C17"/>
    <w:rPr>
      <w:rFonts w:asciiTheme="majorHAnsi" w:eastAsiaTheme="majorEastAsia" w:hAnsiTheme="majorHAnsi" w:cstheme="majorBidi"/>
      <w:spacing w:val="-10"/>
      <w:kern w:val="28"/>
      <w:position w:val="0"/>
      <w:sz w:val="56"/>
      <w:szCs w:val="56"/>
      <w:lang w:val="en-US"/>
    </w:rPr>
  </w:style>
  <w:style w:type="paragraph" w:styleId="TOAHeading">
    <w:name w:val="toa heading"/>
    <w:basedOn w:val="Normal"/>
    <w:next w:val="Normal"/>
    <w:uiPriority w:val="99"/>
    <w:semiHidden/>
    <w:unhideWhenUsed/>
    <w:rsid w:val="008A1C17"/>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8A1C17"/>
    <w:pPr>
      <w:spacing w:after="100"/>
    </w:pPr>
  </w:style>
  <w:style w:type="paragraph" w:styleId="TOC2">
    <w:name w:val="toc 2"/>
    <w:basedOn w:val="Normal"/>
    <w:next w:val="Normal"/>
    <w:autoRedefine/>
    <w:uiPriority w:val="39"/>
    <w:semiHidden/>
    <w:unhideWhenUsed/>
    <w:rsid w:val="008A1C17"/>
    <w:pPr>
      <w:spacing w:after="100"/>
      <w:ind w:left="220"/>
    </w:pPr>
  </w:style>
  <w:style w:type="paragraph" w:styleId="TOC3">
    <w:name w:val="toc 3"/>
    <w:basedOn w:val="Normal"/>
    <w:next w:val="Normal"/>
    <w:autoRedefine/>
    <w:uiPriority w:val="39"/>
    <w:semiHidden/>
    <w:unhideWhenUsed/>
    <w:rsid w:val="008A1C17"/>
    <w:pPr>
      <w:spacing w:after="100"/>
      <w:ind w:left="440"/>
    </w:pPr>
  </w:style>
  <w:style w:type="paragraph" w:styleId="TOC4">
    <w:name w:val="toc 4"/>
    <w:basedOn w:val="Normal"/>
    <w:next w:val="Normal"/>
    <w:autoRedefine/>
    <w:uiPriority w:val="39"/>
    <w:semiHidden/>
    <w:unhideWhenUsed/>
    <w:rsid w:val="008A1C17"/>
    <w:pPr>
      <w:spacing w:after="100"/>
      <w:ind w:left="660"/>
    </w:pPr>
  </w:style>
  <w:style w:type="paragraph" w:styleId="TOC5">
    <w:name w:val="toc 5"/>
    <w:basedOn w:val="Normal"/>
    <w:next w:val="Normal"/>
    <w:autoRedefine/>
    <w:uiPriority w:val="39"/>
    <w:semiHidden/>
    <w:unhideWhenUsed/>
    <w:rsid w:val="008A1C17"/>
    <w:pPr>
      <w:spacing w:after="100"/>
      <w:ind w:left="880"/>
    </w:pPr>
  </w:style>
  <w:style w:type="paragraph" w:styleId="TOC6">
    <w:name w:val="toc 6"/>
    <w:basedOn w:val="Normal"/>
    <w:next w:val="Normal"/>
    <w:autoRedefine/>
    <w:uiPriority w:val="39"/>
    <w:semiHidden/>
    <w:unhideWhenUsed/>
    <w:rsid w:val="008A1C17"/>
    <w:pPr>
      <w:spacing w:after="100"/>
      <w:ind w:left="1100"/>
    </w:pPr>
  </w:style>
  <w:style w:type="paragraph" w:styleId="TOC7">
    <w:name w:val="toc 7"/>
    <w:basedOn w:val="Normal"/>
    <w:next w:val="Normal"/>
    <w:autoRedefine/>
    <w:uiPriority w:val="39"/>
    <w:semiHidden/>
    <w:unhideWhenUsed/>
    <w:rsid w:val="008A1C17"/>
    <w:pPr>
      <w:spacing w:after="100"/>
      <w:ind w:left="1320"/>
    </w:pPr>
  </w:style>
  <w:style w:type="paragraph" w:styleId="TOC8">
    <w:name w:val="toc 8"/>
    <w:basedOn w:val="Normal"/>
    <w:next w:val="Normal"/>
    <w:autoRedefine/>
    <w:uiPriority w:val="39"/>
    <w:semiHidden/>
    <w:unhideWhenUsed/>
    <w:rsid w:val="008A1C17"/>
    <w:pPr>
      <w:spacing w:after="100"/>
      <w:ind w:left="1540"/>
    </w:pPr>
  </w:style>
  <w:style w:type="paragraph" w:styleId="TOC9">
    <w:name w:val="toc 9"/>
    <w:basedOn w:val="Normal"/>
    <w:next w:val="Normal"/>
    <w:autoRedefine/>
    <w:uiPriority w:val="39"/>
    <w:semiHidden/>
    <w:unhideWhenUsed/>
    <w:rsid w:val="008A1C17"/>
    <w:pPr>
      <w:spacing w:after="100"/>
      <w:ind w:left="1760"/>
    </w:pPr>
  </w:style>
  <w:style w:type="paragraph" w:styleId="TOCHeading">
    <w:name w:val="TOC Heading"/>
    <w:basedOn w:val="Heading1"/>
    <w:next w:val="Normal"/>
    <w:uiPriority w:val="39"/>
    <w:semiHidden/>
    <w:unhideWhenUsed/>
    <w:qFormat/>
    <w:rsid w:val="008A1C17"/>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outlineLvl w:val="9"/>
    </w:pPr>
    <w:rPr>
      <w:rFonts w:asciiTheme="majorHAnsi" w:eastAsiaTheme="majorEastAsia" w:hAnsiTheme="majorHAnsi" w:cstheme="majorBidi"/>
      <w:b w:val="0"/>
      <w:bCs w:val="0"/>
      <w:caps w:val="0"/>
      <w:color w:val="365F91" w:themeColor="accent1" w:themeShade="BF"/>
      <w:sz w:val="32"/>
      <w:szCs w:val="32"/>
      <w:bdr w:val="none" w:sz="0" w:space="0" w:color="auto"/>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503413">
      <w:bodyDiv w:val="1"/>
      <w:marLeft w:val="0"/>
      <w:marRight w:val="0"/>
      <w:marTop w:val="0"/>
      <w:marBottom w:val="0"/>
      <w:divBdr>
        <w:top w:val="none" w:sz="0" w:space="0" w:color="auto"/>
        <w:left w:val="none" w:sz="0" w:space="0" w:color="auto"/>
        <w:bottom w:val="none" w:sz="0" w:space="0" w:color="auto"/>
        <w:right w:val="none" w:sz="0" w:space="0" w:color="auto"/>
      </w:divBdr>
    </w:div>
    <w:div w:id="271864707">
      <w:bodyDiv w:val="1"/>
      <w:marLeft w:val="0"/>
      <w:marRight w:val="0"/>
      <w:marTop w:val="0"/>
      <w:marBottom w:val="0"/>
      <w:divBdr>
        <w:top w:val="none" w:sz="0" w:space="0" w:color="auto"/>
        <w:left w:val="none" w:sz="0" w:space="0" w:color="auto"/>
        <w:bottom w:val="none" w:sz="0" w:space="0" w:color="auto"/>
        <w:right w:val="none" w:sz="0" w:space="0" w:color="auto"/>
      </w:divBdr>
    </w:div>
    <w:div w:id="312024288">
      <w:bodyDiv w:val="1"/>
      <w:marLeft w:val="0"/>
      <w:marRight w:val="0"/>
      <w:marTop w:val="0"/>
      <w:marBottom w:val="0"/>
      <w:divBdr>
        <w:top w:val="none" w:sz="0" w:space="0" w:color="auto"/>
        <w:left w:val="none" w:sz="0" w:space="0" w:color="auto"/>
        <w:bottom w:val="none" w:sz="0" w:space="0" w:color="auto"/>
        <w:right w:val="none" w:sz="0" w:space="0" w:color="auto"/>
      </w:divBdr>
    </w:div>
    <w:div w:id="420882250">
      <w:bodyDiv w:val="1"/>
      <w:marLeft w:val="0"/>
      <w:marRight w:val="0"/>
      <w:marTop w:val="0"/>
      <w:marBottom w:val="0"/>
      <w:divBdr>
        <w:top w:val="none" w:sz="0" w:space="0" w:color="auto"/>
        <w:left w:val="none" w:sz="0" w:space="0" w:color="auto"/>
        <w:bottom w:val="none" w:sz="0" w:space="0" w:color="auto"/>
        <w:right w:val="none" w:sz="0" w:space="0" w:color="auto"/>
      </w:divBdr>
    </w:div>
    <w:div w:id="595408909">
      <w:bodyDiv w:val="1"/>
      <w:marLeft w:val="0"/>
      <w:marRight w:val="0"/>
      <w:marTop w:val="0"/>
      <w:marBottom w:val="0"/>
      <w:divBdr>
        <w:top w:val="none" w:sz="0" w:space="0" w:color="auto"/>
        <w:left w:val="none" w:sz="0" w:space="0" w:color="auto"/>
        <w:bottom w:val="none" w:sz="0" w:space="0" w:color="auto"/>
        <w:right w:val="none" w:sz="0" w:space="0" w:color="auto"/>
      </w:divBdr>
    </w:div>
    <w:div w:id="595483386">
      <w:bodyDiv w:val="1"/>
      <w:marLeft w:val="0"/>
      <w:marRight w:val="0"/>
      <w:marTop w:val="0"/>
      <w:marBottom w:val="0"/>
      <w:divBdr>
        <w:top w:val="none" w:sz="0" w:space="0" w:color="auto"/>
        <w:left w:val="none" w:sz="0" w:space="0" w:color="auto"/>
        <w:bottom w:val="none" w:sz="0" w:space="0" w:color="auto"/>
        <w:right w:val="none" w:sz="0" w:space="0" w:color="auto"/>
      </w:divBdr>
    </w:div>
    <w:div w:id="624777446">
      <w:bodyDiv w:val="1"/>
      <w:marLeft w:val="0"/>
      <w:marRight w:val="0"/>
      <w:marTop w:val="0"/>
      <w:marBottom w:val="0"/>
      <w:divBdr>
        <w:top w:val="none" w:sz="0" w:space="0" w:color="auto"/>
        <w:left w:val="none" w:sz="0" w:space="0" w:color="auto"/>
        <w:bottom w:val="none" w:sz="0" w:space="0" w:color="auto"/>
        <w:right w:val="none" w:sz="0" w:space="0" w:color="auto"/>
      </w:divBdr>
      <w:divsChild>
        <w:div w:id="985084972">
          <w:marLeft w:val="0"/>
          <w:marRight w:val="1"/>
          <w:marTop w:val="0"/>
          <w:marBottom w:val="0"/>
          <w:divBdr>
            <w:top w:val="none" w:sz="0" w:space="0" w:color="auto"/>
            <w:left w:val="none" w:sz="0" w:space="0" w:color="auto"/>
            <w:bottom w:val="none" w:sz="0" w:space="0" w:color="auto"/>
            <w:right w:val="none" w:sz="0" w:space="0" w:color="auto"/>
          </w:divBdr>
          <w:divsChild>
            <w:div w:id="1909605129">
              <w:marLeft w:val="0"/>
              <w:marRight w:val="0"/>
              <w:marTop w:val="0"/>
              <w:marBottom w:val="0"/>
              <w:divBdr>
                <w:top w:val="none" w:sz="0" w:space="0" w:color="auto"/>
                <w:left w:val="none" w:sz="0" w:space="0" w:color="auto"/>
                <w:bottom w:val="none" w:sz="0" w:space="0" w:color="auto"/>
                <w:right w:val="none" w:sz="0" w:space="0" w:color="auto"/>
              </w:divBdr>
              <w:divsChild>
                <w:div w:id="1252472045">
                  <w:marLeft w:val="0"/>
                  <w:marRight w:val="1"/>
                  <w:marTop w:val="0"/>
                  <w:marBottom w:val="0"/>
                  <w:divBdr>
                    <w:top w:val="none" w:sz="0" w:space="0" w:color="auto"/>
                    <w:left w:val="none" w:sz="0" w:space="0" w:color="auto"/>
                    <w:bottom w:val="none" w:sz="0" w:space="0" w:color="auto"/>
                    <w:right w:val="none" w:sz="0" w:space="0" w:color="auto"/>
                  </w:divBdr>
                  <w:divsChild>
                    <w:div w:id="763574902">
                      <w:marLeft w:val="0"/>
                      <w:marRight w:val="0"/>
                      <w:marTop w:val="0"/>
                      <w:marBottom w:val="0"/>
                      <w:divBdr>
                        <w:top w:val="none" w:sz="0" w:space="0" w:color="auto"/>
                        <w:left w:val="none" w:sz="0" w:space="0" w:color="auto"/>
                        <w:bottom w:val="none" w:sz="0" w:space="0" w:color="auto"/>
                        <w:right w:val="none" w:sz="0" w:space="0" w:color="auto"/>
                      </w:divBdr>
                      <w:divsChild>
                        <w:div w:id="1855337730">
                          <w:marLeft w:val="0"/>
                          <w:marRight w:val="0"/>
                          <w:marTop w:val="0"/>
                          <w:marBottom w:val="0"/>
                          <w:divBdr>
                            <w:top w:val="none" w:sz="0" w:space="0" w:color="auto"/>
                            <w:left w:val="none" w:sz="0" w:space="0" w:color="auto"/>
                            <w:bottom w:val="none" w:sz="0" w:space="0" w:color="auto"/>
                            <w:right w:val="none" w:sz="0" w:space="0" w:color="auto"/>
                          </w:divBdr>
                          <w:divsChild>
                            <w:div w:id="277218958">
                              <w:marLeft w:val="0"/>
                              <w:marRight w:val="0"/>
                              <w:marTop w:val="120"/>
                              <w:marBottom w:val="360"/>
                              <w:divBdr>
                                <w:top w:val="none" w:sz="0" w:space="0" w:color="auto"/>
                                <w:left w:val="none" w:sz="0" w:space="0" w:color="auto"/>
                                <w:bottom w:val="none" w:sz="0" w:space="0" w:color="auto"/>
                                <w:right w:val="none" w:sz="0" w:space="0" w:color="auto"/>
                              </w:divBdr>
                              <w:divsChild>
                                <w:div w:id="925073017">
                                  <w:marLeft w:val="420"/>
                                  <w:marRight w:val="0"/>
                                  <w:marTop w:val="0"/>
                                  <w:marBottom w:val="0"/>
                                  <w:divBdr>
                                    <w:top w:val="none" w:sz="0" w:space="0" w:color="auto"/>
                                    <w:left w:val="none" w:sz="0" w:space="0" w:color="auto"/>
                                    <w:bottom w:val="none" w:sz="0" w:space="0" w:color="auto"/>
                                    <w:right w:val="none" w:sz="0" w:space="0" w:color="auto"/>
                                  </w:divBdr>
                                  <w:divsChild>
                                    <w:div w:id="381757467">
                                      <w:marLeft w:val="0"/>
                                      <w:marRight w:val="0"/>
                                      <w:marTop w:val="34"/>
                                      <w:marBottom w:val="34"/>
                                      <w:divBdr>
                                        <w:top w:val="none" w:sz="0" w:space="0" w:color="auto"/>
                                        <w:left w:val="none" w:sz="0" w:space="0" w:color="auto"/>
                                        <w:bottom w:val="none" w:sz="0" w:space="0" w:color="auto"/>
                                        <w:right w:val="none" w:sz="0" w:space="0" w:color="auto"/>
                                      </w:divBdr>
                                    </w:div>
                                  </w:divsChild>
                                </w:div>
                                <w:div w:id="2040933893">
                                  <w:marLeft w:val="0"/>
                                  <w:marRight w:val="0"/>
                                  <w:marTop w:val="0"/>
                                  <w:marBottom w:val="0"/>
                                  <w:divBdr>
                                    <w:top w:val="none" w:sz="0" w:space="0" w:color="auto"/>
                                    <w:left w:val="none" w:sz="0" w:space="0" w:color="auto"/>
                                    <w:bottom w:val="none" w:sz="0" w:space="0" w:color="auto"/>
                                    <w:right w:val="none" w:sz="0" w:space="0" w:color="auto"/>
                                  </w:divBdr>
                                </w:div>
                              </w:divsChild>
                            </w:div>
                            <w:div w:id="1817448619">
                              <w:marLeft w:val="0"/>
                              <w:marRight w:val="0"/>
                              <w:marTop w:val="120"/>
                              <w:marBottom w:val="360"/>
                              <w:divBdr>
                                <w:top w:val="none" w:sz="0" w:space="0" w:color="auto"/>
                                <w:left w:val="none" w:sz="0" w:space="0" w:color="auto"/>
                                <w:bottom w:val="none" w:sz="0" w:space="0" w:color="auto"/>
                                <w:right w:val="none" w:sz="0" w:space="0" w:color="auto"/>
                              </w:divBdr>
                              <w:divsChild>
                                <w:div w:id="1691299085">
                                  <w:marLeft w:val="420"/>
                                  <w:marRight w:val="0"/>
                                  <w:marTop w:val="0"/>
                                  <w:marBottom w:val="0"/>
                                  <w:divBdr>
                                    <w:top w:val="none" w:sz="0" w:space="0" w:color="auto"/>
                                    <w:left w:val="none" w:sz="0" w:space="0" w:color="auto"/>
                                    <w:bottom w:val="none" w:sz="0" w:space="0" w:color="auto"/>
                                    <w:right w:val="none" w:sz="0" w:space="0" w:color="auto"/>
                                  </w:divBdr>
                                  <w:divsChild>
                                    <w:div w:id="617642920">
                                      <w:marLeft w:val="0"/>
                                      <w:marRight w:val="0"/>
                                      <w:marTop w:val="34"/>
                                      <w:marBottom w:val="34"/>
                                      <w:divBdr>
                                        <w:top w:val="none" w:sz="0" w:space="0" w:color="auto"/>
                                        <w:left w:val="none" w:sz="0" w:space="0" w:color="auto"/>
                                        <w:bottom w:val="none" w:sz="0" w:space="0" w:color="auto"/>
                                        <w:right w:val="none" w:sz="0" w:space="0" w:color="auto"/>
                                      </w:divBdr>
                                    </w:div>
                                    <w:div w:id="1404641959">
                                      <w:marLeft w:val="0"/>
                                      <w:marRight w:val="0"/>
                                      <w:marTop w:val="0"/>
                                      <w:marBottom w:val="0"/>
                                      <w:divBdr>
                                        <w:top w:val="none" w:sz="0" w:space="0" w:color="auto"/>
                                        <w:left w:val="none" w:sz="0" w:space="0" w:color="auto"/>
                                        <w:bottom w:val="none" w:sz="0" w:space="0" w:color="auto"/>
                                        <w:right w:val="none" w:sz="0" w:space="0" w:color="auto"/>
                                      </w:divBdr>
                                      <w:divsChild>
                                        <w:div w:id="309359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5397114">
      <w:bodyDiv w:val="1"/>
      <w:marLeft w:val="0"/>
      <w:marRight w:val="0"/>
      <w:marTop w:val="0"/>
      <w:marBottom w:val="0"/>
      <w:divBdr>
        <w:top w:val="none" w:sz="0" w:space="0" w:color="auto"/>
        <w:left w:val="none" w:sz="0" w:space="0" w:color="auto"/>
        <w:bottom w:val="none" w:sz="0" w:space="0" w:color="auto"/>
        <w:right w:val="none" w:sz="0" w:space="0" w:color="auto"/>
      </w:divBdr>
    </w:div>
    <w:div w:id="995917582">
      <w:bodyDiv w:val="1"/>
      <w:marLeft w:val="0"/>
      <w:marRight w:val="0"/>
      <w:marTop w:val="0"/>
      <w:marBottom w:val="0"/>
      <w:divBdr>
        <w:top w:val="none" w:sz="0" w:space="0" w:color="auto"/>
        <w:left w:val="none" w:sz="0" w:space="0" w:color="auto"/>
        <w:bottom w:val="none" w:sz="0" w:space="0" w:color="auto"/>
        <w:right w:val="none" w:sz="0" w:space="0" w:color="auto"/>
      </w:divBdr>
    </w:div>
    <w:div w:id="1094545761">
      <w:bodyDiv w:val="1"/>
      <w:marLeft w:val="0"/>
      <w:marRight w:val="0"/>
      <w:marTop w:val="0"/>
      <w:marBottom w:val="0"/>
      <w:divBdr>
        <w:top w:val="none" w:sz="0" w:space="0" w:color="auto"/>
        <w:left w:val="none" w:sz="0" w:space="0" w:color="auto"/>
        <w:bottom w:val="none" w:sz="0" w:space="0" w:color="auto"/>
        <w:right w:val="none" w:sz="0" w:space="0" w:color="auto"/>
      </w:divBdr>
    </w:div>
    <w:div w:id="1125731962">
      <w:bodyDiv w:val="1"/>
      <w:marLeft w:val="0"/>
      <w:marRight w:val="0"/>
      <w:marTop w:val="0"/>
      <w:marBottom w:val="0"/>
      <w:divBdr>
        <w:top w:val="none" w:sz="0" w:space="0" w:color="auto"/>
        <w:left w:val="none" w:sz="0" w:space="0" w:color="auto"/>
        <w:bottom w:val="none" w:sz="0" w:space="0" w:color="auto"/>
        <w:right w:val="none" w:sz="0" w:space="0" w:color="auto"/>
      </w:divBdr>
    </w:div>
    <w:div w:id="1505054582">
      <w:bodyDiv w:val="1"/>
      <w:marLeft w:val="0"/>
      <w:marRight w:val="0"/>
      <w:marTop w:val="0"/>
      <w:marBottom w:val="0"/>
      <w:divBdr>
        <w:top w:val="none" w:sz="0" w:space="0" w:color="auto"/>
        <w:left w:val="none" w:sz="0" w:space="0" w:color="auto"/>
        <w:bottom w:val="none" w:sz="0" w:space="0" w:color="auto"/>
        <w:right w:val="none" w:sz="0" w:space="0" w:color="auto"/>
      </w:divBdr>
      <w:divsChild>
        <w:div w:id="1396321629">
          <w:marLeft w:val="0"/>
          <w:marRight w:val="1"/>
          <w:marTop w:val="0"/>
          <w:marBottom w:val="0"/>
          <w:divBdr>
            <w:top w:val="none" w:sz="0" w:space="0" w:color="auto"/>
            <w:left w:val="none" w:sz="0" w:space="0" w:color="auto"/>
            <w:bottom w:val="none" w:sz="0" w:space="0" w:color="auto"/>
            <w:right w:val="none" w:sz="0" w:space="0" w:color="auto"/>
          </w:divBdr>
          <w:divsChild>
            <w:div w:id="1019084852">
              <w:marLeft w:val="0"/>
              <w:marRight w:val="0"/>
              <w:marTop w:val="0"/>
              <w:marBottom w:val="0"/>
              <w:divBdr>
                <w:top w:val="none" w:sz="0" w:space="0" w:color="auto"/>
                <w:left w:val="none" w:sz="0" w:space="0" w:color="auto"/>
                <w:bottom w:val="none" w:sz="0" w:space="0" w:color="auto"/>
                <w:right w:val="none" w:sz="0" w:space="0" w:color="auto"/>
              </w:divBdr>
              <w:divsChild>
                <w:div w:id="1474912244">
                  <w:marLeft w:val="0"/>
                  <w:marRight w:val="1"/>
                  <w:marTop w:val="0"/>
                  <w:marBottom w:val="0"/>
                  <w:divBdr>
                    <w:top w:val="none" w:sz="0" w:space="0" w:color="auto"/>
                    <w:left w:val="none" w:sz="0" w:space="0" w:color="auto"/>
                    <w:bottom w:val="none" w:sz="0" w:space="0" w:color="auto"/>
                    <w:right w:val="none" w:sz="0" w:space="0" w:color="auto"/>
                  </w:divBdr>
                  <w:divsChild>
                    <w:div w:id="542135070">
                      <w:marLeft w:val="0"/>
                      <w:marRight w:val="0"/>
                      <w:marTop w:val="0"/>
                      <w:marBottom w:val="0"/>
                      <w:divBdr>
                        <w:top w:val="none" w:sz="0" w:space="0" w:color="auto"/>
                        <w:left w:val="none" w:sz="0" w:space="0" w:color="auto"/>
                        <w:bottom w:val="none" w:sz="0" w:space="0" w:color="auto"/>
                        <w:right w:val="none" w:sz="0" w:space="0" w:color="auto"/>
                      </w:divBdr>
                      <w:divsChild>
                        <w:div w:id="1679039826">
                          <w:marLeft w:val="0"/>
                          <w:marRight w:val="0"/>
                          <w:marTop w:val="0"/>
                          <w:marBottom w:val="0"/>
                          <w:divBdr>
                            <w:top w:val="none" w:sz="0" w:space="0" w:color="auto"/>
                            <w:left w:val="none" w:sz="0" w:space="0" w:color="auto"/>
                            <w:bottom w:val="none" w:sz="0" w:space="0" w:color="auto"/>
                            <w:right w:val="none" w:sz="0" w:space="0" w:color="auto"/>
                          </w:divBdr>
                          <w:divsChild>
                            <w:div w:id="217207716">
                              <w:marLeft w:val="0"/>
                              <w:marRight w:val="0"/>
                              <w:marTop w:val="0"/>
                              <w:marBottom w:val="0"/>
                              <w:divBdr>
                                <w:top w:val="none" w:sz="0" w:space="0" w:color="auto"/>
                                <w:left w:val="none" w:sz="0" w:space="0" w:color="auto"/>
                                <w:bottom w:val="none" w:sz="0" w:space="0" w:color="auto"/>
                                <w:right w:val="none" w:sz="0" w:space="0" w:color="auto"/>
                              </w:divBdr>
                            </w:div>
                          </w:divsChild>
                        </w:div>
                        <w:div w:id="2111971348">
                          <w:marLeft w:val="0"/>
                          <w:marRight w:val="0"/>
                          <w:marTop w:val="0"/>
                          <w:marBottom w:val="0"/>
                          <w:divBdr>
                            <w:top w:val="none" w:sz="0" w:space="0" w:color="auto"/>
                            <w:left w:val="none" w:sz="0" w:space="0" w:color="auto"/>
                            <w:bottom w:val="none" w:sz="0" w:space="0" w:color="auto"/>
                            <w:right w:val="none" w:sz="0" w:space="0" w:color="auto"/>
                          </w:divBdr>
                          <w:divsChild>
                            <w:div w:id="169762829">
                              <w:marLeft w:val="0"/>
                              <w:marRight w:val="0"/>
                              <w:marTop w:val="120"/>
                              <w:marBottom w:val="360"/>
                              <w:divBdr>
                                <w:top w:val="none" w:sz="0" w:space="0" w:color="auto"/>
                                <w:left w:val="none" w:sz="0" w:space="0" w:color="auto"/>
                                <w:bottom w:val="none" w:sz="0" w:space="0" w:color="auto"/>
                                <w:right w:val="none" w:sz="0" w:space="0" w:color="auto"/>
                              </w:divBdr>
                              <w:divsChild>
                                <w:div w:id="427770685">
                                  <w:marLeft w:val="0"/>
                                  <w:marRight w:val="0"/>
                                  <w:marTop w:val="0"/>
                                  <w:marBottom w:val="0"/>
                                  <w:divBdr>
                                    <w:top w:val="none" w:sz="0" w:space="0" w:color="auto"/>
                                    <w:left w:val="none" w:sz="0" w:space="0" w:color="auto"/>
                                    <w:bottom w:val="none" w:sz="0" w:space="0" w:color="auto"/>
                                    <w:right w:val="none" w:sz="0" w:space="0" w:color="auto"/>
                                  </w:divBdr>
                                </w:div>
                                <w:div w:id="1547646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4585612">
      <w:bodyDiv w:val="1"/>
      <w:marLeft w:val="0"/>
      <w:marRight w:val="0"/>
      <w:marTop w:val="0"/>
      <w:marBottom w:val="0"/>
      <w:divBdr>
        <w:top w:val="none" w:sz="0" w:space="0" w:color="auto"/>
        <w:left w:val="none" w:sz="0" w:space="0" w:color="auto"/>
        <w:bottom w:val="none" w:sz="0" w:space="0" w:color="auto"/>
        <w:right w:val="none" w:sz="0" w:space="0" w:color="auto"/>
      </w:divBdr>
    </w:div>
    <w:div w:id="1669092243">
      <w:bodyDiv w:val="1"/>
      <w:marLeft w:val="0"/>
      <w:marRight w:val="0"/>
      <w:marTop w:val="0"/>
      <w:marBottom w:val="0"/>
      <w:divBdr>
        <w:top w:val="none" w:sz="0" w:space="0" w:color="auto"/>
        <w:left w:val="none" w:sz="0" w:space="0" w:color="auto"/>
        <w:bottom w:val="none" w:sz="0" w:space="0" w:color="auto"/>
        <w:right w:val="none" w:sz="0" w:space="0" w:color="auto"/>
      </w:divBdr>
    </w:div>
    <w:div w:id="2064134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tiff"/><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yperlink" Target="http://www.nc3rs.org.uk/bloodsamplingmicrosite/page.asp?id=420"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hyperlink" Target="http://fsl.fmrib.ox.ac.uk/fsl/fslwiki/FSL" TargetMode="External"/><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hyperlink" Target="http://www.epitarget.eu/" TargetMode="External"/><Relationship Id="rId30"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B3CC89-0D6F-4503-9D13-78511D8401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2</Pages>
  <Words>48152</Words>
  <Characters>274472</Characters>
  <Application>Microsoft Office Word</Application>
  <DocSecurity>0</DocSecurity>
  <Lines>2287</Lines>
  <Paragraphs>643</Paragraphs>
  <ScaleCrop>false</ScaleCrop>
  <HeadingPairs>
    <vt:vector size="2" baseType="variant">
      <vt:variant>
        <vt:lpstr>Title</vt:lpstr>
      </vt:variant>
      <vt:variant>
        <vt:i4>1</vt:i4>
      </vt:variant>
    </vt:vector>
  </HeadingPairs>
  <TitlesOfParts>
    <vt:vector size="1" baseType="lpstr">
      <vt:lpstr/>
    </vt:vector>
  </TitlesOfParts>
  <Company>University of Kuopio</Company>
  <LinksUpToDate>false</LinksUpToDate>
  <CharactersWithSpaces>3219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Caroline</cp:lastModifiedBy>
  <cp:revision>11</cp:revision>
  <cp:lastPrinted>2016-03-08T23:21:00Z</cp:lastPrinted>
  <dcterms:created xsi:type="dcterms:W3CDTF">2016-03-08T21:52:00Z</dcterms:created>
  <dcterms:modified xsi:type="dcterms:W3CDTF">2016-03-08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ieee</vt:lpwstr>
  </property>
  <property fmtid="{D5CDD505-2E9C-101B-9397-08002B2CF9AE}" pid="3" name="Mendeley Document_1">
    <vt:lpwstr>True</vt:lpwstr>
  </property>
  <property fmtid="{D5CDD505-2E9C-101B-9397-08002B2CF9AE}" pid="4" name="Mendeley User Name_1">
    <vt:lpwstr>asla.pitkanen@uef.fi@www.mendeley.com</vt:lpwstr>
  </property>
  <property fmtid="{D5CDD505-2E9C-101B-9397-08002B2CF9AE}" pid="5" name="Mendeley Citation Style_1">
    <vt:lpwstr>http://www.zotero.org/styles/american-medical-association-alphabetical</vt:lpwstr>
  </property>
  <property fmtid="{D5CDD505-2E9C-101B-9397-08002B2CF9AE}" pid="6" name="Mendeley Recent Style Id 0_1">
    <vt:lpwstr>http://www.zotero.org/styles/american-medical-association-alphabetical</vt:lpwstr>
  </property>
  <property fmtid="{D5CDD505-2E9C-101B-9397-08002B2CF9AE}" pid="7" name="Mendeley Recent Style Name 0_1">
    <vt:lpwstr>American Medical Association (sorted alphabetically)</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7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he-lancet-neurology</vt:lpwstr>
  </property>
  <property fmtid="{D5CDD505-2E9C-101B-9397-08002B2CF9AE}" pid="25" name="Mendeley Recent Style Name 9_1">
    <vt:lpwstr>The Lancet Neurology</vt:lpwstr>
  </property>
</Properties>
</file>